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E6F46" w14:textId="6AB723ED" w:rsidR="00B26942" w:rsidRPr="003076F2" w:rsidRDefault="006E356E" w:rsidP="00C2578D">
      <w:pPr>
        <w:keepNext/>
        <w:keepLines/>
        <w:tabs>
          <w:tab w:val="left" w:pos="1680"/>
        </w:tabs>
        <w:jc w:val="right"/>
        <w:rPr>
          <w:rFonts w:asciiTheme="minorHAnsi" w:hAnsiTheme="minorHAnsi" w:cstheme="minorHAnsi"/>
        </w:rPr>
      </w:pPr>
      <w:bookmarkStart w:id="0" w:name="_Toc405792991"/>
      <w:bookmarkStart w:id="1" w:name="_Toc405793224"/>
      <w:bookmarkStart w:id="2" w:name="_Toc234648847"/>
      <w:bookmarkStart w:id="3" w:name="OLE_LINK2"/>
      <w:r w:rsidRPr="003076F2">
        <w:rPr>
          <w:rFonts w:asciiTheme="minorHAnsi" w:hAnsiTheme="minorHAnsi" w:cstheme="minorHAnsi"/>
          <w:noProof/>
          <w:lang w:val="en-US"/>
        </w:rPr>
        <w:drawing>
          <wp:inline distT="0" distB="0" distL="0" distR="0" wp14:anchorId="47CA6844" wp14:editId="58E7039C">
            <wp:extent cx="3087183" cy="1151793"/>
            <wp:effectExtent l="0" t="0" r="0" b="4445"/>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3569" cy="1378029"/>
                    </a:xfrm>
                    <a:prstGeom prst="rect">
                      <a:avLst/>
                    </a:prstGeom>
                    <a:noFill/>
                    <a:ln>
                      <a:noFill/>
                    </a:ln>
                  </pic:spPr>
                </pic:pic>
              </a:graphicData>
            </a:graphic>
          </wp:inline>
        </w:drawing>
      </w:r>
    </w:p>
    <w:p w14:paraId="40241A2D" w14:textId="440D12F4" w:rsidR="001B7456" w:rsidRPr="003076F2" w:rsidRDefault="001B7456" w:rsidP="00051A26">
      <w:pPr>
        <w:keepNext/>
        <w:keepLines/>
        <w:outlineLvl w:val="0"/>
        <w:rPr>
          <w:rFonts w:asciiTheme="minorHAnsi" w:hAnsiTheme="minorHAnsi" w:cstheme="minorHAnsi"/>
        </w:rPr>
      </w:pPr>
    </w:p>
    <w:p w14:paraId="1E396027" w14:textId="77777777" w:rsidR="009F303F" w:rsidRPr="003076F2" w:rsidRDefault="009F303F" w:rsidP="00BF5C8F">
      <w:pPr>
        <w:pStyle w:val="LivingGuidelineheading"/>
      </w:pPr>
      <w:bookmarkStart w:id="4" w:name="_Toc125548870"/>
    </w:p>
    <w:p w14:paraId="3C5D9AF1" w14:textId="0E02D887" w:rsidR="006E014F" w:rsidRPr="003076F2" w:rsidRDefault="00E06A53" w:rsidP="00BF5C8F">
      <w:pPr>
        <w:pStyle w:val="LivingGuidelineheading"/>
      </w:pPr>
      <w:r w:rsidRPr="003076F2">
        <w:t xml:space="preserve">Living </w:t>
      </w:r>
      <w:r w:rsidR="006E014F" w:rsidRPr="003076F2">
        <w:t>Guideline Supplementary Paper</w:t>
      </w:r>
      <w:bookmarkEnd w:id="4"/>
    </w:p>
    <w:p w14:paraId="4B60D1FC" w14:textId="5C648B82" w:rsidR="009970FB" w:rsidRPr="003076F2" w:rsidRDefault="009970FB" w:rsidP="006E014F">
      <w:pPr>
        <w:keepNext/>
        <w:keepLines/>
        <w:jc w:val="center"/>
        <w:outlineLvl w:val="0"/>
        <w:rPr>
          <w:rFonts w:asciiTheme="minorHAnsi" w:hAnsiTheme="minorHAnsi" w:cstheme="minorHAnsi"/>
          <w:sz w:val="20"/>
          <w:szCs w:val="20"/>
        </w:rPr>
      </w:pPr>
    </w:p>
    <w:p w14:paraId="1848E7B3" w14:textId="77777777" w:rsidR="009970FB" w:rsidRPr="003076F2" w:rsidRDefault="009970FB" w:rsidP="006E014F">
      <w:pPr>
        <w:keepNext/>
        <w:keepLines/>
        <w:jc w:val="center"/>
        <w:outlineLvl w:val="0"/>
        <w:rPr>
          <w:rFonts w:asciiTheme="minorHAnsi" w:hAnsiTheme="minorHAnsi" w:cstheme="minorHAnsi"/>
          <w:sz w:val="20"/>
          <w:szCs w:val="20"/>
        </w:rPr>
      </w:pPr>
    </w:p>
    <w:p w14:paraId="24DF6899" w14:textId="655EB771" w:rsidR="006E014F" w:rsidRPr="003076F2" w:rsidRDefault="006E014F" w:rsidP="006E014F">
      <w:pPr>
        <w:keepNext/>
        <w:keepLines/>
        <w:jc w:val="center"/>
        <w:outlineLvl w:val="0"/>
        <w:rPr>
          <w:rFonts w:asciiTheme="minorHAnsi" w:hAnsiTheme="minorHAnsi" w:cstheme="minorHAnsi"/>
          <w:szCs w:val="20"/>
        </w:rPr>
      </w:pPr>
    </w:p>
    <w:p w14:paraId="6C6CDB8A" w14:textId="619502C0" w:rsidR="00546CF0" w:rsidRPr="003076F2" w:rsidRDefault="00546CF0" w:rsidP="009970FB">
      <w:pPr>
        <w:keepNext/>
        <w:keepLines/>
        <w:spacing w:line="274" w:lineRule="auto"/>
        <w:jc w:val="right"/>
        <w:outlineLvl w:val="0"/>
        <w:rPr>
          <w:rFonts w:asciiTheme="minorHAnsi" w:hAnsiTheme="minorHAnsi" w:cstheme="minorHAnsi"/>
          <w:b/>
          <w:bCs/>
          <w:color w:val="000000" w:themeColor="text1"/>
          <w:sz w:val="36"/>
          <w:szCs w:val="36"/>
          <w:lang w:val="en-GB"/>
        </w:rPr>
      </w:pPr>
      <w:r w:rsidRPr="003076F2">
        <w:rPr>
          <w:rFonts w:asciiTheme="minorHAnsi" w:hAnsiTheme="minorHAnsi" w:cstheme="minorHAnsi"/>
          <w:b/>
          <w:bCs/>
          <w:color w:val="000000" w:themeColor="text1"/>
          <w:sz w:val="36"/>
          <w:szCs w:val="36"/>
        </w:rPr>
        <w:t>Aotearoa New Zealand Autism Guideline</w:t>
      </w:r>
      <w:r w:rsidRPr="003076F2">
        <w:rPr>
          <w:rFonts w:asciiTheme="minorHAnsi" w:hAnsiTheme="minorHAnsi" w:cstheme="minorHAnsi"/>
          <w:b/>
          <w:bCs/>
          <w:color w:val="000000" w:themeColor="text1"/>
          <w:sz w:val="36"/>
          <w:szCs w:val="36"/>
          <w:lang w:val="en-GB"/>
        </w:rPr>
        <w:t xml:space="preserve">: </w:t>
      </w:r>
    </w:p>
    <w:p w14:paraId="70D43E24" w14:textId="77777777" w:rsidR="003E7AC2" w:rsidRPr="003076F2" w:rsidRDefault="007630A6" w:rsidP="003E7AC2">
      <w:pPr>
        <w:keepNext/>
        <w:keepLines/>
        <w:spacing w:line="274" w:lineRule="auto"/>
        <w:jc w:val="right"/>
        <w:outlineLvl w:val="0"/>
        <w:rPr>
          <w:rFonts w:asciiTheme="minorHAnsi" w:hAnsiTheme="minorHAnsi" w:cstheme="minorHAnsi"/>
          <w:color w:val="000000" w:themeColor="text1"/>
          <w:sz w:val="36"/>
          <w:szCs w:val="36"/>
          <w:lang w:val="en-GB"/>
        </w:rPr>
      </w:pPr>
      <w:r w:rsidRPr="003076F2">
        <w:rPr>
          <w:rFonts w:asciiTheme="minorHAnsi" w:hAnsiTheme="minorHAnsi" w:cstheme="minorHAnsi"/>
          <w:color w:val="000000" w:themeColor="text1"/>
          <w:sz w:val="36"/>
          <w:szCs w:val="36"/>
          <w:lang w:val="en-GB"/>
        </w:rPr>
        <w:t xml:space="preserve">Supplementary </w:t>
      </w:r>
      <w:r w:rsidR="003C55B1" w:rsidRPr="003076F2">
        <w:rPr>
          <w:rFonts w:asciiTheme="minorHAnsi" w:hAnsiTheme="minorHAnsi" w:cstheme="minorHAnsi"/>
          <w:color w:val="000000" w:themeColor="text1"/>
          <w:sz w:val="36"/>
          <w:szCs w:val="36"/>
          <w:lang w:val="en-GB"/>
        </w:rPr>
        <w:t>P</w:t>
      </w:r>
      <w:r w:rsidRPr="003076F2">
        <w:rPr>
          <w:rFonts w:asciiTheme="minorHAnsi" w:hAnsiTheme="minorHAnsi" w:cstheme="minorHAnsi"/>
          <w:color w:val="000000" w:themeColor="text1"/>
          <w:sz w:val="36"/>
          <w:szCs w:val="36"/>
          <w:lang w:val="en-GB"/>
        </w:rPr>
        <w:t xml:space="preserve">aper on </w:t>
      </w:r>
      <w:r w:rsidR="00A647F7" w:rsidRPr="003076F2">
        <w:rPr>
          <w:rFonts w:asciiTheme="minorHAnsi" w:hAnsiTheme="minorHAnsi" w:cstheme="minorHAnsi"/>
          <w:color w:val="000000" w:themeColor="text1"/>
          <w:sz w:val="36"/>
          <w:szCs w:val="36"/>
          <w:lang w:val="en-GB"/>
        </w:rPr>
        <w:t>sex/</w:t>
      </w:r>
      <w:r w:rsidR="00422E80" w:rsidRPr="003076F2">
        <w:rPr>
          <w:rFonts w:asciiTheme="minorHAnsi" w:hAnsiTheme="minorHAnsi" w:cstheme="minorHAnsi"/>
          <w:color w:val="000000" w:themeColor="text1"/>
          <w:sz w:val="36"/>
          <w:szCs w:val="36"/>
          <w:lang w:val="en-GB"/>
        </w:rPr>
        <w:t xml:space="preserve">gender </w:t>
      </w:r>
      <w:r w:rsidR="00A647F7" w:rsidRPr="003076F2">
        <w:rPr>
          <w:rFonts w:asciiTheme="minorHAnsi" w:hAnsiTheme="minorHAnsi" w:cstheme="minorHAnsi"/>
          <w:color w:val="000000" w:themeColor="text1"/>
          <w:sz w:val="36"/>
          <w:szCs w:val="36"/>
          <w:lang w:val="en-GB"/>
        </w:rPr>
        <w:t xml:space="preserve">differences </w:t>
      </w:r>
    </w:p>
    <w:p w14:paraId="416F7890" w14:textId="1822A27D" w:rsidR="006E014F" w:rsidRPr="003076F2" w:rsidRDefault="00422E80" w:rsidP="003E7AC2">
      <w:pPr>
        <w:keepNext/>
        <w:keepLines/>
        <w:spacing w:line="274" w:lineRule="auto"/>
        <w:jc w:val="right"/>
        <w:outlineLvl w:val="0"/>
        <w:rPr>
          <w:rFonts w:asciiTheme="minorHAnsi" w:hAnsiTheme="minorHAnsi" w:cstheme="minorHAnsi"/>
          <w:color w:val="000000" w:themeColor="text1"/>
          <w:sz w:val="36"/>
          <w:szCs w:val="36"/>
          <w:lang w:val="en-GB"/>
        </w:rPr>
      </w:pPr>
      <w:r w:rsidRPr="003076F2">
        <w:rPr>
          <w:rFonts w:asciiTheme="minorHAnsi" w:hAnsiTheme="minorHAnsi" w:cstheme="minorHAnsi"/>
          <w:color w:val="000000" w:themeColor="text1"/>
          <w:sz w:val="36"/>
          <w:szCs w:val="36"/>
          <w:lang w:val="en-GB"/>
        </w:rPr>
        <w:t xml:space="preserve">in </w:t>
      </w:r>
      <w:r w:rsidR="00A647F7" w:rsidRPr="003076F2">
        <w:rPr>
          <w:rFonts w:asciiTheme="minorHAnsi" w:hAnsiTheme="minorHAnsi" w:cstheme="minorHAnsi"/>
          <w:color w:val="000000" w:themeColor="text1"/>
          <w:sz w:val="36"/>
          <w:szCs w:val="36"/>
          <w:lang w:val="en-GB"/>
        </w:rPr>
        <w:t xml:space="preserve">the presentation of </w:t>
      </w:r>
      <w:r w:rsidRPr="003076F2">
        <w:rPr>
          <w:rFonts w:asciiTheme="minorHAnsi" w:hAnsiTheme="minorHAnsi" w:cstheme="minorHAnsi"/>
          <w:color w:val="000000" w:themeColor="text1"/>
          <w:sz w:val="36"/>
          <w:szCs w:val="36"/>
          <w:lang w:val="en-GB"/>
        </w:rPr>
        <w:t>autis</w:t>
      </w:r>
      <w:r w:rsidR="003E7AC2" w:rsidRPr="003076F2">
        <w:rPr>
          <w:rFonts w:asciiTheme="minorHAnsi" w:hAnsiTheme="minorHAnsi" w:cstheme="minorHAnsi"/>
          <w:color w:val="000000" w:themeColor="text1"/>
          <w:sz w:val="36"/>
          <w:szCs w:val="36"/>
          <w:lang w:val="en-GB"/>
        </w:rPr>
        <w:t>tic characteristics</w:t>
      </w:r>
    </w:p>
    <w:p w14:paraId="7EBCE3D9" w14:textId="2F7DF0F2" w:rsidR="007C0165" w:rsidRPr="003076F2" w:rsidRDefault="007C0165" w:rsidP="008E04FF">
      <w:pPr>
        <w:rPr>
          <w:rFonts w:asciiTheme="minorHAnsi" w:hAnsiTheme="minorHAnsi" w:cstheme="minorHAnsi"/>
        </w:rPr>
      </w:pPr>
    </w:p>
    <w:p w14:paraId="0D914A29" w14:textId="5C9E84FC" w:rsidR="007C0165" w:rsidRPr="003076F2" w:rsidRDefault="007C0165" w:rsidP="009970FB">
      <w:pPr>
        <w:keepNext/>
        <w:keepLines/>
        <w:spacing w:line="274" w:lineRule="auto"/>
        <w:jc w:val="right"/>
        <w:outlineLvl w:val="0"/>
        <w:rPr>
          <w:rFonts w:asciiTheme="minorHAnsi" w:hAnsiTheme="minorHAnsi" w:cstheme="minorHAnsi"/>
          <w:color w:val="000000"/>
          <w:sz w:val="32"/>
          <w:szCs w:val="32"/>
          <w:lang w:val="en-GB"/>
        </w:rPr>
      </w:pPr>
      <w:r w:rsidRPr="003076F2">
        <w:rPr>
          <w:rFonts w:asciiTheme="minorHAnsi" w:hAnsiTheme="minorHAnsi" w:cstheme="minorHAnsi"/>
          <w:color w:val="000000"/>
          <w:sz w:val="32"/>
          <w:szCs w:val="32"/>
          <w:lang w:val="en-GB"/>
        </w:rPr>
        <w:t>Marita Broadstock</w:t>
      </w:r>
    </w:p>
    <w:p w14:paraId="4DCC5B49" w14:textId="5C1C7265" w:rsidR="009970FB" w:rsidRPr="003076F2" w:rsidRDefault="009970FB" w:rsidP="00DD3E37">
      <w:pPr>
        <w:keepNext/>
        <w:keepLines/>
        <w:jc w:val="right"/>
        <w:outlineLvl w:val="0"/>
        <w:rPr>
          <w:rFonts w:asciiTheme="minorHAnsi" w:hAnsiTheme="minorHAnsi" w:cstheme="minorHAnsi"/>
          <w:sz w:val="32"/>
          <w:szCs w:val="32"/>
        </w:rPr>
      </w:pPr>
    </w:p>
    <w:p w14:paraId="0EC353A6" w14:textId="30718362" w:rsidR="001B7456" w:rsidRPr="003076F2" w:rsidRDefault="00706B98" w:rsidP="001B7456">
      <w:pPr>
        <w:keepNext/>
        <w:keepLines/>
        <w:jc w:val="right"/>
        <w:outlineLvl w:val="0"/>
        <w:rPr>
          <w:rFonts w:asciiTheme="minorHAnsi" w:hAnsiTheme="minorHAnsi" w:cstheme="minorHAnsi"/>
          <w:sz w:val="32"/>
          <w:szCs w:val="32"/>
        </w:rPr>
      </w:pPr>
      <w:r>
        <w:rPr>
          <w:rFonts w:asciiTheme="minorHAnsi" w:hAnsiTheme="minorHAnsi" w:cstheme="minorHAnsi"/>
          <w:sz w:val="32"/>
          <w:szCs w:val="32"/>
        </w:rPr>
        <w:t>17</w:t>
      </w:r>
      <w:r w:rsidR="009961E1">
        <w:rPr>
          <w:rFonts w:asciiTheme="minorHAnsi" w:hAnsiTheme="minorHAnsi" w:cstheme="minorHAnsi"/>
          <w:sz w:val="32"/>
          <w:szCs w:val="32"/>
        </w:rPr>
        <w:t xml:space="preserve"> May</w:t>
      </w:r>
      <w:r w:rsidR="00313680" w:rsidRPr="003076F2">
        <w:rPr>
          <w:rFonts w:asciiTheme="minorHAnsi" w:hAnsiTheme="minorHAnsi" w:cstheme="minorHAnsi"/>
          <w:sz w:val="32"/>
          <w:szCs w:val="32"/>
        </w:rPr>
        <w:t xml:space="preserve"> </w:t>
      </w:r>
      <w:r w:rsidR="009970FB" w:rsidRPr="003076F2">
        <w:rPr>
          <w:rFonts w:asciiTheme="minorHAnsi" w:hAnsiTheme="minorHAnsi" w:cstheme="minorHAnsi"/>
          <w:sz w:val="32"/>
          <w:szCs w:val="32"/>
        </w:rPr>
        <w:t>202</w:t>
      </w:r>
      <w:r w:rsidR="007962F2" w:rsidRPr="003076F2">
        <w:rPr>
          <w:rFonts w:asciiTheme="minorHAnsi" w:hAnsiTheme="minorHAnsi" w:cstheme="minorHAnsi"/>
          <w:sz w:val="32"/>
          <w:szCs w:val="32"/>
        </w:rPr>
        <w:t>4</w:t>
      </w:r>
    </w:p>
    <w:p w14:paraId="733256A3" w14:textId="77777777" w:rsidR="00FE2E93" w:rsidRPr="003076F2" w:rsidRDefault="00FE2E93" w:rsidP="001B7456">
      <w:pPr>
        <w:keepNext/>
        <w:keepLines/>
        <w:jc w:val="right"/>
        <w:outlineLvl w:val="0"/>
        <w:rPr>
          <w:rFonts w:asciiTheme="minorHAnsi" w:hAnsiTheme="minorHAnsi" w:cstheme="minorHAnsi"/>
          <w:sz w:val="32"/>
          <w:szCs w:val="32"/>
        </w:rPr>
      </w:pPr>
    </w:p>
    <w:p w14:paraId="76C66A05" w14:textId="1A5823EF" w:rsidR="00767337" w:rsidRPr="003076F2" w:rsidRDefault="00767337" w:rsidP="009970FB">
      <w:pPr>
        <w:keepNext/>
        <w:keepLines/>
        <w:jc w:val="right"/>
        <w:outlineLvl w:val="0"/>
        <w:rPr>
          <w:rFonts w:asciiTheme="minorHAnsi" w:hAnsiTheme="minorHAnsi" w:cstheme="minorHAnsi"/>
          <w:sz w:val="28"/>
          <w:szCs w:val="28"/>
        </w:rPr>
      </w:pPr>
    </w:p>
    <w:p w14:paraId="34069DBE" w14:textId="77777777" w:rsidR="000F2801" w:rsidRPr="003076F2" w:rsidRDefault="000F2801" w:rsidP="00A27067">
      <w:pPr>
        <w:keepNext/>
        <w:keepLines/>
        <w:jc w:val="center"/>
        <w:outlineLvl w:val="0"/>
        <w:rPr>
          <w:rFonts w:asciiTheme="minorHAnsi" w:hAnsiTheme="minorHAnsi" w:cstheme="minorHAnsi"/>
          <w:sz w:val="28"/>
          <w:szCs w:val="28"/>
        </w:rPr>
      </w:pPr>
    </w:p>
    <w:p w14:paraId="25BADE13" w14:textId="77777777" w:rsidR="000F2801" w:rsidRPr="003076F2" w:rsidRDefault="00655828" w:rsidP="003B53F8">
      <w:pPr>
        <w:keepNext/>
        <w:keepLines/>
        <w:outlineLvl w:val="0"/>
        <w:rPr>
          <w:rFonts w:asciiTheme="minorHAnsi" w:hAnsiTheme="minorHAnsi" w:cstheme="minorHAnsi"/>
        </w:rPr>
        <w:sectPr w:rsidR="000F2801" w:rsidRPr="003076F2" w:rsidSect="00146300">
          <w:headerReference w:type="even" r:id="rId9"/>
          <w:headerReference w:type="default" r:id="rId10"/>
          <w:footerReference w:type="even" r:id="rId11"/>
          <w:footerReference w:type="default" r:id="rId12"/>
          <w:type w:val="nextColumn"/>
          <w:pgSz w:w="11907" w:h="16834" w:code="9"/>
          <w:pgMar w:top="1418" w:right="1418" w:bottom="1418" w:left="1418" w:header="567" w:footer="425" w:gutter="284"/>
          <w:pgNumType w:fmt="lowerRoman"/>
          <w:cols w:space="720"/>
          <w:titlePg/>
          <w:docGrid w:linePitch="326"/>
        </w:sectPr>
      </w:pPr>
      <w:r w:rsidRPr="003076F2">
        <w:rPr>
          <w:rFonts w:asciiTheme="minorHAnsi" w:hAnsiTheme="minorHAnsi" w:cstheme="minorHAnsi"/>
        </w:rPr>
        <w:t xml:space="preserve"> </w:t>
      </w:r>
    </w:p>
    <w:p w14:paraId="74AB6921" w14:textId="5D8B3D9C" w:rsidR="000F2801" w:rsidRPr="003076F2" w:rsidRDefault="000F2801" w:rsidP="003B53F8">
      <w:pPr>
        <w:keepNext/>
        <w:keepLines/>
        <w:outlineLvl w:val="0"/>
        <w:rPr>
          <w:rFonts w:asciiTheme="minorHAnsi" w:hAnsiTheme="minorHAnsi" w:cstheme="minorHAnsi"/>
        </w:rPr>
      </w:pPr>
    </w:p>
    <w:p w14:paraId="02B08409" w14:textId="77777777" w:rsidR="009F303F" w:rsidRPr="003076F2" w:rsidRDefault="009F303F" w:rsidP="009F303F">
      <w:pPr>
        <w:keepNext/>
        <w:keepLines/>
        <w:jc w:val="center"/>
        <w:outlineLvl w:val="0"/>
        <w:rPr>
          <w:rFonts w:asciiTheme="minorHAnsi" w:hAnsiTheme="minorHAnsi" w:cstheme="minorHAnsi"/>
          <w:sz w:val="28"/>
          <w:szCs w:val="28"/>
        </w:rPr>
      </w:pPr>
    </w:p>
    <w:p w14:paraId="717BB583" w14:textId="77777777" w:rsidR="009F303F" w:rsidRPr="003076F2" w:rsidRDefault="009F303F" w:rsidP="009F303F">
      <w:pPr>
        <w:keepNext/>
        <w:keepLines/>
        <w:outlineLvl w:val="0"/>
        <w:rPr>
          <w:rFonts w:asciiTheme="minorHAnsi" w:hAnsiTheme="minorHAnsi" w:cstheme="minorHAnsi"/>
        </w:rPr>
      </w:pPr>
      <w:r w:rsidRPr="003076F2">
        <w:rPr>
          <w:rFonts w:asciiTheme="minorHAnsi" w:hAnsiTheme="minorHAnsi" w:cstheme="minorHAnsi"/>
          <w:noProof/>
        </w:rPr>
        <w:drawing>
          <wp:inline distT="0" distB="0" distL="0" distR="0" wp14:anchorId="45E92D0A" wp14:editId="1D71C249">
            <wp:extent cx="2756462" cy="1784554"/>
            <wp:effectExtent l="0" t="0" r="0" b="0"/>
            <wp:docPr id="3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nnector Support, Enabling Good Lives Christchurch - Do Good Jobs - NZ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085" cy="1911202"/>
                    </a:xfrm>
                    <a:prstGeom prst="rect">
                      <a:avLst/>
                    </a:prstGeom>
                    <a:noFill/>
                    <a:ln>
                      <a:noFill/>
                    </a:ln>
                  </pic:spPr>
                </pic:pic>
              </a:graphicData>
            </a:graphic>
          </wp:inline>
        </w:drawing>
      </w:r>
    </w:p>
    <w:p w14:paraId="31EF578E" w14:textId="77777777" w:rsidR="009F303F" w:rsidRPr="003076F2" w:rsidRDefault="009F303F" w:rsidP="009F303F">
      <w:pPr>
        <w:keepNext/>
        <w:keepLines/>
        <w:outlineLvl w:val="0"/>
        <w:rPr>
          <w:rFonts w:asciiTheme="minorHAnsi" w:hAnsiTheme="minorHAnsi" w:cstheme="minorHAnsi"/>
        </w:rPr>
      </w:pPr>
      <w:r w:rsidRPr="003076F2">
        <w:rPr>
          <w:rFonts w:asciiTheme="minorHAnsi" w:hAnsiTheme="minorHAnsi" w:cstheme="minorHAnsi"/>
        </w:rPr>
        <w:br w:type="column"/>
      </w:r>
    </w:p>
    <w:p w14:paraId="45FEAAE4" w14:textId="77777777" w:rsidR="009F303F" w:rsidRPr="003076F2" w:rsidRDefault="009F303F" w:rsidP="009F303F">
      <w:pPr>
        <w:keepNext/>
        <w:keepLines/>
        <w:outlineLvl w:val="0"/>
        <w:rPr>
          <w:rFonts w:asciiTheme="minorHAnsi" w:hAnsiTheme="minorHAnsi" w:cstheme="minorHAnsi"/>
        </w:rPr>
      </w:pPr>
    </w:p>
    <w:p w14:paraId="006B1BA0" w14:textId="77777777" w:rsidR="009F303F" w:rsidRPr="003076F2" w:rsidRDefault="009F303F" w:rsidP="009F303F">
      <w:pPr>
        <w:keepNext/>
        <w:keepLines/>
        <w:outlineLvl w:val="0"/>
        <w:rPr>
          <w:rFonts w:asciiTheme="minorHAnsi" w:hAnsiTheme="minorHAnsi" w:cstheme="minorHAnsi"/>
        </w:rPr>
      </w:pPr>
    </w:p>
    <w:p w14:paraId="76C41F40" w14:textId="77777777" w:rsidR="009F303F" w:rsidRPr="003076F2" w:rsidRDefault="009F303F" w:rsidP="009F303F">
      <w:pPr>
        <w:keepNext/>
        <w:keepLines/>
        <w:outlineLvl w:val="0"/>
        <w:rPr>
          <w:rFonts w:asciiTheme="minorHAnsi" w:hAnsiTheme="minorHAnsi" w:cstheme="minorHAnsi"/>
        </w:rPr>
      </w:pPr>
    </w:p>
    <w:p w14:paraId="55EED188" w14:textId="77777777" w:rsidR="009F303F" w:rsidRPr="003076F2" w:rsidRDefault="009F303F" w:rsidP="009F303F">
      <w:pPr>
        <w:keepNext/>
        <w:keepLines/>
        <w:outlineLvl w:val="0"/>
        <w:rPr>
          <w:rFonts w:asciiTheme="minorHAnsi" w:hAnsiTheme="minorHAnsi" w:cstheme="minorHAnsi"/>
        </w:rPr>
      </w:pPr>
      <w:r w:rsidRPr="003076F2">
        <w:rPr>
          <w:rFonts w:asciiTheme="minorHAnsi" w:hAnsiTheme="minorHAnsi" w:cstheme="minorHAnsi"/>
          <w:noProof/>
        </w:rPr>
        <w:drawing>
          <wp:inline distT="0" distB="0" distL="0" distR="0" wp14:anchorId="30372258" wp14:editId="4E2D49CF">
            <wp:extent cx="2426970" cy="971949"/>
            <wp:effectExtent l="0" t="0" r="0" b="6350"/>
            <wp:docPr id="28" name="Picture 28" descr="Public S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ublic Secto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1774" cy="1025935"/>
                    </a:xfrm>
                    <a:prstGeom prst="rect">
                      <a:avLst/>
                    </a:prstGeom>
                    <a:noFill/>
                    <a:ln>
                      <a:noFill/>
                    </a:ln>
                  </pic:spPr>
                </pic:pic>
              </a:graphicData>
            </a:graphic>
          </wp:inline>
        </w:drawing>
      </w:r>
    </w:p>
    <w:p w14:paraId="1D1A9961" w14:textId="38BB7A4F" w:rsidR="00FC4220" w:rsidRPr="003076F2" w:rsidRDefault="00FC4220" w:rsidP="003B53F8">
      <w:pPr>
        <w:keepNext/>
        <w:keepLines/>
        <w:outlineLvl w:val="0"/>
        <w:rPr>
          <w:rFonts w:asciiTheme="minorHAnsi" w:hAnsiTheme="minorHAnsi" w:cstheme="minorHAnsi"/>
        </w:rPr>
      </w:pPr>
    </w:p>
    <w:p w14:paraId="54355976" w14:textId="171E9B74" w:rsidR="00E845D9" w:rsidRPr="003076F2" w:rsidRDefault="00E845D9" w:rsidP="003B53F8">
      <w:pPr>
        <w:keepNext/>
        <w:keepLines/>
        <w:outlineLvl w:val="0"/>
        <w:rPr>
          <w:rFonts w:asciiTheme="minorHAnsi" w:hAnsiTheme="minorHAnsi" w:cstheme="minorHAnsi"/>
        </w:rPr>
        <w:sectPr w:rsidR="00E845D9" w:rsidRPr="003076F2" w:rsidSect="00146300">
          <w:headerReference w:type="even" r:id="rId15"/>
          <w:footerReference w:type="even" r:id="rId16"/>
          <w:footerReference w:type="default" r:id="rId17"/>
          <w:type w:val="continuous"/>
          <w:pgSz w:w="11907" w:h="16834" w:code="9"/>
          <w:pgMar w:top="1418" w:right="1418" w:bottom="1418" w:left="1418" w:header="567" w:footer="425" w:gutter="284"/>
          <w:pgNumType w:fmt="lowerRoman"/>
          <w:cols w:num="2" w:space="720"/>
          <w:titlePg/>
          <w:docGrid w:linePitch="326"/>
        </w:sectPr>
      </w:pPr>
    </w:p>
    <w:p w14:paraId="0958C0C9" w14:textId="350938FB" w:rsidR="007C0165" w:rsidRPr="003076F2" w:rsidRDefault="007C0165" w:rsidP="00A24700">
      <w:pPr>
        <w:spacing w:after="120" w:line="300" w:lineRule="exact"/>
        <w:jc w:val="both"/>
        <w:rPr>
          <w:rFonts w:asciiTheme="minorHAnsi" w:hAnsiTheme="minorHAnsi" w:cstheme="minorHAnsi"/>
          <w:b/>
          <w:lang w:eastAsia="en-NZ"/>
        </w:rPr>
      </w:pPr>
      <w:r w:rsidRPr="003076F2">
        <w:rPr>
          <w:rFonts w:asciiTheme="minorHAnsi" w:hAnsiTheme="minorHAnsi" w:cstheme="minorHAnsi"/>
          <w:b/>
          <w:lang w:eastAsia="en-NZ"/>
        </w:rPr>
        <w:lastRenderedPageBreak/>
        <w:t xml:space="preserve">© </w:t>
      </w:r>
      <w:r w:rsidR="00D97BFF" w:rsidRPr="003076F2">
        <w:rPr>
          <w:rFonts w:asciiTheme="minorHAnsi" w:hAnsiTheme="minorHAnsi" w:cstheme="minorHAnsi"/>
          <w:b/>
          <w:lang w:eastAsia="en-NZ"/>
        </w:rPr>
        <w:t>W</w:t>
      </w:r>
      <w:r w:rsidR="00C73B8F" w:rsidRPr="003076F2">
        <w:rPr>
          <w:rFonts w:asciiTheme="minorHAnsi" w:hAnsiTheme="minorHAnsi" w:cstheme="minorHAnsi"/>
          <w:b/>
          <w:lang w:eastAsia="en-NZ"/>
        </w:rPr>
        <w:t>h</w:t>
      </w:r>
      <w:r w:rsidR="00D97BFF" w:rsidRPr="003076F2">
        <w:rPr>
          <w:rFonts w:asciiTheme="minorHAnsi" w:hAnsiTheme="minorHAnsi" w:cstheme="minorHAnsi"/>
          <w:b/>
          <w:lang w:eastAsia="en-NZ"/>
        </w:rPr>
        <w:t>aikaha</w:t>
      </w:r>
      <w:r w:rsidR="005F3986" w:rsidRPr="003076F2">
        <w:rPr>
          <w:rFonts w:asciiTheme="minorHAnsi" w:hAnsiTheme="minorHAnsi" w:cstheme="minorHAnsi"/>
          <w:b/>
          <w:lang w:eastAsia="en-NZ"/>
        </w:rPr>
        <w:t xml:space="preserve"> –</w:t>
      </w:r>
      <w:r w:rsidR="00D97BFF" w:rsidRPr="003076F2">
        <w:rPr>
          <w:rFonts w:asciiTheme="minorHAnsi" w:hAnsiTheme="minorHAnsi" w:cstheme="minorHAnsi"/>
          <w:b/>
          <w:lang w:eastAsia="en-NZ"/>
        </w:rPr>
        <w:t xml:space="preserve"> Ministry of Disabled People,</w:t>
      </w:r>
      <w:r w:rsidRPr="003076F2">
        <w:rPr>
          <w:rFonts w:asciiTheme="minorHAnsi" w:hAnsiTheme="minorHAnsi" w:cstheme="minorHAnsi"/>
          <w:b/>
          <w:lang w:eastAsia="en-NZ"/>
        </w:rPr>
        <w:t xml:space="preserve"> 202</w:t>
      </w:r>
      <w:r w:rsidR="006A5484" w:rsidRPr="003076F2">
        <w:rPr>
          <w:rFonts w:asciiTheme="minorHAnsi" w:hAnsiTheme="minorHAnsi" w:cstheme="minorHAnsi"/>
          <w:b/>
          <w:lang w:eastAsia="en-NZ"/>
        </w:rPr>
        <w:t>4</w:t>
      </w:r>
    </w:p>
    <w:p w14:paraId="521938D2" w14:textId="77777777"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Published by INSiGHT Research Ltd</w:t>
      </w:r>
    </w:p>
    <w:p w14:paraId="4A8C1DBA" w14:textId="3AF7DE55"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 xml:space="preserve">181 Blighs Rd, Strowan 8052, </w:t>
      </w:r>
      <w:r w:rsidR="004B331C" w:rsidRPr="003076F2">
        <w:rPr>
          <w:rFonts w:asciiTheme="minorHAnsi" w:hAnsiTheme="minorHAnsi" w:cstheme="minorHAnsi"/>
          <w:lang w:eastAsia="en-NZ"/>
        </w:rPr>
        <w:t xml:space="preserve">Aotearoa </w:t>
      </w:r>
      <w:r w:rsidRPr="003076F2">
        <w:rPr>
          <w:rFonts w:asciiTheme="minorHAnsi" w:hAnsiTheme="minorHAnsi" w:cstheme="minorHAnsi"/>
          <w:lang w:eastAsia="en-NZ"/>
        </w:rPr>
        <w:t>New Zealand</w:t>
      </w:r>
    </w:p>
    <w:p w14:paraId="7FB7AB3C" w14:textId="1E51FE0E" w:rsidR="003C30BF" w:rsidRPr="003076F2" w:rsidRDefault="003C30BF" w:rsidP="00A24700">
      <w:pPr>
        <w:spacing w:after="120" w:line="300" w:lineRule="exact"/>
        <w:rPr>
          <w:rFonts w:asciiTheme="minorHAnsi" w:hAnsiTheme="minorHAnsi" w:cstheme="minorHAnsi"/>
          <w:lang w:eastAsia="en-NZ"/>
        </w:rPr>
      </w:pPr>
      <w:r w:rsidRPr="003076F2">
        <w:rPr>
          <w:rFonts w:asciiTheme="minorHAnsi" w:hAnsiTheme="minorHAnsi" w:cstheme="minorHAnsi"/>
          <w:lang w:eastAsia="en-NZ"/>
        </w:rPr>
        <w:t>www.insightresearchltd.com</w:t>
      </w:r>
    </w:p>
    <w:p w14:paraId="50770DD1" w14:textId="68AC08D3" w:rsidR="007C0165" w:rsidRPr="003076F2" w:rsidRDefault="007C0165"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Contributorship</w:t>
      </w:r>
      <w:r w:rsidR="00DF5D69" w:rsidRPr="003076F2">
        <w:rPr>
          <w:rFonts w:asciiTheme="minorHAnsi" w:hAnsiTheme="minorHAnsi" w:cstheme="minorHAnsi"/>
          <w:b/>
          <w:color w:val="4472C4" w:themeColor="accent1"/>
          <w:lang w:eastAsia="en-NZ"/>
        </w:rPr>
        <w:t xml:space="preserve"> and independence</w:t>
      </w:r>
    </w:p>
    <w:p w14:paraId="4E8432F9" w14:textId="452ED291" w:rsidR="00771391" w:rsidRPr="003076F2" w:rsidRDefault="007C0165" w:rsidP="00A24700">
      <w:pPr>
        <w:pStyle w:val="GLBodytext"/>
      </w:pPr>
      <w:r w:rsidRPr="003076F2">
        <w:rPr>
          <w:i/>
          <w:iCs/>
        </w:rPr>
        <w:t>Marita Broadstock</w:t>
      </w:r>
      <w:r w:rsidRPr="003076F2">
        <w:t xml:space="preserve"> (INSiGHT Research) conducted th</w:t>
      </w:r>
      <w:r w:rsidR="00C32A1D" w:rsidRPr="003076F2">
        <w:t>e</w:t>
      </w:r>
      <w:r w:rsidR="002C4F2F" w:rsidRPr="003076F2">
        <w:t xml:space="preserve"> umbrella review of</w:t>
      </w:r>
      <w:r w:rsidRPr="003076F2">
        <w:t xml:space="preserve"> systematic review</w:t>
      </w:r>
      <w:r w:rsidR="002C4F2F" w:rsidRPr="003076F2">
        <w:t xml:space="preserve">s, and </w:t>
      </w:r>
      <w:r w:rsidRPr="003076F2">
        <w:t>prepared th</w:t>
      </w:r>
      <w:r w:rsidR="002C4F2F" w:rsidRPr="003076F2">
        <w:t>is</w:t>
      </w:r>
      <w:r w:rsidRPr="003076F2">
        <w:t xml:space="preserve"> Supplementary Paper</w:t>
      </w:r>
      <w:r w:rsidR="002C4F2F" w:rsidRPr="003076F2">
        <w:t xml:space="preserve">. She </w:t>
      </w:r>
      <w:r w:rsidR="00771391" w:rsidRPr="003076F2">
        <w:t xml:space="preserve">manages the Autism/Takiwātanga Living Guideline </w:t>
      </w:r>
      <w:r w:rsidR="00CD7CD8" w:rsidRPr="003076F2">
        <w:t xml:space="preserve">programme; a </w:t>
      </w:r>
      <w:r w:rsidR="00771391" w:rsidRPr="003076F2">
        <w:t>process</w:t>
      </w:r>
      <w:r w:rsidR="0053438B" w:rsidRPr="003076F2">
        <w:t xml:space="preserve"> for ensuring the Aotearoa New Zealand Autism Guideline</w:t>
      </w:r>
      <w:r w:rsidR="00FC4EE9" w:rsidRPr="003076F2">
        <w:t>:</w:t>
      </w:r>
      <w:r w:rsidR="00063E5D" w:rsidRPr="003076F2">
        <w:t xml:space="preserve"> </w:t>
      </w:r>
      <w:r w:rsidR="00E752AC" w:rsidRPr="003076F2">
        <w:t>He Waka Huia Takiwātanga Rau</w:t>
      </w:r>
      <w:r w:rsidR="0053438B" w:rsidRPr="003076F2">
        <w:t xml:space="preserve"> (3</w:t>
      </w:r>
      <w:r w:rsidR="0053438B" w:rsidRPr="003076F2">
        <w:rPr>
          <w:vertAlign w:val="superscript"/>
        </w:rPr>
        <w:t>rd</w:t>
      </w:r>
      <w:r w:rsidR="0053438B" w:rsidRPr="003076F2">
        <w:t xml:space="preserve"> edition, 2022)</w:t>
      </w:r>
      <w:r w:rsidR="001142A6" w:rsidRPr="003076F2">
        <w:t xml:space="preserv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C0343E" w:rsidRPr="003076F2">
        <w:t xml:space="preserve"> </w:t>
      </w:r>
      <w:r w:rsidR="0053438B" w:rsidRPr="003076F2">
        <w:t>remains up to date.</w:t>
      </w:r>
      <w:r w:rsidR="00227F15" w:rsidRPr="003076F2">
        <w:t xml:space="preserve"> </w:t>
      </w:r>
    </w:p>
    <w:p w14:paraId="50562618" w14:textId="2ADB6750" w:rsidR="007C0165" w:rsidRPr="003076F2" w:rsidRDefault="005F4ADF" w:rsidP="00A24700">
      <w:pPr>
        <w:pStyle w:val="GLBodytext"/>
      </w:pPr>
      <w:r w:rsidRPr="003076F2">
        <w:t>An advisory panel known as the</w:t>
      </w:r>
      <w:r w:rsidR="007C0165" w:rsidRPr="003076F2">
        <w:t xml:space="preserve"> </w:t>
      </w:r>
      <w:r w:rsidR="007C0165" w:rsidRPr="003076F2">
        <w:rPr>
          <w:i/>
          <w:iCs/>
        </w:rPr>
        <w:t>Living Guideline Group</w:t>
      </w:r>
      <w:r w:rsidR="007C0165" w:rsidRPr="003076F2">
        <w:t xml:space="preserve"> (</w:t>
      </w:r>
      <w:r w:rsidR="00771391" w:rsidRPr="003076F2">
        <w:t xml:space="preserve">LGG) </w:t>
      </w:r>
      <w:r w:rsidR="0053438B" w:rsidRPr="003076F2">
        <w:t xml:space="preserve">considered the body of evidence presented in </w:t>
      </w:r>
      <w:r w:rsidR="00771391" w:rsidRPr="003076F2">
        <w:t>th</w:t>
      </w:r>
      <w:r w:rsidR="0053438B" w:rsidRPr="003076F2">
        <w:t>is</w:t>
      </w:r>
      <w:r w:rsidR="00771391" w:rsidRPr="003076F2">
        <w:t xml:space="preserve"> </w:t>
      </w:r>
      <w:r w:rsidR="0053438B" w:rsidRPr="003076F2">
        <w:t>paper</w:t>
      </w:r>
      <w:r w:rsidR="00771391" w:rsidRPr="003076F2">
        <w:t xml:space="preserve"> </w:t>
      </w:r>
      <w:r w:rsidR="002C4F2F" w:rsidRPr="003076F2">
        <w:t>in</w:t>
      </w:r>
      <w:r w:rsidR="00771391" w:rsidRPr="003076F2">
        <w:t xml:space="preserve"> </w:t>
      </w:r>
      <w:r w:rsidR="007C0165" w:rsidRPr="003076F2">
        <w:t>revis</w:t>
      </w:r>
      <w:r w:rsidR="002C4F2F" w:rsidRPr="003076F2">
        <w:t xml:space="preserve">ing </w:t>
      </w:r>
      <w:r w:rsidR="00C32A1D" w:rsidRPr="003076F2">
        <w:t xml:space="preserve">and grading </w:t>
      </w:r>
      <w:r w:rsidR="007C0165" w:rsidRPr="003076F2">
        <w:t>Recommendations and Good Practice Points</w:t>
      </w:r>
      <w:r w:rsidR="002C4F2F" w:rsidRPr="003076F2">
        <w:t xml:space="preserve"> to update the </w:t>
      </w:r>
      <w:r w:rsidR="0053438B" w:rsidRPr="003076F2">
        <w:t>Guideline.</w:t>
      </w:r>
      <w:r w:rsidR="002C4F2F" w:rsidRPr="003076F2">
        <w:t xml:space="preserve"> </w:t>
      </w:r>
      <w:r w:rsidR="00771391" w:rsidRPr="003076F2">
        <w:t xml:space="preserve">Their decisions are </w:t>
      </w:r>
      <w:r w:rsidR="007C0165" w:rsidRPr="003076F2">
        <w:t xml:space="preserve">reported in </w:t>
      </w:r>
      <w:hyperlink w:anchor="Part3" w:history="1">
        <w:r w:rsidR="007C0165" w:rsidRPr="003076F2">
          <w:rPr>
            <w:rStyle w:val="Hyperlink"/>
            <w:rFonts w:cstheme="minorHAnsi"/>
            <w:b/>
            <w:bCs/>
          </w:rPr>
          <w:t>Part 3</w:t>
        </w:r>
      </w:hyperlink>
      <w:r w:rsidR="007C0165" w:rsidRPr="003076F2">
        <w:t>.</w:t>
      </w:r>
      <w:r w:rsidR="00F85503" w:rsidRPr="003076F2">
        <w:t xml:space="preserve"> </w:t>
      </w:r>
    </w:p>
    <w:p w14:paraId="3E1727AD" w14:textId="2BD31084" w:rsidR="00DF5D69" w:rsidRPr="003076F2" w:rsidRDefault="00DF5D69" w:rsidP="00A24700">
      <w:pPr>
        <w:pStyle w:val="GLBodytext"/>
      </w:pPr>
      <w:r w:rsidRPr="003076F2">
        <w:t>Contributors have no financial or other perceived or real conflicts of interest pertaining to the reviewed material.</w:t>
      </w:r>
    </w:p>
    <w:p w14:paraId="08FFCB7F" w14:textId="0259F69A"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Copyright</w:t>
      </w:r>
    </w:p>
    <w:p w14:paraId="4B7E1296" w14:textId="2D387E4D" w:rsidR="00ED4FCF" w:rsidRPr="003076F2" w:rsidRDefault="006E014F" w:rsidP="00A24700">
      <w:pPr>
        <w:pStyle w:val="GLBodytext"/>
        <w:rPr>
          <w:color w:val="0000FF"/>
          <w:u w:val="single"/>
        </w:rPr>
      </w:pPr>
      <w:r w:rsidRPr="003076F2">
        <w:t xml:space="preserve">This is licensed under the Creative Commons Attribution 4.0 International licence. In essence, you are free to: share </w:t>
      </w:r>
      <w:r w:rsidR="00CD7CD8" w:rsidRPr="003076F2">
        <w:t>(</w:t>
      </w:r>
      <w:r w:rsidRPr="003076F2">
        <w:t>i.e., copy and redistribute the material in any medium or format</w:t>
      </w:r>
      <w:r w:rsidR="00CD7CD8" w:rsidRPr="003076F2">
        <w:t xml:space="preserve">) and </w:t>
      </w:r>
      <w:r w:rsidRPr="003076F2">
        <w:t xml:space="preserve">adapt </w:t>
      </w:r>
      <w:r w:rsidR="00CD7CD8" w:rsidRPr="003076F2">
        <w:t>(</w:t>
      </w:r>
      <w:r w:rsidRPr="003076F2">
        <w:t>i.e., remix, transform and build upon the material</w:t>
      </w:r>
      <w:r w:rsidR="00CD7CD8" w:rsidRPr="003076F2">
        <w:t>) with</w:t>
      </w:r>
      <w:r w:rsidRPr="003076F2">
        <w:t xml:space="preserve"> appropriate credit</w:t>
      </w:r>
      <w:r w:rsidR="00CD7CD8" w:rsidRPr="003076F2">
        <w:t xml:space="preserve">. </w:t>
      </w:r>
      <w:bookmarkStart w:id="5" w:name="_Toc229993607"/>
    </w:p>
    <w:p w14:paraId="14B322C0" w14:textId="4015B794"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Funding</w:t>
      </w:r>
      <w:bookmarkEnd w:id="5"/>
    </w:p>
    <w:p w14:paraId="7011C01A" w14:textId="77777777" w:rsidR="00152D91" w:rsidRPr="003076F2" w:rsidRDefault="001101D5" w:rsidP="00A24700">
      <w:pPr>
        <w:pStyle w:val="GLBodytext"/>
      </w:pPr>
      <w:r w:rsidRPr="003076F2">
        <w:rPr>
          <w:color w:val="000000" w:themeColor="text1"/>
          <w:shd w:val="clear" w:color="auto" w:fill="FFFFFF"/>
        </w:rPr>
        <w:t xml:space="preserve">The Living Guideline programme and this Supplementary Paper </w:t>
      </w:r>
      <w:r w:rsidR="00CD7CD8" w:rsidRPr="003076F2">
        <w:rPr>
          <w:color w:val="000000" w:themeColor="text1"/>
          <w:shd w:val="clear" w:color="auto" w:fill="FFFFFF"/>
        </w:rPr>
        <w:t>were</w:t>
      </w:r>
      <w:r w:rsidRPr="003076F2">
        <w:rPr>
          <w:color w:val="000000" w:themeColor="text1"/>
          <w:shd w:val="clear" w:color="auto" w:fill="FFFFFF"/>
        </w:rPr>
        <w:t xml:space="preserve"> funded by </w:t>
      </w:r>
      <w:r w:rsidRPr="003076F2">
        <w:t xml:space="preserve">Aotearoa New Zealand government’s </w:t>
      </w:r>
      <w:r w:rsidRPr="003076F2">
        <w:rPr>
          <w:color w:val="000000" w:themeColor="text1"/>
          <w:shd w:val="clear" w:color="auto" w:fill="FFFFFF"/>
        </w:rPr>
        <w:t>Whaikaha</w:t>
      </w:r>
      <w:r w:rsidR="00A66B2D" w:rsidRPr="003076F2">
        <w:t xml:space="preserve"> –</w:t>
      </w:r>
      <w:r w:rsidRPr="003076F2">
        <w:t xml:space="preserve"> the Ministry of Disabled People in partnership with the Ministry of Education. </w:t>
      </w:r>
    </w:p>
    <w:p w14:paraId="7380B8B5" w14:textId="77777777"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tatement of intent</w:t>
      </w:r>
    </w:p>
    <w:p w14:paraId="3917F494" w14:textId="1B51D6E7" w:rsidR="0050785A" w:rsidRPr="003076F2" w:rsidRDefault="006E014F" w:rsidP="00A24700">
      <w:pPr>
        <w:pStyle w:val="GLBodytext"/>
      </w:pPr>
      <w:r w:rsidRPr="003076F2">
        <w:t>INSIGHT Research produces evidence-based best practice guidelines</w:t>
      </w:r>
      <w:r w:rsidR="00C547DC" w:rsidRPr="003076F2">
        <w:t xml:space="preserve"> and systematic </w:t>
      </w:r>
      <w:r w:rsidRPr="003076F2">
        <w:t xml:space="preserve">reviews to </w:t>
      </w:r>
      <w:r w:rsidR="00C547DC" w:rsidRPr="003076F2">
        <w:t>assist</w:t>
      </w:r>
      <w:r w:rsidRPr="003076F2">
        <w:t xml:space="preserve"> </w:t>
      </w:r>
      <w:r w:rsidR="005456FE" w:rsidRPr="003076F2">
        <w:t>affected</w:t>
      </w:r>
      <w:r w:rsidR="00F92D4F" w:rsidRPr="003076F2">
        <w:t xml:space="preserve"> individuals, families/whānau, </w:t>
      </w:r>
      <w:r w:rsidR="005456FE" w:rsidRPr="003076F2">
        <w:t>clinicians</w:t>
      </w:r>
      <w:r w:rsidRPr="003076F2">
        <w:t xml:space="preserve">, educators, </w:t>
      </w:r>
      <w:r w:rsidR="00F92D4F" w:rsidRPr="003076F2">
        <w:t xml:space="preserve">and </w:t>
      </w:r>
      <w:r w:rsidRPr="003076F2">
        <w:t>policy-makers</w:t>
      </w:r>
      <w:r w:rsidR="00F92D4F" w:rsidRPr="003076F2">
        <w:t xml:space="preserve"> </w:t>
      </w:r>
      <w:r w:rsidRPr="003076F2">
        <w:t xml:space="preserve">make decisions about </w:t>
      </w:r>
      <w:r w:rsidR="00203B79" w:rsidRPr="003076F2">
        <w:t>the best supports available</w:t>
      </w:r>
      <w:r w:rsidRPr="003076F2">
        <w:t xml:space="preserve">. The evidence is developed from systematic reviews of international literature and placed within </w:t>
      </w:r>
      <w:r w:rsidR="00F92D4F" w:rsidRPr="003076F2">
        <w:t>an Aotearoa</w:t>
      </w:r>
      <w:r w:rsidRPr="003076F2">
        <w:t xml:space="preserve"> New Zealand context.</w:t>
      </w:r>
      <w:r w:rsidR="00ED4FCF" w:rsidRPr="003076F2">
        <w:t xml:space="preserve"> </w:t>
      </w:r>
      <w:r w:rsidRPr="003076F2">
        <w:t xml:space="preserve">Guidelines, including </w:t>
      </w:r>
      <w:r w:rsidR="003C55B1" w:rsidRPr="003076F2">
        <w:t>S</w:t>
      </w:r>
      <w:r w:rsidRPr="003076F2">
        <w:t xml:space="preserve">upplementary </w:t>
      </w:r>
      <w:r w:rsidR="003C55B1" w:rsidRPr="003076F2">
        <w:t>P</w:t>
      </w:r>
      <w:r w:rsidRPr="003076F2">
        <w:t xml:space="preserve">apers, are not intended to replace a </w:t>
      </w:r>
      <w:r w:rsidR="002C4F2F" w:rsidRPr="003076F2">
        <w:t xml:space="preserve">clinical </w:t>
      </w:r>
      <w:r w:rsidR="00F85503" w:rsidRPr="003076F2">
        <w:t>specialist</w:t>
      </w:r>
      <w:r w:rsidR="00445251" w:rsidRPr="003076F2">
        <w:t>/</w:t>
      </w:r>
      <w:r w:rsidR="003309A1" w:rsidRPr="003076F2">
        <w:t>practitioner’s</w:t>
      </w:r>
      <w:r w:rsidRPr="003076F2">
        <w:t xml:space="preserve"> judgement</w:t>
      </w:r>
      <w:r w:rsidR="00D75942" w:rsidRPr="003076F2">
        <w:t xml:space="preserve"> </w:t>
      </w:r>
      <w:r w:rsidR="00F85503" w:rsidRPr="003076F2">
        <w:t>in</w:t>
      </w:r>
      <w:r w:rsidR="00D75942" w:rsidRPr="003076F2">
        <w:t xml:space="preserve"> individual circumstances</w:t>
      </w:r>
      <w:r w:rsidRPr="003076F2">
        <w:t>.</w:t>
      </w:r>
    </w:p>
    <w:p w14:paraId="7F9F9169" w14:textId="0F89EB63"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uggested citation</w:t>
      </w:r>
    </w:p>
    <w:p w14:paraId="09CE0E4B" w14:textId="37B60B17" w:rsidR="00ED4FCF" w:rsidRPr="003076F2" w:rsidRDefault="006E014F" w:rsidP="00A647F7">
      <w:pPr>
        <w:pStyle w:val="GLBodytext"/>
      </w:pPr>
      <w:r w:rsidRPr="003076F2">
        <w:t>Broadstock</w:t>
      </w:r>
      <w:r w:rsidR="00EC2C44" w:rsidRPr="003076F2">
        <w:t>, Marita</w:t>
      </w:r>
      <w:r w:rsidRPr="003076F2">
        <w:t xml:space="preserve">. </w:t>
      </w:r>
      <w:r w:rsidR="00546CF0" w:rsidRPr="003076F2">
        <w:t xml:space="preserve">Aotearoa </w:t>
      </w:r>
      <w:r w:rsidR="00BD63CC" w:rsidRPr="003076F2">
        <w:t>New Zealand Autism Guideline</w:t>
      </w:r>
      <w:r w:rsidR="00546CF0" w:rsidRPr="003076F2">
        <w:t>:</w:t>
      </w:r>
      <w:r w:rsidR="00BD63CC" w:rsidRPr="003076F2">
        <w:t xml:space="preserve"> Supplementary </w:t>
      </w:r>
      <w:r w:rsidR="003C55B1" w:rsidRPr="003076F2">
        <w:t>P</w:t>
      </w:r>
      <w:r w:rsidR="00BD63CC" w:rsidRPr="003076F2">
        <w:t xml:space="preserve">aper on </w:t>
      </w:r>
      <w:r w:rsidR="00A647F7" w:rsidRPr="003076F2">
        <w:t xml:space="preserve">sex/gender differences in the presentation of </w:t>
      </w:r>
      <w:r w:rsidR="003E7AC2" w:rsidRPr="003076F2">
        <w:t>autistic characteristics</w:t>
      </w:r>
      <w:r w:rsidRPr="003076F2">
        <w:t>. Christchurch</w:t>
      </w:r>
      <w:r w:rsidRPr="003076F2">
        <w:rPr>
          <w:szCs w:val="22"/>
        </w:rPr>
        <w:t>: INSIGHT Research; 202</w:t>
      </w:r>
      <w:r w:rsidR="00686200" w:rsidRPr="003076F2">
        <w:rPr>
          <w:szCs w:val="22"/>
        </w:rPr>
        <w:t>4</w:t>
      </w:r>
      <w:r w:rsidRPr="003076F2">
        <w:rPr>
          <w:szCs w:val="22"/>
        </w:rPr>
        <w:t>.</w:t>
      </w:r>
      <w:r w:rsidR="00AE78B0" w:rsidRPr="003076F2">
        <w:rPr>
          <w:szCs w:val="22"/>
        </w:rPr>
        <w:t xml:space="preserve"> Available: </w:t>
      </w:r>
      <w:hyperlink r:id="rId18" w:history="1">
        <w:r w:rsidR="00AE78B0" w:rsidRPr="003076F2">
          <w:rPr>
            <w:rStyle w:val="Hyperlink"/>
            <w:rFonts w:cstheme="minorHAnsi"/>
            <w:szCs w:val="22"/>
          </w:rPr>
          <w:t>https://www.whaikaha.govt.nz/about-us/policy-strategies-and-action-plans/nz-autism-guideline/</w:t>
        </w:r>
      </w:hyperlink>
    </w:p>
    <w:p w14:paraId="139A07E6" w14:textId="64A8552B" w:rsidR="000F3B20" w:rsidRPr="003076F2" w:rsidRDefault="00A24700" w:rsidP="00A24700">
      <w:pPr>
        <w:pStyle w:val="GLBodytext"/>
      </w:pPr>
      <w:r w:rsidRPr="003076F2">
        <w:t>This Supplementary Paper updates evidence for the Aotearoa New Zealand Autism Guideline:</w:t>
      </w:r>
      <w:r w:rsidRPr="003076F2">
        <w:rPr>
          <w:noProof/>
        </w:rPr>
        <w:t xml:space="preserve"> He Waka Huia Takiwātanga Rau</w:t>
      </w:r>
      <w:r w:rsidRPr="003076F2">
        <w:t xml:space="preserve"> (2022)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1142A6" w:rsidRPr="003076F2">
        <w:t xml:space="preserve"> </w:t>
      </w:r>
      <w:r w:rsidRPr="003076F2">
        <w:t>and should be read in the context of the Guideline and previous Supplementary Papers</w:t>
      </w:r>
      <w:r w:rsidR="00686200" w:rsidRPr="003076F2">
        <w:t xml:space="preserve"> </w:t>
      </w:r>
      <w:r w:rsidR="008F1FB7">
        <w:fldChar w:fldCharType="begin">
          <w:fldData xml:space="preserve">PEVuZE5vdGU+PENpdGU+PEF1dGhvcj5Ccm9hZHN0b2NrPC9BdXRob3I+PFllYXI+MjAxMDwvWWVh
cj48UmVjTnVtPjgwNjwvUmVjTnVtPjxEaXNwbGF5VGV4dD5bMS0xNV08L0Rpc3BsYXlUZXh0Pjxy
ZWNvcmQ+PHJlYy1udW1iZXI+ODA2PC9yZWMtbnVtYmVyPjxmb3JlaWduLWtleXM+PGtleSBhcHA9
IkVOIiBkYi1pZD0iZjlhZnI1dzJkZXc5YWZlemE5c3hwdnJsdnJmOTJ6c3N2ZnBwIiB0aW1lc3Rh
bXA9IjE2ODc3NzMwNjEiPjgwNj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ODA1PC9SZWNOdW0+PHJl
Y29yZD48cmVjLW51bWJlcj44MDU8L3JlYy1udW1iZXI+PGZvcmVpZ24ta2V5cz48a2V5IGFwcD0i
RU4iIGRiLWlkPSJmOWFmcjV3MmRldzlhZmV6YTlzeHB2cmx2cmY5Mnpzc3ZmcHAiIHRpbWVzdGFt
cD0iMTY4Nzc3MzA2MSI+ODA1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4MDQ8L1Jl
Y051bT48cmVjb3JkPjxyZWMtbnVtYmVyPjgwNDwvcmVjLW51bWJlcj48Zm9yZWlnbi1rZXlzPjxr
ZXkgYXBwPSJFTiIgZGItaWQ9ImY5YWZyNXcyZGV3OWFmZXphOXN4cHZybHZyZjkyenNzdmZwcCIg
dGltZXN0YW1wPSIxNjg3NzczMDYxIj44MDQ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gwMzwvUmVjTnVtPjxyZWNvcmQ+PHJlYy1udW1iZXI+ODAz
PC9yZWMtbnVtYmVyPjxmb3JlaWduLWtleXM+PGtleSBhcHA9IkVOIiBkYi1pZD0iZjlhZnI1dzJk
ZXc5YWZlemE5c3hwdnJsdnJmOTJ6c3N2ZnBwIiB0aW1lc3RhbXA9IjE2ODc3NzMwNjEiPjgw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4MDI8
L1JlY051bT48cmVjb3JkPjxyZWMtbnVtYmVyPjgwMjwvcmVjLW51bWJlcj48Zm9yZWlnbi1rZXlz
PjxrZXkgYXBwPSJFTiIgZGItaWQ9ImY5YWZyNXcyZGV3OWFmZXphOXN4cHZybHZyZjkyenNzdmZw
cCIgdGltZXN0YW1wPSIxNjg3NzczMDYxIj44MDI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4MDE8L1JlY051bT48cmVjb3JkPjxyZWMtbnVtYmVyPjgwMTwvcmVjLW51bWJlcj48Zm9yZWln
bi1rZXlzPjxrZXkgYXBwPSJFTiIgZGItaWQ9ImY5YWZyNXcyZGV3OWFmZXphOXN4cHZybHZyZjky
enNzdmZwcCIgdGltZXN0YW1wPSIxNjg3NzczMDYxIj44MDE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ODAwPC9SZWNOdW0+PHJlY29yZD48cmVjLW51bWJlcj44MDA8
L3JlYy1udW1iZXI+PGZvcmVpZ24ta2V5cz48a2V5IGFwcD0iRU4iIGRiLWlkPSJmOWFmcjV3MmRl
dzlhZmV6YTlzeHB2cmx2cmY5Mnpzc3ZmcHAiIHRpbWVzdGFtcD0iMTY4Nzc3MzA2MSI+ODAw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3OTk8L1JlY051bT48cmVjb3JkPjxyZWMtbnVt
YmVyPjc5OTwvcmVjLW51bWJlcj48Zm9yZWlnbi1rZXlzPjxrZXkgYXBwPSJFTiIgZGItaWQ9ImY5
YWZyNXcyZGV3OWFmZXphOXN4cHZybHZyZjkyenNzdmZwcCIgdGltZXN0YW1wPSIxNjg3NzczMDYx
Ij43OTk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Nzk4PC9S
ZWNOdW0+PHJlY29yZD48cmVjLW51bWJlcj43OTg8L3JlYy1udW1iZXI+PGZvcmVpZ24ta2V5cz48
a2V5IGFwcD0iRU4iIGRiLWlkPSJmOWFmcjV3MmRldzlhZmV6YTlzeHB2cmx2cmY5Mnpzc3ZmcHAi
IHRpbWVzdGFtcD0iMTY4Nzc3MzA2MSI+Nzk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Nzk3PC9SZWNOdW0+PHJlY29y
ZD48cmVjLW51bWJlcj43OTc8L3JlYy1udW1iZXI+PGZvcmVpZ24ta2V5cz48a2V5IGFwcD0iRU4i
IGRiLWlkPSJmOWFmcjV3MmRldzlhZmV6YTlzeHB2cmx2cmY5Mnpzc3ZmcHAiIHRpbWVzdGFtcD0i
MTY4Nzc3MzA2MSI+Nzk3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Nzk1PC9S
ZWNOdW0+PHJlY29yZD48cmVjLW51bWJlcj43OTU8L3JlYy1udW1iZXI+PGZvcmVpZ24ta2V5cz48
a2V5IGFwcD0iRU4iIGRiLWlkPSJmOWFmcjV3MmRldzlhZmV6YTlzeHB2cmx2cmY5Mnpzc3ZmcHAi
IHRpbWVzdGFtcD0iMTY4Nzc3MzA2MSI+Nzk1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3OTY8L1JlY051bT48cmVjb3JkPjxyZWMtbnVtYmVyPjc5NjwvcmVjLW51bWJlcj48Zm9yZWln
bi1rZXlzPjxrZXkgYXBwPSJFTiIgZGItaWQ9ImY5YWZyNXcyZGV3OWFmZXphOXN4cHZybHZyZjky
enNzdmZwcCIgdGltZXN0YW1wPSIxNjg3NzczMDYxIj43OTY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c5NDwvUmVjTnVtPjxyZWNvcmQ+PHJlYy1udW1iZXI+Nzk0PC9yZWMtbnVtYmVyPjxmb3JlaWdu
LWtleXM+PGtleSBhcHA9IkVOIiBkYi1pZD0iZjlhZnI1dzJkZXc5YWZlemE5c3hwdnJsdnJmOTJ6
c3N2ZnBwIiB0aW1lc3RhbXA9IjE2ODc3NzMwNjEiPjc5ND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4MTc8L1JlY051bT48cmVjb3JkPjxyZWMtbnVt
YmVyPjgxNzwvcmVjLW51bWJlcj48Zm9yZWlnbi1rZXlzPjxrZXkgYXBwPSJFTiIgZGItaWQ9ImY5
YWZyNXcyZGV3OWFmZXphOXN4cHZybHZyZjkyenNzdmZwcCIgdGltZXN0YW1wPSIxNjg3Nzc0NTg5
Ij44MTc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V2hhaWthaGEg4oCTIE1pbmlzdHJ5IG9mIERpc2FibGVkIFBlb3BsZSBhbmQgTWlu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</w:fldData>
        </w:fldChar>
      </w:r>
      <w:r w:rsidR="00031151">
        <w:instrText xml:space="preserve"> ADDIN EN.CITE </w:instrText>
      </w:r>
      <w:r w:rsidR="00031151">
        <w:fldChar w:fldCharType="begin">
          <w:fldData xml:space="preserve">PEVuZE5vdGU+PENpdGU+PEF1dGhvcj5Ccm9hZHN0b2NrPC9BdXRob3I+PFllYXI+MjAxMDwvWWVh
cj48UmVjTnVtPjgwNjwvUmVjTnVtPjxEaXNwbGF5VGV4dD5bMS0xNV08L0Rpc3BsYXlUZXh0Pjxy
ZWNvcmQ+PHJlYy1udW1iZXI+ODA2PC9yZWMtbnVtYmVyPjxmb3JlaWduLWtleXM+PGtleSBhcHA9
IkVOIiBkYi1pZD0iZjlhZnI1dzJkZXc5YWZlemE5c3hwdnJsdnJmOTJ6c3N2ZnBwIiB0aW1lc3Rh
bXA9IjE2ODc3NzMwNjEiPjgwNj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ODA1PC9SZWNOdW0+PHJl
Y29yZD48cmVjLW51bWJlcj44MDU8L3JlYy1udW1iZXI+PGZvcmVpZ24ta2V5cz48a2V5IGFwcD0i
RU4iIGRiLWlkPSJmOWFmcjV3MmRldzlhZmV6YTlzeHB2cmx2cmY5Mnpzc3ZmcHAiIHRpbWVzdGFt
cD0iMTY4Nzc3MzA2MSI+ODA1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4MDQ8L1Jl
Y051bT48cmVjb3JkPjxyZWMtbnVtYmVyPjgwNDwvcmVjLW51bWJlcj48Zm9yZWlnbi1rZXlzPjxr
ZXkgYXBwPSJFTiIgZGItaWQ9ImY5YWZyNXcyZGV3OWFmZXphOXN4cHZybHZyZjkyenNzdmZwcCIg
dGltZXN0YW1wPSIxNjg3NzczMDYxIj44MDQ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gwMzwvUmVjTnVtPjxyZWNvcmQ+PHJlYy1udW1iZXI+ODAz
PC9yZWMtbnVtYmVyPjxmb3JlaWduLWtleXM+PGtleSBhcHA9IkVOIiBkYi1pZD0iZjlhZnI1dzJk
ZXc5YWZlemE5c3hwdnJsdnJmOTJ6c3N2ZnBwIiB0aW1lc3RhbXA9IjE2ODc3NzMwNjEiPjgw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4MDI8
L1JlY051bT48cmVjb3JkPjxyZWMtbnVtYmVyPjgwMjwvcmVjLW51bWJlcj48Zm9yZWlnbi1rZXlz
PjxrZXkgYXBwPSJFTiIgZGItaWQ9ImY5YWZyNXcyZGV3OWFmZXphOXN4cHZybHZyZjkyenNzdmZw
cCIgdGltZXN0YW1wPSIxNjg3NzczMDYxIj44MDI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4MDE8L1JlY051bT48cmVjb3JkPjxyZWMtbnVtYmVyPjgwMTwvcmVjLW51bWJlcj48Zm9yZWln
bi1rZXlzPjxrZXkgYXBwPSJFTiIgZGItaWQ9ImY5YWZyNXcyZGV3OWFmZXphOXN4cHZybHZyZjky
enNzdmZwcCIgdGltZXN0YW1wPSIxNjg3NzczMDYxIj44MDE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ODAwPC9SZWNOdW0+PHJlY29yZD48cmVjLW51bWJlcj44MDA8
L3JlYy1udW1iZXI+PGZvcmVpZ24ta2V5cz48a2V5IGFwcD0iRU4iIGRiLWlkPSJmOWFmcjV3MmRl
dzlhZmV6YTlzeHB2cmx2cmY5Mnpzc3ZmcHAiIHRpbWVzdGFtcD0iMTY4Nzc3MzA2MSI+ODAw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3OTk8L1JlY051bT48cmVjb3JkPjxyZWMtbnVt
YmVyPjc5OTwvcmVjLW51bWJlcj48Zm9yZWlnbi1rZXlzPjxrZXkgYXBwPSJFTiIgZGItaWQ9ImY5
YWZyNXcyZGV3OWFmZXphOXN4cHZybHZyZjkyenNzdmZwcCIgdGltZXN0YW1wPSIxNjg3NzczMDYx
Ij43OTk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Nzk4PC9S
ZWNOdW0+PHJlY29yZD48cmVjLW51bWJlcj43OTg8L3JlYy1udW1iZXI+PGZvcmVpZ24ta2V5cz48
a2V5IGFwcD0iRU4iIGRiLWlkPSJmOWFmcjV3MmRldzlhZmV6YTlzeHB2cmx2cmY5Mnpzc3ZmcHAi
IHRpbWVzdGFtcD0iMTY4Nzc3MzA2MSI+Nzk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Nzk3PC9SZWNOdW0+PHJlY29y
ZD48cmVjLW51bWJlcj43OTc8L3JlYy1udW1iZXI+PGZvcmVpZ24ta2V5cz48a2V5IGFwcD0iRU4i
IGRiLWlkPSJmOWFmcjV3MmRldzlhZmV6YTlzeHB2cmx2cmY5Mnpzc3ZmcHAiIHRpbWVzdGFtcD0i
MTY4Nzc3MzA2MSI+Nzk3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Nzk1PC9S
ZWNOdW0+PHJlY29yZD48cmVjLW51bWJlcj43OTU8L3JlYy1udW1iZXI+PGZvcmVpZ24ta2V5cz48
a2V5IGFwcD0iRU4iIGRiLWlkPSJmOWFmcjV3MmRldzlhZmV6YTlzeHB2cmx2cmY5Mnpzc3ZmcHAi
IHRpbWVzdGFtcD0iMTY4Nzc3MzA2MSI+Nzk1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3OTY8L1JlY051bT48cmVjb3JkPjxyZWMtbnVtYmVyPjc5NjwvcmVjLW51bWJlcj48Zm9yZWln
bi1rZXlzPjxrZXkgYXBwPSJFTiIgZGItaWQ9ImY5YWZyNXcyZGV3OWFmZXphOXN4cHZybHZyZjky
enNzdmZwcCIgdGltZXN0YW1wPSIxNjg3NzczMDYxIj43OTY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c5NDwvUmVjTnVtPjxyZWNvcmQ+PHJlYy1udW1iZXI+Nzk0PC9yZWMtbnVtYmVyPjxmb3JlaWdu
LWtleXM+PGtleSBhcHA9IkVOIiBkYi1pZD0iZjlhZnI1dzJkZXc5YWZlemE5c3hwdnJsdnJmOTJ6
c3N2ZnBwIiB0aW1lc3RhbXA9IjE2ODc3NzMwNjEiPjc5ND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4MTc8L1JlY051bT48cmVjb3JkPjxyZWMtbnVt
YmVyPjgxNzwvcmVjLW51bWJlcj48Zm9yZWlnbi1rZXlzPjxrZXkgYXBwPSJFTiIgZGItaWQ9ImY5
YWZyNXcyZGV3OWFmZXphOXN4cHZybHZyZjkyenNzdmZwcCIgdGltZXN0YW1wPSIxNjg3Nzc0NTg5
Ij44MTc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V2hhaWthaGEg4oCTIE1pbmlzdHJ5IG9mIERpc2FibGVkIFBlb3BsZSBhbmQgTWlu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</w:fldData>
        </w:fldChar>
      </w:r>
      <w:r w:rsidR="00031151">
        <w:instrText xml:space="preserve"> ADDIN EN.CITE.DATA </w:instrText>
      </w:r>
      <w:r w:rsidR="00031151">
        <w:fldChar w:fldCharType="end"/>
      </w:r>
      <w:r w:rsidR="008F1FB7">
        <w:fldChar w:fldCharType="separate"/>
      </w:r>
      <w:r w:rsidR="008F1FB7">
        <w:rPr>
          <w:noProof/>
        </w:rPr>
        <w:t>[</w:t>
      </w:r>
      <w:hyperlink w:history="1">
        <w:r w:rsidR="006525B5">
          <w:rPr>
            <w:noProof/>
          </w:rPr>
          <w:t>1-15</w:t>
        </w:r>
      </w:hyperlink>
      <w:r w:rsidR="008F1FB7">
        <w:rPr>
          <w:noProof/>
        </w:rPr>
        <w:t>]</w:t>
      </w:r>
      <w:r w:rsidR="008F1FB7">
        <w:fldChar w:fldCharType="end"/>
      </w:r>
    </w:p>
    <w:p w14:paraId="4E1F5470" w14:textId="01469C02" w:rsidR="003631E1" w:rsidRPr="003076F2" w:rsidRDefault="006E014F" w:rsidP="00A24700">
      <w:pPr>
        <w:pStyle w:val="GLBodytext"/>
        <w:rPr>
          <w:lang w:val="en-AU"/>
        </w:rPr>
      </w:pPr>
      <w:r w:rsidRPr="003076F2">
        <w:t>Currency review date: 202</w:t>
      </w:r>
      <w:r w:rsidR="00686200" w:rsidRPr="003076F2">
        <w:t>9</w:t>
      </w:r>
    </w:p>
    <w:p w14:paraId="16B51E4E" w14:textId="28F15A3B" w:rsidR="00D97BFF" w:rsidRPr="003076F2" w:rsidRDefault="00D97BFF" w:rsidP="00E578F1">
      <w:pPr>
        <w:pStyle w:val="GLBodytext"/>
        <w:sectPr w:rsidR="00D97BFF" w:rsidRPr="003076F2" w:rsidSect="00146300">
          <w:footerReference w:type="first" r:id="rId19"/>
          <w:type w:val="evenPage"/>
          <w:pgSz w:w="11907" w:h="16834" w:code="9"/>
          <w:pgMar w:top="1418" w:right="1418" w:bottom="1418" w:left="1418" w:header="567" w:footer="425" w:gutter="284"/>
          <w:pgNumType w:fmt="lowerRoman"/>
          <w:cols w:space="720"/>
          <w:titlePg/>
          <w:docGrid w:linePitch="326"/>
        </w:sectPr>
      </w:pPr>
    </w:p>
    <w:p w14:paraId="52D2E4D9" w14:textId="6F7BF716" w:rsidR="00967F38" w:rsidRPr="003076F2" w:rsidRDefault="006322E5" w:rsidP="008E04FF">
      <w:pPr>
        <w:pStyle w:val="GLHeading1"/>
      </w:pPr>
      <w:bookmarkStart w:id="6" w:name="_Toc183692883"/>
      <w:bookmarkStart w:id="7" w:name="_Toc184964816"/>
      <w:bookmarkStart w:id="8" w:name="_Toc311630005"/>
      <w:bookmarkStart w:id="9" w:name="_Toc311631963"/>
      <w:bookmarkStart w:id="10" w:name="_Toc214642228"/>
      <w:bookmarkStart w:id="11" w:name="_Toc214642532"/>
      <w:bookmarkStart w:id="12" w:name="_Toc214993609"/>
      <w:bookmarkStart w:id="13" w:name="_Toc214994151"/>
      <w:bookmarkStart w:id="14" w:name="_Toc216717474"/>
      <w:bookmarkStart w:id="15" w:name="_Toc227063748"/>
      <w:bookmarkStart w:id="16" w:name="_Toc227064387"/>
      <w:bookmarkStart w:id="17" w:name="_Toc227064704"/>
      <w:bookmarkStart w:id="18" w:name="_Toc309328727"/>
      <w:bookmarkStart w:id="19" w:name="_Toc339661943"/>
      <w:bookmarkStart w:id="20" w:name="_Toc339662375"/>
      <w:bookmarkStart w:id="21" w:name="_Toc339744363"/>
      <w:bookmarkStart w:id="22" w:name="_Toc345035297"/>
      <w:bookmarkStart w:id="23" w:name="_Toc352193652"/>
      <w:bookmarkStart w:id="24" w:name="_Toc352193766"/>
      <w:bookmarkStart w:id="25" w:name="_Toc352195759"/>
      <w:bookmarkStart w:id="26" w:name="_Toc371965306"/>
      <w:bookmarkStart w:id="27" w:name="_Toc511695474"/>
      <w:bookmarkStart w:id="28" w:name="_Toc8216534"/>
      <w:bookmarkStart w:id="29" w:name="_Toc23969206"/>
      <w:bookmarkStart w:id="30" w:name="_Toc25758603"/>
      <w:bookmarkStart w:id="31" w:name="_Toc25763868"/>
      <w:bookmarkStart w:id="32" w:name="_Toc94900385"/>
      <w:bookmarkStart w:id="33" w:name="_Toc95149757"/>
      <w:bookmarkStart w:id="34" w:name="_Toc95852346"/>
      <w:bookmarkStart w:id="35" w:name="_Toc102405106"/>
      <w:bookmarkStart w:id="36" w:name="_Toc116490185"/>
      <w:bookmarkStart w:id="37" w:name="_Toc116490723"/>
      <w:bookmarkStart w:id="38" w:name="_Toc116674247"/>
      <w:bookmarkStart w:id="39" w:name="_Toc116674431"/>
      <w:bookmarkStart w:id="40" w:name="_Toc116689739"/>
      <w:bookmarkStart w:id="41" w:name="_Toc116690141"/>
      <w:bookmarkStart w:id="42" w:name="_Toc116769123"/>
      <w:bookmarkStart w:id="43" w:name="_Toc116927404"/>
      <w:bookmarkStart w:id="44" w:name="_Toc117634631"/>
      <w:bookmarkStart w:id="45" w:name="_Toc117637100"/>
      <w:bookmarkStart w:id="46" w:name="_Toc125548871"/>
      <w:bookmarkStart w:id="47" w:name="_Toc129798502"/>
      <w:bookmarkStart w:id="48" w:name="_Toc131381603"/>
      <w:bookmarkStart w:id="49" w:name="_Toc131381689"/>
      <w:bookmarkStart w:id="50" w:name="_Toc131383458"/>
      <w:bookmarkStart w:id="51" w:name="_Toc152546684"/>
      <w:bookmarkStart w:id="52" w:name="_Toc152547114"/>
      <w:bookmarkStart w:id="53" w:name="_Toc152549108"/>
      <w:bookmarkStart w:id="54" w:name="_Toc157692312"/>
      <w:bookmarkStart w:id="55" w:name="_Toc157692424"/>
      <w:bookmarkStart w:id="56" w:name="_Toc159792400"/>
      <w:bookmarkStart w:id="57" w:name="_Toc165483278"/>
      <w:bookmarkStart w:id="58" w:name="_Toc165483884"/>
      <w:bookmarkStart w:id="59" w:name="_Toc166869193"/>
      <w:r w:rsidRPr="003076F2">
        <w:lastRenderedPageBreak/>
        <w:t xml:space="preserve">Table of </w:t>
      </w:r>
      <w:r w:rsidR="006E014F" w:rsidRPr="003076F2">
        <w:t>Contents</w:t>
      </w:r>
      <w:bookmarkEnd w:id="0"/>
      <w:bookmarkEnd w:id="1"/>
      <w:bookmarkEnd w:id="2"/>
      <w:bookmarkEnd w:id="3"/>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bookmarkStart w:id="60" w:name="_Toc8216535"/>
    <w:bookmarkStart w:id="61" w:name="_Toc23969207"/>
    <w:bookmarkStart w:id="62" w:name="_Toc25758604"/>
    <w:bookmarkStart w:id="63" w:name="_Toc25763869"/>
    <w:bookmarkStart w:id="64" w:name="_Toc94900386"/>
    <w:bookmarkStart w:id="65" w:name="_Toc95149758"/>
    <w:bookmarkStart w:id="66" w:name="_Toc95852347"/>
    <w:bookmarkStart w:id="67" w:name="_Toc102405107"/>
    <w:bookmarkStart w:id="68" w:name="_Toc116490186"/>
    <w:bookmarkStart w:id="69" w:name="_Toc116490724"/>
    <w:bookmarkStart w:id="70" w:name="_Toc116674248"/>
    <w:bookmarkStart w:id="71" w:name="_Toc116674432"/>
    <w:bookmarkStart w:id="72" w:name="_Toc116689740"/>
    <w:bookmarkStart w:id="73" w:name="_Toc125548872"/>
    <w:bookmarkStart w:id="74" w:name="_Toc131381604"/>
    <w:bookmarkStart w:id="75" w:name="_Toc131381690"/>
    <w:bookmarkStart w:id="76" w:name="_Toc131383459"/>
    <w:bookmarkStart w:id="77" w:name="_Toc152549109"/>
    <w:bookmarkStart w:id="78" w:name="_Toc165483279"/>
    <w:bookmarkStart w:id="79" w:name="_Toc165483885"/>
    <w:p w14:paraId="2203555B" w14:textId="7D977C5F" w:rsidR="005B6850" w:rsidRDefault="005B6850">
      <w:pPr>
        <w:pStyle w:val="TOC1"/>
        <w:rPr>
          <w:rFonts w:asciiTheme="minorHAnsi" w:eastAsiaTheme="minorEastAsia" w:hAnsiTheme="minorHAnsi" w:cstheme="minorBidi"/>
          <w:kern w:val="2"/>
          <w:sz w:val="24"/>
          <w:szCs w:val="24"/>
          <w14:ligatures w14:val="standardContextual"/>
        </w:rPr>
      </w:pPr>
      <w:r>
        <w:rPr>
          <w:sz w:val="24"/>
          <w:szCs w:val="24"/>
        </w:rPr>
        <w:fldChar w:fldCharType="begin"/>
      </w:r>
      <w:r>
        <w:rPr>
          <w:sz w:val="24"/>
          <w:szCs w:val="24"/>
        </w:rPr>
        <w:instrText xml:space="preserve"> TOC \t "GL Heading 2,2,GL Heading 3,3,GL Heading 1,1" </w:instrText>
      </w:r>
      <w:r>
        <w:rPr>
          <w:sz w:val="24"/>
          <w:szCs w:val="24"/>
        </w:rPr>
        <w:fldChar w:fldCharType="separate"/>
      </w:r>
      <w:r>
        <w:t>Executive Summary</w:t>
      </w:r>
      <w:r>
        <w:tab/>
      </w:r>
      <w:r>
        <w:fldChar w:fldCharType="begin"/>
      </w:r>
      <w:r>
        <w:instrText xml:space="preserve"> PAGEREF _Toc166869195 \h </w:instrText>
      </w:r>
      <w:r>
        <w:fldChar w:fldCharType="separate"/>
      </w:r>
      <w:r>
        <w:t>1</w:t>
      </w:r>
      <w:r>
        <w:fldChar w:fldCharType="end"/>
      </w:r>
    </w:p>
    <w:p w14:paraId="74EE48D7" w14:textId="1E466FAC"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66869196 \h </w:instrText>
      </w:r>
      <w:r>
        <w:rPr>
          <w:noProof/>
        </w:rPr>
      </w:r>
      <w:r>
        <w:rPr>
          <w:noProof/>
        </w:rPr>
        <w:fldChar w:fldCharType="separate"/>
      </w:r>
      <w:r>
        <w:rPr>
          <w:noProof/>
        </w:rPr>
        <w:t>1</w:t>
      </w:r>
      <w:r>
        <w:rPr>
          <w:noProof/>
        </w:rPr>
        <w:fldChar w:fldCharType="end"/>
      </w:r>
    </w:p>
    <w:p w14:paraId="746D5690" w14:textId="19ADCFD1"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Method</w:t>
      </w:r>
      <w:r>
        <w:rPr>
          <w:noProof/>
        </w:rPr>
        <w:tab/>
      </w:r>
      <w:r>
        <w:rPr>
          <w:noProof/>
        </w:rPr>
        <w:fldChar w:fldCharType="begin"/>
      </w:r>
      <w:r>
        <w:rPr>
          <w:noProof/>
        </w:rPr>
        <w:instrText xml:space="preserve"> PAGEREF _Toc166869197 \h </w:instrText>
      </w:r>
      <w:r>
        <w:rPr>
          <w:noProof/>
        </w:rPr>
      </w:r>
      <w:r>
        <w:rPr>
          <w:noProof/>
        </w:rPr>
        <w:fldChar w:fldCharType="separate"/>
      </w:r>
      <w:r>
        <w:rPr>
          <w:noProof/>
        </w:rPr>
        <w:t>1</w:t>
      </w:r>
      <w:r>
        <w:rPr>
          <w:noProof/>
        </w:rPr>
        <w:fldChar w:fldCharType="end"/>
      </w:r>
    </w:p>
    <w:p w14:paraId="219ED943" w14:textId="6DDFCA9B"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Umbrella review findings</w:t>
      </w:r>
      <w:r>
        <w:rPr>
          <w:noProof/>
        </w:rPr>
        <w:tab/>
      </w:r>
      <w:r>
        <w:rPr>
          <w:noProof/>
        </w:rPr>
        <w:fldChar w:fldCharType="begin"/>
      </w:r>
      <w:r>
        <w:rPr>
          <w:noProof/>
        </w:rPr>
        <w:instrText xml:space="preserve"> PAGEREF _Toc166869198 \h </w:instrText>
      </w:r>
      <w:r>
        <w:rPr>
          <w:noProof/>
        </w:rPr>
      </w:r>
      <w:r>
        <w:rPr>
          <w:noProof/>
        </w:rPr>
        <w:fldChar w:fldCharType="separate"/>
      </w:r>
      <w:r>
        <w:rPr>
          <w:noProof/>
        </w:rPr>
        <w:t>1</w:t>
      </w:r>
      <w:r>
        <w:rPr>
          <w:noProof/>
        </w:rPr>
        <w:fldChar w:fldCharType="end"/>
      </w:r>
    </w:p>
    <w:p w14:paraId="6601980F" w14:textId="5599B2D8"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Conclusions and implications for practice</w:t>
      </w:r>
      <w:r>
        <w:rPr>
          <w:noProof/>
        </w:rPr>
        <w:tab/>
      </w:r>
      <w:r>
        <w:rPr>
          <w:noProof/>
        </w:rPr>
        <w:fldChar w:fldCharType="begin"/>
      </w:r>
      <w:r>
        <w:rPr>
          <w:noProof/>
        </w:rPr>
        <w:instrText xml:space="preserve"> PAGEREF _Toc166869199 \h </w:instrText>
      </w:r>
      <w:r>
        <w:rPr>
          <w:noProof/>
        </w:rPr>
      </w:r>
      <w:r>
        <w:rPr>
          <w:noProof/>
        </w:rPr>
        <w:fldChar w:fldCharType="separate"/>
      </w:r>
      <w:r>
        <w:rPr>
          <w:noProof/>
        </w:rPr>
        <w:t>2</w:t>
      </w:r>
      <w:r>
        <w:rPr>
          <w:noProof/>
        </w:rPr>
        <w:fldChar w:fldCharType="end"/>
      </w:r>
    </w:p>
    <w:p w14:paraId="6633648B" w14:textId="7BC6A020"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Revisions to the Guideline</w:t>
      </w:r>
      <w:r>
        <w:rPr>
          <w:noProof/>
        </w:rPr>
        <w:tab/>
      </w:r>
      <w:r>
        <w:rPr>
          <w:noProof/>
        </w:rPr>
        <w:fldChar w:fldCharType="begin"/>
      </w:r>
      <w:r>
        <w:rPr>
          <w:noProof/>
        </w:rPr>
        <w:instrText xml:space="preserve"> PAGEREF _Toc166869200 \h </w:instrText>
      </w:r>
      <w:r>
        <w:rPr>
          <w:noProof/>
        </w:rPr>
      </w:r>
      <w:r>
        <w:rPr>
          <w:noProof/>
        </w:rPr>
        <w:fldChar w:fldCharType="separate"/>
      </w:r>
      <w:r>
        <w:rPr>
          <w:noProof/>
        </w:rPr>
        <w:t>3</w:t>
      </w:r>
      <w:r>
        <w:rPr>
          <w:noProof/>
        </w:rPr>
        <w:fldChar w:fldCharType="end"/>
      </w:r>
    </w:p>
    <w:p w14:paraId="5CA51451" w14:textId="1C5DDE61" w:rsidR="005B6850" w:rsidRDefault="005B6850">
      <w:pPr>
        <w:pStyle w:val="TOC1"/>
        <w:rPr>
          <w:rFonts w:asciiTheme="minorHAnsi" w:eastAsiaTheme="minorEastAsia" w:hAnsiTheme="minorHAnsi" w:cstheme="minorBidi"/>
          <w:kern w:val="2"/>
          <w:sz w:val="24"/>
          <w:szCs w:val="24"/>
          <w14:ligatures w14:val="standardContextual"/>
        </w:rPr>
      </w:pPr>
      <w:r>
        <w:t>Preamble</w:t>
      </w:r>
      <w:r>
        <w:tab/>
      </w:r>
      <w:r>
        <w:fldChar w:fldCharType="begin"/>
      </w:r>
      <w:r>
        <w:instrText xml:space="preserve"> PAGEREF _Toc166869201 \h </w:instrText>
      </w:r>
      <w:r>
        <w:fldChar w:fldCharType="separate"/>
      </w:r>
      <w:r>
        <w:t>4</w:t>
      </w:r>
      <w:r>
        <w:fldChar w:fldCharType="end"/>
      </w:r>
    </w:p>
    <w:p w14:paraId="44094FE0" w14:textId="315CC0C2"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Living Guideline process</w:t>
      </w:r>
      <w:r>
        <w:rPr>
          <w:noProof/>
        </w:rPr>
        <w:tab/>
      </w:r>
      <w:r>
        <w:rPr>
          <w:noProof/>
        </w:rPr>
        <w:fldChar w:fldCharType="begin"/>
      </w:r>
      <w:r>
        <w:rPr>
          <w:noProof/>
        </w:rPr>
        <w:instrText xml:space="preserve"> PAGEREF _Toc166869202 \h </w:instrText>
      </w:r>
      <w:r>
        <w:rPr>
          <w:noProof/>
        </w:rPr>
      </w:r>
      <w:r>
        <w:rPr>
          <w:noProof/>
        </w:rPr>
        <w:fldChar w:fldCharType="separate"/>
      </w:r>
      <w:r>
        <w:rPr>
          <w:noProof/>
        </w:rPr>
        <w:t>4</w:t>
      </w:r>
      <w:r>
        <w:rPr>
          <w:noProof/>
        </w:rPr>
        <w:fldChar w:fldCharType="end"/>
      </w:r>
    </w:p>
    <w:p w14:paraId="344A2628" w14:textId="68ECA45A"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utistic preferences around terminology</w:t>
      </w:r>
      <w:r>
        <w:rPr>
          <w:noProof/>
        </w:rPr>
        <w:tab/>
      </w:r>
      <w:r>
        <w:rPr>
          <w:noProof/>
        </w:rPr>
        <w:fldChar w:fldCharType="begin"/>
      </w:r>
      <w:r>
        <w:rPr>
          <w:noProof/>
        </w:rPr>
        <w:instrText xml:space="preserve"> PAGEREF _Toc166869203 \h </w:instrText>
      </w:r>
      <w:r>
        <w:rPr>
          <w:noProof/>
        </w:rPr>
      </w:r>
      <w:r>
        <w:rPr>
          <w:noProof/>
        </w:rPr>
        <w:fldChar w:fldCharType="separate"/>
      </w:r>
      <w:r>
        <w:rPr>
          <w:noProof/>
        </w:rPr>
        <w:t>5</w:t>
      </w:r>
      <w:r>
        <w:rPr>
          <w:noProof/>
        </w:rPr>
        <w:fldChar w:fldCharType="end"/>
      </w:r>
    </w:p>
    <w:p w14:paraId="1BA6A7F2" w14:textId="66880CDC"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Māori perspectives</w:t>
      </w:r>
      <w:r>
        <w:rPr>
          <w:noProof/>
        </w:rPr>
        <w:tab/>
      </w:r>
      <w:r>
        <w:rPr>
          <w:noProof/>
        </w:rPr>
        <w:fldChar w:fldCharType="begin"/>
      </w:r>
      <w:r>
        <w:rPr>
          <w:noProof/>
        </w:rPr>
        <w:instrText xml:space="preserve"> PAGEREF _Toc166869204 \h </w:instrText>
      </w:r>
      <w:r>
        <w:rPr>
          <w:noProof/>
        </w:rPr>
      </w:r>
      <w:r>
        <w:rPr>
          <w:noProof/>
        </w:rPr>
        <w:fldChar w:fldCharType="separate"/>
      </w:r>
      <w:r>
        <w:rPr>
          <w:noProof/>
        </w:rPr>
        <w:t>6</w:t>
      </w:r>
      <w:r>
        <w:rPr>
          <w:noProof/>
        </w:rPr>
        <w:fldChar w:fldCharType="end"/>
      </w:r>
    </w:p>
    <w:p w14:paraId="6385B977" w14:textId="18F007FC"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Tiriti o Waitangi/Treaty of Waitangi</w:t>
      </w:r>
      <w:r>
        <w:rPr>
          <w:noProof/>
        </w:rPr>
        <w:tab/>
      </w:r>
      <w:r>
        <w:rPr>
          <w:noProof/>
        </w:rPr>
        <w:fldChar w:fldCharType="begin"/>
      </w:r>
      <w:r>
        <w:rPr>
          <w:noProof/>
        </w:rPr>
        <w:instrText xml:space="preserve"> PAGEREF _Toc166869205 \h </w:instrText>
      </w:r>
      <w:r>
        <w:rPr>
          <w:noProof/>
        </w:rPr>
      </w:r>
      <w:r>
        <w:rPr>
          <w:noProof/>
        </w:rPr>
        <w:fldChar w:fldCharType="separate"/>
      </w:r>
      <w:r>
        <w:rPr>
          <w:noProof/>
        </w:rPr>
        <w:t>7</w:t>
      </w:r>
      <w:r>
        <w:rPr>
          <w:noProof/>
        </w:rPr>
        <w:fldChar w:fldCharType="end"/>
      </w:r>
    </w:p>
    <w:p w14:paraId="1C29002C" w14:textId="32C24276"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Target audience</w:t>
      </w:r>
      <w:r>
        <w:rPr>
          <w:noProof/>
        </w:rPr>
        <w:tab/>
      </w:r>
      <w:r>
        <w:rPr>
          <w:noProof/>
        </w:rPr>
        <w:fldChar w:fldCharType="begin"/>
      </w:r>
      <w:r>
        <w:rPr>
          <w:noProof/>
        </w:rPr>
        <w:instrText xml:space="preserve"> PAGEREF _Toc166869206 \h </w:instrText>
      </w:r>
      <w:r>
        <w:rPr>
          <w:noProof/>
        </w:rPr>
      </w:r>
      <w:r>
        <w:rPr>
          <w:noProof/>
        </w:rPr>
        <w:fldChar w:fldCharType="separate"/>
      </w:r>
      <w:r>
        <w:rPr>
          <w:noProof/>
        </w:rPr>
        <w:t>7</w:t>
      </w:r>
      <w:r>
        <w:rPr>
          <w:noProof/>
        </w:rPr>
        <w:fldChar w:fldCharType="end"/>
      </w:r>
    </w:p>
    <w:p w14:paraId="6BF847B6" w14:textId="49C58F33" w:rsidR="005B6850" w:rsidRDefault="005B6850">
      <w:pPr>
        <w:pStyle w:val="TOC1"/>
        <w:rPr>
          <w:rFonts w:asciiTheme="minorHAnsi" w:eastAsiaTheme="minorEastAsia" w:hAnsiTheme="minorHAnsi" w:cstheme="minorBidi"/>
          <w:kern w:val="2"/>
          <w:sz w:val="24"/>
          <w:szCs w:val="24"/>
          <w14:ligatures w14:val="standardContextual"/>
        </w:rPr>
      </w:pPr>
      <w:r>
        <w:t>Part 1:  Introduction</w:t>
      </w:r>
      <w:r>
        <w:tab/>
      </w:r>
      <w:r>
        <w:fldChar w:fldCharType="begin"/>
      </w:r>
      <w:r>
        <w:instrText xml:space="preserve"> PAGEREF _Toc166869207 \h </w:instrText>
      </w:r>
      <w:r>
        <w:fldChar w:fldCharType="separate"/>
      </w:r>
      <w:r>
        <w:t>8</w:t>
      </w:r>
      <w:r>
        <w:fldChar w:fldCharType="end"/>
      </w:r>
    </w:p>
    <w:p w14:paraId="2EE40602" w14:textId="6A6B989C"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1.1 Background</w:t>
      </w:r>
      <w:r>
        <w:rPr>
          <w:noProof/>
        </w:rPr>
        <w:tab/>
      </w:r>
      <w:r>
        <w:rPr>
          <w:noProof/>
        </w:rPr>
        <w:fldChar w:fldCharType="begin"/>
      </w:r>
      <w:r>
        <w:rPr>
          <w:noProof/>
        </w:rPr>
        <w:instrText xml:space="preserve"> PAGEREF _Toc166869208 \h </w:instrText>
      </w:r>
      <w:r>
        <w:rPr>
          <w:noProof/>
        </w:rPr>
      </w:r>
      <w:r>
        <w:rPr>
          <w:noProof/>
        </w:rPr>
        <w:fldChar w:fldCharType="separate"/>
      </w:r>
      <w:r>
        <w:rPr>
          <w:noProof/>
        </w:rPr>
        <w:t>8</w:t>
      </w:r>
      <w:r>
        <w:rPr>
          <w:noProof/>
        </w:rPr>
        <w:fldChar w:fldCharType="end"/>
      </w:r>
    </w:p>
    <w:p w14:paraId="7CC73BFC" w14:textId="67D53846"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Concepts of sex and gender</w:t>
      </w:r>
      <w:r>
        <w:rPr>
          <w:noProof/>
        </w:rPr>
        <w:tab/>
      </w:r>
      <w:r>
        <w:rPr>
          <w:noProof/>
        </w:rPr>
        <w:fldChar w:fldCharType="begin"/>
      </w:r>
      <w:r>
        <w:rPr>
          <w:noProof/>
        </w:rPr>
        <w:instrText xml:space="preserve"> PAGEREF _Toc166869209 \h </w:instrText>
      </w:r>
      <w:r>
        <w:rPr>
          <w:noProof/>
        </w:rPr>
      </w:r>
      <w:r>
        <w:rPr>
          <w:noProof/>
        </w:rPr>
        <w:fldChar w:fldCharType="separate"/>
      </w:r>
      <w:r>
        <w:rPr>
          <w:noProof/>
        </w:rPr>
        <w:t>8</w:t>
      </w:r>
      <w:r>
        <w:rPr>
          <w:noProof/>
        </w:rPr>
        <w:fldChar w:fldCharType="end"/>
      </w:r>
    </w:p>
    <w:p w14:paraId="02553AC5" w14:textId="0CB6DFB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the prevalence of autism</w:t>
      </w:r>
      <w:r>
        <w:rPr>
          <w:noProof/>
        </w:rPr>
        <w:tab/>
      </w:r>
      <w:r>
        <w:rPr>
          <w:noProof/>
        </w:rPr>
        <w:fldChar w:fldCharType="begin"/>
      </w:r>
      <w:r>
        <w:rPr>
          <w:noProof/>
        </w:rPr>
        <w:instrText xml:space="preserve"> PAGEREF _Toc166869210 \h </w:instrText>
      </w:r>
      <w:r>
        <w:rPr>
          <w:noProof/>
        </w:rPr>
      </w:r>
      <w:r>
        <w:rPr>
          <w:noProof/>
        </w:rPr>
        <w:fldChar w:fldCharType="separate"/>
      </w:r>
      <w:r>
        <w:rPr>
          <w:noProof/>
        </w:rPr>
        <w:t>9</w:t>
      </w:r>
      <w:r>
        <w:rPr>
          <w:noProof/>
        </w:rPr>
        <w:fldChar w:fldCharType="end"/>
      </w:r>
    </w:p>
    <w:p w14:paraId="1ABC5396" w14:textId="6016C235"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different domains of autistic characteristics</w:t>
      </w:r>
      <w:r>
        <w:rPr>
          <w:noProof/>
        </w:rPr>
        <w:tab/>
      </w:r>
      <w:r>
        <w:rPr>
          <w:noProof/>
        </w:rPr>
        <w:fldChar w:fldCharType="begin"/>
      </w:r>
      <w:r>
        <w:rPr>
          <w:noProof/>
        </w:rPr>
        <w:instrText xml:space="preserve"> PAGEREF _Toc166869211 \h </w:instrText>
      </w:r>
      <w:r>
        <w:rPr>
          <w:noProof/>
        </w:rPr>
      </w:r>
      <w:r>
        <w:rPr>
          <w:noProof/>
        </w:rPr>
        <w:fldChar w:fldCharType="separate"/>
      </w:r>
      <w:r>
        <w:rPr>
          <w:noProof/>
        </w:rPr>
        <w:t>10</w:t>
      </w:r>
      <w:r>
        <w:rPr>
          <w:noProof/>
        </w:rPr>
        <w:fldChar w:fldCharType="end"/>
      </w:r>
    </w:p>
    <w:p w14:paraId="45DF67ED" w14:textId="2C7BB0D4"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Age of diagnosis</w:t>
      </w:r>
      <w:r>
        <w:rPr>
          <w:noProof/>
        </w:rPr>
        <w:tab/>
      </w:r>
      <w:r>
        <w:rPr>
          <w:noProof/>
        </w:rPr>
        <w:fldChar w:fldCharType="begin"/>
      </w:r>
      <w:r>
        <w:rPr>
          <w:noProof/>
        </w:rPr>
        <w:instrText xml:space="preserve"> PAGEREF _Toc166869212 \h </w:instrText>
      </w:r>
      <w:r>
        <w:rPr>
          <w:noProof/>
        </w:rPr>
      </w:r>
      <w:r>
        <w:rPr>
          <w:noProof/>
        </w:rPr>
        <w:fldChar w:fldCharType="separate"/>
      </w:r>
      <w:r>
        <w:rPr>
          <w:noProof/>
        </w:rPr>
        <w:t>11</w:t>
      </w:r>
      <w:r>
        <w:rPr>
          <w:noProof/>
        </w:rPr>
        <w:fldChar w:fldCharType="end"/>
      </w:r>
    </w:p>
    <w:p w14:paraId="26A2D60D" w14:textId="5FE1053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autistic masking</w:t>
      </w:r>
      <w:r>
        <w:rPr>
          <w:noProof/>
        </w:rPr>
        <w:tab/>
      </w:r>
      <w:r>
        <w:rPr>
          <w:noProof/>
        </w:rPr>
        <w:fldChar w:fldCharType="begin"/>
      </w:r>
      <w:r>
        <w:rPr>
          <w:noProof/>
        </w:rPr>
        <w:instrText xml:space="preserve"> PAGEREF _Toc166869213 \h </w:instrText>
      </w:r>
      <w:r>
        <w:rPr>
          <w:noProof/>
        </w:rPr>
      </w:r>
      <w:r>
        <w:rPr>
          <w:noProof/>
        </w:rPr>
        <w:fldChar w:fldCharType="separate"/>
      </w:r>
      <w:r>
        <w:rPr>
          <w:noProof/>
        </w:rPr>
        <w:t>11</w:t>
      </w:r>
      <w:r>
        <w:rPr>
          <w:noProof/>
        </w:rPr>
        <w:fldChar w:fldCharType="end"/>
      </w:r>
    </w:p>
    <w:p w14:paraId="4FFA7A3A" w14:textId="7810A3F7"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1.2 Diagnostic process in Aotearoa New Zealand</w:t>
      </w:r>
      <w:r>
        <w:rPr>
          <w:noProof/>
        </w:rPr>
        <w:tab/>
      </w:r>
      <w:r>
        <w:rPr>
          <w:noProof/>
        </w:rPr>
        <w:fldChar w:fldCharType="begin"/>
      </w:r>
      <w:r>
        <w:rPr>
          <w:noProof/>
        </w:rPr>
        <w:instrText xml:space="preserve"> PAGEREF _Toc166869214 \h </w:instrText>
      </w:r>
      <w:r>
        <w:rPr>
          <w:noProof/>
        </w:rPr>
      </w:r>
      <w:r>
        <w:rPr>
          <w:noProof/>
        </w:rPr>
        <w:fldChar w:fldCharType="separate"/>
      </w:r>
      <w:r>
        <w:rPr>
          <w:noProof/>
        </w:rPr>
        <w:t>13</w:t>
      </w:r>
      <w:r>
        <w:rPr>
          <w:noProof/>
        </w:rPr>
        <w:fldChar w:fldCharType="end"/>
      </w:r>
    </w:p>
    <w:p w14:paraId="572FE42D" w14:textId="6673B8C8"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1.3 Sex/gender differences in assessment in the Guideline</w:t>
      </w:r>
      <w:r>
        <w:rPr>
          <w:noProof/>
        </w:rPr>
        <w:tab/>
      </w:r>
      <w:r>
        <w:rPr>
          <w:noProof/>
        </w:rPr>
        <w:fldChar w:fldCharType="begin"/>
      </w:r>
      <w:r>
        <w:rPr>
          <w:noProof/>
        </w:rPr>
        <w:instrText xml:space="preserve"> PAGEREF _Toc166869215 \h </w:instrText>
      </w:r>
      <w:r>
        <w:rPr>
          <w:noProof/>
        </w:rPr>
      </w:r>
      <w:r>
        <w:rPr>
          <w:noProof/>
        </w:rPr>
        <w:fldChar w:fldCharType="separate"/>
      </w:r>
      <w:r>
        <w:rPr>
          <w:noProof/>
        </w:rPr>
        <w:t>13</w:t>
      </w:r>
      <w:r>
        <w:rPr>
          <w:noProof/>
        </w:rPr>
        <w:fldChar w:fldCharType="end"/>
      </w:r>
    </w:p>
    <w:p w14:paraId="63517BC5" w14:textId="39C8A8E1"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1.4 Preliminary scoping of international literature</w:t>
      </w:r>
      <w:r>
        <w:rPr>
          <w:noProof/>
        </w:rPr>
        <w:tab/>
      </w:r>
      <w:r>
        <w:rPr>
          <w:noProof/>
        </w:rPr>
        <w:fldChar w:fldCharType="begin"/>
      </w:r>
      <w:r>
        <w:rPr>
          <w:noProof/>
        </w:rPr>
        <w:instrText xml:space="preserve"> PAGEREF _Toc166869216 \h </w:instrText>
      </w:r>
      <w:r>
        <w:rPr>
          <w:noProof/>
        </w:rPr>
      </w:r>
      <w:r>
        <w:rPr>
          <w:noProof/>
        </w:rPr>
        <w:fldChar w:fldCharType="separate"/>
      </w:r>
      <w:r>
        <w:rPr>
          <w:noProof/>
        </w:rPr>
        <w:t>14</w:t>
      </w:r>
      <w:r>
        <w:rPr>
          <w:noProof/>
        </w:rPr>
        <w:fldChar w:fldCharType="end"/>
      </w:r>
    </w:p>
    <w:p w14:paraId="48062436" w14:textId="39116AB5"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1.5 The current review’s objectives and aims</w:t>
      </w:r>
      <w:r>
        <w:rPr>
          <w:noProof/>
        </w:rPr>
        <w:tab/>
      </w:r>
      <w:r>
        <w:rPr>
          <w:noProof/>
        </w:rPr>
        <w:fldChar w:fldCharType="begin"/>
      </w:r>
      <w:r>
        <w:rPr>
          <w:noProof/>
        </w:rPr>
        <w:instrText xml:space="preserve"> PAGEREF _Toc166869217 \h </w:instrText>
      </w:r>
      <w:r>
        <w:rPr>
          <w:noProof/>
        </w:rPr>
      </w:r>
      <w:r>
        <w:rPr>
          <w:noProof/>
        </w:rPr>
        <w:fldChar w:fldCharType="separate"/>
      </w:r>
      <w:r>
        <w:rPr>
          <w:noProof/>
        </w:rPr>
        <w:t>15</w:t>
      </w:r>
      <w:r>
        <w:rPr>
          <w:noProof/>
        </w:rPr>
        <w:fldChar w:fldCharType="end"/>
      </w:r>
    </w:p>
    <w:p w14:paraId="2EA7F7D2" w14:textId="1F9D015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Review objectives</w:t>
      </w:r>
      <w:r>
        <w:rPr>
          <w:noProof/>
        </w:rPr>
        <w:tab/>
      </w:r>
      <w:r>
        <w:rPr>
          <w:noProof/>
        </w:rPr>
        <w:fldChar w:fldCharType="begin"/>
      </w:r>
      <w:r>
        <w:rPr>
          <w:noProof/>
        </w:rPr>
        <w:instrText xml:space="preserve"> PAGEREF _Toc166869218 \h </w:instrText>
      </w:r>
      <w:r>
        <w:rPr>
          <w:noProof/>
        </w:rPr>
      </w:r>
      <w:r>
        <w:rPr>
          <w:noProof/>
        </w:rPr>
        <w:fldChar w:fldCharType="separate"/>
      </w:r>
      <w:r>
        <w:rPr>
          <w:noProof/>
        </w:rPr>
        <w:t>16</w:t>
      </w:r>
      <w:r>
        <w:rPr>
          <w:noProof/>
        </w:rPr>
        <w:fldChar w:fldCharType="end"/>
      </w:r>
    </w:p>
    <w:p w14:paraId="7CDB02B6" w14:textId="5560E5A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Review aims</w:t>
      </w:r>
      <w:r>
        <w:rPr>
          <w:noProof/>
        </w:rPr>
        <w:tab/>
      </w:r>
      <w:r>
        <w:rPr>
          <w:noProof/>
        </w:rPr>
        <w:fldChar w:fldCharType="begin"/>
      </w:r>
      <w:r>
        <w:rPr>
          <w:noProof/>
        </w:rPr>
        <w:instrText xml:space="preserve"> PAGEREF _Toc166869219 \h </w:instrText>
      </w:r>
      <w:r>
        <w:rPr>
          <w:noProof/>
        </w:rPr>
      </w:r>
      <w:r>
        <w:rPr>
          <w:noProof/>
        </w:rPr>
        <w:fldChar w:fldCharType="separate"/>
      </w:r>
      <w:r>
        <w:rPr>
          <w:noProof/>
        </w:rPr>
        <w:t>16</w:t>
      </w:r>
      <w:r>
        <w:rPr>
          <w:noProof/>
        </w:rPr>
        <w:fldChar w:fldCharType="end"/>
      </w:r>
    </w:p>
    <w:p w14:paraId="7903EEA2" w14:textId="2ACC8AE5" w:rsidR="005B6850" w:rsidRDefault="005B6850">
      <w:pPr>
        <w:pStyle w:val="TOC1"/>
        <w:rPr>
          <w:rFonts w:asciiTheme="minorHAnsi" w:eastAsiaTheme="minorEastAsia" w:hAnsiTheme="minorHAnsi" w:cstheme="minorBidi"/>
          <w:kern w:val="2"/>
          <w:sz w:val="24"/>
          <w:szCs w:val="24"/>
          <w14:ligatures w14:val="standardContextual"/>
        </w:rPr>
      </w:pPr>
      <w:r>
        <w:t>Part 2:  Umbrella review</w:t>
      </w:r>
      <w:r>
        <w:tab/>
      </w:r>
      <w:r>
        <w:fldChar w:fldCharType="begin"/>
      </w:r>
      <w:r>
        <w:instrText xml:space="preserve"> PAGEREF _Toc166869220 \h </w:instrText>
      </w:r>
      <w:r>
        <w:fldChar w:fldCharType="separate"/>
      </w:r>
      <w:r>
        <w:t>17</w:t>
      </w:r>
      <w:r>
        <w:fldChar w:fldCharType="end"/>
      </w:r>
    </w:p>
    <w:p w14:paraId="26E6BA0F" w14:textId="397C5160" w:rsidR="005B6850" w:rsidRDefault="005B6850">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1</w:t>
      </w:r>
      <w:r>
        <w:rPr>
          <w:rFonts w:asciiTheme="minorHAnsi" w:eastAsiaTheme="minorEastAsia" w:hAnsiTheme="minorHAnsi" w:cstheme="minorBidi"/>
          <w:i w:val="0"/>
          <w:iCs w:val="0"/>
          <w:noProof/>
          <w:kern w:val="2"/>
          <w:sz w:val="24"/>
          <w:szCs w:val="24"/>
          <w14:ligatures w14:val="standardContextual"/>
        </w:rPr>
        <w:tab/>
      </w:r>
      <w:r>
        <w:rPr>
          <w:noProof/>
        </w:rPr>
        <w:t>Method</w:t>
      </w:r>
      <w:r>
        <w:rPr>
          <w:noProof/>
        </w:rPr>
        <w:tab/>
      </w:r>
      <w:r>
        <w:rPr>
          <w:noProof/>
        </w:rPr>
        <w:fldChar w:fldCharType="begin"/>
      </w:r>
      <w:r>
        <w:rPr>
          <w:noProof/>
        </w:rPr>
        <w:instrText xml:space="preserve"> PAGEREF _Toc166869221 \h </w:instrText>
      </w:r>
      <w:r>
        <w:rPr>
          <w:noProof/>
        </w:rPr>
      </w:r>
      <w:r>
        <w:rPr>
          <w:noProof/>
        </w:rPr>
        <w:fldChar w:fldCharType="separate"/>
      </w:r>
      <w:r>
        <w:rPr>
          <w:noProof/>
        </w:rPr>
        <w:t>17</w:t>
      </w:r>
      <w:r>
        <w:rPr>
          <w:noProof/>
        </w:rPr>
        <w:fldChar w:fldCharType="end"/>
      </w:r>
    </w:p>
    <w:p w14:paraId="7C7C9901" w14:textId="5EB0B191"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Identification of studies</w:t>
      </w:r>
      <w:r>
        <w:rPr>
          <w:noProof/>
        </w:rPr>
        <w:tab/>
      </w:r>
      <w:r>
        <w:rPr>
          <w:noProof/>
        </w:rPr>
        <w:fldChar w:fldCharType="begin"/>
      </w:r>
      <w:r>
        <w:rPr>
          <w:noProof/>
        </w:rPr>
        <w:instrText xml:space="preserve"> PAGEREF _Toc166869222 \h </w:instrText>
      </w:r>
      <w:r>
        <w:rPr>
          <w:noProof/>
        </w:rPr>
      </w:r>
      <w:r>
        <w:rPr>
          <w:noProof/>
        </w:rPr>
        <w:fldChar w:fldCharType="separate"/>
      </w:r>
      <w:r>
        <w:rPr>
          <w:noProof/>
        </w:rPr>
        <w:t>17</w:t>
      </w:r>
      <w:r>
        <w:rPr>
          <w:noProof/>
        </w:rPr>
        <w:fldChar w:fldCharType="end"/>
      </w:r>
    </w:p>
    <w:p w14:paraId="5306A71C" w14:textId="758A8DEB"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tudy selection</w:t>
      </w:r>
      <w:r>
        <w:rPr>
          <w:noProof/>
        </w:rPr>
        <w:tab/>
      </w:r>
      <w:r>
        <w:rPr>
          <w:noProof/>
        </w:rPr>
        <w:fldChar w:fldCharType="begin"/>
      </w:r>
      <w:r>
        <w:rPr>
          <w:noProof/>
        </w:rPr>
        <w:instrText xml:space="preserve"> PAGEREF _Toc166869223 \h </w:instrText>
      </w:r>
      <w:r>
        <w:rPr>
          <w:noProof/>
        </w:rPr>
      </w:r>
      <w:r>
        <w:rPr>
          <w:noProof/>
        </w:rPr>
        <w:fldChar w:fldCharType="separate"/>
      </w:r>
      <w:r>
        <w:rPr>
          <w:noProof/>
        </w:rPr>
        <w:t>17</w:t>
      </w:r>
      <w:r>
        <w:rPr>
          <w:noProof/>
        </w:rPr>
        <w:fldChar w:fldCharType="end"/>
      </w:r>
    </w:p>
    <w:p w14:paraId="4145BEA7" w14:textId="09CF8811"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Population</w:t>
      </w:r>
      <w:r>
        <w:rPr>
          <w:noProof/>
        </w:rPr>
        <w:tab/>
      </w:r>
      <w:r>
        <w:rPr>
          <w:noProof/>
        </w:rPr>
        <w:fldChar w:fldCharType="begin"/>
      </w:r>
      <w:r>
        <w:rPr>
          <w:noProof/>
        </w:rPr>
        <w:instrText xml:space="preserve"> PAGEREF _Toc166869224 \h </w:instrText>
      </w:r>
      <w:r>
        <w:rPr>
          <w:noProof/>
        </w:rPr>
      </w:r>
      <w:r>
        <w:rPr>
          <w:noProof/>
        </w:rPr>
        <w:fldChar w:fldCharType="separate"/>
      </w:r>
      <w:r>
        <w:rPr>
          <w:noProof/>
        </w:rPr>
        <w:t>20</w:t>
      </w:r>
      <w:r>
        <w:rPr>
          <w:noProof/>
        </w:rPr>
        <w:fldChar w:fldCharType="end"/>
      </w:r>
    </w:p>
    <w:p w14:paraId="2BAFF292" w14:textId="004F2182"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Phenomena of Interest</w:t>
      </w:r>
      <w:r>
        <w:rPr>
          <w:noProof/>
        </w:rPr>
        <w:tab/>
      </w:r>
      <w:r>
        <w:rPr>
          <w:noProof/>
        </w:rPr>
        <w:fldChar w:fldCharType="begin"/>
      </w:r>
      <w:r>
        <w:rPr>
          <w:noProof/>
        </w:rPr>
        <w:instrText xml:space="preserve"> PAGEREF _Toc166869225 \h </w:instrText>
      </w:r>
      <w:r>
        <w:rPr>
          <w:noProof/>
        </w:rPr>
      </w:r>
      <w:r>
        <w:rPr>
          <w:noProof/>
        </w:rPr>
        <w:fldChar w:fldCharType="separate"/>
      </w:r>
      <w:r>
        <w:rPr>
          <w:noProof/>
        </w:rPr>
        <w:t>20</w:t>
      </w:r>
      <w:r>
        <w:rPr>
          <w:noProof/>
        </w:rPr>
        <w:fldChar w:fldCharType="end"/>
      </w:r>
    </w:p>
    <w:p w14:paraId="17F9A614" w14:textId="5CF967F6"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Context</w:t>
      </w:r>
      <w:r>
        <w:rPr>
          <w:noProof/>
        </w:rPr>
        <w:tab/>
      </w:r>
      <w:r>
        <w:rPr>
          <w:noProof/>
        </w:rPr>
        <w:fldChar w:fldCharType="begin"/>
      </w:r>
      <w:r>
        <w:rPr>
          <w:noProof/>
        </w:rPr>
        <w:instrText xml:space="preserve"> PAGEREF _Toc166869226 \h </w:instrText>
      </w:r>
      <w:r>
        <w:rPr>
          <w:noProof/>
        </w:rPr>
      </w:r>
      <w:r>
        <w:rPr>
          <w:noProof/>
        </w:rPr>
        <w:fldChar w:fldCharType="separate"/>
      </w:r>
      <w:r>
        <w:rPr>
          <w:noProof/>
        </w:rPr>
        <w:t>20</w:t>
      </w:r>
      <w:r>
        <w:rPr>
          <w:noProof/>
        </w:rPr>
        <w:fldChar w:fldCharType="end"/>
      </w:r>
    </w:p>
    <w:p w14:paraId="5F651B57" w14:textId="4CB405E5"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tudy designs</w:t>
      </w:r>
      <w:r>
        <w:rPr>
          <w:noProof/>
        </w:rPr>
        <w:tab/>
      </w:r>
      <w:r>
        <w:rPr>
          <w:noProof/>
        </w:rPr>
        <w:fldChar w:fldCharType="begin"/>
      </w:r>
      <w:r>
        <w:rPr>
          <w:noProof/>
        </w:rPr>
        <w:instrText xml:space="preserve"> PAGEREF _Toc166869227 \h </w:instrText>
      </w:r>
      <w:r>
        <w:rPr>
          <w:noProof/>
        </w:rPr>
      </w:r>
      <w:r>
        <w:rPr>
          <w:noProof/>
        </w:rPr>
        <w:fldChar w:fldCharType="separate"/>
      </w:r>
      <w:r>
        <w:rPr>
          <w:noProof/>
        </w:rPr>
        <w:t>20</w:t>
      </w:r>
      <w:r>
        <w:rPr>
          <w:noProof/>
        </w:rPr>
        <w:fldChar w:fldCharType="end"/>
      </w:r>
    </w:p>
    <w:p w14:paraId="44D6BCC9" w14:textId="3191880F"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Exclusions</w:t>
      </w:r>
      <w:r>
        <w:rPr>
          <w:noProof/>
        </w:rPr>
        <w:tab/>
      </w:r>
      <w:r>
        <w:rPr>
          <w:noProof/>
        </w:rPr>
        <w:fldChar w:fldCharType="begin"/>
      </w:r>
      <w:r>
        <w:rPr>
          <w:noProof/>
        </w:rPr>
        <w:instrText xml:space="preserve"> PAGEREF _Toc166869228 \h </w:instrText>
      </w:r>
      <w:r>
        <w:rPr>
          <w:noProof/>
        </w:rPr>
      </w:r>
      <w:r>
        <w:rPr>
          <w:noProof/>
        </w:rPr>
        <w:fldChar w:fldCharType="separate"/>
      </w:r>
      <w:r>
        <w:rPr>
          <w:noProof/>
        </w:rPr>
        <w:t>21</w:t>
      </w:r>
      <w:r>
        <w:rPr>
          <w:noProof/>
        </w:rPr>
        <w:fldChar w:fldCharType="end"/>
      </w:r>
    </w:p>
    <w:p w14:paraId="7D153F3C" w14:textId="6E925173"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uperseded evidence</w:t>
      </w:r>
      <w:r>
        <w:rPr>
          <w:noProof/>
        </w:rPr>
        <w:tab/>
      </w:r>
      <w:r>
        <w:rPr>
          <w:noProof/>
        </w:rPr>
        <w:fldChar w:fldCharType="begin"/>
      </w:r>
      <w:r>
        <w:rPr>
          <w:noProof/>
        </w:rPr>
        <w:instrText xml:space="preserve"> PAGEREF _Toc166869229 \h </w:instrText>
      </w:r>
      <w:r>
        <w:rPr>
          <w:noProof/>
        </w:rPr>
      </w:r>
      <w:r>
        <w:rPr>
          <w:noProof/>
        </w:rPr>
        <w:fldChar w:fldCharType="separate"/>
      </w:r>
      <w:r>
        <w:rPr>
          <w:noProof/>
        </w:rPr>
        <w:t>21</w:t>
      </w:r>
      <w:r>
        <w:rPr>
          <w:noProof/>
        </w:rPr>
        <w:fldChar w:fldCharType="end"/>
      </w:r>
    </w:p>
    <w:p w14:paraId="3327E74B" w14:textId="53DAF942"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New Zealand-based primary research</w:t>
      </w:r>
      <w:r>
        <w:rPr>
          <w:noProof/>
        </w:rPr>
        <w:tab/>
      </w:r>
      <w:r>
        <w:rPr>
          <w:noProof/>
        </w:rPr>
        <w:fldChar w:fldCharType="begin"/>
      </w:r>
      <w:r>
        <w:rPr>
          <w:noProof/>
        </w:rPr>
        <w:instrText xml:space="preserve"> PAGEREF _Toc166869230 \h </w:instrText>
      </w:r>
      <w:r>
        <w:rPr>
          <w:noProof/>
        </w:rPr>
      </w:r>
      <w:r>
        <w:rPr>
          <w:noProof/>
        </w:rPr>
        <w:fldChar w:fldCharType="separate"/>
      </w:r>
      <w:r>
        <w:rPr>
          <w:noProof/>
        </w:rPr>
        <w:t>22</w:t>
      </w:r>
      <w:r>
        <w:rPr>
          <w:noProof/>
        </w:rPr>
        <w:fldChar w:fldCharType="end"/>
      </w:r>
    </w:p>
    <w:p w14:paraId="1CE103E3" w14:textId="42C984A4"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Critical appraisal of included studies</w:t>
      </w:r>
      <w:r>
        <w:rPr>
          <w:noProof/>
        </w:rPr>
        <w:tab/>
      </w:r>
      <w:r>
        <w:rPr>
          <w:noProof/>
        </w:rPr>
        <w:fldChar w:fldCharType="begin"/>
      </w:r>
      <w:r>
        <w:rPr>
          <w:noProof/>
        </w:rPr>
        <w:instrText xml:space="preserve"> PAGEREF _Toc166869231 \h </w:instrText>
      </w:r>
      <w:r>
        <w:rPr>
          <w:noProof/>
        </w:rPr>
      </w:r>
      <w:r>
        <w:rPr>
          <w:noProof/>
        </w:rPr>
        <w:fldChar w:fldCharType="separate"/>
      </w:r>
      <w:r>
        <w:rPr>
          <w:noProof/>
        </w:rPr>
        <w:t>22</w:t>
      </w:r>
      <w:r>
        <w:rPr>
          <w:noProof/>
        </w:rPr>
        <w:fldChar w:fldCharType="end"/>
      </w:r>
    </w:p>
    <w:p w14:paraId="7F5ED48F" w14:textId="71318B33"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ynthesis of included studies</w:t>
      </w:r>
      <w:r>
        <w:rPr>
          <w:noProof/>
        </w:rPr>
        <w:tab/>
      </w:r>
      <w:r>
        <w:rPr>
          <w:noProof/>
        </w:rPr>
        <w:fldChar w:fldCharType="begin"/>
      </w:r>
      <w:r>
        <w:rPr>
          <w:noProof/>
        </w:rPr>
        <w:instrText xml:space="preserve"> PAGEREF _Toc166869232 \h </w:instrText>
      </w:r>
      <w:r>
        <w:rPr>
          <w:noProof/>
        </w:rPr>
      </w:r>
      <w:r>
        <w:rPr>
          <w:noProof/>
        </w:rPr>
        <w:fldChar w:fldCharType="separate"/>
      </w:r>
      <w:r>
        <w:rPr>
          <w:noProof/>
        </w:rPr>
        <w:t>22</w:t>
      </w:r>
      <w:r>
        <w:rPr>
          <w:noProof/>
        </w:rPr>
        <w:fldChar w:fldCharType="end"/>
      </w:r>
    </w:p>
    <w:p w14:paraId="740D5B85" w14:textId="0ECA5034" w:rsidR="005B6850" w:rsidRDefault="005B6850">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 xml:space="preserve">2.2 </w:t>
      </w:r>
      <w:r>
        <w:rPr>
          <w:rFonts w:asciiTheme="minorHAnsi" w:eastAsiaTheme="minorEastAsia" w:hAnsiTheme="minorHAnsi" w:cstheme="minorBidi"/>
          <w:i w:val="0"/>
          <w:iCs w:val="0"/>
          <w:noProof/>
          <w:kern w:val="2"/>
          <w:sz w:val="24"/>
          <w:szCs w:val="24"/>
          <w14:ligatures w14:val="standardContextual"/>
        </w:rPr>
        <w:tab/>
      </w:r>
      <w:r>
        <w:rPr>
          <w:noProof/>
        </w:rPr>
        <w:t>Body of evidence</w:t>
      </w:r>
      <w:r>
        <w:rPr>
          <w:noProof/>
        </w:rPr>
        <w:tab/>
      </w:r>
      <w:r>
        <w:rPr>
          <w:noProof/>
        </w:rPr>
        <w:fldChar w:fldCharType="begin"/>
      </w:r>
      <w:r>
        <w:rPr>
          <w:noProof/>
        </w:rPr>
        <w:instrText xml:space="preserve"> PAGEREF _Toc166869233 \h </w:instrText>
      </w:r>
      <w:r>
        <w:rPr>
          <w:noProof/>
        </w:rPr>
      </w:r>
      <w:r>
        <w:rPr>
          <w:noProof/>
        </w:rPr>
        <w:fldChar w:fldCharType="separate"/>
      </w:r>
      <w:r>
        <w:rPr>
          <w:noProof/>
        </w:rPr>
        <w:t>22</w:t>
      </w:r>
      <w:r>
        <w:rPr>
          <w:noProof/>
        </w:rPr>
        <w:fldChar w:fldCharType="end"/>
      </w:r>
    </w:p>
    <w:p w14:paraId="3F7CFAF9" w14:textId="75BDFE34"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66869234 \h </w:instrText>
      </w:r>
      <w:r>
        <w:rPr>
          <w:noProof/>
        </w:rPr>
      </w:r>
      <w:r>
        <w:rPr>
          <w:noProof/>
        </w:rPr>
        <w:fldChar w:fldCharType="separate"/>
      </w:r>
      <w:r>
        <w:rPr>
          <w:noProof/>
        </w:rPr>
        <w:t>22</w:t>
      </w:r>
      <w:r>
        <w:rPr>
          <w:noProof/>
        </w:rPr>
        <w:fldChar w:fldCharType="end"/>
      </w:r>
    </w:p>
    <w:p w14:paraId="38B4ED76" w14:textId="3682899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66869235 \h </w:instrText>
      </w:r>
      <w:r>
        <w:rPr>
          <w:noProof/>
        </w:rPr>
      </w:r>
      <w:r>
        <w:rPr>
          <w:noProof/>
        </w:rPr>
        <w:fldChar w:fldCharType="separate"/>
      </w:r>
      <w:r>
        <w:rPr>
          <w:noProof/>
        </w:rPr>
        <w:t>26</w:t>
      </w:r>
      <w:r>
        <w:rPr>
          <w:noProof/>
        </w:rPr>
        <w:fldChar w:fldCharType="end"/>
      </w:r>
    </w:p>
    <w:p w14:paraId="10069AE4" w14:textId="2F4039E6"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tudy quality</w:t>
      </w:r>
      <w:r>
        <w:rPr>
          <w:noProof/>
        </w:rPr>
        <w:tab/>
      </w:r>
      <w:r>
        <w:rPr>
          <w:noProof/>
        </w:rPr>
        <w:fldChar w:fldCharType="begin"/>
      </w:r>
      <w:r>
        <w:rPr>
          <w:noProof/>
        </w:rPr>
        <w:instrText xml:space="preserve"> PAGEREF _Toc166869236 \h </w:instrText>
      </w:r>
      <w:r>
        <w:rPr>
          <w:noProof/>
        </w:rPr>
      </w:r>
      <w:r>
        <w:rPr>
          <w:noProof/>
        </w:rPr>
        <w:fldChar w:fldCharType="separate"/>
      </w:r>
      <w:r>
        <w:rPr>
          <w:noProof/>
        </w:rPr>
        <w:t>26</w:t>
      </w:r>
      <w:r>
        <w:rPr>
          <w:noProof/>
        </w:rPr>
        <w:fldChar w:fldCharType="end"/>
      </w:r>
    </w:p>
    <w:p w14:paraId="6870DA31" w14:textId="25C626B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arch strategy</w:t>
      </w:r>
      <w:r>
        <w:rPr>
          <w:noProof/>
        </w:rPr>
        <w:tab/>
      </w:r>
      <w:r>
        <w:rPr>
          <w:noProof/>
        </w:rPr>
        <w:fldChar w:fldCharType="begin"/>
      </w:r>
      <w:r>
        <w:rPr>
          <w:noProof/>
        </w:rPr>
        <w:instrText xml:space="preserve"> PAGEREF _Toc166869237 \h </w:instrText>
      </w:r>
      <w:r>
        <w:rPr>
          <w:noProof/>
        </w:rPr>
      </w:r>
      <w:r>
        <w:rPr>
          <w:noProof/>
        </w:rPr>
        <w:fldChar w:fldCharType="separate"/>
      </w:r>
      <w:r>
        <w:rPr>
          <w:noProof/>
        </w:rPr>
        <w:t>26</w:t>
      </w:r>
      <w:r>
        <w:rPr>
          <w:noProof/>
        </w:rPr>
        <w:fldChar w:fldCharType="end"/>
      </w:r>
    </w:p>
    <w:p w14:paraId="4C6F80F0" w14:textId="5589D03B"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Narrative summary of included secondary studies</w:t>
      </w:r>
      <w:r>
        <w:rPr>
          <w:noProof/>
        </w:rPr>
        <w:tab/>
      </w:r>
      <w:r>
        <w:rPr>
          <w:noProof/>
        </w:rPr>
        <w:fldChar w:fldCharType="begin"/>
      </w:r>
      <w:r>
        <w:rPr>
          <w:noProof/>
        </w:rPr>
        <w:instrText xml:space="preserve"> PAGEREF _Toc166869238 \h </w:instrText>
      </w:r>
      <w:r>
        <w:rPr>
          <w:noProof/>
        </w:rPr>
      </w:r>
      <w:r>
        <w:rPr>
          <w:noProof/>
        </w:rPr>
        <w:fldChar w:fldCharType="separate"/>
      </w:r>
      <w:r>
        <w:rPr>
          <w:noProof/>
        </w:rPr>
        <w:t>28</w:t>
      </w:r>
      <w:r>
        <w:rPr>
          <w:noProof/>
        </w:rPr>
        <w:fldChar w:fldCharType="end"/>
      </w:r>
    </w:p>
    <w:p w14:paraId="6CB249AE" w14:textId="2A636E03"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66869239 \h </w:instrText>
      </w:r>
      <w:r>
        <w:rPr>
          <w:noProof/>
        </w:rPr>
      </w:r>
      <w:r>
        <w:rPr>
          <w:noProof/>
        </w:rPr>
        <w:fldChar w:fldCharType="separate"/>
      </w:r>
      <w:r>
        <w:rPr>
          <w:noProof/>
        </w:rPr>
        <w:t>34</w:t>
      </w:r>
      <w:r>
        <w:rPr>
          <w:noProof/>
        </w:rPr>
        <w:fldChar w:fldCharType="end"/>
      </w:r>
    </w:p>
    <w:p w14:paraId="0EC197E4" w14:textId="0535AA8D" w:rsidR="005B6850" w:rsidRDefault="005B6850">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lastRenderedPageBreak/>
        <w:t>2.3</w:t>
      </w:r>
      <w:r>
        <w:rPr>
          <w:rFonts w:asciiTheme="minorHAnsi" w:eastAsiaTheme="minorEastAsia" w:hAnsiTheme="minorHAnsi" w:cstheme="minorBidi"/>
          <w:i w:val="0"/>
          <w:iCs w:val="0"/>
          <w:noProof/>
          <w:kern w:val="2"/>
          <w:sz w:val="24"/>
          <w:szCs w:val="24"/>
          <w14:ligatures w14:val="standardContextual"/>
        </w:rPr>
        <w:tab/>
      </w:r>
      <w:r>
        <w:rPr>
          <w:noProof/>
        </w:rPr>
        <w:t>Summary and Discussion</w:t>
      </w:r>
      <w:r>
        <w:rPr>
          <w:noProof/>
        </w:rPr>
        <w:tab/>
      </w:r>
      <w:r>
        <w:rPr>
          <w:noProof/>
        </w:rPr>
        <w:fldChar w:fldCharType="begin"/>
      </w:r>
      <w:r>
        <w:rPr>
          <w:noProof/>
        </w:rPr>
        <w:instrText xml:space="preserve"> PAGEREF _Toc166869240 \h </w:instrText>
      </w:r>
      <w:r>
        <w:rPr>
          <w:noProof/>
        </w:rPr>
      </w:r>
      <w:r>
        <w:rPr>
          <w:noProof/>
        </w:rPr>
        <w:fldChar w:fldCharType="separate"/>
      </w:r>
      <w:r>
        <w:rPr>
          <w:noProof/>
        </w:rPr>
        <w:t>35</w:t>
      </w:r>
      <w:r>
        <w:rPr>
          <w:noProof/>
        </w:rPr>
        <w:fldChar w:fldCharType="end"/>
      </w:r>
    </w:p>
    <w:p w14:paraId="33ECCD16" w14:textId="534FBF82"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autistic characteristics</w:t>
      </w:r>
      <w:r>
        <w:rPr>
          <w:noProof/>
        </w:rPr>
        <w:tab/>
      </w:r>
      <w:r>
        <w:rPr>
          <w:noProof/>
        </w:rPr>
        <w:fldChar w:fldCharType="begin"/>
      </w:r>
      <w:r>
        <w:rPr>
          <w:noProof/>
        </w:rPr>
        <w:instrText xml:space="preserve"> PAGEREF _Toc166869241 \h </w:instrText>
      </w:r>
      <w:r>
        <w:rPr>
          <w:noProof/>
        </w:rPr>
      </w:r>
      <w:r>
        <w:rPr>
          <w:noProof/>
        </w:rPr>
        <w:fldChar w:fldCharType="separate"/>
      </w:r>
      <w:r>
        <w:rPr>
          <w:noProof/>
        </w:rPr>
        <w:t>36</w:t>
      </w:r>
      <w:r>
        <w:rPr>
          <w:noProof/>
        </w:rPr>
        <w:fldChar w:fldCharType="end"/>
      </w:r>
    </w:p>
    <w:p w14:paraId="1E8494DE" w14:textId="55CD9714"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age of autism diagnosis</w:t>
      </w:r>
      <w:r>
        <w:rPr>
          <w:noProof/>
        </w:rPr>
        <w:tab/>
      </w:r>
      <w:r>
        <w:rPr>
          <w:noProof/>
        </w:rPr>
        <w:fldChar w:fldCharType="begin"/>
      </w:r>
      <w:r>
        <w:rPr>
          <w:noProof/>
        </w:rPr>
        <w:instrText xml:space="preserve"> PAGEREF _Toc166869242 \h </w:instrText>
      </w:r>
      <w:r>
        <w:rPr>
          <w:noProof/>
        </w:rPr>
      </w:r>
      <w:r>
        <w:rPr>
          <w:noProof/>
        </w:rPr>
        <w:fldChar w:fldCharType="separate"/>
      </w:r>
      <w:r>
        <w:rPr>
          <w:noProof/>
        </w:rPr>
        <w:t>38</w:t>
      </w:r>
      <w:r>
        <w:rPr>
          <w:noProof/>
        </w:rPr>
        <w:fldChar w:fldCharType="end"/>
      </w:r>
    </w:p>
    <w:p w14:paraId="5F4FD440" w14:textId="35806756"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x/gender differences in masking autistic characteristics</w:t>
      </w:r>
      <w:r>
        <w:rPr>
          <w:noProof/>
        </w:rPr>
        <w:tab/>
      </w:r>
      <w:r>
        <w:rPr>
          <w:noProof/>
        </w:rPr>
        <w:fldChar w:fldCharType="begin"/>
      </w:r>
      <w:r>
        <w:rPr>
          <w:noProof/>
        </w:rPr>
        <w:instrText xml:space="preserve"> PAGEREF _Toc166869243 \h </w:instrText>
      </w:r>
      <w:r>
        <w:rPr>
          <w:noProof/>
        </w:rPr>
      </w:r>
      <w:r>
        <w:rPr>
          <w:noProof/>
        </w:rPr>
        <w:fldChar w:fldCharType="separate"/>
      </w:r>
      <w:r>
        <w:rPr>
          <w:noProof/>
        </w:rPr>
        <w:t>38</w:t>
      </w:r>
      <w:r>
        <w:rPr>
          <w:noProof/>
        </w:rPr>
        <w:fldChar w:fldCharType="end"/>
      </w:r>
    </w:p>
    <w:p w14:paraId="148E7FA8" w14:textId="453C9C8D"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66869244 \h </w:instrText>
      </w:r>
      <w:r>
        <w:rPr>
          <w:noProof/>
        </w:rPr>
      </w:r>
      <w:r>
        <w:rPr>
          <w:noProof/>
        </w:rPr>
        <w:fldChar w:fldCharType="separate"/>
      </w:r>
      <w:r>
        <w:rPr>
          <w:noProof/>
        </w:rPr>
        <w:t>39</w:t>
      </w:r>
      <w:r>
        <w:rPr>
          <w:noProof/>
        </w:rPr>
        <w:fldChar w:fldCharType="end"/>
      </w:r>
    </w:p>
    <w:p w14:paraId="39C412CB" w14:textId="2852FA6A"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Limitations of the umbrella review</w:t>
      </w:r>
      <w:r>
        <w:rPr>
          <w:noProof/>
        </w:rPr>
        <w:tab/>
      </w:r>
      <w:r>
        <w:rPr>
          <w:noProof/>
        </w:rPr>
        <w:fldChar w:fldCharType="begin"/>
      </w:r>
      <w:r>
        <w:rPr>
          <w:noProof/>
        </w:rPr>
        <w:instrText xml:space="preserve"> PAGEREF _Toc166869245 \h </w:instrText>
      </w:r>
      <w:r>
        <w:rPr>
          <w:noProof/>
        </w:rPr>
      </w:r>
      <w:r>
        <w:rPr>
          <w:noProof/>
        </w:rPr>
        <w:fldChar w:fldCharType="separate"/>
      </w:r>
      <w:r>
        <w:rPr>
          <w:noProof/>
        </w:rPr>
        <w:t>40</w:t>
      </w:r>
      <w:r>
        <w:rPr>
          <w:noProof/>
        </w:rPr>
        <w:fldChar w:fldCharType="end"/>
      </w:r>
    </w:p>
    <w:p w14:paraId="3211C984" w14:textId="01CE928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Limitations of the evidence base</w:t>
      </w:r>
      <w:r>
        <w:rPr>
          <w:noProof/>
        </w:rPr>
        <w:tab/>
      </w:r>
      <w:r>
        <w:rPr>
          <w:noProof/>
        </w:rPr>
        <w:fldChar w:fldCharType="begin"/>
      </w:r>
      <w:r>
        <w:rPr>
          <w:noProof/>
        </w:rPr>
        <w:instrText xml:space="preserve"> PAGEREF _Toc166869246 \h </w:instrText>
      </w:r>
      <w:r>
        <w:rPr>
          <w:noProof/>
        </w:rPr>
      </w:r>
      <w:r>
        <w:rPr>
          <w:noProof/>
        </w:rPr>
        <w:fldChar w:fldCharType="separate"/>
      </w:r>
      <w:r>
        <w:rPr>
          <w:noProof/>
        </w:rPr>
        <w:t>41</w:t>
      </w:r>
      <w:r>
        <w:rPr>
          <w:noProof/>
        </w:rPr>
        <w:fldChar w:fldCharType="end"/>
      </w:r>
    </w:p>
    <w:p w14:paraId="6F6CA9A3" w14:textId="0865104D"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Future research</w:t>
      </w:r>
      <w:r>
        <w:rPr>
          <w:noProof/>
        </w:rPr>
        <w:tab/>
      </w:r>
      <w:r>
        <w:rPr>
          <w:noProof/>
        </w:rPr>
        <w:fldChar w:fldCharType="begin"/>
      </w:r>
      <w:r>
        <w:rPr>
          <w:noProof/>
        </w:rPr>
        <w:instrText xml:space="preserve"> PAGEREF _Toc166869247 \h </w:instrText>
      </w:r>
      <w:r>
        <w:rPr>
          <w:noProof/>
        </w:rPr>
      </w:r>
      <w:r>
        <w:rPr>
          <w:noProof/>
        </w:rPr>
        <w:fldChar w:fldCharType="separate"/>
      </w:r>
      <w:r>
        <w:rPr>
          <w:noProof/>
        </w:rPr>
        <w:t>42</w:t>
      </w:r>
      <w:r>
        <w:rPr>
          <w:noProof/>
        </w:rPr>
        <w:fldChar w:fldCharType="end"/>
      </w:r>
    </w:p>
    <w:p w14:paraId="36B4C681" w14:textId="2C232039" w:rsidR="005B6850" w:rsidRDefault="005B6850">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4</w:t>
      </w:r>
      <w:r>
        <w:rPr>
          <w:rFonts w:asciiTheme="minorHAnsi" w:eastAsiaTheme="minorEastAsia" w:hAnsiTheme="minorHAnsi" w:cstheme="minorBidi"/>
          <w:i w:val="0"/>
          <w:iCs w:val="0"/>
          <w:noProof/>
          <w:kern w:val="2"/>
          <w:sz w:val="24"/>
          <w:szCs w:val="24"/>
          <w14:ligatures w14:val="standardContextual"/>
        </w:rPr>
        <w:tab/>
      </w:r>
      <w:r>
        <w:rPr>
          <w:noProof/>
        </w:rPr>
        <w:t>Conclusions</w:t>
      </w:r>
      <w:r>
        <w:rPr>
          <w:noProof/>
        </w:rPr>
        <w:tab/>
      </w:r>
      <w:r>
        <w:rPr>
          <w:noProof/>
        </w:rPr>
        <w:fldChar w:fldCharType="begin"/>
      </w:r>
      <w:r>
        <w:rPr>
          <w:noProof/>
        </w:rPr>
        <w:instrText xml:space="preserve"> PAGEREF _Toc166869248 \h </w:instrText>
      </w:r>
      <w:r>
        <w:rPr>
          <w:noProof/>
        </w:rPr>
      </w:r>
      <w:r>
        <w:rPr>
          <w:noProof/>
        </w:rPr>
        <w:fldChar w:fldCharType="separate"/>
      </w:r>
      <w:r>
        <w:rPr>
          <w:noProof/>
        </w:rPr>
        <w:t>43</w:t>
      </w:r>
      <w:r>
        <w:rPr>
          <w:noProof/>
        </w:rPr>
        <w:fldChar w:fldCharType="end"/>
      </w:r>
    </w:p>
    <w:p w14:paraId="5030191B" w14:textId="4BE05EF8"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66869249 \h </w:instrText>
      </w:r>
      <w:r>
        <w:rPr>
          <w:noProof/>
        </w:rPr>
      </w:r>
      <w:r>
        <w:rPr>
          <w:noProof/>
        </w:rPr>
        <w:fldChar w:fldCharType="separate"/>
      </w:r>
      <w:r>
        <w:rPr>
          <w:noProof/>
        </w:rPr>
        <w:t>43</w:t>
      </w:r>
      <w:r>
        <w:rPr>
          <w:noProof/>
        </w:rPr>
        <w:fldChar w:fldCharType="end"/>
      </w:r>
    </w:p>
    <w:p w14:paraId="603FFD45" w14:textId="4135647D"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Key findings</w:t>
      </w:r>
      <w:r>
        <w:rPr>
          <w:noProof/>
        </w:rPr>
        <w:tab/>
      </w:r>
      <w:r>
        <w:rPr>
          <w:noProof/>
        </w:rPr>
        <w:fldChar w:fldCharType="begin"/>
      </w:r>
      <w:r>
        <w:rPr>
          <w:noProof/>
        </w:rPr>
        <w:instrText xml:space="preserve"> PAGEREF _Toc166869250 \h </w:instrText>
      </w:r>
      <w:r>
        <w:rPr>
          <w:noProof/>
        </w:rPr>
      </w:r>
      <w:r>
        <w:rPr>
          <w:noProof/>
        </w:rPr>
        <w:fldChar w:fldCharType="separate"/>
      </w:r>
      <w:r>
        <w:rPr>
          <w:noProof/>
        </w:rPr>
        <w:t>43</w:t>
      </w:r>
      <w:r>
        <w:rPr>
          <w:noProof/>
        </w:rPr>
        <w:fldChar w:fldCharType="end"/>
      </w:r>
    </w:p>
    <w:p w14:paraId="11E41F74" w14:textId="44D96A5A"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Implications for practitioners</w:t>
      </w:r>
      <w:r>
        <w:rPr>
          <w:noProof/>
        </w:rPr>
        <w:tab/>
      </w:r>
      <w:r>
        <w:rPr>
          <w:noProof/>
        </w:rPr>
        <w:fldChar w:fldCharType="begin"/>
      </w:r>
      <w:r>
        <w:rPr>
          <w:noProof/>
        </w:rPr>
        <w:instrText xml:space="preserve"> PAGEREF _Toc166869251 \h </w:instrText>
      </w:r>
      <w:r>
        <w:rPr>
          <w:noProof/>
        </w:rPr>
      </w:r>
      <w:r>
        <w:rPr>
          <w:noProof/>
        </w:rPr>
        <w:fldChar w:fldCharType="separate"/>
      </w:r>
      <w:r>
        <w:rPr>
          <w:noProof/>
        </w:rPr>
        <w:t>45</w:t>
      </w:r>
      <w:r>
        <w:rPr>
          <w:noProof/>
        </w:rPr>
        <w:fldChar w:fldCharType="end"/>
      </w:r>
    </w:p>
    <w:p w14:paraId="77976161" w14:textId="3E448B90" w:rsidR="005B6850" w:rsidRDefault="005B6850">
      <w:pPr>
        <w:pStyle w:val="TOC1"/>
        <w:rPr>
          <w:rFonts w:asciiTheme="minorHAnsi" w:eastAsiaTheme="minorEastAsia" w:hAnsiTheme="minorHAnsi" w:cstheme="minorBidi"/>
          <w:kern w:val="2"/>
          <w:sz w:val="24"/>
          <w:szCs w:val="24"/>
          <w14:ligatures w14:val="standardContextual"/>
        </w:rPr>
      </w:pPr>
      <w:r>
        <w:t>Part 3:  Recommendation development</w:t>
      </w:r>
      <w:r>
        <w:tab/>
      </w:r>
      <w:r>
        <w:fldChar w:fldCharType="begin"/>
      </w:r>
      <w:r>
        <w:instrText xml:space="preserve"> PAGEREF _Toc166869252 \h </w:instrText>
      </w:r>
      <w:r>
        <w:fldChar w:fldCharType="separate"/>
      </w:r>
      <w:r>
        <w:t>46</w:t>
      </w:r>
      <w:r>
        <w:fldChar w:fldCharType="end"/>
      </w:r>
    </w:p>
    <w:p w14:paraId="057FC7F1" w14:textId="01656515"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Decisions of the Living Guideline Group</w:t>
      </w:r>
      <w:r>
        <w:rPr>
          <w:noProof/>
        </w:rPr>
        <w:tab/>
      </w:r>
      <w:r>
        <w:rPr>
          <w:noProof/>
        </w:rPr>
        <w:fldChar w:fldCharType="begin"/>
      </w:r>
      <w:r>
        <w:rPr>
          <w:noProof/>
        </w:rPr>
        <w:instrText xml:space="preserve"> PAGEREF _Toc166869253 \h </w:instrText>
      </w:r>
      <w:r>
        <w:rPr>
          <w:noProof/>
        </w:rPr>
      </w:r>
      <w:r>
        <w:rPr>
          <w:noProof/>
        </w:rPr>
        <w:fldChar w:fldCharType="separate"/>
      </w:r>
      <w:r>
        <w:rPr>
          <w:noProof/>
        </w:rPr>
        <w:t>46</w:t>
      </w:r>
      <w:r>
        <w:rPr>
          <w:noProof/>
        </w:rPr>
        <w:fldChar w:fldCharType="end"/>
      </w:r>
    </w:p>
    <w:p w14:paraId="12262C37" w14:textId="4E065168"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Preamble</w:t>
      </w:r>
      <w:r>
        <w:rPr>
          <w:noProof/>
        </w:rPr>
        <w:tab/>
      </w:r>
      <w:r>
        <w:rPr>
          <w:noProof/>
        </w:rPr>
        <w:fldChar w:fldCharType="begin"/>
      </w:r>
      <w:r>
        <w:rPr>
          <w:noProof/>
        </w:rPr>
        <w:instrText xml:space="preserve"> PAGEREF _Toc166869254 \h </w:instrText>
      </w:r>
      <w:r>
        <w:rPr>
          <w:noProof/>
        </w:rPr>
      </w:r>
      <w:r>
        <w:rPr>
          <w:noProof/>
        </w:rPr>
        <w:fldChar w:fldCharType="separate"/>
      </w:r>
      <w:r>
        <w:rPr>
          <w:noProof/>
        </w:rPr>
        <w:t>46</w:t>
      </w:r>
      <w:r>
        <w:rPr>
          <w:noProof/>
        </w:rPr>
        <w:fldChar w:fldCharType="end"/>
      </w:r>
    </w:p>
    <w:p w14:paraId="5D7AEE47" w14:textId="71667771"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New Recommendations and Good Practice Points</w:t>
      </w:r>
      <w:r>
        <w:rPr>
          <w:noProof/>
        </w:rPr>
        <w:tab/>
      </w:r>
      <w:r>
        <w:rPr>
          <w:noProof/>
        </w:rPr>
        <w:fldChar w:fldCharType="begin"/>
      </w:r>
      <w:r>
        <w:rPr>
          <w:noProof/>
        </w:rPr>
        <w:instrText xml:space="preserve"> PAGEREF _Toc166869255 \h </w:instrText>
      </w:r>
      <w:r>
        <w:rPr>
          <w:noProof/>
        </w:rPr>
      </w:r>
      <w:r>
        <w:rPr>
          <w:noProof/>
        </w:rPr>
        <w:fldChar w:fldCharType="separate"/>
      </w:r>
      <w:r>
        <w:rPr>
          <w:noProof/>
        </w:rPr>
        <w:t>47</w:t>
      </w:r>
      <w:r>
        <w:rPr>
          <w:noProof/>
        </w:rPr>
        <w:fldChar w:fldCharType="end"/>
      </w:r>
    </w:p>
    <w:p w14:paraId="501411C1" w14:textId="04FDC7B0" w:rsidR="005B6850" w:rsidRDefault="005B6850">
      <w:pPr>
        <w:pStyle w:val="TOC1"/>
        <w:rPr>
          <w:rFonts w:asciiTheme="minorHAnsi" w:eastAsiaTheme="minorEastAsia" w:hAnsiTheme="minorHAnsi" w:cstheme="minorBidi"/>
          <w:kern w:val="2"/>
          <w:sz w:val="24"/>
          <w:szCs w:val="24"/>
          <w14:ligatures w14:val="standardContextual"/>
        </w:rPr>
      </w:pPr>
      <w:r>
        <w:t>Appendix 1: Methods</w:t>
      </w:r>
      <w:r>
        <w:tab/>
      </w:r>
      <w:r>
        <w:fldChar w:fldCharType="begin"/>
      </w:r>
      <w:r>
        <w:instrText xml:space="preserve"> PAGEREF _Toc166869256 \h </w:instrText>
      </w:r>
      <w:r>
        <w:fldChar w:fldCharType="separate"/>
      </w:r>
      <w:r>
        <w:t>47</w:t>
      </w:r>
      <w:r>
        <w:fldChar w:fldCharType="end"/>
      </w:r>
    </w:p>
    <w:p w14:paraId="2CF9EB89" w14:textId="1F94CC06"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1 Acknowledgements</w:t>
      </w:r>
      <w:r>
        <w:rPr>
          <w:noProof/>
        </w:rPr>
        <w:tab/>
      </w:r>
      <w:r>
        <w:rPr>
          <w:noProof/>
        </w:rPr>
        <w:fldChar w:fldCharType="begin"/>
      </w:r>
      <w:r>
        <w:rPr>
          <w:noProof/>
        </w:rPr>
        <w:instrText xml:space="preserve"> PAGEREF _Toc166869257 \h </w:instrText>
      </w:r>
      <w:r>
        <w:rPr>
          <w:noProof/>
        </w:rPr>
      </w:r>
      <w:r>
        <w:rPr>
          <w:noProof/>
        </w:rPr>
        <w:fldChar w:fldCharType="separate"/>
      </w:r>
      <w:r>
        <w:rPr>
          <w:noProof/>
        </w:rPr>
        <w:t>47</w:t>
      </w:r>
      <w:r>
        <w:rPr>
          <w:noProof/>
        </w:rPr>
        <w:fldChar w:fldCharType="end"/>
      </w:r>
    </w:p>
    <w:p w14:paraId="0ACDB91F" w14:textId="3FE62C5C"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Living Guideline Manager</w:t>
      </w:r>
      <w:r>
        <w:rPr>
          <w:noProof/>
        </w:rPr>
        <w:tab/>
      </w:r>
      <w:r>
        <w:rPr>
          <w:noProof/>
        </w:rPr>
        <w:fldChar w:fldCharType="begin"/>
      </w:r>
      <w:r>
        <w:rPr>
          <w:noProof/>
        </w:rPr>
        <w:instrText xml:space="preserve"> PAGEREF _Toc166869258 \h </w:instrText>
      </w:r>
      <w:r>
        <w:rPr>
          <w:noProof/>
        </w:rPr>
      </w:r>
      <w:r>
        <w:rPr>
          <w:noProof/>
        </w:rPr>
        <w:fldChar w:fldCharType="separate"/>
      </w:r>
      <w:r>
        <w:rPr>
          <w:noProof/>
        </w:rPr>
        <w:t>47</w:t>
      </w:r>
      <w:r>
        <w:rPr>
          <w:noProof/>
        </w:rPr>
        <w:fldChar w:fldCharType="end"/>
      </w:r>
    </w:p>
    <w:p w14:paraId="11437F48" w14:textId="49D0A352"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Living Guideline Group (LGG)</w:t>
      </w:r>
      <w:r>
        <w:rPr>
          <w:noProof/>
        </w:rPr>
        <w:tab/>
      </w:r>
      <w:r>
        <w:rPr>
          <w:noProof/>
        </w:rPr>
        <w:fldChar w:fldCharType="begin"/>
      </w:r>
      <w:r>
        <w:rPr>
          <w:noProof/>
        </w:rPr>
        <w:instrText xml:space="preserve"> PAGEREF _Toc166869259 \h </w:instrText>
      </w:r>
      <w:r>
        <w:rPr>
          <w:noProof/>
        </w:rPr>
      </w:r>
      <w:r>
        <w:rPr>
          <w:noProof/>
        </w:rPr>
        <w:fldChar w:fldCharType="separate"/>
      </w:r>
      <w:r>
        <w:rPr>
          <w:noProof/>
        </w:rPr>
        <w:t>47</w:t>
      </w:r>
      <w:r>
        <w:rPr>
          <w:noProof/>
        </w:rPr>
        <w:fldChar w:fldCharType="end"/>
      </w:r>
    </w:p>
    <w:p w14:paraId="6576964A" w14:textId="3EBFCFE7"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Ex-officio LGG members</w:t>
      </w:r>
      <w:r>
        <w:rPr>
          <w:noProof/>
        </w:rPr>
        <w:tab/>
      </w:r>
      <w:r>
        <w:rPr>
          <w:noProof/>
        </w:rPr>
        <w:fldChar w:fldCharType="begin"/>
      </w:r>
      <w:r>
        <w:rPr>
          <w:noProof/>
        </w:rPr>
        <w:instrText xml:space="preserve"> PAGEREF _Toc166869260 \h </w:instrText>
      </w:r>
      <w:r>
        <w:rPr>
          <w:noProof/>
        </w:rPr>
      </w:r>
      <w:r>
        <w:rPr>
          <w:noProof/>
        </w:rPr>
        <w:fldChar w:fldCharType="separate"/>
      </w:r>
      <w:r>
        <w:rPr>
          <w:noProof/>
        </w:rPr>
        <w:t>47</w:t>
      </w:r>
      <w:r>
        <w:rPr>
          <w:noProof/>
        </w:rPr>
        <w:fldChar w:fldCharType="end"/>
      </w:r>
    </w:p>
    <w:p w14:paraId="11708A60" w14:textId="7C1E6030"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Other support</w:t>
      </w:r>
      <w:r>
        <w:rPr>
          <w:noProof/>
        </w:rPr>
        <w:tab/>
      </w:r>
      <w:r>
        <w:rPr>
          <w:noProof/>
        </w:rPr>
        <w:fldChar w:fldCharType="begin"/>
      </w:r>
      <w:r>
        <w:rPr>
          <w:noProof/>
        </w:rPr>
        <w:instrText xml:space="preserve"> PAGEREF _Toc166869261 \h </w:instrText>
      </w:r>
      <w:r>
        <w:rPr>
          <w:noProof/>
        </w:rPr>
      </w:r>
      <w:r>
        <w:rPr>
          <w:noProof/>
        </w:rPr>
        <w:fldChar w:fldCharType="separate"/>
      </w:r>
      <w:r>
        <w:rPr>
          <w:noProof/>
        </w:rPr>
        <w:t>49</w:t>
      </w:r>
      <w:r>
        <w:rPr>
          <w:noProof/>
        </w:rPr>
        <w:fldChar w:fldCharType="end"/>
      </w:r>
    </w:p>
    <w:p w14:paraId="25793129" w14:textId="7676C897"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Funding</w:t>
      </w:r>
      <w:r>
        <w:rPr>
          <w:noProof/>
        </w:rPr>
        <w:tab/>
      </w:r>
      <w:r>
        <w:rPr>
          <w:noProof/>
        </w:rPr>
        <w:fldChar w:fldCharType="begin"/>
      </w:r>
      <w:r>
        <w:rPr>
          <w:noProof/>
        </w:rPr>
        <w:instrText xml:space="preserve"> PAGEREF _Toc166869262 \h </w:instrText>
      </w:r>
      <w:r>
        <w:rPr>
          <w:noProof/>
        </w:rPr>
      </w:r>
      <w:r>
        <w:rPr>
          <w:noProof/>
        </w:rPr>
        <w:fldChar w:fldCharType="separate"/>
      </w:r>
      <w:r>
        <w:rPr>
          <w:noProof/>
        </w:rPr>
        <w:t>49</w:t>
      </w:r>
      <w:r>
        <w:rPr>
          <w:noProof/>
        </w:rPr>
        <w:fldChar w:fldCharType="end"/>
      </w:r>
    </w:p>
    <w:p w14:paraId="355FB2C9" w14:textId="48BC453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Declarations of interest</w:t>
      </w:r>
      <w:r>
        <w:rPr>
          <w:noProof/>
        </w:rPr>
        <w:tab/>
      </w:r>
      <w:r>
        <w:rPr>
          <w:noProof/>
        </w:rPr>
        <w:fldChar w:fldCharType="begin"/>
      </w:r>
      <w:r>
        <w:rPr>
          <w:noProof/>
        </w:rPr>
        <w:instrText xml:space="preserve"> PAGEREF _Toc166869263 \h </w:instrText>
      </w:r>
      <w:r>
        <w:rPr>
          <w:noProof/>
        </w:rPr>
      </w:r>
      <w:r>
        <w:rPr>
          <w:noProof/>
        </w:rPr>
        <w:fldChar w:fldCharType="separate"/>
      </w:r>
      <w:r>
        <w:rPr>
          <w:noProof/>
        </w:rPr>
        <w:t>49</w:t>
      </w:r>
      <w:r>
        <w:rPr>
          <w:noProof/>
        </w:rPr>
        <w:fldChar w:fldCharType="end"/>
      </w:r>
    </w:p>
    <w:p w14:paraId="335A8809" w14:textId="6D874A73"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2 Search strategy</w:t>
      </w:r>
      <w:r>
        <w:rPr>
          <w:noProof/>
        </w:rPr>
        <w:tab/>
      </w:r>
      <w:r>
        <w:rPr>
          <w:noProof/>
        </w:rPr>
        <w:fldChar w:fldCharType="begin"/>
      </w:r>
      <w:r>
        <w:rPr>
          <w:noProof/>
        </w:rPr>
        <w:instrText xml:space="preserve"> PAGEREF _Toc166869264 \h </w:instrText>
      </w:r>
      <w:r>
        <w:rPr>
          <w:noProof/>
        </w:rPr>
      </w:r>
      <w:r>
        <w:rPr>
          <w:noProof/>
        </w:rPr>
        <w:fldChar w:fldCharType="separate"/>
      </w:r>
      <w:r>
        <w:rPr>
          <w:noProof/>
        </w:rPr>
        <w:t>49</w:t>
      </w:r>
      <w:r>
        <w:rPr>
          <w:noProof/>
        </w:rPr>
        <w:fldChar w:fldCharType="end"/>
      </w:r>
    </w:p>
    <w:p w14:paraId="332191E5" w14:textId="7B40F9CA"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66869265 \h </w:instrText>
      </w:r>
      <w:r>
        <w:rPr>
          <w:noProof/>
        </w:rPr>
      </w:r>
      <w:r>
        <w:rPr>
          <w:noProof/>
        </w:rPr>
        <w:fldChar w:fldCharType="separate"/>
      </w:r>
      <w:r>
        <w:rPr>
          <w:noProof/>
        </w:rPr>
        <w:t>49</w:t>
      </w:r>
      <w:r>
        <w:rPr>
          <w:noProof/>
        </w:rPr>
        <w:fldChar w:fldCharType="end"/>
      </w:r>
    </w:p>
    <w:p w14:paraId="29E6C2C1" w14:textId="5E67403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earch terms</w:t>
      </w:r>
      <w:r>
        <w:rPr>
          <w:noProof/>
        </w:rPr>
        <w:tab/>
      </w:r>
      <w:r>
        <w:rPr>
          <w:noProof/>
        </w:rPr>
        <w:fldChar w:fldCharType="begin"/>
      </w:r>
      <w:r>
        <w:rPr>
          <w:noProof/>
        </w:rPr>
        <w:instrText xml:space="preserve"> PAGEREF _Toc166869266 \h </w:instrText>
      </w:r>
      <w:r>
        <w:rPr>
          <w:noProof/>
        </w:rPr>
      </w:r>
      <w:r>
        <w:rPr>
          <w:noProof/>
        </w:rPr>
        <w:fldChar w:fldCharType="separate"/>
      </w:r>
      <w:r>
        <w:rPr>
          <w:noProof/>
        </w:rPr>
        <w:t>49</w:t>
      </w:r>
      <w:r>
        <w:rPr>
          <w:noProof/>
        </w:rPr>
        <w:fldChar w:fldCharType="end"/>
      </w:r>
    </w:p>
    <w:p w14:paraId="14CA214F" w14:textId="22B051EA"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Grey literature</w:t>
      </w:r>
      <w:r>
        <w:rPr>
          <w:noProof/>
        </w:rPr>
        <w:tab/>
      </w:r>
      <w:r>
        <w:rPr>
          <w:noProof/>
        </w:rPr>
        <w:fldChar w:fldCharType="begin"/>
      </w:r>
      <w:r>
        <w:rPr>
          <w:noProof/>
        </w:rPr>
        <w:instrText xml:space="preserve"> PAGEREF _Toc166869267 \h </w:instrText>
      </w:r>
      <w:r>
        <w:rPr>
          <w:noProof/>
        </w:rPr>
      </w:r>
      <w:r>
        <w:rPr>
          <w:noProof/>
        </w:rPr>
        <w:fldChar w:fldCharType="separate"/>
      </w:r>
      <w:r>
        <w:rPr>
          <w:noProof/>
        </w:rPr>
        <w:t>50</w:t>
      </w:r>
      <w:r>
        <w:rPr>
          <w:noProof/>
        </w:rPr>
        <w:fldChar w:fldCharType="end"/>
      </w:r>
    </w:p>
    <w:p w14:paraId="296C9A35" w14:textId="16D04131"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New Zealand-based qualitative research</w:t>
      </w:r>
      <w:r>
        <w:rPr>
          <w:noProof/>
        </w:rPr>
        <w:tab/>
      </w:r>
      <w:r>
        <w:rPr>
          <w:noProof/>
        </w:rPr>
        <w:fldChar w:fldCharType="begin"/>
      </w:r>
      <w:r>
        <w:rPr>
          <w:noProof/>
        </w:rPr>
        <w:instrText xml:space="preserve"> PAGEREF _Toc166869268 \h </w:instrText>
      </w:r>
      <w:r>
        <w:rPr>
          <w:noProof/>
        </w:rPr>
      </w:r>
      <w:r>
        <w:rPr>
          <w:noProof/>
        </w:rPr>
        <w:fldChar w:fldCharType="separate"/>
      </w:r>
      <w:r>
        <w:rPr>
          <w:noProof/>
        </w:rPr>
        <w:t>50</w:t>
      </w:r>
      <w:r>
        <w:rPr>
          <w:noProof/>
        </w:rPr>
        <w:fldChar w:fldCharType="end"/>
      </w:r>
    </w:p>
    <w:p w14:paraId="4664BA2C" w14:textId="55F78057"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3 Study selection</w:t>
      </w:r>
      <w:r>
        <w:rPr>
          <w:noProof/>
        </w:rPr>
        <w:tab/>
      </w:r>
      <w:r>
        <w:rPr>
          <w:noProof/>
        </w:rPr>
        <w:fldChar w:fldCharType="begin"/>
      </w:r>
      <w:r>
        <w:rPr>
          <w:noProof/>
        </w:rPr>
        <w:instrText xml:space="preserve"> PAGEREF _Toc166869269 \h </w:instrText>
      </w:r>
      <w:r>
        <w:rPr>
          <w:noProof/>
        </w:rPr>
      </w:r>
      <w:r>
        <w:rPr>
          <w:noProof/>
        </w:rPr>
        <w:fldChar w:fldCharType="separate"/>
      </w:r>
      <w:r>
        <w:rPr>
          <w:noProof/>
        </w:rPr>
        <w:t>50</w:t>
      </w:r>
      <w:r>
        <w:rPr>
          <w:noProof/>
        </w:rPr>
        <w:fldChar w:fldCharType="end"/>
      </w:r>
    </w:p>
    <w:p w14:paraId="2146F870" w14:textId="0896B9EF"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Levels of evidence</w:t>
      </w:r>
      <w:r>
        <w:rPr>
          <w:noProof/>
        </w:rPr>
        <w:tab/>
      </w:r>
      <w:r>
        <w:rPr>
          <w:noProof/>
        </w:rPr>
        <w:fldChar w:fldCharType="begin"/>
      </w:r>
      <w:r>
        <w:rPr>
          <w:noProof/>
        </w:rPr>
        <w:instrText xml:space="preserve"> PAGEREF _Toc166869270 \h </w:instrText>
      </w:r>
      <w:r>
        <w:rPr>
          <w:noProof/>
        </w:rPr>
      </w:r>
      <w:r>
        <w:rPr>
          <w:noProof/>
        </w:rPr>
        <w:fldChar w:fldCharType="separate"/>
      </w:r>
      <w:r>
        <w:rPr>
          <w:noProof/>
        </w:rPr>
        <w:t>50</w:t>
      </w:r>
      <w:r>
        <w:rPr>
          <w:noProof/>
        </w:rPr>
        <w:fldChar w:fldCharType="end"/>
      </w:r>
    </w:p>
    <w:p w14:paraId="3AB59AFB" w14:textId="14036F04"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Definition of systematic reviews</w:t>
      </w:r>
      <w:r>
        <w:rPr>
          <w:noProof/>
        </w:rPr>
        <w:tab/>
      </w:r>
      <w:r>
        <w:rPr>
          <w:noProof/>
        </w:rPr>
        <w:fldChar w:fldCharType="begin"/>
      </w:r>
      <w:r>
        <w:rPr>
          <w:noProof/>
        </w:rPr>
        <w:instrText xml:space="preserve"> PAGEREF _Toc166869271 \h </w:instrText>
      </w:r>
      <w:r>
        <w:rPr>
          <w:noProof/>
        </w:rPr>
      </w:r>
      <w:r>
        <w:rPr>
          <w:noProof/>
        </w:rPr>
        <w:fldChar w:fldCharType="separate"/>
      </w:r>
      <w:r>
        <w:rPr>
          <w:noProof/>
        </w:rPr>
        <w:t>50</w:t>
      </w:r>
      <w:r>
        <w:rPr>
          <w:noProof/>
        </w:rPr>
        <w:fldChar w:fldCharType="end"/>
      </w:r>
    </w:p>
    <w:p w14:paraId="64077529" w14:textId="25E60222"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Study designs considered for New Zealand based research</w:t>
      </w:r>
      <w:r>
        <w:rPr>
          <w:noProof/>
        </w:rPr>
        <w:tab/>
      </w:r>
      <w:r>
        <w:rPr>
          <w:noProof/>
        </w:rPr>
        <w:fldChar w:fldCharType="begin"/>
      </w:r>
      <w:r>
        <w:rPr>
          <w:noProof/>
        </w:rPr>
        <w:instrText xml:space="preserve"> PAGEREF _Toc166869272 \h </w:instrText>
      </w:r>
      <w:r>
        <w:rPr>
          <w:noProof/>
        </w:rPr>
      </w:r>
      <w:r>
        <w:rPr>
          <w:noProof/>
        </w:rPr>
        <w:fldChar w:fldCharType="separate"/>
      </w:r>
      <w:r>
        <w:rPr>
          <w:noProof/>
        </w:rPr>
        <w:t>50</w:t>
      </w:r>
      <w:r>
        <w:rPr>
          <w:noProof/>
        </w:rPr>
        <w:fldChar w:fldCharType="end"/>
      </w:r>
    </w:p>
    <w:p w14:paraId="0D2687E7" w14:textId="0A12B23F"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4 Data extraction</w:t>
      </w:r>
      <w:r>
        <w:rPr>
          <w:noProof/>
        </w:rPr>
        <w:tab/>
      </w:r>
      <w:r>
        <w:rPr>
          <w:noProof/>
        </w:rPr>
        <w:fldChar w:fldCharType="begin"/>
      </w:r>
      <w:r>
        <w:rPr>
          <w:noProof/>
        </w:rPr>
        <w:instrText xml:space="preserve"> PAGEREF _Toc166869273 \h </w:instrText>
      </w:r>
      <w:r>
        <w:rPr>
          <w:noProof/>
        </w:rPr>
      </w:r>
      <w:r>
        <w:rPr>
          <w:noProof/>
        </w:rPr>
        <w:fldChar w:fldCharType="separate"/>
      </w:r>
      <w:r>
        <w:rPr>
          <w:noProof/>
        </w:rPr>
        <w:t>50</w:t>
      </w:r>
      <w:r>
        <w:rPr>
          <w:noProof/>
        </w:rPr>
        <w:fldChar w:fldCharType="end"/>
      </w:r>
    </w:p>
    <w:p w14:paraId="1A3872E0" w14:textId="1C645560"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5 Critical appraisal</w:t>
      </w:r>
      <w:r>
        <w:rPr>
          <w:noProof/>
        </w:rPr>
        <w:tab/>
      </w:r>
      <w:r>
        <w:rPr>
          <w:noProof/>
        </w:rPr>
        <w:fldChar w:fldCharType="begin"/>
      </w:r>
      <w:r>
        <w:rPr>
          <w:noProof/>
        </w:rPr>
        <w:instrText xml:space="preserve"> PAGEREF _Toc166869274 \h </w:instrText>
      </w:r>
      <w:r>
        <w:rPr>
          <w:noProof/>
        </w:rPr>
      </w:r>
      <w:r>
        <w:rPr>
          <w:noProof/>
        </w:rPr>
        <w:fldChar w:fldCharType="separate"/>
      </w:r>
      <w:r>
        <w:rPr>
          <w:noProof/>
        </w:rPr>
        <w:t>50</w:t>
      </w:r>
      <w:r>
        <w:rPr>
          <w:noProof/>
        </w:rPr>
        <w:fldChar w:fldCharType="end"/>
      </w:r>
    </w:p>
    <w:p w14:paraId="029BB992" w14:textId="62B721E9"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6 Preparing Recommendations</w:t>
      </w:r>
      <w:r>
        <w:rPr>
          <w:noProof/>
        </w:rPr>
        <w:tab/>
      </w:r>
      <w:r>
        <w:rPr>
          <w:noProof/>
        </w:rPr>
        <w:fldChar w:fldCharType="begin"/>
      </w:r>
      <w:r>
        <w:rPr>
          <w:noProof/>
        </w:rPr>
        <w:instrText xml:space="preserve"> PAGEREF _Toc166869275 \h </w:instrText>
      </w:r>
      <w:r>
        <w:rPr>
          <w:noProof/>
        </w:rPr>
      </w:r>
      <w:r>
        <w:rPr>
          <w:noProof/>
        </w:rPr>
        <w:fldChar w:fldCharType="separate"/>
      </w:r>
      <w:r>
        <w:rPr>
          <w:noProof/>
        </w:rPr>
        <w:t>50</w:t>
      </w:r>
      <w:r>
        <w:rPr>
          <w:noProof/>
        </w:rPr>
        <w:fldChar w:fldCharType="end"/>
      </w:r>
    </w:p>
    <w:p w14:paraId="2B2AC060" w14:textId="22785115"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1.7 Consultation</w:t>
      </w:r>
      <w:r>
        <w:rPr>
          <w:noProof/>
        </w:rPr>
        <w:tab/>
      </w:r>
      <w:r>
        <w:rPr>
          <w:noProof/>
        </w:rPr>
        <w:fldChar w:fldCharType="begin"/>
      </w:r>
      <w:r>
        <w:rPr>
          <w:noProof/>
        </w:rPr>
        <w:instrText xml:space="preserve"> PAGEREF _Toc166869276 \h </w:instrText>
      </w:r>
      <w:r>
        <w:rPr>
          <w:noProof/>
        </w:rPr>
      </w:r>
      <w:r>
        <w:rPr>
          <w:noProof/>
        </w:rPr>
        <w:fldChar w:fldCharType="separate"/>
      </w:r>
      <w:r>
        <w:rPr>
          <w:noProof/>
        </w:rPr>
        <w:t>50</w:t>
      </w:r>
      <w:r>
        <w:rPr>
          <w:noProof/>
        </w:rPr>
        <w:fldChar w:fldCharType="end"/>
      </w:r>
    </w:p>
    <w:p w14:paraId="2222EE68" w14:textId="1F64CF2D" w:rsidR="005B6850" w:rsidRDefault="005B6850">
      <w:pPr>
        <w:pStyle w:val="TOC1"/>
        <w:rPr>
          <w:rFonts w:asciiTheme="minorHAnsi" w:eastAsiaTheme="minorEastAsia" w:hAnsiTheme="minorHAnsi" w:cstheme="minorBidi"/>
          <w:kern w:val="2"/>
          <w:sz w:val="24"/>
          <w:szCs w:val="24"/>
          <w14:ligatures w14:val="standardContextual"/>
        </w:rPr>
      </w:pPr>
      <w:r>
        <w:t>Appendix 2: Abbreviations and glossaries</w:t>
      </w:r>
      <w:r>
        <w:tab/>
      </w:r>
      <w:r>
        <w:fldChar w:fldCharType="begin"/>
      </w:r>
      <w:r>
        <w:instrText xml:space="preserve"> PAGEREF _Toc166869277 \h </w:instrText>
      </w:r>
      <w:r>
        <w:fldChar w:fldCharType="separate"/>
      </w:r>
      <w:r>
        <w:t>49</w:t>
      </w:r>
      <w:r>
        <w:fldChar w:fldCharType="end"/>
      </w:r>
    </w:p>
    <w:p w14:paraId="3120D9DC" w14:textId="2715410D"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2.1 Abbreviations and acronyms</w:t>
      </w:r>
      <w:r>
        <w:rPr>
          <w:noProof/>
        </w:rPr>
        <w:tab/>
      </w:r>
      <w:r>
        <w:rPr>
          <w:noProof/>
        </w:rPr>
        <w:fldChar w:fldCharType="begin"/>
      </w:r>
      <w:r>
        <w:rPr>
          <w:noProof/>
        </w:rPr>
        <w:instrText xml:space="preserve"> PAGEREF _Toc166869278 \h </w:instrText>
      </w:r>
      <w:r>
        <w:rPr>
          <w:noProof/>
        </w:rPr>
      </w:r>
      <w:r>
        <w:rPr>
          <w:noProof/>
        </w:rPr>
        <w:fldChar w:fldCharType="separate"/>
      </w:r>
      <w:r>
        <w:rPr>
          <w:noProof/>
        </w:rPr>
        <w:t>49</w:t>
      </w:r>
      <w:r>
        <w:rPr>
          <w:noProof/>
        </w:rPr>
        <w:fldChar w:fldCharType="end"/>
      </w:r>
    </w:p>
    <w:p w14:paraId="54528ABD" w14:textId="66C352E3"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Miscellaneous Terms</w:t>
      </w:r>
      <w:r>
        <w:rPr>
          <w:noProof/>
        </w:rPr>
        <w:tab/>
      </w:r>
      <w:r>
        <w:rPr>
          <w:noProof/>
        </w:rPr>
        <w:fldChar w:fldCharType="begin"/>
      </w:r>
      <w:r>
        <w:rPr>
          <w:noProof/>
        </w:rPr>
        <w:instrText xml:space="preserve"> PAGEREF _Toc166869279 \h </w:instrText>
      </w:r>
      <w:r>
        <w:rPr>
          <w:noProof/>
        </w:rPr>
      </w:r>
      <w:r>
        <w:rPr>
          <w:noProof/>
        </w:rPr>
        <w:fldChar w:fldCharType="separate"/>
      </w:r>
      <w:r>
        <w:rPr>
          <w:noProof/>
        </w:rPr>
        <w:t>49</w:t>
      </w:r>
      <w:r>
        <w:rPr>
          <w:noProof/>
        </w:rPr>
        <w:fldChar w:fldCharType="end"/>
      </w:r>
    </w:p>
    <w:p w14:paraId="7DA148E0" w14:textId="5DA1103E"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Tests, scales and measures</w:t>
      </w:r>
      <w:r>
        <w:rPr>
          <w:noProof/>
        </w:rPr>
        <w:tab/>
      </w:r>
      <w:r>
        <w:rPr>
          <w:noProof/>
        </w:rPr>
        <w:fldChar w:fldCharType="begin"/>
      </w:r>
      <w:r>
        <w:rPr>
          <w:noProof/>
        </w:rPr>
        <w:instrText xml:space="preserve"> PAGEREF _Toc166869280 \h </w:instrText>
      </w:r>
      <w:r>
        <w:rPr>
          <w:noProof/>
        </w:rPr>
      </w:r>
      <w:r>
        <w:rPr>
          <w:noProof/>
        </w:rPr>
        <w:fldChar w:fldCharType="separate"/>
      </w:r>
      <w:r>
        <w:rPr>
          <w:noProof/>
        </w:rPr>
        <w:t>49</w:t>
      </w:r>
      <w:r>
        <w:rPr>
          <w:noProof/>
        </w:rPr>
        <w:fldChar w:fldCharType="end"/>
      </w:r>
    </w:p>
    <w:p w14:paraId="2F75BFDF" w14:textId="0FED56C8" w:rsidR="005B6850" w:rsidRDefault="005B6850">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66869281 \h </w:instrText>
      </w:r>
      <w:r>
        <w:rPr>
          <w:noProof/>
        </w:rPr>
      </w:r>
      <w:r>
        <w:rPr>
          <w:noProof/>
        </w:rPr>
        <w:fldChar w:fldCharType="separate"/>
      </w:r>
      <w:r>
        <w:rPr>
          <w:noProof/>
        </w:rPr>
        <w:t>50</w:t>
      </w:r>
      <w:r>
        <w:rPr>
          <w:noProof/>
        </w:rPr>
        <w:fldChar w:fldCharType="end"/>
      </w:r>
    </w:p>
    <w:p w14:paraId="534EA9A6" w14:textId="46465534"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2.2 Glossary of terms</w:t>
      </w:r>
      <w:r>
        <w:rPr>
          <w:noProof/>
        </w:rPr>
        <w:tab/>
      </w:r>
      <w:r>
        <w:rPr>
          <w:noProof/>
        </w:rPr>
        <w:fldChar w:fldCharType="begin"/>
      </w:r>
      <w:r>
        <w:rPr>
          <w:noProof/>
        </w:rPr>
        <w:instrText xml:space="preserve"> PAGEREF _Toc166869282 \h </w:instrText>
      </w:r>
      <w:r>
        <w:rPr>
          <w:noProof/>
        </w:rPr>
      </w:r>
      <w:r>
        <w:rPr>
          <w:noProof/>
        </w:rPr>
        <w:fldChar w:fldCharType="separate"/>
      </w:r>
      <w:r>
        <w:rPr>
          <w:noProof/>
        </w:rPr>
        <w:t>50</w:t>
      </w:r>
      <w:r>
        <w:rPr>
          <w:noProof/>
        </w:rPr>
        <w:fldChar w:fldCharType="end"/>
      </w:r>
    </w:p>
    <w:p w14:paraId="0BCF24C4" w14:textId="1C504EDD"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2.3 Glossary of Te Reo Māori terms</w:t>
      </w:r>
      <w:r>
        <w:rPr>
          <w:noProof/>
        </w:rPr>
        <w:tab/>
      </w:r>
      <w:r>
        <w:rPr>
          <w:noProof/>
        </w:rPr>
        <w:fldChar w:fldCharType="begin"/>
      </w:r>
      <w:r>
        <w:rPr>
          <w:noProof/>
        </w:rPr>
        <w:instrText xml:space="preserve"> PAGEREF _Toc166869283 \h </w:instrText>
      </w:r>
      <w:r>
        <w:rPr>
          <w:noProof/>
        </w:rPr>
      </w:r>
      <w:r>
        <w:rPr>
          <w:noProof/>
        </w:rPr>
        <w:fldChar w:fldCharType="separate"/>
      </w:r>
      <w:r>
        <w:rPr>
          <w:noProof/>
        </w:rPr>
        <w:t>54</w:t>
      </w:r>
      <w:r>
        <w:rPr>
          <w:noProof/>
        </w:rPr>
        <w:fldChar w:fldCharType="end"/>
      </w:r>
    </w:p>
    <w:p w14:paraId="24C2366A" w14:textId="42FE56B8" w:rsidR="005B6850" w:rsidRDefault="005B6850">
      <w:pPr>
        <w:pStyle w:val="TOC2"/>
        <w:rPr>
          <w:rFonts w:asciiTheme="minorHAnsi" w:eastAsiaTheme="minorEastAsia" w:hAnsiTheme="minorHAnsi" w:cstheme="minorBidi"/>
          <w:i w:val="0"/>
          <w:iCs w:val="0"/>
          <w:noProof/>
          <w:kern w:val="2"/>
          <w:sz w:val="24"/>
          <w:szCs w:val="24"/>
          <w14:ligatures w14:val="standardContextual"/>
        </w:rPr>
      </w:pPr>
      <w:r>
        <w:rPr>
          <w:noProof/>
        </w:rPr>
        <w:t>A2.4 Pacific peoples terms</w:t>
      </w:r>
      <w:r>
        <w:rPr>
          <w:noProof/>
        </w:rPr>
        <w:tab/>
      </w:r>
      <w:r>
        <w:rPr>
          <w:noProof/>
        </w:rPr>
        <w:fldChar w:fldCharType="begin"/>
      </w:r>
      <w:r>
        <w:rPr>
          <w:noProof/>
        </w:rPr>
        <w:instrText xml:space="preserve"> PAGEREF _Toc166869284 \h </w:instrText>
      </w:r>
      <w:r>
        <w:rPr>
          <w:noProof/>
        </w:rPr>
      </w:r>
      <w:r>
        <w:rPr>
          <w:noProof/>
        </w:rPr>
        <w:fldChar w:fldCharType="separate"/>
      </w:r>
      <w:r>
        <w:rPr>
          <w:noProof/>
        </w:rPr>
        <w:t>55</w:t>
      </w:r>
      <w:r>
        <w:rPr>
          <w:noProof/>
        </w:rPr>
        <w:fldChar w:fldCharType="end"/>
      </w:r>
    </w:p>
    <w:p w14:paraId="49AE57B9" w14:textId="6CB8E3E5" w:rsidR="005B6850" w:rsidRDefault="005B6850">
      <w:pPr>
        <w:pStyle w:val="TOC1"/>
        <w:rPr>
          <w:rFonts w:asciiTheme="minorHAnsi" w:eastAsiaTheme="minorEastAsia" w:hAnsiTheme="minorHAnsi" w:cstheme="minorBidi"/>
          <w:kern w:val="2"/>
          <w:sz w:val="24"/>
          <w:szCs w:val="24"/>
          <w14:ligatures w14:val="standardContextual"/>
        </w:rPr>
      </w:pPr>
      <w:r>
        <w:t>Appendix 3: Evidence Tables of included studies</w:t>
      </w:r>
      <w:r>
        <w:tab/>
      </w:r>
      <w:r>
        <w:fldChar w:fldCharType="begin"/>
      </w:r>
      <w:r>
        <w:instrText xml:space="preserve"> PAGEREF _Toc166869285 \h </w:instrText>
      </w:r>
      <w:r>
        <w:fldChar w:fldCharType="separate"/>
      </w:r>
      <w:r>
        <w:t>54</w:t>
      </w:r>
      <w:r>
        <w:fldChar w:fldCharType="end"/>
      </w:r>
    </w:p>
    <w:p w14:paraId="40683E88" w14:textId="63B1AA68" w:rsidR="005B6850" w:rsidRDefault="005B6850">
      <w:pPr>
        <w:pStyle w:val="TOC1"/>
        <w:rPr>
          <w:rFonts w:asciiTheme="minorHAnsi" w:eastAsiaTheme="minorEastAsia" w:hAnsiTheme="minorHAnsi" w:cstheme="minorBidi"/>
          <w:kern w:val="2"/>
          <w:sz w:val="24"/>
          <w:szCs w:val="24"/>
          <w14:ligatures w14:val="standardContextual"/>
        </w:rPr>
      </w:pPr>
      <w:r>
        <w:t>References</w:t>
      </w:r>
      <w:r>
        <w:tab/>
      </w:r>
      <w:r>
        <w:fldChar w:fldCharType="begin"/>
      </w:r>
      <w:r>
        <w:instrText xml:space="preserve"> PAGEREF _Toc166869286 \h </w:instrText>
      </w:r>
      <w:r>
        <w:fldChar w:fldCharType="separate"/>
      </w:r>
      <w:r>
        <w:t>70</w:t>
      </w:r>
      <w:r>
        <w:fldChar w:fldCharType="end"/>
      </w:r>
    </w:p>
    <w:p w14:paraId="57CD49CE" w14:textId="7A33B794" w:rsidR="003A467F" w:rsidRPr="003076F2" w:rsidRDefault="005B6850" w:rsidP="00F955DC">
      <w:pPr>
        <w:pStyle w:val="GLHeading1"/>
        <w:rPr>
          <w:sz w:val="22"/>
          <w:szCs w:val="22"/>
        </w:rPr>
      </w:pPr>
      <w:r>
        <w:rPr>
          <w:rFonts w:ascii="Arial" w:hAnsi="Arial" w:cs="Arial"/>
          <w:color w:val="auto"/>
          <w:sz w:val="24"/>
          <w:szCs w:val="24"/>
          <w:lang w:val="en-AU"/>
        </w:rPr>
        <w:lastRenderedPageBreak/>
        <w:fldChar w:fldCharType="end"/>
      </w:r>
      <w:bookmarkStart w:id="80" w:name="_Toc166869194"/>
      <w:r w:rsidR="006E014F" w:rsidRPr="003076F2">
        <w:t xml:space="preserve">List of </w:t>
      </w:r>
      <w:r w:rsidR="00102140" w:rsidRPr="003076F2">
        <w:t xml:space="preserve">Figures and </w:t>
      </w:r>
      <w:r w:rsidR="006E014F" w:rsidRPr="003076F2">
        <w:t>Tables</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43E9559E" w14:textId="6A909E76" w:rsidR="00FA5898" w:rsidRPr="003076F2" w:rsidRDefault="00000000" w:rsidP="00A013B2">
      <w:pPr>
        <w:pStyle w:val="TableofFigures"/>
        <w:tabs>
          <w:tab w:val="right" w:leader="dot" w:pos="8777"/>
        </w:tabs>
        <w:spacing w:line="276" w:lineRule="auto"/>
        <w:rPr>
          <w:rFonts w:asciiTheme="minorHAnsi" w:hAnsiTheme="minorHAnsi" w:cstheme="minorHAnsi"/>
          <w:b w:val="0"/>
          <w:bCs w:val="0"/>
          <w:noProof/>
        </w:rPr>
      </w:pPr>
      <w:hyperlink w:anchor="fig1" w:history="1">
        <w:r w:rsidR="00CC78C4" w:rsidRPr="003076F2">
          <w:rPr>
            <w:rStyle w:val="Hyperlink"/>
            <w:rFonts w:asciiTheme="minorHAnsi" w:hAnsiTheme="minorHAnsi" w:cstheme="minorHAnsi"/>
            <w:b w:val="0"/>
            <w:bCs w:val="0"/>
            <w:noProof/>
          </w:rPr>
          <w:t>Figure 1</w:t>
        </w:r>
      </w:hyperlink>
      <w:r w:rsidR="00CC78C4" w:rsidRPr="003076F2">
        <w:rPr>
          <w:rFonts w:asciiTheme="minorHAnsi" w:hAnsiTheme="minorHAnsi" w:cstheme="minorHAnsi"/>
          <w:b w:val="0"/>
          <w:bCs w:val="0"/>
          <w:noProof/>
        </w:rPr>
        <w:t>: Overall flowchart of articles screened</w:t>
      </w:r>
      <w:r w:rsidR="00CC78C4" w:rsidRPr="003076F2">
        <w:rPr>
          <w:rFonts w:asciiTheme="minorHAnsi" w:hAnsiTheme="minorHAnsi" w:cstheme="minorHAnsi"/>
          <w:b w:val="0"/>
          <w:bCs w:val="0"/>
          <w:noProof/>
          <w:webHidden/>
        </w:rPr>
        <w:tab/>
      </w:r>
      <w:r w:rsidR="00FA5898" w:rsidRPr="003076F2">
        <w:rPr>
          <w:rFonts w:asciiTheme="minorHAnsi" w:hAnsiTheme="minorHAnsi" w:cstheme="minorHAnsi"/>
          <w:b w:val="0"/>
          <w:bCs w:val="0"/>
          <w:noProof/>
          <w:webHidden/>
        </w:rPr>
        <w:t>1</w:t>
      </w:r>
      <w:r w:rsidR="00610828">
        <w:rPr>
          <w:rFonts w:asciiTheme="minorHAnsi" w:hAnsiTheme="minorHAnsi" w:cstheme="minorHAnsi"/>
          <w:b w:val="0"/>
          <w:bCs w:val="0"/>
          <w:noProof/>
          <w:webHidden/>
        </w:rPr>
        <w:t>8</w:t>
      </w:r>
    </w:p>
    <w:p w14:paraId="0C046BA6" w14:textId="76CA96ED" w:rsidR="00CC78C4" w:rsidRPr="003076F2" w:rsidRDefault="00000000" w:rsidP="00A013B2">
      <w:pPr>
        <w:pStyle w:val="TableofFigures"/>
        <w:tabs>
          <w:tab w:val="right" w:leader="dot" w:pos="8777"/>
        </w:tabs>
        <w:spacing w:line="276" w:lineRule="auto"/>
        <w:rPr>
          <w:rFonts w:asciiTheme="minorHAnsi" w:eastAsiaTheme="minorEastAsia" w:hAnsiTheme="minorHAnsi" w:cstheme="minorHAnsi"/>
          <w:b w:val="0"/>
          <w:bCs w:val="0"/>
          <w:noProof/>
        </w:rPr>
      </w:pPr>
      <w:hyperlink w:anchor="Table2_1" w:history="1">
        <w:r w:rsidR="00CC78C4" w:rsidRPr="003076F2">
          <w:rPr>
            <w:rStyle w:val="Hyperlink"/>
            <w:rFonts w:asciiTheme="minorHAnsi" w:hAnsiTheme="minorHAnsi" w:cstheme="minorHAnsi"/>
            <w:b w:val="0"/>
            <w:bCs w:val="0"/>
            <w:noProof/>
          </w:rPr>
          <w:t>Table 2.1</w:t>
        </w:r>
      </w:hyperlink>
      <w:r w:rsidR="00CC78C4" w:rsidRPr="003076F2">
        <w:rPr>
          <w:rFonts w:asciiTheme="minorHAnsi" w:hAnsiTheme="minorHAnsi" w:cstheme="minorHAnsi"/>
          <w:b w:val="0"/>
          <w:bCs w:val="0"/>
          <w:noProof/>
        </w:rPr>
        <w:t>: Inclusion and exclusion criteria for selecting eligible studies</w:t>
      </w:r>
      <w:r w:rsidR="00CC78C4" w:rsidRPr="003076F2">
        <w:rPr>
          <w:rFonts w:asciiTheme="minorHAnsi" w:hAnsiTheme="minorHAnsi" w:cstheme="minorHAnsi"/>
          <w:b w:val="0"/>
          <w:bCs w:val="0"/>
          <w:noProof/>
          <w:webHidden/>
        </w:rPr>
        <w:tab/>
      </w:r>
      <w:r w:rsidR="00FA5898" w:rsidRPr="003076F2">
        <w:rPr>
          <w:rFonts w:asciiTheme="minorHAnsi" w:hAnsiTheme="minorHAnsi" w:cstheme="minorHAnsi"/>
          <w:b w:val="0"/>
          <w:bCs w:val="0"/>
          <w:noProof/>
          <w:webHidden/>
        </w:rPr>
        <w:t>1</w:t>
      </w:r>
      <w:r w:rsidR="00610828">
        <w:rPr>
          <w:rFonts w:asciiTheme="minorHAnsi" w:hAnsiTheme="minorHAnsi" w:cstheme="minorHAnsi"/>
          <w:b w:val="0"/>
          <w:bCs w:val="0"/>
          <w:noProof/>
          <w:webHidden/>
        </w:rPr>
        <w:t>9</w:t>
      </w:r>
    </w:p>
    <w:p w14:paraId="20A27721" w14:textId="12DCEE97" w:rsidR="00CC78C4" w:rsidRPr="003076F2" w:rsidRDefault="00000000" w:rsidP="00A013B2">
      <w:pPr>
        <w:pStyle w:val="TableofFigures"/>
        <w:tabs>
          <w:tab w:val="right" w:leader="dot" w:pos="8777"/>
        </w:tabs>
        <w:spacing w:line="276" w:lineRule="auto"/>
        <w:rPr>
          <w:rFonts w:asciiTheme="minorHAnsi" w:eastAsiaTheme="minorEastAsia" w:hAnsiTheme="minorHAnsi" w:cstheme="minorHAnsi"/>
          <w:b w:val="0"/>
          <w:bCs w:val="0"/>
          <w:noProof/>
        </w:rPr>
      </w:pPr>
      <w:hyperlink w:anchor="Table2_2" w:history="1">
        <w:r w:rsidR="00CC78C4" w:rsidRPr="003076F2">
          <w:rPr>
            <w:rStyle w:val="Hyperlink"/>
            <w:rFonts w:asciiTheme="minorHAnsi" w:hAnsiTheme="minorHAnsi" w:cstheme="minorHAnsi"/>
            <w:b w:val="0"/>
            <w:bCs w:val="0"/>
            <w:noProof/>
          </w:rPr>
          <w:t>Table 2.2</w:t>
        </w:r>
      </w:hyperlink>
      <w:r w:rsidR="00CC78C4" w:rsidRPr="003076F2">
        <w:rPr>
          <w:rFonts w:asciiTheme="minorHAnsi" w:hAnsiTheme="minorHAnsi" w:cstheme="minorHAnsi"/>
          <w:b w:val="0"/>
          <w:bCs w:val="0"/>
          <w:noProof/>
        </w:rPr>
        <w:t xml:space="preserve">: </w:t>
      </w:r>
      <w:r w:rsidR="00FA5898" w:rsidRPr="003076F2">
        <w:rPr>
          <w:rFonts w:asciiTheme="minorHAnsi" w:hAnsiTheme="minorHAnsi" w:cstheme="minorHAnsi"/>
          <w:b w:val="0"/>
          <w:bCs w:val="0"/>
        </w:rPr>
        <w:t>Studies relating to sex/gender differences in characteristics of autism</w:t>
      </w:r>
      <w:r w:rsidR="00CC78C4" w:rsidRPr="003076F2">
        <w:rPr>
          <w:rFonts w:asciiTheme="minorHAnsi" w:hAnsiTheme="minorHAnsi" w:cstheme="minorHAnsi"/>
          <w:b w:val="0"/>
          <w:bCs w:val="0"/>
          <w:noProof/>
          <w:webHidden/>
        </w:rPr>
        <w:tab/>
      </w:r>
      <w:r w:rsidR="00FA5898" w:rsidRPr="003076F2">
        <w:rPr>
          <w:rFonts w:asciiTheme="minorHAnsi" w:hAnsiTheme="minorHAnsi" w:cstheme="minorHAnsi"/>
          <w:b w:val="0"/>
          <w:bCs w:val="0"/>
          <w:noProof/>
          <w:webHidden/>
        </w:rPr>
        <w:t>2</w:t>
      </w:r>
      <w:r w:rsidR="00610828">
        <w:rPr>
          <w:rFonts w:asciiTheme="minorHAnsi" w:hAnsiTheme="minorHAnsi" w:cstheme="minorHAnsi"/>
          <w:b w:val="0"/>
          <w:bCs w:val="0"/>
          <w:noProof/>
          <w:webHidden/>
        </w:rPr>
        <w:t>3</w:t>
      </w:r>
    </w:p>
    <w:p w14:paraId="13C0ECD5" w14:textId="32E62051" w:rsidR="00CC78C4" w:rsidRPr="003076F2" w:rsidRDefault="00000000" w:rsidP="00A013B2">
      <w:pPr>
        <w:pStyle w:val="TableofFigures"/>
        <w:tabs>
          <w:tab w:val="right" w:leader="dot" w:pos="8777"/>
        </w:tabs>
        <w:spacing w:line="276" w:lineRule="auto"/>
        <w:rPr>
          <w:rFonts w:asciiTheme="minorHAnsi" w:hAnsiTheme="minorHAnsi" w:cstheme="minorHAnsi"/>
          <w:b w:val="0"/>
          <w:bCs w:val="0"/>
          <w:noProof/>
          <w:webHidden/>
        </w:rPr>
      </w:pPr>
      <w:hyperlink w:anchor="Table2_3" w:history="1">
        <w:r w:rsidR="00CC78C4" w:rsidRPr="003076F2">
          <w:rPr>
            <w:rStyle w:val="Hyperlink"/>
            <w:rFonts w:asciiTheme="minorHAnsi" w:hAnsiTheme="minorHAnsi" w:cstheme="minorHAnsi"/>
            <w:b w:val="0"/>
            <w:bCs w:val="0"/>
            <w:noProof/>
          </w:rPr>
          <w:t>Table 2.3</w:t>
        </w:r>
      </w:hyperlink>
      <w:r w:rsidR="00CC78C4" w:rsidRPr="003076F2">
        <w:rPr>
          <w:rFonts w:asciiTheme="minorHAnsi" w:hAnsiTheme="minorHAnsi" w:cstheme="minorHAnsi"/>
          <w:b w:val="0"/>
          <w:bCs w:val="0"/>
          <w:noProof/>
        </w:rPr>
        <w:t xml:space="preserve">: </w:t>
      </w:r>
      <w:r w:rsidR="00FA5898" w:rsidRPr="003076F2">
        <w:rPr>
          <w:rFonts w:asciiTheme="minorHAnsi" w:hAnsiTheme="minorHAnsi" w:cstheme="minorHAnsi"/>
          <w:b w:val="0"/>
          <w:bCs w:val="0"/>
        </w:rPr>
        <w:t>Studies relating to sex/gender differences in the age of autism diagnosis</w:t>
      </w:r>
      <w:r w:rsidR="00CC78C4" w:rsidRPr="003076F2">
        <w:rPr>
          <w:rFonts w:asciiTheme="minorHAnsi" w:hAnsiTheme="minorHAnsi" w:cstheme="minorHAnsi"/>
          <w:b w:val="0"/>
          <w:bCs w:val="0"/>
          <w:noProof/>
          <w:webHidden/>
        </w:rPr>
        <w:tab/>
      </w:r>
      <w:r w:rsidR="00FA5898" w:rsidRPr="003076F2">
        <w:rPr>
          <w:rFonts w:asciiTheme="minorHAnsi" w:hAnsiTheme="minorHAnsi" w:cstheme="minorHAnsi"/>
          <w:b w:val="0"/>
          <w:bCs w:val="0"/>
          <w:noProof/>
          <w:webHidden/>
        </w:rPr>
        <w:t>2</w:t>
      </w:r>
      <w:r w:rsidR="00610828">
        <w:rPr>
          <w:rFonts w:asciiTheme="minorHAnsi" w:hAnsiTheme="minorHAnsi" w:cstheme="minorHAnsi"/>
          <w:b w:val="0"/>
          <w:bCs w:val="0"/>
          <w:noProof/>
          <w:webHidden/>
        </w:rPr>
        <w:t>4</w:t>
      </w:r>
    </w:p>
    <w:p w14:paraId="580E0470" w14:textId="15CE83C2" w:rsidR="00FA5898" w:rsidRPr="003076F2" w:rsidRDefault="00000000" w:rsidP="00A013B2">
      <w:pPr>
        <w:tabs>
          <w:tab w:val="right" w:pos="8787"/>
        </w:tabs>
        <w:spacing w:line="276" w:lineRule="auto"/>
        <w:rPr>
          <w:rFonts w:asciiTheme="minorHAnsi" w:eastAsiaTheme="minorEastAsia" w:hAnsiTheme="minorHAnsi" w:cstheme="minorHAnsi"/>
          <w:sz w:val="20"/>
          <w:szCs w:val="20"/>
        </w:rPr>
      </w:pPr>
      <w:hyperlink w:anchor="Table2_4" w:history="1">
        <w:r w:rsidR="00FA5898" w:rsidRPr="003076F2">
          <w:rPr>
            <w:rStyle w:val="Hyperlink"/>
            <w:rFonts w:asciiTheme="minorHAnsi" w:eastAsiaTheme="minorEastAsia" w:hAnsiTheme="minorHAnsi" w:cstheme="minorHAnsi"/>
            <w:sz w:val="20"/>
            <w:szCs w:val="20"/>
          </w:rPr>
          <w:t>Table 2.4</w:t>
        </w:r>
      </w:hyperlink>
      <w:r w:rsidR="00FA5898" w:rsidRPr="003076F2">
        <w:rPr>
          <w:rFonts w:asciiTheme="minorHAnsi" w:eastAsiaTheme="minorEastAsia" w:hAnsiTheme="minorHAnsi" w:cstheme="minorHAnsi"/>
          <w:sz w:val="20"/>
          <w:szCs w:val="20"/>
        </w:rPr>
        <w:t xml:space="preserve">: </w:t>
      </w:r>
      <w:r w:rsidR="005D5B32" w:rsidRPr="003076F2">
        <w:rPr>
          <w:rFonts w:asciiTheme="minorHAnsi" w:hAnsiTheme="minorHAnsi" w:cstheme="minorHAnsi"/>
          <w:sz w:val="20"/>
          <w:szCs w:val="20"/>
        </w:rPr>
        <w:t>Studies relating to sex/gender differences in masking of autistic characteristics………………………..</w:t>
      </w:r>
      <w:r w:rsidR="005D5B32" w:rsidRPr="003076F2">
        <w:rPr>
          <w:rFonts w:asciiTheme="minorHAnsi" w:hAnsiTheme="minorHAnsi" w:cstheme="minorHAnsi"/>
          <w:noProof/>
          <w:webHidden/>
          <w:sz w:val="20"/>
          <w:szCs w:val="20"/>
        </w:rPr>
        <w:tab/>
      </w:r>
      <w:r w:rsidR="005D5B32" w:rsidRPr="003076F2">
        <w:rPr>
          <w:rFonts w:asciiTheme="minorHAnsi" w:hAnsiTheme="minorHAnsi" w:cstheme="minorHAnsi"/>
          <w:sz w:val="20"/>
          <w:szCs w:val="20"/>
        </w:rPr>
        <w:t>2</w:t>
      </w:r>
      <w:r w:rsidR="00610828">
        <w:rPr>
          <w:rFonts w:asciiTheme="minorHAnsi" w:hAnsiTheme="minorHAnsi" w:cstheme="minorHAnsi"/>
          <w:sz w:val="20"/>
          <w:szCs w:val="20"/>
        </w:rPr>
        <w:t>5</w:t>
      </w:r>
    </w:p>
    <w:p w14:paraId="4874609C" w14:textId="2FEFC034" w:rsidR="00FA5898" w:rsidRPr="003076F2" w:rsidRDefault="00000000" w:rsidP="00A013B2">
      <w:pPr>
        <w:tabs>
          <w:tab w:val="right" w:pos="8787"/>
        </w:tabs>
        <w:spacing w:line="276" w:lineRule="auto"/>
        <w:rPr>
          <w:rFonts w:asciiTheme="minorHAnsi" w:eastAsiaTheme="minorEastAsia" w:hAnsiTheme="minorHAnsi" w:cstheme="minorHAnsi"/>
          <w:sz w:val="20"/>
          <w:szCs w:val="20"/>
        </w:rPr>
      </w:pPr>
      <w:hyperlink w:anchor="Table2_5" w:history="1">
        <w:r w:rsidR="00FA5898" w:rsidRPr="003076F2">
          <w:rPr>
            <w:rStyle w:val="Hyperlink"/>
            <w:rFonts w:asciiTheme="minorHAnsi" w:eastAsiaTheme="minorEastAsia" w:hAnsiTheme="minorHAnsi" w:cstheme="minorHAnsi"/>
            <w:sz w:val="20"/>
            <w:szCs w:val="20"/>
          </w:rPr>
          <w:t>Table 2.5</w:t>
        </w:r>
      </w:hyperlink>
      <w:r w:rsidR="00FA5898" w:rsidRPr="003076F2">
        <w:rPr>
          <w:rFonts w:asciiTheme="minorHAnsi" w:eastAsiaTheme="minorEastAsia" w:hAnsiTheme="minorHAnsi" w:cstheme="minorHAnsi"/>
          <w:sz w:val="20"/>
          <w:szCs w:val="20"/>
        </w:rPr>
        <w:t xml:space="preserve">: </w:t>
      </w:r>
      <w:r w:rsidR="005D5B32" w:rsidRPr="003076F2">
        <w:rPr>
          <w:rFonts w:asciiTheme="minorHAnsi" w:hAnsiTheme="minorHAnsi" w:cstheme="minorHAnsi"/>
          <w:sz w:val="20"/>
          <w:szCs w:val="20"/>
        </w:rPr>
        <w:t>Summary of sex/gender differences in presentation of autistic characteristics…………………………..2</w:t>
      </w:r>
      <w:r w:rsidR="00610828">
        <w:rPr>
          <w:rFonts w:asciiTheme="minorHAnsi" w:hAnsiTheme="minorHAnsi" w:cstheme="minorHAnsi"/>
          <w:sz w:val="20"/>
          <w:szCs w:val="20"/>
        </w:rPr>
        <w:t>9</w:t>
      </w:r>
    </w:p>
    <w:p w14:paraId="7DAFA458" w14:textId="0BA9D567" w:rsidR="005D5B32" w:rsidRPr="003076F2" w:rsidRDefault="00000000" w:rsidP="00A013B2">
      <w:pPr>
        <w:tabs>
          <w:tab w:val="right" w:pos="8787"/>
        </w:tabs>
        <w:spacing w:line="276" w:lineRule="auto"/>
        <w:rPr>
          <w:rFonts w:asciiTheme="minorHAnsi" w:eastAsiaTheme="minorEastAsia" w:hAnsiTheme="minorHAnsi" w:cstheme="minorHAnsi"/>
          <w:sz w:val="20"/>
          <w:szCs w:val="20"/>
        </w:rPr>
      </w:pPr>
      <w:hyperlink w:anchor="Table2_6" w:history="1">
        <w:r w:rsidR="005D5B32" w:rsidRPr="003076F2">
          <w:rPr>
            <w:rStyle w:val="Hyperlink"/>
            <w:rFonts w:asciiTheme="minorHAnsi" w:eastAsiaTheme="minorEastAsia" w:hAnsiTheme="minorHAnsi" w:cstheme="minorHAnsi"/>
            <w:sz w:val="20"/>
            <w:szCs w:val="20"/>
          </w:rPr>
          <w:t>Table 2.6</w:t>
        </w:r>
      </w:hyperlink>
      <w:r w:rsidR="005D5B32" w:rsidRPr="003076F2">
        <w:rPr>
          <w:rFonts w:asciiTheme="minorHAnsi" w:eastAsiaTheme="minorEastAsia" w:hAnsiTheme="minorHAnsi" w:cstheme="minorHAnsi"/>
          <w:sz w:val="20"/>
          <w:szCs w:val="20"/>
        </w:rPr>
        <w:t xml:space="preserve">: </w:t>
      </w:r>
      <w:r w:rsidR="005D5B32" w:rsidRPr="003076F2">
        <w:rPr>
          <w:rFonts w:asciiTheme="minorHAnsi" w:hAnsiTheme="minorHAnsi" w:cstheme="minorHAnsi"/>
          <w:sz w:val="20"/>
          <w:szCs w:val="20"/>
        </w:rPr>
        <w:t>Summary of sex/gender differences in age of diagnosis …………………………..………………………………..</w:t>
      </w:r>
      <w:r w:rsidR="00944E42">
        <w:rPr>
          <w:rFonts w:asciiTheme="minorHAnsi" w:hAnsiTheme="minorHAnsi" w:cstheme="minorHAnsi"/>
          <w:sz w:val="20"/>
          <w:szCs w:val="20"/>
        </w:rPr>
        <w:t>33</w:t>
      </w:r>
    </w:p>
    <w:p w14:paraId="5640CB4A" w14:textId="2BF97745" w:rsidR="005D5B32" w:rsidRPr="003076F2" w:rsidRDefault="00000000" w:rsidP="00A013B2">
      <w:pPr>
        <w:tabs>
          <w:tab w:val="right" w:pos="8787"/>
        </w:tabs>
        <w:spacing w:line="276" w:lineRule="auto"/>
        <w:rPr>
          <w:rFonts w:asciiTheme="minorHAnsi" w:eastAsiaTheme="minorEastAsia" w:hAnsiTheme="minorHAnsi" w:cstheme="minorHAnsi"/>
          <w:sz w:val="20"/>
          <w:szCs w:val="20"/>
        </w:rPr>
      </w:pPr>
      <w:hyperlink w:anchor="Table2_7" w:history="1">
        <w:r w:rsidR="005D5B32" w:rsidRPr="003076F2">
          <w:rPr>
            <w:rStyle w:val="Hyperlink"/>
            <w:rFonts w:asciiTheme="minorHAnsi" w:eastAsiaTheme="minorEastAsia" w:hAnsiTheme="minorHAnsi" w:cstheme="minorHAnsi"/>
            <w:sz w:val="20"/>
            <w:szCs w:val="20"/>
          </w:rPr>
          <w:t>Table 2.7</w:t>
        </w:r>
      </w:hyperlink>
      <w:r w:rsidR="005D5B32" w:rsidRPr="003076F2">
        <w:rPr>
          <w:rFonts w:asciiTheme="minorHAnsi" w:eastAsiaTheme="minorEastAsia" w:hAnsiTheme="minorHAnsi" w:cstheme="minorHAnsi"/>
          <w:sz w:val="20"/>
          <w:szCs w:val="20"/>
        </w:rPr>
        <w:t xml:space="preserve">: </w:t>
      </w:r>
      <w:r w:rsidR="005D5B32" w:rsidRPr="003076F2">
        <w:rPr>
          <w:rFonts w:asciiTheme="minorHAnsi" w:hAnsiTheme="minorHAnsi" w:cstheme="minorHAnsi"/>
          <w:sz w:val="20"/>
          <w:szCs w:val="20"/>
        </w:rPr>
        <w:t>Summary of sex/gender differences in autistic masking …………………………..………………………………..3</w:t>
      </w:r>
      <w:r w:rsidR="00610828">
        <w:rPr>
          <w:rFonts w:asciiTheme="minorHAnsi" w:hAnsiTheme="minorHAnsi" w:cstheme="minorHAnsi"/>
          <w:sz w:val="20"/>
          <w:szCs w:val="20"/>
        </w:rPr>
        <w:t>3</w:t>
      </w:r>
    </w:p>
    <w:p w14:paraId="6B4A5190" w14:textId="13E407AA" w:rsidR="00CC78C4" w:rsidRPr="003076F2" w:rsidRDefault="00000000" w:rsidP="00A013B2">
      <w:pPr>
        <w:pStyle w:val="TableofFigures"/>
        <w:tabs>
          <w:tab w:val="right" w:leader="dot" w:pos="8777"/>
        </w:tabs>
        <w:spacing w:line="276" w:lineRule="auto"/>
        <w:rPr>
          <w:rFonts w:asciiTheme="minorHAnsi" w:eastAsiaTheme="minorEastAsia" w:hAnsiTheme="minorHAnsi" w:cstheme="minorHAnsi"/>
          <w:b w:val="0"/>
          <w:bCs w:val="0"/>
          <w:noProof/>
        </w:rPr>
      </w:pPr>
      <w:hyperlink w:anchor="TableA1_1" w:history="1">
        <w:r w:rsidR="00CC78C4" w:rsidRPr="003076F2">
          <w:rPr>
            <w:rStyle w:val="Hyperlink"/>
            <w:rFonts w:asciiTheme="minorHAnsi" w:hAnsiTheme="minorHAnsi" w:cstheme="minorHAnsi"/>
            <w:b w:val="0"/>
            <w:bCs w:val="0"/>
            <w:noProof/>
          </w:rPr>
          <w:t>Table A1.1</w:t>
        </w:r>
      </w:hyperlink>
      <w:r w:rsidR="00CC78C4" w:rsidRPr="003076F2">
        <w:rPr>
          <w:rFonts w:asciiTheme="minorHAnsi" w:hAnsiTheme="minorHAnsi" w:cstheme="minorHAnsi"/>
          <w:b w:val="0"/>
          <w:bCs w:val="0"/>
          <w:noProof/>
        </w:rPr>
        <w:t xml:space="preserve">: </w:t>
      </w:r>
      <w:r w:rsidR="005D5B32" w:rsidRPr="003076F2">
        <w:rPr>
          <w:rFonts w:asciiTheme="minorHAnsi" w:eastAsia="Calibri" w:hAnsiTheme="minorHAnsi" w:cstheme="minorHAnsi"/>
          <w:b w:val="0"/>
          <w:bCs w:val="0"/>
        </w:rPr>
        <w:t>Critical appraisal checklist for systematic reviews and research synthesis</w:t>
      </w:r>
      <w:r w:rsidR="00CC78C4" w:rsidRPr="003076F2">
        <w:rPr>
          <w:rFonts w:asciiTheme="minorHAnsi" w:hAnsiTheme="minorHAnsi" w:cstheme="minorHAnsi"/>
          <w:b w:val="0"/>
          <w:bCs w:val="0"/>
          <w:noProof/>
          <w:webHidden/>
        </w:rPr>
        <w:tab/>
      </w:r>
      <w:r w:rsidR="009B7EE4">
        <w:rPr>
          <w:rFonts w:asciiTheme="minorHAnsi" w:hAnsiTheme="minorHAnsi" w:cstheme="minorHAnsi"/>
          <w:b w:val="0"/>
          <w:bCs w:val="0"/>
          <w:noProof/>
          <w:webHidden/>
        </w:rPr>
        <w:t>53</w:t>
      </w:r>
    </w:p>
    <w:p w14:paraId="1D27E545" w14:textId="17FD031C" w:rsidR="00CC78C4" w:rsidRPr="003076F2" w:rsidRDefault="00000000" w:rsidP="00A013B2">
      <w:pPr>
        <w:pStyle w:val="TableofFigures"/>
        <w:tabs>
          <w:tab w:val="right" w:leader="dot" w:pos="8777"/>
        </w:tabs>
        <w:spacing w:line="276" w:lineRule="auto"/>
        <w:rPr>
          <w:rFonts w:asciiTheme="minorHAnsi" w:eastAsiaTheme="minorEastAsia" w:hAnsiTheme="minorHAnsi" w:cstheme="minorHAnsi"/>
          <w:b w:val="0"/>
          <w:bCs w:val="0"/>
          <w:noProof/>
        </w:rPr>
      </w:pPr>
      <w:hyperlink w:anchor="TableA1_2" w:history="1">
        <w:r w:rsidR="00CC78C4" w:rsidRPr="003076F2">
          <w:rPr>
            <w:rStyle w:val="Hyperlink"/>
            <w:rFonts w:asciiTheme="minorHAnsi" w:hAnsiTheme="minorHAnsi" w:cstheme="minorHAnsi"/>
            <w:b w:val="0"/>
            <w:bCs w:val="0"/>
            <w:noProof/>
          </w:rPr>
          <w:t>Table A1.2</w:t>
        </w:r>
      </w:hyperlink>
      <w:r w:rsidR="00CC78C4" w:rsidRPr="003076F2">
        <w:rPr>
          <w:rFonts w:asciiTheme="minorHAnsi" w:hAnsiTheme="minorHAnsi" w:cstheme="minorHAnsi"/>
          <w:b w:val="0"/>
          <w:bCs w:val="0"/>
          <w:noProof/>
        </w:rPr>
        <w:t xml:space="preserve">: </w:t>
      </w:r>
      <w:r w:rsidR="00F03154" w:rsidRPr="003076F2">
        <w:rPr>
          <w:rFonts w:asciiTheme="minorHAnsi" w:hAnsiTheme="minorHAnsi" w:cstheme="minorHAnsi"/>
          <w:b w:val="0"/>
          <w:bCs w:val="0"/>
        </w:rPr>
        <w:t>Grades for Recommendations</w:t>
      </w:r>
      <w:r w:rsidR="00CC78C4" w:rsidRPr="003076F2">
        <w:rPr>
          <w:rFonts w:asciiTheme="minorHAnsi" w:hAnsiTheme="minorHAnsi" w:cstheme="minorHAnsi"/>
          <w:b w:val="0"/>
          <w:bCs w:val="0"/>
          <w:noProof/>
          <w:webHidden/>
        </w:rPr>
        <w:tab/>
      </w:r>
      <w:r w:rsidR="009B7EE4">
        <w:rPr>
          <w:rFonts w:asciiTheme="minorHAnsi" w:hAnsiTheme="minorHAnsi" w:cstheme="minorHAnsi"/>
          <w:b w:val="0"/>
          <w:bCs w:val="0"/>
          <w:noProof/>
          <w:webHidden/>
        </w:rPr>
        <w:t>54</w:t>
      </w:r>
    </w:p>
    <w:p w14:paraId="1E934762" w14:textId="511888F9" w:rsidR="00CC78C4" w:rsidRPr="003076F2" w:rsidRDefault="00000000" w:rsidP="00A013B2">
      <w:pPr>
        <w:pStyle w:val="TableofFigures"/>
        <w:tabs>
          <w:tab w:val="right" w:leader="dot" w:pos="8777"/>
        </w:tabs>
        <w:spacing w:line="276" w:lineRule="auto"/>
        <w:rPr>
          <w:rFonts w:asciiTheme="minorHAnsi" w:hAnsiTheme="minorHAnsi" w:cstheme="minorHAnsi"/>
          <w:b w:val="0"/>
          <w:bCs w:val="0"/>
          <w:noProof/>
          <w:webHidden/>
        </w:rPr>
      </w:pPr>
      <w:hyperlink w:anchor="TableA3_1" w:history="1">
        <w:r w:rsidR="00A013B2" w:rsidRPr="003076F2">
          <w:rPr>
            <w:rStyle w:val="Hyperlink"/>
            <w:rFonts w:asciiTheme="minorHAnsi" w:hAnsiTheme="minorHAnsi" w:cstheme="minorHAnsi"/>
            <w:b w:val="0"/>
            <w:bCs w:val="0"/>
            <w:noProof/>
          </w:rPr>
          <w:t>Table A3.1</w:t>
        </w:r>
      </w:hyperlink>
      <w:r w:rsidR="00CC78C4" w:rsidRPr="003076F2">
        <w:rPr>
          <w:rFonts w:asciiTheme="minorHAnsi" w:hAnsiTheme="minorHAnsi" w:cstheme="minorHAnsi"/>
          <w:b w:val="0"/>
          <w:bCs w:val="0"/>
          <w:noProof/>
        </w:rPr>
        <w:t xml:space="preserve">: </w:t>
      </w:r>
      <w:r w:rsidR="00A013B2" w:rsidRPr="003076F2">
        <w:rPr>
          <w:rFonts w:asciiTheme="minorHAnsi" w:hAnsiTheme="minorHAnsi" w:cstheme="minorHAnsi"/>
          <w:b w:val="0"/>
          <w:bCs w:val="0"/>
        </w:rPr>
        <w:t>Sex/gender differences in autistic characteristics</w:t>
      </w:r>
      <w:r w:rsidR="00CC78C4" w:rsidRPr="003076F2">
        <w:rPr>
          <w:rFonts w:asciiTheme="minorHAnsi" w:hAnsiTheme="minorHAnsi" w:cstheme="minorHAnsi"/>
          <w:b w:val="0"/>
          <w:bCs w:val="0"/>
          <w:noProof/>
          <w:webHidden/>
        </w:rPr>
        <w:tab/>
      </w:r>
      <w:r w:rsidR="00757C58">
        <w:rPr>
          <w:rFonts w:asciiTheme="minorHAnsi" w:hAnsiTheme="minorHAnsi" w:cstheme="minorHAnsi"/>
          <w:b w:val="0"/>
          <w:bCs w:val="0"/>
          <w:noProof/>
          <w:webHidden/>
        </w:rPr>
        <w:t>60</w:t>
      </w:r>
    </w:p>
    <w:p w14:paraId="63427D13" w14:textId="1599775F" w:rsidR="00A013B2" w:rsidRPr="003076F2" w:rsidRDefault="00000000" w:rsidP="00726948">
      <w:pPr>
        <w:pStyle w:val="TOC1"/>
        <w:tabs>
          <w:tab w:val="clear" w:pos="8494"/>
          <w:tab w:val="right" w:leader="dot" w:pos="8787"/>
        </w:tabs>
        <w:spacing w:before="0" w:after="0" w:line="276" w:lineRule="auto"/>
        <w:rPr>
          <w:rFonts w:asciiTheme="minorHAnsi" w:hAnsiTheme="minorHAnsi" w:cstheme="minorHAnsi"/>
          <w:webHidden/>
          <w:sz w:val="20"/>
          <w:szCs w:val="20"/>
        </w:rPr>
      </w:pPr>
      <w:hyperlink w:anchor="TableA3_2" w:history="1">
        <w:r w:rsidR="00A013B2" w:rsidRPr="003076F2">
          <w:rPr>
            <w:rStyle w:val="Hyperlink"/>
            <w:rFonts w:asciiTheme="minorHAnsi" w:hAnsiTheme="minorHAnsi" w:cstheme="minorHAnsi"/>
            <w:sz w:val="20"/>
            <w:szCs w:val="20"/>
          </w:rPr>
          <w:t>Table A3.2</w:t>
        </w:r>
      </w:hyperlink>
      <w:r w:rsidR="00A013B2" w:rsidRPr="003076F2">
        <w:rPr>
          <w:rFonts w:asciiTheme="minorHAnsi" w:hAnsiTheme="minorHAnsi" w:cstheme="minorHAnsi"/>
          <w:sz w:val="20"/>
          <w:szCs w:val="20"/>
        </w:rPr>
        <w:t>: Sex/gender differences in age of autism diagnosis</w:t>
      </w:r>
      <w:r w:rsidR="00A013B2" w:rsidRPr="003076F2">
        <w:rPr>
          <w:rFonts w:asciiTheme="minorHAnsi" w:hAnsiTheme="minorHAnsi" w:cstheme="minorHAnsi"/>
          <w:webHidden/>
          <w:sz w:val="20"/>
          <w:szCs w:val="20"/>
        </w:rPr>
        <w:tab/>
      </w:r>
      <w:r w:rsidR="00726948" w:rsidRPr="003076F2">
        <w:rPr>
          <w:rFonts w:asciiTheme="minorHAnsi" w:hAnsiTheme="minorHAnsi" w:cstheme="minorHAnsi"/>
          <w:webHidden/>
          <w:sz w:val="20"/>
          <w:szCs w:val="20"/>
        </w:rPr>
        <w:t>6</w:t>
      </w:r>
      <w:r w:rsidR="00757C58">
        <w:rPr>
          <w:rFonts w:asciiTheme="minorHAnsi" w:hAnsiTheme="minorHAnsi" w:cstheme="minorHAnsi"/>
          <w:webHidden/>
          <w:sz w:val="20"/>
          <w:szCs w:val="20"/>
        </w:rPr>
        <w:t>6</w:t>
      </w:r>
    </w:p>
    <w:p w14:paraId="7033B95F" w14:textId="18DEEEDB" w:rsidR="00F955DC" w:rsidRPr="003076F2" w:rsidRDefault="00000000" w:rsidP="00726948">
      <w:pPr>
        <w:pStyle w:val="TOC1"/>
        <w:tabs>
          <w:tab w:val="clear" w:pos="8494"/>
          <w:tab w:val="right" w:leader="dot" w:pos="8787"/>
        </w:tabs>
        <w:spacing w:before="0" w:after="0" w:line="276" w:lineRule="auto"/>
        <w:ind w:right="-2"/>
        <w:rPr>
          <w:sz w:val="20"/>
          <w:szCs w:val="20"/>
        </w:rPr>
      </w:pPr>
      <w:hyperlink w:anchor="TableA3_3" w:history="1">
        <w:r w:rsidR="00A013B2" w:rsidRPr="003076F2">
          <w:rPr>
            <w:rStyle w:val="Hyperlink"/>
            <w:rFonts w:asciiTheme="minorHAnsi" w:hAnsiTheme="minorHAnsi" w:cstheme="minorHAnsi"/>
            <w:sz w:val="20"/>
            <w:szCs w:val="20"/>
          </w:rPr>
          <w:t>Table A3.</w:t>
        </w:r>
        <w:r w:rsidR="00726948" w:rsidRPr="003076F2">
          <w:rPr>
            <w:rStyle w:val="Hyperlink"/>
            <w:rFonts w:asciiTheme="minorHAnsi" w:hAnsiTheme="minorHAnsi" w:cstheme="minorHAnsi"/>
            <w:sz w:val="20"/>
            <w:szCs w:val="20"/>
          </w:rPr>
          <w:t>3</w:t>
        </w:r>
      </w:hyperlink>
      <w:r w:rsidR="00A013B2" w:rsidRPr="003076F2">
        <w:rPr>
          <w:rFonts w:asciiTheme="minorHAnsi" w:hAnsiTheme="minorHAnsi" w:cstheme="minorHAnsi"/>
          <w:sz w:val="20"/>
          <w:szCs w:val="20"/>
        </w:rPr>
        <w:t xml:space="preserve">: Sex/gender differences in autistic </w:t>
      </w:r>
      <w:r w:rsidR="00726948" w:rsidRPr="003076F2">
        <w:rPr>
          <w:rFonts w:asciiTheme="minorHAnsi" w:hAnsiTheme="minorHAnsi" w:cstheme="minorHAnsi"/>
          <w:sz w:val="20"/>
          <w:szCs w:val="20"/>
        </w:rPr>
        <w:t>masking</w:t>
      </w:r>
      <w:r w:rsidR="00A013B2" w:rsidRPr="003076F2">
        <w:rPr>
          <w:rFonts w:asciiTheme="minorHAnsi" w:hAnsiTheme="minorHAnsi" w:cstheme="minorHAnsi"/>
          <w:webHidden/>
          <w:sz w:val="20"/>
          <w:szCs w:val="20"/>
        </w:rPr>
        <w:tab/>
      </w:r>
      <w:r w:rsidR="00726948" w:rsidRPr="003076F2">
        <w:rPr>
          <w:rFonts w:asciiTheme="minorHAnsi" w:hAnsiTheme="minorHAnsi" w:cstheme="minorHAnsi"/>
          <w:webHidden/>
          <w:sz w:val="20"/>
          <w:szCs w:val="20"/>
        </w:rPr>
        <w:t>6</w:t>
      </w:r>
      <w:r w:rsidR="00757C58">
        <w:rPr>
          <w:rFonts w:asciiTheme="minorHAnsi" w:hAnsiTheme="minorHAnsi" w:cstheme="minorHAnsi"/>
          <w:webHidden/>
          <w:sz w:val="20"/>
          <w:szCs w:val="20"/>
        </w:rPr>
        <w:t>8</w:t>
      </w:r>
      <w:r w:rsidR="00F955DC" w:rsidRPr="003076F2">
        <w:rPr>
          <w:rFonts w:asciiTheme="minorHAnsi" w:hAnsiTheme="minorHAnsi" w:cstheme="minorHAnsi"/>
          <w:sz w:val="20"/>
          <w:szCs w:val="20"/>
        </w:rPr>
        <w:fldChar w:fldCharType="begin"/>
      </w:r>
      <w:r w:rsidR="00F955DC" w:rsidRPr="003076F2">
        <w:rPr>
          <w:rFonts w:asciiTheme="minorHAnsi" w:hAnsiTheme="minorHAnsi" w:cstheme="minorHAnsi"/>
          <w:sz w:val="20"/>
          <w:szCs w:val="20"/>
        </w:rPr>
        <w:instrText xml:space="preserve"> TOC \t "GL Heading 2,2,GL Heading 3,3,GL Heading 1,1" </w:instrText>
      </w:r>
      <w:r w:rsidR="00F955DC" w:rsidRPr="003076F2">
        <w:rPr>
          <w:rFonts w:asciiTheme="minorHAnsi" w:hAnsiTheme="minorHAnsi" w:cstheme="minorHAnsi"/>
          <w:sz w:val="20"/>
          <w:szCs w:val="20"/>
        </w:rPr>
        <w:fldChar w:fldCharType="separate"/>
      </w:r>
    </w:p>
    <w:p w14:paraId="7550EE32" w14:textId="77777777" w:rsidR="00D2167F" w:rsidRDefault="00F955DC" w:rsidP="00A013B2">
      <w:pPr>
        <w:pStyle w:val="TOC1"/>
        <w:tabs>
          <w:tab w:val="clear" w:pos="8494"/>
          <w:tab w:val="right" w:leader="dot" w:pos="8787"/>
        </w:tabs>
        <w:spacing w:before="0" w:after="0" w:line="276" w:lineRule="auto"/>
        <w:rPr>
          <w:rFonts w:asciiTheme="minorHAnsi" w:hAnsiTheme="minorHAnsi" w:cstheme="minorHAnsi"/>
          <w:sz w:val="20"/>
          <w:szCs w:val="20"/>
        </w:rPr>
      </w:pPr>
      <w:r w:rsidRPr="003076F2">
        <w:rPr>
          <w:rFonts w:asciiTheme="minorHAnsi" w:hAnsiTheme="minorHAnsi" w:cstheme="minorHAnsi"/>
          <w:sz w:val="20"/>
          <w:szCs w:val="20"/>
        </w:rPr>
        <w:fldChar w:fldCharType="end"/>
      </w:r>
    </w:p>
    <w:p w14:paraId="38F23E86" w14:textId="77777777" w:rsidR="00337CBE" w:rsidRPr="00337CBE" w:rsidRDefault="00337CBE" w:rsidP="00337CBE">
      <w:pPr>
        <w:sectPr w:rsidR="00337CBE" w:rsidRPr="00337CBE" w:rsidSect="00371533">
          <w:headerReference w:type="default" r:id="rId20"/>
          <w:pgSz w:w="11907" w:h="16834" w:code="9"/>
          <w:pgMar w:top="1418" w:right="1418" w:bottom="1418" w:left="1418" w:header="567" w:footer="425" w:gutter="284"/>
          <w:pgNumType w:fmt="lowerRoman" w:start="3"/>
          <w:cols w:space="720"/>
          <w:docGrid w:linePitch="326"/>
        </w:sectPr>
      </w:pPr>
    </w:p>
    <w:p w14:paraId="673F496B"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Calibri" w:hAnsi="Calibri"/>
          <w:color w:val="7B7B7B" w:themeColor="accent3" w:themeShade="BF"/>
          <w:spacing w:val="-10"/>
          <w:sz w:val="44"/>
          <w:szCs w:val="44"/>
        </w:rPr>
      </w:pPr>
      <w:bookmarkStart w:id="81" w:name="_Toc371965315"/>
      <w:bookmarkStart w:id="82" w:name="_Toc511695483"/>
      <w:bookmarkStart w:id="83" w:name="_Toc8216543"/>
      <w:bookmarkStart w:id="84" w:name="_Toc23969209"/>
      <w:bookmarkStart w:id="85" w:name="_Toc25758606"/>
      <w:bookmarkStart w:id="86" w:name="_Toc25763877"/>
      <w:bookmarkStart w:id="87" w:name="_Toc56091700"/>
      <w:bookmarkStart w:id="88" w:name="_Toc68714913"/>
      <w:bookmarkStart w:id="89" w:name="_Toc102405115"/>
      <w:bookmarkStart w:id="90" w:name="_Toc131381691"/>
      <w:bookmarkStart w:id="91" w:name="_Toc131383460"/>
      <w:bookmarkStart w:id="92" w:name="_Toc166869195"/>
    </w:p>
    <w:p w14:paraId="2EECBA19"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Calibri" w:hAnsi="Calibri"/>
          <w:color w:val="7B7B7B" w:themeColor="accent3" w:themeShade="BF"/>
          <w:spacing w:val="-10"/>
          <w:sz w:val="44"/>
          <w:szCs w:val="44"/>
        </w:rPr>
      </w:pPr>
    </w:p>
    <w:p w14:paraId="1EA92BD8"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Calibri" w:hAnsi="Calibri"/>
          <w:color w:val="7B7B7B" w:themeColor="accent3" w:themeShade="BF"/>
          <w:spacing w:val="-10"/>
          <w:sz w:val="44"/>
          <w:szCs w:val="44"/>
        </w:rPr>
      </w:pPr>
    </w:p>
    <w:p w14:paraId="16498475" w14:textId="70881476" w:rsidR="00337CBE" w:rsidRPr="00BC00F2" w:rsidRDefault="00337CBE" w:rsidP="00337CBE">
      <w:pPr>
        <w:spacing w:before="1800"/>
        <w:jc w:val="center"/>
        <w:rPr>
          <w:rFonts w:ascii="Calibri" w:hAnsi="Calibri"/>
          <w:color w:val="7B7B7B" w:themeColor="accent3" w:themeShade="BF"/>
          <w:spacing w:val="-10"/>
          <w:sz w:val="44"/>
          <w:szCs w:val="44"/>
        </w:rPr>
      </w:pPr>
      <w:proofErr w:type="spellStart"/>
      <w:r w:rsidRPr="00BC00F2">
        <w:rPr>
          <w:rFonts w:ascii="Calibri" w:hAnsi="Calibri"/>
          <w:color w:val="7B7B7B" w:themeColor="accent3" w:themeShade="BF"/>
          <w:spacing w:val="-10"/>
          <w:sz w:val="44"/>
          <w:szCs w:val="44"/>
        </w:rPr>
        <w:t>Haere</w:t>
      </w:r>
      <w:proofErr w:type="spellEnd"/>
      <w:r w:rsidRPr="00BC00F2">
        <w:rPr>
          <w:rFonts w:ascii="Calibri" w:hAnsi="Calibri"/>
          <w:color w:val="7B7B7B" w:themeColor="accent3" w:themeShade="BF"/>
          <w:spacing w:val="-10"/>
          <w:sz w:val="44"/>
          <w:szCs w:val="44"/>
        </w:rPr>
        <w:t xml:space="preserve"> </w:t>
      </w:r>
      <w:proofErr w:type="spellStart"/>
      <w:r w:rsidRPr="00BC00F2">
        <w:rPr>
          <w:rFonts w:ascii="Calibri" w:hAnsi="Calibri"/>
          <w:color w:val="7B7B7B" w:themeColor="accent3" w:themeShade="BF"/>
          <w:spacing w:val="-10"/>
          <w:sz w:val="44"/>
          <w:szCs w:val="44"/>
        </w:rPr>
        <w:t>i</w:t>
      </w:r>
      <w:proofErr w:type="spellEnd"/>
      <w:r w:rsidRPr="00BC00F2">
        <w:rPr>
          <w:rFonts w:ascii="Calibri" w:hAnsi="Calibri"/>
          <w:color w:val="7B7B7B" w:themeColor="accent3" w:themeShade="BF"/>
          <w:spacing w:val="-10"/>
          <w:sz w:val="44"/>
          <w:szCs w:val="44"/>
        </w:rPr>
        <w:t xml:space="preserve"> muri </w:t>
      </w:r>
      <w:proofErr w:type="spellStart"/>
      <w:r w:rsidRPr="00BC00F2">
        <w:rPr>
          <w:rFonts w:ascii="Calibri" w:hAnsi="Calibri"/>
          <w:color w:val="7B7B7B" w:themeColor="accent3" w:themeShade="BF"/>
          <w:spacing w:val="-10"/>
          <w:sz w:val="44"/>
          <w:szCs w:val="44"/>
        </w:rPr>
        <w:t>i</w:t>
      </w:r>
      <w:proofErr w:type="spellEnd"/>
      <w:r w:rsidRPr="00BC00F2">
        <w:rPr>
          <w:rFonts w:ascii="Calibri" w:hAnsi="Calibri"/>
          <w:color w:val="7B7B7B" w:themeColor="accent3" w:themeShade="BF"/>
          <w:spacing w:val="-10"/>
          <w:sz w:val="44"/>
          <w:szCs w:val="44"/>
        </w:rPr>
        <w:t xml:space="preserve"> te </w:t>
      </w:r>
      <w:proofErr w:type="spellStart"/>
      <w:r w:rsidRPr="00BC00F2">
        <w:rPr>
          <w:rFonts w:ascii="Calibri" w:hAnsi="Calibri"/>
          <w:color w:val="7B7B7B" w:themeColor="accent3" w:themeShade="BF"/>
          <w:spacing w:val="-10"/>
          <w:sz w:val="44"/>
          <w:szCs w:val="44"/>
        </w:rPr>
        <w:t>tuarā</w:t>
      </w:r>
      <w:proofErr w:type="spellEnd"/>
      <w:r w:rsidRPr="00BC00F2">
        <w:rPr>
          <w:rFonts w:ascii="Calibri" w:hAnsi="Calibri"/>
          <w:color w:val="7B7B7B" w:themeColor="accent3" w:themeShade="BF"/>
          <w:spacing w:val="-10"/>
          <w:sz w:val="44"/>
          <w:szCs w:val="44"/>
        </w:rPr>
        <w:t xml:space="preserve"> o Te </w:t>
      </w:r>
      <w:proofErr w:type="spellStart"/>
      <w:r w:rsidRPr="00BC00F2">
        <w:rPr>
          <w:rFonts w:ascii="Calibri" w:hAnsi="Calibri"/>
          <w:color w:val="7B7B7B" w:themeColor="accent3" w:themeShade="BF"/>
          <w:spacing w:val="-10"/>
          <w:sz w:val="44"/>
          <w:szCs w:val="44"/>
        </w:rPr>
        <w:t>Whāpuku</w:t>
      </w:r>
      <w:proofErr w:type="spellEnd"/>
    </w:p>
    <w:p w14:paraId="1D6B360D" w14:textId="77777777" w:rsidR="00337CBE" w:rsidRDefault="00337CBE" w:rsidP="00337CBE">
      <w:pPr>
        <w:jc w:val="center"/>
        <w:rPr>
          <w:rFonts w:ascii="Calibri" w:hAnsi="Calibri"/>
          <w:color w:val="808080" w:themeColor="background1" w:themeShade="80"/>
          <w:spacing w:val="-10"/>
          <w:sz w:val="36"/>
          <w:szCs w:val="36"/>
        </w:rPr>
      </w:pPr>
      <w:r w:rsidRPr="00516CCC">
        <w:rPr>
          <w:rFonts w:ascii="Calibri" w:hAnsi="Calibri"/>
          <w:color w:val="808080" w:themeColor="background1" w:themeShade="80"/>
          <w:spacing w:val="-10"/>
          <w:sz w:val="36"/>
          <w:szCs w:val="36"/>
        </w:rPr>
        <w:t>We can achieve success by following</w:t>
      </w:r>
      <w:r>
        <w:rPr>
          <w:rFonts w:ascii="Calibri" w:hAnsi="Calibri"/>
          <w:color w:val="808080" w:themeColor="background1" w:themeShade="80"/>
          <w:spacing w:val="-10"/>
          <w:sz w:val="36"/>
          <w:szCs w:val="36"/>
        </w:rPr>
        <w:br/>
      </w:r>
      <w:r w:rsidRPr="00516CCC">
        <w:rPr>
          <w:rFonts w:ascii="Calibri" w:hAnsi="Calibri"/>
          <w:color w:val="808080" w:themeColor="background1" w:themeShade="80"/>
          <w:spacing w:val="-10"/>
          <w:sz w:val="36"/>
          <w:szCs w:val="36"/>
        </w:rPr>
        <w:t>the lead of a person with great mana</w:t>
      </w:r>
    </w:p>
    <w:p w14:paraId="35055762"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Helvetica Neue" w:eastAsia="Calibri" w:hAnsi="Helvetica Neue" w:cs="Helvetica Neue"/>
          <w:color w:val="000000" w:themeColor="text1"/>
          <w:sz w:val="30"/>
          <w:szCs w:val="30"/>
          <w:lang w:val="en-GB"/>
        </w:rPr>
      </w:pPr>
    </w:p>
    <w:p w14:paraId="49BB141F"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Calibri" w:hAnsi="Calibri"/>
          <w:color w:val="7B7B7B" w:themeColor="accent3" w:themeShade="BF"/>
          <w:spacing w:val="-10"/>
          <w:sz w:val="44"/>
          <w:szCs w:val="44"/>
        </w:rPr>
      </w:pPr>
    </w:p>
    <w:p w14:paraId="3A1AA965" w14:textId="77777777" w:rsidR="00337CBE" w:rsidRDefault="00337CBE"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Calibri" w:hAnsi="Calibri"/>
          <w:color w:val="7B7B7B" w:themeColor="accent3" w:themeShade="BF"/>
          <w:spacing w:val="-10"/>
          <w:sz w:val="44"/>
          <w:szCs w:val="44"/>
        </w:rPr>
      </w:pPr>
    </w:p>
    <w:p w14:paraId="165ABFD4" w14:textId="11C9E0CF" w:rsidR="00337CBE" w:rsidRPr="00D307A6" w:rsidRDefault="00337CBE"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Theme="minorHAnsi" w:eastAsia="Calibri" w:hAnsiTheme="minorHAnsi" w:cstheme="minorHAnsi"/>
          <w:color w:val="808080" w:themeColor="background1" w:themeShade="80"/>
          <w:sz w:val="32"/>
          <w:szCs w:val="32"/>
          <w:lang w:val="en-GB"/>
        </w:rPr>
      </w:pPr>
      <w:r w:rsidRPr="00D307A6">
        <w:rPr>
          <w:rFonts w:asciiTheme="minorHAnsi" w:hAnsiTheme="minorHAnsi" w:cstheme="minorHAnsi"/>
          <w:color w:val="808080" w:themeColor="background1" w:themeShade="80"/>
          <w:spacing w:val="-10"/>
          <w:sz w:val="32"/>
          <w:szCs w:val="32"/>
        </w:rPr>
        <w:t xml:space="preserve">This </w:t>
      </w:r>
      <w:r w:rsidRPr="00D307A6">
        <w:rPr>
          <w:rFonts w:asciiTheme="minorHAnsi" w:eastAsia="Calibri" w:hAnsiTheme="minorHAnsi" w:cstheme="minorHAnsi"/>
          <w:color w:val="808080" w:themeColor="background1" w:themeShade="80"/>
          <w:sz w:val="32"/>
          <w:szCs w:val="32"/>
          <w:lang w:val="en-GB"/>
        </w:rPr>
        <w:t xml:space="preserve">report is dedicated to </w:t>
      </w:r>
      <w:r w:rsidRPr="00D307A6">
        <w:rPr>
          <w:rFonts w:asciiTheme="minorHAnsi" w:eastAsia="Calibri" w:hAnsiTheme="minorHAnsi" w:cstheme="minorHAnsi"/>
          <w:b/>
          <w:bCs/>
          <w:color w:val="808080" w:themeColor="background1" w:themeShade="80"/>
          <w:sz w:val="32"/>
          <w:szCs w:val="32"/>
          <w:lang w:val="en-GB"/>
        </w:rPr>
        <w:t>Amanda Bleckmann</w:t>
      </w:r>
      <w:r w:rsidRPr="00D307A6">
        <w:rPr>
          <w:rFonts w:asciiTheme="minorHAnsi" w:eastAsia="Calibri" w:hAnsiTheme="minorHAnsi" w:cstheme="minorHAnsi"/>
          <w:color w:val="808080" w:themeColor="background1" w:themeShade="80"/>
          <w:sz w:val="32"/>
          <w:szCs w:val="32"/>
          <w:lang w:val="en-GB"/>
        </w:rPr>
        <w:t>, Deputy Chief Executive of Commissioning, Delivery and Design at Whaikaha – Ministry of Disabled People.</w:t>
      </w:r>
    </w:p>
    <w:p w14:paraId="327DF45E" w14:textId="77777777" w:rsidR="00337CBE" w:rsidRPr="00D307A6" w:rsidRDefault="00337CBE"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Theme="minorHAnsi" w:eastAsia="Calibri" w:hAnsiTheme="minorHAnsi" w:cstheme="minorHAnsi"/>
          <w:color w:val="808080" w:themeColor="background1" w:themeShade="80"/>
          <w:sz w:val="32"/>
          <w:szCs w:val="32"/>
          <w:lang w:val="en-GB"/>
        </w:rPr>
      </w:pPr>
    </w:p>
    <w:p w14:paraId="0705BE30" w14:textId="77777777" w:rsidR="00D307A6" w:rsidRPr="00D307A6" w:rsidRDefault="00337CBE"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Theme="minorHAnsi" w:eastAsia="Calibri" w:hAnsiTheme="minorHAnsi" w:cstheme="minorHAnsi"/>
          <w:color w:val="808080" w:themeColor="background1" w:themeShade="80"/>
          <w:sz w:val="32"/>
          <w:szCs w:val="32"/>
          <w:lang w:val="en-GB"/>
        </w:rPr>
      </w:pPr>
      <w:r w:rsidRPr="00D307A6">
        <w:rPr>
          <w:rFonts w:asciiTheme="minorHAnsi" w:eastAsia="Calibri" w:hAnsiTheme="minorHAnsi" w:cstheme="minorHAnsi"/>
          <w:color w:val="808080" w:themeColor="background1" w:themeShade="80"/>
          <w:sz w:val="32"/>
          <w:szCs w:val="32"/>
          <w:lang w:val="en-GB"/>
        </w:rPr>
        <w:t>We are deeply grateful for her unwavering commitment and dedication to evidence-based practice which has shaped the development of the living guideline, ensuring it remains responsive to the latest research and the evolving needs of autistic individuals and their whānau.</w:t>
      </w:r>
    </w:p>
    <w:p w14:paraId="131EA0B3" w14:textId="77777777" w:rsidR="00D307A6" w:rsidRPr="00D307A6" w:rsidRDefault="00D307A6"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Theme="minorHAnsi" w:eastAsia="Calibri" w:hAnsiTheme="minorHAnsi" w:cstheme="minorHAnsi"/>
          <w:color w:val="808080" w:themeColor="background1" w:themeShade="80"/>
          <w:sz w:val="32"/>
          <w:szCs w:val="32"/>
          <w:lang w:val="en-GB"/>
        </w:rPr>
      </w:pPr>
    </w:p>
    <w:p w14:paraId="14507BD8" w14:textId="117A1259" w:rsidR="00D307A6" w:rsidRPr="00D307A6" w:rsidRDefault="00337CBE" w:rsidP="00D307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jc w:val="center"/>
        <w:rPr>
          <w:rFonts w:asciiTheme="minorHAnsi" w:eastAsia="Calibri" w:hAnsiTheme="minorHAnsi" w:cstheme="minorHAnsi"/>
          <w:color w:val="808080" w:themeColor="background1" w:themeShade="80"/>
          <w:sz w:val="32"/>
          <w:szCs w:val="32"/>
          <w:lang w:val="en-GB"/>
        </w:rPr>
      </w:pPr>
      <w:r w:rsidRPr="00D307A6">
        <w:rPr>
          <w:rFonts w:asciiTheme="minorHAnsi" w:eastAsia="Calibri" w:hAnsiTheme="minorHAnsi" w:cstheme="minorHAnsi"/>
          <w:color w:val="808080" w:themeColor="background1" w:themeShade="80"/>
          <w:sz w:val="32"/>
          <w:szCs w:val="32"/>
          <w:lang w:val="en-GB"/>
        </w:rPr>
        <w:t>Amanda’s leadership and commitment to enhancing the lives of autistic communities has been instrumental in driving this important mahi forward.</w:t>
      </w:r>
    </w:p>
    <w:p w14:paraId="5099B89E" w14:textId="77777777" w:rsidR="00D307A6" w:rsidRPr="00D307A6" w:rsidRDefault="00D307A6" w:rsidP="00D307A6">
      <w:pPr>
        <w:pStyle w:val="GLBodytext"/>
        <w:jc w:val="center"/>
        <w:rPr>
          <w:rFonts w:eastAsia="Calibri"/>
          <w:color w:val="808080" w:themeColor="background1" w:themeShade="80"/>
          <w:sz w:val="32"/>
          <w:szCs w:val="32"/>
          <w:lang w:val="en-GB"/>
        </w:rPr>
      </w:pPr>
    </w:p>
    <w:p w14:paraId="7622F9DD" w14:textId="6EABD1BA" w:rsidR="00337CBE" w:rsidRPr="00D307A6" w:rsidRDefault="00337CBE" w:rsidP="00D307A6">
      <w:pPr>
        <w:pStyle w:val="GLBodytext"/>
        <w:jc w:val="center"/>
        <w:rPr>
          <w:rFonts w:eastAsia="Calibri"/>
          <w:color w:val="808080" w:themeColor="background1" w:themeShade="80"/>
          <w:sz w:val="32"/>
          <w:szCs w:val="32"/>
          <w:lang w:val="en-GB"/>
        </w:rPr>
      </w:pPr>
      <w:proofErr w:type="spellStart"/>
      <w:r w:rsidRPr="00D307A6">
        <w:rPr>
          <w:rFonts w:eastAsia="Calibri"/>
          <w:color w:val="808080" w:themeColor="background1" w:themeShade="80"/>
          <w:sz w:val="32"/>
          <w:szCs w:val="32"/>
          <w:lang w:val="en-GB"/>
        </w:rPr>
        <w:t>Arohanui</w:t>
      </w:r>
      <w:proofErr w:type="spellEnd"/>
    </w:p>
    <w:p w14:paraId="6154D683" w14:textId="77777777" w:rsidR="00337CBE" w:rsidRDefault="00337CBE" w:rsidP="00337C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exact"/>
        <w:rPr>
          <w:rFonts w:ascii="Helvetica Neue" w:eastAsia="Calibri" w:hAnsi="Helvetica Neue" w:cs="Helvetica Neue"/>
          <w:color w:val="000000" w:themeColor="text1"/>
          <w:sz w:val="30"/>
          <w:szCs w:val="30"/>
          <w:lang w:val="en-GB"/>
        </w:rPr>
        <w:sectPr w:rsidR="00337CBE" w:rsidSect="00146300">
          <w:headerReference w:type="default" r:id="rId21"/>
          <w:pgSz w:w="11907" w:h="16834" w:code="9"/>
          <w:pgMar w:top="1418" w:right="1418" w:bottom="1418" w:left="1418" w:header="567" w:footer="425" w:gutter="284"/>
          <w:pgNumType w:start="1"/>
          <w:cols w:space="720"/>
          <w:docGrid w:linePitch="326"/>
        </w:sectPr>
      </w:pPr>
    </w:p>
    <w:p w14:paraId="7BAA87ED" w14:textId="373ED219" w:rsidR="009362A2" w:rsidRPr="003076F2" w:rsidRDefault="009362A2" w:rsidP="009362A2">
      <w:pPr>
        <w:pStyle w:val="GLHeading1"/>
      </w:pPr>
      <w:r w:rsidRPr="003076F2">
        <w:lastRenderedPageBreak/>
        <w:t>Executive Summary</w:t>
      </w:r>
      <w:bookmarkStart w:id="93" w:name="ExecSumm"/>
      <w:bookmarkEnd w:id="81"/>
      <w:bookmarkEnd w:id="82"/>
      <w:bookmarkEnd w:id="83"/>
      <w:bookmarkEnd w:id="84"/>
      <w:bookmarkEnd w:id="85"/>
      <w:bookmarkEnd w:id="86"/>
      <w:bookmarkEnd w:id="87"/>
      <w:bookmarkEnd w:id="88"/>
      <w:bookmarkEnd w:id="89"/>
      <w:bookmarkEnd w:id="90"/>
      <w:bookmarkEnd w:id="91"/>
      <w:bookmarkEnd w:id="92"/>
    </w:p>
    <w:bookmarkEnd w:id="93"/>
    <w:p w14:paraId="582D9704" w14:textId="1C4B6B90" w:rsidR="009362A2" w:rsidRPr="003076F2" w:rsidRDefault="009362A2" w:rsidP="00E578F1">
      <w:pPr>
        <w:pStyle w:val="GLBodytext"/>
      </w:pPr>
      <w:r w:rsidRPr="003076F2">
        <w:t xml:space="preserve">This report supplements the </w:t>
      </w:r>
      <w:r w:rsidR="00D8463A" w:rsidRPr="003076F2">
        <w:t xml:space="preserve">Aotearoa </w:t>
      </w:r>
      <w:r w:rsidRPr="003076F2">
        <w:t>New Zealand Autism Guideline</w:t>
      </w:r>
      <w:r w:rsidR="00345704" w:rsidRPr="003076F2">
        <w:t>:</w:t>
      </w:r>
      <w:r w:rsidR="000C3470" w:rsidRPr="003076F2">
        <w:t xml:space="preserve"> </w:t>
      </w:r>
      <w:r w:rsidR="00493146" w:rsidRPr="003076F2">
        <w:rPr>
          <w:color w:val="212121"/>
        </w:rPr>
        <w:t>He Waka Huia Takiwātanga Rau</w:t>
      </w:r>
      <w:r w:rsidR="0033288F" w:rsidRPr="003076F2">
        <w:t xml:space="preserve"> </w:t>
      </w:r>
      <w:r w:rsidRPr="003076F2">
        <w:t xml:space="preserve">(‘the </w:t>
      </w:r>
      <w:r w:rsidR="00831769" w:rsidRPr="003076F2">
        <w:t>G</w:t>
      </w:r>
      <w:r w:rsidRPr="003076F2">
        <w:t xml:space="preserve">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C0343E" w:rsidRPr="003076F2">
        <w:t xml:space="preserve"> </w:t>
      </w:r>
      <w:r w:rsidRPr="003076F2">
        <w:t>by updat</w:t>
      </w:r>
      <w:r w:rsidR="007746DE" w:rsidRPr="003076F2">
        <w:t>ing</w:t>
      </w:r>
      <w:r w:rsidRPr="003076F2">
        <w:t xml:space="preserve"> </w:t>
      </w:r>
      <w:r w:rsidR="00936ECE" w:rsidRPr="003076F2">
        <w:t xml:space="preserve">it </w:t>
      </w:r>
      <w:r w:rsidR="00CC747D" w:rsidRPr="003076F2">
        <w:t>in relation to</w:t>
      </w:r>
      <w:r w:rsidR="007746DE" w:rsidRPr="003076F2">
        <w:t xml:space="preserve"> </w:t>
      </w:r>
      <w:r w:rsidR="00A647F7" w:rsidRPr="003076F2">
        <w:t>sex/</w:t>
      </w:r>
      <w:r w:rsidR="00B04434" w:rsidRPr="003076F2">
        <w:t xml:space="preserve">gender </w:t>
      </w:r>
      <w:r w:rsidR="007746DE" w:rsidRPr="003076F2">
        <w:t xml:space="preserve">differences </w:t>
      </w:r>
      <w:r w:rsidR="00B04434" w:rsidRPr="003076F2">
        <w:t xml:space="preserve">in </w:t>
      </w:r>
      <w:r w:rsidR="00936ECE" w:rsidRPr="003076F2">
        <w:t xml:space="preserve">the presentation of </w:t>
      </w:r>
      <w:r w:rsidRPr="003076F2">
        <w:t>autism</w:t>
      </w:r>
      <w:r w:rsidR="00647CED" w:rsidRPr="003076F2">
        <w:t>.</w:t>
      </w:r>
    </w:p>
    <w:p w14:paraId="68076179" w14:textId="2A0E9FCB" w:rsidR="009362A2" w:rsidRPr="003076F2" w:rsidRDefault="009362A2" w:rsidP="00B860BF">
      <w:pPr>
        <w:pStyle w:val="GLHeading3"/>
      </w:pPr>
      <w:bookmarkStart w:id="94" w:name="_Toc102405116"/>
      <w:bookmarkStart w:id="95" w:name="_Toc116927407"/>
      <w:bookmarkStart w:id="96" w:name="_Toc117634634"/>
      <w:bookmarkStart w:id="97" w:name="_Toc131381692"/>
      <w:bookmarkStart w:id="98" w:name="_Toc131383461"/>
      <w:bookmarkStart w:id="99" w:name="_Toc166869196"/>
      <w:r w:rsidRPr="003076F2">
        <w:t>Scope</w:t>
      </w:r>
      <w:bookmarkEnd w:id="94"/>
      <w:bookmarkEnd w:id="95"/>
      <w:bookmarkEnd w:id="96"/>
      <w:bookmarkEnd w:id="97"/>
      <w:bookmarkEnd w:id="98"/>
      <w:bookmarkEnd w:id="99"/>
    </w:p>
    <w:p w14:paraId="2CBBB085" w14:textId="07F70D62" w:rsidR="006D7FCC" w:rsidRDefault="009362A2" w:rsidP="00E578F1">
      <w:pPr>
        <w:pStyle w:val="GLBodytext"/>
      </w:pPr>
      <w:r w:rsidRPr="003076F2">
        <w:t>Th</w:t>
      </w:r>
      <w:r w:rsidR="00B02563" w:rsidRPr="003076F2">
        <w:t xml:space="preserve">is </w:t>
      </w:r>
      <w:r w:rsidR="00EF17C4" w:rsidRPr="003076F2">
        <w:t>umbrella review</w:t>
      </w:r>
      <w:r w:rsidR="00B02563" w:rsidRPr="003076F2">
        <w:t xml:space="preserve"> </w:t>
      </w:r>
      <w:r w:rsidR="00EF17C4" w:rsidRPr="003076F2">
        <w:t>(</w:t>
      </w:r>
      <w:r w:rsidR="00B02563" w:rsidRPr="003076F2">
        <w:t>“review of reviews”</w:t>
      </w:r>
      <w:r w:rsidR="00EF17C4" w:rsidRPr="003076F2">
        <w:t>)</w:t>
      </w:r>
      <w:r w:rsidR="00B02563" w:rsidRPr="003076F2">
        <w:t xml:space="preserve"> </w:t>
      </w:r>
      <w:r w:rsidR="00EF17C4" w:rsidRPr="003076F2">
        <w:t>considered</w:t>
      </w:r>
      <w:r w:rsidR="00B02563" w:rsidRPr="003076F2">
        <w:t xml:space="preserve"> research relating to </w:t>
      </w:r>
      <w:r w:rsidR="00213E05" w:rsidRPr="003076F2">
        <w:t>sex/</w:t>
      </w:r>
      <w:r w:rsidR="0070695A" w:rsidRPr="003076F2">
        <w:t xml:space="preserve">gender-based </w:t>
      </w:r>
      <w:r w:rsidR="00B02563" w:rsidRPr="003076F2">
        <w:t>differences in autis</w:t>
      </w:r>
      <w:r w:rsidR="00EF17C4" w:rsidRPr="003076F2">
        <w:t>tic characteristics</w:t>
      </w:r>
      <w:r w:rsidR="00B02563" w:rsidRPr="003076F2">
        <w:t xml:space="preserve"> </w:t>
      </w:r>
      <w:r w:rsidR="0041021B" w:rsidRPr="003076F2">
        <w:t>of</w:t>
      </w:r>
      <w:r w:rsidR="00B02563" w:rsidRPr="003076F2">
        <w:t xml:space="preserve"> children, adolescents and adults</w:t>
      </w:r>
      <w:r w:rsidR="00882597" w:rsidRPr="003076F2">
        <w:t xml:space="preserve"> </w:t>
      </w:r>
      <w:r w:rsidR="0041021B" w:rsidRPr="003076F2">
        <w:t>which are</w:t>
      </w:r>
      <w:r w:rsidR="00882597" w:rsidRPr="003076F2">
        <w:t xml:space="preserve"> relevant to </w:t>
      </w:r>
      <w:r w:rsidR="0041021B" w:rsidRPr="003076F2">
        <w:t xml:space="preserve">the </w:t>
      </w:r>
      <w:r w:rsidR="00882597" w:rsidRPr="003076F2">
        <w:t>recognition and diagnosis of autism.</w:t>
      </w:r>
    </w:p>
    <w:p w14:paraId="5C54C41D" w14:textId="67076287" w:rsidR="006D7FCC" w:rsidRPr="003076F2" w:rsidRDefault="006D7FCC" w:rsidP="00E578F1">
      <w:pPr>
        <w:pStyle w:val="GLBodytext"/>
      </w:pPr>
      <w:r>
        <w:rPr>
          <w:color w:val="000000" w:themeColor="text1"/>
        </w:rPr>
        <w:t xml:space="preserve">In the </w:t>
      </w:r>
      <w:r w:rsidRPr="00B90D60">
        <w:rPr>
          <w:color w:val="000000" w:themeColor="text1"/>
        </w:rPr>
        <w:t>current review, where it is unclear whether biological sex or gender is intended, the term ‘sex/gender’ is used to acknowledge this lack of clarity. The terms ‘male’ and ‘female’ are used to reflect the binary categories that are usually employed in study intake forms</w:t>
      </w:r>
      <w:r>
        <w:rPr>
          <w:color w:val="000000" w:themeColor="text1"/>
        </w:rPr>
        <w:t xml:space="preserve">, and are acknowledged as similarly </w:t>
      </w:r>
      <w:r w:rsidRPr="00B90D60">
        <w:rPr>
          <w:color w:val="000000" w:themeColor="text1"/>
        </w:rPr>
        <w:t xml:space="preserve">imprecise </w:t>
      </w:r>
      <w:r>
        <w:rPr>
          <w:color w:val="000000" w:themeColor="text1"/>
        </w:rPr>
        <w:t>indicators</w:t>
      </w:r>
      <w:r w:rsidRPr="00B90D60">
        <w:rPr>
          <w:color w:val="000000" w:themeColor="text1"/>
        </w:rPr>
        <w:t xml:space="preserve"> of sex/gender</w:t>
      </w:r>
      <w:r>
        <w:rPr>
          <w:color w:val="000000" w:themeColor="text1"/>
        </w:rPr>
        <w:t xml:space="preserve">. </w:t>
      </w:r>
    </w:p>
    <w:p w14:paraId="0FBD48C6" w14:textId="171D7F99" w:rsidR="009362A2" w:rsidRPr="003076F2" w:rsidRDefault="009362A2" w:rsidP="00B860BF">
      <w:pPr>
        <w:pStyle w:val="GLHeading3"/>
      </w:pPr>
      <w:bookmarkStart w:id="100" w:name="_Toc102405117"/>
      <w:bookmarkStart w:id="101" w:name="_Toc116927408"/>
      <w:bookmarkStart w:id="102" w:name="_Toc117634635"/>
      <w:bookmarkStart w:id="103" w:name="_Toc131381693"/>
      <w:bookmarkStart w:id="104" w:name="_Toc131383462"/>
      <w:bookmarkStart w:id="105" w:name="_Toc166869197"/>
      <w:r w:rsidRPr="003076F2">
        <w:t>Method</w:t>
      </w:r>
      <w:bookmarkEnd w:id="100"/>
      <w:bookmarkEnd w:id="101"/>
      <w:bookmarkEnd w:id="102"/>
      <w:bookmarkEnd w:id="103"/>
      <w:bookmarkEnd w:id="104"/>
      <w:bookmarkEnd w:id="105"/>
      <w:r w:rsidR="00A67CF2" w:rsidRPr="003076F2">
        <w:t xml:space="preserve"> </w:t>
      </w:r>
    </w:p>
    <w:p w14:paraId="3C09629C" w14:textId="62B6EF94" w:rsidR="00F46B11" w:rsidRPr="003076F2" w:rsidRDefault="00BB007D" w:rsidP="00E578F1">
      <w:pPr>
        <w:pStyle w:val="GLBodytext"/>
      </w:pPr>
      <w:r w:rsidRPr="003076F2">
        <w:t>A</w:t>
      </w:r>
      <w:r w:rsidR="004A3ACA" w:rsidRPr="003076F2">
        <w:t xml:space="preserve"> ‘best evidence’ approach was employed to </w:t>
      </w:r>
      <w:r w:rsidR="005D61AB" w:rsidRPr="003076F2">
        <w:t>restrict eligible studies</w:t>
      </w:r>
      <w:r w:rsidR="00F46B11" w:rsidRPr="003076F2">
        <w:t xml:space="preserve"> to </w:t>
      </w:r>
      <w:r w:rsidR="004E7C45" w:rsidRPr="003076F2">
        <w:t>peer reviewed systematic reviews and meta</w:t>
      </w:r>
      <w:r w:rsidR="00706B98">
        <w:t>-</w:t>
      </w:r>
      <w:r w:rsidR="004E7C45" w:rsidRPr="003076F2">
        <w:t xml:space="preserve">analyses </w:t>
      </w:r>
      <w:r w:rsidR="004A3ACA" w:rsidRPr="003076F2">
        <w:t xml:space="preserve">published since </w:t>
      </w:r>
      <w:r w:rsidR="0086358F" w:rsidRPr="003076F2">
        <w:t>2018</w:t>
      </w:r>
      <w:r w:rsidR="00B04434" w:rsidRPr="003076F2">
        <w:t xml:space="preserve">. </w:t>
      </w:r>
    </w:p>
    <w:p w14:paraId="7D4E2243" w14:textId="6A7461E1" w:rsidR="00852FE0" w:rsidRPr="003076F2" w:rsidRDefault="00852FE0" w:rsidP="00852FE0">
      <w:pPr>
        <w:pStyle w:val="GLBodytext"/>
      </w:pPr>
      <w:r w:rsidRPr="003076F2">
        <w:t>A broad search strategy was undertaken of 15 bibliographic and guideline databases to identify peer reviewed studies published between January 1, 2018 and 18 October</w:t>
      </w:r>
      <w:r w:rsidR="00213E05" w:rsidRPr="003076F2">
        <w:t>,</w:t>
      </w:r>
      <w:r w:rsidRPr="003076F2">
        <w:t xml:space="preserve"> 2023. </w:t>
      </w:r>
      <w:r w:rsidR="00B530F4" w:rsidRPr="003076F2">
        <w:t>In addition to</w:t>
      </w:r>
      <w:r w:rsidRPr="003076F2">
        <w:t xml:space="preserve"> citation searching</w:t>
      </w:r>
      <w:r w:rsidR="00B530F4" w:rsidRPr="003076F2">
        <w:t xml:space="preserve"> of bibliographies</w:t>
      </w:r>
      <w:r w:rsidRPr="003076F2">
        <w:t xml:space="preserve">, 1607 unique abstracts were considered. </w:t>
      </w:r>
    </w:p>
    <w:p w14:paraId="76CD2608" w14:textId="643AE407" w:rsidR="00C24301" w:rsidRPr="003076F2" w:rsidRDefault="00F46B11" w:rsidP="00E578F1">
      <w:pPr>
        <w:pStyle w:val="GLBodytext"/>
      </w:pPr>
      <w:r w:rsidRPr="003076F2">
        <w:t>The umbrella review included</w:t>
      </w:r>
      <w:r w:rsidR="005D61AB" w:rsidRPr="003076F2">
        <w:t xml:space="preserve"> </w:t>
      </w:r>
      <w:r w:rsidR="00476FF3" w:rsidRPr="003076F2">
        <w:t>10</w:t>
      </w:r>
      <w:r w:rsidR="004A3ACA" w:rsidRPr="003076F2">
        <w:t xml:space="preserve"> systematic reviews</w:t>
      </w:r>
      <w:r w:rsidR="00C24301" w:rsidRPr="003076F2">
        <w:t xml:space="preserve"> </w:t>
      </w:r>
      <w:r w:rsidR="008F1FB7">
        <w:fldChar w:fldCharType="begin">
          <w:fldData xml:space="preserve">PEVuZE5vdGU+PENpdGU+PEF1dGhvcj5CZW4tU2Fzc29uPC9BdXRob3I+PFllYXI+MjAxOTwvWWVh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ENpdGU+PEF1dGhvcj5TYXVyZTwvQXV0aG9yPjxZZWFyPjIwMjM8L1llYXI+PFJl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TI1XTwvRGlzcGxheVRleHQ+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ENpdGU+PEF1dGhvcj5TYXVyZTwvQXV0aG9yPjxZZWFyPjIwMjM8L1llYXI+PFJl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25</w:t>
        </w:r>
      </w:hyperlink>
      <w:r w:rsidR="008F1FB7">
        <w:rPr>
          <w:noProof/>
        </w:rPr>
        <w:t>]</w:t>
      </w:r>
      <w:r w:rsidR="008F1FB7">
        <w:fldChar w:fldCharType="end"/>
      </w:r>
      <w:r w:rsidR="005D61AB" w:rsidRPr="003076F2">
        <w:t>,</w:t>
      </w:r>
      <w:r w:rsidR="004A3ACA" w:rsidRPr="003076F2">
        <w:t xml:space="preserve"> </w:t>
      </w:r>
      <w:r w:rsidR="00C24301" w:rsidRPr="003076F2">
        <w:t>five</w:t>
      </w:r>
      <w:r w:rsidR="004A3ACA" w:rsidRPr="003076F2">
        <w:t xml:space="preserve"> of which included meta-analyses. </w:t>
      </w:r>
      <w:r w:rsidRPr="003076F2">
        <w:t>These</w:t>
      </w:r>
      <w:r w:rsidR="009362A2" w:rsidRPr="003076F2">
        <w:t xml:space="preserve"> were critically appraised</w:t>
      </w:r>
      <w:r w:rsidRPr="003076F2">
        <w:t xml:space="preserve"> for quality using a formal checklist</w:t>
      </w:r>
      <w:r w:rsidR="009362A2" w:rsidRPr="003076F2">
        <w:t>.</w:t>
      </w:r>
      <w:r w:rsidR="000D0133" w:rsidRPr="003076F2">
        <w:t xml:space="preserve"> </w:t>
      </w:r>
    </w:p>
    <w:p w14:paraId="5B278550" w14:textId="3F6460F4" w:rsidR="001832CD" w:rsidRPr="003076F2" w:rsidRDefault="001832CD" w:rsidP="00E578F1">
      <w:pPr>
        <w:pStyle w:val="GLBodytext"/>
      </w:pPr>
      <w:r w:rsidRPr="003076F2">
        <w:t>No New Zealand-based systematic reviews were identified. However</w:t>
      </w:r>
      <w:r w:rsidR="00706B98">
        <w:t>,</w:t>
      </w:r>
      <w:r w:rsidRPr="003076F2">
        <w:t xml:space="preserve"> to provide local cultural and service context, a search was undertaken for primary research conducted in Aotearoa New Zealand, published since 2004. Four research studies were included.</w:t>
      </w:r>
    </w:p>
    <w:p w14:paraId="1685A544" w14:textId="6D42D453" w:rsidR="009362A2" w:rsidRPr="003076F2" w:rsidRDefault="00E45036" w:rsidP="00B860BF">
      <w:pPr>
        <w:pStyle w:val="GLHeading3"/>
      </w:pPr>
      <w:bookmarkStart w:id="106" w:name="_Toc102405118"/>
      <w:bookmarkStart w:id="107" w:name="_Toc116927409"/>
      <w:bookmarkStart w:id="108" w:name="_Toc117634636"/>
      <w:bookmarkStart w:id="109" w:name="_Toc131381694"/>
      <w:bookmarkStart w:id="110" w:name="_Toc131383463"/>
      <w:bookmarkStart w:id="111" w:name="_Toc166869198"/>
      <w:r w:rsidRPr="003076F2">
        <w:t>Umbrella r</w:t>
      </w:r>
      <w:r w:rsidR="009362A2" w:rsidRPr="003076F2">
        <w:t>eview findings</w:t>
      </w:r>
      <w:bookmarkEnd w:id="106"/>
      <w:bookmarkEnd w:id="107"/>
      <w:bookmarkEnd w:id="108"/>
      <w:bookmarkEnd w:id="109"/>
      <w:bookmarkEnd w:id="110"/>
      <w:bookmarkEnd w:id="111"/>
    </w:p>
    <w:p w14:paraId="77F6533C" w14:textId="0E8FE0CE" w:rsidR="001F0F24" w:rsidRPr="003076F2" w:rsidRDefault="005C616F" w:rsidP="001F0F24">
      <w:pPr>
        <w:pStyle w:val="GLBodytext"/>
      </w:pPr>
      <w:r w:rsidRPr="003076F2">
        <w:t>Of the 10 included reviews, s</w:t>
      </w:r>
      <w:r w:rsidR="001F0F24" w:rsidRPr="003076F2">
        <w:t xml:space="preserve">ix considered </w:t>
      </w:r>
      <w:r w:rsidR="0031271F">
        <w:t>sex/</w:t>
      </w:r>
      <w:r w:rsidR="001F0F24" w:rsidRPr="003076F2">
        <w:t>gender-based differences in the presentation of autistic characteristics</w:t>
      </w:r>
      <w:r w:rsidR="00B530F4" w:rsidRPr="003076F2">
        <w:t>, t</w:t>
      </w:r>
      <w:r w:rsidR="001F0F24" w:rsidRPr="003076F2">
        <w:t xml:space="preserve">wo investigated whether </w:t>
      </w:r>
      <w:r w:rsidR="0031271F">
        <w:t>sex/</w:t>
      </w:r>
      <w:r w:rsidR="001F0F24" w:rsidRPr="003076F2">
        <w:t>gender impacted on timing of diagnosis,</w:t>
      </w:r>
      <w:r w:rsidR="00B530F4" w:rsidRPr="003076F2">
        <w:t xml:space="preserve"> and</w:t>
      </w:r>
      <w:r w:rsidR="001F0F24" w:rsidRPr="003076F2">
        <w:t xml:space="preserve"> two examined </w:t>
      </w:r>
      <w:r w:rsidR="0031271F">
        <w:t>sex/</w:t>
      </w:r>
      <w:r w:rsidR="001F0F24" w:rsidRPr="003076F2">
        <w:t xml:space="preserve">gender differences in </w:t>
      </w:r>
      <w:r w:rsidR="00BE49A2" w:rsidRPr="003076F2">
        <w:t xml:space="preserve">autistic </w:t>
      </w:r>
      <w:r w:rsidR="00FC37A9" w:rsidRPr="003076F2">
        <w:t>maskin</w:t>
      </w:r>
      <w:r w:rsidR="00762938" w:rsidRPr="003076F2">
        <w:t>g</w:t>
      </w:r>
      <w:r w:rsidR="001F0F24" w:rsidRPr="003076F2">
        <w:t xml:space="preserve"> of autistic characteristics</w:t>
      </w:r>
      <w:r w:rsidR="00762938" w:rsidRPr="003076F2">
        <w:t>.</w:t>
      </w:r>
    </w:p>
    <w:p w14:paraId="7FD06F8C" w14:textId="1F11F428" w:rsidR="004306AA" w:rsidRPr="003076F2" w:rsidRDefault="0031271F" w:rsidP="004306AA">
      <w:pPr>
        <w:pStyle w:val="GLBodytext"/>
      </w:pPr>
      <w:r>
        <w:t>Sex/</w:t>
      </w:r>
      <w:r w:rsidR="007D21CF">
        <w:t>g</w:t>
      </w:r>
      <w:r w:rsidR="004306AA" w:rsidRPr="003076F2">
        <w:t>ender differences varied dependent on whether there was accompanying intellectual disability, and how social communication and social interaction was framed and measured.</w:t>
      </w:r>
    </w:p>
    <w:p w14:paraId="4B54367E" w14:textId="77777777" w:rsidR="00E27EE2" w:rsidRPr="003076F2" w:rsidRDefault="004306AA" w:rsidP="004306AA">
      <w:pPr>
        <w:pStyle w:val="GLBodytext"/>
      </w:pPr>
      <w:r w:rsidRPr="003076F2">
        <w:t>Female</w:t>
      </w:r>
      <w:r w:rsidR="00D2020E" w:rsidRPr="003076F2">
        <w:t xml:space="preserve"> autistic individual</w:t>
      </w:r>
      <w:r w:rsidRPr="003076F2">
        <w:t>s with an intellectual disability (ID) present</w:t>
      </w:r>
      <w:r w:rsidR="00C60A99" w:rsidRPr="003076F2">
        <w:t>ed</w:t>
      </w:r>
      <w:r w:rsidRPr="003076F2">
        <w:t xml:space="preserve"> with slightly more difficulties in the broad social communication and social interaction domain (when assessed by diagnostic instruments) compared with </w:t>
      </w:r>
      <w:r w:rsidR="00D2020E" w:rsidRPr="003076F2">
        <w:t xml:space="preserve">autistic </w:t>
      </w:r>
      <w:r w:rsidRPr="003076F2">
        <w:t xml:space="preserve">males with ID. For autistic people </w:t>
      </w:r>
      <w:r w:rsidRPr="003076F2">
        <w:rPr>
          <w:i/>
          <w:iCs/>
        </w:rPr>
        <w:t>without ID</w:t>
      </w:r>
      <w:r w:rsidRPr="003076F2">
        <w:t>, the data is more uncertain</w:t>
      </w:r>
      <w:r w:rsidR="00B530F4" w:rsidRPr="003076F2">
        <w:t xml:space="preserve">. </w:t>
      </w:r>
    </w:p>
    <w:p w14:paraId="0F352E22" w14:textId="52347C9B" w:rsidR="004306AA" w:rsidRPr="003076F2" w:rsidRDefault="004306AA" w:rsidP="004306AA">
      <w:pPr>
        <w:pStyle w:val="GLBodytext"/>
      </w:pPr>
      <w:r w:rsidRPr="003076F2">
        <w:t>When assessed more narrowly</w:t>
      </w:r>
      <w:r w:rsidR="00314B71" w:rsidRPr="003076F2">
        <w:t xml:space="preserve"> </w:t>
      </w:r>
      <w:r w:rsidR="00530647" w:rsidRPr="003076F2">
        <w:t xml:space="preserve">(subtly, and using specific behavioural exemplars), </w:t>
      </w:r>
      <w:r w:rsidRPr="003076F2">
        <w:t xml:space="preserve">autistic females presented with fewer difficulties in </w:t>
      </w:r>
      <w:r w:rsidR="00314B71" w:rsidRPr="003076F2">
        <w:t>the specific ways the</w:t>
      </w:r>
      <w:r w:rsidR="00DB45C8">
        <w:t>ir</w:t>
      </w:r>
      <w:r w:rsidR="00314B71" w:rsidRPr="003076F2">
        <w:t xml:space="preserve"> </w:t>
      </w:r>
      <w:r w:rsidRPr="003076F2">
        <w:t>social communication and social interaction compared with autistic males</w:t>
      </w:r>
      <w:r w:rsidR="00C60A99" w:rsidRPr="003076F2">
        <w:t>.</w:t>
      </w:r>
    </w:p>
    <w:p w14:paraId="3EE8FB7D" w14:textId="285E5323" w:rsidR="004306AA" w:rsidRPr="003076F2" w:rsidRDefault="004306AA" w:rsidP="00B530F4">
      <w:pPr>
        <w:pStyle w:val="GLBodytext"/>
      </w:pPr>
      <w:r w:rsidRPr="003076F2">
        <w:lastRenderedPageBreak/>
        <w:t xml:space="preserve">There was no consistent evidence of </w:t>
      </w:r>
      <w:r w:rsidR="0031271F">
        <w:t>sex/</w:t>
      </w:r>
      <w:r w:rsidRPr="003076F2">
        <w:t xml:space="preserve">gender differences in </w:t>
      </w:r>
      <w:r w:rsidR="00686EDA">
        <w:t>‘</w:t>
      </w:r>
      <w:r w:rsidRPr="003076F2">
        <w:t>motor stereotypies</w:t>
      </w:r>
      <w:r w:rsidR="00686EDA">
        <w:t>’</w:t>
      </w:r>
      <w:r w:rsidRPr="003076F2">
        <w:t>/repetitive body movements</w:t>
      </w:r>
      <w:r w:rsidR="00B530F4" w:rsidRPr="003076F2">
        <w:t>, or</w:t>
      </w:r>
      <w:r w:rsidRPr="003076F2">
        <w:t xml:space="preserve"> sensory patterns</w:t>
      </w:r>
      <w:r w:rsidR="00B530F4" w:rsidRPr="003076F2">
        <w:t>. However</w:t>
      </w:r>
      <w:r w:rsidR="00DD3E37">
        <w:t>,</w:t>
      </w:r>
      <w:r w:rsidR="00B530F4" w:rsidRPr="003076F2">
        <w:t xml:space="preserve"> </w:t>
      </w:r>
      <w:r w:rsidRPr="003076F2">
        <w:t xml:space="preserve">differences emerged in sensory difficulties as a function of accompanying intellectual disability. </w:t>
      </w:r>
      <w:r w:rsidR="0025327B" w:rsidRPr="003076F2">
        <w:t xml:space="preserve">In autistic people </w:t>
      </w:r>
      <w:r w:rsidR="0025327B" w:rsidRPr="003076F2">
        <w:rPr>
          <w:iCs/>
        </w:rPr>
        <w:t>with ID</w:t>
      </w:r>
      <w:r w:rsidR="0025327B" w:rsidRPr="003076F2">
        <w:t>, females had fewer sensory difficulties than males. By contrast, a</w:t>
      </w:r>
      <w:r w:rsidRPr="003076F2">
        <w:t xml:space="preserve">utistic males </w:t>
      </w:r>
      <w:r w:rsidRPr="003076F2">
        <w:rPr>
          <w:i/>
          <w:iCs/>
        </w:rPr>
        <w:t>without ID</w:t>
      </w:r>
      <w:r w:rsidRPr="003076F2">
        <w:t xml:space="preserve"> presented with slightly fewer sensory difficulties than autistic females without ID</w:t>
      </w:r>
      <w:r w:rsidR="00C60A99" w:rsidRPr="003076F2">
        <w:t xml:space="preserve">. </w:t>
      </w:r>
    </w:p>
    <w:p w14:paraId="0B04BE69" w14:textId="3BFA618F" w:rsidR="004306AA" w:rsidRPr="003076F2" w:rsidRDefault="00B530F4" w:rsidP="004306AA">
      <w:pPr>
        <w:pStyle w:val="GLBodytext"/>
      </w:pPr>
      <w:r w:rsidRPr="003076F2">
        <w:t>T</w:t>
      </w:r>
      <w:r w:rsidR="004306AA" w:rsidRPr="003076F2">
        <w:t xml:space="preserve">here was no difference </w:t>
      </w:r>
      <w:r w:rsidRPr="003076F2">
        <w:t xml:space="preserve">in Restrictive and Repetitive Behaviours and Interests </w:t>
      </w:r>
      <w:r w:rsidR="005C6640">
        <w:t xml:space="preserve">(RRBI) </w:t>
      </w:r>
      <w:r w:rsidR="004306AA" w:rsidRPr="003076F2">
        <w:t xml:space="preserve">for autistic people </w:t>
      </w:r>
      <w:r w:rsidR="004306AA" w:rsidRPr="003076F2">
        <w:rPr>
          <w:iCs/>
        </w:rPr>
        <w:t>with ID</w:t>
      </w:r>
      <w:r w:rsidR="004306AA" w:rsidRPr="003076F2">
        <w:t xml:space="preserve">. Autistic females without ID had slightly fewer RRBI than males </w:t>
      </w:r>
      <w:r w:rsidR="004306AA" w:rsidRPr="003076F2">
        <w:rPr>
          <w:i/>
          <w:iCs/>
        </w:rPr>
        <w:t>without ID</w:t>
      </w:r>
      <w:r w:rsidR="00C60A99" w:rsidRPr="003076F2">
        <w:t>.</w:t>
      </w:r>
      <w:r w:rsidR="004306AA" w:rsidRPr="003076F2">
        <w:t xml:space="preserve"> </w:t>
      </w:r>
    </w:p>
    <w:p w14:paraId="173417F4" w14:textId="29FB0525" w:rsidR="004306AA" w:rsidRPr="003076F2" w:rsidRDefault="00A67DED" w:rsidP="004306AA">
      <w:pPr>
        <w:pStyle w:val="GLBodytext"/>
      </w:pPr>
      <w:r>
        <w:t xml:space="preserve">Females </w:t>
      </w:r>
      <w:r w:rsidR="004306AA" w:rsidRPr="003076F2">
        <w:t xml:space="preserve">self-reported having more autistic characteristics than </w:t>
      </w:r>
      <w:r>
        <w:t xml:space="preserve">males </w:t>
      </w:r>
      <w:r w:rsidR="004306AA" w:rsidRPr="003076F2">
        <w:t xml:space="preserve">in two studies, whereas </w:t>
      </w:r>
      <w:r w:rsidR="0031271F">
        <w:t>sex/</w:t>
      </w:r>
      <w:r w:rsidR="004306AA" w:rsidRPr="003076F2">
        <w:t>gender differences were not observed in two studies using clinician-rated diagnostic tools</w:t>
      </w:r>
      <w:r w:rsidR="00C60A99" w:rsidRPr="003076F2">
        <w:t>.</w:t>
      </w:r>
      <w:r w:rsidR="0002279D" w:rsidRPr="003076F2">
        <w:t xml:space="preserve"> </w:t>
      </w:r>
      <w:r w:rsidR="004306AA" w:rsidRPr="003076F2">
        <w:t xml:space="preserve">Two systematic reviews reported uncertain evidence that </w:t>
      </w:r>
      <w:r w:rsidR="00FE5FE3">
        <w:t>female autistic people</w:t>
      </w:r>
      <w:r w:rsidR="00FE5FE3" w:rsidRPr="003076F2">
        <w:t xml:space="preserve"> </w:t>
      </w:r>
      <w:r w:rsidR="004306AA" w:rsidRPr="003076F2">
        <w:t xml:space="preserve">are diagnosed later than </w:t>
      </w:r>
      <w:r w:rsidR="00FE5FE3">
        <w:t>male</w:t>
      </w:r>
      <w:r w:rsidR="00C60A99" w:rsidRPr="003076F2">
        <w:t>.</w:t>
      </w:r>
    </w:p>
    <w:p w14:paraId="181E87D6" w14:textId="1BA3A6EC" w:rsidR="004306AA" w:rsidRPr="003076F2" w:rsidRDefault="00762938" w:rsidP="004306AA">
      <w:pPr>
        <w:pStyle w:val="GLBodytext"/>
      </w:pPr>
      <w:r w:rsidRPr="003076F2">
        <w:t>Autistic masking involves the use of behaviours and strategies to</w:t>
      </w:r>
      <w:r w:rsidRPr="003076F2">
        <w:rPr>
          <w:rFonts w:eastAsiaTheme="minorHAnsi"/>
        </w:rPr>
        <w:t xml:space="preserve"> adapt to, or cope within, a largely non-autistic social world. </w:t>
      </w:r>
      <w:r w:rsidR="004306AA" w:rsidRPr="003076F2">
        <w:t xml:space="preserve">There is preliminary evidence that autistic </w:t>
      </w:r>
      <w:r w:rsidR="00C60A99" w:rsidRPr="003076F2">
        <w:t>females</w:t>
      </w:r>
      <w:r w:rsidR="004306AA" w:rsidRPr="003076F2">
        <w:t xml:space="preserve"> exhibit masking</w:t>
      </w:r>
      <w:r w:rsidR="00DE3813" w:rsidRPr="003076F2">
        <w:t xml:space="preserve"> more</w:t>
      </w:r>
      <w:r w:rsidR="004306AA" w:rsidRPr="003076F2">
        <w:t xml:space="preserve"> than autistic </w:t>
      </w:r>
      <w:r w:rsidR="00C60A99" w:rsidRPr="003076F2">
        <w:t>males</w:t>
      </w:r>
      <w:r w:rsidR="00DE3813" w:rsidRPr="003076F2">
        <w:t xml:space="preserve">. </w:t>
      </w:r>
      <w:r w:rsidR="004306AA" w:rsidRPr="003076F2">
        <w:t>However</w:t>
      </w:r>
      <w:r w:rsidR="00706B98">
        <w:t>,</w:t>
      </w:r>
      <w:r w:rsidR="004306AA" w:rsidRPr="003076F2">
        <w:t xml:space="preserve"> results were mixed and </w:t>
      </w:r>
      <w:r w:rsidR="00B530F4" w:rsidRPr="003076F2">
        <w:t xml:space="preserve">limitations </w:t>
      </w:r>
      <w:r w:rsidR="004306AA" w:rsidRPr="003076F2">
        <w:t xml:space="preserve">preclude firm conclusions at this time. </w:t>
      </w:r>
    </w:p>
    <w:p w14:paraId="57EC830C" w14:textId="39899B65" w:rsidR="004306AA" w:rsidRPr="003076F2" w:rsidRDefault="001832CD" w:rsidP="00DE3813">
      <w:pPr>
        <w:pStyle w:val="GLBodytext"/>
      </w:pPr>
      <w:r w:rsidRPr="003076F2">
        <w:t>New Zealand-based research</w:t>
      </w:r>
      <w:r w:rsidR="00DE3813" w:rsidRPr="003076F2">
        <w:rPr>
          <w:color w:val="000000" w:themeColor="text1"/>
        </w:rPr>
        <w:t xml:space="preserve"> e</w:t>
      </w:r>
      <w:r w:rsidR="004306AA" w:rsidRPr="003076F2">
        <w:rPr>
          <w:color w:val="000000" w:themeColor="text1"/>
        </w:rPr>
        <w:t>cho</w:t>
      </w:r>
      <w:r w:rsidR="00A666DC" w:rsidRPr="003076F2">
        <w:rPr>
          <w:color w:val="000000" w:themeColor="text1"/>
        </w:rPr>
        <w:t>e</w:t>
      </w:r>
      <w:r w:rsidR="00F62059" w:rsidRPr="003076F2">
        <w:rPr>
          <w:color w:val="000000" w:themeColor="text1"/>
        </w:rPr>
        <w:t>s</w:t>
      </w:r>
      <w:r w:rsidR="004306AA" w:rsidRPr="003076F2">
        <w:rPr>
          <w:color w:val="000000" w:themeColor="text1"/>
        </w:rPr>
        <w:t xml:space="preserve"> concerns raised by international research</w:t>
      </w:r>
      <w:r w:rsidR="00B530F4" w:rsidRPr="003076F2">
        <w:rPr>
          <w:color w:val="000000" w:themeColor="text1"/>
        </w:rPr>
        <w:t>.</w:t>
      </w:r>
    </w:p>
    <w:p w14:paraId="247F3FE1" w14:textId="79A00AC8" w:rsidR="00824DB8" w:rsidRPr="003076F2" w:rsidRDefault="00824DB8" w:rsidP="00B860BF">
      <w:pPr>
        <w:pStyle w:val="GLHeading3"/>
      </w:pPr>
      <w:bookmarkStart w:id="112" w:name="_Toc117634637"/>
      <w:bookmarkStart w:id="113" w:name="_Toc131381695"/>
      <w:bookmarkStart w:id="114" w:name="_Toc131383464"/>
      <w:bookmarkStart w:id="115" w:name="_Toc166869199"/>
      <w:r w:rsidRPr="003076F2">
        <w:t>Conclusion</w:t>
      </w:r>
      <w:r w:rsidR="00016CE7" w:rsidRPr="003076F2">
        <w:t>s</w:t>
      </w:r>
      <w:bookmarkEnd w:id="112"/>
      <w:bookmarkEnd w:id="113"/>
      <w:bookmarkEnd w:id="114"/>
      <w:r w:rsidR="00FE07EC" w:rsidRPr="003076F2">
        <w:t xml:space="preserve"> and implications for practice</w:t>
      </w:r>
      <w:bookmarkEnd w:id="115"/>
    </w:p>
    <w:p w14:paraId="0271AA7B" w14:textId="446F17AF" w:rsidR="005C2EA2" w:rsidRPr="003076F2" w:rsidRDefault="005C2EA2" w:rsidP="00781BE9">
      <w:pPr>
        <w:pStyle w:val="GLBodytext"/>
        <w:numPr>
          <w:ilvl w:val="0"/>
          <w:numId w:val="18"/>
        </w:numPr>
        <w:rPr>
          <w:color w:val="000000" w:themeColor="text1"/>
        </w:rPr>
      </w:pPr>
      <w:bookmarkStart w:id="116" w:name="_Toc116927410"/>
      <w:bookmarkStart w:id="117" w:name="_Toc117634638"/>
      <w:bookmarkStart w:id="118" w:name="_Toc131381696"/>
      <w:bookmarkStart w:id="119" w:name="_Toc131383465"/>
      <w:r w:rsidRPr="003076F2">
        <w:rPr>
          <w:color w:val="000000" w:themeColor="text1"/>
        </w:rPr>
        <w:t xml:space="preserve">When considering the possibility of referral or diagnosis for autism, practitioners should be aware of the diversity of presentations of autism and consider the possibility of gender-based differences in autistic </w:t>
      </w:r>
      <w:r w:rsidRPr="003076F2">
        <w:t xml:space="preserve">characteristics. </w:t>
      </w:r>
    </w:p>
    <w:p w14:paraId="250CE2AC" w14:textId="5A849A99" w:rsidR="005C2EA2" w:rsidRPr="003076F2" w:rsidRDefault="005C2EA2" w:rsidP="00781BE9">
      <w:pPr>
        <w:pStyle w:val="GLBodytext"/>
        <w:numPr>
          <w:ilvl w:val="0"/>
          <w:numId w:val="18"/>
        </w:numPr>
        <w:rPr>
          <w:color w:val="000000" w:themeColor="text1"/>
        </w:rPr>
      </w:pPr>
      <w:r w:rsidRPr="003076F2">
        <w:rPr>
          <w:color w:val="000000" w:themeColor="text1"/>
        </w:rPr>
        <w:t>In assessment for autism, individuals presenting characteristics should be compared with reference to those of non-autistic peers of the same gender and intellectual abilities.</w:t>
      </w:r>
    </w:p>
    <w:p w14:paraId="722807F9" w14:textId="1E012978" w:rsidR="00B860BF" w:rsidRDefault="005C2EA2" w:rsidP="00B860BF">
      <w:pPr>
        <w:pStyle w:val="GLBodytext"/>
        <w:numPr>
          <w:ilvl w:val="0"/>
          <w:numId w:val="18"/>
        </w:numPr>
        <w:rPr>
          <w:color w:val="000000" w:themeColor="text1"/>
        </w:rPr>
      </w:pPr>
      <w:r w:rsidRPr="003076F2">
        <w:rPr>
          <w:color w:val="000000" w:themeColor="text1"/>
        </w:rPr>
        <w:t>Masking of autistic characteristics can occur regardless of age or gender. Support goals should be consistent with creating an environment where autistic people can be safely and authentically autistic.</w:t>
      </w:r>
    </w:p>
    <w:p w14:paraId="7A0456FF" w14:textId="2395285B" w:rsidR="007D21CF" w:rsidRPr="00B860BF" w:rsidRDefault="00FE07EC" w:rsidP="00B860BF">
      <w:pPr>
        <w:pStyle w:val="GLBodytext"/>
        <w:numPr>
          <w:ilvl w:val="0"/>
          <w:numId w:val="18"/>
        </w:numPr>
        <w:rPr>
          <w:color w:val="000000" w:themeColor="text1"/>
        </w:rPr>
      </w:pPr>
      <w:r w:rsidRPr="00B860BF">
        <w:rPr>
          <w:color w:val="000000" w:themeColor="text1"/>
        </w:rPr>
        <w:t xml:space="preserve">When assessing characteristics for autism, clinicians and practitioners should be aware that </w:t>
      </w:r>
      <w:r w:rsidRPr="00B860BF">
        <w:rPr>
          <w:rFonts w:eastAsia="Calibri"/>
        </w:rPr>
        <w:t xml:space="preserve">diagnostic characteristics of autism may present differently to </w:t>
      </w:r>
      <w:r w:rsidRPr="003076F2">
        <w:t>stereotypically male presentation, particularly</w:t>
      </w:r>
      <w:r w:rsidRPr="00B860BF">
        <w:rPr>
          <w:rFonts w:eastAsia="Calibri"/>
        </w:rPr>
        <w:t xml:space="preserve"> for individuals who are </w:t>
      </w:r>
      <w:r w:rsidR="00606E9F" w:rsidRPr="00B860BF">
        <w:rPr>
          <w:rFonts w:eastAsia="Calibri"/>
        </w:rPr>
        <w:t>(cisgender</w:t>
      </w:r>
      <w:r w:rsidR="002166D9" w:rsidRPr="00B860BF">
        <w:rPr>
          <w:rFonts w:eastAsia="Calibri"/>
        </w:rPr>
        <w:t>)</w:t>
      </w:r>
      <w:r w:rsidR="00606E9F" w:rsidRPr="00B860BF">
        <w:rPr>
          <w:rFonts w:eastAsia="Calibri"/>
        </w:rPr>
        <w:t xml:space="preserve"> </w:t>
      </w:r>
      <w:r w:rsidRPr="00B860BF">
        <w:rPr>
          <w:rFonts w:eastAsia="Calibri"/>
        </w:rPr>
        <w:t>female</w:t>
      </w:r>
      <w:r w:rsidR="00B23890" w:rsidRPr="00B860BF">
        <w:rPr>
          <w:rFonts w:eastAsia="Calibri"/>
        </w:rPr>
        <w:t>/girls/women</w:t>
      </w:r>
      <w:r w:rsidRPr="00B860BF">
        <w:rPr>
          <w:rFonts w:eastAsia="Calibri"/>
        </w:rPr>
        <w:t xml:space="preserve">, transgender, </w:t>
      </w:r>
      <w:r w:rsidR="00E81405" w:rsidRPr="00B860BF">
        <w:rPr>
          <w:rFonts w:eastAsia="Calibri"/>
        </w:rPr>
        <w:t>non-binary</w:t>
      </w:r>
      <w:r w:rsidRPr="00B860BF">
        <w:rPr>
          <w:rFonts w:eastAsia="Calibri"/>
        </w:rPr>
        <w:t>, and/</w:t>
      </w:r>
      <w:r w:rsidRPr="00B860BF">
        <w:rPr>
          <w:color w:val="000000" w:themeColor="text1"/>
        </w:rPr>
        <w:t>or</w:t>
      </w:r>
      <w:r w:rsidR="005E7B04">
        <w:t xml:space="preserve"> </w:t>
      </w:r>
      <w:r w:rsidR="00511C70">
        <w:t>gender</w:t>
      </w:r>
      <w:r w:rsidR="00AC39B8">
        <w:t>fluid</w:t>
      </w:r>
      <w:r w:rsidR="00640341" w:rsidRPr="00B860BF">
        <w:rPr>
          <w:color w:val="000000" w:themeColor="text1"/>
        </w:rPr>
        <w:t>.</w:t>
      </w:r>
    </w:p>
    <w:p w14:paraId="5502FACD" w14:textId="77777777" w:rsidR="00B860BF" w:rsidRDefault="00B860BF" w:rsidP="00B860BF">
      <w:pPr>
        <w:pStyle w:val="GLBodytext"/>
      </w:pPr>
    </w:p>
    <w:p w14:paraId="6E5C6702" w14:textId="77777777" w:rsidR="00B860BF" w:rsidRPr="003076F2" w:rsidRDefault="00B860BF" w:rsidP="00B860BF">
      <w:pPr>
        <w:pStyle w:val="GLBodytext"/>
        <w:sectPr w:rsidR="00B860BF" w:rsidRPr="003076F2" w:rsidSect="00146300">
          <w:headerReference w:type="default" r:id="rId22"/>
          <w:footerReference w:type="default" r:id="rId23"/>
          <w:pgSz w:w="11907" w:h="16834" w:code="9"/>
          <w:pgMar w:top="1418" w:right="1418" w:bottom="1418" w:left="1418" w:header="567" w:footer="425" w:gutter="284"/>
          <w:pgNumType w:start="1"/>
          <w:cols w:space="720"/>
          <w:docGrid w:linePitch="326"/>
        </w:sectPr>
      </w:pPr>
    </w:p>
    <w:p w14:paraId="75E913EF" w14:textId="22974572" w:rsidR="00D65BEC" w:rsidRPr="003076F2" w:rsidRDefault="00D65BEC" w:rsidP="00B860BF">
      <w:pPr>
        <w:pStyle w:val="GLHeading3"/>
      </w:pPr>
      <w:bookmarkStart w:id="120" w:name="_Toc166869200"/>
      <w:r w:rsidRPr="003076F2">
        <w:lastRenderedPageBreak/>
        <w:t>Revisions to the Guideline</w:t>
      </w:r>
      <w:bookmarkStart w:id="121" w:name="_Toc102405119"/>
      <w:bookmarkEnd w:id="116"/>
      <w:bookmarkEnd w:id="117"/>
      <w:bookmarkEnd w:id="118"/>
      <w:bookmarkEnd w:id="119"/>
      <w:bookmarkEnd w:id="120"/>
    </w:p>
    <w:p w14:paraId="3F4AF05A" w14:textId="52E77564" w:rsidR="0025327B" w:rsidRDefault="00FA5465" w:rsidP="00E578F1">
      <w:pPr>
        <w:pStyle w:val="GLBodytext"/>
      </w:pPr>
      <w:r w:rsidRPr="003076F2">
        <w:t>The evidence from the umbrella review, alongside consideration of relevant New Zealand research, inform</w:t>
      </w:r>
      <w:r w:rsidR="0064113C" w:rsidRPr="003076F2">
        <w:t>ed</w:t>
      </w:r>
      <w:r w:rsidRPr="003076F2">
        <w:t xml:space="preserve"> the Living Guideline Group (LGG), an expert advisory panel, in developing</w:t>
      </w:r>
      <w:r w:rsidR="006E69B2">
        <w:t xml:space="preserve"> the</w:t>
      </w:r>
      <w:r w:rsidRPr="003076F2">
        <w:t xml:space="preserve"> new or revised Recommendations and Good Practice Points</w:t>
      </w:r>
      <w:r w:rsidR="0064113C" w:rsidRPr="003076F2">
        <w:t xml:space="preserve"> presented below</w:t>
      </w:r>
      <w:r w:rsidRPr="003076F2">
        <w:t xml:space="preserve">. These </w:t>
      </w:r>
      <w:r w:rsidR="004306AA" w:rsidRPr="003076F2">
        <w:t xml:space="preserve">decisions and their rationale </w:t>
      </w:r>
      <w:r w:rsidR="0064113C" w:rsidRPr="003076F2">
        <w:t xml:space="preserve">are presented in </w:t>
      </w:r>
      <w:hyperlink w:anchor="Part3" w:history="1">
        <w:r w:rsidRPr="003076F2">
          <w:rPr>
            <w:rStyle w:val="Hyperlink"/>
            <w:rFonts w:cstheme="minorHAnsi"/>
          </w:rPr>
          <w:t>Part 3</w:t>
        </w:r>
      </w:hyperlink>
      <w:r w:rsidR="0064113C" w:rsidRPr="003076F2">
        <w:t>.</w:t>
      </w:r>
      <w:r w:rsidR="0025327B" w:rsidRPr="003076F2">
        <w:t xml:space="preserve"> </w:t>
      </w:r>
    </w:p>
    <w:p w14:paraId="767163DC" w14:textId="6428C377" w:rsidR="00797220" w:rsidRPr="003076F2" w:rsidRDefault="00797220" w:rsidP="00797220">
      <w:pPr>
        <w:pStyle w:val="GLTableheading"/>
        <w:framePr w:wrap="around"/>
      </w:pPr>
      <w:bookmarkStart w:id="122" w:name="SummTable"/>
      <w:bookmarkStart w:id="123" w:name="_Toc21645234"/>
      <w:bookmarkStart w:id="124" w:name="_Toc67576611"/>
      <w:bookmarkStart w:id="125" w:name="_Toc129798583"/>
      <w:r w:rsidRPr="003076F2">
        <w:t xml:space="preserve">Summary Table: </w:t>
      </w:r>
      <w:bookmarkEnd w:id="122"/>
      <w:r w:rsidRPr="003076F2">
        <w:t>Revised and new Recommendation and Good Practice Point</w:t>
      </w:r>
      <w:bookmarkEnd w:id="123"/>
      <w:bookmarkEnd w:id="124"/>
      <w:bookmarkEnd w:id="125"/>
      <w:r w:rsidR="006748A3" w:rsidRPr="003076F2">
        <w:t>s</w:t>
      </w:r>
    </w:p>
    <w:p w14:paraId="7710EA4A" w14:textId="77777777" w:rsidR="00797220" w:rsidRPr="003076F2" w:rsidRDefault="00797220" w:rsidP="00797220">
      <w:pPr>
        <w:pStyle w:val="GLFootnotetext"/>
      </w:pPr>
    </w:p>
    <w:tbl>
      <w:tblPr>
        <w:tblpPr w:leftFromText="180" w:rightFromText="180" w:vertAnchor="text" w:horzAnchor="margin" w:tblpY="518"/>
        <w:tblW w:w="8330"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403"/>
        <w:gridCol w:w="6072"/>
        <w:gridCol w:w="855"/>
      </w:tblGrid>
      <w:tr w:rsidR="00797220" w:rsidRPr="003076F2" w14:paraId="211006B8" w14:textId="77777777" w:rsidTr="007A0728">
        <w:trPr>
          <w:cantSplit/>
        </w:trPr>
        <w:tc>
          <w:tcPr>
            <w:tcW w:w="1403" w:type="dxa"/>
            <w:shd w:val="clear" w:color="auto" w:fill="D9E2F3" w:themeFill="accent1" w:themeFillTint="33"/>
          </w:tcPr>
          <w:p w14:paraId="5EF908C0" w14:textId="77777777" w:rsidR="00797220" w:rsidRPr="003076F2" w:rsidRDefault="00797220" w:rsidP="007A0728">
            <w:pPr>
              <w:pStyle w:val="GLTablebody"/>
              <w:framePr w:hSpace="0" w:wrap="auto" w:vAnchor="margin" w:hAnchor="text" w:yAlign="inline"/>
              <w:suppressOverlap w:val="0"/>
            </w:pPr>
            <w:r w:rsidRPr="003076F2">
              <w:t>Reference</w:t>
            </w:r>
          </w:p>
        </w:tc>
        <w:tc>
          <w:tcPr>
            <w:tcW w:w="6072" w:type="dxa"/>
            <w:shd w:val="clear" w:color="auto" w:fill="D9E2F3" w:themeFill="accent1" w:themeFillTint="33"/>
          </w:tcPr>
          <w:p w14:paraId="12D18EEF" w14:textId="1056FBD7" w:rsidR="00797220" w:rsidRPr="003076F2" w:rsidRDefault="00DA2A24" w:rsidP="007A0728">
            <w:pPr>
              <w:pStyle w:val="GLTablebody"/>
              <w:framePr w:hSpace="0" w:wrap="auto" w:vAnchor="margin" w:hAnchor="text" w:yAlign="inline"/>
              <w:suppressOverlap w:val="0"/>
            </w:pPr>
            <w:r w:rsidRPr="003076F2">
              <w:t>New</w:t>
            </w:r>
            <w:r w:rsidR="00797220" w:rsidRPr="003076F2">
              <w:t xml:space="preserve"> recommendation</w:t>
            </w:r>
            <w:r w:rsidRPr="003076F2">
              <w:t>/GPP</w:t>
            </w:r>
          </w:p>
        </w:tc>
        <w:tc>
          <w:tcPr>
            <w:tcW w:w="855" w:type="dxa"/>
            <w:shd w:val="clear" w:color="auto" w:fill="D9E2F3" w:themeFill="accent1" w:themeFillTint="33"/>
          </w:tcPr>
          <w:p w14:paraId="0C6530DB" w14:textId="77777777" w:rsidR="00797220" w:rsidRPr="003076F2" w:rsidRDefault="00797220" w:rsidP="007A0728">
            <w:pPr>
              <w:pStyle w:val="GLTablebody"/>
              <w:framePr w:hSpace="0" w:wrap="auto" w:vAnchor="margin" w:hAnchor="text" w:yAlign="inline"/>
              <w:suppressOverlap w:val="0"/>
            </w:pPr>
            <w:r w:rsidRPr="003076F2">
              <w:t>Grade</w:t>
            </w:r>
          </w:p>
        </w:tc>
      </w:tr>
      <w:tr w:rsidR="00F84ADF" w:rsidRPr="003076F2" w14:paraId="74691065" w14:textId="77777777" w:rsidTr="007A0728">
        <w:trPr>
          <w:cantSplit/>
        </w:trPr>
        <w:tc>
          <w:tcPr>
            <w:tcW w:w="1403" w:type="dxa"/>
          </w:tcPr>
          <w:p w14:paraId="7F833F2F" w14:textId="4F43C725" w:rsidR="00F84ADF" w:rsidRPr="003076F2" w:rsidRDefault="00983D51" w:rsidP="007A0728">
            <w:pPr>
              <w:pStyle w:val="GLTablebody"/>
              <w:framePr w:hSpace="0" w:wrap="auto" w:vAnchor="margin" w:hAnchor="text" w:yAlign="inline"/>
              <w:suppressOverlap w:val="0"/>
            </w:pPr>
            <w:r w:rsidRPr="003076F2">
              <w:t>Rec</w:t>
            </w:r>
            <w:r w:rsidR="00F84ADF" w:rsidRPr="003076F2">
              <w:t xml:space="preserve"> </w:t>
            </w:r>
            <w:r w:rsidR="00DA2A24" w:rsidRPr="003076F2">
              <w:t>1.2.14a</w:t>
            </w:r>
          </w:p>
        </w:tc>
        <w:tc>
          <w:tcPr>
            <w:tcW w:w="6072" w:type="dxa"/>
          </w:tcPr>
          <w:p w14:paraId="691BEF06" w14:textId="125FBC21" w:rsidR="00F84ADF" w:rsidRPr="007A0728" w:rsidRDefault="007A0728" w:rsidP="00B33B8A">
            <w:pPr>
              <w:pStyle w:val="GLTablebody"/>
              <w:framePr w:hSpace="0" w:wrap="auto" w:vAnchor="margin" w:hAnchor="text" w:yAlign="inline"/>
              <w:ind w:left="39"/>
              <w:suppressOverlap w:val="0"/>
            </w:pPr>
            <w:r w:rsidRPr="007A0728">
              <w:t>When considering referral or diagnosis for autism, practitioners should be aware of the diversity of presentations of autism and consider potential gender-based differences in autistic characteristics.</w:t>
            </w:r>
          </w:p>
        </w:tc>
        <w:tc>
          <w:tcPr>
            <w:tcW w:w="855" w:type="dxa"/>
            <w:shd w:val="clear" w:color="auto" w:fill="B4C6E7" w:themeFill="accent1" w:themeFillTint="66"/>
          </w:tcPr>
          <w:p w14:paraId="6FADAA3E" w14:textId="740ACDA7" w:rsidR="00F84ADF" w:rsidRPr="003076F2" w:rsidRDefault="00DA2A24" w:rsidP="007A0728">
            <w:pPr>
              <w:pStyle w:val="GLTablebody"/>
              <w:framePr w:hSpace="0" w:wrap="auto" w:vAnchor="margin" w:hAnchor="text" w:yAlign="inline"/>
              <w:suppressOverlap w:val="0"/>
            </w:pPr>
            <w:r w:rsidRPr="003076F2">
              <w:t>B</w:t>
            </w:r>
          </w:p>
        </w:tc>
      </w:tr>
      <w:tr w:rsidR="00F84ADF" w:rsidRPr="003076F2" w14:paraId="37B596DF" w14:textId="77777777" w:rsidTr="007A0728">
        <w:trPr>
          <w:cantSplit/>
        </w:trPr>
        <w:tc>
          <w:tcPr>
            <w:tcW w:w="1403" w:type="dxa"/>
          </w:tcPr>
          <w:p w14:paraId="51976439" w14:textId="0110180A" w:rsidR="00F84ADF" w:rsidRPr="003076F2" w:rsidRDefault="00F84ADF" w:rsidP="007A0728">
            <w:pPr>
              <w:pStyle w:val="GLTablebody"/>
              <w:framePr w:hSpace="0" w:wrap="auto" w:vAnchor="margin" w:hAnchor="text" w:yAlign="inline"/>
              <w:suppressOverlap w:val="0"/>
            </w:pPr>
            <w:r w:rsidRPr="003076F2">
              <w:t xml:space="preserve">GPP </w:t>
            </w:r>
            <w:r w:rsidR="00DA2A24" w:rsidRPr="003076F2">
              <w:t>1.2.14b</w:t>
            </w:r>
          </w:p>
        </w:tc>
        <w:tc>
          <w:tcPr>
            <w:tcW w:w="6072" w:type="dxa"/>
          </w:tcPr>
          <w:p w14:paraId="1B43093C" w14:textId="77777777" w:rsidR="007A0728" w:rsidRPr="007A0728" w:rsidRDefault="007A0728" w:rsidP="00B33B8A">
            <w:pPr>
              <w:pStyle w:val="GLBodytext"/>
              <w:spacing w:after="0" w:line="240" w:lineRule="auto"/>
              <w:ind w:left="39"/>
              <w:rPr>
                <w:sz w:val="20"/>
                <w:szCs w:val="20"/>
              </w:rPr>
            </w:pPr>
            <w:r w:rsidRPr="007A0728">
              <w:rPr>
                <w:rStyle w:val="ui-provider"/>
                <w:sz w:val="20"/>
                <w:szCs w:val="20"/>
              </w:rPr>
              <w:t>When considering referral or diagnosis for autism</w:t>
            </w:r>
            <w:r w:rsidRPr="007A0728">
              <w:rPr>
                <w:sz w:val="20"/>
                <w:szCs w:val="20"/>
              </w:rPr>
              <w:t xml:space="preserve">, an individual’s presentation should be compared to those of non-autistic peers of the same gender and intellectual abilities. </w:t>
            </w:r>
          </w:p>
          <w:p w14:paraId="37ECCE6D" w14:textId="364C69BB" w:rsidR="00F84ADF" w:rsidRPr="007A0728" w:rsidRDefault="007A0728" w:rsidP="00B33B8A">
            <w:pPr>
              <w:pStyle w:val="GLBodytext"/>
              <w:spacing w:after="0" w:line="240" w:lineRule="auto"/>
              <w:ind w:left="39"/>
              <w:rPr>
                <w:sz w:val="20"/>
                <w:szCs w:val="20"/>
              </w:rPr>
            </w:pPr>
            <w:r w:rsidRPr="007A0728">
              <w:rPr>
                <w:sz w:val="20"/>
                <w:szCs w:val="20"/>
              </w:rPr>
              <w:t xml:space="preserve">In assessment, clinicians and practitioners should be aware that </w:t>
            </w:r>
            <w:r w:rsidRPr="007A0728">
              <w:rPr>
                <w:rFonts w:eastAsia="Calibri"/>
                <w:sz w:val="20"/>
                <w:szCs w:val="20"/>
              </w:rPr>
              <w:t xml:space="preserve">diagnostic characteristics of autism may present differently to </w:t>
            </w:r>
            <w:r w:rsidRPr="007A0728">
              <w:rPr>
                <w:sz w:val="20"/>
                <w:szCs w:val="20"/>
              </w:rPr>
              <w:t>stereotypically male presentation, particularly</w:t>
            </w:r>
            <w:r w:rsidRPr="007A0728">
              <w:rPr>
                <w:rFonts w:eastAsia="Calibri"/>
                <w:sz w:val="20"/>
                <w:szCs w:val="20"/>
              </w:rPr>
              <w:t xml:space="preserve"> for individuals who are (cisgender) female/girls/women, transgender, non-binary, and/</w:t>
            </w:r>
            <w:r w:rsidRPr="007A0728">
              <w:rPr>
                <w:sz w:val="20"/>
                <w:szCs w:val="20"/>
              </w:rPr>
              <w:t xml:space="preserve">or </w:t>
            </w:r>
            <w:r w:rsidRPr="007A0728">
              <w:rPr>
                <w:rFonts w:eastAsia="Calibri"/>
                <w:sz w:val="20"/>
                <w:szCs w:val="20"/>
              </w:rPr>
              <w:t>genderfluid</w:t>
            </w:r>
            <w:r w:rsidRPr="007A0728">
              <w:rPr>
                <w:sz w:val="20"/>
                <w:szCs w:val="20"/>
              </w:rPr>
              <w:t xml:space="preserve">. </w:t>
            </w:r>
          </w:p>
        </w:tc>
        <w:tc>
          <w:tcPr>
            <w:tcW w:w="855" w:type="dxa"/>
            <w:shd w:val="clear" w:color="auto" w:fill="B4C6E7" w:themeFill="accent1" w:themeFillTint="66"/>
          </w:tcPr>
          <w:p w14:paraId="12B7FEC5" w14:textId="77777777" w:rsidR="00F84ADF" w:rsidRPr="003076F2" w:rsidRDefault="00F84ADF" w:rsidP="007A0728">
            <w:pPr>
              <w:pStyle w:val="GLTablebody"/>
              <w:framePr w:hSpace="0" w:wrap="auto" w:vAnchor="margin" w:hAnchor="text" w:yAlign="inline"/>
              <w:suppressOverlap w:val="0"/>
            </w:pPr>
            <w:r w:rsidRPr="003076F2">
              <w:sym w:font="Wingdings" w:char="F0FC"/>
            </w:r>
          </w:p>
        </w:tc>
      </w:tr>
      <w:tr w:rsidR="00DA2A24" w:rsidRPr="003076F2" w14:paraId="4B55FE85" w14:textId="77777777" w:rsidTr="007A0728">
        <w:trPr>
          <w:cantSplit/>
        </w:trPr>
        <w:tc>
          <w:tcPr>
            <w:tcW w:w="1403" w:type="dxa"/>
          </w:tcPr>
          <w:p w14:paraId="3B349728" w14:textId="77777777" w:rsidR="00DA2A24" w:rsidRPr="003076F2" w:rsidRDefault="00DA2A24" w:rsidP="007A0728">
            <w:pPr>
              <w:pStyle w:val="GLTablebody"/>
              <w:framePr w:hSpace="0" w:wrap="auto" w:vAnchor="margin" w:hAnchor="text" w:yAlign="inline"/>
              <w:suppressOverlap w:val="0"/>
            </w:pPr>
            <w:r w:rsidRPr="003076F2">
              <w:t>Rec 1.2.14c</w:t>
            </w:r>
          </w:p>
        </w:tc>
        <w:tc>
          <w:tcPr>
            <w:tcW w:w="6072" w:type="dxa"/>
          </w:tcPr>
          <w:p w14:paraId="6B97A7AE" w14:textId="258A8119" w:rsidR="00DA2A24" w:rsidRPr="007A0728" w:rsidRDefault="007A0728" w:rsidP="00B33B8A">
            <w:pPr>
              <w:pStyle w:val="GLTablebody"/>
              <w:framePr w:hSpace="0" w:wrap="auto" w:vAnchor="margin" w:hAnchor="text" w:yAlign="inline"/>
              <w:ind w:left="39"/>
              <w:suppressOverlap w:val="0"/>
            </w:pPr>
            <w:r w:rsidRPr="007A0728">
              <w:t>Masking of autistic characteristics can occur regardless of age or gender identity. Clinicians and practitioners should consider the possible presence of autistic masking</w:t>
            </w:r>
            <w:r w:rsidR="00DA2A24" w:rsidRPr="007A0728">
              <w:t>.</w:t>
            </w:r>
          </w:p>
        </w:tc>
        <w:tc>
          <w:tcPr>
            <w:tcW w:w="855" w:type="dxa"/>
            <w:shd w:val="clear" w:color="auto" w:fill="B4C6E7" w:themeFill="accent1" w:themeFillTint="66"/>
          </w:tcPr>
          <w:p w14:paraId="3408A95C" w14:textId="77777777" w:rsidR="00DA2A24" w:rsidRPr="003076F2" w:rsidRDefault="00DA2A24" w:rsidP="007A0728">
            <w:pPr>
              <w:pStyle w:val="GLTablebody"/>
              <w:framePr w:hSpace="0" w:wrap="auto" w:vAnchor="margin" w:hAnchor="text" w:yAlign="inline"/>
              <w:suppressOverlap w:val="0"/>
            </w:pPr>
            <w:r w:rsidRPr="003076F2">
              <w:t>A</w:t>
            </w:r>
          </w:p>
        </w:tc>
      </w:tr>
      <w:tr w:rsidR="00DA2A24" w:rsidRPr="003076F2" w14:paraId="3B7D2A4C" w14:textId="77777777" w:rsidTr="007A0728">
        <w:trPr>
          <w:cantSplit/>
        </w:trPr>
        <w:tc>
          <w:tcPr>
            <w:tcW w:w="1403" w:type="dxa"/>
          </w:tcPr>
          <w:p w14:paraId="354781C4" w14:textId="77777777" w:rsidR="00DA2A24" w:rsidRPr="003076F2" w:rsidRDefault="00DA2A24" w:rsidP="007A0728">
            <w:pPr>
              <w:pStyle w:val="GLTablebody"/>
              <w:framePr w:hSpace="0" w:wrap="auto" w:vAnchor="margin" w:hAnchor="text" w:yAlign="inline"/>
              <w:suppressOverlap w:val="0"/>
            </w:pPr>
            <w:r w:rsidRPr="003076F2">
              <w:t>GPP 1.2.14d</w:t>
            </w:r>
          </w:p>
        </w:tc>
        <w:tc>
          <w:tcPr>
            <w:tcW w:w="6072" w:type="dxa"/>
          </w:tcPr>
          <w:p w14:paraId="1349FEE4" w14:textId="23106262" w:rsidR="00DA2A24" w:rsidRPr="007A0728" w:rsidRDefault="007A0728" w:rsidP="00B33B8A">
            <w:pPr>
              <w:pStyle w:val="GLTablebody"/>
              <w:framePr w:hSpace="0" w:wrap="auto" w:vAnchor="margin" w:hAnchor="text" w:yAlign="inline"/>
              <w:ind w:left="39"/>
              <w:suppressOverlap w:val="0"/>
            </w:pPr>
            <w:r w:rsidRPr="007A0728">
              <w:t xml:space="preserve">An autistic-friendly environment for assessment should be provided where the autistic person </w:t>
            </w:r>
            <w:r w:rsidRPr="007A0728">
              <w:rPr>
                <w:color w:val="000000" w:themeColor="text1"/>
              </w:rPr>
              <w:t>can be safely and authentically autistic.</w:t>
            </w:r>
          </w:p>
        </w:tc>
        <w:tc>
          <w:tcPr>
            <w:tcW w:w="855" w:type="dxa"/>
            <w:shd w:val="clear" w:color="auto" w:fill="B4C6E7" w:themeFill="accent1" w:themeFillTint="66"/>
          </w:tcPr>
          <w:p w14:paraId="18C43DA2" w14:textId="77777777" w:rsidR="00DA2A24" w:rsidRPr="003076F2" w:rsidRDefault="00DA2A24" w:rsidP="007A0728">
            <w:pPr>
              <w:pStyle w:val="GLTablebody"/>
              <w:framePr w:hSpace="0" w:wrap="auto" w:vAnchor="margin" w:hAnchor="text" w:yAlign="inline"/>
              <w:suppressOverlap w:val="0"/>
            </w:pPr>
            <w:r w:rsidRPr="003076F2">
              <w:sym w:font="Wingdings" w:char="F0FC"/>
            </w:r>
          </w:p>
        </w:tc>
      </w:tr>
      <w:tr w:rsidR="00DA2A24" w:rsidRPr="003076F2" w14:paraId="03551729" w14:textId="77777777" w:rsidTr="007A0728">
        <w:trPr>
          <w:cantSplit/>
        </w:trPr>
        <w:tc>
          <w:tcPr>
            <w:tcW w:w="1403" w:type="dxa"/>
          </w:tcPr>
          <w:p w14:paraId="68680875" w14:textId="77777777" w:rsidR="00DA2A24" w:rsidRPr="003076F2" w:rsidRDefault="00DA2A24" w:rsidP="007A0728">
            <w:pPr>
              <w:pStyle w:val="GLTablebody"/>
              <w:framePr w:hSpace="0" w:wrap="auto" w:vAnchor="margin" w:hAnchor="text" w:yAlign="inline"/>
              <w:suppressOverlap w:val="0"/>
            </w:pPr>
            <w:r w:rsidRPr="003076F2">
              <w:t>Rec 3.4.4a</w:t>
            </w:r>
          </w:p>
        </w:tc>
        <w:tc>
          <w:tcPr>
            <w:tcW w:w="6072" w:type="dxa"/>
          </w:tcPr>
          <w:p w14:paraId="7A194DA3" w14:textId="4D875F84" w:rsidR="00DA2A24" w:rsidRPr="007A0728" w:rsidRDefault="007A0728" w:rsidP="00B33B8A">
            <w:pPr>
              <w:pStyle w:val="GLTablebody"/>
              <w:framePr w:hSpace="0" w:wrap="auto" w:vAnchor="margin" w:hAnchor="text" w:yAlign="inline"/>
              <w:ind w:left="39"/>
              <w:suppressOverlap w:val="0"/>
            </w:pPr>
            <w:r w:rsidRPr="007A0728">
              <w:t>Masking of autistic characteristics can occur regardless of age or gender identity. Educators and learning support practitioners should consider the possible presence of autistic masking</w:t>
            </w:r>
            <w:r w:rsidR="00DA2A24" w:rsidRPr="007A0728">
              <w:t>.</w:t>
            </w:r>
          </w:p>
        </w:tc>
        <w:tc>
          <w:tcPr>
            <w:tcW w:w="855" w:type="dxa"/>
            <w:shd w:val="clear" w:color="auto" w:fill="B4C6E7" w:themeFill="accent1" w:themeFillTint="66"/>
          </w:tcPr>
          <w:p w14:paraId="37C45DF3" w14:textId="77777777" w:rsidR="00DA2A24" w:rsidRPr="003076F2" w:rsidRDefault="00DA2A24" w:rsidP="007A0728">
            <w:pPr>
              <w:pStyle w:val="GLTablebody"/>
              <w:framePr w:hSpace="0" w:wrap="auto" w:vAnchor="margin" w:hAnchor="text" w:yAlign="inline"/>
              <w:suppressOverlap w:val="0"/>
            </w:pPr>
            <w:r w:rsidRPr="003076F2">
              <w:t>A</w:t>
            </w:r>
          </w:p>
        </w:tc>
      </w:tr>
      <w:tr w:rsidR="00F0030F" w:rsidRPr="003076F2" w14:paraId="5158382E" w14:textId="77777777" w:rsidTr="007A0728">
        <w:trPr>
          <w:cantSplit/>
        </w:trPr>
        <w:tc>
          <w:tcPr>
            <w:tcW w:w="1403" w:type="dxa"/>
          </w:tcPr>
          <w:p w14:paraId="6A504217" w14:textId="77777777" w:rsidR="00F0030F" w:rsidRPr="003076F2" w:rsidRDefault="00F0030F" w:rsidP="007A0728">
            <w:pPr>
              <w:pStyle w:val="GLTablebody"/>
              <w:framePr w:hSpace="0" w:wrap="auto" w:vAnchor="margin" w:hAnchor="text" w:yAlign="inline"/>
              <w:suppressOverlap w:val="0"/>
            </w:pPr>
            <w:r w:rsidRPr="003076F2">
              <w:t>GPP 3.4.4b</w:t>
            </w:r>
          </w:p>
        </w:tc>
        <w:tc>
          <w:tcPr>
            <w:tcW w:w="6072" w:type="dxa"/>
          </w:tcPr>
          <w:p w14:paraId="24044D04" w14:textId="2195673D" w:rsidR="00F0030F" w:rsidRPr="007A0728" w:rsidRDefault="007A0728" w:rsidP="00B33B8A">
            <w:pPr>
              <w:pStyle w:val="GLTablebody"/>
              <w:framePr w:hSpace="0" w:wrap="auto" w:vAnchor="margin" w:hAnchor="text" w:yAlign="inline"/>
              <w:ind w:left="39"/>
              <w:suppressOverlap w:val="0"/>
            </w:pPr>
            <w:r w:rsidRPr="007A0728">
              <w:t xml:space="preserve">An autistic-friendly environment should be provided in classrooms and schools where the autistic learner </w:t>
            </w:r>
            <w:r w:rsidRPr="007A0728">
              <w:rPr>
                <w:color w:val="000000" w:themeColor="text1"/>
              </w:rPr>
              <w:t>can be safely and authentically autistic</w:t>
            </w:r>
            <w:r>
              <w:rPr>
                <w:color w:val="000000" w:themeColor="text1"/>
              </w:rPr>
              <w:t>.</w:t>
            </w:r>
          </w:p>
        </w:tc>
        <w:tc>
          <w:tcPr>
            <w:tcW w:w="855" w:type="dxa"/>
            <w:shd w:val="clear" w:color="auto" w:fill="B4C6E7" w:themeFill="accent1" w:themeFillTint="66"/>
          </w:tcPr>
          <w:p w14:paraId="540B5211" w14:textId="77777777" w:rsidR="00F0030F" w:rsidRPr="003076F2" w:rsidRDefault="00F0030F" w:rsidP="007A0728">
            <w:pPr>
              <w:pStyle w:val="GLTablebody"/>
              <w:framePr w:hSpace="0" w:wrap="auto" w:vAnchor="margin" w:hAnchor="text" w:yAlign="inline"/>
              <w:suppressOverlap w:val="0"/>
            </w:pPr>
            <w:r w:rsidRPr="003076F2">
              <w:sym w:font="Wingdings" w:char="F0FC"/>
            </w:r>
          </w:p>
        </w:tc>
      </w:tr>
      <w:tr w:rsidR="00F0030F" w:rsidRPr="003076F2" w14:paraId="39A0D12F" w14:textId="77777777" w:rsidTr="007A0728">
        <w:trPr>
          <w:cantSplit/>
        </w:trPr>
        <w:tc>
          <w:tcPr>
            <w:tcW w:w="1403" w:type="dxa"/>
          </w:tcPr>
          <w:p w14:paraId="40702D07" w14:textId="57BE2F15" w:rsidR="00F0030F" w:rsidRPr="003076F2" w:rsidRDefault="00F0030F" w:rsidP="007A0728">
            <w:pPr>
              <w:pStyle w:val="GLTablebody"/>
              <w:framePr w:hSpace="0" w:wrap="auto" w:vAnchor="margin" w:hAnchor="text" w:yAlign="inline"/>
              <w:suppressOverlap w:val="0"/>
            </w:pPr>
            <w:r w:rsidRPr="003076F2">
              <w:t>Rec 5.2.9a</w:t>
            </w:r>
          </w:p>
        </w:tc>
        <w:tc>
          <w:tcPr>
            <w:tcW w:w="6072" w:type="dxa"/>
          </w:tcPr>
          <w:p w14:paraId="2A7C4A19" w14:textId="6EFF9084" w:rsidR="00F0030F" w:rsidRPr="007A0728" w:rsidRDefault="007A0728" w:rsidP="00B33B8A">
            <w:pPr>
              <w:pStyle w:val="GLTablebody"/>
              <w:framePr w:hSpace="0" w:wrap="auto" w:vAnchor="margin" w:hAnchor="text" w:yAlign="inline"/>
              <w:ind w:left="39"/>
              <w:suppressOverlap w:val="0"/>
            </w:pPr>
            <w:r w:rsidRPr="007A0728">
              <w:t>Masking of autistic characteristics can occur regardless of age or gender identity</w:t>
            </w:r>
            <w:r>
              <w:t>.</w:t>
            </w:r>
          </w:p>
        </w:tc>
        <w:tc>
          <w:tcPr>
            <w:tcW w:w="855" w:type="dxa"/>
            <w:shd w:val="clear" w:color="auto" w:fill="B4C6E7" w:themeFill="accent1" w:themeFillTint="66"/>
          </w:tcPr>
          <w:p w14:paraId="7D3371C7" w14:textId="7FF9503D" w:rsidR="00F0030F" w:rsidRPr="003076F2" w:rsidRDefault="00F0030F" w:rsidP="007A0728">
            <w:pPr>
              <w:pStyle w:val="GLTablebody"/>
              <w:framePr w:hSpace="0" w:wrap="auto" w:vAnchor="margin" w:hAnchor="text" w:yAlign="inline"/>
              <w:suppressOverlap w:val="0"/>
            </w:pPr>
            <w:r w:rsidRPr="003076F2">
              <w:t>A</w:t>
            </w:r>
          </w:p>
        </w:tc>
      </w:tr>
      <w:tr w:rsidR="00797220" w:rsidRPr="003076F2" w14:paraId="34FE9248" w14:textId="77777777" w:rsidTr="007A0728">
        <w:trPr>
          <w:cantSplit/>
        </w:trPr>
        <w:tc>
          <w:tcPr>
            <w:tcW w:w="1403" w:type="dxa"/>
          </w:tcPr>
          <w:p w14:paraId="32BE8226" w14:textId="7BCA9242" w:rsidR="00797220" w:rsidRPr="003076F2" w:rsidRDefault="00DA2A24" w:rsidP="007A0728">
            <w:pPr>
              <w:pStyle w:val="GLTablebody"/>
              <w:framePr w:hSpace="0" w:wrap="auto" w:vAnchor="margin" w:hAnchor="text" w:yAlign="inline"/>
              <w:suppressOverlap w:val="0"/>
            </w:pPr>
            <w:r w:rsidRPr="003076F2">
              <w:t>GPP</w:t>
            </w:r>
            <w:r w:rsidR="00797220" w:rsidRPr="003076F2">
              <w:t xml:space="preserve"> </w:t>
            </w:r>
            <w:r w:rsidR="00F0030F" w:rsidRPr="003076F2">
              <w:t>5.2.9b</w:t>
            </w:r>
          </w:p>
        </w:tc>
        <w:tc>
          <w:tcPr>
            <w:tcW w:w="6072" w:type="dxa"/>
          </w:tcPr>
          <w:p w14:paraId="5193BAC7" w14:textId="5D683713" w:rsidR="00797220" w:rsidRPr="007A0728" w:rsidRDefault="007A0728" w:rsidP="00B33B8A">
            <w:pPr>
              <w:pStyle w:val="GLTablebody"/>
              <w:framePr w:hSpace="0" w:wrap="auto" w:vAnchor="margin" w:hAnchor="text" w:yAlign="inline"/>
              <w:ind w:left="39"/>
              <w:suppressOverlap w:val="0"/>
            </w:pPr>
            <w:r w:rsidRPr="007A0728">
              <w:t xml:space="preserve">An autistic-friendly environment should be provided in the community </w:t>
            </w:r>
            <w:r w:rsidRPr="007A0728">
              <w:rPr>
                <w:color w:val="000000" w:themeColor="text1"/>
              </w:rPr>
              <w:t>where autistic people can be safely and authentically autistic</w:t>
            </w:r>
            <w:r w:rsidR="00DA2A24" w:rsidRPr="007A0728">
              <w:t>.</w:t>
            </w:r>
          </w:p>
        </w:tc>
        <w:tc>
          <w:tcPr>
            <w:tcW w:w="855" w:type="dxa"/>
            <w:shd w:val="clear" w:color="auto" w:fill="B4C6E7" w:themeFill="accent1" w:themeFillTint="66"/>
          </w:tcPr>
          <w:p w14:paraId="2B714F5E" w14:textId="583C9494" w:rsidR="00797220" w:rsidRPr="003076F2" w:rsidRDefault="00DA2A24" w:rsidP="007A0728">
            <w:pPr>
              <w:pStyle w:val="GLTablebody"/>
              <w:framePr w:hSpace="0" w:wrap="auto" w:vAnchor="margin" w:hAnchor="text" w:yAlign="inline"/>
              <w:suppressOverlap w:val="0"/>
            </w:pPr>
            <w:r w:rsidRPr="003076F2">
              <w:sym w:font="Wingdings" w:char="F0FC"/>
            </w:r>
          </w:p>
        </w:tc>
      </w:tr>
    </w:tbl>
    <w:p w14:paraId="5245681D" w14:textId="77777777" w:rsidR="007A0728" w:rsidRPr="003076F2" w:rsidRDefault="007A0728" w:rsidP="00797220">
      <w:pPr>
        <w:pStyle w:val="GLFootnotetext"/>
        <w:rPr>
          <w:b/>
          <w:bCs/>
        </w:rPr>
      </w:pPr>
    </w:p>
    <w:p w14:paraId="0C7D2D7E" w14:textId="77777777" w:rsidR="00251070" w:rsidRPr="003076F2" w:rsidRDefault="00251070" w:rsidP="00F84ADF">
      <w:pPr>
        <w:pStyle w:val="GLBodytext"/>
        <w:rPr>
          <w:bCs/>
          <w:u w:val="single"/>
        </w:rPr>
      </w:pPr>
    </w:p>
    <w:p w14:paraId="3DBA0B3F" w14:textId="2FE5307C" w:rsidR="002A5A5E" w:rsidRPr="003076F2" w:rsidRDefault="00797220" w:rsidP="00875397">
      <w:pPr>
        <w:pStyle w:val="GLFootnotetext"/>
      </w:pPr>
      <w:r w:rsidRPr="003076F2">
        <w:rPr>
          <w:bCs/>
          <w:u w:val="single"/>
        </w:rPr>
        <w:t>Note</w:t>
      </w:r>
      <w:r w:rsidRPr="003076F2">
        <w:t xml:space="preserve">: Grades indicate the strength of the supporting evidence rather than the importance of the evidence. Grade A indicates good evidence, B is fair evidence, C is international expert consensus, and I is insufficient, poor quality, or conflicting evidence. See </w:t>
      </w:r>
      <w:hyperlink w:anchor="TableA1_2" w:history="1">
        <w:r w:rsidR="00D0053A" w:rsidRPr="003076F2">
          <w:rPr>
            <w:rStyle w:val="Hyperlink"/>
            <w:rFonts w:cstheme="minorHAnsi"/>
            <w:bCs/>
            <w:sz w:val="18"/>
            <w:szCs w:val="18"/>
            <w:lang w:val="en-AU"/>
          </w:rPr>
          <w:t>Table 1.2</w:t>
        </w:r>
      </w:hyperlink>
      <w:r w:rsidRPr="003076F2">
        <w:t xml:space="preserve"> in Appendix 1 for detail</w:t>
      </w:r>
      <w:bookmarkStart w:id="126" w:name="_Toc371965308"/>
      <w:bookmarkStart w:id="127" w:name="_Toc511695476"/>
      <w:bookmarkStart w:id="128" w:name="_Toc8216536"/>
      <w:bookmarkStart w:id="129" w:name="_Toc23969208"/>
      <w:bookmarkStart w:id="130" w:name="_Toc25758605"/>
      <w:bookmarkStart w:id="131" w:name="_Toc25763870"/>
      <w:bookmarkStart w:id="132" w:name="_Toc56091693"/>
      <w:bookmarkStart w:id="133" w:name="_Toc68714906"/>
      <w:bookmarkStart w:id="134" w:name="_Toc102405108"/>
      <w:bookmarkEnd w:id="121"/>
      <w:r w:rsidR="002A5A5E" w:rsidRPr="003076F2">
        <w:t>.</w:t>
      </w:r>
    </w:p>
    <w:p w14:paraId="1F9402AF" w14:textId="77777777" w:rsidR="002A5A5E" w:rsidRPr="003076F2" w:rsidRDefault="002A5A5E" w:rsidP="00F84ADF">
      <w:pPr>
        <w:pStyle w:val="GLBodytext"/>
      </w:pPr>
    </w:p>
    <w:p w14:paraId="64AA4E8F" w14:textId="77777777" w:rsidR="00DA2A24" w:rsidRPr="003076F2" w:rsidRDefault="00DA2A24" w:rsidP="00F84ADF">
      <w:pPr>
        <w:pStyle w:val="GLBodytext"/>
        <w:sectPr w:rsidR="00DA2A24" w:rsidRPr="003076F2" w:rsidSect="00146300">
          <w:headerReference w:type="default" r:id="rId24"/>
          <w:pgSz w:w="11907" w:h="16834" w:code="9"/>
          <w:pgMar w:top="1418" w:right="1418" w:bottom="1418" w:left="1418" w:header="567" w:footer="425" w:gutter="284"/>
          <w:cols w:space="720"/>
          <w:docGrid w:linePitch="326"/>
        </w:sectPr>
      </w:pPr>
    </w:p>
    <w:p w14:paraId="102013D1" w14:textId="1B26E208" w:rsidR="006E014F" w:rsidRPr="003076F2" w:rsidRDefault="00131661" w:rsidP="002A5A5E">
      <w:pPr>
        <w:pStyle w:val="GLHeading1"/>
      </w:pPr>
      <w:bookmarkStart w:id="135" w:name="_Toc131383466"/>
      <w:bookmarkStart w:id="136" w:name="_Toc166869201"/>
      <w:r w:rsidRPr="003076F2">
        <w:lastRenderedPageBreak/>
        <w:t>Preamble</w:t>
      </w:r>
      <w:bookmarkEnd w:id="126"/>
      <w:bookmarkEnd w:id="127"/>
      <w:bookmarkEnd w:id="128"/>
      <w:bookmarkEnd w:id="129"/>
      <w:bookmarkEnd w:id="130"/>
      <w:bookmarkEnd w:id="131"/>
      <w:bookmarkEnd w:id="132"/>
      <w:bookmarkEnd w:id="133"/>
      <w:bookmarkEnd w:id="134"/>
      <w:bookmarkEnd w:id="135"/>
      <w:bookmarkEnd w:id="136"/>
    </w:p>
    <w:p w14:paraId="2924058B" w14:textId="77777777" w:rsidR="00FF14A0" w:rsidRPr="003076F2" w:rsidRDefault="00FF14A0" w:rsidP="00E3786F">
      <w:pPr>
        <w:pStyle w:val="GLHeading2"/>
      </w:pPr>
      <w:bookmarkStart w:id="137" w:name="_Toc131381697"/>
      <w:bookmarkStart w:id="138" w:name="_Toc131383467"/>
      <w:bookmarkStart w:id="139" w:name="_Toc166869202"/>
      <w:bookmarkStart w:id="140" w:name="_Toc301185195"/>
      <w:bookmarkStart w:id="141" w:name="_Toc183493308"/>
      <w:bookmarkStart w:id="142" w:name="_Toc183683316"/>
      <w:bookmarkStart w:id="143" w:name="_Toc183692887"/>
      <w:bookmarkStart w:id="144" w:name="_Toc184964820"/>
      <w:bookmarkStart w:id="145" w:name="_Toc311630009"/>
      <w:bookmarkStart w:id="146" w:name="_Toc311631967"/>
      <w:bookmarkStart w:id="147" w:name="_Toc214642232"/>
      <w:bookmarkStart w:id="148" w:name="_Toc214642536"/>
      <w:bookmarkStart w:id="149" w:name="_Toc214993613"/>
      <w:bookmarkStart w:id="150" w:name="_Toc214994155"/>
      <w:bookmarkStart w:id="151" w:name="_Toc216717478"/>
      <w:bookmarkStart w:id="152" w:name="_Toc227063426"/>
      <w:bookmarkStart w:id="153" w:name="_Toc227063639"/>
      <w:bookmarkStart w:id="154" w:name="_Toc227064709"/>
      <w:bookmarkStart w:id="155" w:name="_Toc227124962"/>
      <w:bookmarkStart w:id="156" w:name="_Toc275181272"/>
      <w:bookmarkStart w:id="157" w:name="_Toc288166799"/>
      <w:bookmarkStart w:id="158" w:name="_Toc309328732"/>
      <w:bookmarkStart w:id="159" w:name="_Toc268688748"/>
      <w:bookmarkStart w:id="160" w:name="_Toc268690416"/>
      <w:bookmarkStart w:id="161" w:name="_Toc268690554"/>
      <w:bookmarkStart w:id="162" w:name="_Toc268698203"/>
      <w:bookmarkStart w:id="163" w:name="_Toc268704880"/>
      <w:bookmarkStart w:id="164" w:name="_Toc268707651"/>
      <w:bookmarkStart w:id="165" w:name="_Toc301185192"/>
      <w:bookmarkStart w:id="166" w:name="_Toc183493310"/>
      <w:bookmarkStart w:id="167" w:name="_Toc183683318"/>
      <w:bookmarkStart w:id="168" w:name="_Toc183692889"/>
      <w:bookmarkStart w:id="169" w:name="_Toc184964822"/>
      <w:bookmarkStart w:id="170" w:name="_Toc311630011"/>
      <w:bookmarkStart w:id="171" w:name="_Toc311631969"/>
      <w:bookmarkStart w:id="172" w:name="_Toc214642234"/>
      <w:bookmarkStart w:id="173" w:name="_Toc214642538"/>
      <w:bookmarkStart w:id="174" w:name="_Toc214993615"/>
      <w:bookmarkStart w:id="175" w:name="_Toc214994157"/>
      <w:bookmarkStart w:id="176" w:name="_Toc216717480"/>
      <w:bookmarkStart w:id="177" w:name="_Toc268688749"/>
      <w:bookmarkStart w:id="178" w:name="_Toc268690417"/>
      <w:bookmarkStart w:id="179" w:name="_Toc268690555"/>
      <w:bookmarkStart w:id="180" w:name="_Toc268698204"/>
      <w:bookmarkStart w:id="181" w:name="_Toc268704881"/>
      <w:bookmarkStart w:id="182" w:name="_Toc268707652"/>
      <w:r w:rsidRPr="003076F2">
        <w:t>Living Guideline process</w:t>
      </w:r>
      <w:bookmarkEnd w:id="137"/>
      <w:bookmarkEnd w:id="138"/>
      <w:bookmarkEnd w:id="139"/>
    </w:p>
    <w:p w14:paraId="6742AF9A" w14:textId="24BB3FBD" w:rsidR="005C6991" w:rsidRPr="003076F2" w:rsidRDefault="006E014F" w:rsidP="005C6991">
      <w:pPr>
        <w:pStyle w:val="GLBodytext"/>
      </w:pPr>
      <w:r w:rsidRPr="003076F2">
        <w:t>The first edition of the New Zealand Autism Spectrum Disorder Guideline</w:t>
      </w:r>
      <w:r w:rsidR="000C3470" w:rsidRPr="003076F2">
        <w:t xml:space="preserve"> </w:t>
      </w:r>
      <w:r w:rsidR="00444B26" w:rsidRPr="003076F2">
        <w:rPr>
          <w:color w:val="000000"/>
        </w:rPr>
        <w:t>(as it was then called)</w:t>
      </w:r>
      <w:r w:rsidR="00805F34" w:rsidRPr="003076F2">
        <w:t xml:space="preserve"> </w:t>
      </w:r>
      <w:r w:rsidRPr="003076F2">
        <w:t>was published in April 2008</w:t>
      </w:r>
      <w:r w:rsidR="00320059" w:rsidRPr="003076F2">
        <w:t xml:space="preserve"> </w:t>
      </w:r>
      <w:r w:rsidR="008F1FB7">
        <w:fldChar w:fldCharType="begin"/>
      </w:r>
      <w:r w:rsidR="008F1FB7">
        <w:instrText xml:space="preserve"> ADDIN EN.CITE &lt;EndNote&gt;&lt;Cite&gt;&lt;Author&gt;Ministries of Health and Education&lt;/Author&gt;&lt;Year&gt;2008&lt;/Year&gt;&lt;RecNum&gt;772&lt;/RecNum&gt;&lt;DisplayText&gt;[26]&lt;/DisplayText&gt;&lt;record&gt;&lt;rec-number&gt;772&lt;/rec-number&gt;&lt;foreign-keys&gt;&lt;key app="EN" db-id="f9afr5w2dew9afeza9sxpvrlvrf92zssvfpp" timestamp="1687773061"&gt;772&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8F1FB7">
        <w:fldChar w:fldCharType="separate"/>
      </w:r>
      <w:r w:rsidR="008F1FB7">
        <w:rPr>
          <w:noProof/>
        </w:rPr>
        <w:t>[</w:t>
      </w:r>
      <w:hyperlink w:anchor="_ENREF_26" w:tooltip="Ministries of Health and Education, 2008 #772" w:history="1">
        <w:r w:rsidR="006525B5">
          <w:rPr>
            <w:noProof/>
          </w:rPr>
          <w:t>26</w:t>
        </w:r>
      </w:hyperlink>
      <w:r w:rsidR="008F1FB7">
        <w:rPr>
          <w:noProof/>
        </w:rPr>
        <w:t>]</w:t>
      </w:r>
      <w:r w:rsidR="008F1FB7">
        <w:fldChar w:fldCharType="end"/>
      </w:r>
      <w:r w:rsidR="00320059" w:rsidRPr="003076F2">
        <w:t xml:space="preserve">. </w:t>
      </w:r>
      <w:r w:rsidRPr="003076F2">
        <w:t xml:space="preserve">As part of their commitment to </w:t>
      </w:r>
      <w:r w:rsidR="000E767E" w:rsidRPr="003076F2">
        <w:t>its</w:t>
      </w:r>
      <w:r w:rsidRPr="003076F2">
        <w:t xml:space="preserve"> implementation</w:t>
      </w:r>
      <w:r w:rsidR="000E767E" w:rsidRPr="003076F2">
        <w:t xml:space="preserve">, </w:t>
      </w:r>
      <w:r w:rsidRPr="003076F2">
        <w:t xml:space="preserve">New Zealand’s Ministry of Health and Ministry of Education agreed to establish a </w:t>
      </w:r>
      <w:r w:rsidR="00983536" w:rsidRPr="003076F2">
        <w:t>‘</w:t>
      </w:r>
      <w:r w:rsidRPr="003076F2">
        <w:t>Living Guideline process</w:t>
      </w:r>
      <w:r w:rsidR="00983536" w:rsidRPr="003076F2">
        <w:t>’</w:t>
      </w:r>
      <w:r w:rsidRPr="003076F2">
        <w:t xml:space="preserve"> in 2009. </w:t>
      </w:r>
      <w:r w:rsidR="005C6991" w:rsidRPr="003076F2">
        <w:t xml:space="preserve">This process </w:t>
      </w:r>
      <w:r w:rsidR="00444B26" w:rsidRPr="003076F2">
        <w:t xml:space="preserve">aims to </w:t>
      </w:r>
      <w:r w:rsidR="005C6991" w:rsidRPr="003076F2">
        <w:t xml:space="preserve">ensure that the Guideline is regularly updated and refined to reflect new research and changing user needs. </w:t>
      </w:r>
    </w:p>
    <w:p w14:paraId="4AC2FD7B" w14:textId="4FA8CE83" w:rsidR="005C6991" w:rsidRPr="003076F2" w:rsidRDefault="005C6991" w:rsidP="005C6991">
      <w:pPr>
        <w:pStyle w:val="GLBodytext"/>
      </w:pPr>
      <w:r w:rsidRPr="003076F2">
        <w:t xml:space="preserve">Every year, the Living Guideline process produces an update </w:t>
      </w:r>
      <w:r w:rsidR="00FF3239" w:rsidRPr="003076F2">
        <w:t>of</w:t>
      </w:r>
      <w:r w:rsidRPr="003076F2">
        <w:t xml:space="preserve"> the Guideline on a topic of high priority</w:t>
      </w:r>
      <w:r w:rsidR="00FF3239" w:rsidRPr="003076F2">
        <w:t>. These</w:t>
      </w:r>
      <w:r w:rsidRPr="003076F2">
        <w:t xml:space="preserve"> are published as Supplementary Papers</w:t>
      </w:r>
      <w:r w:rsidR="000E767E" w:rsidRPr="003076F2">
        <w:t>,</w:t>
      </w:r>
      <w:r w:rsidR="00FF3239" w:rsidRPr="003076F2">
        <w:t xml:space="preserve"> with </w:t>
      </w:r>
      <w:r w:rsidR="00F6747F" w:rsidRPr="003076F2">
        <w:t>four</w:t>
      </w:r>
      <w:r w:rsidRPr="003076F2">
        <w:t xml:space="preserve">teen completed </w:t>
      </w:r>
      <w:r w:rsidR="00805F34" w:rsidRPr="003076F2">
        <w:t>to date</w:t>
      </w:r>
      <w:r w:rsidR="00320059" w:rsidRPr="003076F2">
        <w:t xml:space="preserve"> </w:t>
      </w:r>
      <w:r w:rsidR="008F1FB7">
        <w:fldChar w:fldCharType="begin">
          <w:fldData xml:space="preserve">PEVuZE5vdGU+PENpdGU+PEF1dGhvcj5Ccm9hZHN0b2NrPC9BdXRob3I+PFllYXI+MjAxMDwvWWVh
cj48UmVjTnVtPjgwNjwvUmVjTnVtPjxEaXNwbGF5VGV4dD5bMi0xNV08L0Rpc3BsYXlUZXh0Pjxy
ZWNvcmQ+PHJlYy1udW1iZXI+ODA2PC9yZWMtbnVtYmVyPjxmb3JlaWduLWtleXM+PGtleSBhcHA9
IkVOIiBkYi1pZD0iZjlhZnI1dzJkZXc5YWZlemE5c3hwdnJsdnJmOTJ6c3N2ZnBwIiB0aW1lc3Rh
bXA9IjE2ODc3NzMwNjEiPjgwNj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ODA1PC9SZWNOdW0+PHJl
Y29yZD48cmVjLW51bWJlcj44MDU8L3JlYy1udW1iZXI+PGZvcmVpZ24ta2V5cz48a2V5IGFwcD0i
RU4iIGRiLWlkPSJmOWFmcjV3MmRldzlhZmV6YTlzeHB2cmx2cmY5Mnpzc3ZmcHAiIHRpbWVzdGFt
cD0iMTY4Nzc3MzA2MSI+ODA1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4MDQ8L1Jl
Y051bT48cmVjb3JkPjxyZWMtbnVtYmVyPjgwNDwvcmVjLW51bWJlcj48Zm9yZWlnbi1rZXlzPjxr
ZXkgYXBwPSJFTiIgZGItaWQ9ImY5YWZyNXcyZGV3OWFmZXphOXN4cHZybHZyZjkyenNzdmZwcCIg
dGltZXN0YW1wPSIxNjg3NzczMDYxIj44MDQ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gwMzwvUmVjTnVtPjxyZWNvcmQ+PHJlYy1udW1iZXI+ODAz
PC9yZWMtbnVtYmVyPjxmb3JlaWduLWtleXM+PGtleSBhcHA9IkVOIiBkYi1pZD0iZjlhZnI1dzJk
ZXc5YWZlemE5c3hwdnJsdnJmOTJ6c3N2ZnBwIiB0aW1lc3RhbXA9IjE2ODc3NzMwNjEiPjgw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4MDI8
L1JlY051bT48cmVjb3JkPjxyZWMtbnVtYmVyPjgwMjwvcmVjLW51bWJlcj48Zm9yZWlnbi1rZXlz
PjxrZXkgYXBwPSJFTiIgZGItaWQ9ImY5YWZyNXcyZGV3OWFmZXphOXN4cHZybHZyZjkyenNzdmZw
cCIgdGltZXN0YW1wPSIxNjg3NzczMDYxIj44MDI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4MDE8L1JlY051bT48cmVjb3JkPjxyZWMtbnVtYmVyPjgwMTwvcmVjLW51bWJlcj48Zm9yZWln
bi1rZXlzPjxrZXkgYXBwPSJFTiIgZGItaWQ9ImY5YWZyNXcyZGV3OWFmZXphOXN4cHZybHZyZjky
enNzdmZwcCIgdGltZXN0YW1wPSIxNjg3NzczMDYxIj44MDE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ODAwPC9SZWNOdW0+PHJlY29yZD48cmVjLW51bWJlcj44MDA8
L3JlYy1udW1iZXI+PGZvcmVpZ24ta2V5cz48a2V5IGFwcD0iRU4iIGRiLWlkPSJmOWFmcjV3MmRl
dzlhZmV6YTlzeHB2cmx2cmY5Mnpzc3ZmcHAiIHRpbWVzdGFtcD0iMTY4Nzc3MzA2MSI+ODAw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3OTk8L1JlY051bT48cmVjb3JkPjxyZWMtbnVt
YmVyPjc5OTwvcmVjLW51bWJlcj48Zm9yZWlnbi1rZXlzPjxrZXkgYXBwPSJFTiIgZGItaWQ9ImY5
YWZyNXcyZGV3OWFmZXphOXN4cHZybHZyZjkyenNzdmZwcCIgdGltZXN0YW1wPSIxNjg3NzczMDYx
Ij43OTk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Nzk4PC9S
ZWNOdW0+PHJlY29yZD48cmVjLW51bWJlcj43OTg8L3JlYy1udW1iZXI+PGZvcmVpZ24ta2V5cz48
a2V5IGFwcD0iRU4iIGRiLWlkPSJmOWFmcjV3MmRldzlhZmV6YTlzeHB2cmx2cmY5Mnpzc3ZmcHAi
IHRpbWVzdGFtcD0iMTY4Nzc3MzA2MSI+Nzk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Nzk3PC9SZWNOdW0+PHJlY29y
ZD48cmVjLW51bWJlcj43OTc8L3JlYy1udW1iZXI+PGZvcmVpZ24ta2V5cz48a2V5IGFwcD0iRU4i
IGRiLWlkPSJmOWFmcjV3MmRldzlhZmV6YTlzeHB2cmx2cmY5Mnpzc3ZmcHAiIHRpbWVzdGFtcD0i
MTY4Nzc3MzA2MSI+Nzk3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Nzk1PC9S
ZWNOdW0+PHJlY29yZD48cmVjLW51bWJlcj43OTU8L3JlYy1udW1iZXI+PGZvcmVpZ24ta2V5cz48
a2V5IGFwcD0iRU4iIGRiLWlkPSJmOWFmcjV3MmRldzlhZmV6YTlzeHB2cmx2cmY5Mnpzc3ZmcHAi
IHRpbWVzdGFtcD0iMTY4Nzc3MzA2MSI+Nzk1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3OTY8L1JlY051bT48cmVjb3JkPjxyZWMtbnVtYmVyPjc5NjwvcmVjLW51bWJlcj48Zm9yZWln
bi1rZXlzPjxrZXkgYXBwPSJFTiIgZGItaWQ9ImY5YWZyNXcyZGV3OWFmZXphOXN4cHZybHZyZjky
enNzdmZwcCIgdGltZXN0YW1wPSIxNjg3NzczMDYxIj43OTY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c5NDwvUmVjTnVtPjxyZWNvcmQ+PHJlYy1udW1iZXI+Nzk0PC9yZWMtbnVtYmVyPjxmb3JlaWdu
LWtleXM+PGtleSBhcHA9IkVOIiBkYi1pZD0iZjlhZnI1dzJkZXc5YWZlemE5c3hwdnJsdnJmOTJ6
c3N2ZnBwIiB0aW1lc3RhbXA9IjE2ODc3NzMwNjEiPjc5ND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4MTc8L1JlY051bT48cmVjb3JkPjxyZWMtbnVt
YmVyPjgxNzwvcmVjLW51bWJlcj48Zm9yZWlnbi1rZXlzPjxrZXkgYXBwPSJFTiIgZGItaWQ9ImY5
YWZyNXcyZGV3OWFmZXphOXN4cHZybHZyZjkyenNzdmZwcCIgdGltZXN0YW1wPSIxNjg3Nzc0NTg5
Ij44MTc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wvRW5k
Tm90ZT5=
</w:fldData>
        </w:fldChar>
      </w:r>
      <w:r w:rsidR="00031151">
        <w:instrText xml:space="preserve"> ADDIN EN.CITE </w:instrText>
      </w:r>
      <w:r w:rsidR="00031151">
        <w:fldChar w:fldCharType="begin">
          <w:fldData xml:space="preserve">PEVuZE5vdGU+PENpdGU+PEF1dGhvcj5Ccm9hZHN0b2NrPC9BdXRob3I+PFllYXI+MjAxMDwvWWVh
cj48UmVjTnVtPjgwNjwvUmVjTnVtPjxEaXNwbGF5VGV4dD5bMi0xNV08L0Rpc3BsYXlUZXh0Pjxy
ZWNvcmQ+PHJlYy1udW1iZXI+ODA2PC9yZWMtbnVtYmVyPjxmb3JlaWduLWtleXM+PGtleSBhcHA9
IkVOIiBkYi1pZD0iZjlhZnI1dzJkZXc5YWZlemE5c3hwdnJsdnJmOTJ6c3N2ZnBwIiB0aW1lc3Rh
bXA9IjE2ODc3NzMwNjEiPjgwNj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ODA1PC9SZWNOdW0+PHJl
Y29yZD48cmVjLW51bWJlcj44MDU8L3JlYy1udW1iZXI+PGZvcmVpZ24ta2V5cz48a2V5IGFwcD0i
RU4iIGRiLWlkPSJmOWFmcjV3MmRldzlhZmV6YTlzeHB2cmx2cmY5Mnpzc3ZmcHAiIHRpbWVzdGFt
cD0iMTY4Nzc3MzA2MSI+ODA1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4MDQ8L1Jl
Y051bT48cmVjb3JkPjxyZWMtbnVtYmVyPjgwNDwvcmVjLW51bWJlcj48Zm9yZWlnbi1rZXlzPjxr
ZXkgYXBwPSJFTiIgZGItaWQ9ImY5YWZyNXcyZGV3OWFmZXphOXN4cHZybHZyZjkyenNzdmZwcCIg
dGltZXN0YW1wPSIxNjg3NzczMDYxIj44MDQ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gwMzwvUmVjTnVtPjxyZWNvcmQ+PHJlYy1udW1iZXI+ODAz
PC9yZWMtbnVtYmVyPjxmb3JlaWduLWtleXM+PGtleSBhcHA9IkVOIiBkYi1pZD0iZjlhZnI1dzJk
ZXc5YWZlemE5c3hwdnJsdnJmOTJ6c3N2ZnBwIiB0aW1lc3RhbXA9IjE2ODc3NzMwNjEiPjgw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4MDI8
L1JlY051bT48cmVjb3JkPjxyZWMtbnVtYmVyPjgwMjwvcmVjLW51bWJlcj48Zm9yZWlnbi1rZXlz
PjxrZXkgYXBwPSJFTiIgZGItaWQ9ImY5YWZyNXcyZGV3OWFmZXphOXN4cHZybHZyZjkyenNzdmZw
cCIgdGltZXN0YW1wPSIxNjg3NzczMDYxIj44MDI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4MDE8L1JlY051bT48cmVjb3JkPjxyZWMtbnVtYmVyPjgwMTwvcmVjLW51bWJlcj48Zm9yZWln
bi1rZXlzPjxrZXkgYXBwPSJFTiIgZGItaWQ9ImY5YWZyNXcyZGV3OWFmZXphOXN4cHZybHZyZjky
enNzdmZwcCIgdGltZXN0YW1wPSIxNjg3NzczMDYxIj44MDE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ODAwPC9SZWNOdW0+PHJlY29yZD48cmVjLW51bWJlcj44MDA8
L3JlYy1udW1iZXI+PGZvcmVpZ24ta2V5cz48a2V5IGFwcD0iRU4iIGRiLWlkPSJmOWFmcjV3MmRl
dzlhZmV6YTlzeHB2cmx2cmY5Mnpzc3ZmcHAiIHRpbWVzdGFtcD0iMTY4Nzc3MzA2MSI+ODAw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3OTk8L1JlY051bT48cmVjb3JkPjxyZWMtbnVt
YmVyPjc5OTwvcmVjLW51bWJlcj48Zm9yZWlnbi1rZXlzPjxrZXkgYXBwPSJFTiIgZGItaWQ9ImY5
YWZyNXcyZGV3OWFmZXphOXN4cHZybHZyZjkyenNzdmZwcCIgdGltZXN0YW1wPSIxNjg3NzczMDYx
Ij43OTk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Nzk4PC9S
ZWNOdW0+PHJlY29yZD48cmVjLW51bWJlcj43OTg8L3JlYy1udW1iZXI+PGZvcmVpZ24ta2V5cz48
a2V5IGFwcD0iRU4iIGRiLWlkPSJmOWFmcjV3MmRldzlhZmV6YTlzeHB2cmx2cmY5Mnpzc3ZmcHAi
IHRpbWVzdGFtcD0iMTY4Nzc3MzA2MSI+Nzk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Nzk3PC9SZWNOdW0+PHJlY29y
ZD48cmVjLW51bWJlcj43OTc8L3JlYy1udW1iZXI+PGZvcmVpZ24ta2V5cz48a2V5IGFwcD0iRU4i
IGRiLWlkPSJmOWFmcjV3MmRldzlhZmV6YTlzeHB2cmx2cmY5Mnpzc3ZmcHAiIHRpbWVzdGFtcD0i
MTY4Nzc3MzA2MSI+Nzk3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Nzk1PC9S
ZWNOdW0+PHJlY29yZD48cmVjLW51bWJlcj43OTU8L3JlYy1udW1iZXI+PGZvcmVpZ24ta2V5cz48
a2V5IGFwcD0iRU4iIGRiLWlkPSJmOWFmcjV3MmRldzlhZmV6YTlzeHB2cmx2cmY5Mnpzc3ZmcHAi
IHRpbWVzdGFtcD0iMTY4Nzc3MzA2MSI+Nzk1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3OTY8L1JlY051bT48cmVjb3JkPjxyZWMtbnVtYmVyPjc5NjwvcmVjLW51bWJlcj48Zm9yZWln
bi1rZXlzPjxrZXkgYXBwPSJFTiIgZGItaWQ9ImY5YWZyNXcyZGV3OWFmZXphOXN4cHZybHZyZjky
enNzdmZwcCIgdGltZXN0YW1wPSIxNjg3NzczMDYxIj43OTY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c5NDwvUmVjTnVtPjxyZWNvcmQ+PHJlYy1udW1iZXI+Nzk0PC9yZWMtbnVtYmVyPjxmb3JlaWdu
LWtleXM+PGtleSBhcHA9IkVOIiBkYi1pZD0iZjlhZnI1dzJkZXc5YWZlemE5c3hwdnJsdnJmOTJ6
c3N2ZnBwIiB0aW1lc3RhbXA9IjE2ODc3NzMwNjEiPjc5ND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4MTc8L1JlY051bT48cmVjb3JkPjxyZWMtbnVt
YmVyPjgxNzwvcmVjLW51bWJlcj48Zm9yZWlnbi1rZXlzPjxrZXkgYXBwPSJFTiIgZGItaWQ9ImY5
YWZyNXcyZGV3OWFmZXphOXN4cHZybHZyZjkyenNzdmZwcCIgdGltZXN0YW1wPSIxNjg3Nzc0NTg5
Ij44MTc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wvRW5k
Tm90ZT5=
</w:fldData>
        </w:fldChar>
      </w:r>
      <w:r w:rsidR="00031151">
        <w:instrText xml:space="preserve"> ADDIN EN.CITE.DATA </w:instrText>
      </w:r>
      <w:r w:rsidR="00031151">
        <w:fldChar w:fldCharType="end"/>
      </w:r>
      <w:r w:rsidR="008F1FB7">
        <w:fldChar w:fldCharType="separate"/>
      </w:r>
      <w:r w:rsidR="008F1FB7">
        <w:rPr>
          <w:noProof/>
        </w:rPr>
        <w:t>[</w:t>
      </w:r>
      <w:hyperlink w:anchor="_ENREF_2" w:tooltip="Broadstock, 2010 #806" w:history="1">
        <w:r w:rsidR="006525B5">
          <w:rPr>
            <w:noProof/>
          </w:rPr>
          <w:t>2-15</w:t>
        </w:r>
      </w:hyperlink>
      <w:r w:rsidR="008F1FB7">
        <w:rPr>
          <w:noProof/>
        </w:rPr>
        <w:t>]</w:t>
      </w:r>
      <w:r w:rsidR="008F1FB7">
        <w:fldChar w:fldCharType="end"/>
      </w:r>
      <w:r w:rsidR="00320059" w:rsidRPr="003076F2">
        <w:t>.</w:t>
      </w:r>
    </w:p>
    <w:p w14:paraId="34BFD325" w14:textId="7A474715" w:rsidR="00805F34" w:rsidRPr="003076F2" w:rsidRDefault="001E007F" w:rsidP="00E578F1">
      <w:pPr>
        <w:pStyle w:val="GLBodytext"/>
      </w:pPr>
      <w:r w:rsidRPr="003076F2">
        <w:t xml:space="preserve">Revisions to </w:t>
      </w:r>
      <w:r w:rsidR="00485858" w:rsidRPr="003076F2">
        <w:t xml:space="preserve">Guideline </w:t>
      </w:r>
      <w:r w:rsidR="004428C9" w:rsidRPr="003076F2">
        <w:t>R</w:t>
      </w:r>
      <w:r w:rsidRPr="003076F2">
        <w:t xml:space="preserve">ecommendations are </w:t>
      </w:r>
      <w:r w:rsidR="00034567" w:rsidRPr="003076F2">
        <w:t>undertaken</w:t>
      </w:r>
      <w:r w:rsidR="000B1A96" w:rsidRPr="003076F2">
        <w:t xml:space="preserve"> by a</w:t>
      </w:r>
      <w:r w:rsidR="00D83B36" w:rsidRPr="003076F2">
        <w:t xml:space="preserve">n </w:t>
      </w:r>
      <w:r w:rsidR="006E014F" w:rsidRPr="003076F2">
        <w:t>advisory panel called the Living Guideline Group (LGG)</w:t>
      </w:r>
      <w:r w:rsidR="00DC3899" w:rsidRPr="003076F2">
        <w:t xml:space="preserve">. The panel </w:t>
      </w:r>
      <w:r w:rsidR="00C17FF8" w:rsidRPr="003076F2">
        <w:t>includes members with lived experience, clinicians, researchers, educationalists, and community service providers</w:t>
      </w:r>
      <w:r w:rsidR="00444B26" w:rsidRPr="003076F2">
        <w:t xml:space="preserve">, </w:t>
      </w:r>
      <w:r w:rsidR="000B1A96" w:rsidRPr="003076F2">
        <w:t>as well as ex-officio representation by</w:t>
      </w:r>
      <w:r w:rsidR="00805F34" w:rsidRPr="003076F2">
        <w:t xml:space="preserve"> the funders:</w:t>
      </w:r>
      <w:r w:rsidR="000B1A96" w:rsidRPr="003076F2">
        <w:t xml:space="preserve"> Whaikaha – Ministry of Disabled People and the Ministry of Education</w:t>
      </w:r>
      <w:r w:rsidR="00444B26" w:rsidRPr="003076F2">
        <w:t xml:space="preserve"> (</w:t>
      </w:r>
      <w:r w:rsidR="00BF3078" w:rsidRPr="003076F2">
        <w:t xml:space="preserve">the </w:t>
      </w:r>
      <w:r w:rsidR="00444B26" w:rsidRPr="003076F2">
        <w:t xml:space="preserve">current membership is listed in </w:t>
      </w:r>
      <w:hyperlink w:anchor="A1_1" w:history="1">
        <w:r w:rsidR="00444B26" w:rsidRPr="003076F2">
          <w:rPr>
            <w:rStyle w:val="Hyperlink"/>
            <w:rFonts w:cstheme="minorHAnsi"/>
          </w:rPr>
          <w:t>Appendix 1.1</w:t>
        </w:r>
      </w:hyperlink>
      <w:r w:rsidR="00444B26" w:rsidRPr="003076F2">
        <w:t>)</w:t>
      </w:r>
      <w:r w:rsidR="001479EF" w:rsidRPr="003076F2">
        <w:t>.</w:t>
      </w:r>
      <w:r w:rsidR="00485858" w:rsidRPr="003076F2">
        <w:t xml:space="preserve"> The Living Guideline process is </w:t>
      </w:r>
      <w:r w:rsidR="001A7FD8" w:rsidRPr="003076F2">
        <w:t>directed</w:t>
      </w:r>
      <w:r w:rsidR="00485858" w:rsidRPr="003076F2">
        <w:t xml:space="preserve"> by </w:t>
      </w:r>
      <w:r w:rsidR="001479EF" w:rsidRPr="003076F2">
        <w:t xml:space="preserve">the </w:t>
      </w:r>
      <w:r w:rsidR="00485858" w:rsidRPr="003076F2">
        <w:t xml:space="preserve">Autism/Takiwātanga Guideline Manager (Marita Broadstock, INSiGHT Research) who </w:t>
      </w:r>
      <w:r w:rsidR="00034567" w:rsidRPr="003076F2">
        <w:t xml:space="preserve">also </w:t>
      </w:r>
      <w:r w:rsidR="00485858" w:rsidRPr="003076F2">
        <w:t>prepares the Supplementary Papers and revises the Guideline.</w:t>
      </w:r>
    </w:p>
    <w:p w14:paraId="179A4449" w14:textId="5691B809" w:rsidR="00BD006F" w:rsidRPr="003076F2" w:rsidRDefault="001A7FD8" w:rsidP="00E578F1">
      <w:pPr>
        <w:pStyle w:val="GLBodytext"/>
      </w:pPr>
      <w:r w:rsidRPr="003076F2">
        <w:t>Each year, t</w:t>
      </w:r>
      <w:r w:rsidR="00C17FF8" w:rsidRPr="003076F2">
        <w:t xml:space="preserve">he </w:t>
      </w:r>
      <w:r w:rsidR="007C6709" w:rsidRPr="003076F2">
        <w:t xml:space="preserve">Living Guideline Group </w:t>
      </w:r>
      <w:r w:rsidR="006E014F" w:rsidRPr="003076F2">
        <w:t xml:space="preserve">are responsible for </w:t>
      </w:r>
      <w:r w:rsidR="000B1A96" w:rsidRPr="003076F2">
        <w:t xml:space="preserve">identifying </w:t>
      </w:r>
      <w:r w:rsidR="0018329E" w:rsidRPr="003076F2">
        <w:t xml:space="preserve">and selecting </w:t>
      </w:r>
      <w:r w:rsidR="00707EE8" w:rsidRPr="003076F2">
        <w:t>a</w:t>
      </w:r>
      <w:r w:rsidR="0018329E" w:rsidRPr="003076F2">
        <w:t xml:space="preserve"> topic </w:t>
      </w:r>
      <w:r w:rsidRPr="003076F2">
        <w:t>for update</w:t>
      </w:r>
      <w:r w:rsidR="004824FC" w:rsidRPr="003076F2">
        <w:t>.</w:t>
      </w:r>
      <w:r w:rsidR="0018329E" w:rsidRPr="003076F2">
        <w:t xml:space="preserve"> </w:t>
      </w:r>
      <w:r w:rsidR="00707EE8" w:rsidRPr="003076F2">
        <w:t>A</w:t>
      </w:r>
      <w:r w:rsidR="006E014F" w:rsidRPr="003076F2">
        <w:t xml:space="preserve"> systematic literature review is </w:t>
      </w:r>
      <w:r w:rsidR="00707EE8" w:rsidRPr="003076F2">
        <w:t xml:space="preserve">then </w:t>
      </w:r>
      <w:r w:rsidR="006E014F" w:rsidRPr="003076F2">
        <w:t xml:space="preserve">undertaken by </w:t>
      </w:r>
      <w:r w:rsidR="004824FC" w:rsidRPr="003076F2">
        <w:t xml:space="preserve">the </w:t>
      </w:r>
      <w:r w:rsidR="000B1A96" w:rsidRPr="003076F2">
        <w:t xml:space="preserve">Autism/Takiwātanga </w:t>
      </w:r>
      <w:r w:rsidR="004824FC" w:rsidRPr="003076F2">
        <w:t>Living Guideline Manager</w:t>
      </w:r>
      <w:r w:rsidR="0018329E" w:rsidRPr="003076F2">
        <w:t xml:space="preserve">. </w:t>
      </w:r>
      <w:r w:rsidR="00860E95" w:rsidRPr="003076F2">
        <w:t>A draft of the review</w:t>
      </w:r>
      <w:r w:rsidR="00BD006F" w:rsidRPr="003076F2">
        <w:t xml:space="preserve"> </w:t>
      </w:r>
      <w:r w:rsidR="00860E95" w:rsidRPr="003076F2">
        <w:t xml:space="preserve">(representing </w:t>
      </w:r>
      <w:hyperlink w:anchor="Part1" w:history="1">
        <w:r w:rsidR="00BD006F" w:rsidRPr="003076F2">
          <w:rPr>
            <w:rStyle w:val="Hyperlink"/>
            <w:rFonts w:cstheme="minorHAnsi"/>
          </w:rPr>
          <w:t>Part 1</w:t>
        </w:r>
      </w:hyperlink>
      <w:r w:rsidR="00BD006F" w:rsidRPr="003076F2">
        <w:t xml:space="preserve"> and </w:t>
      </w:r>
      <w:hyperlink w:anchor="Part2" w:history="1">
        <w:r w:rsidR="00BD006F" w:rsidRPr="003076F2">
          <w:rPr>
            <w:rStyle w:val="Hyperlink"/>
            <w:rFonts w:cstheme="minorHAnsi"/>
          </w:rPr>
          <w:t>Part 2</w:t>
        </w:r>
      </w:hyperlink>
      <w:r w:rsidR="00BD006F" w:rsidRPr="003076F2">
        <w:t xml:space="preserve"> of </w:t>
      </w:r>
      <w:r w:rsidR="004D3A2D" w:rsidRPr="003076F2">
        <w:t>the</w:t>
      </w:r>
      <w:r w:rsidR="00BD006F" w:rsidRPr="003076F2">
        <w:t xml:space="preserve"> Supplementary Paper</w:t>
      </w:r>
      <w:r w:rsidR="00860E95" w:rsidRPr="003076F2">
        <w:t xml:space="preserve">) </w:t>
      </w:r>
      <w:r w:rsidR="00BD006F" w:rsidRPr="003076F2">
        <w:t xml:space="preserve">is </w:t>
      </w:r>
      <w:r w:rsidR="00485858" w:rsidRPr="003076F2">
        <w:t>considered by the</w:t>
      </w:r>
      <w:r w:rsidR="00D768FD" w:rsidRPr="003076F2">
        <w:t xml:space="preserve"> LGG </w:t>
      </w:r>
      <w:r w:rsidR="00707EE8" w:rsidRPr="003076F2">
        <w:t>who assess t</w:t>
      </w:r>
      <w:r w:rsidR="00485858" w:rsidRPr="003076F2">
        <w:t xml:space="preserve">he </w:t>
      </w:r>
      <w:r w:rsidR="00485858" w:rsidRPr="003076F2">
        <w:rPr>
          <w:spacing w:val="-2"/>
          <w:szCs w:val="22"/>
        </w:rPr>
        <w:t>body of evidence</w:t>
      </w:r>
      <w:r w:rsidR="00485858" w:rsidRPr="003076F2">
        <w:t xml:space="preserve"> with respect to its</w:t>
      </w:r>
      <w:r w:rsidR="00D768FD" w:rsidRPr="003076F2">
        <w:t xml:space="preserve"> </w:t>
      </w:r>
      <w:r w:rsidR="00D768FD" w:rsidRPr="003076F2">
        <w:rPr>
          <w:spacing w:val="-2"/>
          <w:szCs w:val="22"/>
        </w:rPr>
        <w:t xml:space="preserve">quality, quantity, consistency, applicability, and </w:t>
      </w:r>
      <w:r w:rsidR="00F42DE7" w:rsidRPr="003076F2">
        <w:rPr>
          <w:spacing w:val="-2"/>
          <w:szCs w:val="22"/>
        </w:rPr>
        <w:t>relevance</w:t>
      </w:r>
      <w:r w:rsidR="00D768FD" w:rsidRPr="003076F2">
        <w:rPr>
          <w:spacing w:val="-2"/>
          <w:szCs w:val="22"/>
        </w:rPr>
        <w:t>.</w:t>
      </w:r>
      <w:r w:rsidR="00D768FD" w:rsidRPr="003076F2">
        <w:t xml:space="preserve"> </w:t>
      </w:r>
      <w:r w:rsidR="00707EE8" w:rsidRPr="003076F2">
        <w:rPr>
          <w:spacing w:val="-2"/>
        </w:rPr>
        <w:t xml:space="preserve">The LGG use this assessment as a basis for </w:t>
      </w:r>
      <w:r w:rsidR="00BD006F" w:rsidRPr="003076F2">
        <w:t>revis</w:t>
      </w:r>
      <w:r w:rsidR="00707EE8" w:rsidRPr="003076F2">
        <w:t>ing</w:t>
      </w:r>
      <w:r w:rsidR="00BD006F" w:rsidRPr="003076F2">
        <w:t xml:space="preserve"> </w:t>
      </w:r>
      <w:r w:rsidR="00AD2A3B" w:rsidRPr="003076F2">
        <w:t>and developing</w:t>
      </w:r>
      <w:r w:rsidR="00BD006F" w:rsidRPr="003076F2">
        <w:t xml:space="preserve"> </w:t>
      </w:r>
      <w:r w:rsidR="007C6709" w:rsidRPr="003076F2">
        <w:t xml:space="preserve">new </w:t>
      </w:r>
      <w:r w:rsidR="00FB6A62" w:rsidRPr="003076F2">
        <w:t xml:space="preserve">guideline </w:t>
      </w:r>
      <w:r w:rsidR="004428C9" w:rsidRPr="003076F2">
        <w:t>R</w:t>
      </w:r>
      <w:r w:rsidR="00BD006F" w:rsidRPr="003076F2">
        <w:t>ecommendations and Good Practice Points. These</w:t>
      </w:r>
      <w:r w:rsidR="00344156" w:rsidRPr="003076F2">
        <w:t xml:space="preserve"> decisions</w:t>
      </w:r>
      <w:r w:rsidR="00BD006F" w:rsidRPr="003076F2">
        <w:t xml:space="preserve"> are </w:t>
      </w:r>
      <w:r w:rsidR="00D807BA" w:rsidRPr="003076F2">
        <w:t>presented</w:t>
      </w:r>
      <w:r w:rsidR="00BD006F" w:rsidRPr="003076F2">
        <w:t xml:space="preserve">, accompanied by the LGG’s rationale and additional notes, in </w:t>
      </w:r>
      <w:hyperlink w:anchor="Part3" w:history="1">
        <w:r w:rsidR="00BD006F" w:rsidRPr="003076F2">
          <w:rPr>
            <w:rStyle w:val="Hyperlink"/>
            <w:rFonts w:cstheme="minorHAnsi"/>
          </w:rPr>
          <w:t>Part 3</w:t>
        </w:r>
      </w:hyperlink>
      <w:r w:rsidR="004D3A2D" w:rsidRPr="003076F2">
        <w:t>.</w:t>
      </w:r>
      <w:r w:rsidR="00B770A2" w:rsidRPr="003076F2">
        <w:t xml:space="preserve"> </w:t>
      </w:r>
    </w:p>
    <w:p w14:paraId="597A0B71" w14:textId="6CC7DAAF" w:rsidR="00805F34" w:rsidRPr="003076F2" w:rsidRDefault="00805F34" w:rsidP="00E578F1">
      <w:pPr>
        <w:pStyle w:val="GLBodytext"/>
      </w:pPr>
      <w:r w:rsidRPr="003076F2">
        <w:t>A second edition of the Guideline was published in 2016</w:t>
      </w:r>
      <w:r w:rsidR="001142A6" w:rsidRPr="003076F2">
        <w:t xml:space="preserve"> </w:t>
      </w:r>
      <w:r w:rsidR="008F1FB7">
        <w:fldChar w:fldCharType="begin"/>
      </w:r>
      <w:r w:rsidR="008F1FB7">
        <w:instrText xml:space="preserve"> ADDIN EN.CITE &lt;EndNote&gt;&lt;Cite&gt;&lt;Author&gt;Ministries of Health and Education&lt;/Author&gt;&lt;Year&gt;2016&lt;/Year&gt;&lt;RecNum&gt;771&lt;/RecNum&gt;&lt;DisplayText&gt;[27]&lt;/DisplayText&gt;&lt;record&gt;&lt;rec-number&gt;771&lt;/rec-number&gt;&lt;foreign-keys&gt;&lt;key app="EN" db-id="f9afr5w2dew9afeza9sxpvrlvrf92zssvfpp" timestamp="1687773061"&gt;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8F1FB7">
        <w:fldChar w:fldCharType="separate"/>
      </w:r>
      <w:r w:rsidR="008F1FB7">
        <w:rPr>
          <w:noProof/>
        </w:rPr>
        <w:t>[</w:t>
      </w:r>
      <w:hyperlink w:anchor="_ENREF_27" w:tooltip="Ministries of Health and Education, 2016 #771" w:history="1">
        <w:r w:rsidR="006525B5">
          <w:rPr>
            <w:noProof/>
          </w:rPr>
          <w:t>27</w:t>
        </w:r>
      </w:hyperlink>
      <w:r w:rsidR="008F1FB7">
        <w:rPr>
          <w:noProof/>
        </w:rPr>
        <w:t>]</w:t>
      </w:r>
      <w:r w:rsidR="008F1FB7">
        <w:fldChar w:fldCharType="end"/>
      </w:r>
      <w:r w:rsidR="004E1E3A" w:rsidRPr="003076F2">
        <w:t>. T</w:t>
      </w:r>
      <w:r w:rsidRPr="003076F2">
        <w:t>he current 3</w:t>
      </w:r>
      <w:r w:rsidRPr="003076F2">
        <w:rPr>
          <w:vertAlign w:val="superscript"/>
        </w:rPr>
        <w:t>rd</w:t>
      </w:r>
      <w:r w:rsidRPr="003076F2">
        <w:t xml:space="preserve"> edition, </w:t>
      </w:r>
      <w:r w:rsidR="004F3C0F" w:rsidRPr="003076F2">
        <w:t>now titled</w:t>
      </w:r>
      <w:r w:rsidRPr="003076F2">
        <w:t xml:space="preserve"> </w:t>
      </w:r>
      <w:r w:rsidR="00354ECA" w:rsidRPr="003076F2">
        <w:t>‘</w:t>
      </w:r>
      <w:r w:rsidRPr="003076F2">
        <w:t>Aotearoa New Zealand Autism Guideli</w:t>
      </w:r>
      <w:r w:rsidRPr="003076F2">
        <w:rPr>
          <w:iCs/>
        </w:rPr>
        <w:t>ne</w:t>
      </w:r>
      <w:r w:rsidR="00345704" w:rsidRPr="003076F2">
        <w:rPr>
          <w:iCs/>
        </w:rPr>
        <w:t>:</w:t>
      </w:r>
      <w:r w:rsidRPr="003076F2">
        <w:rPr>
          <w:iCs/>
        </w:rPr>
        <w:t xml:space="preserve"> </w:t>
      </w:r>
      <w:r w:rsidRPr="003076F2">
        <w:rPr>
          <w:color w:val="212121"/>
        </w:rPr>
        <w:t>He Waka Huia Takiwātanga Rau</w:t>
      </w:r>
      <w:r w:rsidR="00354ECA" w:rsidRPr="003076F2">
        <w:rPr>
          <w:color w:val="000000"/>
        </w:rPr>
        <w:t>’</w:t>
      </w:r>
      <w:r w:rsidR="00313680">
        <w:rPr>
          <w:color w:val="000000"/>
        </w:rPr>
        <w:t xml:space="preserve"> (henceforth, the Guideline)</w:t>
      </w:r>
      <w:r w:rsidRPr="003076F2">
        <w:rPr>
          <w:color w:val="000000"/>
        </w:rPr>
        <w:t xml:space="preserve">, </w:t>
      </w:r>
      <w:r w:rsidRPr="003076F2">
        <w:t xml:space="preserve">was published in 2022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C0343E" w:rsidRPr="003076F2">
        <w:t>.</w:t>
      </w:r>
      <w:r w:rsidRPr="003076F2">
        <w:t xml:space="preserve"> </w:t>
      </w:r>
      <w:r w:rsidR="004E1E3A" w:rsidRPr="003076F2">
        <w:t xml:space="preserve">New editions </w:t>
      </w:r>
      <w:r w:rsidR="00A76E8D" w:rsidRPr="003076F2">
        <w:t xml:space="preserve">of the Guideline </w:t>
      </w:r>
      <w:r w:rsidR="004E1E3A" w:rsidRPr="003076F2">
        <w:t>incorporate revised and new Recommendations from completed Supplementary Papers</w:t>
      </w:r>
      <w:r w:rsidR="00707EE8" w:rsidRPr="003076F2">
        <w:t xml:space="preserve"> alongside other revisions.</w:t>
      </w:r>
    </w:p>
    <w:p w14:paraId="53AC1E95" w14:textId="09CFE76D" w:rsidR="00044E50" w:rsidRPr="003076F2" w:rsidRDefault="00344156" w:rsidP="00E578F1">
      <w:pPr>
        <w:pStyle w:val="GLBodytext"/>
      </w:pPr>
      <w:r w:rsidRPr="003076F2">
        <w:t xml:space="preserve">The current </w:t>
      </w:r>
      <w:r w:rsidR="004D3A2D" w:rsidRPr="003076F2">
        <w:t xml:space="preserve">Supplementary </w:t>
      </w:r>
      <w:r w:rsidRPr="003076F2">
        <w:t xml:space="preserve">Paper should be read in the context of the Guideline and previous Supplementary Papers. </w:t>
      </w:r>
      <w:bookmarkStart w:id="183" w:name="_Toc229993236"/>
      <w:bookmarkStart w:id="184" w:name="_Toc229993619"/>
      <w:bookmarkStart w:id="185" w:name="_Toc295473602"/>
      <w:bookmarkStart w:id="186" w:name="_Toc56091696"/>
      <w:bookmarkStart w:id="187" w:name="_Toc68714909"/>
      <w:bookmarkStart w:id="188" w:name="_Toc10240511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5C2CEB4A" w14:textId="77777777" w:rsidR="00ED7866" w:rsidRPr="003076F2" w:rsidRDefault="001549EF" w:rsidP="00E578F1">
      <w:pPr>
        <w:pStyle w:val="GLBodytext"/>
      </w:pPr>
      <w:r w:rsidRPr="003076F2">
        <w:t xml:space="preserve">Full details of review methods including search strategies, appraisal of study quality and data extraction are presented in </w:t>
      </w:r>
      <w:hyperlink w:anchor="App1" w:history="1">
        <w:r w:rsidRPr="003076F2">
          <w:rPr>
            <w:rStyle w:val="Hyperlink"/>
            <w:rFonts w:cstheme="minorHAnsi"/>
          </w:rPr>
          <w:t>Appendix 1</w:t>
        </w:r>
      </w:hyperlink>
      <w:r w:rsidRPr="003076F2">
        <w:t xml:space="preserve">. </w:t>
      </w:r>
    </w:p>
    <w:p w14:paraId="615A7A0E" w14:textId="77777777" w:rsidR="00ED7866" w:rsidRPr="003076F2" w:rsidRDefault="00000000" w:rsidP="00E578F1">
      <w:pPr>
        <w:pStyle w:val="GLBodytext"/>
      </w:pPr>
      <w:hyperlink w:anchor="App2" w:history="1">
        <w:r w:rsidR="001549EF" w:rsidRPr="003076F2">
          <w:rPr>
            <w:rStyle w:val="Hyperlink"/>
            <w:rFonts w:cstheme="minorHAnsi"/>
          </w:rPr>
          <w:t>Appendix 2</w:t>
        </w:r>
      </w:hyperlink>
      <w:r w:rsidR="001549EF" w:rsidRPr="003076F2">
        <w:t xml:space="preserve"> presents relevant abbreviations, acronyms, and </w:t>
      </w:r>
      <w:hyperlink w:anchor="Glossary" w:history="1">
        <w:r w:rsidR="001549EF" w:rsidRPr="003076F2">
          <w:t>glossaries</w:t>
        </w:r>
      </w:hyperlink>
      <w:r w:rsidR="001549EF" w:rsidRPr="003076F2">
        <w:t xml:space="preserve">. </w:t>
      </w:r>
    </w:p>
    <w:p w14:paraId="3A7F9618" w14:textId="7E51ACFD" w:rsidR="00F31E5F" w:rsidRPr="003076F2" w:rsidRDefault="00000000" w:rsidP="00E578F1">
      <w:pPr>
        <w:pStyle w:val="GLBodytext"/>
      </w:pPr>
      <w:hyperlink w:anchor="App3" w:history="1">
        <w:r w:rsidR="001549EF" w:rsidRPr="003076F2">
          <w:rPr>
            <w:rStyle w:val="Hyperlink"/>
            <w:rFonts w:cstheme="minorHAnsi"/>
          </w:rPr>
          <w:t>Appendix 3</w:t>
        </w:r>
      </w:hyperlink>
      <w:r w:rsidR="001549EF" w:rsidRPr="003076F2">
        <w:t xml:space="preserve"> presents evidence tables of appraised studies. </w:t>
      </w:r>
    </w:p>
    <w:p w14:paraId="65542B9D" w14:textId="77777777" w:rsidR="00927CD1" w:rsidRPr="003076F2" w:rsidRDefault="00927CD1" w:rsidP="00E578F1">
      <w:pPr>
        <w:pStyle w:val="GLBodytext"/>
        <w:sectPr w:rsidR="00927CD1" w:rsidRPr="003076F2" w:rsidSect="00146300">
          <w:headerReference w:type="default" r:id="rId25"/>
          <w:pgSz w:w="11907" w:h="16834" w:code="9"/>
          <w:pgMar w:top="1418" w:right="1418" w:bottom="1418" w:left="1418" w:header="567" w:footer="425" w:gutter="284"/>
          <w:pgNumType w:start="4"/>
          <w:cols w:space="720"/>
          <w:docGrid w:linePitch="326"/>
        </w:sectPr>
      </w:pPr>
    </w:p>
    <w:p w14:paraId="51BAB6F4" w14:textId="581A8CC6" w:rsidR="006E014F" w:rsidRPr="003076F2" w:rsidRDefault="003B6A2C" w:rsidP="00E3786F">
      <w:pPr>
        <w:pStyle w:val="GLHeading2"/>
      </w:pPr>
      <w:bookmarkStart w:id="189" w:name="_Toc131381698"/>
      <w:bookmarkStart w:id="190" w:name="_Toc131383468"/>
      <w:bookmarkStart w:id="191" w:name="_Toc166869203"/>
      <w:bookmarkStart w:id="192" w:name="Preamble_AutisticPreferences"/>
      <w:bookmarkEnd w:id="183"/>
      <w:bookmarkEnd w:id="184"/>
      <w:bookmarkEnd w:id="185"/>
      <w:r w:rsidRPr="003076F2">
        <w:lastRenderedPageBreak/>
        <w:t>Autis</w:t>
      </w:r>
      <w:r w:rsidR="00CB67D2" w:rsidRPr="003076F2">
        <w:t>tic preferences around</w:t>
      </w:r>
      <w:r w:rsidRPr="003076F2">
        <w:t xml:space="preserve"> t</w:t>
      </w:r>
      <w:r w:rsidR="00784546" w:rsidRPr="003076F2">
        <w:t>erminology</w:t>
      </w:r>
      <w:bookmarkEnd w:id="186"/>
      <w:bookmarkEnd w:id="187"/>
      <w:bookmarkEnd w:id="188"/>
      <w:bookmarkEnd w:id="189"/>
      <w:bookmarkEnd w:id="190"/>
      <w:bookmarkEnd w:id="191"/>
    </w:p>
    <w:p w14:paraId="3AC89E7F" w14:textId="4F423348" w:rsidR="00072C5B" w:rsidRPr="003076F2" w:rsidRDefault="004133B1" w:rsidP="00E578F1">
      <w:pPr>
        <w:pStyle w:val="GLBodytext"/>
      </w:pPr>
      <w:bookmarkStart w:id="193" w:name="_Toc227063427"/>
      <w:bookmarkStart w:id="194" w:name="_Toc227063640"/>
      <w:bookmarkStart w:id="195" w:name="_Toc227064710"/>
      <w:bookmarkStart w:id="196" w:name="_Toc227124963"/>
      <w:bookmarkStart w:id="197" w:name="_Toc275181273"/>
      <w:bookmarkStart w:id="198" w:name="_Toc288166800"/>
      <w:bookmarkStart w:id="199" w:name="_Toc309328733"/>
      <w:bookmarkEnd w:id="192"/>
      <w:r w:rsidRPr="003076F2">
        <w:t>In this paper and i</w:t>
      </w:r>
      <w:r w:rsidR="005341FA" w:rsidRPr="003076F2">
        <w:t>n the Guideline, the terms ‘autistic person’ and ‘person on the autism spectrum’ are used to refer to someone understood to meet criteria for the diagnosis of Autism Spectrum Disorder. This reflects that i</w:t>
      </w:r>
      <w:r w:rsidR="00D16678" w:rsidRPr="003076F2">
        <w:t>ncreasingly people in the autistic community prefer to use identify-first language by referring to themselves as autistic</w:t>
      </w:r>
      <w:r w:rsidR="005341FA" w:rsidRPr="003076F2">
        <w:t xml:space="preserve"> rather than ‘having autism’</w:t>
      </w:r>
      <w:r w:rsidR="00D16678" w:rsidRPr="003076F2">
        <w:t xml:space="preserve">. </w:t>
      </w:r>
      <w:r w:rsidR="00AD0638" w:rsidRPr="003076F2">
        <w:t>T</w:t>
      </w:r>
      <w:r w:rsidR="00D16678" w:rsidRPr="003076F2">
        <w:t>his recognises autism as a central part of one’s identity – of who one is, rather than as something separate to oneself, that can be put aside</w:t>
      </w:r>
      <w:r w:rsidR="00AD0638" w:rsidRPr="003076F2">
        <w:t xml:space="preserve"> </w:t>
      </w:r>
      <w:r w:rsidR="008F1FB7">
        <w:fldChar w:fldCharType="begin"/>
      </w:r>
      <w:r w:rsidR="008F1FB7">
        <w:instrText xml:space="preserve"> ADDIN EN.CITE &lt;EndNote&gt;&lt;Cite&gt;&lt;Author&gt;Autism Self-Advocacy Network&lt;/Author&gt;&lt;Year&gt;2020&lt;/Year&gt;&lt;RecNum&gt;810&lt;/RecNum&gt;&lt;DisplayText&gt;[28]&lt;/DisplayText&gt;&lt;record&gt;&lt;rec-number&gt;810&lt;/rec-number&gt;&lt;foreign-keys&gt;&lt;key app="EN" db-id="f9afr5w2dew9afeza9sxpvrlvrf92zssvfpp" timestamp="1687773061"&gt;810&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008F1FB7">
        <w:fldChar w:fldCharType="separate"/>
      </w:r>
      <w:r w:rsidR="008F1FB7">
        <w:rPr>
          <w:noProof/>
        </w:rPr>
        <w:t>[</w:t>
      </w:r>
      <w:hyperlink w:anchor="_ENREF_28" w:tooltip="Autism Self-Advocacy Network, 2020 #810" w:history="1">
        <w:r w:rsidR="006525B5">
          <w:rPr>
            <w:noProof/>
          </w:rPr>
          <w:t>28</w:t>
        </w:r>
      </w:hyperlink>
      <w:r w:rsidR="008F1FB7">
        <w:rPr>
          <w:noProof/>
        </w:rPr>
        <w:t>]</w:t>
      </w:r>
      <w:r w:rsidR="008F1FB7">
        <w:fldChar w:fldCharType="end"/>
      </w:r>
      <w:r w:rsidR="001475B5" w:rsidRPr="003076F2">
        <w:t>.</w:t>
      </w:r>
      <w:r w:rsidR="006555E4" w:rsidRPr="003076F2">
        <w:t xml:space="preserve"> </w:t>
      </w:r>
    </w:p>
    <w:p w14:paraId="2659C2D3" w14:textId="6F7FD0A5" w:rsidR="00D16678" w:rsidRPr="003076F2" w:rsidRDefault="00072C5B" w:rsidP="00E578F1">
      <w:pPr>
        <w:pStyle w:val="GLBodytext"/>
      </w:pPr>
      <w:r w:rsidRPr="003076F2">
        <w:t xml:space="preserve">Many autistic </w:t>
      </w:r>
      <w:r w:rsidR="004133B1" w:rsidRPr="003076F2">
        <w:t xml:space="preserve">people </w:t>
      </w:r>
      <w:r w:rsidRPr="003076F2">
        <w:t>are</w:t>
      </w:r>
      <w:r w:rsidR="004133B1" w:rsidRPr="003076F2">
        <w:t xml:space="preserve"> also</w:t>
      </w:r>
      <w:r w:rsidRPr="003076F2">
        <w:t xml:space="preserve"> uncomfortable with the acronym ASD. This is because the word ‘disorder’ conveys a sense of autism as a pathological impairment rather than a reflection of neurodiversity </w:t>
      </w:r>
      <w:r w:rsidR="008F1FB7">
        <w:fldChar w:fldCharType="begin"/>
      </w:r>
      <w:r w:rsidR="008F1FB7">
        <w:instrText xml:space="preserve"> ADDIN EN.CITE &lt;EndNote&gt;&lt;Cite&gt;&lt;Author&gt;Silberman&lt;/Author&gt;&lt;Year&gt;2015&lt;/Year&gt;&lt;RecNum&gt;754&lt;/RecNum&gt;&lt;DisplayText&gt;[29]&lt;/DisplayText&gt;&lt;record&gt;&lt;rec-number&gt;754&lt;/rec-number&gt;&lt;foreign-keys&gt;&lt;key app="EN" db-id="f9afr5w2dew9afeza9sxpvrlvrf92zssvfpp" timestamp="1687773061"&gt;754&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8F1FB7">
        <w:fldChar w:fldCharType="separate"/>
      </w:r>
      <w:r w:rsidR="008F1FB7">
        <w:rPr>
          <w:noProof/>
        </w:rPr>
        <w:t>[</w:t>
      </w:r>
      <w:hyperlink w:anchor="_ENREF_29" w:tooltip="Silberman, 2015 #754" w:history="1">
        <w:r w:rsidR="006525B5">
          <w:rPr>
            <w:noProof/>
          </w:rPr>
          <w:t>29</w:t>
        </w:r>
      </w:hyperlink>
      <w:r w:rsidR="008F1FB7">
        <w:rPr>
          <w:noProof/>
        </w:rPr>
        <w:t>]</w:t>
      </w:r>
      <w:r w:rsidR="008F1FB7">
        <w:fldChar w:fldCharType="end"/>
      </w:r>
      <w:r w:rsidRPr="003076F2">
        <w:t xml:space="preserve">. </w:t>
      </w:r>
      <w:r w:rsidR="004133B1" w:rsidRPr="003076F2">
        <w:t>Here, t</w:t>
      </w:r>
      <w:r w:rsidR="00D16678" w:rsidRPr="003076F2">
        <w:t xml:space="preserve">he acronym ASD is </w:t>
      </w:r>
      <w:r w:rsidRPr="003076F2">
        <w:t xml:space="preserve">therefore only </w:t>
      </w:r>
      <w:r w:rsidR="004133B1" w:rsidRPr="003076F2">
        <w:t xml:space="preserve">used </w:t>
      </w:r>
      <w:r w:rsidR="00D16678" w:rsidRPr="003076F2">
        <w:t xml:space="preserve">when referring to a person’s clinical diagnosis or diagnostic tools or services. </w:t>
      </w:r>
    </w:p>
    <w:p w14:paraId="2DDCB639" w14:textId="5C30B09A" w:rsidR="00D16678" w:rsidRPr="003076F2" w:rsidRDefault="00F02509" w:rsidP="00E578F1">
      <w:pPr>
        <w:pStyle w:val="GLBodytext"/>
      </w:pPr>
      <w:r w:rsidRPr="003076F2">
        <w:t>The term ‘high functioning’ is sometimes used by researchers to define people with higher cognitive functioning either as established by intelligence tests (generally indicated by full-scale IQ scores of 70 or above), or through the diagnosis of ‘high-functioning autism’ or Asperger syndrome (under DSM-IV criteria)</w:t>
      </w:r>
      <w:r w:rsidR="001475B5" w:rsidRPr="003076F2">
        <w:t xml:space="preserve"> </w:t>
      </w:r>
      <w:r w:rsidR="008F1FB7">
        <w:fldChar w:fldCharType="begin"/>
      </w:r>
      <w:r w:rsidR="008F1FB7">
        <w:instrText xml:space="preserve"> ADDIN EN.CITE &lt;EndNote&gt;&lt;Cite&gt;&lt;Author&gt;American Psychiatric Association&lt;/Author&gt;&lt;Year&gt;2000&lt;/Year&gt;&lt;RecNum&gt;814&lt;/RecNum&gt;&lt;DisplayText&gt;[30]&lt;/DisplayText&gt;&lt;record&gt;&lt;rec-number&gt;814&lt;/rec-number&gt;&lt;foreign-keys&gt;&lt;key app="EN" db-id="f9afr5w2dew9afeza9sxpvrlvrf92zssvfpp" timestamp="1687773061"&gt;814&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8F1FB7">
        <w:fldChar w:fldCharType="separate"/>
      </w:r>
      <w:r w:rsidR="008F1FB7">
        <w:rPr>
          <w:noProof/>
        </w:rPr>
        <w:t>[</w:t>
      </w:r>
      <w:hyperlink w:anchor="_ENREF_30" w:tooltip="American Psychiatric Association, 2000 #814" w:history="1">
        <w:r w:rsidR="006525B5">
          <w:rPr>
            <w:noProof/>
          </w:rPr>
          <w:t>30</w:t>
        </w:r>
      </w:hyperlink>
      <w:r w:rsidR="008F1FB7">
        <w:rPr>
          <w:noProof/>
        </w:rPr>
        <w:t>]</w:t>
      </w:r>
      <w:r w:rsidR="008F1FB7">
        <w:fldChar w:fldCharType="end"/>
      </w:r>
      <w:r w:rsidRPr="003076F2">
        <w:t>. In general, t</w:t>
      </w:r>
      <w:r w:rsidR="004133B1" w:rsidRPr="003076F2">
        <w:t xml:space="preserve">he </w:t>
      </w:r>
      <w:r w:rsidR="00D16678" w:rsidRPr="003076F2">
        <w:t xml:space="preserve">terms ‘high functioning’ and ‘low functioning’ to describe groups of autistic people </w:t>
      </w:r>
      <w:r w:rsidRPr="003076F2">
        <w:t>are</w:t>
      </w:r>
      <w:r w:rsidR="00D16678" w:rsidRPr="003076F2">
        <w:t xml:space="preserve"> considered unhelpful and divisive by many on the autism spectrum</w:t>
      </w:r>
      <w:r w:rsidR="001475B5" w:rsidRPr="003076F2">
        <w:t xml:space="preserve"> </w:t>
      </w:r>
      <w:r w:rsidR="008F1FB7">
        <w:fldChar w:fldCharType="begin"/>
      </w:r>
      <w:r w:rsidR="008F1FB7">
        <w:instrText xml:space="preserve"> ADDIN EN.CITE &lt;EndNote&gt;&lt;Cite&gt;&lt;Author&gt;O’Neill&lt;/Author&gt;&lt;Year&gt;2008&lt;/Year&gt;&lt;RecNum&gt;762&lt;/RecNum&gt;&lt;DisplayText&gt;[31]&lt;/DisplayText&gt;&lt;record&gt;&lt;rec-number&gt;762&lt;/rec-number&gt;&lt;foreign-keys&gt;&lt;key app="EN" db-id="f9afr5w2dew9afeza9sxpvrlvrf92zssvfpp" timestamp="1687773061"&gt;762&lt;/key&gt;&lt;/foreign-keys&gt;&lt;ref-type name="Journal Article"&gt;17&lt;/ref-type&gt;&lt;contributors&gt;&lt;authors&gt;&lt;author&gt;O’Neill, S.&lt;/author&gt;&lt;/authors&gt;&lt;/contributors&gt;&lt;titles&gt;&lt;title&gt;The meaning of autism: beyond disorder&lt;/title&gt;&lt;secondary-title&gt;Disability &amp;amp; Society&lt;/secondary-title&gt;&lt;/titles&gt;&lt;periodical&gt;&lt;full-title&gt;Disability &amp;amp; Society&lt;/full-title&gt;&lt;/periodical&gt;&lt;pages&gt;787-799&lt;/pages&gt;&lt;volume&gt;7&lt;/volume&gt;&lt;dates&gt;&lt;year&gt;2008&lt;/year&gt;&lt;/dates&gt;&lt;urls&gt;&lt;/urls&gt;&lt;/record&gt;&lt;/Cite&gt;&lt;/EndNote&gt;</w:instrText>
      </w:r>
      <w:r w:rsidR="008F1FB7">
        <w:fldChar w:fldCharType="separate"/>
      </w:r>
      <w:r w:rsidR="008F1FB7">
        <w:rPr>
          <w:noProof/>
        </w:rPr>
        <w:t>[</w:t>
      </w:r>
      <w:hyperlink w:history="1">
        <w:r w:rsidR="006525B5">
          <w:rPr>
            <w:noProof/>
          </w:rPr>
          <w:t>31</w:t>
        </w:r>
      </w:hyperlink>
      <w:r w:rsidR="008F1FB7">
        <w:rPr>
          <w:noProof/>
        </w:rPr>
        <w:t>]</w:t>
      </w:r>
      <w:r w:rsidR="008F1FB7">
        <w:fldChar w:fldCharType="end"/>
      </w:r>
      <w:r w:rsidR="00D16678" w:rsidRPr="003076F2">
        <w:t xml:space="preserve">. </w:t>
      </w:r>
      <w:r w:rsidR="0091577B" w:rsidRPr="003076F2">
        <w:t>S</w:t>
      </w:r>
      <w:r w:rsidRPr="003076F2">
        <w:t>ome</w:t>
      </w:r>
      <w:r w:rsidR="00D16678" w:rsidRPr="003076F2">
        <w:t xml:space="preserve"> people </w:t>
      </w:r>
      <w:r w:rsidRPr="003076F2">
        <w:t>may be</w:t>
      </w:r>
      <w:r w:rsidR="00D16678" w:rsidRPr="003076F2">
        <w:t xml:space="preserve"> </w:t>
      </w:r>
      <w:r w:rsidRPr="003076F2">
        <w:t>described</w:t>
      </w:r>
      <w:r w:rsidR="00D16678" w:rsidRPr="003076F2">
        <w:t xml:space="preserve"> </w:t>
      </w:r>
      <w:r w:rsidRPr="003076F2">
        <w:t>as</w:t>
      </w:r>
      <w:r w:rsidR="004133B1" w:rsidRPr="003076F2">
        <w:t xml:space="preserve"> having high and complex needs, and others</w:t>
      </w:r>
      <w:r w:rsidRPr="003076F2">
        <w:t xml:space="preserve"> as</w:t>
      </w:r>
      <w:r w:rsidR="004133B1" w:rsidRPr="003076F2">
        <w:t xml:space="preserve"> having lower or less obvious support needs</w:t>
      </w:r>
      <w:r w:rsidR="00D16678" w:rsidRPr="003076F2">
        <w:t xml:space="preserve">. </w:t>
      </w:r>
    </w:p>
    <w:p w14:paraId="587FDF0C" w14:textId="1D5B8A6A" w:rsidR="00D16678" w:rsidRPr="003076F2" w:rsidRDefault="00072C5B" w:rsidP="00E578F1">
      <w:pPr>
        <w:pStyle w:val="GLBodytext"/>
        <w:rPr>
          <w:lang w:val="en-GB"/>
        </w:rPr>
      </w:pPr>
      <w:r w:rsidRPr="003076F2">
        <w:t>T</w:t>
      </w:r>
      <w:r w:rsidR="00D16678" w:rsidRPr="003076F2">
        <w:t xml:space="preserve">he terms ‘problem behaviour’ and ‘challenging behaviour’ </w:t>
      </w:r>
      <w:r w:rsidRPr="003076F2">
        <w:t>are avoided</w:t>
      </w:r>
      <w:r w:rsidR="0059490A" w:rsidRPr="003076F2">
        <w:t xml:space="preserve"> in the Guideline and its supplements</w:t>
      </w:r>
      <w:r w:rsidR="00D16678" w:rsidRPr="003076F2">
        <w:t>. The use of ‘problem behaviour’ can be perceived as implying th</w:t>
      </w:r>
      <w:r w:rsidR="0077664E" w:rsidRPr="003076F2">
        <w:t>at th</w:t>
      </w:r>
      <w:r w:rsidR="00D16678" w:rsidRPr="003076F2">
        <w:t>e autistic individual is deliberately doing something wrong or ‘being naughty’ or ‘difficult’. However the behaviour is the problem, not the person, and the challenge lies in how to support them. The behaviour may be a concern to the autistic individual themselves (such as self-harm) or it may only be a concern to others who do not understand its purpose (e</w:t>
      </w:r>
      <w:r w:rsidR="0077664E" w:rsidRPr="003076F2">
        <w:t>.g.,</w:t>
      </w:r>
      <w:r w:rsidR="00D16678" w:rsidRPr="003076F2">
        <w:t xml:space="preserve"> shutdown from sensory overload). Addressing this concern therefore does not necessarily </w:t>
      </w:r>
      <w:r w:rsidR="00D16678" w:rsidRPr="003076F2">
        <w:rPr>
          <w:shd w:val="clear" w:color="auto" w:fill="FFFFFF"/>
        </w:rPr>
        <w:t>imply</w:t>
      </w:r>
      <w:r w:rsidR="00D16678" w:rsidRPr="003076F2">
        <w:t xml:space="preserve"> the need to eliminate or replace the behaviour. In specific situations, where possible, </w:t>
      </w:r>
      <w:r w:rsidR="00D16678" w:rsidRPr="003076F2">
        <w:rPr>
          <w:lang w:val="en-GB"/>
        </w:rPr>
        <w:t xml:space="preserve">the </w:t>
      </w:r>
      <w:r w:rsidRPr="003076F2">
        <w:rPr>
          <w:lang w:val="en-GB"/>
        </w:rPr>
        <w:t>‘</w:t>
      </w:r>
      <w:r w:rsidR="00D16678" w:rsidRPr="003076F2">
        <w:rPr>
          <w:lang w:val="en-GB"/>
        </w:rPr>
        <w:t xml:space="preserve">behaviour </w:t>
      </w:r>
      <w:r w:rsidRPr="003076F2">
        <w:rPr>
          <w:lang w:val="en-GB"/>
        </w:rPr>
        <w:t xml:space="preserve">of concern’ </w:t>
      </w:r>
      <w:r w:rsidR="00D16678" w:rsidRPr="003076F2">
        <w:rPr>
          <w:lang w:val="en-GB"/>
        </w:rPr>
        <w:t>should instead be described with respect to the autistic person’s experience (e</w:t>
      </w:r>
      <w:r w:rsidR="0077664E" w:rsidRPr="003076F2">
        <w:rPr>
          <w:lang w:val="en-GB"/>
        </w:rPr>
        <w:t xml:space="preserve">.g., </w:t>
      </w:r>
      <w:r w:rsidR="00D16678" w:rsidRPr="003076F2">
        <w:rPr>
          <w:lang w:val="en-GB"/>
        </w:rPr>
        <w:t>sensory overload, stimming, expression of distress).</w:t>
      </w:r>
    </w:p>
    <w:p w14:paraId="05396978" w14:textId="483D8AE7" w:rsidR="00C0343E" w:rsidRPr="003076F2" w:rsidRDefault="00D16678" w:rsidP="00E578F1">
      <w:pPr>
        <w:pStyle w:val="GLBodytext"/>
      </w:pPr>
      <w:r w:rsidRPr="003076F2">
        <w:t xml:space="preserve">Other problematic terms refer to autistic people who can reliably use speech to communicate as being ‘verbal’, and those who do not as being ‘non-verbal’. However, </w:t>
      </w:r>
      <w:r w:rsidRPr="003076F2">
        <w:rPr>
          <w:lang w:val="en-AU"/>
        </w:rPr>
        <w:t>verbal language is not just speech</w:t>
      </w:r>
      <w:r w:rsidR="003F00E7" w:rsidRPr="003076F2">
        <w:rPr>
          <w:lang w:val="en-AU"/>
        </w:rPr>
        <w:t xml:space="preserve"> </w:t>
      </w:r>
      <w:r w:rsidRPr="003076F2">
        <w:rPr>
          <w:szCs w:val="18"/>
          <w:lang w:val="en-AU"/>
        </w:rPr>
        <w:t>and include</w:t>
      </w:r>
      <w:r w:rsidR="00EC0775" w:rsidRPr="003076F2">
        <w:rPr>
          <w:szCs w:val="18"/>
          <w:lang w:val="en-AU"/>
        </w:rPr>
        <w:t>s</w:t>
      </w:r>
      <w:r w:rsidRPr="003076F2">
        <w:rPr>
          <w:szCs w:val="18"/>
          <w:lang w:val="en-AU"/>
        </w:rPr>
        <w:t xml:space="preserve"> spoken and written words, signs or visual codes. </w:t>
      </w:r>
      <w:r w:rsidRPr="003076F2">
        <w:rPr>
          <w:shd w:val="clear" w:color="auto" w:fill="FFFFFF"/>
          <w:lang w:val="en-AU"/>
        </w:rPr>
        <w:t>To be more inclusive, alternative terms include ‘minimally speaking’</w:t>
      </w:r>
      <w:r w:rsidR="00C1240F" w:rsidRPr="003076F2">
        <w:rPr>
          <w:shd w:val="clear" w:color="auto" w:fill="FFFFFF"/>
          <w:lang w:val="en-AU"/>
        </w:rPr>
        <w:t xml:space="preserve"> </w:t>
      </w:r>
      <w:r w:rsidRPr="003076F2">
        <w:rPr>
          <w:shd w:val="clear" w:color="auto" w:fill="FFFFFF"/>
          <w:lang w:val="en-AU"/>
        </w:rPr>
        <w:t>or having ‘</w:t>
      </w:r>
      <w:r w:rsidRPr="003076F2">
        <w:t>complex communication needs (CCN)</w:t>
      </w:r>
      <w:r w:rsidR="00702F2D" w:rsidRPr="003076F2">
        <w:t>’</w:t>
      </w:r>
      <w:r w:rsidRPr="003076F2">
        <w:t xml:space="preserve">. In the Guideline, people </w:t>
      </w:r>
      <w:r w:rsidR="00F47815" w:rsidRPr="003076F2">
        <w:t>described as</w:t>
      </w:r>
      <w:r w:rsidRPr="003076F2">
        <w:t xml:space="preserve"> ‘hav</w:t>
      </w:r>
      <w:r w:rsidR="00F47815" w:rsidRPr="003076F2">
        <w:t>ing</w:t>
      </w:r>
      <w:r w:rsidRPr="003076F2">
        <w:t xml:space="preserve"> speech’ a</w:t>
      </w:r>
      <w:r w:rsidR="00FA0389" w:rsidRPr="003076F2">
        <w:t>re</w:t>
      </w:r>
      <w:r w:rsidRPr="003076F2">
        <w:t xml:space="preserve"> those who can </w:t>
      </w:r>
      <w:r w:rsidRPr="003076F2">
        <w:rPr>
          <w:lang w:val="en-AU"/>
        </w:rPr>
        <w:t>consistently rely on speech for functional communication</w:t>
      </w:r>
      <w:r w:rsidR="002C17D4" w:rsidRPr="003076F2">
        <w:t xml:space="preserve">. </w:t>
      </w:r>
      <w:r w:rsidR="002C17D4" w:rsidRPr="003076F2">
        <w:rPr>
          <w:lang w:val="en-AU"/>
        </w:rPr>
        <w:t>Note that non-verbal means something different when describing</w:t>
      </w:r>
      <w:r w:rsidR="002C17D4" w:rsidRPr="003076F2">
        <w:rPr>
          <w:color w:val="1F497D"/>
          <w:shd w:val="clear" w:color="auto" w:fill="FFFFFF"/>
          <w:lang w:val="en-AU"/>
        </w:rPr>
        <w:t xml:space="preserve"> </w:t>
      </w:r>
      <w:r w:rsidR="002C17D4" w:rsidRPr="003076F2">
        <w:t>non-symbolic communication such as body language, facial expressions, tone of voice, and eye gaze to convey meaning.</w:t>
      </w:r>
    </w:p>
    <w:p w14:paraId="4AB71824" w14:textId="77777777" w:rsidR="00927CD1" w:rsidRPr="003076F2" w:rsidRDefault="00BF650F" w:rsidP="0000434B">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3076F2">
        <w:t>It is understood that language preferences may continue to evolve. Fundamentally, a</w:t>
      </w:r>
      <w:r w:rsidRPr="003076F2">
        <w:rPr>
          <w:lang w:val="en-US"/>
        </w:rPr>
        <w:t>utistic individuals have the right to self-refer and be referred to as they choose.</w:t>
      </w:r>
      <w:r w:rsidRPr="003076F2">
        <w:t xml:space="preserve"> It’s always best to ask a person what terms work for them, based on their own lived experiences and identity.</w:t>
      </w:r>
    </w:p>
    <w:p w14:paraId="6F809443" w14:textId="77777777" w:rsidR="00A02306" w:rsidRPr="003076F2" w:rsidRDefault="00A02306" w:rsidP="00E578F1">
      <w:pPr>
        <w:pStyle w:val="GLBodytext"/>
        <w:rPr>
          <w:shd w:val="clear" w:color="auto" w:fill="FFFFFF"/>
        </w:rPr>
        <w:sectPr w:rsidR="00A02306" w:rsidRPr="003076F2" w:rsidSect="00146300">
          <w:pgSz w:w="11907" w:h="16834" w:code="9"/>
          <w:pgMar w:top="1418" w:right="1418" w:bottom="1418" w:left="1418" w:header="567" w:footer="425" w:gutter="284"/>
          <w:cols w:space="720"/>
          <w:docGrid w:linePitch="326"/>
        </w:sectPr>
      </w:pPr>
    </w:p>
    <w:p w14:paraId="44E4BD27" w14:textId="00D679C8" w:rsidR="009B217A" w:rsidRPr="003076F2" w:rsidRDefault="00D16678" w:rsidP="00CE1322">
      <w:pPr>
        <w:pStyle w:val="GLBodytext"/>
      </w:pPr>
      <w:r w:rsidRPr="003076F2">
        <w:lastRenderedPageBreak/>
        <w:t>Examples of other language changes aimed at de</w:t>
      </w:r>
      <w:r w:rsidR="00072C5B" w:rsidRPr="003076F2">
        <w:t>-</w:t>
      </w:r>
      <w:r w:rsidRPr="003076F2">
        <w:t>pathologising the condition include replacing the term ‘comorbidity’ with ‘co-occurring’; ‘normal’ with ‘non-autistic’; ‘symptoms’ with</w:t>
      </w:r>
      <w:r w:rsidR="00C1240F" w:rsidRPr="003076F2">
        <w:t xml:space="preserve"> ‘</w:t>
      </w:r>
      <w:r w:rsidRPr="003076F2">
        <w:t>characteristics’; and the terms ‘impairments’ and ‘deficits’ with ‘challenges’ and ‘difficulties’. Terms relating to ‘treatment’</w:t>
      </w:r>
      <w:r w:rsidR="00EC0775" w:rsidRPr="003076F2">
        <w:t xml:space="preserve">, </w:t>
      </w:r>
      <w:r w:rsidR="00C57668" w:rsidRPr="003076F2">
        <w:t xml:space="preserve">and </w:t>
      </w:r>
      <w:r w:rsidRPr="003076F2">
        <w:t>‘management’</w:t>
      </w:r>
      <w:r w:rsidR="000C2827" w:rsidRPr="003076F2">
        <w:t xml:space="preserve"> </w:t>
      </w:r>
      <w:r w:rsidR="00CE1BE9" w:rsidRPr="003076F2">
        <w:t xml:space="preserve">are </w:t>
      </w:r>
      <w:r w:rsidR="00275734" w:rsidRPr="003076F2">
        <w:t xml:space="preserve">generally </w:t>
      </w:r>
      <w:r w:rsidRPr="003076F2">
        <w:t>avoided</w:t>
      </w:r>
      <w:r w:rsidR="00275734" w:rsidRPr="003076F2">
        <w:t xml:space="preserve">, especially </w:t>
      </w:r>
      <w:r w:rsidRPr="003076F2">
        <w:t xml:space="preserve">where they </w:t>
      </w:r>
      <w:r w:rsidR="00CE1BE9" w:rsidRPr="003076F2">
        <w:t xml:space="preserve">are used in </w:t>
      </w:r>
      <w:r w:rsidRPr="003076F2">
        <w:t>relat</w:t>
      </w:r>
      <w:r w:rsidR="00CE1BE9" w:rsidRPr="003076F2">
        <w:t>ion to</w:t>
      </w:r>
      <w:r w:rsidRPr="003076F2">
        <w:t xml:space="preserve"> the nature and expression of autism itself. Instead</w:t>
      </w:r>
      <w:r w:rsidR="003E2F6E" w:rsidRPr="003076F2">
        <w:t>,</w:t>
      </w:r>
      <w:r w:rsidRPr="003076F2">
        <w:t xml:space="preserve"> they have been replaced by ‘supports’</w:t>
      </w:r>
      <w:r w:rsidR="00C1240F" w:rsidRPr="003076F2">
        <w:t xml:space="preserve">, </w:t>
      </w:r>
      <w:r w:rsidR="00BF650F" w:rsidRPr="003076F2">
        <w:t xml:space="preserve">and </w:t>
      </w:r>
      <w:r w:rsidRPr="003076F2">
        <w:t>‘approaches’</w:t>
      </w:r>
      <w:r w:rsidR="00BF650F" w:rsidRPr="003076F2">
        <w:t>.</w:t>
      </w:r>
    </w:p>
    <w:p w14:paraId="6CAC348E" w14:textId="0656A467" w:rsidR="0030183D" w:rsidRPr="003076F2" w:rsidRDefault="0030183D" w:rsidP="00CE1322">
      <w:pPr>
        <w:pStyle w:val="GLBodytext"/>
      </w:pPr>
      <w:r w:rsidRPr="003076F2">
        <w:t xml:space="preserve">The current review includes a discussion of </w:t>
      </w:r>
      <w:r w:rsidR="00260B20" w:rsidRPr="003076F2">
        <w:t xml:space="preserve">autistic </w:t>
      </w:r>
      <w:r w:rsidRPr="003076F2">
        <w:t>masking</w:t>
      </w:r>
      <w:r w:rsidR="000347FA" w:rsidRPr="003076F2">
        <w:t xml:space="preserve"> to </w:t>
      </w:r>
      <w:r w:rsidRPr="003076F2">
        <w:t xml:space="preserve">describe any </w:t>
      </w:r>
      <w:r w:rsidR="000347FA" w:rsidRPr="003076F2">
        <w:t>behaviour</w:t>
      </w:r>
      <w:r w:rsidR="00CE1322" w:rsidRPr="003076F2">
        <w:t>,</w:t>
      </w:r>
      <w:r w:rsidR="000347FA" w:rsidRPr="003076F2">
        <w:t xml:space="preserve"> </w:t>
      </w:r>
      <w:r w:rsidR="00CE1322" w:rsidRPr="003076F2">
        <w:t>strategy or process</w:t>
      </w:r>
      <w:r w:rsidRPr="003076F2">
        <w:t xml:space="preserve"> </w:t>
      </w:r>
      <w:r w:rsidR="000347FA" w:rsidRPr="003076F2">
        <w:t xml:space="preserve">used </w:t>
      </w:r>
      <w:r w:rsidRPr="003076F2">
        <w:t xml:space="preserve">to </w:t>
      </w:r>
      <w:r w:rsidR="00CE1322" w:rsidRPr="003076F2">
        <w:rPr>
          <w:rFonts w:eastAsia="Calibri"/>
        </w:rPr>
        <w:t>adapt to, or cope within, a largely non-autistic social world.</w:t>
      </w:r>
      <w:r w:rsidRPr="003076F2">
        <w:t xml:space="preserve"> Many </w:t>
      </w:r>
      <w:r w:rsidR="00260B20" w:rsidRPr="003076F2">
        <w:t xml:space="preserve">other </w:t>
      </w:r>
      <w:r w:rsidRPr="003076F2">
        <w:t>overlapping terms are used in the literature</w:t>
      </w:r>
      <w:r w:rsidR="00260B20" w:rsidRPr="003076F2">
        <w:t xml:space="preserve"> to describe this </w:t>
      </w:r>
      <w:r w:rsidR="00F60E44" w:rsidRPr="003076F2">
        <w:t>range of processes</w:t>
      </w:r>
      <w:r w:rsidRPr="003076F2">
        <w:t xml:space="preserve">, including social camouflaging, passing as </w:t>
      </w:r>
      <w:r w:rsidR="00004C3C" w:rsidRPr="003076F2">
        <w:t>non-autistic</w:t>
      </w:r>
      <w:r w:rsidRPr="003076F2">
        <w:t xml:space="preserve"> (PAN), adaptive morphing, mimicry, imitation, compensation, accommodation</w:t>
      </w:r>
      <w:r w:rsidR="00260B20" w:rsidRPr="003076F2">
        <w:t>, and assimilation</w:t>
      </w:r>
      <w:r w:rsidRPr="003076F2">
        <w:t xml:space="preserve">. </w:t>
      </w:r>
      <w:r w:rsidR="008875DA" w:rsidRPr="003076F2">
        <w:t>Whilst there is currently no consensus about what term</w:t>
      </w:r>
      <w:r w:rsidR="00F60E44" w:rsidRPr="003076F2">
        <w:t>s</w:t>
      </w:r>
      <w:r w:rsidR="008875DA" w:rsidRPr="003076F2">
        <w:t xml:space="preserve"> to use, s</w:t>
      </w:r>
      <w:r w:rsidRPr="003076F2">
        <w:t xml:space="preserve">ome of these terms are considered </w:t>
      </w:r>
      <w:r w:rsidR="00260B20" w:rsidRPr="003076F2">
        <w:t>inappropriate</w:t>
      </w:r>
      <w:r w:rsidRPr="003076F2">
        <w:t xml:space="preserve"> as they suggest </w:t>
      </w:r>
      <w:r w:rsidRPr="003076F2">
        <w:rPr>
          <w:shd w:val="clear" w:color="auto" w:fill="FFFFFF"/>
        </w:rPr>
        <w:t xml:space="preserve">autistic people are trying to make up for something lacking. </w:t>
      </w:r>
      <w:r w:rsidR="00260B20" w:rsidRPr="003076F2">
        <w:rPr>
          <w:shd w:val="clear" w:color="auto" w:fill="FFFFFF"/>
        </w:rPr>
        <w:t>T</w:t>
      </w:r>
      <w:r w:rsidRPr="003076F2">
        <w:rPr>
          <w:shd w:val="clear" w:color="auto" w:fill="FFFFFF"/>
        </w:rPr>
        <w:t xml:space="preserve">he author </w:t>
      </w:r>
      <w:r w:rsidR="00260B20" w:rsidRPr="003076F2">
        <w:rPr>
          <w:shd w:val="clear" w:color="auto" w:fill="FFFFFF"/>
        </w:rPr>
        <w:t>was guided by</w:t>
      </w:r>
      <w:r w:rsidRPr="003076F2">
        <w:rPr>
          <w:shd w:val="clear" w:color="auto" w:fill="FFFFFF"/>
        </w:rPr>
        <w:t xml:space="preserve"> autistic researcher Dr Ruth Monk </w:t>
      </w:r>
      <w:r w:rsidR="00260B20" w:rsidRPr="003076F2">
        <w:rPr>
          <w:shd w:val="clear" w:color="auto" w:fill="FFFFFF"/>
        </w:rPr>
        <w:t>in using ‘masking’ as a</w:t>
      </w:r>
      <w:r w:rsidR="000347FA" w:rsidRPr="003076F2">
        <w:rPr>
          <w:shd w:val="clear" w:color="auto" w:fill="FFFFFF"/>
        </w:rPr>
        <w:t xml:space="preserve"> broad</w:t>
      </w:r>
      <w:r w:rsidR="00260B20" w:rsidRPr="003076F2">
        <w:rPr>
          <w:shd w:val="clear" w:color="auto" w:fill="FFFFFF"/>
        </w:rPr>
        <w:t xml:space="preserve"> umbrella term in this Supplementary Paper. Ruth, who developed a language guide for researchers after wide consultation with fellow autistics in Aotearoa New Zealand</w:t>
      </w:r>
      <w:r w:rsidR="00F76ABE" w:rsidRPr="003076F2">
        <w:rPr>
          <w:shd w:val="clear" w:color="auto" w:fill="FFFFFF"/>
        </w:rPr>
        <w:t xml:space="preserve"> </w:t>
      </w:r>
      <w:r w:rsidR="008F1FB7">
        <w:rPr>
          <w:shd w:val="clear" w:color="auto" w:fill="FFFFFF"/>
        </w:rPr>
        <w:fldChar w:fldCharType="begin"/>
      </w:r>
      <w:r w:rsidR="008F1FB7">
        <w:rPr>
          <w:shd w:val="clear" w:color="auto" w:fill="FFFFFF"/>
        </w:rPr>
        <w:instrText xml:space="preserve"> ADDIN EN.CITE &lt;EndNote&gt;&lt;Cite&gt;&lt;Author&gt;Monk&lt;/Author&gt;&lt;Year&gt;2022&lt;/Year&gt;&lt;RecNum&gt;1403&lt;/RecNum&gt;&lt;DisplayText&gt;[32]&lt;/DisplayText&gt;&lt;record&gt;&lt;rec-number&gt;1403&lt;/rec-number&gt;&lt;foreign-keys&gt;&lt;key app="EN" db-id="f9afr5w2dew9afeza9sxpvrlvrf92zssvfpp" timestamp="1700761252"&gt;1403&lt;/key&gt;&lt;/foreign-keys&gt;&lt;ref-type name="Journal Article"&gt;17&lt;/ref-type&gt;&lt;contributors&gt;&lt;authors&gt;&lt;author&gt;Monk, R.&lt;/author&gt;&lt;author&gt;Whitehouse, A.J.O.&lt;/author&gt;&lt;author&gt;Waddington, H.&lt;/author&gt;&lt;/authors&gt;&lt;/contributors&gt;&lt;titles&gt;&lt;title&gt;The use of language in autism research&lt;/title&gt;&lt;secondary-title&gt;Trends in Neurosciences&lt;/secondary-title&gt;&lt;/titles&gt;&lt;periodical&gt;&lt;full-title&gt;Trends in Neurosciences&lt;/full-title&gt;&lt;/periodical&gt;&lt;volume&gt;1846&lt;/volume&gt;&lt;edition&gt;September 29 2022&lt;/edition&gt;&lt;dates&gt;&lt;year&gt;2022&lt;/year&gt;&lt;/dates&gt;&lt;urls&gt;&lt;/urls&gt;&lt;electronic-resource-num&gt;https://doi.org/10.1016/j.tins.2022.08.009&lt;/electronic-resource-num&gt;&lt;/record&gt;&lt;/Cite&gt;&lt;/EndNote&gt;</w:instrText>
      </w:r>
      <w:r w:rsidR="008F1FB7">
        <w:rPr>
          <w:shd w:val="clear" w:color="auto" w:fill="FFFFFF"/>
        </w:rPr>
        <w:fldChar w:fldCharType="separate"/>
      </w:r>
      <w:r w:rsidR="008F1FB7">
        <w:rPr>
          <w:noProof/>
          <w:shd w:val="clear" w:color="auto" w:fill="FFFFFF"/>
        </w:rPr>
        <w:t>[</w:t>
      </w:r>
      <w:hyperlink w:anchor="_ENREF_32" w:tooltip="Monk, 2022 #1403" w:history="1">
        <w:r w:rsidR="006525B5">
          <w:rPr>
            <w:noProof/>
            <w:shd w:val="clear" w:color="auto" w:fill="FFFFFF"/>
          </w:rPr>
          <w:t>32</w:t>
        </w:r>
      </w:hyperlink>
      <w:r w:rsidR="008F1FB7">
        <w:rPr>
          <w:noProof/>
          <w:shd w:val="clear" w:color="auto" w:fill="FFFFFF"/>
        </w:rPr>
        <w:t>]</w:t>
      </w:r>
      <w:r w:rsidR="008F1FB7">
        <w:rPr>
          <w:shd w:val="clear" w:color="auto" w:fill="FFFFFF"/>
        </w:rPr>
        <w:fldChar w:fldCharType="end"/>
      </w:r>
      <w:r w:rsidR="00260B20" w:rsidRPr="003076F2">
        <w:rPr>
          <w:shd w:val="clear" w:color="auto" w:fill="FFFFFF"/>
        </w:rPr>
        <w:t xml:space="preserve">, advised that this term was </w:t>
      </w:r>
      <w:r w:rsidR="000347FA" w:rsidRPr="003076F2">
        <w:rPr>
          <w:shd w:val="clear" w:color="auto" w:fill="FFFFFF"/>
        </w:rPr>
        <w:t xml:space="preserve">currently </w:t>
      </w:r>
      <w:r w:rsidR="00E70FE8" w:rsidRPr="003076F2">
        <w:rPr>
          <w:shd w:val="clear" w:color="auto" w:fill="FFFFFF"/>
        </w:rPr>
        <w:t xml:space="preserve">the </w:t>
      </w:r>
      <w:r w:rsidR="00260B20" w:rsidRPr="003076F2">
        <w:rPr>
          <w:shd w:val="clear" w:color="auto" w:fill="FFFFFF"/>
        </w:rPr>
        <w:t>most widely used and acceptable in the autistic community.</w:t>
      </w:r>
      <w:r w:rsidR="00902BB0" w:rsidRPr="003076F2">
        <w:rPr>
          <w:shd w:val="clear" w:color="auto" w:fill="FFFFFF"/>
        </w:rPr>
        <w:t xml:space="preserve"> </w:t>
      </w:r>
      <w:r w:rsidR="00902BB0" w:rsidRPr="003076F2">
        <w:t xml:space="preserve">It should be noted that masking refers to autistic masking, as distinct from ethnic or gender masking used in other contexts. Within </w:t>
      </w:r>
      <w:r w:rsidR="00E70FE8" w:rsidRPr="003076F2">
        <w:t xml:space="preserve">reference to </w:t>
      </w:r>
      <w:r w:rsidR="00902BB0" w:rsidRPr="003076F2">
        <w:t>appraised studies, the terms used by the authors are employed.</w:t>
      </w:r>
    </w:p>
    <w:p w14:paraId="7281CDA5" w14:textId="07D74303" w:rsidR="000562A4" w:rsidRPr="003076F2" w:rsidRDefault="000562A4" w:rsidP="00E3786F">
      <w:pPr>
        <w:pStyle w:val="GLHeading2"/>
      </w:pPr>
      <w:bookmarkStart w:id="200" w:name="_Toc131381699"/>
      <w:bookmarkStart w:id="201" w:name="_Toc131383469"/>
      <w:bookmarkStart w:id="202" w:name="_Toc166869204"/>
      <w:bookmarkStart w:id="203" w:name="Preamble_MaoriPreferences"/>
      <w:bookmarkStart w:id="204" w:name="_Toc345035303"/>
      <w:bookmarkStart w:id="205" w:name="_Toc352193658"/>
      <w:bookmarkStart w:id="206" w:name="_Toc352193772"/>
      <w:bookmarkStart w:id="207" w:name="_Toc352194054"/>
      <w:bookmarkStart w:id="208" w:name="_Toc352195765"/>
      <w:bookmarkStart w:id="209" w:name="_Toc371965312"/>
      <w:bookmarkStart w:id="210" w:name="_Toc511695480"/>
      <w:bookmarkStart w:id="211" w:name="_Toc529747805"/>
      <w:bookmarkStart w:id="212" w:name="_Toc8216540"/>
      <w:bookmarkStart w:id="213" w:name="_Toc25763874"/>
      <w:bookmarkStart w:id="214" w:name="_Toc56091697"/>
      <w:bookmarkStart w:id="215" w:name="_Toc68714910"/>
      <w:bookmarkStart w:id="216" w:name="_Toc102405112"/>
      <w:r w:rsidRPr="003076F2">
        <w:t>Māori perspectives</w:t>
      </w:r>
      <w:bookmarkEnd w:id="200"/>
      <w:bookmarkEnd w:id="201"/>
      <w:bookmarkEnd w:id="202"/>
    </w:p>
    <w:bookmarkEnd w:id="203"/>
    <w:p w14:paraId="5F0BE6FE" w14:textId="5973C11B" w:rsidR="00E86C04" w:rsidRPr="003076F2" w:rsidRDefault="000562A4" w:rsidP="00E578F1">
      <w:pPr>
        <w:pStyle w:val="GLBodytext"/>
      </w:pPr>
      <w:r w:rsidRPr="003076F2">
        <w:t>Takiwātanga is a Māori word for autism</w:t>
      </w:r>
      <w:r w:rsidR="005D6551" w:rsidRPr="003076F2">
        <w:t xml:space="preserve"> (it is also sometimes used to describe a person as autistic, as in “my daughter is takiwātanga”)</w:t>
      </w:r>
      <w:r w:rsidRPr="003076F2">
        <w:t>. This term was coined by Keri Opai after consultation with tāngata whaitakiwātanga (autistic people). It means ‘in my/their/his/her own time and space’ and, as Opai notes, it reflects “a positive, Māori worldview aspect of autism</w:t>
      </w:r>
      <w:r w:rsidR="00B5681A" w:rsidRPr="003076F2">
        <w:t xml:space="preserve"> </w:t>
      </w:r>
      <w:r w:rsidR="008F1FB7">
        <w:fldChar w:fldCharType="begin"/>
      </w:r>
      <w:r w:rsidR="008F1FB7">
        <w:instrText xml:space="preserve"> ADDIN EN.CITE &lt;EndNote&gt;&lt;Cite&gt;&lt;Author&gt;Opai&lt;/Author&gt;&lt;Year&gt;2020&lt;/Year&gt;&lt;RecNum&gt;760&lt;/RecNum&gt;&lt;DisplayText&gt;[33]&lt;/DisplayText&gt;&lt;record&gt;&lt;rec-number&gt;760&lt;/rec-number&gt;&lt;foreign-keys&gt;&lt;key app="EN" db-id="f9afr5w2dew9afeza9sxpvrlvrf92zssvfpp" timestamp="1687773061"&gt;760&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8F1FB7">
        <w:fldChar w:fldCharType="separate"/>
      </w:r>
      <w:r w:rsidR="008F1FB7">
        <w:rPr>
          <w:noProof/>
        </w:rPr>
        <w:t>[</w:t>
      </w:r>
      <w:hyperlink w:anchor="_ENREF_33" w:tooltip="Opai, 2020 #760" w:history="1">
        <w:r w:rsidR="006525B5">
          <w:rPr>
            <w:noProof/>
          </w:rPr>
          <w:t>33</w:t>
        </w:r>
      </w:hyperlink>
      <w:r w:rsidR="008F1FB7">
        <w:rPr>
          <w:noProof/>
        </w:rPr>
        <w:t>]</w:t>
      </w:r>
      <w:r w:rsidR="008F1FB7">
        <w:fldChar w:fldCharType="end"/>
      </w:r>
      <w:r w:rsidR="00403529" w:rsidRPr="003076F2">
        <w:t>.</w:t>
      </w:r>
      <w:r w:rsidRPr="003076F2">
        <w:t xml:space="preserve">” </w:t>
      </w:r>
    </w:p>
    <w:p w14:paraId="5916FA5B" w14:textId="5A205299" w:rsidR="0093338E" w:rsidRPr="003076F2" w:rsidRDefault="0093338E" w:rsidP="006F5F9D">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3076F2">
        <w:t>‘Tangata whaitakiwātanga’ refers to an autistic person</w:t>
      </w:r>
    </w:p>
    <w:p w14:paraId="2E87F15D" w14:textId="0E3564ED" w:rsidR="00E86C04" w:rsidRPr="003076F2" w:rsidRDefault="0093338E" w:rsidP="00E86C04">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3076F2">
        <w:t>‘Tāngata whaitakiwātanga’ refers to autistic people</w:t>
      </w:r>
    </w:p>
    <w:p w14:paraId="32A5BDDB" w14:textId="6AE5FE56" w:rsidR="000562A4" w:rsidRPr="003076F2" w:rsidRDefault="000562A4" w:rsidP="00E578F1">
      <w:pPr>
        <w:pStyle w:val="GLBodytext"/>
        <w:rPr>
          <w:color w:val="202124"/>
          <w:shd w:val="clear" w:color="auto" w:fill="FFFFFF"/>
        </w:rPr>
      </w:pPr>
      <w:r w:rsidRPr="003076F2">
        <w:t xml:space="preserve">Māori cultural concepts and values not only determine how takiwātanga is perceived but also attitudes towards it and how autistic whānau should be supported. Sir Mason Durie (1984) </w:t>
      </w:r>
      <w:r w:rsidR="008F1FB7">
        <w:fldChar w:fldCharType="begin"/>
      </w:r>
      <w:r w:rsidR="008F1FB7">
        <w:instrText xml:space="preserve"> ADDIN EN.CITE &lt;EndNote&gt;&lt;Cite&gt;&lt;Author&gt;Durie&lt;/Author&gt;&lt;Year&gt;1984&lt;/Year&gt;&lt;RecNum&gt;787&lt;/RecNum&gt;&lt;DisplayText&gt;[34]&lt;/DisplayText&gt;&lt;record&gt;&lt;rec-number&gt;787&lt;/rec-number&gt;&lt;foreign-keys&gt;&lt;key app="EN" db-id="f9afr5w2dew9afeza9sxpvrlvrf92zssvfpp" timestamp="1687773061"&gt;787&lt;/key&gt;&lt;/foreign-keys&gt;&lt;ref-type name="Journal Article"&gt;17&lt;/ref-type&gt;&lt;contributors&gt;&lt;authors&gt;&lt;author&gt;Durie, M. H.&lt;/author&gt;&lt;/authors&gt;&lt;/contributors&gt;&lt;titles&gt;&lt;title&gt;&amp;quot;Te taha hinengaro&amp;quot;: An integrated approach to mental health&lt;/title&gt;&lt;secondary-title&gt;Community Mental Health in New Zealand&lt;/secondary-title&gt;&lt;/titles&gt;&lt;periodical&gt;&lt;full-title&gt;Community Mental Health in New Zealand&lt;/full-title&gt;&lt;/periodical&gt;&lt;pages&gt;4-11&lt;/pages&gt;&lt;volume&gt;1&lt;/volume&gt;&lt;number&gt;1&lt;/number&gt;&lt;dates&gt;&lt;year&gt;1984&lt;/year&gt;&lt;/dates&gt;&lt;urls&gt;&lt;/urls&gt;&lt;/record&gt;&lt;/Cite&gt;&lt;/EndNote&gt;</w:instrText>
      </w:r>
      <w:r w:rsidR="008F1FB7">
        <w:fldChar w:fldCharType="separate"/>
      </w:r>
      <w:r w:rsidR="008F1FB7">
        <w:rPr>
          <w:noProof/>
        </w:rPr>
        <w:t>[</w:t>
      </w:r>
      <w:hyperlink w:anchor="_ENREF_34" w:tooltip="Durie, 1984 #787" w:history="1">
        <w:r w:rsidR="006525B5">
          <w:rPr>
            <w:noProof/>
          </w:rPr>
          <w:t>34</w:t>
        </w:r>
      </w:hyperlink>
      <w:r w:rsidR="008F1FB7">
        <w:rPr>
          <w:noProof/>
        </w:rPr>
        <w:t>]</w:t>
      </w:r>
      <w:r w:rsidR="008F1FB7">
        <w:fldChar w:fldCharType="end"/>
      </w:r>
      <w:r w:rsidRPr="003076F2">
        <w:t xml:space="preserve"> provides a helpful framework to guide services and programmes for tāngata whaitakiwātanga and their whānau. Durie’s Whare Tapa Whā model lists four dimensions of wellbeing for Māori. These are:</w:t>
      </w:r>
      <w:r w:rsidR="003F7F25" w:rsidRPr="003076F2">
        <w:t xml:space="preserve"> </w:t>
      </w:r>
      <w:r w:rsidRPr="003076F2">
        <w:t xml:space="preserve"> </w:t>
      </w:r>
      <w:r w:rsidRPr="003076F2">
        <w:rPr>
          <w:color w:val="202124"/>
          <w:shd w:val="clear" w:color="auto" w:fill="FFFFFF"/>
        </w:rPr>
        <w:t xml:space="preserve">taha tinana (physical wellbeing); taha hinengaro (mental wellbeing); taha wairua (spiritual wellbeing) and taha whānau (family wellbeing). Consequently, in order to be culturally responsive, provisions for </w:t>
      </w:r>
      <w:r w:rsidRPr="003076F2">
        <w:t xml:space="preserve">tāngata </w:t>
      </w:r>
      <w:r w:rsidRPr="003076F2">
        <w:rPr>
          <w:color w:val="202124"/>
          <w:shd w:val="clear" w:color="auto" w:fill="FFFFFF"/>
        </w:rPr>
        <w:t>whaitakiwātanga need to incorporate these four dimensions.</w:t>
      </w:r>
    </w:p>
    <w:p w14:paraId="1B715766" w14:textId="2E2DA4AF" w:rsidR="000562A4" w:rsidRPr="003076F2" w:rsidRDefault="00E06FBE" w:rsidP="00E578F1">
      <w:pPr>
        <w:pStyle w:val="GLBodytext"/>
        <w:rPr>
          <w:shd w:val="clear" w:color="auto" w:fill="FFFFFF"/>
        </w:rPr>
      </w:pPr>
      <w:r w:rsidRPr="003076F2">
        <w:rPr>
          <w:shd w:val="clear" w:color="auto" w:fill="FFFFFF"/>
        </w:rPr>
        <w:lastRenderedPageBreak/>
        <w:t>A</w:t>
      </w:r>
      <w:r w:rsidR="000562A4" w:rsidRPr="003076F2">
        <w:rPr>
          <w:shd w:val="clear" w:color="auto" w:fill="FFFFFF"/>
        </w:rPr>
        <w:t xml:space="preserve"> framework that complements Te Whare Tapa Whā is Ka Hikitia’s Outcome Framework</w:t>
      </w:r>
      <w:r w:rsidR="00C12656" w:rsidRPr="003076F2">
        <w:rPr>
          <w:rStyle w:val="FootnoteReference"/>
          <w:rFonts w:cstheme="minorHAnsi"/>
          <w:color w:val="202124"/>
          <w:shd w:val="clear" w:color="auto" w:fill="FFFFFF"/>
        </w:rPr>
        <w:footnoteReference w:id="1"/>
      </w:r>
      <w:r w:rsidRPr="003076F2">
        <w:rPr>
          <w:shd w:val="clear" w:color="auto" w:fill="FFFFFF"/>
        </w:rPr>
        <w:t xml:space="preserve">, </w:t>
      </w:r>
      <w:r w:rsidR="000562A4" w:rsidRPr="003076F2">
        <w:rPr>
          <w:shd w:val="clear" w:color="auto" w:fill="FFFFFF"/>
        </w:rPr>
        <w:t>Aotearoa New Zealand’s Māori Education Strategy</w:t>
      </w:r>
      <w:r w:rsidRPr="003076F2">
        <w:rPr>
          <w:shd w:val="clear" w:color="auto" w:fill="FFFFFF"/>
        </w:rPr>
        <w:t>. This is b</w:t>
      </w:r>
      <w:r w:rsidR="000562A4" w:rsidRPr="003076F2">
        <w:rPr>
          <w:shd w:val="clear" w:color="auto" w:fill="FFFFFF"/>
        </w:rPr>
        <w:t xml:space="preserve">ased on extensive </w:t>
      </w:r>
      <w:r w:rsidR="000562A4" w:rsidRPr="003076F2">
        <w:t xml:space="preserve">consultation and </w:t>
      </w:r>
      <w:r w:rsidRPr="003076F2">
        <w:t xml:space="preserve">is </w:t>
      </w:r>
      <w:r w:rsidR="000562A4" w:rsidRPr="003076F2">
        <w:t>focused on achieving</w:t>
      </w:r>
      <w:r w:rsidRPr="003076F2">
        <w:t xml:space="preserve"> the following</w:t>
      </w:r>
      <w:r w:rsidR="000562A4" w:rsidRPr="003076F2">
        <w:t xml:space="preserve"> </w:t>
      </w:r>
      <w:r w:rsidR="003F7F25" w:rsidRPr="003076F2">
        <w:t>‘</w:t>
      </w:r>
      <w:r w:rsidR="000562A4" w:rsidRPr="003076F2">
        <w:t>excellent and equitable outcomes</w:t>
      </w:r>
      <w:r w:rsidR="003F7F25" w:rsidRPr="003076F2">
        <w:t>’</w:t>
      </w:r>
      <w:r w:rsidR="000562A4" w:rsidRPr="003076F2">
        <w:t xml:space="preserve"> for Māori</w:t>
      </w:r>
      <w:r w:rsidR="000562A4" w:rsidRPr="003076F2">
        <w:rPr>
          <w:shd w:val="clear" w:color="auto" w:fill="FFFFFF"/>
        </w:rPr>
        <w:t>:</w:t>
      </w:r>
    </w:p>
    <w:p w14:paraId="7A240569" w14:textId="77777777" w:rsidR="00154C5D" w:rsidRPr="003076F2" w:rsidRDefault="00154C5D" w:rsidP="002419EF">
      <w:pPr>
        <w:pStyle w:val="GLBulletlist"/>
        <w:numPr>
          <w:ilvl w:val="0"/>
          <w:numId w:val="19"/>
        </w:numPr>
      </w:pPr>
      <w:r w:rsidRPr="003076F2">
        <w:t>Te Whānau: education provision responds to Māori within the context of their whānau</w:t>
      </w:r>
    </w:p>
    <w:p w14:paraId="52F08448" w14:textId="77777777" w:rsidR="00154C5D" w:rsidRPr="003076F2" w:rsidRDefault="00154C5D" w:rsidP="002419EF">
      <w:pPr>
        <w:pStyle w:val="GLBulletlist"/>
        <w:numPr>
          <w:ilvl w:val="0"/>
          <w:numId w:val="19"/>
        </w:numPr>
      </w:pPr>
      <w:r w:rsidRPr="003076F2">
        <w:t>Te Tangata: Māori are free from racism, discrimination and stigma</w:t>
      </w:r>
      <w:r w:rsidRPr="003076F2">
        <w:rPr>
          <w:rStyle w:val="apple-converted-space"/>
          <w:rFonts w:eastAsia="MS Gothic"/>
        </w:rPr>
        <w:t> </w:t>
      </w:r>
    </w:p>
    <w:p w14:paraId="700F90A6" w14:textId="77777777" w:rsidR="00154C5D" w:rsidRPr="003076F2" w:rsidRDefault="00154C5D" w:rsidP="002419EF">
      <w:pPr>
        <w:pStyle w:val="GLBulletlist"/>
        <w:numPr>
          <w:ilvl w:val="0"/>
          <w:numId w:val="19"/>
        </w:numPr>
      </w:pPr>
      <w:r w:rsidRPr="003076F2">
        <w:t>Te Kanorautanga: Māori are diverse and need to be understood in the context of their diverse aspirations and lived experiences</w:t>
      </w:r>
    </w:p>
    <w:p w14:paraId="202D2FFC" w14:textId="77777777" w:rsidR="00154C5D" w:rsidRPr="003076F2" w:rsidRDefault="00154C5D" w:rsidP="002419EF">
      <w:pPr>
        <w:pStyle w:val="GLBulletlist"/>
        <w:numPr>
          <w:ilvl w:val="0"/>
          <w:numId w:val="19"/>
        </w:numPr>
      </w:pPr>
      <w:r w:rsidRPr="003076F2">
        <w:t>Te Tuakiritanga: Identity, language and culture matter for Māori</w:t>
      </w:r>
      <w:r w:rsidRPr="003076F2">
        <w:rPr>
          <w:rStyle w:val="apple-converted-space"/>
          <w:rFonts w:eastAsia="MS Gothic"/>
        </w:rPr>
        <w:t> </w:t>
      </w:r>
    </w:p>
    <w:p w14:paraId="73AB406F" w14:textId="72C30F4E" w:rsidR="00154C5D" w:rsidRPr="003076F2" w:rsidRDefault="00154C5D" w:rsidP="002419EF">
      <w:pPr>
        <w:pStyle w:val="GLBulletlist"/>
        <w:numPr>
          <w:ilvl w:val="0"/>
          <w:numId w:val="19"/>
        </w:numPr>
      </w:pPr>
      <w:r w:rsidRPr="003076F2">
        <w:t>Te Rangatiratanga: Māori exercise their authority and agency</w:t>
      </w:r>
    </w:p>
    <w:p w14:paraId="2AE2A345" w14:textId="409E5DE2" w:rsidR="006E014F" w:rsidRPr="003076F2" w:rsidRDefault="007548F6" w:rsidP="00E3786F">
      <w:pPr>
        <w:pStyle w:val="GLHeading2"/>
      </w:pPr>
      <w:bookmarkStart w:id="217" w:name="_Toc183493311"/>
      <w:bookmarkStart w:id="218" w:name="_Toc183683319"/>
      <w:bookmarkStart w:id="219" w:name="_Toc183692890"/>
      <w:bookmarkStart w:id="220" w:name="_Toc184964823"/>
      <w:bookmarkStart w:id="221" w:name="_Toc311630012"/>
      <w:bookmarkStart w:id="222" w:name="_Toc311631970"/>
      <w:bookmarkStart w:id="223" w:name="_Toc214642235"/>
      <w:bookmarkStart w:id="224" w:name="_Toc214642539"/>
      <w:bookmarkStart w:id="225" w:name="_Toc214993616"/>
      <w:bookmarkStart w:id="226" w:name="_Toc214994158"/>
      <w:bookmarkStart w:id="227" w:name="_Toc216717481"/>
      <w:bookmarkStart w:id="228" w:name="_Toc227063428"/>
      <w:bookmarkStart w:id="229" w:name="_Toc227063641"/>
      <w:bookmarkStart w:id="230" w:name="_Toc227064711"/>
      <w:bookmarkStart w:id="231" w:name="_Toc227124964"/>
      <w:bookmarkStart w:id="232" w:name="_Toc275181274"/>
      <w:bookmarkStart w:id="233" w:name="_Toc288166801"/>
      <w:bookmarkStart w:id="234" w:name="_Toc309328734"/>
      <w:bookmarkStart w:id="235" w:name="_Toc345035304"/>
      <w:bookmarkStart w:id="236" w:name="_Toc352193659"/>
      <w:bookmarkStart w:id="237" w:name="_Toc352193773"/>
      <w:bookmarkStart w:id="238" w:name="_Toc352194055"/>
      <w:bookmarkStart w:id="239" w:name="_Toc352195766"/>
      <w:bookmarkStart w:id="240" w:name="_Toc371965313"/>
      <w:bookmarkStart w:id="241" w:name="_Toc511695481"/>
      <w:bookmarkStart w:id="242" w:name="_Toc8216541"/>
      <w:bookmarkStart w:id="243" w:name="_Toc25763875"/>
      <w:bookmarkStart w:id="244" w:name="_Toc56091698"/>
      <w:bookmarkStart w:id="245" w:name="_Toc68714911"/>
      <w:bookmarkStart w:id="246" w:name="_Toc102405113"/>
      <w:bookmarkStart w:id="247" w:name="_Toc131381700"/>
      <w:bookmarkStart w:id="248" w:name="_Toc131383470"/>
      <w:bookmarkStart w:id="249" w:name="_Toc166869205"/>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93"/>
      <w:bookmarkEnd w:id="194"/>
      <w:bookmarkEnd w:id="195"/>
      <w:bookmarkEnd w:id="196"/>
      <w:bookmarkEnd w:id="197"/>
      <w:bookmarkEnd w:id="198"/>
      <w:bookmarkEnd w:id="199"/>
      <w:bookmarkEnd w:id="204"/>
      <w:bookmarkEnd w:id="205"/>
      <w:bookmarkEnd w:id="206"/>
      <w:bookmarkEnd w:id="207"/>
      <w:bookmarkEnd w:id="208"/>
      <w:bookmarkEnd w:id="209"/>
      <w:bookmarkEnd w:id="210"/>
      <w:bookmarkEnd w:id="211"/>
      <w:bookmarkEnd w:id="212"/>
      <w:bookmarkEnd w:id="213"/>
      <w:bookmarkEnd w:id="214"/>
      <w:bookmarkEnd w:id="215"/>
      <w:bookmarkEnd w:id="216"/>
      <w:r w:rsidRPr="003076F2">
        <w:t>Tiriti o Waitangi/</w:t>
      </w:r>
      <w:r w:rsidR="006E014F" w:rsidRPr="003076F2">
        <w:t>Treaty of Waitangi</w:t>
      </w:r>
      <w:bookmarkEnd w:id="177"/>
      <w:bookmarkEnd w:id="178"/>
      <w:bookmarkEnd w:id="179"/>
      <w:bookmarkEnd w:id="180"/>
      <w:bookmarkEnd w:id="181"/>
      <w:bookmarkEnd w:id="182"/>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277F3EE3" w14:textId="1229F975" w:rsidR="00847E37" w:rsidRPr="003076F2" w:rsidRDefault="00847E37" w:rsidP="00847E37">
      <w:pPr>
        <w:pStyle w:val="GLBodytext"/>
      </w:pPr>
      <w:r w:rsidRPr="003076F2">
        <w:t xml:space="preserve">The Guideline and its Supplementary </w:t>
      </w:r>
      <w:r w:rsidR="00D17CB4" w:rsidRPr="003076F2">
        <w:t>P</w:t>
      </w:r>
      <w:r w:rsidRPr="003076F2">
        <w:t>apers acknowledge and uphold the principles of Te Tiriti o Waitangi/</w:t>
      </w:r>
      <w:r w:rsidR="00A6672A">
        <w:t xml:space="preserve">The </w:t>
      </w:r>
      <w:r w:rsidRPr="003076F2">
        <w:rPr>
          <w:rFonts w:eastAsia="MS Gothic"/>
        </w:rPr>
        <w:t>Treaty of Waitangi</w:t>
      </w:r>
      <w:r w:rsidRPr="003076F2">
        <w:t>. It considers the Treaty principles of partnership, participation and protection central to improving health and education outcomes for Māori.</w:t>
      </w:r>
    </w:p>
    <w:p w14:paraId="6D714E30" w14:textId="6C1D9F82" w:rsidR="006F5F9D" w:rsidRPr="003076F2" w:rsidRDefault="00847E37" w:rsidP="00847E37">
      <w:pPr>
        <w:pStyle w:val="GLBodytext"/>
      </w:pPr>
      <w:r w:rsidRPr="003076F2">
        <w:t>Consistent with Whāia Te Ao Mārama 2018–2022: The Māori Disability Action Plan</w:t>
      </w:r>
      <w:r w:rsidR="001142A6" w:rsidRPr="003076F2">
        <w:t xml:space="preserve"> </w:t>
      </w:r>
      <w:r w:rsidR="008F1FB7">
        <w:fldChar w:fldCharType="begin"/>
      </w:r>
      <w:r w:rsidR="008F1FB7">
        <w:instrText xml:space="preserve"> ADDIN EN.CITE &lt;EndNote&gt;&lt;Cite&gt;&lt;Author&gt;Ministry of Health&lt;/Author&gt;&lt;Year&gt;2018&lt;/Year&gt;&lt;RecNum&gt;770&lt;/RecNum&gt;&lt;DisplayText&gt;[35]&lt;/DisplayText&gt;&lt;record&gt;&lt;rec-number&gt;770&lt;/rec-number&gt;&lt;foreign-keys&gt;&lt;key app="EN" db-id="f9afr5w2dew9afeza9sxpvrlvrf92zssvfpp" timestamp="1687773061"&gt;770&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8F1FB7">
        <w:fldChar w:fldCharType="separate"/>
      </w:r>
      <w:r w:rsidR="008F1FB7">
        <w:rPr>
          <w:noProof/>
        </w:rPr>
        <w:t>[</w:t>
      </w:r>
      <w:hyperlink w:anchor="_ENREF_35" w:tooltip="Ministry of Health, 2018 #770" w:history="1">
        <w:r w:rsidR="006525B5">
          <w:rPr>
            <w:noProof/>
          </w:rPr>
          <w:t>35</w:t>
        </w:r>
      </w:hyperlink>
      <w:r w:rsidR="008F1FB7">
        <w:rPr>
          <w:noProof/>
        </w:rPr>
        <w:t>]</w:t>
      </w:r>
      <w:r w:rsidR="008F1FB7">
        <w:fldChar w:fldCharType="end"/>
      </w:r>
      <w:r w:rsidR="00CC11C3" w:rsidRPr="003076F2">
        <w:t xml:space="preserve">, </w:t>
      </w:r>
      <w:r w:rsidRPr="003076F2">
        <w:t xml:space="preserve">the Guideline </w:t>
      </w:r>
      <w:r w:rsidR="003B21B7" w:rsidRPr="003076F2">
        <w:t xml:space="preserve">and this Supplementary Paper </w:t>
      </w:r>
      <w:r w:rsidRPr="003076F2">
        <w:t xml:space="preserve">seek to advance practices and services for </w:t>
      </w:r>
      <w:r w:rsidRPr="003076F2">
        <w:rPr>
          <w:color w:val="000000"/>
        </w:rPr>
        <w:t>t</w:t>
      </w:r>
      <w:r w:rsidRPr="003076F2">
        <w:rPr>
          <w:color w:val="212529"/>
        </w:rPr>
        <w:t>āngata whaitakiwātanga</w:t>
      </w:r>
      <w:r w:rsidRPr="003076F2">
        <w:rPr>
          <w:i/>
          <w:iCs/>
          <w:color w:val="212529"/>
        </w:rPr>
        <w:t xml:space="preserve"> </w:t>
      </w:r>
      <w:r w:rsidRPr="003076F2">
        <w:t>Māori that uphold the significance of te reo Māori, te ao Māori (the Māori world), and ensure access to Māori approaches to practice.</w:t>
      </w:r>
      <w:r w:rsidR="006F5F9D" w:rsidRPr="003076F2">
        <w:t xml:space="preserve"> </w:t>
      </w:r>
    </w:p>
    <w:p w14:paraId="251FDD41" w14:textId="0F132B50" w:rsidR="00847E37" w:rsidRPr="003076F2" w:rsidRDefault="00847E37" w:rsidP="00847E37">
      <w:pPr>
        <w:pStyle w:val="GLBodytext"/>
      </w:pPr>
      <w:r w:rsidRPr="003076F2">
        <w:t xml:space="preserve">This vision sees </w:t>
      </w:r>
      <w:r w:rsidRPr="003076F2">
        <w:rPr>
          <w:color w:val="000000"/>
        </w:rPr>
        <w:t>t</w:t>
      </w:r>
      <w:r w:rsidRPr="003076F2">
        <w:rPr>
          <w:color w:val="212529"/>
        </w:rPr>
        <w:t>āngata whaitakiwātanga</w:t>
      </w:r>
      <w:r w:rsidRPr="003076F2">
        <w:rPr>
          <w:i/>
          <w:iCs/>
          <w:color w:val="212529"/>
        </w:rPr>
        <w:t xml:space="preserve"> </w:t>
      </w:r>
      <w:r w:rsidRPr="003076F2">
        <w:t>Māori having leadership, choice and control over the supports which enable them to thrive, flourish and live the life they want.</w:t>
      </w:r>
    </w:p>
    <w:p w14:paraId="28337E70" w14:textId="2233E810" w:rsidR="00BA07BA" w:rsidRPr="003076F2" w:rsidRDefault="00BA07BA" w:rsidP="00E3786F">
      <w:pPr>
        <w:pStyle w:val="GLHeading2"/>
      </w:pPr>
      <w:bookmarkStart w:id="250" w:name="_Toc131381701"/>
      <w:bookmarkStart w:id="251" w:name="_Toc131383471"/>
      <w:bookmarkStart w:id="252" w:name="_Toc166869206"/>
      <w:r w:rsidRPr="003076F2">
        <w:t>Target audience</w:t>
      </w:r>
      <w:bookmarkEnd w:id="250"/>
      <w:bookmarkEnd w:id="251"/>
      <w:bookmarkEnd w:id="252"/>
    </w:p>
    <w:p w14:paraId="4AB2E75B" w14:textId="44FEF9D2" w:rsidR="00EE49F4" w:rsidRPr="003076F2" w:rsidRDefault="00BA07BA" w:rsidP="00E578F1">
      <w:pPr>
        <w:pStyle w:val="GLBodytext"/>
        <w:rPr>
          <w:shd w:val="clear" w:color="auto" w:fill="FFFFFF"/>
        </w:rPr>
      </w:pPr>
      <w:r w:rsidRPr="003076F2">
        <w:rPr>
          <w:shd w:val="clear" w:color="auto" w:fill="FFFFFF"/>
        </w:rPr>
        <w:t>The systematic review</w:t>
      </w:r>
      <w:r w:rsidR="00EE49F4" w:rsidRPr="003076F2">
        <w:rPr>
          <w:shd w:val="clear" w:color="auto" w:fill="FFFFFF"/>
        </w:rPr>
        <w:t xml:space="preserve"> presented in </w:t>
      </w:r>
      <w:hyperlink w:anchor="Part1" w:history="1">
        <w:r w:rsidR="00EE49F4" w:rsidRPr="003076F2">
          <w:rPr>
            <w:rStyle w:val="Hyperlink"/>
            <w:rFonts w:cstheme="minorHAnsi"/>
            <w:shd w:val="clear" w:color="auto" w:fill="FFFFFF"/>
          </w:rPr>
          <w:t>Part 1</w:t>
        </w:r>
      </w:hyperlink>
      <w:r w:rsidR="00EE49F4" w:rsidRPr="003076F2">
        <w:rPr>
          <w:shd w:val="clear" w:color="auto" w:fill="FFFFFF"/>
        </w:rPr>
        <w:t xml:space="preserve"> and </w:t>
      </w:r>
      <w:hyperlink w:anchor="Part2" w:history="1">
        <w:r w:rsidR="00067A43" w:rsidRPr="003076F2">
          <w:rPr>
            <w:rStyle w:val="Hyperlink"/>
            <w:rFonts w:cstheme="minorHAnsi"/>
            <w:shd w:val="clear" w:color="auto" w:fill="FFFFFF"/>
          </w:rPr>
          <w:t xml:space="preserve">Part </w:t>
        </w:r>
        <w:r w:rsidR="00EE49F4" w:rsidRPr="003076F2">
          <w:rPr>
            <w:rStyle w:val="Hyperlink"/>
            <w:rFonts w:cstheme="minorHAnsi"/>
            <w:shd w:val="clear" w:color="auto" w:fill="FFFFFF"/>
          </w:rPr>
          <w:t>2</w:t>
        </w:r>
      </w:hyperlink>
      <w:r w:rsidRPr="003076F2">
        <w:rPr>
          <w:shd w:val="clear" w:color="auto" w:fill="FFFFFF"/>
        </w:rPr>
        <w:t xml:space="preserve"> </w:t>
      </w:r>
      <w:r w:rsidR="00EE49F4" w:rsidRPr="003076F2">
        <w:t xml:space="preserve">aim primarily to </w:t>
      </w:r>
      <w:r w:rsidR="00EE49F4" w:rsidRPr="003076F2">
        <w:rPr>
          <w:shd w:val="clear" w:color="auto" w:fill="FFFFFF"/>
        </w:rPr>
        <w:t xml:space="preserve">provide an updated synthesis of research evidence on a specific topic for consideration by the Living Guideline Group. As such it is written in an academic style and is not intended for the general reader, though </w:t>
      </w:r>
      <w:r w:rsidR="002E0992" w:rsidRPr="003076F2">
        <w:rPr>
          <w:shd w:val="clear" w:color="auto" w:fill="FFFFFF"/>
        </w:rPr>
        <w:t xml:space="preserve">it </w:t>
      </w:r>
      <w:r w:rsidR="00EE49F4" w:rsidRPr="003076F2">
        <w:rPr>
          <w:shd w:val="clear" w:color="auto" w:fill="FFFFFF"/>
        </w:rPr>
        <w:t>will be of interest to researchers</w:t>
      </w:r>
      <w:r w:rsidR="00123D19" w:rsidRPr="003076F2">
        <w:rPr>
          <w:shd w:val="clear" w:color="auto" w:fill="FFFFFF"/>
        </w:rPr>
        <w:t xml:space="preserve"> and those wishing to consider the original research in greater depth</w:t>
      </w:r>
      <w:r w:rsidR="00EE49F4" w:rsidRPr="003076F2">
        <w:rPr>
          <w:shd w:val="clear" w:color="auto" w:fill="FFFFFF"/>
        </w:rPr>
        <w:t xml:space="preserve">. </w:t>
      </w:r>
    </w:p>
    <w:p w14:paraId="751D42C8" w14:textId="77777777" w:rsidR="00065E2F" w:rsidRPr="003076F2" w:rsidRDefault="00EE49F4" w:rsidP="00E578F1">
      <w:pPr>
        <w:pStyle w:val="GLBodytext"/>
      </w:pPr>
      <w:r w:rsidRPr="003076F2">
        <w:rPr>
          <w:shd w:val="clear" w:color="auto" w:fill="FFFFFF"/>
        </w:rPr>
        <w:t>The</w:t>
      </w:r>
      <w:r w:rsidR="00BA07BA" w:rsidRPr="003076F2">
        <w:rPr>
          <w:shd w:val="clear" w:color="auto" w:fill="FFFFFF"/>
        </w:rPr>
        <w:t xml:space="preserve"> Living Guideline Group</w:t>
      </w:r>
      <w:r w:rsidRPr="003076F2">
        <w:rPr>
          <w:shd w:val="clear" w:color="auto" w:fill="FFFFFF"/>
        </w:rPr>
        <w:t>’s decisions regarding the systematic review’s implications for</w:t>
      </w:r>
      <w:r w:rsidR="00BA07BA" w:rsidRPr="003076F2">
        <w:rPr>
          <w:shd w:val="clear" w:color="auto" w:fill="FFFFFF"/>
        </w:rPr>
        <w:t xml:space="preserve"> revising and developing new </w:t>
      </w:r>
      <w:r w:rsidRPr="003076F2">
        <w:rPr>
          <w:shd w:val="clear" w:color="auto" w:fill="FFFFFF"/>
        </w:rPr>
        <w:t>R</w:t>
      </w:r>
      <w:r w:rsidR="00BA07BA" w:rsidRPr="003076F2">
        <w:rPr>
          <w:shd w:val="clear" w:color="auto" w:fill="FFFFFF"/>
        </w:rPr>
        <w:t xml:space="preserve">ecommendations and </w:t>
      </w:r>
      <w:r w:rsidRPr="003076F2">
        <w:rPr>
          <w:shd w:val="clear" w:color="auto" w:fill="FFFFFF"/>
        </w:rPr>
        <w:t>G</w:t>
      </w:r>
      <w:r w:rsidR="00BA07BA" w:rsidRPr="003076F2">
        <w:rPr>
          <w:shd w:val="clear" w:color="auto" w:fill="FFFFFF"/>
        </w:rPr>
        <w:t xml:space="preserve">ood </w:t>
      </w:r>
      <w:r w:rsidRPr="003076F2">
        <w:rPr>
          <w:shd w:val="clear" w:color="auto" w:fill="FFFFFF"/>
        </w:rPr>
        <w:t>P</w:t>
      </w:r>
      <w:r w:rsidR="00BA07BA" w:rsidRPr="003076F2">
        <w:rPr>
          <w:shd w:val="clear" w:color="auto" w:fill="FFFFFF"/>
        </w:rPr>
        <w:t xml:space="preserve">ractice </w:t>
      </w:r>
      <w:r w:rsidRPr="003076F2">
        <w:rPr>
          <w:shd w:val="clear" w:color="auto" w:fill="FFFFFF"/>
        </w:rPr>
        <w:t>P</w:t>
      </w:r>
      <w:r w:rsidR="00BA07BA" w:rsidRPr="003076F2">
        <w:rPr>
          <w:shd w:val="clear" w:color="auto" w:fill="FFFFFF"/>
        </w:rPr>
        <w:t xml:space="preserve">oints </w:t>
      </w:r>
      <w:r w:rsidR="002321B1" w:rsidRPr="003076F2">
        <w:rPr>
          <w:shd w:val="clear" w:color="auto" w:fill="FFFFFF"/>
        </w:rPr>
        <w:t>(</w:t>
      </w:r>
      <w:r w:rsidRPr="003076F2">
        <w:rPr>
          <w:shd w:val="clear" w:color="auto" w:fill="FFFFFF"/>
        </w:rPr>
        <w:t>which</w:t>
      </w:r>
      <w:r w:rsidR="00BA07BA" w:rsidRPr="003076F2">
        <w:rPr>
          <w:shd w:val="clear" w:color="auto" w:fill="FFFFFF"/>
        </w:rPr>
        <w:t xml:space="preserve"> update the </w:t>
      </w:r>
      <w:r w:rsidRPr="003076F2">
        <w:t>Guideli</w:t>
      </w:r>
      <w:r w:rsidRPr="003076F2">
        <w:rPr>
          <w:iCs/>
        </w:rPr>
        <w:t>ne</w:t>
      </w:r>
      <w:r w:rsidR="002321B1" w:rsidRPr="003076F2">
        <w:rPr>
          <w:iCs/>
        </w:rPr>
        <w:t>)</w:t>
      </w:r>
      <w:r w:rsidR="006F5F9D" w:rsidRPr="003076F2">
        <w:rPr>
          <w:iCs/>
        </w:rPr>
        <w:t xml:space="preserve"> </w:t>
      </w:r>
      <w:r w:rsidRPr="003076F2">
        <w:t xml:space="preserve">are presented in </w:t>
      </w:r>
      <w:hyperlink w:anchor="Part3" w:history="1">
        <w:r w:rsidRPr="003076F2">
          <w:rPr>
            <w:rStyle w:val="Hyperlink"/>
            <w:rFonts w:cstheme="minorHAnsi"/>
          </w:rPr>
          <w:t>Part 3</w:t>
        </w:r>
      </w:hyperlink>
      <w:r w:rsidR="00316436" w:rsidRPr="003076F2">
        <w:t xml:space="preserve">. This section is intended for a broader audience, </w:t>
      </w:r>
      <w:r w:rsidRPr="003076F2">
        <w:t>includ</w:t>
      </w:r>
      <w:r w:rsidR="00316436" w:rsidRPr="003076F2">
        <w:t>ing</w:t>
      </w:r>
      <w:r w:rsidR="00BA07BA" w:rsidRPr="003076F2">
        <w:t xml:space="preserve"> </w:t>
      </w:r>
      <w:r w:rsidR="00316436" w:rsidRPr="003076F2">
        <w:t xml:space="preserve">tāngata </w:t>
      </w:r>
      <w:r w:rsidR="00A6518D" w:rsidRPr="003076F2">
        <w:t>w</w:t>
      </w:r>
      <w:r w:rsidR="00316436" w:rsidRPr="003076F2">
        <w:t>haitakiwātanga, their families</w:t>
      </w:r>
      <w:r w:rsidR="00A6518D" w:rsidRPr="003076F2">
        <w:t>/</w:t>
      </w:r>
      <w:r w:rsidR="00316436" w:rsidRPr="003076F2">
        <w:t xml:space="preserve">whānau, </w:t>
      </w:r>
      <w:r w:rsidR="00A6518D" w:rsidRPr="003076F2">
        <w:t xml:space="preserve">and </w:t>
      </w:r>
      <w:r w:rsidR="00BA07BA" w:rsidRPr="003076F2">
        <w:t xml:space="preserve">the providers of professional </w:t>
      </w:r>
      <w:r w:rsidR="00316436" w:rsidRPr="003076F2">
        <w:t>clinical</w:t>
      </w:r>
      <w:r w:rsidR="00BA07BA" w:rsidRPr="003076F2">
        <w:t xml:space="preserve">, education and support services for New Zealanders on the autism spectrum, </w:t>
      </w:r>
      <w:r w:rsidR="00A6518D" w:rsidRPr="003076F2">
        <w:t xml:space="preserve">as well as </w:t>
      </w:r>
      <w:r w:rsidR="00316436" w:rsidRPr="003076F2">
        <w:t>policy makers</w:t>
      </w:r>
      <w:r w:rsidR="00A6518D" w:rsidRPr="003076F2">
        <w:t xml:space="preserve"> </w:t>
      </w:r>
      <w:r w:rsidR="00316436" w:rsidRPr="003076F2">
        <w:t>and funders</w:t>
      </w:r>
      <w:r w:rsidR="00BA07BA" w:rsidRPr="003076F2">
        <w:t xml:space="preserve">. </w:t>
      </w:r>
    </w:p>
    <w:p w14:paraId="5F243CA1" w14:textId="4809D27D" w:rsidR="00AA10E3" w:rsidRPr="003076F2" w:rsidRDefault="00AA10E3" w:rsidP="00E578F1">
      <w:pPr>
        <w:pStyle w:val="GLBodytext"/>
        <w:sectPr w:rsidR="00AA10E3" w:rsidRPr="003076F2" w:rsidSect="00146300">
          <w:pgSz w:w="11907" w:h="16834" w:code="9"/>
          <w:pgMar w:top="1418" w:right="1418" w:bottom="1418" w:left="1418" w:header="567" w:footer="425" w:gutter="284"/>
          <w:cols w:space="720"/>
          <w:docGrid w:linePitch="326"/>
        </w:sectPr>
      </w:pPr>
    </w:p>
    <w:p w14:paraId="14D6A965" w14:textId="019F44D6" w:rsidR="000E5613" w:rsidRPr="003076F2" w:rsidRDefault="00795907" w:rsidP="002F38EA">
      <w:pPr>
        <w:pStyle w:val="GLHeading1"/>
      </w:pPr>
      <w:bookmarkStart w:id="253" w:name="_Toc295473605"/>
      <w:bookmarkStart w:id="254" w:name="_Toc183493315"/>
      <w:bookmarkStart w:id="255" w:name="_Toc183683323"/>
      <w:bookmarkStart w:id="256" w:name="_Toc183692894"/>
      <w:bookmarkStart w:id="257" w:name="_Toc184964827"/>
      <w:bookmarkStart w:id="258" w:name="_Toc311630016"/>
      <w:bookmarkStart w:id="259" w:name="_Toc311631974"/>
      <w:bookmarkStart w:id="260" w:name="_Toc214642242"/>
      <w:bookmarkStart w:id="261" w:name="_Toc214642546"/>
      <w:bookmarkStart w:id="262" w:name="_Toc214993623"/>
      <w:bookmarkStart w:id="263" w:name="_Toc214994165"/>
      <w:bookmarkStart w:id="264" w:name="_Toc216717487"/>
      <w:bookmarkStart w:id="265" w:name="_Toc227063432"/>
      <w:bookmarkStart w:id="266" w:name="_Toc227063645"/>
      <w:bookmarkStart w:id="267" w:name="_Toc227064715"/>
      <w:bookmarkStart w:id="268" w:name="_Toc227124968"/>
      <w:bookmarkStart w:id="269" w:name="_Toc275181278"/>
      <w:bookmarkStart w:id="270" w:name="_Toc288166805"/>
      <w:bookmarkStart w:id="271" w:name="_Toc309328738"/>
      <w:bookmarkStart w:id="272" w:name="_Toc345035309"/>
      <w:bookmarkStart w:id="273" w:name="_Toc352193664"/>
      <w:bookmarkStart w:id="274" w:name="_Toc352193778"/>
      <w:bookmarkStart w:id="275" w:name="_Toc352194060"/>
      <w:bookmarkStart w:id="276" w:name="_Toc352195771"/>
      <w:bookmarkStart w:id="277" w:name="_Toc371965318"/>
      <w:bookmarkStart w:id="278" w:name="_Toc511695484"/>
      <w:bookmarkStart w:id="279" w:name="_Toc8216544"/>
      <w:bookmarkStart w:id="280" w:name="_Toc23969210"/>
      <w:bookmarkStart w:id="281" w:name="_Toc25758607"/>
      <w:bookmarkStart w:id="282" w:name="_Toc25763878"/>
      <w:bookmarkStart w:id="283" w:name="_Toc56091701"/>
      <w:bookmarkStart w:id="284" w:name="OLE_LINK5"/>
      <w:bookmarkStart w:id="285" w:name="OLE_LINK6"/>
      <w:bookmarkStart w:id="286" w:name="_Toc68714914"/>
      <w:bookmarkStart w:id="287" w:name="_Toc102405120"/>
      <w:bookmarkStart w:id="288" w:name="_Toc131381702"/>
      <w:bookmarkStart w:id="289" w:name="_Toc131383472"/>
      <w:bookmarkStart w:id="290" w:name="_Toc166869207"/>
      <w:bookmarkStart w:id="291" w:name="Part1"/>
      <w:r w:rsidRPr="003076F2">
        <w:lastRenderedPageBreak/>
        <w:t>P</w:t>
      </w:r>
      <w:r w:rsidR="004B7DF9" w:rsidRPr="003076F2">
        <w:t>art</w:t>
      </w:r>
      <w:r w:rsidRPr="003076F2">
        <w:t xml:space="preserve"> 1</w:t>
      </w:r>
      <w:r w:rsidR="004B7DF9" w:rsidRPr="003076F2">
        <w:t xml:space="preserve">: </w:t>
      </w:r>
      <w:r w:rsidR="006E014F" w:rsidRPr="003076F2">
        <w:t xml:space="preserve"> </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r w:rsidR="004B7DF9" w:rsidRPr="003076F2">
        <w:t>Introduction</w:t>
      </w:r>
      <w:bookmarkStart w:id="292" w:name="_Toc214642243"/>
      <w:bookmarkStart w:id="293" w:name="_Toc214642547"/>
      <w:bookmarkStart w:id="294" w:name="_Toc214993624"/>
      <w:bookmarkStart w:id="295" w:name="_Toc214994166"/>
      <w:bookmarkStart w:id="296" w:name="_Toc216717488"/>
      <w:bookmarkStart w:id="297" w:name="_Toc227063433"/>
      <w:bookmarkStart w:id="298" w:name="_Toc227063646"/>
      <w:bookmarkStart w:id="299" w:name="_Toc227064716"/>
      <w:bookmarkStart w:id="300" w:name="_Toc227124969"/>
      <w:bookmarkStart w:id="301" w:name="_Toc309328739"/>
      <w:bookmarkStart w:id="302" w:name="_Toc275181279"/>
      <w:bookmarkStart w:id="303" w:name="_Toc288166806"/>
      <w:bookmarkStart w:id="304" w:name="_Toc345035310"/>
      <w:bookmarkStart w:id="305" w:name="_Toc352193665"/>
      <w:bookmarkStart w:id="306" w:name="_Toc352193779"/>
      <w:bookmarkStart w:id="307" w:name="_Toc352194061"/>
      <w:bookmarkStart w:id="308" w:name="_Toc352195772"/>
      <w:bookmarkStart w:id="309" w:name="_Toc371965319"/>
      <w:bookmarkStart w:id="310" w:name="_Toc511695485"/>
      <w:bookmarkStart w:id="311" w:name="_Toc8216545"/>
      <w:bookmarkStart w:id="312" w:name="_Toc25763879"/>
      <w:bookmarkStart w:id="313" w:name="_Toc56091702"/>
      <w:bookmarkStart w:id="314" w:name="_Toc68714915"/>
      <w:bookmarkStart w:id="315" w:name="_Toc102405121"/>
      <w:bookmarkStart w:id="316" w:name="_Toc183493317"/>
      <w:bookmarkStart w:id="317" w:name="_Toc183683325"/>
      <w:bookmarkStart w:id="318" w:name="_Toc183692896"/>
      <w:bookmarkStart w:id="319" w:name="_Toc184964829"/>
      <w:bookmarkStart w:id="320" w:name="_Toc311630018"/>
      <w:bookmarkStart w:id="321" w:name="_Toc311631976"/>
      <w:bookmarkEnd w:id="284"/>
      <w:bookmarkEnd w:id="285"/>
      <w:bookmarkEnd w:id="286"/>
      <w:bookmarkEnd w:id="287"/>
      <w:bookmarkEnd w:id="288"/>
      <w:bookmarkEnd w:id="289"/>
      <w:bookmarkEnd w:id="290"/>
    </w:p>
    <w:p w14:paraId="2659FE69" w14:textId="0A871E74" w:rsidR="0022087B" w:rsidRPr="003076F2" w:rsidRDefault="0022087B" w:rsidP="00E3786F">
      <w:pPr>
        <w:pStyle w:val="GLHeading2"/>
      </w:pPr>
      <w:bookmarkStart w:id="322" w:name="_Toc166869208"/>
      <w:bookmarkStart w:id="323" w:name="_Toc25763883"/>
      <w:bookmarkStart w:id="324" w:name="_Toc56091705"/>
      <w:bookmarkStart w:id="325" w:name="_Toc68714918"/>
      <w:bookmarkStart w:id="326" w:name="_Toc102405124"/>
      <w:bookmarkStart w:id="327" w:name="_Toc131381706"/>
      <w:bookmarkStart w:id="328" w:name="_Toc131383476"/>
      <w:bookmarkStart w:id="329" w:name="_Toc131381703"/>
      <w:bookmarkStart w:id="330" w:name="_Toc131383473"/>
      <w:bookmarkEnd w:id="291"/>
      <w:r w:rsidRPr="003076F2">
        <w:t>1.1 Background</w:t>
      </w:r>
      <w:bookmarkEnd w:id="322"/>
    </w:p>
    <w:p w14:paraId="227CF50F" w14:textId="65D6B4B2" w:rsidR="00F65C54" w:rsidRPr="003076F2" w:rsidRDefault="00F65C54" w:rsidP="00B860BF">
      <w:pPr>
        <w:pStyle w:val="GLHeading3"/>
      </w:pPr>
      <w:bookmarkStart w:id="331" w:name="_Toc166869209"/>
      <w:r w:rsidRPr="003076F2">
        <w:t>Concept</w:t>
      </w:r>
      <w:r w:rsidR="00BE3877" w:rsidRPr="003076F2">
        <w:t>s</w:t>
      </w:r>
      <w:r w:rsidRPr="003076F2">
        <w:t xml:space="preserve"> of </w:t>
      </w:r>
      <w:r w:rsidR="00BE3877" w:rsidRPr="003076F2">
        <w:t xml:space="preserve">sex and </w:t>
      </w:r>
      <w:r w:rsidRPr="003076F2">
        <w:t>gender</w:t>
      </w:r>
      <w:bookmarkEnd w:id="331"/>
    </w:p>
    <w:p w14:paraId="32103FF9" w14:textId="48792956" w:rsidR="007D21CF" w:rsidRPr="003076F2" w:rsidRDefault="00C15663" w:rsidP="0066006D">
      <w:pPr>
        <w:pStyle w:val="GLBodytext"/>
      </w:pPr>
      <w:r w:rsidRPr="003076F2">
        <w:t>S</w:t>
      </w:r>
      <w:r w:rsidR="0066006D" w:rsidRPr="003076F2">
        <w:t xml:space="preserve">ex and gender are inter-related </w:t>
      </w:r>
      <w:r w:rsidR="00171934" w:rsidRPr="003076F2">
        <w:t xml:space="preserve">and overlapping </w:t>
      </w:r>
      <w:r w:rsidR="0066006D" w:rsidRPr="003076F2">
        <w:t xml:space="preserve">concepts of (biological) sex and (sociocultural) gender. </w:t>
      </w:r>
    </w:p>
    <w:p w14:paraId="5425D82F" w14:textId="4AD39EF4" w:rsidR="003A62D2" w:rsidRPr="003076F2" w:rsidRDefault="003A62D2" w:rsidP="008B5C4B">
      <w:pPr>
        <w:pStyle w:val="GLBodytext"/>
      </w:pPr>
      <w:r w:rsidRPr="003076F2">
        <w:t xml:space="preserve">As defined by the World Health Organisation (2010) cited by </w:t>
      </w:r>
      <w:proofErr w:type="spellStart"/>
      <w:r w:rsidRPr="003076F2">
        <w:t>Libsack</w:t>
      </w:r>
      <w:proofErr w:type="spellEnd"/>
      <w:r w:rsidRPr="003076F2">
        <w:t xml:space="preserve"> et al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Pr="003076F2">
        <w:t xml:space="preserve">, </w:t>
      </w:r>
      <w:r w:rsidR="00981686" w:rsidRPr="003076F2">
        <w:t>‘</w:t>
      </w:r>
      <w:r w:rsidRPr="003076F2">
        <w:t>g</w:t>
      </w:r>
      <w:r w:rsidR="00981686" w:rsidRPr="003076F2">
        <w:t xml:space="preserve">ender’ is a socially defined construct used to describe behavioural attributes </w:t>
      </w:r>
      <w:r w:rsidRPr="003076F2">
        <w:t>which</w:t>
      </w:r>
      <w:r w:rsidR="00981686" w:rsidRPr="003076F2">
        <w:t xml:space="preserve"> varies across cultures and time. </w:t>
      </w:r>
      <w:r w:rsidRPr="003076F2">
        <w:t xml:space="preserve">Similarly, Stats NZ describe gender as </w:t>
      </w:r>
      <w:r w:rsidR="00981686" w:rsidRPr="003076F2">
        <w:t>refer</w:t>
      </w:r>
      <w:r w:rsidRPr="003076F2">
        <w:t>ring</w:t>
      </w:r>
      <w:r w:rsidR="00981686" w:rsidRPr="003076F2">
        <w:t xml:space="preserve"> to an individual’s social and personal identity and/or gender </w:t>
      </w:r>
      <w:r w:rsidR="00981686" w:rsidRPr="003076F2">
        <w:rPr>
          <w:color w:val="000000" w:themeColor="text1"/>
        </w:rPr>
        <w:t>expression</w:t>
      </w:r>
      <w:r w:rsidRPr="003076F2">
        <w:rPr>
          <w:color w:val="000000" w:themeColor="text1"/>
        </w:rPr>
        <w:t xml:space="preserve"> </w:t>
      </w:r>
      <w:r w:rsidR="008F1FB7">
        <w:rPr>
          <w:color w:val="000000" w:themeColor="text1"/>
        </w:rPr>
        <w:fldChar w:fldCharType="begin"/>
      </w:r>
      <w:r w:rsidR="008F1FB7">
        <w:rPr>
          <w:color w:val="000000" w:themeColor="text1"/>
        </w:rPr>
        <w:instrText xml:space="preserve"> ADDIN EN.CITE &lt;EndNote&gt;&lt;Cite&gt;&lt;Author&gt;NZ&lt;/Author&gt;&lt;Year&gt;2021&lt;/Year&gt;&lt;RecNum&gt;1402&lt;/RecNum&gt;&lt;DisplayText&gt;[36]&lt;/DisplayText&gt;&lt;record&gt;&lt;rec-number&gt;1402&lt;/rec-number&gt;&lt;foreign-keys&gt;&lt;key app="EN" db-id="f9afr5w2dew9afeza9sxpvrlvrf92zssvfpp" timestamp="1700752872"&gt;1402&lt;/key&gt;&lt;/foreign-keys&gt;&lt;ref-type name="Web Page"&gt;12&lt;/ref-type&gt;&lt;contributors&gt;&lt;authors&gt;&lt;author&gt;Stats NZ&lt;/author&gt;&lt;/authors&gt;&lt;/contributors&gt;&lt;titles&gt;&lt;title&gt;Gender, sex, variations of sex characteristics, and sexual identity&lt;/title&gt;&lt;/titles&gt;&lt;volume&gt;2023&lt;/volume&gt;&lt;number&gt;23 November 2023&lt;/number&gt;&lt;dates&gt;&lt;year&gt;2021&lt;/year&gt;&lt;/dates&gt;&lt;pub-location&gt;Wellington, New Zealand&lt;/pub-location&gt;&lt;publisher&gt;New Zealand Government&lt;/publisher&gt;&lt;urls&gt;&lt;related-urls&gt;&lt;url&gt;https://www.stats.govt.nz/reports/gender-sex-variations-of-sex-characteristics-and-sexual-identity&lt;/url&gt;&lt;/related-urls&gt;&lt;/urls&gt;&lt;/record&gt;&lt;/Cite&gt;&lt;/EndNote&gt;</w:instrText>
      </w:r>
      <w:r w:rsidR="008F1FB7">
        <w:rPr>
          <w:color w:val="000000" w:themeColor="text1"/>
        </w:rPr>
        <w:fldChar w:fldCharType="separate"/>
      </w:r>
      <w:r w:rsidR="008F1FB7">
        <w:rPr>
          <w:noProof/>
          <w:color w:val="000000" w:themeColor="text1"/>
        </w:rPr>
        <w:t>[</w:t>
      </w:r>
      <w:hyperlink w:anchor="_ENREF_36" w:tooltip="NZ, 2021 #1402" w:history="1">
        <w:r w:rsidR="006525B5">
          <w:rPr>
            <w:noProof/>
            <w:color w:val="000000" w:themeColor="text1"/>
          </w:rPr>
          <w:t>36</w:t>
        </w:r>
      </w:hyperlink>
      <w:r w:rsidR="008F1FB7">
        <w:rPr>
          <w:noProof/>
          <w:color w:val="000000" w:themeColor="text1"/>
        </w:rPr>
        <w:t>]</w:t>
      </w:r>
      <w:r w:rsidR="008F1FB7">
        <w:rPr>
          <w:color w:val="000000" w:themeColor="text1"/>
        </w:rPr>
        <w:fldChar w:fldCharType="end"/>
      </w:r>
      <w:r w:rsidRPr="003076F2">
        <w:rPr>
          <w:color w:val="000000" w:themeColor="text1"/>
        </w:rPr>
        <w:t xml:space="preserve">. This may be described as </w:t>
      </w:r>
      <w:r w:rsidR="002618D9">
        <w:rPr>
          <w:color w:val="000000" w:themeColor="text1"/>
        </w:rPr>
        <w:t xml:space="preserve">(cisgender) </w:t>
      </w:r>
      <w:r w:rsidR="00961D7A" w:rsidRPr="003076F2">
        <w:rPr>
          <w:color w:val="000000" w:themeColor="text1"/>
        </w:rPr>
        <w:t>male</w:t>
      </w:r>
      <w:r w:rsidR="00511C70">
        <w:rPr>
          <w:color w:val="000000" w:themeColor="text1"/>
        </w:rPr>
        <w:t>/man</w:t>
      </w:r>
      <w:r w:rsidR="00961D7A" w:rsidRPr="003076F2">
        <w:rPr>
          <w:color w:val="000000" w:themeColor="text1"/>
        </w:rPr>
        <w:t xml:space="preserve">, </w:t>
      </w:r>
      <w:r w:rsidR="002618D9">
        <w:rPr>
          <w:color w:val="000000" w:themeColor="text1"/>
        </w:rPr>
        <w:t xml:space="preserve">(cisgender) </w:t>
      </w:r>
      <w:r w:rsidR="00961D7A" w:rsidRPr="003076F2">
        <w:rPr>
          <w:color w:val="000000" w:themeColor="text1"/>
        </w:rPr>
        <w:t>female</w:t>
      </w:r>
      <w:r w:rsidR="00511C70">
        <w:rPr>
          <w:color w:val="000000" w:themeColor="text1"/>
        </w:rPr>
        <w:t>/woman</w:t>
      </w:r>
      <w:r w:rsidR="00961D7A" w:rsidRPr="003076F2">
        <w:rPr>
          <w:color w:val="000000" w:themeColor="text1"/>
        </w:rPr>
        <w:t xml:space="preserve">, </w:t>
      </w:r>
      <w:r w:rsidR="007C764C" w:rsidRPr="003076F2">
        <w:rPr>
          <w:color w:val="000000" w:themeColor="text1"/>
        </w:rPr>
        <w:t>transgender</w:t>
      </w:r>
      <w:r w:rsidR="002618D9">
        <w:rPr>
          <w:color w:val="000000" w:themeColor="text1"/>
        </w:rPr>
        <w:t xml:space="preserve"> woman, transgender man</w:t>
      </w:r>
      <w:r w:rsidR="007C764C" w:rsidRPr="003076F2">
        <w:rPr>
          <w:color w:val="000000" w:themeColor="text1"/>
        </w:rPr>
        <w:t xml:space="preserve">, </w:t>
      </w:r>
      <w:r w:rsidR="00E81405">
        <w:rPr>
          <w:color w:val="000000" w:themeColor="text1"/>
        </w:rPr>
        <w:t>non-binary</w:t>
      </w:r>
      <w:r w:rsidR="00B23890">
        <w:rPr>
          <w:color w:val="000000" w:themeColor="text1"/>
        </w:rPr>
        <w:t xml:space="preserve">, </w:t>
      </w:r>
      <w:r w:rsidR="002166D9">
        <w:rPr>
          <w:color w:val="000000" w:themeColor="text1"/>
        </w:rPr>
        <w:t xml:space="preserve">genderfluid </w:t>
      </w:r>
      <w:r w:rsidR="00640341">
        <w:rPr>
          <w:color w:val="000000" w:themeColor="text1"/>
        </w:rPr>
        <w:t>and/</w:t>
      </w:r>
      <w:r w:rsidR="00803A24" w:rsidRPr="003076F2">
        <w:rPr>
          <w:color w:val="000000" w:themeColor="text1"/>
        </w:rPr>
        <w:t xml:space="preserve">or </w:t>
      </w:r>
      <w:r w:rsidR="00511C70">
        <w:rPr>
          <w:color w:val="000000" w:themeColor="text1"/>
        </w:rPr>
        <w:t>an</w:t>
      </w:r>
      <w:r w:rsidR="00B23890">
        <w:rPr>
          <w:color w:val="000000" w:themeColor="text1"/>
        </w:rPr>
        <w:t xml:space="preserve">other </w:t>
      </w:r>
      <w:r w:rsidR="00885A95">
        <w:rPr>
          <w:color w:val="000000" w:themeColor="text1"/>
        </w:rPr>
        <w:t>gender identit</w:t>
      </w:r>
      <w:r w:rsidR="00511C70">
        <w:rPr>
          <w:color w:val="000000" w:themeColor="text1"/>
        </w:rPr>
        <w:t>y</w:t>
      </w:r>
      <w:r w:rsidR="00885A95" w:rsidRPr="003076F2" w:rsidDel="00885A95">
        <w:rPr>
          <w:color w:val="000000" w:themeColor="text1"/>
        </w:rPr>
        <w:t xml:space="preserve"> </w:t>
      </w:r>
      <w:r w:rsidR="00961D7A" w:rsidRPr="003076F2">
        <w:rPr>
          <w:color w:val="000000" w:themeColor="text1"/>
        </w:rPr>
        <w:t>(</w:t>
      </w:r>
      <w:r w:rsidR="00511C70">
        <w:rPr>
          <w:color w:val="000000" w:themeColor="text1"/>
        </w:rPr>
        <w:t>e.g.,</w:t>
      </w:r>
      <w:r w:rsidR="00511C70" w:rsidRPr="003076F2">
        <w:rPr>
          <w:color w:val="000000" w:themeColor="text1"/>
        </w:rPr>
        <w:t xml:space="preserve"> </w:t>
      </w:r>
      <w:r w:rsidR="00961D7A" w:rsidRPr="003076F2">
        <w:rPr>
          <w:color w:val="000000" w:themeColor="text1"/>
        </w:rPr>
        <w:t>agender, bigender, and more</w:t>
      </w:r>
      <w:r w:rsidR="00803A24" w:rsidRPr="003076F2">
        <w:rPr>
          <w:color w:val="000000" w:themeColor="text1"/>
        </w:rPr>
        <w:t>)</w:t>
      </w:r>
      <w:r w:rsidR="00DC542B">
        <w:rPr>
          <w:rStyle w:val="FootnoteReference"/>
          <w:color w:val="000000" w:themeColor="text1"/>
        </w:rPr>
        <w:footnoteReference w:id="2"/>
      </w:r>
      <w:r w:rsidR="00803A24" w:rsidRPr="003076F2">
        <w:rPr>
          <w:color w:val="000000" w:themeColor="text1"/>
        </w:rPr>
        <w:t>.</w:t>
      </w:r>
    </w:p>
    <w:p w14:paraId="4B24E14D" w14:textId="6891E4CB" w:rsidR="00293D1E" w:rsidRPr="006D6BE4" w:rsidRDefault="003A62D2" w:rsidP="00EF31CF">
      <w:pPr>
        <w:pStyle w:val="GLBodytext"/>
        <w:rPr>
          <w:rFonts w:eastAsia="Calibri"/>
        </w:rPr>
      </w:pPr>
      <w:r w:rsidRPr="003076F2">
        <w:t xml:space="preserve">By contrast, </w:t>
      </w:r>
      <w:r w:rsidR="00981686" w:rsidRPr="003076F2">
        <w:t>‘</w:t>
      </w:r>
      <w:r w:rsidRPr="003076F2">
        <w:t>s</w:t>
      </w:r>
      <w:r w:rsidR="00CB26EF" w:rsidRPr="003076F2">
        <w:t>ex</w:t>
      </w:r>
      <w:r w:rsidR="00981686" w:rsidRPr="003076F2">
        <w:t>’</w:t>
      </w:r>
      <w:r w:rsidR="00CB26EF" w:rsidRPr="003076F2">
        <w:t xml:space="preserve"> is based on a person's sex characteristics, </w:t>
      </w:r>
      <w:r w:rsidR="00584FC9" w:rsidRPr="003076F2">
        <w:t>including</w:t>
      </w:r>
      <w:r w:rsidR="00CB26EF" w:rsidRPr="003076F2">
        <w:t xml:space="preserve"> their chromosomes, hormones, and reproductive organs</w:t>
      </w:r>
      <w:r w:rsidR="00961D7A" w:rsidRPr="003076F2">
        <w:t xml:space="preserve"> </w:t>
      </w:r>
      <w:r w:rsidR="008F1FB7">
        <w:fldChar w:fldCharType="begin"/>
      </w:r>
      <w:r w:rsidR="008F1FB7">
        <w:instrText xml:space="preserve"> ADDIN EN.CITE &lt;EndNote&gt;&lt;Cite&gt;&lt;Author&gt;NZ&lt;/Author&gt;&lt;Year&gt;2021&lt;/Year&gt;&lt;RecNum&gt;1402&lt;/RecNum&gt;&lt;DisplayText&gt;[36]&lt;/DisplayText&gt;&lt;record&gt;&lt;rec-number&gt;1402&lt;/rec-number&gt;&lt;foreign-keys&gt;&lt;key app="EN" db-id="f9afr5w2dew9afeza9sxpvrlvrf92zssvfpp" timestamp="1700752872"&gt;1402&lt;/key&gt;&lt;/foreign-keys&gt;&lt;ref-type name="Web Page"&gt;12&lt;/ref-type&gt;&lt;contributors&gt;&lt;authors&gt;&lt;author&gt;Stats NZ&lt;/author&gt;&lt;/authors&gt;&lt;/contributors&gt;&lt;titles&gt;&lt;title&gt;Gender, sex, variations of sex characteristics, and sexual identity&lt;/title&gt;&lt;/titles&gt;&lt;volume&gt;2023&lt;/volume&gt;&lt;number&gt;23 November 2023&lt;/number&gt;&lt;dates&gt;&lt;year&gt;2021&lt;/year&gt;&lt;/dates&gt;&lt;pub-location&gt;Wellington, New Zealand&lt;/pub-location&gt;&lt;publisher&gt;New Zealand Government&lt;/publisher&gt;&lt;urls&gt;&lt;related-urls&gt;&lt;url&gt;https://www.stats.govt.nz/reports/gender-sex-variations-of-sex-characteristics-and-sexual-identity&lt;/url&gt;&lt;/related-urls&gt;&lt;/urls&gt;&lt;/record&gt;&lt;/Cite&gt;&lt;/EndNote&gt;</w:instrText>
      </w:r>
      <w:r w:rsidR="008F1FB7">
        <w:fldChar w:fldCharType="separate"/>
      </w:r>
      <w:r w:rsidR="008F1FB7">
        <w:rPr>
          <w:noProof/>
        </w:rPr>
        <w:t>[</w:t>
      </w:r>
      <w:hyperlink w:anchor="_ENREF_36" w:tooltip="NZ, 2021 #1402" w:history="1">
        <w:r w:rsidR="006525B5">
          <w:rPr>
            <w:noProof/>
          </w:rPr>
          <w:t>36</w:t>
        </w:r>
      </w:hyperlink>
      <w:r w:rsidR="008F1FB7">
        <w:rPr>
          <w:noProof/>
        </w:rPr>
        <w:t>]</w:t>
      </w:r>
      <w:r w:rsidR="008F1FB7">
        <w:fldChar w:fldCharType="end"/>
      </w:r>
      <w:r w:rsidR="00A10A7A" w:rsidRPr="003076F2">
        <w:t xml:space="preserve">, and is </w:t>
      </w:r>
      <w:r w:rsidR="00CB26EF" w:rsidRPr="003076F2">
        <w:t xml:space="preserve">typically </w:t>
      </w:r>
      <w:r w:rsidR="00A10A7A" w:rsidRPr="003076F2">
        <w:t>assigned as</w:t>
      </w:r>
      <w:r w:rsidR="00CB26EF" w:rsidRPr="003076F2">
        <w:t xml:space="preserve"> observed and recorded </w:t>
      </w:r>
      <w:r w:rsidR="00961D7A" w:rsidRPr="003076F2">
        <w:t>in infancy</w:t>
      </w:r>
      <w:r w:rsidR="00A10A7A" w:rsidRPr="003076F2">
        <w:t>. A</w:t>
      </w:r>
      <w:r w:rsidR="00584FC9" w:rsidRPr="003076F2">
        <w:t xml:space="preserve"> </w:t>
      </w:r>
      <w:r w:rsidR="00A10A7A" w:rsidRPr="003076F2">
        <w:t xml:space="preserve">person’s sex can </w:t>
      </w:r>
      <w:r w:rsidR="00A10A7A" w:rsidRPr="00340F75">
        <w:t xml:space="preserve">change over time, </w:t>
      </w:r>
      <w:r w:rsidR="00636A4E" w:rsidRPr="00340F75">
        <w:t>for example</w:t>
      </w:r>
      <w:r w:rsidR="00A10A7A" w:rsidRPr="00340F75">
        <w:t xml:space="preserve"> a </w:t>
      </w:r>
      <w:r w:rsidR="00584FC9" w:rsidRPr="00340F75">
        <w:t xml:space="preserve">person assigned female at birth </w:t>
      </w:r>
      <w:r w:rsidR="0018619D" w:rsidRPr="00340F75">
        <w:t xml:space="preserve">(AFAB) </w:t>
      </w:r>
      <w:r w:rsidR="00340F75" w:rsidRPr="00DD3E37">
        <w:rPr>
          <w:color w:val="000000"/>
        </w:rPr>
        <w:t>may later change their biological sex characteristics through taking hormone replacement therapy, or having surgery</w:t>
      </w:r>
      <w:r w:rsidR="00A10A7A" w:rsidRPr="003076F2">
        <w:t xml:space="preserve">. </w:t>
      </w:r>
      <w:r w:rsidR="008F7D4E" w:rsidRPr="003076F2">
        <w:t xml:space="preserve">This is particularly significant in autism research because of </w:t>
      </w:r>
      <w:r w:rsidR="00293D1E" w:rsidRPr="003076F2">
        <w:t>accumulating evidence</w:t>
      </w:r>
      <w:r w:rsidR="008F7D4E" w:rsidRPr="003076F2">
        <w:t xml:space="preserve"> suggesting </w:t>
      </w:r>
      <w:r w:rsidR="008F7D4E" w:rsidRPr="003076F2">
        <w:rPr>
          <w:rFonts w:eastAsia="Calibri"/>
        </w:rPr>
        <w:t>higher prevalence of gender dysphoria</w:t>
      </w:r>
      <w:r w:rsidR="002E4B40" w:rsidRPr="003076F2">
        <w:rPr>
          <w:rFonts w:eastAsia="Calibri"/>
        </w:rPr>
        <w:t>/incongruence</w:t>
      </w:r>
      <w:r w:rsidR="00293D1E" w:rsidRPr="003076F2">
        <w:rPr>
          <w:rFonts w:eastAsia="Calibri"/>
        </w:rPr>
        <w:t>, trans</w:t>
      </w:r>
      <w:r w:rsidR="004F1F80" w:rsidRPr="003076F2">
        <w:rPr>
          <w:rFonts w:eastAsia="Calibri"/>
        </w:rPr>
        <w:t>gender</w:t>
      </w:r>
      <w:r w:rsidR="00B23890">
        <w:rPr>
          <w:rFonts w:eastAsia="Calibri"/>
        </w:rPr>
        <w:t xml:space="preserve">, </w:t>
      </w:r>
      <w:r w:rsidR="00E81405">
        <w:rPr>
          <w:rFonts w:eastAsia="Calibri"/>
        </w:rPr>
        <w:t>non-binary</w:t>
      </w:r>
      <w:r w:rsidR="00606E9F">
        <w:rPr>
          <w:rFonts w:eastAsia="Calibri"/>
        </w:rPr>
        <w:t>, and</w:t>
      </w:r>
      <w:r w:rsidR="00640341">
        <w:rPr>
          <w:rFonts w:eastAsia="Calibri"/>
        </w:rPr>
        <w:t>/or</w:t>
      </w:r>
      <w:r w:rsidR="00606E9F">
        <w:rPr>
          <w:rFonts w:eastAsia="Calibri"/>
        </w:rPr>
        <w:t xml:space="preserve"> genderfluid </w:t>
      </w:r>
      <w:r w:rsidR="00B23890">
        <w:rPr>
          <w:rFonts w:eastAsia="Calibri"/>
        </w:rPr>
        <w:t xml:space="preserve">identities </w:t>
      </w:r>
      <w:r w:rsidR="008F7D4E" w:rsidRPr="003076F2">
        <w:rPr>
          <w:rFonts w:eastAsia="Calibri"/>
        </w:rPr>
        <w:t xml:space="preserve"> </w:t>
      </w:r>
      <w:r w:rsidR="00B23890">
        <w:rPr>
          <w:rFonts w:eastAsia="Calibri"/>
        </w:rPr>
        <w:t xml:space="preserve">represented </w:t>
      </w:r>
      <w:r w:rsidR="008F7D4E" w:rsidRPr="003076F2">
        <w:rPr>
          <w:rFonts w:eastAsia="Calibri"/>
        </w:rPr>
        <w:t xml:space="preserve">in </w:t>
      </w:r>
      <w:r w:rsidR="00B23890">
        <w:rPr>
          <w:rFonts w:eastAsia="Calibri"/>
        </w:rPr>
        <w:t>the A</w:t>
      </w:r>
      <w:r w:rsidR="000402B0" w:rsidRPr="003076F2">
        <w:rPr>
          <w:rFonts w:eastAsia="Calibri"/>
        </w:rPr>
        <w:t xml:space="preserve">utistic </w:t>
      </w:r>
      <w:r w:rsidR="00B23890">
        <w:rPr>
          <w:rFonts w:eastAsia="Calibri"/>
        </w:rPr>
        <w:t>community</w:t>
      </w:r>
      <w:r w:rsidR="00B23890" w:rsidRPr="003076F2">
        <w:rPr>
          <w:rFonts w:eastAsia="Calibri"/>
        </w:rPr>
        <w:t xml:space="preserve"> </w:t>
      </w:r>
      <w:r w:rsidR="008F7D4E" w:rsidRPr="003076F2">
        <w:rPr>
          <w:rFonts w:eastAsia="Calibri"/>
        </w:rPr>
        <w:t xml:space="preserve">compared with the general population </w:t>
      </w:r>
      <w:r w:rsidR="008F1FB7">
        <w:rPr>
          <w:rFonts w:eastAsia="Calibri"/>
        </w:rPr>
        <w:fldChar w:fldCharType="begin">
          <w:fldData xml:space="preserve">PEVuZE5vdGU+PENpdGU+PEF1dGhvcj5HZW9yZ2U8L0F1dGhvcj48WWVhcj4yMDE4PC9ZZWFyPjxS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jAxMDg8L2VkaXRpb24+PGtleXdvcmRzPjxrZXl3b3JkPkFkb2xlc2NlbnQ8L2tleXdv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</w:fldData>
        </w:fldChar>
      </w:r>
      <w:r w:rsidR="008F1FB7">
        <w:rPr>
          <w:rFonts w:eastAsia="Calibri"/>
        </w:rPr>
        <w:instrText xml:space="preserve"> ADDIN EN.CITE </w:instrText>
      </w:r>
      <w:r w:rsidR="008F1FB7">
        <w:rPr>
          <w:rFonts w:eastAsia="Calibri"/>
        </w:rPr>
        <w:fldChar w:fldCharType="begin">
          <w:fldData xml:space="preserve">PEVuZE5vdGU+PENpdGU+PEF1dGhvcj5HZW9yZ2U8L0F1dGhvcj48WWVhcj4yMDE4PC9ZZWFyPjxS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jAxMDg8L2VkaXRpb24+PGtleXdvcmRzPjxrZXl3b3JkPkFkb2xlc2NlbnQ8L2tleXdv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</w:fldData>
        </w:fldChar>
      </w:r>
      <w:r w:rsidR="008F1FB7">
        <w:rPr>
          <w:rFonts w:eastAsia="Calibri"/>
        </w:rPr>
        <w:instrText xml:space="preserve"> ADDIN EN.CITE.DATA </w:instrText>
      </w:r>
      <w:r w:rsidR="008F1FB7">
        <w:rPr>
          <w:rFonts w:eastAsia="Calibri"/>
        </w:rPr>
      </w:r>
      <w:r w:rsidR="008F1FB7">
        <w:rPr>
          <w:rFonts w:eastAsia="Calibri"/>
        </w:rPr>
        <w:fldChar w:fldCharType="end"/>
      </w:r>
      <w:r w:rsidR="008F1FB7">
        <w:rPr>
          <w:rFonts w:eastAsia="Calibri"/>
        </w:rPr>
      </w:r>
      <w:r w:rsidR="008F1FB7">
        <w:rPr>
          <w:rFonts w:eastAsia="Calibri"/>
        </w:rPr>
        <w:fldChar w:fldCharType="separate"/>
      </w:r>
      <w:r w:rsidR="008F1FB7">
        <w:rPr>
          <w:rFonts w:eastAsia="Calibri"/>
          <w:noProof/>
        </w:rPr>
        <w:t>[</w:t>
      </w:r>
      <w:hyperlink w:anchor="_ENREF_37" w:tooltip="George, 2018 #1413" w:history="1">
        <w:r w:rsidR="006525B5">
          <w:rPr>
            <w:rFonts w:eastAsia="Calibri"/>
            <w:noProof/>
          </w:rPr>
          <w:t>37-39</w:t>
        </w:r>
      </w:hyperlink>
      <w:r w:rsidR="008F1FB7">
        <w:rPr>
          <w:rFonts w:eastAsia="Calibri"/>
          <w:noProof/>
        </w:rPr>
        <w:t>]</w:t>
      </w:r>
      <w:r w:rsidR="008F1FB7">
        <w:rPr>
          <w:rFonts w:eastAsia="Calibri"/>
        </w:rPr>
        <w:fldChar w:fldCharType="end"/>
      </w:r>
      <w:r w:rsidR="002A7664" w:rsidRPr="003076F2">
        <w:rPr>
          <w:rFonts w:eastAsia="Calibri"/>
        </w:rPr>
        <w:t>.</w:t>
      </w:r>
      <w:r w:rsidR="00AB714B" w:rsidRPr="003076F2">
        <w:rPr>
          <w:rFonts w:eastAsia="Calibri"/>
        </w:rPr>
        <w:t xml:space="preserve"> </w:t>
      </w:r>
      <w:r w:rsidR="006D6BE4" w:rsidRPr="00DD3E37">
        <w:rPr>
          <w:color w:val="000000"/>
          <w:shd w:val="clear" w:color="auto" w:fill="FFFFFF"/>
        </w:rPr>
        <w:t xml:space="preserve">In Aotearoa New Zealand, </w:t>
      </w:r>
      <w:r w:rsidR="006D6BE4">
        <w:rPr>
          <w:color w:val="000000"/>
          <w:shd w:val="clear" w:color="auto" w:fill="FFFFFF"/>
        </w:rPr>
        <w:t>a</w:t>
      </w:r>
      <w:r w:rsidR="006D6BE4" w:rsidRPr="00DD3E37">
        <w:rPr>
          <w:color w:val="000000"/>
          <w:shd w:val="clear" w:color="auto" w:fill="FFFFFF"/>
        </w:rPr>
        <w:t xml:space="preserve"> comprehensive national survey into the health and wellbeing of trans and non-binary people found that 22% of participants described themselves as neurodivergent</w:t>
      </w:r>
      <w:r w:rsidR="006D6BE4">
        <w:rPr>
          <w:color w:val="000000"/>
          <w:shd w:val="clear" w:color="auto" w:fill="FFFFFF"/>
        </w:rPr>
        <w:t xml:space="preserve"> </w:t>
      </w:r>
      <w:r w:rsidR="00031151">
        <w:rPr>
          <w:color w:val="000000"/>
          <w:shd w:val="clear" w:color="auto" w:fill="FFFFFF"/>
        </w:rPr>
        <w:fldChar w:fldCharType="begin"/>
      </w:r>
      <w:r w:rsidR="00031151">
        <w:rPr>
          <w:color w:val="000000"/>
          <w:shd w:val="clear" w:color="auto" w:fill="FFFFFF"/>
        </w:rPr>
        <w:instrText xml:space="preserve"> ADDIN EN.CITE &lt;EndNote&gt;&lt;Cite&gt;&lt;Author&gt;Veale&lt;/Author&gt;&lt;Year&gt;2019&lt;/Year&gt;&lt;RecNum&gt;1443&lt;/RecNum&gt;&lt;DisplayText&gt;[40]&lt;/DisplayText&gt;&lt;record&gt;&lt;rec-number&gt;1443&lt;/rec-number&gt;&lt;foreign-keys&gt;&lt;key app="EN" db-id="f9afr5w2dew9afeza9sxpvrlvrf92zssvfpp" timestamp="1714533397"&gt;1443&lt;/key&gt;&lt;/foreign-keys&gt;&lt;ref-type name="Report"&gt;27&lt;/ref-type&gt;&lt;contributors&gt;&lt;authors&gt;&lt;author&gt;Veale, J., &lt;/author&gt;&lt;author&gt;Byrne, J., &lt;/author&gt;&lt;author&gt;Tan, K., &lt;/author&gt;&lt;author&gt;Guy, S., &lt;/author&gt;&lt;author&gt;Yee, A., &lt;/author&gt;&lt;author&gt;Nopera, T.,&lt;/author&gt;&lt;author&gt;Bentham, R.&lt;/author&gt;&lt;/authors&gt;&lt;secondary-authors&gt;&lt;author&gt;Transgender Health Research Lab&lt;/author&gt;&lt;/secondary-authors&gt;&lt;/contributors&gt;&lt;titles&gt;&lt;title&gt;Counting ourselves: The health and wellbeing of trans and non-binary people in Aotearoa New Zealand&lt;/title&gt;&lt;/titles&gt;&lt;dates&gt;&lt;year&gt;2019&lt;/year&gt;&lt;/dates&gt;&lt;pub-location&gt;Hamilton: New Zealand&lt;/pub-location&gt;&lt;publisher&gt;University of Waikato&lt;/publisher&gt;&lt;urls&gt;&lt;related-urls&gt;&lt;url&gt;https://countingourselves.nz/2018-survey-report/&lt;/url&gt;&lt;/related-urls&gt;&lt;/urls&gt;&lt;/record&gt;&lt;/Cite&gt;&lt;/EndNote&gt;</w:instrText>
      </w:r>
      <w:r w:rsidR="00031151">
        <w:rPr>
          <w:color w:val="000000"/>
          <w:shd w:val="clear" w:color="auto" w:fill="FFFFFF"/>
        </w:rPr>
        <w:fldChar w:fldCharType="separate"/>
      </w:r>
      <w:r w:rsidR="00031151">
        <w:rPr>
          <w:noProof/>
          <w:color w:val="000000"/>
          <w:shd w:val="clear" w:color="auto" w:fill="FFFFFF"/>
        </w:rPr>
        <w:t>[</w:t>
      </w:r>
      <w:hyperlink w:anchor="_ENREF_40" w:tooltip="Veale, 2019 #1443" w:history="1">
        <w:r w:rsidR="006525B5">
          <w:rPr>
            <w:noProof/>
            <w:color w:val="000000"/>
            <w:shd w:val="clear" w:color="auto" w:fill="FFFFFF"/>
          </w:rPr>
          <w:t>40</w:t>
        </w:r>
      </w:hyperlink>
      <w:r w:rsidR="00031151">
        <w:rPr>
          <w:noProof/>
          <w:color w:val="000000"/>
          <w:shd w:val="clear" w:color="auto" w:fill="FFFFFF"/>
        </w:rPr>
        <w:t>]</w:t>
      </w:r>
      <w:r w:rsidR="00031151">
        <w:rPr>
          <w:color w:val="000000"/>
          <w:shd w:val="clear" w:color="auto" w:fill="FFFFFF"/>
        </w:rPr>
        <w:fldChar w:fldCharType="end"/>
      </w:r>
      <w:r w:rsidR="00031151">
        <w:rPr>
          <w:color w:val="000000"/>
          <w:shd w:val="clear" w:color="auto" w:fill="FFFFFF"/>
        </w:rPr>
        <w:t>.</w:t>
      </w:r>
    </w:p>
    <w:p w14:paraId="64455331" w14:textId="1D12C7AC" w:rsidR="007D21CF" w:rsidRDefault="00EA4375" w:rsidP="00EA4375">
      <w:pPr>
        <w:pStyle w:val="GLBodytext"/>
        <w:rPr>
          <w:color w:val="000000" w:themeColor="text1"/>
          <w:shd w:val="clear" w:color="auto" w:fill="FFFFFF"/>
        </w:rPr>
      </w:pPr>
      <w:r w:rsidRPr="00B90D60">
        <w:rPr>
          <w:color w:val="000000" w:themeColor="text1"/>
        </w:rPr>
        <w:t xml:space="preserve">There is significant variability in reporting of participant characteristics in autism research </w:t>
      </w:r>
      <w:r w:rsidRPr="00B90D60">
        <w:rPr>
          <w:color w:val="000000" w:themeColor="text1"/>
        </w:rPr>
        <w:fldChar w:fldCharType="begin">
          <w:fldData xml:space="preserve">PEVuZE5vdGU+PENpdGU+PEF1dGhvcj5MaWJzYWNrPC9BdXRob3I+PFllYXI+MjAyMTwvWWVhcj48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</w:fldData>
        </w:fldChar>
      </w:r>
      <w:r w:rsidRPr="00B90D60">
        <w:rPr>
          <w:color w:val="000000" w:themeColor="text1"/>
        </w:rPr>
        <w:instrText xml:space="preserve"> ADDIN EN.CITE </w:instrText>
      </w:r>
      <w:r w:rsidRPr="00B90D60">
        <w:rPr>
          <w:color w:val="000000" w:themeColor="text1"/>
        </w:rPr>
        <w:fldChar w:fldCharType="begin">
          <w:fldData xml:space="preserve">PEVuZE5vdGU+PENpdGU+PEF1dGhvcj5MaWJzYWNrPC9BdXRob3I+PFllYXI+MjAyMTwvWWVhcj48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</w:fldData>
        </w:fldChar>
      </w:r>
      <w:r w:rsidRPr="00B90D60">
        <w:rPr>
          <w:color w:val="000000" w:themeColor="text1"/>
        </w:rPr>
        <w:instrText xml:space="preserve"> ADDIN EN.CITE.DATA </w:instrText>
      </w:r>
      <w:r w:rsidRPr="00B90D60">
        <w:rPr>
          <w:color w:val="000000" w:themeColor="text1"/>
        </w:rPr>
      </w:r>
      <w:r w:rsidRPr="00B90D60">
        <w:rPr>
          <w:color w:val="000000" w:themeColor="text1"/>
        </w:rPr>
        <w:fldChar w:fldCharType="end"/>
      </w:r>
      <w:r w:rsidRPr="00B90D60">
        <w:rPr>
          <w:color w:val="000000" w:themeColor="text1"/>
        </w:rPr>
      </w:r>
      <w:r w:rsidRPr="00B90D60">
        <w:rPr>
          <w:color w:val="000000" w:themeColor="text1"/>
        </w:rPr>
        <w:fldChar w:fldCharType="separate"/>
      </w:r>
      <w:r w:rsidRPr="00B90D60">
        <w:rPr>
          <w:noProof/>
          <w:color w:val="000000" w:themeColor="text1"/>
        </w:rPr>
        <w:t>[</w:t>
      </w:r>
      <w:hyperlink w:anchor="_ENREF_20" w:tooltip="Saure, 2023 #1373" w:history="1">
        <w:r w:rsidR="006525B5" w:rsidRPr="00B90D60">
          <w:rPr>
            <w:noProof/>
            <w:color w:val="000000" w:themeColor="text1"/>
          </w:rPr>
          <w:t>20</w:t>
        </w:r>
      </w:hyperlink>
      <w:r w:rsidRPr="00B90D60">
        <w:rPr>
          <w:noProof/>
          <w:color w:val="000000" w:themeColor="text1"/>
        </w:rPr>
        <w:t xml:space="preserve">, </w:t>
      </w:r>
      <w:hyperlink w:anchor="_ENREF_22" w:tooltip="Wood-Downie, 2021 #1374" w:history="1">
        <w:r w:rsidR="006525B5" w:rsidRPr="00B90D60">
          <w:rPr>
            <w:noProof/>
            <w:color w:val="000000" w:themeColor="text1"/>
          </w:rPr>
          <w:t>22</w:t>
        </w:r>
      </w:hyperlink>
      <w:r w:rsidRPr="00B90D60">
        <w:rPr>
          <w:noProof/>
          <w:color w:val="000000" w:themeColor="text1"/>
        </w:rPr>
        <w:t xml:space="preserve">, </w:t>
      </w:r>
      <w:hyperlink w:anchor="_ENREF_25" w:tooltip="Libsack, 2021 #211" w:history="1">
        <w:r w:rsidR="006525B5" w:rsidRPr="00B90D60">
          <w:rPr>
            <w:noProof/>
            <w:color w:val="000000" w:themeColor="text1"/>
          </w:rPr>
          <w:t>25</w:t>
        </w:r>
      </w:hyperlink>
      <w:r w:rsidRPr="00B90D60">
        <w:rPr>
          <w:noProof/>
          <w:color w:val="000000" w:themeColor="text1"/>
        </w:rPr>
        <w:t>]</w:t>
      </w:r>
      <w:r w:rsidRPr="00B90D60">
        <w:rPr>
          <w:color w:val="000000" w:themeColor="text1"/>
        </w:rPr>
        <w:fldChar w:fldCharType="end"/>
      </w:r>
      <w:r w:rsidRPr="00B90D60">
        <w:rPr>
          <w:color w:val="000000" w:themeColor="text1"/>
        </w:rPr>
        <w:t xml:space="preserve">. Researchers rarely differentiate between biological sex and gender, </w:t>
      </w:r>
      <w:r w:rsidR="002F2052">
        <w:rPr>
          <w:color w:val="000000" w:themeColor="text1"/>
        </w:rPr>
        <w:t xml:space="preserve">often </w:t>
      </w:r>
      <w:r w:rsidRPr="00B90D60">
        <w:rPr>
          <w:color w:val="000000" w:themeColor="text1"/>
        </w:rPr>
        <w:t xml:space="preserve">using the terms interchangeably. This problem extends to health research where measurement of </w:t>
      </w:r>
      <w:r w:rsidRPr="00B90D60">
        <w:rPr>
          <w:color w:val="000000" w:themeColor="text1"/>
          <w:shd w:val="clear" w:color="auto" w:fill="FFFFFF"/>
        </w:rPr>
        <w:t>gender identity</w:t>
      </w:r>
      <w:r w:rsidRPr="00B90D60">
        <w:rPr>
          <w:color w:val="000000" w:themeColor="text1"/>
        </w:rPr>
        <w:t xml:space="preserve"> typically lacks </w:t>
      </w:r>
      <w:r w:rsidRPr="00B90D60">
        <w:rPr>
          <w:color w:val="000000" w:themeColor="text1"/>
          <w:shd w:val="clear" w:color="auto" w:fill="FFFFFF"/>
        </w:rPr>
        <w:t xml:space="preserve">best practice two-step methods in assessing both sex assigned at birth and current gender identity </w:t>
      </w:r>
      <w:r w:rsidRPr="00B90D60">
        <w:rPr>
          <w:color w:val="000000" w:themeColor="text1"/>
          <w:shd w:val="clear" w:color="auto" w:fill="FFFFFF"/>
        </w:rPr>
        <w:fldChar w:fldCharType="begin"/>
      </w:r>
      <w:r w:rsidR="00031151">
        <w:rPr>
          <w:color w:val="000000" w:themeColor="text1"/>
          <w:shd w:val="clear" w:color="auto" w:fill="FFFFFF"/>
        </w:rPr>
        <w:instrText xml:space="preserve"> ADDIN EN.CITE &lt;EndNote&gt;&lt;Cite&gt;&lt;Author&gt;Patterson&lt;/Author&gt;&lt;Year&gt;2017&lt;/Year&gt;&lt;RecNum&gt;1441&lt;/RecNum&gt;&lt;DisplayText&gt;[41]&lt;/DisplayText&gt;&lt;record&gt;&lt;rec-number&gt;1441&lt;/rec-number&gt;&lt;foreign-keys&gt;&lt;key app="EN" db-id="f9afr5w2dew9afeza9sxpvrlvrf92zssvfpp" timestamp="1713961707"&gt;1441&lt;/key&gt;&lt;/foreign-keys&gt;&lt;ref-type name="Journal Article"&gt;17&lt;/ref-type&gt;&lt;contributors&gt;&lt;authors&gt;&lt;author&gt;Patterson, Joanne G.&lt;/author&gt;&lt;author&gt;Jabson, Jennifer M.&lt;/author&gt;&lt;author&gt;Bowen, Deborah J.&lt;/author&gt;&lt;/authors&gt;&lt;/contributors&gt;&lt;titles&gt;&lt;title&gt;Measuring Sexual and Gender Minority Populations in Health Surveillance&lt;/title&gt;&lt;secondary-title&gt;LGBT Health&lt;/secondary-title&gt;&lt;/titles&gt;&lt;periodical&gt;&lt;full-title&gt;LGBT Health&lt;/full-title&gt;&lt;/periodical&gt;&lt;pages&gt;82-105&lt;/pages&gt;&lt;volume&gt;4&lt;/volume&gt;&lt;number&gt;2&lt;/number&gt;&lt;dates&gt;&lt;year&gt;2017&lt;/year&gt;&lt;pub-dates&gt;&lt;date&gt;2017/04/01&lt;/date&gt;&lt;/pub-dates&gt;&lt;/dates&gt;&lt;publisher&gt;Mary Ann Liebert, Inc., publishers&lt;/publisher&gt;&lt;isbn&gt;2325-8292&lt;/isbn&gt;&lt;urls&gt;&lt;related-urls&gt;&lt;url&gt;https://doi.org/10.1089/lgbt.2016.0026&lt;/url&gt;&lt;/related-urls&gt;&lt;/urls&gt;&lt;electronic-resource-num&gt;10.1089/lgbt.2016.0026&lt;/electronic-resource-num&gt;&lt;access-date&gt;2024/04/24&lt;/access-date&gt;&lt;/record&gt;&lt;/Cite&gt;&lt;/EndNote&gt;</w:instrText>
      </w:r>
      <w:r w:rsidRPr="00B90D60">
        <w:rPr>
          <w:color w:val="000000" w:themeColor="text1"/>
          <w:shd w:val="clear" w:color="auto" w:fill="FFFFFF"/>
        </w:rPr>
        <w:fldChar w:fldCharType="separate"/>
      </w:r>
      <w:r w:rsidR="00031151">
        <w:rPr>
          <w:noProof/>
          <w:color w:val="000000" w:themeColor="text1"/>
          <w:shd w:val="clear" w:color="auto" w:fill="FFFFFF"/>
        </w:rPr>
        <w:t>[</w:t>
      </w:r>
      <w:hyperlink w:anchor="_ENREF_41" w:tooltip="Patterson, 2017 #1441" w:history="1">
        <w:r w:rsidR="006525B5">
          <w:rPr>
            <w:noProof/>
            <w:color w:val="000000" w:themeColor="text1"/>
            <w:shd w:val="clear" w:color="auto" w:fill="FFFFFF"/>
          </w:rPr>
          <w:t>41</w:t>
        </w:r>
      </w:hyperlink>
      <w:r w:rsidR="00031151">
        <w:rPr>
          <w:noProof/>
          <w:color w:val="000000" w:themeColor="text1"/>
          <w:shd w:val="clear" w:color="auto" w:fill="FFFFFF"/>
        </w:rPr>
        <w:t>]</w:t>
      </w:r>
      <w:r w:rsidRPr="00B90D60">
        <w:rPr>
          <w:color w:val="000000" w:themeColor="text1"/>
          <w:shd w:val="clear" w:color="auto" w:fill="FFFFFF"/>
        </w:rPr>
        <w:fldChar w:fldCharType="end"/>
      </w:r>
      <w:r w:rsidRPr="00B90D60">
        <w:rPr>
          <w:color w:val="000000" w:themeColor="text1"/>
          <w:shd w:val="clear" w:color="auto" w:fill="FFFFFF"/>
        </w:rPr>
        <w:t xml:space="preserve">. </w:t>
      </w:r>
    </w:p>
    <w:p w14:paraId="7C458E4A" w14:textId="77777777" w:rsidR="007D21CF" w:rsidRDefault="007D21CF">
      <w:pPr>
        <w:rPr>
          <w:rFonts w:asciiTheme="minorHAnsi" w:hAnsiTheme="minorHAnsi" w:cstheme="minorHAnsi"/>
          <w:color w:val="000000" w:themeColor="text1"/>
          <w:shd w:val="clear" w:color="auto" w:fill="FFFFFF"/>
          <w:lang w:val="en-NZ" w:eastAsia="en-NZ"/>
        </w:rPr>
      </w:pPr>
      <w:r>
        <w:rPr>
          <w:color w:val="000000" w:themeColor="text1"/>
          <w:shd w:val="clear" w:color="auto" w:fill="FFFFFF"/>
        </w:rPr>
        <w:br w:type="page"/>
      </w:r>
    </w:p>
    <w:p w14:paraId="6A3827CF" w14:textId="40033AC7" w:rsidR="00805A94" w:rsidRDefault="009B0982" w:rsidP="00DD3E37">
      <w:pPr>
        <w:pStyle w:val="GLBodytext"/>
        <w:pBdr>
          <w:top w:val="single" w:sz="18" w:space="8" w:color="4472C4" w:themeColor="accent1"/>
          <w:left w:val="single" w:sz="18" w:space="8" w:color="4472C4" w:themeColor="accent1"/>
          <w:bottom w:val="single" w:sz="18" w:space="8" w:color="4472C4" w:themeColor="accent1"/>
          <w:right w:val="single" w:sz="18" w:space="8" w:color="4472C4" w:themeColor="accent1"/>
        </w:pBdr>
        <w:jc w:val="left"/>
        <w:rPr>
          <w:color w:val="000000" w:themeColor="text1"/>
        </w:rPr>
      </w:pPr>
      <w:r w:rsidRPr="00B51C9A">
        <w:rPr>
          <w:color w:val="000000" w:themeColor="text1"/>
        </w:rPr>
        <w:lastRenderedPageBreak/>
        <w:t>In the current review, where it is unclear whether biological sex or gender is intended, the term ‘sex/gender’ is used to acknowledge this lack of clarity.</w:t>
      </w:r>
    </w:p>
    <w:p w14:paraId="352A66E6" w14:textId="56F2C7DF" w:rsidR="00805A94" w:rsidRDefault="00B51C9A" w:rsidP="00DD3E37">
      <w:pPr>
        <w:pStyle w:val="GLBodytext"/>
        <w:pBdr>
          <w:top w:val="single" w:sz="18" w:space="8" w:color="4472C4" w:themeColor="accent1"/>
          <w:left w:val="single" w:sz="18" w:space="8" w:color="4472C4" w:themeColor="accent1"/>
          <w:bottom w:val="single" w:sz="18" w:space="8" w:color="4472C4" w:themeColor="accent1"/>
          <w:right w:val="single" w:sz="18" w:space="8" w:color="4472C4" w:themeColor="accent1"/>
        </w:pBdr>
        <w:jc w:val="left"/>
        <w:rPr>
          <w:color w:val="000000" w:themeColor="text1"/>
        </w:rPr>
      </w:pPr>
      <w:r w:rsidRPr="00B51C9A">
        <w:rPr>
          <w:color w:val="000000" w:themeColor="text1"/>
        </w:rPr>
        <w:t>Use of t</w:t>
      </w:r>
      <w:r w:rsidR="00AB69EF" w:rsidRPr="00B51C9A">
        <w:rPr>
          <w:color w:val="000000" w:themeColor="text1"/>
        </w:rPr>
        <w:t>he</w:t>
      </w:r>
      <w:r w:rsidR="009B0982" w:rsidRPr="00B51C9A">
        <w:rPr>
          <w:color w:val="000000" w:themeColor="text1"/>
        </w:rPr>
        <w:t xml:space="preserve"> terms </w:t>
      </w:r>
      <w:r w:rsidR="00255547">
        <w:rPr>
          <w:color w:val="000000" w:themeColor="text1"/>
        </w:rPr>
        <w:t>‘</w:t>
      </w:r>
      <w:r w:rsidR="009B0982" w:rsidRPr="00B51C9A">
        <w:rPr>
          <w:color w:val="000000" w:themeColor="text1"/>
        </w:rPr>
        <w:t>male</w:t>
      </w:r>
      <w:r w:rsidR="00255547">
        <w:rPr>
          <w:color w:val="000000" w:themeColor="text1"/>
        </w:rPr>
        <w:t>’</w:t>
      </w:r>
      <w:r w:rsidR="009B0982" w:rsidRPr="00B51C9A">
        <w:rPr>
          <w:color w:val="000000" w:themeColor="text1"/>
        </w:rPr>
        <w:t xml:space="preserve"> and </w:t>
      </w:r>
      <w:r w:rsidR="00255547">
        <w:rPr>
          <w:color w:val="000000" w:themeColor="text1"/>
        </w:rPr>
        <w:t>‘</w:t>
      </w:r>
      <w:r w:rsidR="009B0982" w:rsidRPr="00B51C9A">
        <w:rPr>
          <w:color w:val="000000" w:themeColor="text1"/>
        </w:rPr>
        <w:t>female</w:t>
      </w:r>
      <w:r w:rsidR="00255547">
        <w:rPr>
          <w:color w:val="000000" w:themeColor="text1"/>
        </w:rPr>
        <w:t>’</w:t>
      </w:r>
      <w:r w:rsidR="009B0982" w:rsidRPr="00B51C9A">
        <w:rPr>
          <w:color w:val="000000" w:themeColor="text1"/>
        </w:rPr>
        <w:t xml:space="preserve"> </w:t>
      </w:r>
      <w:r w:rsidR="00AB69EF" w:rsidRPr="00B51C9A">
        <w:rPr>
          <w:color w:val="000000" w:themeColor="text1"/>
        </w:rPr>
        <w:t xml:space="preserve">reflect </w:t>
      </w:r>
      <w:r w:rsidR="009B0982" w:rsidRPr="00B51C9A">
        <w:rPr>
          <w:color w:val="000000" w:themeColor="text1"/>
        </w:rPr>
        <w:t xml:space="preserve">the binary categories that are </w:t>
      </w:r>
      <w:r w:rsidR="00AB69EF" w:rsidRPr="00B51C9A">
        <w:rPr>
          <w:color w:val="000000" w:themeColor="text1"/>
        </w:rPr>
        <w:t xml:space="preserve">usually </w:t>
      </w:r>
      <w:r w:rsidR="009B0982" w:rsidRPr="00B51C9A">
        <w:rPr>
          <w:color w:val="000000" w:themeColor="text1"/>
        </w:rPr>
        <w:t>employed in study intake forms</w:t>
      </w:r>
      <w:r w:rsidR="00AB69EF" w:rsidRPr="00B51C9A">
        <w:rPr>
          <w:color w:val="000000" w:themeColor="text1"/>
        </w:rPr>
        <w:t xml:space="preserve">. </w:t>
      </w:r>
      <w:r w:rsidR="00255547">
        <w:rPr>
          <w:color w:val="000000" w:themeColor="text1"/>
        </w:rPr>
        <w:t xml:space="preserve">For the majority of participants, particularly in studies of young children, male and female are cisgender categories reflecting sex assigned at birth. </w:t>
      </w:r>
      <w:r w:rsidR="00AB69EF" w:rsidRPr="00B51C9A">
        <w:rPr>
          <w:color w:val="000000" w:themeColor="text1"/>
        </w:rPr>
        <w:t xml:space="preserve">However it is acknowledged that these are </w:t>
      </w:r>
      <w:r w:rsidR="009B0982" w:rsidRPr="00B51C9A">
        <w:rPr>
          <w:color w:val="000000" w:themeColor="text1"/>
        </w:rPr>
        <w:t>imprecise indicators of sex/gender</w:t>
      </w:r>
      <w:r w:rsidRPr="00B51C9A">
        <w:rPr>
          <w:color w:val="000000" w:themeColor="text1"/>
        </w:rPr>
        <w:t xml:space="preserve"> </w:t>
      </w:r>
      <w:r w:rsidR="00255547">
        <w:rPr>
          <w:color w:val="000000" w:themeColor="text1"/>
        </w:rPr>
        <w:t>that</w:t>
      </w:r>
      <w:r w:rsidRPr="00B51C9A">
        <w:rPr>
          <w:color w:val="000000" w:themeColor="text1"/>
        </w:rPr>
        <w:t xml:space="preserve"> </w:t>
      </w:r>
      <w:r w:rsidR="00255547">
        <w:rPr>
          <w:color w:val="000000" w:themeColor="text1"/>
        </w:rPr>
        <w:t>are</w:t>
      </w:r>
      <w:r w:rsidRPr="00B51C9A">
        <w:rPr>
          <w:color w:val="000000" w:themeColor="text1"/>
        </w:rPr>
        <w:t xml:space="preserve"> </w:t>
      </w:r>
      <w:r w:rsidRPr="00DD3E37">
        <w:rPr>
          <w:color w:val="000000"/>
          <w:lang w:eastAsia="en-GB"/>
        </w:rPr>
        <w:t>filtered through researchers'</w:t>
      </w:r>
      <w:r>
        <w:rPr>
          <w:color w:val="000000"/>
          <w:lang w:eastAsia="en-GB"/>
        </w:rPr>
        <w:t xml:space="preserve">, </w:t>
      </w:r>
      <w:r w:rsidR="00255547">
        <w:rPr>
          <w:color w:val="000000"/>
          <w:lang w:eastAsia="en-GB"/>
        </w:rPr>
        <w:t>parents’</w:t>
      </w:r>
      <w:r w:rsidR="007D21CF">
        <w:rPr>
          <w:color w:val="000000"/>
          <w:lang w:eastAsia="en-GB"/>
        </w:rPr>
        <w:t>,</w:t>
      </w:r>
      <w:r w:rsidR="00255547">
        <w:rPr>
          <w:color w:val="000000"/>
          <w:lang w:eastAsia="en-GB"/>
        </w:rPr>
        <w:t xml:space="preserve"> or </w:t>
      </w:r>
      <w:r w:rsidRPr="00DD3E37">
        <w:rPr>
          <w:color w:val="000000"/>
          <w:lang w:eastAsia="en-GB"/>
        </w:rPr>
        <w:t xml:space="preserve">participants' </w:t>
      </w:r>
      <w:r w:rsidR="00255547">
        <w:rPr>
          <w:color w:val="000000"/>
          <w:lang w:eastAsia="en-GB"/>
        </w:rPr>
        <w:t>interpretation of what is being asked</w:t>
      </w:r>
      <w:r>
        <w:rPr>
          <w:color w:val="000000" w:themeColor="text1"/>
        </w:rPr>
        <w:t xml:space="preserve">. </w:t>
      </w:r>
      <w:r w:rsidR="00255547">
        <w:rPr>
          <w:color w:val="000000" w:themeColor="text1"/>
        </w:rPr>
        <w:t>And so, m</w:t>
      </w:r>
      <w:r>
        <w:rPr>
          <w:color w:val="000000" w:themeColor="text1"/>
        </w:rPr>
        <w:t xml:space="preserve">ale and female </w:t>
      </w:r>
      <w:r w:rsidR="00AB69EF" w:rsidRPr="00B51C9A">
        <w:rPr>
          <w:color w:val="000000" w:themeColor="text1"/>
        </w:rPr>
        <w:t xml:space="preserve">may variously refer to biological sex, sex assigned at birth, sex of rearing, </w:t>
      </w:r>
      <w:r w:rsidR="008B7B8F" w:rsidRPr="00B51C9A">
        <w:rPr>
          <w:color w:val="000000" w:themeColor="text1"/>
        </w:rPr>
        <w:t>and/</w:t>
      </w:r>
      <w:r w:rsidR="00AB69EF" w:rsidRPr="00B51C9A">
        <w:rPr>
          <w:color w:val="000000" w:themeColor="text1"/>
        </w:rPr>
        <w:t>or gender identity</w:t>
      </w:r>
      <w:r w:rsidR="008B7B8F" w:rsidRPr="00B51C9A">
        <w:rPr>
          <w:color w:val="000000" w:themeColor="text1"/>
        </w:rPr>
        <w:t>, and may change over time</w:t>
      </w:r>
      <w:r w:rsidR="007D21CF">
        <w:rPr>
          <w:color w:val="000000" w:themeColor="text1"/>
        </w:rPr>
        <w:t>.</w:t>
      </w:r>
    </w:p>
    <w:p w14:paraId="32840820" w14:textId="69246B04" w:rsidR="009B0982" w:rsidRPr="00DD3E37" w:rsidRDefault="00B51C9A" w:rsidP="00DD3E37">
      <w:pPr>
        <w:pStyle w:val="GLBodytext"/>
        <w:pBdr>
          <w:top w:val="single" w:sz="18" w:space="8" w:color="4472C4" w:themeColor="accent1"/>
          <w:left w:val="single" w:sz="18" w:space="8" w:color="4472C4" w:themeColor="accent1"/>
          <w:bottom w:val="single" w:sz="18" w:space="8" w:color="4472C4" w:themeColor="accent1"/>
          <w:right w:val="single" w:sz="18" w:space="8" w:color="4472C4" w:themeColor="accent1"/>
        </w:pBdr>
        <w:jc w:val="left"/>
        <w:rPr>
          <w:color w:val="000000" w:themeColor="text1"/>
        </w:rPr>
      </w:pPr>
      <w:r>
        <w:rPr>
          <w:color w:val="000000" w:themeColor="text1"/>
        </w:rPr>
        <w:t>S</w:t>
      </w:r>
      <w:r w:rsidR="00112947" w:rsidRPr="00B51C9A">
        <w:rPr>
          <w:color w:val="000000" w:themeColor="text1"/>
        </w:rPr>
        <w:t>ee</w:t>
      </w:r>
      <w:r w:rsidR="0089023E" w:rsidRPr="00B51C9A">
        <w:rPr>
          <w:color w:val="000000" w:themeColor="text1"/>
        </w:rPr>
        <w:t xml:space="preserve"> the </w:t>
      </w:r>
      <w:hyperlink w:anchor="LimEvBase" w:history="1">
        <w:r w:rsidR="0089023E" w:rsidRPr="00B51C9A">
          <w:rPr>
            <w:rStyle w:val="Hyperlink"/>
            <w:rFonts w:cstheme="minorHAnsi"/>
          </w:rPr>
          <w:t>limitations section</w:t>
        </w:r>
      </w:hyperlink>
      <w:r w:rsidR="00112947" w:rsidRPr="00B51C9A">
        <w:rPr>
          <w:color w:val="000000" w:themeColor="text1"/>
        </w:rPr>
        <w:t xml:space="preserve"> for further discussion.</w:t>
      </w:r>
    </w:p>
    <w:p w14:paraId="7DFDDF51" w14:textId="283C3CA0" w:rsidR="000D0D4C" w:rsidRPr="003076F2" w:rsidRDefault="007D21CF" w:rsidP="00B860BF">
      <w:pPr>
        <w:pStyle w:val="GLHeading3"/>
      </w:pPr>
      <w:bookmarkStart w:id="332" w:name="_Toc166869210"/>
      <w:r>
        <w:t>Sex/ge</w:t>
      </w:r>
      <w:r w:rsidR="00F31A44" w:rsidRPr="003076F2">
        <w:t xml:space="preserve">nder differences in </w:t>
      </w:r>
      <w:r w:rsidR="00A33B2E" w:rsidRPr="003076F2">
        <w:t xml:space="preserve">the </w:t>
      </w:r>
      <w:r w:rsidR="001C6DB3" w:rsidRPr="003076F2">
        <w:t>prevalence</w:t>
      </w:r>
      <w:r w:rsidR="00A33B2E" w:rsidRPr="003076F2">
        <w:t xml:space="preserve"> of </w:t>
      </w:r>
      <w:r w:rsidR="00196BB4" w:rsidRPr="003076F2">
        <w:t>autism</w:t>
      </w:r>
      <w:bookmarkEnd w:id="332"/>
      <w:r w:rsidR="00A33B2E" w:rsidRPr="003076F2">
        <w:t xml:space="preserve"> </w:t>
      </w:r>
    </w:p>
    <w:p w14:paraId="40EBB408" w14:textId="615AA35F" w:rsidR="00222C8B" w:rsidRPr="003076F2" w:rsidRDefault="003435E4" w:rsidP="00FF029E">
      <w:pPr>
        <w:pStyle w:val="GLBodytext"/>
      </w:pPr>
      <w:r w:rsidRPr="003076F2">
        <w:t>N</w:t>
      </w:r>
      <w:r w:rsidR="00843403" w:rsidRPr="003076F2">
        <w:t>o national population-based prevalence study of autism has been conducted</w:t>
      </w:r>
      <w:r w:rsidRPr="003076F2">
        <w:t xml:space="preserve"> in Aotearoa New Zealand. However </w:t>
      </w:r>
      <w:r w:rsidR="00843403" w:rsidRPr="003076F2">
        <w:t>several studies conducted using different ascertainment methods and cohorts</w:t>
      </w:r>
      <w:r w:rsidR="00C47E0E">
        <w:t xml:space="preserve"> </w:t>
      </w:r>
      <w:r w:rsidR="008F1FB7">
        <w:fldChar w:fldCharType="begin">
          <w:fldData xml:space="preserve">PEVuZE5vdGU+PENpdGU+PEF1dGhvcj5Cb3dkZW48L0F1dGhvcj48WWVhcj4yMDIwPC9ZZWFyPjxS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</w:fldData>
        </w:fldChar>
      </w:r>
      <w:r w:rsidR="00031151">
        <w:instrText xml:space="preserve"> ADDIN EN.CITE </w:instrText>
      </w:r>
      <w:r w:rsidR="00031151">
        <w:fldChar w:fldCharType="begin">
          <w:fldData xml:space="preserve">PEVuZE5vdGU+PENpdGU+PEF1dGhvcj5Cb3dkZW48L0F1dGhvcj48WWVhcj4yMDIwPC9ZZWFyPjxS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42" w:tooltip="Bowden, 2020 #828" w:history="1">
        <w:r w:rsidR="006525B5">
          <w:rPr>
            <w:noProof/>
          </w:rPr>
          <w:t>42-44</w:t>
        </w:r>
      </w:hyperlink>
      <w:r w:rsidR="00031151">
        <w:rPr>
          <w:noProof/>
        </w:rPr>
        <w:t>]</w:t>
      </w:r>
      <w:r w:rsidR="008F1FB7">
        <w:fldChar w:fldCharType="end"/>
      </w:r>
      <w:r w:rsidR="00843403" w:rsidRPr="003076F2">
        <w:t xml:space="preserve"> reveal an approximate 4:1 male to female gender ratio</w:t>
      </w:r>
      <w:r w:rsidRPr="003076F2">
        <w:t xml:space="preserve"> in autism prevalence</w:t>
      </w:r>
      <w:r w:rsidR="00843403" w:rsidRPr="003076F2">
        <w:t xml:space="preserve">. </w:t>
      </w:r>
      <w:r w:rsidR="006D5570" w:rsidRPr="003076F2">
        <w:t>This is consistent with</w:t>
      </w:r>
      <w:r w:rsidR="00222C8B" w:rsidRPr="003076F2">
        <w:t xml:space="preserve"> </w:t>
      </w:r>
      <w:r w:rsidR="006D5570" w:rsidRPr="003076F2">
        <w:t xml:space="preserve">international data </w:t>
      </w:r>
      <w:r w:rsidR="00222C8B" w:rsidRPr="003076F2">
        <w:t>(median estimate</w:t>
      </w:r>
      <w:r w:rsidR="00AA10E3" w:rsidRPr="003076F2">
        <w:t xml:space="preserve"> </w:t>
      </w:r>
      <w:r w:rsidR="00222C8B" w:rsidRPr="003076F2">
        <w:t>=</w:t>
      </w:r>
      <w:r w:rsidR="00AA10E3" w:rsidRPr="003076F2">
        <w:t xml:space="preserve"> </w:t>
      </w:r>
      <w:r w:rsidR="00222C8B" w:rsidRPr="003076F2">
        <w:t xml:space="preserve">4.2), </w:t>
      </w:r>
      <w:r w:rsidR="00AA7C2E" w:rsidRPr="003076F2">
        <w:t xml:space="preserve">although </w:t>
      </w:r>
      <w:r w:rsidR="00222C8B" w:rsidRPr="003076F2">
        <w:t xml:space="preserve">the range of ratios </w:t>
      </w:r>
      <w:r w:rsidR="00970FDE" w:rsidRPr="003076F2">
        <w:t>in prevalence estimates across countries is</w:t>
      </w:r>
      <w:r w:rsidR="00222C8B" w:rsidRPr="003076F2">
        <w:t xml:space="preserve"> very wide (0.8–6.1) </w:t>
      </w:r>
      <w:r w:rsidR="008F1FB7">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 </w:instrText>
      </w:r>
      <w:r w:rsidR="00031151">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45" w:tooltip="Zeidan, 2022 #827" w:history="1">
        <w:r w:rsidR="006525B5">
          <w:rPr>
            <w:noProof/>
          </w:rPr>
          <w:t>45</w:t>
        </w:r>
      </w:hyperlink>
      <w:r w:rsidR="00031151">
        <w:rPr>
          <w:noProof/>
        </w:rPr>
        <w:t>]</w:t>
      </w:r>
      <w:r w:rsidR="008F1FB7">
        <w:fldChar w:fldCharType="end"/>
      </w:r>
      <w:r w:rsidR="00AA7C2E" w:rsidRPr="003076F2">
        <w:t>.</w:t>
      </w:r>
    </w:p>
    <w:p w14:paraId="655EACA7" w14:textId="041FB987" w:rsidR="00947321" w:rsidRPr="003076F2" w:rsidRDefault="00426186" w:rsidP="00FF029E">
      <w:pPr>
        <w:pStyle w:val="GLBodytext"/>
      </w:pPr>
      <w:r w:rsidRPr="003076F2">
        <w:t xml:space="preserve">Notably, </w:t>
      </w:r>
      <w:r w:rsidR="00706B98">
        <w:t>earlier studies</w:t>
      </w:r>
      <w:r w:rsidR="007C2698" w:rsidRPr="003076F2">
        <w:t xml:space="preserve"> observed that whilst</w:t>
      </w:r>
      <w:r w:rsidR="000218A7" w:rsidRPr="003076F2">
        <w:t xml:space="preserve"> females are</w:t>
      </w:r>
      <w:r w:rsidRPr="003076F2">
        <w:t xml:space="preserve"> le</w:t>
      </w:r>
      <w:r w:rsidR="00313E16" w:rsidRPr="003076F2">
        <w:t>ss</w:t>
      </w:r>
      <w:r w:rsidRPr="003076F2">
        <w:t xml:space="preserve"> frequently diagnosed as autistic, </w:t>
      </w:r>
      <w:r w:rsidR="000218A7" w:rsidRPr="003076F2">
        <w:t>they</w:t>
      </w:r>
      <w:r w:rsidRPr="003076F2">
        <w:t xml:space="preserve"> </w:t>
      </w:r>
      <w:r w:rsidR="00706B98">
        <w:t>may</w:t>
      </w:r>
      <w:r w:rsidR="00706B98" w:rsidRPr="003076F2">
        <w:t xml:space="preserve"> </w:t>
      </w:r>
      <w:r w:rsidRPr="003076F2">
        <w:t>also more</w:t>
      </w:r>
      <w:r w:rsidR="002A552B" w:rsidRPr="003076F2">
        <w:t xml:space="preserve"> likely to be</w:t>
      </w:r>
      <w:r w:rsidRPr="003076F2">
        <w:t xml:space="preserve"> </w:t>
      </w:r>
      <w:r w:rsidR="002334EE" w:rsidRPr="003076F2">
        <w:t>‘</w:t>
      </w:r>
      <w:r w:rsidRPr="003076F2">
        <w:t>severely</w:t>
      </w:r>
      <w:r w:rsidR="00313E16" w:rsidRPr="003076F2">
        <w:t>’</w:t>
      </w:r>
      <w:r w:rsidR="002334EE" w:rsidRPr="003076F2">
        <w:t xml:space="preserve"> </w:t>
      </w:r>
      <w:r w:rsidRPr="003076F2">
        <w:t>affected</w:t>
      </w:r>
      <w:r w:rsidR="006C0188" w:rsidRPr="003076F2">
        <w:t xml:space="preserve"> </w:t>
      </w:r>
      <w:r w:rsidR="008F1FB7">
        <w:fldChar w:fldCharType="begin"/>
      </w:r>
      <w:r w:rsidR="00031151">
        <w:instrText xml:space="preserve"> ADDIN EN.CITE &lt;EndNote&gt;&lt;Cite&gt;&lt;Author&gt;Eme&lt;/Author&gt;&lt;Year&gt;1992&lt;/Year&gt;&lt;RecNum&gt;1388&lt;/RecNum&gt;&lt;DisplayText&gt;[46]&lt;/DisplayText&gt;&lt;record&gt;&lt;rec-number&gt;1388&lt;/rec-number&gt;&lt;foreign-keys&gt;&lt;key app="EN" db-id="f9afr5w2dew9afeza9sxpvrlvrf92zssvfpp" timestamp="1699812402"&gt;1388&lt;/key&gt;&lt;/foreign-keys&gt;&lt;ref-type name="Journal Article"&gt;17&lt;/ref-type&gt;&lt;contributors&gt;&lt;authors&gt;&lt;author&gt;Eme, Robert F.&lt;/author&gt;&lt;/authors&gt;&lt;/contributors&gt;&lt;titles&gt;&lt;title&gt;Selective Females Affliction in the Developmental Disorders of Childhood: A Literature Review&lt;/title&gt;&lt;secondary-title&gt;Journal of Clinical Child Psychology&lt;/secondary-title&gt;&lt;/titles&gt;&lt;periodical&gt;&lt;full-title&gt;Journal of Clinical Child Psychology&lt;/full-title&gt;&lt;/periodical&gt;&lt;pages&gt;354-364&lt;/pages&gt;&lt;volume&gt;21&lt;/volume&gt;&lt;number&gt;4&lt;/number&gt;&lt;dates&gt;&lt;year&gt;1992&lt;/year&gt;&lt;pub-dates&gt;&lt;date&gt;1992/12/01&lt;/date&gt;&lt;/pub-dates&gt;&lt;/dates&gt;&lt;publisher&gt;Routledge&lt;/publisher&gt;&lt;isbn&gt;0047-228X&lt;/isbn&gt;&lt;urls&gt;&lt;related-urls&gt;&lt;url&gt;https://doi.org/10.1207/s15374424jccp2104_5&lt;/url&gt;&lt;/related-urls&gt;&lt;/urls&gt;&lt;electronic-resource-num&gt;10.1207/s15374424jccp2104_5&lt;/electronic-resource-num&gt;&lt;/record&gt;&lt;/Cite&gt;&lt;/EndNote&gt;</w:instrText>
      </w:r>
      <w:r w:rsidR="008F1FB7">
        <w:fldChar w:fldCharType="separate"/>
      </w:r>
      <w:r w:rsidR="00031151">
        <w:rPr>
          <w:noProof/>
        </w:rPr>
        <w:t>[</w:t>
      </w:r>
      <w:hyperlink w:anchor="_ENREF_46" w:tooltip="Eme, 1992 #1388" w:history="1">
        <w:r w:rsidR="006525B5">
          <w:rPr>
            <w:noProof/>
          </w:rPr>
          <w:t>46</w:t>
        </w:r>
      </w:hyperlink>
      <w:r w:rsidR="00031151">
        <w:rPr>
          <w:noProof/>
        </w:rPr>
        <w:t>]</w:t>
      </w:r>
      <w:r w:rsidR="008F1FB7">
        <w:fldChar w:fldCharType="end"/>
      </w:r>
      <w:r w:rsidR="00313E16" w:rsidRPr="003076F2">
        <w:t xml:space="preserve"> (that is, having higher </w:t>
      </w:r>
      <w:r w:rsidR="00F805DA" w:rsidRPr="003076F2">
        <w:t xml:space="preserve">and more complex </w:t>
      </w:r>
      <w:r w:rsidR="00313E16" w:rsidRPr="003076F2">
        <w:t>support needs)</w:t>
      </w:r>
      <w:r w:rsidR="002A552B" w:rsidRPr="003076F2">
        <w:t>, on average</w:t>
      </w:r>
      <w:r w:rsidRPr="003076F2">
        <w:t xml:space="preserve">. </w:t>
      </w:r>
      <w:r w:rsidR="00E97599" w:rsidRPr="003076F2">
        <w:t xml:space="preserve">As recently systematically reviewed by </w:t>
      </w:r>
      <w:proofErr w:type="spellStart"/>
      <w:r w:rsidR="00E97599" w:rsidRPr="003076F2">
        <w:t>Zeid</w:t>
      </w:r>
      <w:r w:rsidR="00706B98">
        <w:t>a</w:t>
      </w:r>
      <w:r w:rsidR="00E97599" w:rsidRPr="003076F2">
        <w:t>n</w:t>
      </w:r>
      <w:proofErr w:type="spellEnd"/>
      <w:r w:rsidR="00E97599" w:rsidRPr="003076F2">
        <w:t xml:space="preserve"> et al</w:t>
      </w:r>
      <w:r w:rsidR="00CC0A36" w:rsidRPr="003076F2">
        <w:t xml:space="preserve"> (2022)</w:t>
      </w:r>
      <w:r w:rsidR="00E97599" w:rsidRPr="003076F2">
        <w:t xml:space="preserve"> </w:t>
      </w:r>
      <w:r w:rsidR="008F1FB7">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 </w:instrText>
      </w:r>
      <w:r w:rsidR="00031151">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45" w:tooltip="Zeidan, 2022 #827" w:history="1">
        <w:r w:rsidR="006525B5">
          <w:rPr>
            <w:noProof/>
          </w:rPr>
          <w:t>45</w:t>
        </w:r>
      </w:hyperlink>
      <w:r w:rsidR="00031151">
        <w:rPr>
          <w:noProof/>
        </w:rPr>
        <w:t>]</w:t>
      </w:r>
      <w:r w:rsidR="008F1FB7">
        <w:fldChar w:fldCharType="end"/>
      </w:r>
      <w:r w:rsidR="00E97599" w:rsidRPr="003076F2">
        <w:t xml:space="preserve">, </w:t>
      </w:r>
      <w:r w:rsidR="00F805DA" w:rsidRPr="003076F2">
        <w:t xml:space="preserve">autistic </w:t>
      </w:r>
      <w:r w:rsidR="00E97599" w:rsidRPr="003076F2">
        <w:t>f</w:t>
      </w:r>
      <w:r w:rsidR="0041730D" w:rsidRPr="003076F2">
        <w:t xml:space="preserve">emales are more likely </w:t>
      </w:r>
      <w:r w:rsidR="00F805DA" w:rsidRPr="003076F2">
        <w:t xml:space="preserve">than autistic males </w:t>
      </w:r>
      <w:r w:rsidR="0041730D" w:rsidRPr="003076F2">
        <w:t xml:space="preserve">to exhibit more ‘severe’ autistic characteristics, with a higher proportion of autistic </w:t>
      </w:r>
      <w:r w:rsidR="00D923A6">
        <w:t>females</w:t>
      </w:r>
      <w:r w:rsidR="00D923A6" w:rsidRPr="003076F2">
        <w:t xml:space="preserve"> </w:t>
      </w:r>
      <w:r w:rsidR="00313E16" w:rsidRPr="003076F2">
        <w:t>having</w:t>
      </w:r>
      <w:r w:rsidR="0041730D" w:rsidRPr="003076F2">
        <w:t xml:space="preserve"> an </w:t>
      </w:r>
      <w:r w:rsidR="00313E16" w:rsidRPr="003076F2">
        <w:t xml:space="preserve">accompanying </w:t>
      </w:r>
      <w:r w:rsidR="0041730D" w:rsidRPr="003076F2">
        <w:t xml:space="preserve">intellectual disability than </w:t>
      </w:r>
      <w:r w:rsidR="00D923A6">
        <w:t>males</w:t>
      </w:r>
      <w:r w:rsidR="00FC7A16" w:rsidRPr="003076F2">
        <w:t>.</w:t>
      </w:r>
      <w:r w:rsidR="00FF029E" w:rsidRPr="003076F2">
        <w:t xml:space="preserve"> </w:t>
      </w:r>
      <w:r w:rsidR="00D835F0" w:rsidRPr="003076F2">
        <w:rPr>
          <w:rFonts w:eastAsia="Calibri"/>
        </w:rPr>
        <w:t>Specifically, t</w:t>
      </w:r>
      <w:r w:rsidR="00FF029E" w:rsidRPr="003076F2">
        <w:rPr>
          <w:rFonts w:eastAsia="Calibri"/>
        </w:rPr>
        <w:t xml:space="preserve">he male to female ratio is higher (10:1) in individuals with higher IQs, and lower (2:1) in individuals with </w:t>
      </w:r>
      <w:r w:rsidR="007463B3" w:rsidRPr="003076F2">
        <w:rPr>
          <w:rFonts w:eastAsia="Calibri"/>
        </w:rPr>
        <w:t>co-occurring</w:t>
      </w:r>
      <w:r w:rsidR="00FF029E" w:rsidRPr="003076F2">
        <w:rPr>
          <w:rFonts w:eastAsia="Calibri"/>
        </w:rPr>
        <w:t xml:space="preserve"> intellectual disability</w:t>
      </w:r>
      <w:r w:rsidR="00820055" w:rsidRPr="003076F2">
        <w:rPr>
          <w:rFonts w:eastAsia="Calibri"/>
        </w:rPr>
        <w:t xml:space="preserve"> (ID)</w:t>
      </w:r>
      <w:r w:rsidR="00FF029E" w:rsidRPr="003076F2">
        <w:rPr>
          <w:rFonts w:eastAsia="Calibri"/>
        </w:rPr>
        <w:t xml:space="preserve"> </w:t>
      </w:r>
      <w:r w:rsidR="008F1FB7">
        <w:rPr>
          <w:rFonts w:eastAsia="Calibri"/>
        </w:rPr>
        <w:fldChar w:fldCharType="begin"/>
      </w:r>
      <w:r w:rsidR="00031151">
        <w:rPr>
          <w:rFonts w:eastAsia="Calibri"/>
        </w:rPr>
        <w:instrText xml:space="preserve"> ADDIN EN.CITE &lt;EndNote&gt;&lt;Cite&gt;&lt;Author&gt;Fombonne&lt;/Author&gt;&lt;Year&gt;2009&lt;/Year&gt;&lt;RecNum&gt;785&lt;/RecNum&gt;&lt;DisplayText&gt;[47]&lt;/DisplayText&gt;&lt;record&gt;&lt;rec-number&gt;785&lt;/rec-number&gt;&lt;foreign-keys&gt;&lt;key app="EN" db-id="f9afr5w2dew9afeza9sxpvrlvrf92zssvfpp" timestamp="1687773061"&gt;785&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008F1FB7">
        <w:rPr>
          <w:rFonts w:eastAsia="Calibri"/>
        </w:rPr>
        <w:fldChar w:fldCharType="separate"/>
      </w:r>
      <w:r w:rsidR="00031151">
        <w:rPr>
          <w:rFonts w:eastAsia="Calibri"/>
          <w:noProof/>
        </w:rPr>
        <w:t>[</w:t>
      </w:r>
      <w:hyperlink w:anchor="_ENREF_47" w:tooltip="Fombonne, 2009 #785" w:history="1">
        <w:r w:rsidR="006525B5">
          <w:rPr>
            <w:rFonts w:eastAsia="Calibri"/>
            <w:noProof/>
          </w:rPr>
          <w:t>47</w:t>
        </w:r>
      </w:hyperlink>
      <w:r w:rsidR="00031151">
        <w:rPr>
          <w:rFonts w:eastAsia="Calibri"/>
          <w:noProof/>
        </w:rPr>
        <w:t>]</w:t>
      </w:r>
      <w:r w:rsidR="008F1FB7">
        <w:rPr>
          <w:rFonts w:eastAsia="Calibri"/>
        </w:rPr>
        <w:fldChar w:fldCharType="end"/>
      </w:r>
      <w:r w:rsidR="00FF029E" w:rsidRPr="003076F2">
        <w:rPr>
          <w:rFonts w:eastAsia="Calibri"/>
        </w:rPr>
        <w:t>.</w:t>
      </w:r>
      <w:r w:rsidR="0041730D" w:rsidRPr="003076F2">
        <w:t xml:space="preserve"> </w:t>
      </w:r>
    </w:p>
    <w:p w14:paraId="6E420F36" w14:textId="501D3114" w:rsidR="00F377E7" w:rsidRPr="003076F2" w:rsidRDefault="00CE0A0D" w:rsidP="00FF029E">
      <w:pPr>
        <w:pStyle w:val="GLBodytext"/>
      </w:pPr>
      <w:r w:rsidRPr="003076F2">
        <w:t>To explain</w:t>
      </w:r>
      <w:r w:rsidR="00970FDE" w:rsidRPr="003076F2">
        <w:t xml:space="preserve"> th</w:t>
      </w:r>
      <w:r w:rsidR="006B4209" w:rsidRPr="003076F2">
        <w:t>is significant variation</w:t>
      </w:r>
      <w:r w:rsidRPr="003076F2">
        <w:t xml:space="preserve">, </w:t>
      </w:r>
      <w:r w:rsidR="007F7644">
        <w:t xml:space="preserve">some </w:t>
      </w:r>
      <w:r w:rsidR="00970FDE" w:rsidRPr="003076F2">
        <w:t>theories have suggested biological (male) sex as an aetiological factor</w:t>
      </w:r>
      <w:r w:rsidR="00BF4902">
        <w:t xml:space="preserve"> (</w:t>
      </w:r>
      <w:r w:rsidR="0093371E">
        <w:t xml:space="preserve">given that sex commonly correlates </w:t>
      </w:r>
      <w:r w:rsidR="009A22CA">
        <w:t>to</w:t>
      </w:r>
      <w:r w:rsidR="0093371E">
        <w:t xml:space="preserve"> gender</w:t>
      </w:r>
      <w:r w:rsidR="00BF4902">
        <w:t>)</w:t>
      </w:r>
      <w:r w:rsidR="004952DF" w:rsidRPr="003076F2">
        <w:t xml:space="preserve">. </w:t>
      </w:r>
      <w:r w:rsidR="007F7644">
        <w:rPr>
          <w:rFonts w:ascii="Arial" w:hAnsi="Arial" w:cs="Arial"/>
          <w:sz w:val="22"/>
          <w:szCs w:val="22"/>
        </w:rPr>
        <w:t>Such</w:t>
      </w:r>
      <w:r w:rsidR="00545896" w:rsidRPr="00BD2990">
        <w:rPr>
          <w:rFonts w:ascii="Arial" w:hAnsi="Arial" w:cs="Arial"/>
          <w:sz w:val="22"/>
          <w:szCs w:val="22"/>
        </w:rPr>
        <w:t xml:space="preserve"> models presume ‘male’ to mean ‘cisgender male’</w:t>
      </w:r>
      <w:r w:rsidR="00C531D3">
        <w:rPr>
          <w:rFonts w:ascii="Arial" w:hAnsi="Arial" w:cs="Arial"/>
          <w:sz w:val="22"/>
          <w:szCs w:val="22"/>
        </w:rPr>
        <w:t xml:space="preserve"> and </w:t>
      </w:r>
      <w:r w:rsidR="0089023E">
        <w:rPr>
          <w:rFonts w:ascii="Arial" w:hAnsi="Arial" w:cs="Arial"/>
          <w:sz w:val="22"/>
          <w:szCs w:val="22"/>
        </w:rPr>
        <w:t>ignore</w:t>
      </w:r>
      <w:r w:rsidR="00C531D3">
        <w:rPr>
          <w:rFonts w:ascii="Arial" w:hAnsi="Arial" w:cs="Arial"/>
          <w:sz w:val="22"/>
          <w:szCs w:val="22"/>
        </w:rPr>
        <w:t xml:space="preserve"> transgender </w:t>
      </w:r>
      <w:r w:rsidR="00606E9F">
        <w:rPr>
          <w:rFonts w:ascii="Arial" w:hAnsi="Arial" w:cs="Arial"/>
          <w:sz w:val="22"/>
          <w:szCs w:val="22"/>
        </w:rPr>
        <w:t>men</w:t>
      </w:r>
      <w:r w:rsidR="00545896" w:rsidRPr="00BD2990">
        <w:rPr>
          <w:rFonts w:ascii="Arial" w:hAnsi="Arial" w:cs="Arial"/>
          <w:sz w:val="22"/>
          <w:szCs w:val="22"/>
        </w:rPr>
        <w:t>.</w:t>
      </w:r>
      <w:r w:rsidR="007F7644">
        <w:rPr>
          <w:rFonts w:ascii="Arial" w:hAnsi="Arial" w:cs="Arial"/>
          <w:sz w:val="22"/>
          <w:szCs w:val="22"/>
        </w:rPr>
        <w:t xml:space="preserve"> </w:t>
      </w:r>
      <w:r w:rsidR="004952DF" w:rsidRPr="003076F2">
        <w:t xml:space="preserve">The </w:t>
      </w:r>
      <w:r w:rsidR="00AA2DD2">
        <w:t xml:space="preserve">problematic </w:t>
      </w:r>
      <w:r w:rsidR="00AA2DD2">
        <w:fldChar w:fldCharType="begin"/>
      </w:r>
      <w:r w:rsidR="00031151">
        <w:instrText xml:space="preserve"> ADDIN EN.CITE &lt;EndNote&gt;&lt;Cite&gt;&lt;Author&gt;Ridley&lt;/Author&gt;&lt;Year&gt;2019&lt;/Year&gt;&lt;RecNum&gt;1435&lt;/RecNum&gt;&lt;DisplayText&gt;[48]&lt;/DisplayText&gt;&lt;record&gt;&lt;rec-number&gt;1435&lt;/rec-number&gt;&lt;foreign-keys&gt;&lt;key app="EN" db-id="f9afr5w2dew9afeza9sxpvrlvrf92zssvfpp" timestamp="1713856665"&gt;1435&lt;/key&gt;&lt;/foreign-keys&gt;&lt;ref-type name="Journal Article"&gt;17&lt;/ref-type&gt;&lt;contributors&gt;&lt;authors&gt;&lt;author&gt;Ridley, Rosalind&lt;/author&gt;&lt;/authors&gt;&lt;/contributors&gt;&lt;titles&gt;&lt;title&gt;Some difficulties behind the concept of the ‘Extreme male brain’ in autism research. A theoretical review&lt;/title&gt;&lt;secondary-title&gt;Research in Autism Spectrum Disorders&lt;/secondary-title&gt;&lt;/titles&gt;&lt;periodical&gt;&lt;full-title&gt;Research in Autism Spectrum Disorders&lt;/full-title&gt;&lt;/periodical&gt;&lt;pages&gt;19-27&lt;/pages&gt;&lt;volume&gt;57&lt;/volume&gt;&lt;keywords&gt;&lt;keyword&gt;Extreme male brain&lt;/keyword&gt;&lt;keyword&gt;Gender&lt;/keyword&gt;&lt;keyword&gt;Autism&lt;/keyword&gt;&lt;keyword&gt;Asperger’s syndrome&lt;/keyword&gt;&lt;/keywords&gt;&lt;dates&gt;&lt;year&gt;2019&lt;/year&gt;&lt;pub-dates&gt;&lt;date&gt;2019/01/01/&lt;/date&gt;&lt;/pub-dates&gt;&lt;/dates&gt;&lt;isbn&gt;1750-9467&lt;/isbn&gt;&lt;urls&gt;&lt;related-urls&gt;&lt;url&gt;https://www.sciencedirect.com/science/article/pii/S1750946718301417&lt;/url&gt;&lt;/related-urls&gt;&lt;/urls&gt;&lt;electronic-resource-num&gt;https://doi.org/10.1016/j.rasd.2018.09.007&lt;/electronic-resource-num&gt;&lt;/record&gt;&lt;/Cite&gt;&lt;/EndNote&gt;</w:instrText>
      </w:r>
      <w:r w:rsidR="00AA2DD2">
        <w:fldChar w:fldCharType="separate"/>
      </w:r>
      <w:r w:rsidR="00031151">
        <w:rPr>
          <w:noProof/>
        </w:rPr>
        <w:t>[</w:t>
      </w:r>
      <w:hyperlink w:anchor="_ENREF_48" w:tooltip="Ridley, 2019 #1435" w:history="1">
        <w:r w:rsidR="006525B5">
          <w:rPr>
            <w:noProof/>
          </w:rPr>
          <w:t>48</w:t>
        </w:r>
      </w:hyperlink>
      <w:r w:rsidR="00031151">
        <w:rPr>
          <w:noProof/>
        </w:rPr>
        <w:t>]</w:t>
      </w:r>
      <w:r w:rsidR="00AA2DD2">
        <w:fldChar w:fldCharType="end"/>
      </w:r>
      <w:r w:rsidR="00AA2DD2">
        <w:t xml:space="preserve"> </w:t>
      </w:r>
      <w:r w:rsidR="004952DF" w:rsidRPr="003076F2">
        <w:t xml:space="preserve">‘extreme male brain’ theory </w:t>
      </w:r>
      <w:r w:rsidR="008F1FB7">
        <w:rPr>
          <w:rFonts w:eastAsia="Calibri"/>
          <w:color w:val="000000"/>
          <w:lang w:val="en-GB"/>
        </w:rPr>
        <w:fldChar w:fldCharType="begin"/>
      </w:r>
      <w:r w:rsidR="00031151">
        <w:rPr>
          <w:rFonts w:eastAsia="Calibri"/>
          <w:color w:val="000000"/>
          <w:lang w:val="en-GB"/>
        </w:rPr>
        <w:instrText xml:space="preserve"> ADDIN EN.CITE &lt;EndNote&gt;&lt;Cite&gt;&lt;Author&gt;Baron-Cohen&lt;/Author&gt;&lt;Year&gt;2004&lt;/Year&gt;&lt;RecNum&gt;1416&lt;/RecNum&gt;&lt;DisplayText&gt;[49]&lt;/DisplayText&gt;&lt;record&gt;&lt;rec-number&gt;1416&lt;/rec-number&gt;&lt;foreign-keys&gt;&lt;key app="EN" db-id="f9afr5w2dew9afeza9sxpvrlvrf92zssvfpp" timestamp="1701197266"&gt;1416&lt;/key&gt;&lt;/foreign-keys&gt;&lt;ref-type name="Journal Article"&gt;17&lt;/ref-type&gt;&lt;contributors&gt;&lt;authors&gt;&lt;author&gt;Baron-Cohen, S.&lt;/author&gt;&lt;author&gt;Wheelwright, S.&lt;/author&gt;&lt;/authors&gt;&lt;/contributors&gt;&lt;auth-address&gt;Autism Research Centre, Department of Experimental Psychology, University of Cambridge, Douglas House, 18b Trumpington Rd., CB2 2AH United Kingdom.&lt;/auth-address&gt;&lt;titles&gt;&lt;title&gt;The empathy quotient: an investigation of adults with Asperger syndrome or high functioning autism, and normal sex differences&lt;/title&gt;&lt;secondary-title&gt;J Autism Dev Disord&lt;/secondary-title&gt;&lt;/titles&gt;&lt;periodical&gt;&lt;full-title&gt;J Autism Dev Disord&lt;/full-title&gt;&lt;/periodical&gt;&lt;pages&gt;163-75&lt;/pages&gt;&lt;volume&gt;34&lt;/volume&gt;&lt;number&gt;2&lt;/number&gt;&lt;keywords&gt;&lt;keyword&gt;Adolescent&lt;/keyword&gt;&lt;keyword&gt;Adult&lt;/keyword&gt;&lt;keyword&gt;Asperger Syndrome/*diagnosis/*psychology&lt;/keyword&gt;&lt;keyword&gt;Autistic Disorder/*diagnosis/*psychology&lt;/keyword&gt;&lt;keyword&gt;*Empathy&lt;/keyword&gt;&lt;keyword&gt;Female&lt;/keyword&gt;&lt;keyword&gt;Humans&lt;/keyword&gt;&lt;keyword&gt;Male&lt;/keyword&gt;&lt;keyword&gt;Middle Aged&lt;/keyword&gt;&lt;keyword&gt;*Psychological Tests&lt;/keyword&gt;&lt;keyword&gt;Psychological Theory&lt;/keyword&gt;&lt;keyword&gt;*Sex Characteristics&lt;/keyword&gt;&lt;keyword&gt;Surveys and Questionnaires&lt;/keyword&gt;&lt;/keywords&gt;&lt;dates&gt;&lt;year&gt;2004&lt;/year&gt;&lt;pub-dates&gt;&lt;date&gt;Apr&lt;/date&gt;&lt;/pub-dates&gt;&lt;/dates&gt;&lt;isbn&gt;0162-3257 (Print)&amp;#xD;0162-3257&lt;/isbn&gt;&lt;accession-num&gt;15162935&lt;/accession-num&gt;&lt;urls&gt;&lt;/urls&gt;&lt;electronic-resource-num&gt;10.1023/b:jadd.0000022607.19833.00&lt;/electronic-resource-num&gt;&lt;remote-database-provider&gt;NLM&lt;/remote-database-provider&gt;&lt;language&gt;eng&lt;/language&gt;&lt;/record&gt;&lt;/Cite&gt;&lt;/EndNote&gt;</w:instrText>
      </w:r>
      <w:r w:rsidR="008F1FB7">
        <w:rPr>
          <w:rFonts w:eastAsia="Calibri"/>
          <w:color w:val="000000"/>
          <w:lang w:val="en-GB"/>
        </w:rPr>
        <w:fldChar w:fldCharType="separate"/>
      </w:r>
      <w:r w:rsidR="00031151">
        <w:rPr>
          <w:rFonts w:eastAsia="Calibri"/>
          <w:noProof/>
          <w:color w:val="000000"/>
          <w:lang w:val="en-GB"/>
        </w:rPr>
        <w:t>[</w:t>
      </w:r>
      <w:hyperlink w:anchor="_ENREF_49" w:tooltip="Baron-Cohen, 2004 #1416" w:history="1">
        <w:r w:rsidR="006525B5">
          <w:rPr>
            <w:rFonts w:eastAsia="Calibri"/>
            <w:noProof/>
            <w:color w:val="000000"/>
            <w:lang w:val="en-GB"/>
          </w:rPr>
          <w:t>49</w:t>
        </w:r>
      </w:hyperlink>
      <w:r w:rsidR="00031151">
        <w:rPr>
          <w:rFonts w:eastAsia="Calibri"/>
          <w:noProof/>
          <w:color w:val="000000"/>
          <w:lang w:val="en-GB"/>
        </w:rPr>
        <w:t>]</w:t>
      </w:r>
      <w:r w:rsidR="008F1FB7">
        <w:rPr>
          <w:rFonts w:eastAsia="Calibri"/>
          <w:color w:val="000000"/>
          <w:lang w:val="en-GB"/>
        </w:rPr>
        <w:fldChar w:fldCharType="end"/>
      </w:r>
      <w:r w:rsidR="00AA2DD2">
        <w:rPr>
          <w:rFonts w:eastAsia="Calibri"/>
          <w:color w:val="000000"/>
          <w:lang w:val="en-GB"/>
        </w:rPr>
        <w:t xml:space="preserve"> </w:t>
      </w:r>
      <w:r w:rsidR="004952DF" w:rsidRPr="003076F2">
        <w:rPr>
          <w:rFonts w:eastAsia="Calibri"/>
        </w:rPr>
        <w:t xml:space="preserve">suggests autistic individuals </w:t>
      </w:r>
      <w:r w:rsidR="004952DF" w:rsidRPr="003076F2">
        <w:t>process the world through a ‘male’ lens and take an interest in stereotypically male topics, whilst having trouble with tasks that females are supposedly better at, such as grasping social cues. An alternative theory for the gender disparity is the</w:t>
      </w:r>
      <w:r w:rsidRPr="003076F2">
        <w:t xml:space="preserve"> </w:t>
      </w:r>
      <w:r w:rsidR="00F805DA" w:rsidRPr="003076F2">
        <w:t>‘</w:t>
      </w:r>
      <w:r w:rsidR="00970FDE" w:rsidRPr="003076F2">
        <w:t>female protective effect</w:t>
      </w:r>
      <w:r w:rsidRPr="003076F2">
        <w:t>.</w:t>
      </w:r>
      <w:r w:rsidR="00F805DA" w:rsidRPr="003076F2">
        <w:t>’</w:t>
      </w:r>
      <w:r w:rsidR="00970FDE" w:rsidRPr="003076F2">
        <w:t xml:space="preserve"> </w:t>
      </w:r>
      <w:r w:rsidR="00A2400E" w:rsidRPr="003076F2">
        <w:t>T</w:t>
      </w:r>
      <w:r w:rsidRPr="003076F2">
        <w:t xml:space="preserve">his </w:t>
      </w:r>
      <w:r w:rsidR="00451DB0" w:rsidRPr="003076F2">
        <w:t xml:space="preserve">suggests that </w:t>
      </w:r>
      <w:r w:rsidR="00970FDE" w:rsidRPr="003076F2">
        <w:t xml:space="preserve">females require </w:t>
      </w:r>
      <w:r w:rsidR="00A2400E" w:rsidRPr="003076F2">
        <w:t xml:space="preserve">a </w:t>
      </w:r>
      <w:r w:rsidR="00970FDE" w:rsidRPr="003076F2">
        <w:t xml:space="preserve">greater genetic/environmental ‘load’ than males to be affected </w:t>
      </w:r>
      <w:r w:rsidR="008F1FB7">
        <w:fldChar w:fldCharType="begin"/>
      </w:r>
      <w:r w:rsidR="00031151">
        <w:instrText xml:space="preserve"> ADDIN EN.CITE &lt;EndNote&gt;&lt;Cite&gt;&lt;Author&gt;Elsabbagh&lt;/Author&gt;&lt;Year&gt;2020&lt;/Year&gt;&lt;RecNum&gt;1387&lt;/RecNum&gt;&lt;DisplayText&gt;[50, 51]&lt;/DisplayText&gt;&lt;record&gt;&lt;rec-number&gt;1387&lt;/rec-number&gt;&lt;foreign-keys&gt;&lt;key app="EN" db-id="f9afr5w2dew9afeza9sxpvrlvrf92zssvfpp" timestamp="1699637241"&gt;1387&lt;/key&gt;&lt;/foreign-keys&gt;&lt;ref-type name="Journal Article"&gt;17&lt;/ref-type&gt;&lt;contributors&gt;&lt;authors&gt;&lt;author&gt;Elsabbagh, M.&lt;/author&gt;&lt;/authors&gt;&lt;/contributors&gt;&lt;titles&gt;&lt;title&gt;Linking risk factors and outcomes in autism spectrum disorder: is there evidence for resilience?&lt;/title&gt;&lt;secondary-title&gt;BMJ&lt;/secondary-title&gt;&lt;/titles&gt;&lt;periodical&gt;&lt;full-title&gt;BMJ&lt;/full-title&gt;&lt;/periodical&gt;&lt;pages&gt;l6880&lt;/pages&gt;&lt;volume&gt;368&lt;/volume&gt;&lt;dates&gt;&lt;year&gt;2020&lt;/year&gt;&lt;/dates&gt;&lt;urls&gt;&lt;related-urls&gt;&lt;url&gt;http://www.bmj.com/content/368/bmj.l6880.abstract&lt;/url&gt;&lt;/related-urls&gt;&lt;/urls&gt;&lt;electronic-resource-num&gt;10.1136/bmj.l6880&lt;/electronic-resource-num&gt;&lt;/record&gt;&lt;/Cite&gt;&lt;Cite&gt;&lt;Author&gt;Lord&lt;/Author&gt;&lt;Year&gt;2018&lt;/Year&gt;&lt;RecNum&gt;1386&lt;/RecNum&gt;&lt;record&gt;&lt;rec-number&gt;1386&lt;/rec-number&gt;&lt;foreign-keys&gt;&lt;key app="EN" db-id="f9afr5w2dew9afeza9sxpvrlvrf92zssvfpp" timestamp="1699637191"&gt;1386&lt;/key&gt;&lt;/foreign-keys&gt;&lt;ref-type name="Journal Article"&gt;17&lt;/ref-type&gt;&lt;contributors&gt;&lt;authors&gt;&lt;author&gt;Lord, Catherine&lt;/author&gt;&lt;author&gt;Elsabbagh, Mayada&lt;/author&gt;&lt;author&gt;Baird, Gillian&lt;/author&gt;&lt;author&gt;Veenstra-Vanderweele, Jeremy&lt;/author&gt;&lt;/authors&gt;&lt;/contributors&gt;&lt;titles&gt;&lt;title&gt;Autism spectrum disorder&lt;/title&gt;&lt;secondary-title&gt;The Lancet&lt;/secondary-title&gt;&lt;/titles&gt;&lt;periodical&gt;&lt;full-title&gt;The Lancet&lt;/full-title&gt;&lt;/periodical&gt;&lt;pages&gt;508-520&lt;/pages&gt;&lt;volume&gt;392&lt;/volume&gt;&lt;number&gt;10146&lt;/number&gt;&lt;dates&gt;&lt;year&gt;2018&lt;/year&gt;&lt;/dates&gt;&lt;publisher&gt;Elsevier&lt;/publisher&gt;&lt;isbn&gt;0140-6736&lt;/isbn&gt;&lt;urls&gt;&lt;related-urls&gt;&lt;url&gt;https://doi.org/10.1016/S0140-6736(18)31129-2&lt;/url&gt;&lt;/related-urls&gt;&lt;/urls&gt;&lt;electronic-resource-num&gt;10.1016/S0140-6736(18)31129-2&lt;/electronic-resource-num&gt;&lt;access-date&gt;2023/11/10&lt;/access-date&gt;&lt;/record&gt;&lt;/Cite&gt;&lt;/EndNote&gt;</w:instrText>
      </w:r>
      <w:r w:rsidR="008F1FB7">
        <w:fldChar w:fldCharType="separate"/>
      </w:r>
      <w:r w:rsidR="00031151">
        <w:rPr>
          <w:noProof/>
        </w:rPr>
        <w:t>[</w:t>
      </w:r>
      <w:hyperlink w:anchor="_ENREF_50" w:tooltip="Elsabbagh, 2020 #1387" w:history="1">
        <w:r w:rsidR="006525B5">
          <w:rPr>
            <w:noProof/>
          </w:rPr>
          <w:t>50</w:t>
        </w:r>
      </w:hyperlink>
      <w:r w:rsidR="00031151">
        <w:rPr>
          <w:noProof/>
        </w:rPr>
        <w:t xml:space="preserve">, </w:t>
      </w:r>
      <w:hyperlink w:anchor="_ENREF_51" w:tooltip="Lord, 2018 #1386" w:history="1">
        <w:r w:rsidR="006525B5">
          <w:rPr>
            <w:noProof/>
          </w:rPr>
          <w:t>51</w:t>
        </w:r>
      </w:hyperlink>
      <w:r w:rsidR="00031151">
        <w:rPr>
          <w:noProof/>
        </w:rPr>
        <w:t>]</w:t>
      </w:r>
      <w:r w:rsidR="008F1FB7">
        <w:fldChar w:fldCharType="end"/>
      </w:r>
      <w:r w:rsidR="00970FDE" w:rsidRPr="003076F2">
        <w:t>.</w:t>
      </w:r>
      <w:r w:rsidR="00917D4D" w:rsidRPr="003076F2">
        <w:t xml:space="preserve"> </w:t>
      </w:r>
      <w:r w:rsidR="00C7287B" w:rsidRPr="003076F2">
        <w:t xml:space="preserve">It has also been theorised that females with a higher IQ have better adaptation and compensation abilities than their male peers which prevent autistic characteristics reaching a diagnostic threshold </w:t>
      </w:r>
      <w:r w:rsidR="008F1FB7">
        <w:fldChar w:fldCharType="begin">
          <w:fldData xml:space="preserve">PEVuZE5vdGU+PENpdGU+PEF1dGhvcj5Ed29yenluc2tpPC9BdXRob3I+PFllYXI+MjAxMjwvWWVh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</w:fldData>
        </w:fldChar>
      </w:r>
      <w:r w:rsidR="00031151">
        <w:instrText xml:space="preserve"> ADDIN EN.CITE </w:instrText>
      </w:r>
      <w:r w:rsidR="00031151">
        <w:fldChar w:fldCharType="begin">
          <w:fldData xml:space="preserve">PEVuZE5vdGU+PENpdGU+PEF1dGhvcj5Ed29yenluc2tpPC9BdXRob3I+PFllYXI+MjAxMjwvWWVh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</w:fldData>
        </w:fldChar>
      </w:r>
      <w:r w:rsidR="00031151">
        <w:instrText xml:space="preserve"> ADDIN EN.CITE.DATA </w:instrText>
      </w:r>
      <w:r w:rsidR="00031151">
        <w:fldChar w:fldCharType="end"/>
      </w:r>
      <w:r w:rsidR="008F1FB7">
        <w:fldChar w:fldCharType="separate"/>
      </w:r>
      <w:r w:rsidR="00031151">
        <w:rPr>
          <w:noProof/>
        </w:rPr>
        <w:t>[</w:t>
      </w:r>
      <w:hyperlink w:anchor="_ENREF_52" w:tooltip="Dworzynski, 2012 #1401" w:history="1">
        <w:r w:rsidR="006525B5">
          <w:rPr>
            <w:noProof/>
          </w:rPr>
          <w:t>52</w:t>
        </w:r>
      </w:hyperlink>
      <w:r w:rsidR="00031151">
        <w:rPr>
          <w:noProof/>
        </w:rPr>
        <w:t>]</w:t>
      </w:r>
      <w:r w:rsidR="008F1FB7">
        <w:fldChar w:fldCharType="end"/>
      </w:r>
      <w:r w:rsidR="00C7287B" w:rsidRPr="003076F2">
        <w:t>.</w:t>
      </w:r>
      <w:r w:rsidR="008109A6" w:rsidRPr="003076F2">
        <w:t xml:space="preserve"> </w:t>
      </w:r>
    </w:p>
    <w:p w14:paraId="7C41123F" w14:textId="4030DE16" w:rsidR="00026D75" w:rsidRPr="003076F2" w:rsidRDefault="00026D75" w:rsidP="00026D75">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3076F2">
        <w:t xml:space="preserve">Note that consistent with the strengths-based kaupapa of the Autism Guideline, caution should be taken in discussing theories relating to causation. This </w:t>
      </w:r>
      <w:r w:rsidR="0049243C" w:rsidRPr="003076F2">
        <w:t>discussion</w:t>
      </w:r>
      <w:r w:rsidRPr="003076F2">
        <w:t xml:space="preserve"> can be used to frame autism as a condition to be avoided or cured. These models will not be explored in any depth as they are not considered relevant to improving the lives of autistic people.</w:t>
      </w:r>
    </w:p>
    <w:p w14:paraId="25FC2AE2" w14:textId="6328434F" w:rsidR="008109A6" w:rsidRPr="003076F2" w:rsidRDefault="001A37DD" w:rsidP="00032D30">
      <w:pPr>
        <w:pStyle w:val="GLBodytext"/>
      </w:pPr>
      <w:r w:rsidRPr="003076F2">
        <w:lastRenderedPageBreak/>
        <w:t xml:space="preserve">Complicating inference about sex as a biological factor </w:t>
      </w:r>
      <w:r w:rsidR="008109A6" w:rsidRPr="003076F2">
        <w:t xml:space="preserve">is </w:t>
      </w:r>
      <w:r w:rsidR="008109A6" w:rsidRPr="003076F2">
        <w:rPr>
          <w:rFonts w:eastAsia="Calibri"/>
        </w:rPr>
        <w:t xml:space="preserve">accumulating evidence that females have historically been under-diagnosed in the community across the lifespan </w:t>
      </w:r>
      <w:r w:rsidR="008F1FB7">
        <w:rPr>
          <w:rFonts w:eastAsia="Calibri"/>
        </w:rPr>
        <w:fldChar w:fldCharType="begin"/>
      </w:r>
      <w:r w:rsidR="00031151">
        <w:rPr>
          <w:rFonts w:eastAsia="Calibri"/>
        </w:rPr>
        <w:instrText xml:space="preserve"> ADDIN EN.CITE &lt;EndNote&gt;&lt;Cite&gt;&lt;Author&gt;Scottish Intercollegiate Guidelines Network&lt;/Author&gt;&lt;Year&gt;2016&lt;/Year&gt;&lt;RecNum&gt;756&lt;/RecNum&gt;&lt;DisplayText&gt;[53]&lt;/DisplayText&gt;&lt;record&gt;&lt;rec-number&gt;756&lt;/rec-number&gt;&lt;foreign-keys&gt;&lt;key app="EN" db-id="f9afr5w2dew9afeza9sxpvrlvrf92zssvfpp" timestamp="1687773061"&gt;756&lt;/key&gt;&lt;/foreign-keys&gt;&lt;ref-type name="Web Page"&gt;12&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008F1FB7">
        <w:rPr>
          <w:rFonts w:eastAsia="Calibri"/>
        </w:rPr>
        <w:fldChar w:fldCharType="separate"/>
      </w:r>
      <w:r w:rsidR="00031151">
        <w:rPr>
          <w:rFonts w:eastAsia="Calibri"/>
          <w:noProof/>
        </w:rPr>
        <w:t>[</w:t>
      </w:r>
      <w:hyperlink w:anchor="_ENREF_53" w:tooltip="Scottish Intercollegiate Guidelines Network, 2016 #756" w:history="1">
        <w:r w:rsidR="006525B5">
          <w:rPr>
            <w:rFonts w:eastAsia="Calibri"/>
            <w:noProof/>
          </w:rPr>
          <w:t>53</w:t>
        </w:r>
      </w:hyperlink>
      <w:r w:rsidR="00031151">
        <w:rPr>
          <w:rFonts w:eastAsia="Calibri"/>
          <w:noProof/>
        </w:rPr>
        <w:t>]</w:t>
      </w:r>
      <w:r w:rsidR="008F1FB7">
        <w:rPr>
          <w:rFonts w:eastAsia="Calibri"/>
        </w:rPr>
        <w:fldChar w:fldCharType="end"/>
      </w:r>
      <w:r w:rsidR="008109A6" w:rsidRPr="003076F2">
        <w:rPr>
          <w:rFonts w:eastAsia="Calibri"/>
        </w:rPr>
        <w:t xml:space="preserve">. There has been increasing research interest in the </w:t>
      </w:r>
      <w:r w:rsidR="00C43B3D" w:rsidRPr="003076F2">
        <w:t>contribution of ascertainment biases</w:t>
      </w:r>
      <w:r w:rsidR="004B7997" w:rsidRPr="003076F2">
        <w:t xml:space="preserve"> rooted in sociocultural and gendered contexts</w:t>
      </w:r>
      <w:r w:rsidR="00C43B3D" w:rsidRPr="003076F2">
        <w:t xml:space="preserve"> </w:t>
      </w:r>
      <w:r w:rsidR="008F1FB7">
        <w:fldChar w:fldCharType="begin">
          <w:fldData xml:space="preserve">PEVuZE5vdGU+PENpdGU+PEF1dGhvcj5IdWxsPC9BdXRob3I+PFllYXI+MjAyMDwvWWVhcj48UmVj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0NjYtNDc0PC9wYWdlcz48dm9sdW1lPjU2PC92b2x1
bWU+PG51bWJlcj42PC9udW1iZXI+PGRhdGVzPjx5ZWFyPjIwMTc8L3llYXI+PC9kYXRlcz48dXJs
cz48cmVsYXRlZC11cmxzPjx1cmw+aHR0cHM6Ly9kb2ktb3JnLmV6cHJveHkudXNxLmVkdS5hdS8x
MC4xMDE2L2ouamFhYy4yMDE3LjAzLjAxMzwvdXJsPjwvcmVsYXRlZC11cmxzPjwvdXJscz48L3Jl
Y29yZD48L0NpdGU+PC9FbmROb3RlPgB=
</w:fldData>
        </w:fldChar>
      </w:r>
      <w:r w:rsidR="00031151">
        <w:instrText xml:space="preserve"> ADDIN EN.CITE </w:instrText>
      </w:r>
      <w:r w:rsidR="00031151">
        <w:fldChar w:fldCharType="begin">
          <w:fldData xml:space="preserve">PEVuZE5vdGU+PENpdGU+PEF1dGhvcj5IdWxsPC9BdXRob3I+PFllYXI+MjAyMDwvWWVhcj48UmVj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0NjYtNDc0PC9wYWdlcz48dm9sdW1lPjU2PC92b2x1
bWU+PG51bWJlcj42PC9udW1iZXI+PGRhdGVzPjx5ZWFyPjIwMTc8L3llYXI+PC9kYXRlcz48dXJs
cz48cmVsYXRlZC11cmxzPjx1cmw+aHR0cHM6Ly9kb2ktb3JnLmV6cHJveHkudXNxLmVkdS5hdS8x
MC4xMDE2L2ouamFhYy4yMDE3LjAzLjAxMzwvdXJsPjwvcmVsYXRlZC11cmxzPjwvdXJscz48L3Jl
Y29yZD48L0NpdGU+PC9FbmROb3RlPgB=
</w:fldData>
        </w:fldChar>
      </w:r>
      <w:r w:rsidR="00031151">
        <w:instrText xml:space="preserve"> ADDIN EN.CITE.DATA </w:instrText>
      </w:r>
      <w:r w:rsidR="00031151">
        <w:fldChar w:fldCharType="end"/>
      </w:r>
      <w:r w:rsidR="008F1FB7">
        <w:fldChar w:fldCharType="separate"/>
      </w:r>
      <w:r w:rsidR="00031151">
        <w:rPr>
          <w:noProof/>
        </w:rPr>
        <w:t>[</w:t>
      </w:r>
      <w:hyperlink w:anchor="_ENREF_54" w:tooltip="Hull, 2020 #829" w:history="1">
        <w:r w:rsidR="006525B5">
          <w:rPr>
            <w:noProof/>
          </w:rPr>
          <w:t>54-56</w:t>
        </w:r>
      </w:hyperlink>
      <w:r w:rsidR="00031151">
        <w:rPr>
          <w:noProof/>
        </w:rPr>
        <w:t>]</w:t>
      </w:r>
      <w:r w:rsidR="008F1FB7">
        <w:fldChar w:fldCharType="end"/>
      </w:r>
      <w:r w:rsidR="004B7997" w:rsidRPr="003076F2">
        <w:t xml:space="preserve">. </w:t>
      </w:r>
      <w:r w:rsidR="00FC7A16" w:rsidRPr="003076F2">
        <w:t>Such biases may contribute to the wide variation o</w:t>
      </w:r>
      <w:r w:rsidR="00F805DA" w:rsidRPr="003076F2">
        <w:t>f</w:t>
      </w:r>
      <w:r w:rsidR="00FC7A16" w:rsidRPr="003076F2">
        <w:t xml:space="preserve"> male-to-female ratios exhibited in prevalence statistics. </w:t>
      </w:r>
    </w:p>
    <w:p w14:paraId="1D5965FD" w14:textId="0AF0BF95" w:rsidR="00D069D4" w:rsidRPr="003076F2" w:rsidRDefault="00974AE9" w:rsidP="00032D30">
      <w:pPr>
        <w:pStyle w:val="GLBodytext"/>
        <w:rPr>
          <w:rFonts w:eastAsia="Calibri"/>
        </w:rPr>
      </w:pPr>
      <w:r w:rsidRPr="003076F2">
        <w:t xml:space="preserve">A meta-analysis by </w:t>
      </w:r>
      <w:proofErr w:type="spellStart"/>
      <w:r w:rsidRPr="003076F2">
        <w:t>Loomes</w:t>
      </w:r>
      <w:proofErr w:type="spellEnd"/>
      <w:r w:rsidRPr="003076F2">
        <w:t xml:space="preserve"> et al </w:t>
      </w:r>
      <w:r w:rsidR="008F1FB7">
        <w:fldChar w:fldCharType="begin"/>
      </w:r>
      <w:r w:rsidR="00031151">
        <w:instrText xml:space="preserve"> ADDIN EN.CITE &lt;EndNote&gt;&lt;Cite&gt;&lt;Author&gt;Loomes&lt;/Author&gt;&lt;Year&gt;2017&lt;/Year&gt;&lt;RecNum&gt;830&lt;/RecNum&gt;&lt;DisplayText&gt;[56]&lt;/DisplayText&gt;&lt;record&gt;&lt;rec-number&gt;830&lt;/rec-number&gt;&lt;foreign-keys&gt;&lt;key app="EN" db-id="f9afr5w2dew9afeza9sxpvrlvrf92zssvfpp" timestamp="1687875343"&gt;830&lt;/key&gt;&lt;/foreign-keys&gt;&lt;ref-type name="Journal Article"&gt;17&lt;/ref-type&gt;&lt;contributors&gt;&lt;authors&gt;&lt;author&gt;Loomes, R.&lt;/author&gt;&lt;author&gt;Hull, L.&lt;/author&gt;&lt;author&gt;Mandy, W. P. L. &lt;/author&gt;&lt;/authors&gt;&lt;/contributors&gt;&lt;titles&gt;&lt;title&gt;What is the male-to-female ratio in autism Spectrum disorder? A systematic review and meta-analysis&lt;/title&gt;&lt;secondary-title&gt;Journal of the American Academy of Child &amp;amp; Adolescent Psychiatry&lt;/secondary-title&gt;&lt;/titles&gt;&lt;periodical&gt;&lt;full-title&gt;Journal of the American Academy of Child &amp;amp; Adolescent Psychiatry&lt;/full-title&gt;&lt;/periodical&gt;&lt;pages&gt;466-474&lt;/pages&gt;&lt;volume&gt;56&lt;/volume&gt;&lt;number&gt;6&lt;/number&gt;&lt;dates&gt;&lt;year&gt;2017&lt;/year&gt;&lt;/dates&gt;&lt;urls&gt;&lt;related-urls&gt;&lt;url&gt;https://doi-org.ezproxy.usq.edu.au/10.1016/j.jaac.2017.03.013&lt;/url&gt;&lt;/related-urls&gt;&lt;/urls&gt;&lt;/record&gt;&lt;/Cite&gt;&lt;/EndNote&gt;</w:instrText>
      </w:r>
      <w:r w:rsidR="008F1FB7">
        <w:fldChar w:fldCharType="separate"/>
      </w:r>
      <w:r w:rsidR="00031151">
        <w:rPr>
          <w:noProof/>
        </w:rPr>
        <w:t>[</w:t>
      </w:r>
      <w:hyperlink w:anchor="_ENREF_56" w:tooltip="Loomes, 2017 #830" w:history="1">
        <w:r w:rsidR="006525B5">
          <w:rPr>
            <w:noProof/>
          </w:rPr>
          <w:t>56</w:t>
        </w:r>
      </w:hyperlink>
      <w:r w:rsidR="00031151">
        <w:rPr>
          <w:noProof/>
        </w:rPr>
        <w:t>]</w:t>
      </w:r>
      <w:r w:rsidR="008F1FB7">
        <w:fldChar w:fldCharType="end"/>
      </w:r>
      <w:r w:rsidRPr="003076F2">
        <w:t xml:space="preserve"> compared active case-finding methods (i.e., where a population is screened to identify possibly autistic children who then receive professional diagnostic assessment) with passive case-finding methods (i.e., where databases are reviewed or parents contacted to identify whether children have received an autism diagnosis). The researchers found that the male-to-female ratio was significantly smaller in active case-finding studies than passive case-finding studies (3.25 vs. 4.56). This difference suggests a diagnostic gender bias such that there are </w:t>
      </w:r>
      <w:r w:rsidR="00A67DED">
        <w:t>females</w:t>
      </w:r>
      <w:r w:rsidRPr="003076F2">
        <w:t xml:space="preserve"> in the general population who fulfil criteria for ASD but have not received an autism diagnosis. </w:t>
      </w:r>
    </w:p>
    <w:p w14:paraId="4108D356" w14:textId="50F27F82" w:rsidR="003E0237" w:rsidRPr="003076F2" w:rsidRDefault="003E0237" w:rsidP="00032D30">
      <w:pPr>
        <w:pStyle w:val="GLBodytext"/>
      </w:pPr>
      <w:r w:rsidRPr="003076F2">
        <w:t xml:space="preserve">As reviewed by </w:t>
      </w:r>
      <w:proofErr w:type="spellStart"/>
      <w:r w:rsidRPr="003076F2">
        <w:t>Zeiden</w:t>
      </w:r>
      <w:proofErr w:type="spellEnd"/>
      <w:r w:rsidRPr="003076F2">
        <w:t xml:space="preserve"> et al (2020) </w:t>
      </w:r>
      <w:r w:rsidR="008F1FB7">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 </w:instrText>
      </w:r>
      <w:r w:rsidR="00031151">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45" w:tooltip="Zeidan, 2022 #827" w:history="1">
        <w:r w:rsidR="006525B5">
          <w:rPr>
            <w:noProof/>
          </w:rPr>
          <w:t>45</w:t>
        </w:r>
      </w:hyperlink>
      <w:r w:rsidR="00031151">
        <w:rPr>
          <w:noProof/>
        </w:rPr>
        <w:t>]</w:t>
      </w:r>
      <w:r w:rsidR="008F1FB7">
        <w:fldChar w:fldCharType="end"/>
      </w:r>
      <w:r w:rsidRPr="003076F2">
        <w:t xml:space="preserve">, some researchers have argued that current assessment practices for autism are not optimised for </w:t>
      </w:r>
      <w:r w:rsidR="00D923A6">
        <w:t>female</w:t>
      </w:r>
      <w:r w:rsidR="00A42F67">
        <w:t>s</w:t>
      </w:r>
      <w:r w:rsidRPr="003076F2">
        <w:t xml:space="preserve">. </w:t>
      </w:r>
      <w:r w:rsidR="00BD0226" w:rsidRPr="003076F2">
        <w:t xml:space="preserve">These concerns are shared by </w:t>
      </w:r>
      <w:r w:rsidR="000669D9" w:rsidRPr="003076F2">
        <w:t xml:space="preserve">diagnosing </w:t>
      </w:r>
      <w:r w:rsidR="00BD0226" w:rsidRPr="003076F2">
        <w:t xml:space="preserve">clinicians </w:t>
      </w:r>
      <w:r w:rsidR="008F1FB7">
        <w:fldChar w:fldCharType="begin"/>
      </w:r>
      <w:r w:rsidR="00031151">
        <w:instrText xml:space="preserve"> ADDIN EN.CITE &lt;EndNote&gt;&lt;Cite&gt;&lt;Author&gt;Rogers&lt;/Author&gt;&lt;Year&gt;2015&lt;/Year&gt;&lt;RecNum&gt;1424&lt;/RecNum&gt;&lt;DisplayText&gt;[57]&lt;/DisplayText&gt;&lt;record&gt;&lt;rec-number&gt;1424&lt;/rec-number&gt;&lt;foreign-keys&gt;&lt;key app="EN" db-id="f9afr5w2dew9afeza9sxpvrlvrf92zssvfpp" timestamp="1701287763"&gt;1424&lt;/key&gt;&lt;/foreign-keys&gt;&lt;ref-type name="Journal Article"&gt;17&lt;/ref-type&gt;&lt;contributors&gt;&lt;authors&gt;&lt;author&gt;Rogers, Claire L.&lt;/author&gt;&lt;author&gt;Goddard, Lorna&lt;/author&gt;&lt;author&gt;Hill, Elisabeth L.&lt;/author&gt;&lt;author&gt;Henry, Lucy A.&lt;/author&gt;&lt;author&gt;Crane, Laura&lt;/author&gt;&lt;/authors&gt;&lt;/contributors&gt;&lt;titles&gt;&lt;title&gt;Experiences of diagnosing autism spectrum disorder: A survey of professionals in the United Kingdom&lt;/title&gt;&lt;secondary-title&gt;Autism&lt;/secondary-title&gt;&lt;/titles&gt;&lt;periodical&gt;&lt;full-title&gt;Autism&lt;/full-title&gt;&lt;/periodical&gt;&lt;pages&gt;820-831&lt;/pages&gt;&lt;volume&gt;20&lt;/volume&gt;&lt;number&gt;7&lt;/number&gt;&lt;dates&gt;&lt;year&gt;2015&lt;/year&gt;&lt;pub-dates&gt;&lt;date&gt;2016/10/01&lt;/date&gt;&lt;/pub-dates&gt;&lt;/dates&gt;&lt;publisher&gt;SAGE Publications Ltd&lt;/publisher&gt;&lt;isbn&gt;1362-3613&lt;/isbn&gt;&lt;urls&gt;&lt;related-urls&gt;&lt;url&gt;https://doi.org/10.1177/1362361315611109&lt;/url&gt;&lt;/related-urls&gt;&lt;/urls&gt;&lt;electronic-resource-num&gt;10.1177/1362361315611109&lt;/electronic-resource-num&gt;&lt;access-date&gt;2023/11/29&lt;/access-date&gt;&lt;/record&gt;&lt;/Cite&gt;&lt;/EndNote&gt;</w:instrText>
      </w:r>
      <w:r w:rsidR="008F1FB7">
        <w:fldChar w:fldCharType="separate"/>
      </w:r>
      <w:r w:rsidR="00031151">
        <w:rPr>
          <w:noProof/>
        </w:rPr>
        <w:t>[</w:t>
      </w:r>
      <w:hyperlink w:anchor="_ENREF_57" w:tooltip="Rogers, 2015 #1424" w:history="1">
        <w:r w:rsidR="006525B5">
          <w:rPr>
            <w:noProof/>
          </w:rPr>
          <w:t>57</w:t>
        </w:r>
      </w:hyperlink>
      <w:r w:rsidR="00031151">
        <w:rPr>
          <w:noProof/>
        </w:rPr>
        <w:t>]</w:t>
      </w:r>
      <w:r w:rsidR="008F1FB7">
        <w:fldChar w:fldCharType="end"/>
      </w:r>
      <w:r w:rsidR="00BD0226" w:rsidRPr="003076F2">
        <w:t>.</w:t>
      </w:r>
      <w:r w:rsidR="000669D9" w:rsidRPr="003076F2">
        <w:t xml:space="preserve"> </w:t>
      </w:r>
      <w:r w:rsidRPr="003076F2">
        <w:t xml:space="preserve">As diagnostic criteria are based predominantly on behavioural descriptors, they may be biased towards a male manifestation of the condition, particularly as they have been developed and validated </w:t>
      </w:r>
      <w:r w:rsidR="005E4B18" w:rsidRPr="003076F2">
        <w:t xml:space="preserve">using </w:t>
      </w:r>
      <w:r w:rsidRPr="003076F2">
        <w:t xml:space="preserve">samples which are dominated by males </w:t>
      </w:r>
      <w:r w:rsidR="008F1FB7">
        <w:fldChar w:fldCharType="begin">
          <w:fldData xml:space="preserve">PEVuZE5vdGU+PENpdGU+PEF1dGhvcj5IYW5leTwvQXV0aG9yPjxZZWFyPjIwMTY8L1llYXI+PFJl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</w:fldData>
        </w:fldChar>
      </w:r>
      <w:r w:rsidR="00031151">
        <w:instrText xml:space="preserve"> ADDIN EN.CITE </w:instrText>
      </w:r>
      <w:r w:rsidR="00031151">
        <w:fldChar w:fldCharType="begin">
          <w:fldData xml:space="preserve">PEVuZE5vdGU+PENpdGU+PEF1dGhvcj5IYW5leTwvQXV0aG9yPjxZZWFyPjIwMTY8L1llYXI+PFJl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</w:fldData>
        </w:fldChar>
      </w:r>
      <w:r w:rsidR="00031151">
        <w:instrText xml:space="preserve"> ADDIN EN.CITE.DATA </w:instrText>
      </w:r>
      <w:r w:rsidR="00031151">
        <w:fldChar w:fldCharType="end"/>
      </w:r>
      <w:r w:rsidR="008F1FB7">
        <w:fldChar w:fldCharType="separate"/>
      </w:r>
      <w:r w:rsidR="00031151">
        <w:rPr>
          <w:noProof/>
        </w:rPr>
        <w:t>[</w:t>
      </w:r>
      <w:hyperlink w:anchor="_ENREF_58" w:tooltip="Haney, 2016 #1392" w:history="1">
        <w:r w:rsidR="006525B5">
          <w:rPr>
            <w:noProof/>
          </w:rPr>
          <w:t>58-60</w:t>
        </w:r>
      </w:hyperlink>
      <w:r w:rsidR="00031151">
        <w:rPr>
          <w:noProof/>
        </w:rPr>
        <w:t>]</w:t>
      </w:r>
      <w:r w:rsidR="008F1FB7">
        <w:fldChar w:fldCharType="end"/>
      </w:r>
      <w:r w:rsidR="00032D30" w:rsidRPr="003076F2">
        <w:t>.</w:t>
      </w:r>
      <w:r w:rsidR="008109A6" w:rsidRPr="003076F2">
        <w:t xml:space="preserve"> There has been a growing awareness of gender biases in assessment. </w:t>
      </w:r>
      <w:r w:rsidR="008109A6" w:rsidRPr="003076F2">
        <w:rPr>
          <w:rFonts w:eastAsia="Calibri"/>
        </w:rPr>
        <w:t xml:space="preserve">In recent years there has been a proportionate increase in diagnosis of adult females (from data in Australia and the UK) which may reflect changing recognition and assessment patterns </w:t>
      </w:r>
      <w:r w:rsidR="008F1FB7">
        <w:rPr>
          <w:rFonts w:eastAsia="Calibri"/>
        </w:rPr>
        <w:fldChar w:fldCharType="begin">
          <w:fldData xml:space="preserve">PEVuZE5vdGU+PENpdGU+PEF1dGhvcj5NYXk8L0F1dGhvcj48WWVhcj4yMDE4PC9ZZWFyPjxSZWNO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</w:fldData>
        </w:fldChar>
      </w:r>
      <w:r w:rsidR="00031151">
        <w:rPr>
          <w:rFonts w:eastAsia="Calibri"/>
        </w:rPr>
        <w:instrText xml:space="preserve"> ADDIN EN.CITE </w:instrText>
      </w:r>
      <w:r w:rsidR="00031151">
        <w:rPr>
          <w:rFonts w:eastAsia="Calibri"/>
        </w:rPr>
        <w:fldChar w:fldCharType="begin">
          <w:fldData xml:space="preserve">PEVuZE5vdGU+PENpdGU+PEF1dGhvcj5NYXk8L0F1dGhvcj48WWVhcj4yMDE4PC9ZZWFyPjxSZWNO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8F1FB7">
        <w:rPr>
          <w:rFonts w:eastAsia="Calibri"/>
        </w:rPr>
      </w:r>
      <w:r w:rsidR="008F1FB7">
        <w:rPr>
          <w:rFonts w:eastAsia="Calibri"/>
        </w:rPr>
        <w:fldChar w:fldCharType="separate"/>
      </w:r>
      <w:r w:rsidR="00031151">
        <w:rPr>
          <w:rFonts w:eastAsia="Calibri"/>
          <w:noProof/>
        </w:rPr>
        <w:t>[</w:t>
      </w:r>
      <w:hyperlink w:anchor="_ENREF_61" w:tooltip="May, 2018 #1434" w:history="1">
        <w:r w:rsidR="006525B5">
          <w:rPr>
            <w:rFonts w:eastAsia="Calibri"/>
            <w:noProof/>
          </w:rPr>
          <w:t>61</w:t>
        </w:r>
      </w:hyperlink>
      <w:r w:rsidR="00031151">
        <w:rPr>
          <w:rFonts w:eastAsia="Calibri"/>
          <w:noProof/>
        </w:rPr>
        <w:t xml:space="preserve">, </w:t>
      </w:r>
      <w:hyperlink w:anchor="_ENREF_62" w:tooltip="Russell, 2022 #1433" w:history="1">
        <w:r w:rsidR="006525B5">
          <w:rPr>
            <w:rFonts w:eastAsia="Calibri"/>
            <w:noProof/>
          </w:rPr>
          <w:t>62</w:t>
        </w:r>
      </w:hyperlink>
      <w:r w:rsidR="00031151">
        <w:rPr>
          <w:rFonts w:eastAsia="Calibri"/>
          <w:noProof/>
        </w:rPr>
        <w:t>]</w:t>
      </w:r>
      <w:r w:rsidR="008F1FB7">
        <w:rPr>
          <w:rFonts w:eastAsia="Calibri"/>
        </w:rPr>
        <w:fldChar w:fldCharType="end"/>
      </w:r>
      <w:r w:rsidR="008109A6" w:rsidRPr="003076F2">
        <w:rPr>
          <w:rFonts w:eastAsia="Calibri"/>
        </w:rPr>
        <w:t>.</w:t>
      </w:r>
    </w:p>
    <w:p w14:paraId="12EFAB5A" w14:textId="021289E7" w:rsidR="003E0237" w:rsidRPr="003076F2" w:rsidRDefault="00407C45" w:rsidP="00B860BF">
      <w:pPr>
        <w:pStyle w:val="GLHeading3"/>
      </w:pPr>
      <w:bookmarkStart w:id="333" w:name="_Toc166869211"/>
      <w:r>
        <w:t>Sex/g</w:t>
      </w:r>
      <w:r w:rsidR="003E0237" w:rsidRPr="003076F2">
        <w:t>ender differences in different domains of autis</w:t>
      </w:r>
      <w:r w:rsidR="005A0B32" w:rsidRPr="003076F2">
        <w:t>tic</w:t>
      </w:r>
      <w:r w:rsidR="003E0237" w:rsidRPr="003076F2">
        <w:t xml:space="preserve"> characteristics</w:t>
      </w:r>
      <w:bookmarkEnd w:id="333"/>
    </w:p>
    <w:p w14:paraId="602EF5C3" w14:textId="52B2C8E9" w:rsidR="00F73DF2" w:rsidRPr="003076F2" w:rsidRDefault="003E0237" w:rsidP="00FB48D6">
      <w:pPr>
        <w:pStyle w:val="GLBodytext"/>
      </w:pPr>
      <w:r w:rsidRPr="003076F2">
        <w:t xml:space="preserve">Research suggests that autism </w:t>
      </w:r>
      <w:r w:rsidR="00B645F5" w:rsidRPr="003076F2">
        <w:t xml:space="preserve">may </w:t>
      </w:r>
      <w:r w:rsidRPr="003076F2">
        <w:t>manifest differently in males and females</w:t>
      </w:r>
      <w:r w:rsidR="00406EBD" w:rsidRPr="003076F2">
        <w:t xml:space="preserve"> with </w:t>
      </w:r>
      <w:r w:rsidR="0094220F" w:rsidRPr="003076F2">
        <w:rPr>
          <w:rFonts w:eastAsia="Calibri"/>
        </w:rPr>
        <w:t>some</w:t>
      </w:r>
      <w:r w:rsidRPr="003076F2">
        <w:rPr>
          <w:rFonts w:eastAsia="Calibri"/>
        </w:rPr>
        <w:t xml:space="preserve"> autis</w:t>
      </w:r>
      <w:r w:rsidR="005A0B32" w:rsidRPr="003076F2">
        <w:rPr>
          <w:rFonts w:eastAsia="Calibri"/>
        </w:rPr>
        <w:t>tic</w:t>
      </w:r>
      <w:r w:rsidRPr="003076F2">
        <w:rPr>
          <w:rFonts w:eastAsia="Calibri"/>
        </w:rPr>
        <w:t xml:space="preserve"> characteristics </w:t>
      </w:r>
      <w:r w:rsidR="00406EBD" w:rsidRPr="003076F2">
        <w:rPr>
          <w:rFonts w:eastAsia="Calibri"/>
        </w:rPr>
        <w:t>being</w:t>
      </w:r>
      <w:r w:rsidRPr="003076F2">
        <w:rPr>
          <w:rFonts w:eastAsia="Calibri"/>
        </w:rPr>
        <w:t xml:space="preserve"> more likely to be recognised</w:t>
      </w:r>
      <w:r w:rsidR="00406EBD" w:rsidRPr="003076F2">
        <w:rPr>
          <w:rFonts w:eastAsia="Calibri"/>
        </w:rPr>
        <w:t xml:space="preserve"> </w:t>
      </w:r>
      <w:r w:rsidRPr="003076F2">
        <w:rPr>
          <w:rFonts w:eastAsia="Calibri"/>
        </w:rPr>
        <w:t>in some genders than others</w:t>
      </w:r>
      <w:r w:rsidR="00E029BC">
        <w:rPr>
          <w:rFonts w:eastAsia="Calibri"/>
        </w:rPr>
        <w:t>,</w:t>
      </w:r>
      <w:r w:rsidR="0002783B" w:rsidRPr="003076F2">
        <w:rPr>
          <w:rFonts w:eastAsia="Calibri"/>
        </w:rPr>
        <w:t xml:space="preserve"> which may be a reflection of differing interests</w:t>
      </w:r>
      <w:r w:rsidRPr="003076F2">
        <w:rPr>
          <w:rFonts w:eastAsia="Calibri"/>
        </w:rPr>
        <w:t xml:space="preserve">. </w:t>
      </w:r>
      <w:r w:rsidR="004B11C5" w:rsidRPr="003076F2">
        <w:rPr>
          <w:rFonts w:eastAsia="Calibri"/>
        </w:rPr>
        <w:t xml:space="preserve">For example, </w:t>
      </w:r>
      <w:r w:rsidR="0002783B" w:rsidRPr="003076F2">
        <w:rPr>
          <w:rFonts w:eastAsia="Calibri"/>
        </w:rPr>
        <w:t xml:space="preserve">research suggests </w:t>
      </w:r>
      <w:r w:rsidR="004B11C5" w:rsidRPr="003076F2">
        <w:rPr>
          <w:rFonts w:eastAsia="Calibri"/>
        </w:rPr>
        <w:t xml:space="preserve">autistic males are more likely to play video games, whereas autistic females are more likely to talk with their friends </w:t>
      </w:r>
      <w:r w:rsidR="008F1FB7">
        <w:rPr>
          <w:rFonts w:eastAsia="Calibri"/>
        </w:rPr>
        <w:fldChar w:fldCharType="begin"/>
      </w:r>
      <w:r w:rsidR="00031151">
        <w:rPr>
          <w:rFonts w:eastAsia="Calibri"/>
        </w:rPr>
        <w:instrText xml:space="preserve"> ADDIN EN.CITE &lt;EndNote&gt;&lt;Cite&gt;&lt;Author&gt;Kuo&lt;/Author&gt;&lt;Year&gt;2013&lt;/Year&gt;&lt;RecNum&gt;1390&lt;/RecNum&gt;&lt;DisplayText&gt;[63]&lt;/DisplayText&gt;&lt;record&gt;&lt;rec-number&gt;1390&lt;/rec-number&gt;&lt;foreign-keys&gt;&lt;key app="EN" db-id="f9afr5w2dew9afeza9sxpvrlvrf92zssvfpp" timestamp="1699818979"&gt;1390&lt;/key&gt;&lt;/foreign-keys&gt;&lt;ref-type name="Journal Article"&gt;17&lt;/ref-type&gt;&lt;contributors&gt;&lt;authors&gt;&lt;author&gt;Kuo, M. H.&lt;/author&gt;&lt;author&gt;Orsmond, G. I.&lt;/author&gt;&lt;author&gt;Cohn, E. S.&lt;/author&gt;&lt;author&gt;Coster, W. J.&lt;/author&gt;&lt;/authors&gt;&lt;/contributors&gt;&lt;auth-address&gt;University of Alberta, Canada. melissa.kuo@ualberta.ca&lt;/auth-address&gt;&lt;titles&gt;&lt;title&gt;Friendship characteristics and activity patterns of adolescents with an autism spectrum disorder&lt;/title&gt;&lt;secondary-title&gt;Autism&lt;/secondary-title&gt;&lt;/titles&gt;&lt;periodical&gt;&lt;full-title&gt;Autism&lt;/full-title&gt;&lt;/periodical&gt;&lt;pages&gt;481-500&lt;/pages&gt;&lt;volume&gt;17&lt;/volume&gt;&lt;number&gt;4&lt;/number&gt;&lt;edition&gt;20111115&lt;/edition&gt;&lt;keywords&gt;&lt;keyword&gt;Adolescent&lt;/keyword&gt;&lt;keyword&gt;Adult&lt;/keyword&gt;&lt;keyword&gt;Child&lt;/keyword&gt;&lt;keyword&gt;*Child Development Disorders, Pervasive&lt;/keyword&gt;&lt;keyword&gt;Female&lt;/keyword&gt;&lt;keyword&gt;*Friends&lt;/keyword&gt;&lt;keyword&gt;Humans&lt;/keyword&gt;&lt;keyword&gt;*Interpersonal Relations&lt;/keyword&gt;&lt;keyword&gt;Male&lt;/keyword&gt;&lt;keyword&gt;Middle Aged&lt;/keyword&gt;&lt;keyword&gt;*Parents&lt;/keyword&gt;&lt;keyword&gt;Peer Group&lt;/keyword&gt;&lt;keyword&gt;Self Report&lt;/keyword&gt;&lt;keyword&gt;*Social Behavior&lt;/keyword&gt;&lt;keyword&gt;*Social Participation&lt;/keyword&gt;&lt;keyword&gt;Surveys and Questionnaires&lt;/keyword&gt;&lt;keyword&gt;Autism spectrum disorder&lt;/keyword&gt;&lt;keyword&gt;activity patterns&lt;/keyword&gt;&lt;keyword&gt;friendships&lt;/keyword&gt;&lt;keyword&gt;parent and adolescent reports&lt;/keyword&gt;&lt;/keywords&gt;&lt;dates&gt;&lt;year&gt;2013&lt;/year&gt;&lt;pub-dates&gt;&lt;date&gt;Jul&lt;/date&gt;&lt;/pub-dates&gt;&lt;/dates&gt;&lt;isbn&gt;1362-3613&lt;/isbn&gt;&lt;accession-num&gt;22087043&lt;/accession-num&gt;&lt;urls&gt;&lt;/urls&gt;&lt;electronic-resource-num&gt;10.1177/1362361311416380&lt;/electronic-resource-num&gt;&lt;remote-database-provider&gt;NLM&lt;/remote-database-provider&gt;&lt;language&gt;eng&lt;/language&gt;&lt;/record&gt;&lt;/Cite&gt;&lt;/EndNote&gt;</w:instrText>
      </w:r>
      <w:r w:rsidR="008F1FB7">
        <w:rPr>
          <w:rFonts w:eastAsia="Calibri"/>
        </w:rPr>
        <w:fldChar w:fldCharType="separate"/>
      </w:r>
      <w:r w:rsidR="00031151">
        <w:rPr>
          <w:rFonts w:eastAsia="Calibri"/>
          <w:noProof/>
        </w:rPr>
        <w:t>[</w:t>
      </w:r>
      <w:hyperlink w:anchor="_ENREF_63" w:tooltip="Kuo, 2013 #1390" w:history="1">
        <w:r w:rsidR="006525B5">
          <w:rPr>
            <w:rFonts w:eastAsia="Calibri"/>
            <w:noProof/>
          </w:rPr>
          <w:t>63</w:t>
        </w:r>
      </w:hyperlink>
      <w:r w:rsidR="00031151">
        <w:rPr>
          <w:rFonts w:eastAsia="Calibri"/>
          <w:noProof/>
        </w:rPr>
        <w:t>]</w:t>
      </w:r>
      <w:r w:rsidR="008F1FB7">
        <w:rPr>
          <w:rFonts w:eastAsia="Calibri"/>
        </w:rPr>
        <w:fldChar w:fldCharType="end"/>
      </w:r>
      <w:r w:rsidR="004B11C5" w:rsidRPr="003076F2">
        <w:rPr>
          <w:rFonts w:eastAsia="Calibri"/>
        </w:rPr>
        <w:t xml:space="preserve">. </w:t>
      </w:r>
      <w:r w:rsidR="00F73DF2" w:rsidRPr="003076F2">
        <w:t>As reviewed in the Scottish autism Guideline</w:t>
      </w:r>
      <w:r w:rsidR="00C8557F" w:rsidRPr="003076F2">
        <w:t xml:space="preserve"> </w:t>
      </w:r>
      <w:r w:rsidR="008F1FB7">
        <w:fldChar w:fldCharType="begin"/>
      </w:r>
      <w:r w:rsidR="00031151">
        <w:instrText xml:space="preserve"> ADDIN EN.CITE &lt;EndNote&gt;&lt;Cite&gt;&lt;Author&gt;Scottish Intercollegiate Guidelines Network&lt;/Author&gt;&lt;Year&gt;2016&lt;/Year&gt;&lt;RecNum&gt;756&lt;/RecNum&gt;&lt;DisplayText&gt;[53]&lt;/DisplayText&gt;&lt;record&gt;&lt;rec-number&gt;756&lt;/rec-number&gt;&lt;foreign-keys&gt;&lt;key app="EN" db-id="f9afr5w2dew9afeza9sxpvrlvrf92zssvfpp" timestamp="1687773061"&gt;756&lt;/key&gt;&lt;/foreign-keys&gt;&lt;ref-type name="Web Page"&gt;12&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008F1FB7">
        <w:fldChar w:fldCharType="separate"/>
      </w:r>
      <w:r w:rsidR="00031151">
        <w:rPr>
          <w:noProof/>
        </w:rPr>
        <w:t>[</w:t>
      </w:r>
      <w:hyperlink w:anchor="_ENREF_53" w:tooltip="Scottish Intercollegiate Guidelines Network, 2016 #756" w:history="1">
        <w:r w:rsidR="006525B5">
          <w:rPr>
            <w:noProof/>
          </w:rPr>
          <w:t>53</w:t>
        </w:r>
      </w:hyperlink>
      <w:r w:rsidR="00031151">
        <w:rPr>
          <w:noProof/>
        </w:rPr>
        <w:t>]</w:t>
      </w:r>
      <w:r w:rsidR="008F1FB7">
        <w:fldChar w:fldCharType="end"/>
      </w:r>
      <w:r w:rsidR="00F73DF2" w:rsidRPr="003076F2">
        <w:t xml:space="preserve">, </w:t>
      </w:r>
      <w:r w:rsidR="00C8557F" w:rsidRPr="003076F2">
        <w:t>w</w:t>
      </w:r>
      <w:proofErr w:type="spellStart"/>
      <w:r w:rsidR="00C8557F" w:rsidRPr="003076F2">
        <w:rPr>
          <w:lang w:val="en-AU" w:eastAsia="en-GB"/>
        </w:rPr>
        <w:t>hil</w:t>
      </w:r>
      <w:r w:rsidR="007D21CF">
        <w:rPr>
          <w:lang w:val="en-AU" w:eastAsia="en-GB"/>
        </w:rPr>
        <w:t>e</w:t>
      </w:r>
      <w:proofErr w:type="spellEnd"/>
      <w:r w:rsidR="008D22B4" w:rsidRPr="003076F2">
        <w:rPr>
          <w:lang w:val="en-AU" w:eastAsia="en-GB"/>
        </w:rPr>
        <w:t xml:space="preserve"> </w:t>
      </w:r>
      <w:r w:rsidR="00C8557F" w:rsidRPr="003076F2">
        <w:t xml:space="preserve">autistic males and females experience pervasive difficulties in developing and maintaining friendships, females appear to be more motivated to have friends and fit in with their peers than males </w:t>
      </w:r>
      <w:r w:rsidR="008F1FB7">
        <w:fldChar w:fldCharType="begin">
          <w:fldData xml:space="preserve">PEVuZE5vdGU+PENpdGU+PEF1dGhvcj5LaXJrb3Zza2k8L0F1dGhvcj48WWVhcj4yMDEzPC9ZZWFy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</w:fldData>
        </w:fldChar>
      </w:r>
      <w:r w:rsidR="00031151">
        <w:instrText xml:space="preserve"> ADDIN EN.CITE </w:instrText>
      </w:r>
      <w:r w:rsidR="00031151">
        <w:fldChar w:fldCharType="begin">
          <w:fldData xml:space="preserve">PEVuZE5vdGU+PENpdGU+PEF1dGhvcj5LaXJrb3Zza2k8L0F1dGhvcj48WWVhcj4yMDEzPC9ZZWFy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</w:fldData>
        </w:fldChar>
      </w:r>
      <w:r w:rsidR="00031151">
        <w:instrText xml:space="preserve"> ADDIN EN.CITE.DATA </w:instrText>
      </w:r>
      <w:r w:rsidR="00031151">
        <w:fldChar w:fldCharType="end"/>
      </w:r>
      <w:r w:rsidR="008F1FB7">
        <w:fldChar w:fldCharType="separate"/>
      </w:r>
      <w:r w:rsidR="00031151">
        <w:rPr>
          <w:noProof/>
        </w:rPr>
        <w:t>[</w:t>
      </w:r>
      <w:hyperlink w:anchor="_ENREF_64" w:tooltip="Kirkovski, 2013 #1400" w:history="1">
        <w:r w:rsidR="006525B5">
          <w:rPr>
            <w:noProof/>
          </w:rPr>
          <w:t>64</w:t>
        </w:r>
      </w:hyperlink>
      <w:r w:rsidR="00031151">
        <w:rPr>
          <w:noProof/>
        </w:rPr>
        <w:t xml:space="preserve">, </w:t>
      </w:r>
      <w:hyperlink w:anchor="_ENREF_65" w:tooltip="Van Wijngaarden-Cremers, 2014 #821" w:history="1">
        <w:r w:rsidR="006525B5">
          <w:rPr>
            <w:noProof/>
          </w:rPr>
          <w:t>65</w:t>
        </w:r>
      </w:hyperlink>
      <w:r w:rsidR="00031151">
        <w:rPr>
          <w:noProof/>
        </w:rPr>
        <w:t>]</w:t>
      </w:r>
      <w:r w:rsidR="008F1FB7">
        <w:fldChar w:fldCharType="end"/>
      </w:r>
      <w:r w:rsidR="000D32E9">
        <w:t xml:space="preserve">. </w:t>
      </w:r>
      <w:r w:rsidR="00C8557F" w:rsidRPr="003076F2">
        <w:t xml:space="preserve">Descriptive research also suggests that </w:t>
      </w:r>
      <w:r w:rsidR="001B17A8">
        <w:t>young females</w:t>
      </w:r>
      <w:r w:rsidR="001B17A8" w:rsidRPr="003076F2">
        <w:t xml:space="preserve"> </w:t>
      </w:r>
      <w:r w:rsidR="00F73DF2" w:rsidRPr="003076F2">
        <w:t>may have more socially appropriate restricted interests (for example</w:t>
      </w:r>
      <w:r w:rsidR="007D21CF">
        <w:t>;</w:t>
      </w:r>
      <w:r w:rsidR="00F73DF2" w:rsidRPr="003076F2">
        <w:t xml:space="preserve"> horses, dolls</w:t>
      </w:r>
      <w:r w:rsidR="004B11C5" w:rsidRPr="003076F2">
        <w:t>,</w:t>
      </w:r>
      <w:r w:rsidR="00F73DF2" w:rsidRPr="003076F2">
        <w:t xml:space="preserve"> or pop stars) </w:t>
      </w:r>
      <w:r w:rsidR="00C8557F" w:rsidRPr="003076F2">
        <w:t xml:space="preserve">than </w:t>
      </w:r>
      <w:r w:rsidR="007D21CF">
        <w:t xml:space="preserve">those of </w:t>
      </w:r>
      <w:r w:rsidR="001B17A8">
        <w:t>young males</w:t>
      </w:r>
      <w:r w:rsidR="00C8557F" w:rsidRPr="003076F2">
        <w:t xml:space="preserve">, </w:t>
      </w:r>
      <w:r w:rsidR="004B11C5" w:rsidRPr="003076F2">
        <w:t>which are</w:t>
      </w:r>
      <w:r w:rsidR="00C8557F" w:rsidRPr="003076F2">
        <w:t xml:space="preserve"> less likely to be considered unusual or indicative of autism </w:t>
      </w:r>
      <w:r w:rsidR="008F1FB7">
        <w:fldChar w:fldCharType="begin">
          <w:fldData xml:space="preserve">PEVuZE5vdGU+PENpdGU+PEF1dGhvcj5LaXJrb3Zza2k8L0F1dGhvcj48WWVhcj4yMDEzPC9ZZWFy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</w:fldData>
        </w:fldChar>
      </w:r>
      <w:r w:rsidR="00031151">
        <w:instrText xml:space="preserve"> ADDIN EN.CITE </w:instrText>
      </w:r>
      <w:r w:rsidR="00031151">
        <w:fldChar w:fldCharType="begin">
          <w:fldData xml:space="preserve">PEVuZE5vdGU+PENpdGU+PEF1dGhvcj5LaXJrb3Zza2k8L0F1dGhvcj48WWVhcj4yMDEzPC9ZZWFy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</w:fldData>
        </w:fldChar>
      </w:r>
      <w:r w:rsidR="00031151">
        <w:instrText xml:space="preserve"> ADDIN EN.CITE.DATA </w:instrText>
      </w:r>
      <w:r w:rsidR="00031151">
        <w:fldChar w:fldCharType="end"/>
      </w:r>
      <w:r w:rsidR="008F1FB7">
        <w:fldChar w:fldCharType="separate"/>
      </w:r>
      <w:r w:rsidR="00031151">
        <w:rPr>
          <w:noProof/>
        </w:rPr>
        <w:t>[</w:t>
      </w:r>
      <w:hyperlink w:anchor="_ENREF_64" w:tooltip="Kirkovski, 2013 #1400" w:history="1">
        <w:r w:rsidR="006525B5">
          <w:rPr>
            <w:noProof/>
          </w:rPr>
          <w:t>64</w:t>
        </w:r>
      </w:hyperlink>
      <w:r w:rsidR="00031151">
        <w:rPr>
          <w:noProof/>
        </w:rPr>
        <w:t xml:space="preserve">, </w:t>
      </w:r>
      <w:hyperlink w:anchor="_ENREF_65" w:tooltip="Van Wijngaarden-Cremers, 2014 #821" w:history="1">
        <w:r w:rsidR="006525B5">
          <w:rPr>
            <w:noProof/>
          </w:rPr>
          <w:t>65</w:t>
        </w:r>
      </w:hyperlink>
      <w:r w:rsidR="00031151">
        <w:rPr>
          <w:noProof/>
        </w:rPr>
        <w:t>]</w:t>
      </w:r>
      <w:r w:rsidR="008F1FB7">
        <w:fldChar w:fldCharType="end"/>
      </w:r>
      <w:r w:rsidR="00F73DF2" w:rsidRPr="003076F2">
        <w:t xml:space="preserve">. </w:t>
      </w:r>
    </w:p>
    <w:p w14:paraId="6258F088" w14:textId="16DF7F47" w:rsidR="00FB48D6" w:rsidRPr="003076F2" w:rsidRDefault="00B645F5" w:rsidP="00FB48D6">
      <w:pPr>
        <w:pStyle w:val="GLBodytext"/>
        <w:rPr>
          <w:rFonts w:eastAsia="Calibri"/>
        </w:rPr>
      </w:pPr>
      <w:r w:rsidRPr="003076F2">
        <w:rPr>
          <w:rFonts w:eastAsia="Calibri"/>
        </w:rPr>
        <w:t xml:space="preserve">It has been suggested that gender differences in diagnosis may reflect </w:t>
      </w:r>
      <w:r w:rsidR="008D22B4" w:rsidRPr="003076F2">
        <w:rPr>
          <w:rFonts w:eastAsia="Calibri"/>
        </w:rPr>
        <w:t xml:space="preserve">interpretation </w:t>
      </w:r>
      <w:r w:rsidRPr="003076F2">
        <w:rPr>
          <w:rFonts w:eastAsia="Calibri"/>
        </w:rPr>
        <w:t xml:space="preserve">biases due to differing gender-based norms. For example, </w:t>
      </w:r>
      <w:r w:rsidR="003309A1" w:rsidRPr="003076F2">
        <w:rPr>
          <w:rFonts w:eastAsia="Calibri"/>
        </w:rPr>
        <w:t>clinicians/</w:t>
      </w:r>
      <w:r w:rsidR="003309A1" w:rsidRPr="003076F2">
        <w:t xml:space="preserve">practitioners </w:t>
      </w:r>
      <w:r w:rsidRPr="003076F2">
        <w:t xml:space="preserve">may hold </w:t>
      </w:r>
      <w:r w:rsidR="00BD1219">
        <w:t xml:space="preserve">inaccurate and sexist </w:t>
      </w:r>
      <w:r w:rsidRPr="003076F2">
        <w:t>stereotypes, such as autism being a male-condition</w:t>
      </w:r>
      <w:r w:rsidR="004952DF" w:rsidRPr="003076F2">
        <w:t xml:space="preserve">. </w:t>
      </w:r>
      <w:r w:rsidR="004952DF" w:rsidRPr="003076F2">
        <w:rPr>
          <w:rFonts w:eastAsia="Calibri"/>
          <w:color w:val="000000"/>
          <w:lang w:val="en-GB"/>
        </w:rPr>
        <w:t xml:space="preserve">This </w:t>
      </w:r>
      <w:r w:rsidR="00FB48D6" w:rsidRPr="003076F2">
        <w:rPr>
          <w:rFonts w:eastAsia="Calibri"/>
          <w:color w:val="000000"/>
          <w:lang w:val="en-GB"/>
        </w:rPr>
        <w:t xml:space="preserve">theory has been criticised as exacerbating the barriers autistic </w:t>
      </w:r>
      <w:r w:rsidR="00A67DED">
        <w:rPr>
          <w:rFonts w:eastAsia="Calibri"/>
          <w:color w:val="000000"/>
          <w:lang w:val="en-GB"/>
        </w:rPr>
        <w:t>female</w:t>
      </w:r>
      <w:r w:rsidR="00723325">
        <w:rPr>
          <w:rFonts w:eastAsia="Calibri"/>
          <w:color w:val="000000"/>
          <w:lang w:val="en-GB"/>
        </w:rPr>
        <w:t xml:space="preserve"> individual</w:t>
      </w:r>
      <w:r w:rsidR="00A67DED">
        <w:rPr>
          <w:rFonts w:eastAsia="Calibri"/>
          <w:color w:val="000000"/>
          <w:lang w:val="en-GB"/>
        </w:rPr>
        <w:t>s</w:t>
      </w:r>
      <w:r w:rsidR="00A67DED" w:rsidRPr="003076F2">
        <w:rPr>
          <w:rFonts w:eastAsia="Calibri"/>
          <w:color w:val="000000"/>
          <w:lang w:val="en-GB"/>
        </w:rPr>
        <w:t xml:space="preserve"> </w:t>
      </w:r>
      <w:r w:rsidR="00FB48D6" w:rsidRPr="003076F2">
        <w:rPr>
          <w:rFonts w:eastAsia="Calibri"/>
          <w:color w:val="000000"/>
          <w:lang w:val="en-GB"/>
        </w:rPr>
        <w:t>face when seeking a diagnosis</w:t>
      </w:r>
      <w:r w:rsidR="00723325">
        <w:rPr>
          <w:rFonts w:eastAsia="Calibri"/>
          <w:color w:val="000000"/>
          <w:lang w:val="en-GB"/>
        </w:rPr>
        <w:t>,</w:t>
      </w:r>
      <w:r w:rsidR="00FB48D6" w:rsidRPr="003076F2">
        <w:rPr>
          <w:rFonts w:eastAsia="Calibri"/>
          <w:color w:val="000000"/>
          <w:lang w:val="en-GB"/>
        </w:rPr>
        <w:t xml:space="preserve"> and contributing to the</w:t>
      </w:r>
      <w:r w:rsidR="00A67DED">
        <w:rPr>
          <w:rFonts w:eastAsia="Calibri"/>
          <w:color w:val="000000"/>
          <w:lang w:val="en-GB"/>
        </w:rPr>
        <w:t>ir</w:t>
      </w:r>
      <w:r w:rsidR="00FB48D6" w:rsidRPr="003076F2">
        <w:rPr>
          <w:rFonts w:eastAsia="Calibri"/>
          <w:color w:val="000000"/>
          <w:lang w:val="en-GB"/>
        </w:rPr>
        <w:t xml:space="preserve"> under-diagnosis </w:t>
      </w:r>
      <w:r w:rsidR="008F1FB7">
        <w:rPr>
          <w:rFonts w:eastAsia="Calibri"/>
          <w:color w:val="000000"/>
          <w:lang w:val="en-GB"/>
        </w:rPr>
        <w:fldChar w:fldCharType="begin">
          <w:fldData xml:space="preserve">PEVuZE5vdGU+PENpdGU+PEF1dGhvcj5Ed29yenluc2tpPC9BdXRob3I+PFllYXI+MjAxMjwvWWVh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</w:fldData>
        </w:fldChar>
      </w:r>
      <w:r w:rsidR="00031151">
        <w:rPr>
          <w:rFonts w:eastAsia="Calibri"/>
          <w:color w:val="000000"/>
          <w:lang w:val="en-GB"/>
        </w:rPr>
        <w:instrText xml:space="preserve"> ADDIN EN.CITE </w:instrText>
      </w:r>
      <w:r w:rsidR="00031151">
        <w:rPr>
          <w:rFonts w:eastAsia="Calibri"/>
          <w:color w:val="000000"/>
          <w:lang w:val="en-GB"/>
        </w:rPr>
        <w:fldChar w:fldCharType="begin">
          <w:fldData xml:space="preserve">PEVuZE5vdGU+PENpdGU+PEF1dGhvcj5Ed29yenluc2tpPC9BdXRob3I+PFllYXI+MjAxMjwvWWVh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</w:fldData>
        </w:fldChar>
      </w:r>
      <w:r w:rsidR="00031151">
        <w:rPr>
          <w:rFonts w:eastAsia="Calibri"/>
          <w:color w:val="000000"/>
          <w:lang w:val="en-GB"/>
        </w:rPr>
        <w:instrText xml:space="preserve"> ADDIN EN.CITE.DATA </w:instrText>
      </w:r>
      <w:r w:rsidR="00031151">
        <w:rPr>
          <w:rFonts w:eastAsia="Calibri"/>
          <w:color w:val="000000"/>
          <w:lang w:val="en-GB"/>
        </w:rPr>
      </w:r>
      <w:r w:rsidR="00031151">
        <w:rPr>
          <w:rFonts w:eastAsia="Calibri"/>
          <w:color w:val="000000"/>
          <w:lang w:val="en-GB"/>
        </w:rPr>
        <w:fldChar w:fldCharType="end"/>
      </w:r>
      <w:r w:rsidR="008F1FB7">
        <w:rPr>
          <w:rFonts w:eastAsia="Calibri"/>
          <w:color w:val="000000"/>
          <w:lang w:val="en-GB"/>
        </w:rPr>
      </w:r>
      <w:r w:rsidR="008F1FB7">
        <w:rPr>
          <w:rFonts w:eastAsia="Calibri"/>
          <w:color w:val="000000"/>
          <w:lang w:val="en-GB"/>
        </w:rPr>
        <w:fldChar w:fldCharType="separate"/>
      </w:r>
      <w:r w:rsidR="00031151">
        <w:rPr>
          <w:rFonts w:eastAsia="Calibri"/>
          <w:noProof/>
          <w:color w:val="000000"/>
          <w:lang w:val="en-GB"/>
        </w:rPr>
        <w:t>[</w:t>
      </w:r>
      <w:hyperlink w:anchor="_ENREF_52" w:tooltip="Dworzynski, 2012 #1401" w:history="1">
        <w:r w:rsidR="006525B5">
          <w:rPr>
            <w:rFonts w:eastAsia="Calibri"/>
            <w:noProof/>
            <w:color w:val="000000"/>
            <w:lang w:val="en-GB"/>
          </w:rPr>
          <w:t>52</w:t>
        </w:r>
      </w:hyperlink>
      <w:r w:rsidR="00031151">
        <w:rPr>
          <w:rFonts w:eastAsia="Calibri"/>
          <w:noProof/>
          <w:color w:val="000000"/>
          <w:lang w:val="en-GB"/>
        </w:rPr>
        <w:t xml:space="preserve">, </w:t>
      </w:r>
      <w:hyperlink w:anchor="_ENREF_66" w:tooltip="Krahn, 2012 #1418" w:history="1">
        <w:r w:rsidR="006525B5">
          <w:rPr>
            <w:rFonts w:eastAsia="Calibri"/>
            <w:noProof/>
            <w:color w:val="000000"/>
            <w:lang w:val="en-GB"/>
          </w:rPr>
          <w:t>66</w:t>
        </w:r>
      </w:hyperlink>
      <w:r w:rsidR="00031151">
        <w:rPr>
          <w:rFonts w:eastAsia="Calibri"/>
          <w:noProof/>
          <w:color w:val="000000"/>
          <w:lang w:val="en-GB"/>
        </w:rPr>
        <w:t xml:space="preserve">, </w:t>
      </w:r>
      <w:hyperlink w:anchor="_ENREF_67" w:tooltip="Kreiser, 2014 #1417" w:history="1">
        <w:r w:rsidR="006525B5">
          <w:rPr>
            <w:rFonts w:eastAsia="Calibri"/>
            <w:noProof/>
            <w:color w:val="000000"/>
            <w:lang w:val="en-GB"/>
          </w:rPr>
          <w:t>67</w:t>
        </w:r>
      </w:hyperlink>
      <w:r w:rsidR="00031151">
        <w:rPr>
          <w:rFonts w:eastAsia="Calibri"/>
          <w:noProof/>
          <w:color w:val="000000"/>
          <w:lang w:val="en-GB"/>
        </w:rPr>
        <w:t>]</w:t>
      </w:r>
      <w:r w:rsidR="008F1FB7">
        <w:rPr>
          <w:rFonts w:eastAsia="Calibri"/>
          <w:color w:val="000000"/>
          <w:lang w:val="en-GB"/>
        </w:rPr>
        <w:fldChar w:fldCharType="end"/>
      </w:r>
      <w:r w:rsidR="00BC3D64" w:rsidRPr="003076F2">
        <w:rPr>
          <w:rFonts w:eastAsia="Calibri"/>
          <w:color w:val="000000"/>
          <w:lang w:val="en-GB"/>
        </w:rPr>
        <w:t>.</w:t>
      </w:r>
      <w:r w:rsidR="002F2684" w:rsidRPr="003076F2">
        <w:rPr>
          <w:rFonts w:eastAsia="Calibri"/>
          <w:color w:val="000000"/>
          <w:lang w:val="en-GB"/>
        </w:rPr>
        <w:t xml:space="preserve"> </w:t>
      </w:r>
      <w:r w:rsidR="002F2684" w:rsidRPr="003076F2">
        <w:rPr>
          <w:rFonts w:eastAsia="Calibri"/>
        </w:rPr>
        <w:t xml:space="preserve">Gendered misconceptions and male-dominated stereotypes of autism </w:t>
      </w:r>
      <w:r w:rsidR="008D22B4" w:rsidRPr="003076F2">
        <w:rPr>
          <w:rFonts w:eastAsia="Calibri"/>
        </w:rPr>
        <w:t>were</w:t>
      </w:r>
      <w:r w:rsidR="002F2684" w:rsidRPr="003076F2">
        <w:rPr>
          <w:rFonts w:eastAsia="Calibri"/>
        </w:rPr>
        <w:t xml:space="preserve"> identified as barriers contributing to delayed diagnosis in a small study of New Zealand women </w:t>
      </w:r>
      <w:r w:rsidR="008F1FB7">
        <w:fldChar w:fldCharType="begin"/>
      </w:r>
      <w:r w:rsidR="00031151">
        <w:instrText xml:space="preserve"> ADDIN EN.CITE &lt;EndNote&gt;&lt;Cite&gt;&lt;Author&gt;Dukes&lt;/Author&gt;&lt;Year&gt;2021&lt;/Year&gt;&lt;RecNum&gt;1415&lt;/RecNum&gt;&lt;DisplayText&gt;[68]&lt;/DisplayText&gt;&lt;record&gt;&lt;rec-number&gt;1415&lt;/rec-number&gt;&lt;foreign-keys&gt;&lt;key app="EN" db-id="f9afr5w2dew9afeza9sxpvrlvrf92zssvfpp" timestamp="1701193895"&gt;1415&lt;/key&gt;&lt;/foreign-keys&gt;&lt;ref-type name="Thesis"&gt;32&lt;/ref-type&gt;&lt;contributors&gt;&lt;authors&gt;&lt;author&gt;Dukes, Stacey.&lt;/author&gt;&lt;/authors&gt;&lt;tertiary-authors&gt;&lt;author&gt;McGuigan, Kathryn.&lt;/author&gt;&lt;/tertiary-authors&gt;&lt;/contributors&gt;&lt;titles&gt;&lt;title&gt;“I feel I’m no longer an alien”: The Experiences of Females who receive a diagnosis of Autism Spectrum Condition late in life&lt;/title&gt;&lt;secondary-title&gt;Psychology&lt;/secondary-title&gt;&lt;/titles&gt;&lt;volume&gt;Master of Arts&lt;/volume&gt;&lt;dates&gt;&lt;year&gt;2021&lt;/year&gt;&lt;/dates&gt;&lt;pub-location&gt;Auckland, New Zealand&lt;/pub-location&gt;&lt;publisher&gt;Massey University&lt;/publisher&gt;&lt;work-type&gt;MA&lt;/work-type&gt;&lt;urls&gt;&lt;related-urls&gt;&lt;url&gt;http://hdl.handle.net/10179/16986&lt;/url&gt;&lt;/related-urls&gt;&lt;/urls&gt;&lt;/record&gt;&lt;/Cite&gt;&lt;/EndNote&gt;</w:instrText>
      </w:r>
      <w:r w:rsidR="008F1FB7">
        <w:fldChar w:fldCharType="separate"/>
      </w:r>
      <w:r w:rsidR="00031151">
        <w:rPr>
          <w:noProof/>
        </w:rPr>
        <w:t>[</w:t>
      </w:r>
      <w:hyperlink w:anchor="_ENREF_68" w:tooltip="Dukes, 2021 #1415" w:history="1">
        <w:r w:rsidR="006525B5">
          <w:rPr>
            <w:noProof/>
          </w:rPr>
          <w:t>68</w:t>
        </w:r>
      </w:hyperlink>
      <w:r w:rsidR="00031151">
        <w:rPr>
          <w:noProof/>
        </w:rPr>
        <w:t>]</w:t>
      </w:r>
      <w:r w:rsidR="008F1FB7">
        <w:fldChar w:fldCharType="end"/>
      </w:r>
      <w:r w:rsidR="002F2684" w:rsidRPr="003076F2">
        <w:rPr>
          <w:rFonts w:eastAsia="Calibri"/>
        </w:rPr>
        <w:t xml:space="preserve">. </w:t>
      </w:r>
    </w:p>
    <w:p w14:paraId="1EBF3B99" w14:textId="6CC090C1" w:rsidR="0028612C" w:rsidRPr="003076F2" w:rsidRDefault="005549D7" w:rsidP="0054075B">
      <w:pPr>
        <w:pStyle w:val="GLBodytext"/>
      </w:pPr>
      <w:r w:rsidRPr="003076F2">
        <w:rPr>
          <w:rFonts w:eastAsia="Calibri"/>
        </w:rPr>
        <w:t xml:space="preserve">As discussed by </w:t>
      </w:r>
      <w:proofErr w:type="spellStart"/>
      <w:r w:rsidRPr="003076F2">
        <w:rPr>
          <w:rFonts w:eastAsia="Calibri"/>
        </w:rPr>
        <w:t>M</w:t>
      </w:r>
      <w:r w:rsidR="007962F2" w:rsidRPr="003076F2">
        <w:rPr>
          <w:rFonts w:eastAsia="Calibri"/>
        </w:rPr>
        <w:t>a</w:t>
      </w:r>
      <w:r w:rsidRPr="003076F2">
        <w:rPr>
          <w:rFonts w:eastAsia="Calibri"/>
        </w:rPr>
        <w:t>hendiran</w:t>
      </w:r>
      <w:proofErr w:type="spellEnd"/>
      <w:r w:rsidRPr="003076F2">
        <w:rPr>
          <w:rFonts w:eastAsia="Calibri"/>
        </w:rPr>
        <w:t xml:space="preserve"> et al (2019), there may </w:t>
      </w:r>
      <w:r w:rsidR="00327AF1" w:rsidRPr="003076F2">
        <w:rPr>
          <w:rFonts w:eastAsia="Calibri"/>
        </w:rPr>
        <w:t xml:space="preserve">also </w:t>
      </w:r>
      <w:r w:rsidRPr="003076F2">
        <w:rPr>
          <w:rFonts w:eastAsia="Calibri"/>
        </w:rPr>
        <w:t xml:space="preserve">be an “interpreting bias” </w:t>
      </w:r>
      <w:r w:rsidR="008F1FB7">
        <w:rPr>
          <w:rFonts w:eastAsia="Calibri"/>
        </w:rPr>
        <w:fldChar w:fldCharType="begin"/>
      </w:r>
      <w:r w:rsidR="00031151">
        <w:rPr>
          <w:rFonts w:eastAsia="Calibri"/>
        </w:rPr>
        <w:instrText xml:space="preserve"> ADDIN EN.CITE &lt;EndNote&gt;&lt;Cite&gt;&lt;Author&gt;Holtmann&lt;/Author&gt;&lt;Year&gt;2007&lt;/Year&gt;&lt;RecNum&gt;1389&lt;/RecNum&gt;&lt;DisplayText&gt;[69]&lt;/DisplayText&gt;&lt;record&gt;&lt;rec-number&gt;1389&lt;/rec-number&gt;&lt;foreign-keys&gt;&lt;key app="EN" db-id="f9afr5w2dew9afeza9sxpvrlvrf92zssvfpp" timestamp="1699814535"&gt;1389&lt;/key&gt;&lt;/foreign-keys&gt;&lt;ref-type name="Journal Article"&gt;17&lt;/ref-type&gt;&lt;contributors&gt;&lt;authors&gt;&lt;author&gt;Holtmann, M.&lt;/author&gt;&lt;author&gt;Bölte, S.&lt;/author&gt;&lt;author&gt;Poustka, F.&lt;/author&gt;&lt;/authors&gt;&lt;/contributors&gt;&lt;auth-address&gt;Department of Child and Adolescent Psychiatry and Psychotherapy, JW Goethe-University Frankfurt/Main, Germany. holtmann@em.uni-frankfurt.de&lt;/auth-address&gt;&lt;titles&gt;&lt;title&gt;Autism spectrum disorders: sex differences in autistic behaviour domains and coexisting psychopathology&lt;/title&gt;&lt;secondary-title&gt;Dev Med Child Neurol&lt;/secondary-title&gt;&lt;/titles&gt;&lt;periodical&gt;&lt;full-title&gt;Dev Med Child Neurol&lt;/full-title&gt;&lt;/periodical&gt;&lt;pages&gt;361-6&lt;/pages&gt;&lt;volume&gt;49&lt;/volume&gt;&lt;number&gt;5&lt;/number&gt;&lt;keywords&gt;&lt;keyword&gt;Adolescent&lt;/keyword&gt;&lt;keyword&gt;Adult&lt;/keyword&gt;&lt;keyword&gt;Autistic Disorder/diagnosis/*epidemiology&lt;/keyword&gt;&lt;keyword&gt;Child&lt;/keyword&gt;&lt;keyword&gt;Child, Preschool&lt;/keyword&gt;&lt;keyword&gt;Communication&lt;/keyword&gt;&lt;keyword&gt;Comorbidity&lt;/keyword&gt;&lt;keyword&gt;Disability Evaluation&lt;/keyword&gt;&lt;keyword&gt;Female&lt;/keyword&gt;&lt;keyword&gt;Humans&lt;/keyword&gt;&lt;keyword&gt;Interpersonal Relations&lt;/keyword&gt;&lt;keyword&gt;Male&lt;/keyword&gt;&lt;keyword&gt;Mental Disorders/diagnosis/*epidemiology&lt;/keyword&gt;&lt;keyword&gt;Personality Assessment&lt;/keyword&gt;&lt;keyword&gt;Psychopathology&lt;/keyword&gt;&lt;keyword&gt;Sex Factors&lt;/keyword&gt;&lt;keyword&gt;Stereotyped Behavior&lt;/keyword&gt;&lt;/keywords&gt;&lt;dates&gt;&lt;year&gt;2007&lt;/year&gt;&lt;pub-dates&gt;&lt;date&gt;May&lt;/date&gt;&lt;/pub-dates&gt;&lt;/dates&gt;&lt;isbn&gt;0012-1622 (Print)&amp;#xD;0012-1622&lt;/isbn&gt;&lt;accession-num&gt;17489810&lt;/accession-num&gt;&lt;urls&gt;&lt;/urls&gt;&lt;electronic-resource-num&gt;10.1111/j.1469-8749.2007.00361.x&lt;/electronic-resource-num&gt;&lt;remote-database-provider&gt;NLM&lt;/remote-database-provider&gt;&lt;language&gt;eng&lt;/language&gt;&lt;/record&gt;&lt;/Cite&gt;&lt;/EndNote&gt;</w:instrText>
      </w:r>
      <w:r w:rsidR="008F1FB7">
        <w:rPr>
          <w:rFonts w:eastAsia="Calibri"/>
        </w:rPr>
        <w:fldChar w:fldCharType="separate"/>
      </w:r>
      <w:r w:rsidR="00031151">
        <w:rPr>
          <w:rFonts w:eastAsia="Calibri"/>
          <w:noProof/>
        </w:rPr>
        <w:t>[</w:t>
      </w:r>
      <w:hyperlink w:anchor="_ENREF_69" w:tooltip="Holtmann, 2007 #1389" w:history="1">
        <w:r w:rsidR="006525B5">
          <w:rPr>
            <w:rFonts w:eastAsia="Calibri"/>
            <w:noProof/>
          </w:rPr>
          <w:t>69</w:t>
        </w:r>
      </w:hyperlink>
      <w:r w:rsidR="00031151">
        <w:rPr>
          <w:rFonts w:eastAsia="Calibri"/>
          <w:noProof/>
        </w:rPr>
        <w:t>]</w:t>
      </w:r>
      <w:r w:rsidR="008F1FB7">
        <w:rPr>
          <w:rFonts w:eastAsia="Calibri"/>
        </w:rPr>
        <w:fldChar w:fldCharType="end"/>
      </w:r>
      <w:r w:rsidRPr="003076F2">
        <w:rPr>
          <w:rFonts w:eastAsia="Calibri"/>
        </w:rPr>
        <w:t xml:space="preserve"> such that – despite comparable levels of autistic </w:t>
      </w:r>
      <w:r w:rsidR="00990294" w:rsidRPr="003076F2">
        <w:rPr>
          <w:rFonts w:eastAsia="Calibri"/>
        </w:rPr>
        <w:t>characteristics</w:t>
      </w:r>
      <w:r w:rsidR="00033145" w:rsidRPr="003076F2">
        <w:rPr>
          <w:rFonts w:eastAsia="Calibri"/>
        </w:rPr>
        <w:t xml:space="preserve"> </w:t>
      </w:r>
      <w:r w:rsidRPr="003076F2">
        <w:rPr>
          <w:rFonts w:eastAsia="Calibri"/>
        </w:rPr>
        <w:t xml:space="preserve">– parents may </w:t>
      </w:r>
      <w:r w:rsidRPr="003076F2">
        <w:t xml:space="preserve">differentially </w:t>
      </w:r>
      <w:r w:rsidRPr="003076F2">
        <w:lastRenderedPageBreak/>
        <w:t>interpret behaviour</w:t>
      </w:r>
      <w:r w:rsidR="008D22B4" w:rsidRPr="003076F2">
        <w:t xml:space="preserve"> based on gender</w:t>
      </w:r>
      <w:r w:rsidR="00AF7B46" w:rsidRPr="003076F2">
        <w:t xml:space="preserve">. For example, </w:t>
      </w:r>
      <w:r w:rsidRPr="003076F2">
        <w:t xml:space="preserve">social withdrawal </w:t>
      </w:r>
      <w:r w:rsidR="00AF7B46" w:rsidRPr="003076F2">
        <w:t xml:space="preserve">in females may be </w:t>
      </w:r>
      <w:r w:rsidRPr="003076F2">
        <w:t xml:space="preserve">perceived as shyness, but an indicator of autism in males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Pr="003076F2">
        <w:t xml:space="preserve">. </w:t>
      </w:r>
      <w:r w:rsidR="0054075B" w:rsidRPr="003076F2">
        <w:t xml:space="preserve">A study by Hiller et al. (2016) </w:t>
      </w:r>
      <w:r w:rsidR="008F1FB7">
        <w:fldChar w:fldCharType="begin"/>
      </w:r>
      <w:r w:rsidR="00031151">
        <w:instrText xml:space="preserve"> ADDIN EN.CITE &lt;EndNote&gt;&lt;Cite&gt;&lt;Author&gt;Hiller&lt;/Author&gt;&lt;Year&gt;2015&lt;/Year&gt;&lt;RecNum&gt;1414&lt;/RecNum&gt;&lt;DisplayText&gt;[70]&lt;/DisplayText&gt;&lt;record&gt;&lt;rec-number&gt;1414&lt;/rec-number&gt;&lt;foreign-keys&gt;&lt;key app="EN" db-id="f9afr5w2dew9afeza9sxpvrlvrf92zssvfpp" timestamp="1701193451"&gt;1414&lt;/key&gt;&lt;/foreign-keys&gt;&lt;ref-type name="Journal Article"&gt;17&lt;/ref-type&gt;&lt;contributors&gt;&lt;authors&gt;&lt;author&gt;Hiller, Rachel M.&lt;/author&gt;&lt;author&gt;Young, Robyn L.&lt;/author&gt;&lt;author&gt;Weber, Nathan&lt;/author&gt;&lt;/authors&gt;&lt;/contributors&gt;&lt;titles&gt;&lt;title&gt;Sex differences in pre-diagnosis concerns for children later diagnosed with autism spectrum disorder&lt;/title&gt;&lt;secondary-title&gt;Autism&lt;/secondary-title&gt;&lt;/titles&gt;&lt;periodical&gt;&lt;full-title&gt;Autism&lt;/full-title&gt;&lt;/periodical&gt;&lt;pages&gt;75-84&lt;/pages&gt;&lt;volume&gt;20&lt;/volume&gt;&lt;number&gt;1&lt;/number&gt;&lt;dates&gt;&lt;year&gt;2015&lt;/year&gt;&lt;pub-dates&gt;&lt;date&gt;2016/01/01&lt;/date&gt;&lt;/pub-dates&gt;&lt;/dates&gt;&lt;publisher&gt;SAGE Publications Ltd&lt;/publisher&gt;&lt;isbn&gt;1362-3613&lt;/isbn&gt;&lt;urls&gt;&lt;related-urls&gt;&lt;url&gt;https://doi.org/10.1177/1362361314568899&lt;/url&gt;&lt;/related-urls&gt;&lt;/urls&gt;&lt;electronic-resource-num&gt;10.1177/1362361314568899&lt;/electronic-resource-num&gt;&lt;access-date&gt;2023/11/28&lt;/access-date&gt;&lt;/record&gt;&lt;/Cite&gt;&lt;/EndNote&gt;</w:instrText>
      </w:r>
      <w:r w:rsidR="008F1FB7">
        <w:fldChar w:fldCharType="separate"/>
      </w:r>
      <w:r w:rsidR="00031151">
        <w:rPr>
          <w:noProof/>
        </w:rPr>
        <w:t>[</w:t>
      </w:r>
      <w:hyperlink w:anchor="_ENREF_70" w:tooltip="Hiller, 2015 #1414" w:history="1">
        <w:r w:rsidR="006525B5">
          <w:rPr>
            <w:noProof/>
          </w:rPr>
          <w:t>70</w:t>
        </w:r>
      </w:hyperlink>
      <w:r w:rsidR="00031151">
        <w:rPr>
          <w:noProof/>
        </w:rPr>
        <w:t>]</w:t>
      </w:r>
      <w:r w:rsidR="008F1FB7">
        <w:fldChar w:fldCharType="end"/>
      </w:r>
      <w:r w:rsidR="0054075B" w:rsidRPr="003076F2">
        <w:t xml:space="preserve"> illustrated how expectations impact caregivers' expectations of typical behaviour. Caregivers reported more concern for </w:t>
      </w:r>
      <w:r w:rsidR="0011727D">
        <w:t>female children</w:t>
      </w:r>
      <w:r w:rsidR="0011727D" w:rsidRPr="003076F2">
        <w:t xml:space="preserve"> </w:t>
      </w:r>
      <w:r w:rsidR="0054075B" w:rsidRPr="003076F2">
        <w:t xml:space="preserve">who display externalizing behaviours compared to </w:t>
      </w:r>
      <w:r w:rsidR="0011727D">
        <w:t>males</w:t>
      </w:r>
      <w:r w:rsidR="0054075B" w:rsidRPr="003076F2">
        <w:t xml:space="preserve">, whereas internalizing behaviours caused more concern for caregivers of </w:t>
      </w:r>
      <w:r w:rsidR="0011727D">
        <w:t>male</w:t>
      </w:r>
      <w:r w:rsidR="00BB4BFE">
        <w:t xml:space="preserve"> children </w:t>
      </w:r>
      <w:r w:rsidR="0054075B" w:rsidRPr="003076F2">
        <w:t xml:space="preserve">compared to </w:t>
      </w:r>
      <w:r w:rsidR="0011727D">
        <w:t>females</w:t>
      </w:r>
      <w:r w:rsidR="0054075B" w:rsidRPr="003076F2">
        <w:t xml:space="preserve">. </w:t>
      </w:r>
    </w:p>
    <w:p w14:paraId="61BC3360" w14:textId="4EE9DC3D" w:rsidR="00C43B3D" w:rsidRPr="003076F2" w:rsidRDefault="005549D7" w:rsidP="0054075B">
      <w:pPr>
        <w:pStyle w:val="GLBodytext"/>
      </w:pPr>
      <w:r w:rsidRPr="003076F2">
        <w:rPr>
          <w:rFonts w:eastAsia="Calibri"/>
        </w:rPr>
        <w:t xml:space="preserve">These </w:t>
      </w:r>
      <w:r w:rsidR="0028612C" w:rsidRPr="003076F2">
        <w:rPr>
          <w:rFonts w:eastAsia="Calibri"/>
        </w:rPr>
        <w:t xml:space="preserve">potential </w:t>
      </w:r>
      <w:r w:rsidRPr="003076F2">
        <w:rPr>
          <w:rFonts w:eastAsia="Calibri"/>
        </w:rPr>
        <w:t xml:space="preserve">biases may </w:t>
      </w:r>
      <w:r w:rsidR="00864642" w:rsidRPr="003076F2">
        <w:rPr>
          <w:rFonts w:eastAsia="Calibri"/>
        </w:rPr>
        <w:t>contribute to</w:t>
      </w:r>
      <w:r w:rsidRPr="003076F2">
        <w:t xml:space="preserve"> autism </w:t>
      </w:r>
      <w:r w:rsidR="00864642" w:rsidRPr="003076F2">
        <w:t>being</w:t>
      </w:r>
      <w:r w:rsidRPr="003076F2">
        <w:t xml:space="preserve"> under-recogni</w:t>
      </w:r>
      <w:r w:rsidR="00FB44CD" w:rsidRPr="003076F2">
        <w:t>s</w:t>
      </w:r>
      <w:r w:rsidRPr="003076F2">
        <w:t xml:space="preserve">ed in females </w:t>
      </w:r>
      <w:r w:rsidR="00864642" w:rsidRPr="003076F2">
        <w:t>compared with</w:t>
      </w:r>
      <w:r w:rsidRPr="003076F2">
        <w:t xml:space="preserve"> males.</w:t>
      </w:r>
      <w:r w:rsidR="0028612C" w:rsidRPr="003076F2">
        <w:rPr>
          <w:rFonts w:eastAsia="Calibri"/>
        </w:rPr>
        <w:t xml:space="preserve"> </w:t>
      </w:r>
      <w:r w:rsidR="005803C0" w:rsidRPr="003076F2">
        <w:rPr>
          <w:rFonts w:eastAsia="Calibri"/>
        </w:rPr>
        <w:t xml:space="preserve">However to date, their contribution is difficult to quantify. </w:t>
      </w:r>
      <w:proofErr w:type="spellStart"/>
      <w:r w:rsidR="0041730D" w:rsidRPr="003076F2">
        <w:t>Zeiden</w:t>
      </w:r>
      <w:proofErr w:type="spellEnd"/>
      <w:r w:rsidR="0041730D" w:rsidRPr="003076F2">
        <w:t xml:space="preserve"> et al </w:t>
      </w:r>
      <w:r w:rsidR="00CC0A36" w:rsidRPr="003076F2">
        <w:t xml:space="preserve">(2022) </w:t>
      </w:r>
      <w:r w:rsidR="0041730D" w:rsidRPr="003076F2">
        <w:t>conclude that “while male sex can reasonably be used as a biological indicator, the impact of ascertainment issues on prevalence estimates is unknown”</w:t>
      </w:r>
      <w:r w:rsidR="00C43B3D" w:rsidRPr="003076F2">
        <w:t xml:space="preserve"> (p. 44)</w:t>
      </w:r>
      <w:r w:rsidR="00522F59" w:rsidRPr="003076F2">
        <w:t xml:space="preserve"> </w:t>
      </w:r>
      <w:r w:rsidR="008F1FB7">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 </w:instrText>
      </w:r>
      <w:r w:rsidR="00031151">
        <w:fldChar w:fldCharType="begin">
          <w:fldData xml:space="preserve">PEVuZE5vdGU+PENpdGU+PEF1dGhvcj5aZWlkYW48L0F1dGhvcj48WWVhcj4yMDIyPC9ZZWFyPjxS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45" w:tooltip="Zeidan, 2022 #827" w:history="1">
        <w:r w:rsidR="006525B5">
          <w:rPr>
            <w:noProof/>
          </w:rPr>
          <w:t>45</w:t>
        </w:r>
      </w:hyperlink>
      <w:r w:rsidR="00031151">
        <w:rPr>
          <w:noProof/>
        </w:rPr>
        <w:t>]</w:t>
      </w:r>
      <w:r w:rsidR="008F1FB7">
        <w:fldChar w:fldCharType="end"/>
      </w:r>
      <w:r w:rsidR="00116366" w:rsidRPr="003076F2">
        <w:t>.</w:t>
      </w:r>
    </w:p>
    <w:p w14:paraId="2C73184E" w14:textId="758502B8" w:rsidR="00DF5C9F" w:rsidRPr="003076F2" w:rsidRDefault="006F3899" w:rsidP="00B860BF">
      <w:pPr>
        <w:pStyle w:val="GLHeading3"/>
      </w:pPr>
      <w:bookmarkStart w:id="334" w:name="_Toc166869212"/>
      <w:r w:rsidRPr="003076F2">
        <w:t>Age of</w:t>
      </w:r>
      <w:r w:rsidR="00DF5C9F" w:rsidRPr="003076F2">
        <w:t xml:space="preserve"> diagnosis</w:t>
      </w:r>
      <w:bookmarkEnd w:id="334"/>
      <w:r w:rsidR="00107748" w:rsidRPr="003076F2">
        <w:t xml:space="preserve"> </w:t>
      </w:r>
    </w:p>
    <w:p w14:paraId="6901D1B4" w14:textId="2B5EF4E8" w:rsidR="0057760F" w:rsidRPr="003076F2" w:rsidRDefault="00DF5C9F" w:rsidP="00DF5C9F">
      <w:pPr>
        <w:pStyle w:val="GLBodytext"/>
      </w:pPr>
      <w:r w:rsidRPr="003076F2">
        <w:t xml:space="preserve">Characteristics of autism </w:t>
      </w:r>
      <w:r w:rsidR="008215EB">
        <w:t xml:space="preserve">can </w:t>
      </w:r>
      <w:r w:rsidR="00B6269A">
        <w:t>often</w:t>
      </w:r>
      <w:r w:rsidR="00164B0C" w:rsidRPr="003076F2">
        <w:t xml:space="preserve"> </w:t>
      </w:r>
      <w:r w:rsidRPr="003076F2">
        <w:t>be seen before 12 months of age,</w:t>
      </w:r>
      <w:r w:rsidR="001B043D">
        <w:t xml:space="preserve"> </w:t>
      </w:r>
      <w:r w:rsidR="001B043D" w:rsidRPr="003076F2">
        <w:t xml:space="preserve">with a stable clinical diagnosis possible </w:t>
      </w:r>
      <w:r w:rsidR="00B6269A">
        <w:t xml:space="preserve">for many children </w:t>
      </w:r>
      <w:r w:rsidR="001B043D" w:rsidRPr="003076F2">
        <w:t xml:space="preserve">by </w:t>
      </w:r>
      <w:r w:rsidR="00B6269A">
        <w:t>24 months</w:t>
      </w:r>
      <w:r w:rsidR="001B043D" w:rsidRPr="003076F2">
        <w:t xml:space="preserve">, when the signs of atypical development are clear </w:t>
      </w:r>
      <w:r w:rsidR="001B043D">
        <w:fldChar w:fldCharType="begin"/>
      </w:r>
      <w:r w:rsidR="00031151">
        <w:instrText xml:space="preserve"> ADDIN EN.CITE &lt;EndNote&gt;&lt;Cite&gt;&lt;Author&gt;Woolfenden&lt;/Author&gt;&lt;Year&gt;2012&lt;/Year&gt;&lt;RecNum&gt;1425&lt;/RecNum&gt;&lt;DisplayText&gt;[71]&lt;/DisplayText&gt;&lt;record&gt;&lt;rec-number&gt;1425&lt;/rec-number&gt;&lt;foreign-keys&gt;&lt;key app="EN" db-id="f9afr5w2dew9afeza9sxpvrlvrf92zssvfpp" timestamp="1701289879"&gt;1425&lt;/key&gt;&lt;/foreign-keys&gt;&lt;ref-type name="Journal Article"&gt;17&lt;/ref-type&gt;&lt;contributors&gt;&lt;authors&gt;&lt;author&gt;Woolfenden, Sue&lt;/author&gt;&lt;author&gt;Sarkozy, Vanessa&lt;/author&gt;&lt;author&gt;Ridley, Greta&lt;/author&gt;&lt;author&gt;Williams, Katrina&lt;/author&gt;&lt;/authors&gt;&lt;/contributors&gt;&lt;titles&gt;&lt;title&gt;A systematic review of the diagnostic stability of Autism Spectrum Disorder&lt;/title&gt;&lt;secondary-title&gt;Research in Autism Spectrum Disorders&lt;/secondary-title&gt;&lt;/titles&gt;&lt;periodical&gt;&lt;full-title&gt;Research in Autism Spectrum Disorders&lt;/full-title&gt;&lt;/periodical&gt;&lt;pages&gt;345-354&lt;/pages&gt;&lt;volume&gt;6&lt;/volume&gt;&lt;number&gt;1&lt;/number&gt;&lt;keywords&gt;&lt;keyword&gt;Diagnostic stability&lt;/keyword&gt;&lt;keyword&gt;Autism&lt;/keyword&gt;&lt;keyword&gt;Autistic Disorder&lt;/keyword&gt;&lt;keyword&gt;Autism Spectrum Disorder&lt;/keyword&gt;&lt;keyword&gt;Children&lt;/keyword&gt;&lt;keyword&gt;Prognosis&lt;/keyword&gt;&lt;/keywords&gt;&lt;dates&gt;&lt;year&gt;2012&lt;/year&gt;&lt;pub-dates&gt;&lt;date&gt;2012/01/01/&lt;/date&gt;&lt;/pub-dates&gt;&lt;/dates&gt;&lt;isbn&gt;1750-9467&lt;/isbn&gt;&lt;urls&gt;&lt;related-urls&gt;&lt;url&gt;https://www.sciencedirect.com/science/article/pii/S1750946711001164&lt;/url&gt;&lt;/related-urls&gt;&lt;/urls&gt;&lt;electronic-resource-num&gt;https://doi.org/10.1016/j.rasd.2011.06.008&lt;/electronic-resource-num&gt;&lt;/record&gt;&lt;/Cite&gt;&lt;/EndNote&gt;</w:instrText>
      </w:r>
      <w:r w:rsidR="001B043D">
        <w:fldChar w:fldCharType="separate"/>
      </w:r>
      <w:r w:rsidR="00031151">
        <w:rPr>
          <w:noProof/>
        </w:rPr>
        <w:t>[</w:t>
      </w:r>
      <w:hyperlink w:anchor="_ENREF_71" w:tooltip="Woolfenden, 2012 #1425" w:history="1">
        <w:r w:rsidR="006525B5">
          <w:rPr>
            <w:noProof/>
          </w:rPr>
          <w:t>71</w:t>
        </w:r>
      </w:hyperlink>
      <w:r w:rsidR="00031151">
        <w:rPr>
          <w:noProof/>
        </w:rPr>
        <w:t>]</w:t>
      </w:r>
      <w:r w:rsidR="001B043D">
        <w:fldChar w:fldCharType="end"/>
      </w:r>
      <w:r w:rsidR="001B043D" w:rsidRPr="003076F2">
        <w:t>.</w:t>
      </w:r>
      <w:r w:rsidR="006E486E" w:rsidRPr="003076F2">
        <w:t xml:space="preserve"> An earlier diagnosis is important as it permits increased understanding of the child’s needs as well as the earlier introduction of supportive approaches and accommodations</w:t>
      </w:r>
      <w:r w:rsidR="006F3899" w:rsidRPr="003076F2">
        <w:t xml:space="preserve"> aimed to improve outcomes and quality of life</w:t>
      </w:r>
      <w:r w:rsidR="006E486E" w:rsidRPr="003076F2">
        <w:t xml:space="preserve">. </w:t>
      </w:r>
      <w:r w:rsidR="002058ED" w:rsidRPr="003076F2">
        <w:t>Regrettably,</w:t>
      </w:r>
      <w:r w:rsidR="0057760F" w:rsidRPr="003076F2">
        <w:t xml:space="preserve"> delays in diagnosis are common, and </w:t>
      </w:r>
      <w:r w:rsidR="006F3899" w:rsidRPr="003076F2">
        <w:t>there is considerable variation</w:t>
      </w:r>
      <w:r w:rsidR="0057760F" w:rsidRPr="003076F2">
        <w:t xml:space="preserve"> in the age of diagnosis</w:t>
      </w:r>
      <w:r w:rsidR="006F3899" w:rsidRPr="003076F2">
        <w:t xml:space="preserve"> </w:t>
      </w:r>
      <w:r w:rsidR="000D0D4C" w:rsidRPr="003076F2">
        <w:t>internationally</w:t>
      </w:r>
      <w:r w:rsidR="009C4714" w:rsidRPr="003076F2">
        <w:t xml:space="preserve">, ranging from between two and ten years across studies, </w:t>
      </w:r>
      <w:r w:rsidR="0057760F" w:rsidRPr="003076F2">
        <w:t xml:space="preserve">and </w:t>
      </w:r>
      <w:r w:rsidR="009C4714" w:rsidRPr="003076F2">
        <w:t xml:space="preserve">averaging around 5 years </w: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 </w:instrTex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DATA </w:instrText>
      </w:r>
      <w:r w:rsidR="008F1FB7">
        <w:fldChar w:fldCharType="end"/>
      </w:r>
      <w:r w:rsidR="008F1FB7">
        <w:fldChar w:fldCharType="separate"/>
      </w:r>
      <w:r w:rsidR="008F1FB7">
        <w:rPr>
          <w:noProof/>
        </w:rPr>
        <w:t>[</w:t>
      </w:r>
      <w:hyperlink w:anchor="_ENREF_17" w:tooltip="Loubersac, 2021 #1375" w:history="1">
        <w:r w:rsidR="006525B5">
          <w:rPr>
            <w:noProof/>
          </w:rPr>
          <w:t>17</w:t>
        </w:r>
      </w:hyperlink>
      <w:r w:rsidR="008F1FB7">
        <w:rPr>
          <w:noProof/>
        </w:rPr>
        <w:t xml:space="preserve">, </w:t>
      </w:r>
      <w:hyperlink w:anchor="_ENREF_21" w:tooltip="van 't Hof, 2021 #1376" w:history="1">
        <w:r w:rsidR="006525B5">
          <w:rPr>
            <w:noProof/>
          </w:rPr>
          <w:t>21</w:t>
        </w:r>
      </w:hyperlink>
      <w:r w:rsidR="008F1FB7">
        <w:rPr>
          <w:noProof/>
        </w:rPr>
        <w:t>]</w:t>
      </w:r>
      <w:r w:rsidR="008F1FB7">
        <w:fldChar w:fldCharType="end"/>
      </w:r>
      <w:r w:rsidR="009C4714" w:rsidRPr="003076F2">
        <w:t xml:space="preserve">. </w:t>
      </w:r>
      <w:r w:rsidR="000A17B4" w:rsidRPr="003076F2">
        <w:t xml:space="preserve">New Zealand survey data suggest an average age of </w:t>
      </w:r>
      <w:r w:rsidR="007B6280" w:rsidRPr="003076F2">
        <w:t xml:space="preserve">diagnosis of </w:t>
      </w:r>
      <w:r w:rsidR="000A17B4" w:rsidRPr="003076F2">
        <w:t xml:space="preserve">6.6 years </w:t>
      </w:r>
      <w:r w:rsidR="008F1FB7">
        <w:fldChar w:fldCharType="begin"/>
      </w:r>
      <w:r w:rsidR="00031151">
        <w:instrText xml:space="preserve"> ADDIN EN.CITE &lt;EndNote&gt;&lt;Cite&gt;&lt;Author&gt;Eggleston&lt;/Author&gt;&lt;Year&gt;2019&lt;/Year&gt;&lt;RecNum&gt;1421&lt;/RecNum&gt;&lt;DisplayText&gt;[72]&lt;/DisplayText&gt;&lt;record&gt;&lt;rec-number&gt;1421&lt;/rec-number&gt;&lt;foreign-keys&gt;&lt;key app="EN" db-id="f9afr5w2dew9afeza9sxpvrlvrf92zssvfpp" timestamp="1701215439"&gt;1421&lt;/key&gt;&lt;/foreign-keys&gt;&lt;ref-type name="Journal Article"&gt;17&lt;/ref-type&gt;&lt;contributors&gt;&lt;authors&gt;&lt;author&gt;Eggleston, Matthew J. F.&lt;/author&gt;&lt;author&gt;Thabrew, Hiran&lt;/author&gt;&lt;author&gt;Frampton, Christopher M. A.&lt;/author&gt;&lt;author&gt;Eggleston, Katherine H. F.&lt;/author&gt;&lt;author&gt;Hennig, Shannon C.&lt;/author&gt;&lt;/authors&gt;&lt;/contributors&gt;&lt;titles&gt;&lt;title&gt;Obtaining an autism spectrum disorder diagnosis and supports: New Zealand parents’ experiences&lt;/title&gt;&lt;secondary-title&gt;Research in Autism Spectrum Disorders&lt;/secondary-title&gt;&lt;/titles&gt;&lt;periodical&gt;&lt;full-title&gt;Research in Autism Spectrum Disorders&lt;/full-title&gt;&lt;/periodical&gt;&lt;pages&gt;18-25&lt;/pages&gt;&lt;volume&gt;62&lt;/volume&gt;&lt;keywords&gt;&lt;keyword&gt;Autism spectrum disorder&lt;/keyword&gt;&lt;keyword&gt;Parent&lt;/keyword&gt;&lt;keyword&gt;Satisfaction&lt;/keyword&gt;&lt;keyword&gt;Diagnosis&lt;/keyword&gt;&lt;keyword&gt;Supports&lt;/keyword&gt;&lt;keyword&gt;Survey&lt;/keyword&gt;&lt;/keywords&gt;&lt;dates&gt;&lt;year&gt;2019&lt;/year&gt;&lt;pub-dates&gt;&lt;date&gt;2019/06/01/&lt;/date&gt;&lt;/pub-dates&gt;&lt;/dates&gt;&lt;isbn&gt;1750-9467&lt;/isbn&gt;&lt;urls&gt;&lt;related-urls&gt;&lt;url&gt;https://www.sciencedirect.com/science/article/pii/S1750946719300297&lt;/url&gt;&lt;/related-urls&gt;&lt;/urls&gt;&lt;electronic-resource-num&gt;https://doi.org/10.1016/j.rasd.2019.02.004&lt;/electronic-resource-num&gt;&lt;/record&gt;&lt;/Cite&gt;&lt;/EndNote&gt;</w:instrText>
      </w:r>
      <w:r w:rsidR="008F1FB7">
        <w:fldChar w:fldCharType="separate"/>
      </w:r>
      <w:r w:rsidR="00031151">
        <w:rPr>
          <w:noProof/>
        </w:rPr>
        <w:t>[</w:t>
      </w:r>
      <w:hyperlink w:anchor="_ENREF_72" w:tooltip="Eggleston, 2019 #1421" w:history="1">
        <w:r w:rsidR="006525B5">
          <w:rPr>
            <w:noProof/>
          </w:rPr>
          <w:t>72</w:t>
        </w:r>
      </w:hyperlink>
      <w:r w:rsidR="00031151">
        <w:rPr>
          <w:noProof/>
        </w:rPr>
        <w:t>]</w:t>
      </w:r>
      <w:r w:rsidR="008F1FB7">
        <w:fldChar w:fldCharType="end"/>
      </w:r>
      <w:r w:rsidR="000A17B4" w:rsidRPr="003076F2">
        <w:t>.</w:t>
      </w:r>
    </w:p>
    <w:p w14:paraId="55738CD7" w14:textId="60FB8132" w:rsidR="00374B5A" w:rsidRPr="003076F2" w:rsidRDefault="005C295A" w:rsidP="002971D8">
      <w:pPr>
        <w:pStyle w:val="GLBodytext"/>
      </w:pPr>
      <w:r w:rsidRPr="003076F2">
        <w:t xml:space="preserve">Factors that </w:t>
      </w:r>
      <w:r w:rsidR="00F87F8E" w:rsidRPr="003076F2">
        <w:t xml:space="preserve">affect likelihood of diagnosis </w:t>
      </w:r>
      <w:r w:rsidRPr="003076F2">
        <w:t xml:space="preserve">may also lead to delayed diagnosis. </w:t>
      </w:r>
      <w:r w:rsidR="00353FA9" w:rsidRPr="003076F2">
        <w:t>Delays in parents raising concerns about female children has been identified as a barrier to diagnosis</w:t>
      </w:r>
      <w:r w:rsidR="00FA139D" w:rsidRPr="003076F2">
        <w:t xml:space="preserve"> </w:t>
      </w:r>
      <w:r w:rsidR="00353FA9" w:rsidRPr="003076F2">
        <w:t>and</w:t>
      </w:r>
      <w:r w:rsidR="0094361F" w:rsidRPr="003076F2">
        <w:t xml:space="preserve"> </w:t>
      </w:r>
      <w:r w:rsidR="00353FA9" w:rsidRPr="003076F2">
        <w:t xml:space="preserve">possible </w:t>
      </w:r>
      <w:r w:rsidR="000D0C80" w:rsidRPr="003076F2">
        <w:t>delay</w:t>
      </w:r>
      <w:r w:rsidR="0094361F" w:rsidRPr="003076F2">
        <w:t>ed</w:t>
      </w:r>
      <w:r w:rsidR="000D0C80" w:rsidRPr="003076F2">
        <w:t xml:space="preserve"> diagnosis</w:t>
      </w:r>
      <w:r w:rsidR="00353FA9" w:rsidRPr="003076F2">
        <w:t xml:space="preserve"> </w:t>
      </w:r>
      <w:r w:rsidR="008F1FB7">
        <w:fldChar w:fldCharType="begin">
          <w:fldData xml:space="preserve">PEVuZE5vdGU+PENpdGU+PEF1dGhvcj5Mb2Nrd29vZCBFc3RyaW48L0F1dGhvcj48WWVhcj4yMDIx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==
</w:fldData>
        </w:fldChar>
      </w:r>
      <w:r w:rsidR="00031151">
        <w:instrText xml:space="preserve"> ADDIN EN.CITE </w:instrText>
      </w:r>
      <w:r w:rsidR="00031151">
        <w:fldChar w:fldCharType="begin">
          <w:fldData xml:space="preserve">PEVuZE5vdGU+PENpdGU+PEF1dGhvcj5Mb2Nrd29vZCBFc3RyaW48L0F1dGhvcj48WWVhcj4yMDIx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==
</w:fldData>
        </w:fldChar>
      </w:r>
      <w:r w:rsidR="00031151">
        <w:instrText xml:space="preserve"> ADDIN EN.CITE.DATA </w:instrText>
      </w:r>
      <w:r w:rsidR="00031151">
        <w:fldChar w:fldCharType="end"/>
      </w:r>
      <w:r w:rsidR="008F1FB7">
        <w:fldChar w:fldCharType="separate"/>
      </w:r>
      <w:r w:rsidR="00031151">
        <w:rPr>
          <w:noProof/>
        </w:rPr>
        <w:t>[</w:t>
      </w:r>
      <w:hyperlink w:anchor="_ENREF_73" w:tooltip="Lockwood Estrin, 2021 #280" w:history="1">
        <w:r w:rsidR="006525B5">
          <w:rPr>
            <w:noProof/>
          </w:rPr>
          <w:t>73</w:t>
        </w:r>
      </w:hyperlink>
      <w:r w:rsidR="00031151">
        <w:rPr>
          <w:noProof/>
        </w:rPr>
        <w:t>]</w:t>
      </w:r>
      <w:r w:rsidR="008F1FB7">
        <w:fldChar w:fldCharType="end"/>
      </w:r>
      <w:r w:rsidR="0094361F" w:rsidRPr="003076F2">
        <w:t>.</w:t>
      </w:r>
      <w:r w:rsidR="00B33BE3" w:rsidRPr="003076F2">
        <w:t xml:space="preserve"> The potential impact of gender on age of diagnosis is of interest in the current review.</w:t>
      </w:r>
      <w:r w:rsidR="00D77175" w:rsidRPr="003076F2">
        <w:t xml:space="preserve"> </w:t>
      </w:r>
    </w:p>
    <w:p w14:paraId="22A19191" w14:textId="74E62113" w:rsidR="00832997" w:rsidRPr="003076F2" w:rsidRDefault="00F4332B" w:rsidP="00B860BF">
      <w:pPr>
        <w:pStyle w:val="GLHeading3"/>
      </w:pPr>
      <w:bookmarkStart w:id="335" w:name="_Toc166869213"/>
      <w:r>
        <w:t>Sex/g</w:t>
      </w:r>
      <w:r w:rsidR="00832997" w:rsidRPr="003076F2">
        <w:t xml:space="preserve">ender differences in </w:t>
      </w:r>
      <w:r w:rsidR="00074B82" w:rsidRPr="003076F2">
        <w:t xml:space="preserve">autistic </w:t>
      </w:r>
      <w:r w:rsidR="00A126CA" w:rsidRPr="003076F2">
        <w:t>maskin</w:t>
      </w:r>
      <w:r w:rsidR="00004C3C" w:rsidRPr="003076F2">
        <w:t>g</w:t>
      </w:r>
      <w:bookmarkEnd w:id="335"/>
    </w:p>
    <w:p w14:paraId="1E52982A" w14:textId="19A09EC5" w:rsidR="00743B6F" w:rsidRPr="003076F2" w:rsidRDefault="009F7502" w:rsidP="00743B6F">
      <w:pPr>
        <w:pStyle w:val="GLBodytext"/>
        <w:rPr>
          <w:rFonts w:ascii="Times New Roman" w:hAnsi="Times New Roman"/>
        </w:rPr>
      </w:pPr>
      <w:r w:rsidRPr="003076F2">
        <w:t>A rapidly growing area of research investigates the phenomen</w:t>
      </w:r>
      <w:r w:rsidR="00C11582" w:rsidRPr="003076F2">
        <w:t>on</w:t>
      </w:r>
      <w:r w:rsidRPr="003076F2">
        <w:t xml:space="preserve"> of </w:t>
      </w:r>
      <w:r w:rsidR="00DE5D95" w:rsidRPr="003076F2">
        <w:t xml:space="preserve">autistic </w:t>
      </w:r>
      <w:r w:rsidR="00F61DAB" w:rsidRPr="003076F2">
        <w:t>masking</w:t>
      </w:r>
      <w:r w:rsidR="00C11582" w:rsidRPr="003076F2">
        <w:t>/</w:t>
      </w:r>
      <w:r w:rsidR="00DE5D95" w:rsidRPr="003076F2">
        <w:t>social camouflaging</w:t>
      </w:r>
      <w:r w:rsidRPr="003076F2">
        <w:t>, terms</w:t>
      </w:r>
      <w:r w:rsidR="00DE5D95" w:rsidRPr="003076F2">
        <w:t xml:space="preserve"> </w:t>
      </w:r>
      <w:r w:rsidR="005257DD" w:rsidRPr="003076F2">
        <w:t xml:space="preserve">broadly </w:t>
      </w:r>
      <w:r w:rsidR="00577551" w:rsidRPr="003076F2">
        <w:t xml:space="preserve">used in the </w:t>
      </w:r>
      <w:r w:rsidR="00DE5D95" w:rsidRPr="003076F2">
        <w:t>literature</w:t>
      </w:r>
      <w:r w:rsidR="00577551" w:rsidRPr="003076F2">
        <w:t xml:space="preserve"> to describe any </w:t>
      </w:r>
      <w:r w:rsidR="00283411" w:rsidRPr="003076F2">
        <w:t xml:space="preserve">process </w:t>
      </w:r>
      <w:r w:rsidR="005257DD" w:rsidRPr="003076F2">
        <w:t xml:space="preserve">which aims </w:t>
      </w:r>
      <w:r w:rsidR="00577551" w:rsidRPr="003076F2">
        <w:t xml:space="preserve">to minimize, alter, or otherwise change the outward appearance of being autistic. </w:t>
      </w:r>
      <w:r w:rsidR="005257DD" w:rsidRPr="003076F2">
        <w:t>Autistic m</w:t>
      </w:r>
      <w:r w:rsidR="00825507" w:rsidRPr="003076F2">
        <w:t>asking/c</w:t>
      </w:r>
      <w:r w:rsidR="00DE5D95" w:rsidRPr="003076F2">
        <w:t>amouflaging</w:t>
      </w:r>
      <w:r w:rsidR="00577551" w:rsidRPr="003076F2">
        <w:t xml:space="preserve"> </w:t>
      </w:r>
      <w:r w:rsidR="00577551" w:rsidRPr="003076F2">
        <w:rPr>
          <w:rFonts w:eastAsiaTheme="minorHAnsi"/>
        </w:rPr>
        <w:t xml:space="preserve">has been </w:t>
      </w:r>
      <w:r w:rsidR="005257DD" w:rsidRPr="003076F2">
        <w:rPr>
          <w:rFonts w:eastAsiaTheme="minorHAnsi"/>
        </w:rPr>
        <w:t xml:space="preserve">more precisely </w:t>
      </w:r>
      <w:r w:rsidR="00577551" w:rsidRPr="003076F2">
        <w:rPr>
          <w:rFonts w:eastAsiaTheme="minorHAnsi"/>
        </w:rPr>
        <w:t xml:space="preserve">defined as the conscious or unconscious employment of specific behavioural and cognitive strategies by autistic people to adapt to, or cope within, the predominately non-autistic social world </w:t>
      </w:r>
      <w:r w:rsidR="008F1FB7">
        <w:rPr>
          <w:rFonts w:eastAsiaTheme="minorHAnsi"/>
        </w:rPr>
        <w:fldChar w:fldCharType="begin">
          <w:fldData xml:space="preserve">PEVuZE5vdGU+PENpdGU+PEF1dGhvcj5MYWk8L0F1dGhvcj48WWVhcj4yMDE2PC9ZZWFyPjxSZWNO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==
</w:fldData>
        </w:fldChar>
      </w:r>
      <w:r w:rsidR="00031151">
        <w:rPr>
          <w:rFonts w:eastAsiaTheme="minorHAnsi"/>
        </w:rPr>
        <w:instrText xml:space="preserve"> ADDIN EN.CITE </w:instrText>
      </w:r>
      <w:r w:rsidR="00031151">
        <w:rPr>
          <w:rFonts w:eastAsiaTheme="minorHAnsi"/>
        </w:rPr>
        <w:fldChar w:fldCharType="begin">
          <w:fldData xml:space="preserve">PEVuZE5vdGU+PENpdGU+PEF1dGhvcj5MYWk8L0F1dGhvcj48WWVhcj4yMDE2PC9ZZWFyPjxSZWNO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==
</w:fldData>
        </w:fldChar>
      </w:r>
      <w:r w:rsidR="00031151">
        <w:rPr>
          <w:rFonts w:eastAsiaTheme="minorHAnsi"/>
        </w:rPr>
        <w:instrText xml:space="preserve"> ADDIN EN.CITE.DATA </w:instrText>
      </w:r>
      <w:r w:rsidR="00031151">
        <w:rPr>
          <w:rFonts w:eastAsiaTheme="minorHAnsi"/>
        </w:rPr>
      </w:r>
      <w:r w:rsidR="00031151">
        <w:rPr>
          <w:rFonts w:eastAsiaTheme="minorHAnsi"/>
        </w:rPr>
        <w:fldChar w:fldCharType="end"/>
      </w:r>
      <w:r w:rsidR="008F1FB7">
        <w:rPr>
          <w:rFonts w:eastAsiaTheme="minorHAnsi"/>
        </w:rPr>
      </w:r>
      <w:r w:rsidR="008F1FB7">
        <w:rPr>
          <w:rFonts w:eastAsiaTheme="minorHAnsi"/>
        </w:rPr>
        <w:fldChar w:fldCharType="separate"/>
      </w:r>
      <w:r w:rsidR="00031151">
        <w:rPr>
          <w:rFonts w:eastAsiaTheme="minorHAnsi"/>
          <w:noProof/>
        </w:rPr>
        <w:t>[</w:t>
      </w:r>
      <w:hyperlink w:anchor="_ENREF_74" w:tooltip="Lai, 2016 #1397" w:history="1">
        <w:r w:rsidR="006525B5">
          <w:rPr>
            <w:rFonts w:eastAsiaTheme="minorHAnsi"/>
            <w:noProof/>
          </w:rPr>
          <w:t>74-77</w:t>
        </w:r>
      </w:hyperlink>
      <w:r w:rsidR="00031151">
        <w:rPr>
          <w:rFonts w:eastAsiaTheme="minorHAnsi"/>
          <w:noProof/>
        </w:rPr>
        <w:t>]</w:t>
      </w:r>
      <w:r w:rsidR="008F1FB7">
        <w:rPr>
          <w:rFonts w:eastAsiaTheme="minorHAnsi"/>
        </w:rPr>
        <w:fldChar w:fldCharType="end"/>
      </w:r>
      <w:r w:rsidR="00577551" w:rsidRPr="003076F2">
        <w:rPr>
          <w:rFonts w:eastAsiaTheme="minorHAnsi"/>
        </w:rPr>
        <w:t xml:space="preserve">. </w:t>
      </w:r>
      <w:r w:rsidR="00743B6F" w:rsidRPr="003076F2">
        <w:t xml:space="preserve">Examples of masking include making eye contact even if it makes you feel uncomfortable, or not talking about your interests too much for fear of being labelled </w:t>
      </w:r>
      <w:r w:rsidR="003A673E" w:rsidRPr="003076F2">
        <w:t>‘</w:t>
      </w:r>
      <w:r w:rsidR="00743B6F" w:rsidRPr="003076F2">
        <w:t>weird</w:t>
      </w:r>
      <w:r w:rsidR="003A673E" w:rsidRPr="003076F2">
        <w:t>’</w:t>
      </w:r>
      <w:r w:rsidR="00743B6F" w:rsidRPr="003076F2">
        <w:t xml:space="preserve"> </w:t>
      </w:r>
      <w:r w:rsidR="008F1FB7">
        <w:fldChar w:fldCharType="begin"/>
      </w:r>
      <w:r w:rsidR="00031151">
        <w:instrText xml:space="preserve"> ADDIN EN.CITE &lt;EndNote&gt;&lt;Cite&gt;&lt;Author&gt;Pearson&lt;/Author&gt;&lt;Year&gt;2021&lt;/Year&gt;&lt;RecNum&gt;1430&lt;/RecNum&gt;&lt;DisplayText&gt;[78]&lt;/DisplayText&gt;&lt;record&gt;&lt;rec-number&gt;1430&lt;/rec-number&gt;&lt;foreign-keys&gt;&lt;key app="EN" db-id="f9afr5w2dew9afeza9sxpvrlvrf92zssvfpp" timestamp="1701823535"&gt;1430&lt;/key&gt;&lt;/foreign-keys&gt;&lt;ref-type name="Journal Article"&gt;17&lt;/ref-type&gt;&lt;contributors&gt;&lt;authors&gt;&lt;author&gt;Pearson, A.&lt;/author&gt;&lt;author&gt;Rose, K.&lt;/author&gt;&lt;/authors&gt;&lt;/contributors&gt;&lt;auth-address&gt;School of Psychology, Faculty of Health and Wellbeing, University of Sunderland, Sunderland, United Kingdom.&amp;#xD;The Autistic Advocate and Infinite Autism, County Durham, United Kingdom.&lt;/auth-address&gt;&lt;titles&gt;&lt;title&gt;A Conceptual Analysis of Autistic Masking: Understanding the Narrative of Stigma and the Illusion of Choice&lt;/title&gt;&lt;secondary-title&gt;Autism Adulthood&lt;/secondary-title&gt;&lt;/titles&gt;&lt;periodical&gt;&lt;full-title&gt;Autism Adulthood&lt;/full-title&gt;&lt;/periodical&gt;&lt;pages&gt;52-60&lt;/pages&gt;&lt;volume&gt;3&lt;/volume&gt;&lt;number&gt;1&lt;/number&gt;&lt;edition&gt;20210318&lt;/edition&gt;&lt;keywords&gt;&lt;keyword&gt;autism&lt;/keyword&gt;&lt;keyword&gt;camouflaging&lt;/keyword&gt;&lt;keyword&gt;masking&lt;/keyword&gt;&lt;/keywords&gt;&lt;dates&gt;&lt;year&gt;2021&lt;/year&gt;&lt;pub-dates&gt;&lt;date&gt;Mar 1&lt;/date&gt;&lt;/pub-dates&gt;&lt;/dates&gt;&lt;isbn&gt;2573-9581 (Print)&amp;#xD;2573-9581&lt;/isbn&gt;&lt;accession-num&gt;36601266&lt;/accession-num&gt;&lt;urls&gt;&lt;/urls&gt;&lt;custom1&gt;No competing financial interests exist.&lt;/custom1&gt;&lt;custom2&gt;PMC8992880&lt;/custom2&gt;&lt;electronic-resource-num&gt;10.1089/aut.2020.0043&lt;/electronic-resource-num&gt;&lt;remote-database-provider&gt;NLM&lt;/remote-database-provider&gt;&lt;language&gt;eng&lt;/language&gt;&lt;/record&gt;&lt;/Cite&gt;&lt;/EndNote&gt;</w:instrText>
      </w:r>
      <w:r w:rsidR="008F1FB7">
        <w:fldChar w:fldCharType="separate"/>
      </w:r>
      <w:r w:rsidR="00031151">
        <w:rPr>
          <w:noProof/>
        </w:rPr>
        <w:t>[</w:t>
      </w:r>
      <w:hyperlink w:anchor="_ENREF_78" w:tooltip="Pearson, 2021 #1430" w:history="1">
        <w:r w:rsidR="006525B5">
          <w:rPr>
            <w:noProof/>
          </w:rPr>
          <w:t>78</w:t>
        </w:r>
      </w:hyperlink>
      <w:r w:rsidR="00031151">
        <w:rPr>
          <w:noProof/>
        </w:rPr>
        <w:t>]</w:t>
      </w:r>
      <w:r w:rsidR="008F1FB7">
        <w:fldChar w:fldCharType="end"/>
      </w:r>
      <w:r w:rsidR="00743B6F" w:rsidRPr="003076F2">
        <w:t>.</w:t>
      </w:r>
    </w:p>
    <w:p w14:paraId="719CD429" w14:textId="4BA506A1" w:rsidR="008D3E00" w:rsidRPr="003076F2" w:rsidRDefault="00577551" w:rsidP="00743B6F">
      <w:pPr>
        <w:pStyle w:val="GLBodytext"/>
      </w:pPr>
      <w:r w:rsidRPr="003076F2">
        <w:t xml:space="preserve">Additional </w:t>
      </w:r>
      <w:r w:rsidR="003B199C" w:rsidRPr="003076F2">
        <w:t xml:space="preserve">similar and overlapping </w:t>
      </w:r>
      <w:r w:rsidRPr="003076F2">
        <w:t xml:space="preserve">terms have also been used, including </w:t>
      </w:r>
      <w:r w:rsidR="005257DD" w:rsidRPr="003076F2">
        <w:t>‘</w:t>
      </w:r>
      <w:r w:rsidRPr="003076F2">
        <w:t xml:space="preserve">passing as </w:t>
      </w:r>
      <w:r w:rsidR="00004C3C" w:rsidRPr="003076F2">
        <w:t>non-autistic</w:t>
      </w:r>
      <w:r w:rsidR="005257DD" w:rsidRPr="003076F2">
        <w:t>’</w:t>
      </w:r>
      <w:r w:rsidRPr="003076F2">
        <w:t xml:space="preserve"> (PAN), </w:t>
      </w:r>
      <w:r w:rsidR="003B199C" w:rsidRPr="003076F2">
        <w:t xml:space="preserve">adaptive morphing, </w:t>
      </w:r>
      <w:r w:rsidRPr="003076F2">
        <w:t xml:space="preserve">mimicry, imitation, </w:t>
      </w:r>
      <w:r w:rsidR="003B199C" w:rsidRPr="003076F2">
        <w:t xml:space="preserve">compensation, </w:t>
      </w:r>
      <w:r w:rsidRPr="003076F2">
        <w:t xml:space="preserve">and accommodation. It is unclear whether the terms are being used consistently or whether there is a consensus </w:t>
      </w:r>
      <w:r w:rsidR="00B95928" w:rsidRPr="003076F2">
        <w:t>i</w:t>
      </w:r>
      <w:r w:rsidRPr="003076F2">
        <w:t xml:space="preserve">n their meaning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Pr="003076F2">
        <w:t xml:space="preserve">. </w:t>
      </w:r>
      <w:r w:rsidR="00902BB0" w:rsidRPr="003076F2">
        <w:t>As discussed in the Preamble</w:t>
      </w:r>
      <w:r w:rsidR="00F72FB9" w:rsidRPr="003076F2">
        <w:t xml:space="preserve"> (</w:t>
      </w:r>
      <w:r w:rsidR="002540D5" w:rsidRPr="003076F2">
        <w:rPr>
          <w:i/>
          <w:iCs/>
        </w:rPr>
        <w:t>see</w:t>
      </w:r>
      <w:r w:rsidR="002540D5" w:rsidRPr="003076F2">
        <w:t xml:space="preserve"> </w:t>
      </w:r>
      <w:hyperlink w:anchor="Preamble_AutisticPreferences" w:history="1">
        <w:r w:rsidR="00F72FB9" w:rsidRPr="003076F2">
          <w:rPr>
            <w:rStyle w:val="Hyperlink"/>
            <w:rFonts w:cstheme="minorHAnsi"/>
          </w:rPr>
          <w:t>Autistic preferences around terminology</w:t>
        </w:r>
      </w:hyperlink>
      <w:r w:rsidR="00F72FB9" w:rsidRPr="003076F2">
        <w:t>)</w:t>
      </w:r>
      <w:r w:rsidR="00902BB0" w:rsidRPr="003076F2">
        <w:t xml:space="preserve">, </w:t>
      </w:r>
      <w:r w:rsidR="00260D49" w:rsidRPr="003076F2">
        <w:t xml:space="preserve">autistic </w:t>
      </w:r>
      <w:r w:rsidR="00C46AA3" w:rsidRPr="003076F2">
        <w:t>researcher</w:t>
      </w:r>
      <w:r w:rsidR="00260D49" w:rsidRPr="003076F2">
        <w:t xml:space="preserve"> Dr Ruth Monk recommended </w:t>
      </w:r>
      <w:r w:rsidR="00376403" w:rsidRPr="003076F2">
        <w:t>‘</w:t>
      </w:r>
      <w:r w:rsidR="00260D49" w:rsidRPr="003076F2">
        <w:t>masking</w:t>
      </w:r>
      <w:r w:rsidR="00376403" w:rsidRPr="003076F2">
        <w:t>’</w:t>
      </w:r>
      <w:r w:rsidR="00260D49" w:rsidRPr="003076F2">
        <w:t xml:space="preserve"> </w:t>
      </w:r>
      <w:r w:rsidR="00035266" w:rsidRPr="003076F2">
        <w:t xml:space="preserve">be used as an </w:t>
      </w:r>
      <w:r w:rsidR="000033E7" w:rsidRPr="003076F2">
        <w:t xml:space="preserve">acceptable </w:t>
      </w:r>
      <w:r w:rsidR="00035266" w:rsidRPr="003076F2">
        <w:t xml:space="preserve">umbrella term </w:t>
      </w:r>
      <w:r w:rsidR="00F22A93" w:rsidRPr="003076F2">
        <w:t>which is</w:t>
      </w:r>
      <w:r w:rsidR="00B13E2C" w:rsidRPr="003076F2">
        <w:t xml:space="preserve"> </w:t>
      </w:r>
      <w:r w:rsidR="00260D49" w:rsidRPr="003076F2">
        <w:t>widely used in the autistic community in Aotearoa New Zealand</w:t>
      </w:r>
      <w:r w:rsidR="004E0BAE" w:rsidRPr="003076F2">
        <w:t xml:space="preserve"> (</w:t>
      </w:r>
      <w:r w:rsidR="004E0BAE" w:rsidRPr="003076F2">
        <w:rPr>
          <w:i/>
          <w:iCs/>
        </w:rPr>
        <w:t>personal communication</w:t>
      </w:r>
      <w:r w:rsidR="004E0BAE" w:rsidRPr="003076F2">
        <w:t>, 23 November 2023)</w:t>
      </w:r>
      <w:r w:rsidR="00260D49" w:rsidRPr="003076F2">
        <w:t>.</w:t>
      </w:r>
      <w:r w:rsidR="00283206" w:rsidRPr="003076F2">
        <w:t xml:space="preserve"> </w:t>
      </w:r>
    </w:p>
    <w:p w14:paraId="570713B2" w14:textId="158F81EF" w:rsidR="00577551" w:rsidRPr="003076F2" w:rsidRDefault="008D3E00" w:rsidP="008D3E00">
      <w:pPr>
        <w:pStyle w:val="GLBodytext"/>
      </w:pPr>
      <w:r w:rsidRPr="003076F2">
        <w:t xml:space="preserve">Auto-biographical and qualitative accounts reveal that autistic people of all genders use a diverse range of masking behaviours and strategies. </w:t>
      </w:r>
      <w:r w:rsidR="00210173" w:rsidRPr="003076F2">
        <w:rPr>
          <w:rFonts w:eastAsiaTheme="minorHAnsi"/>
        </w:rPr>
        <w:t xml:space="preserve">Examples </w:t>
      </w:r>
      <w:r w:rsidR="00210173" w:rsidRPr="003076F2">
        <w:t>include sup</w:t>
      </w:r>
      <w:r w:rsidR="00032FFF" w:rsidRPr="003076F2">
        <w:t>p</w:t>
      </w:r>
      <w:r w:rsidR="00210173" w:rsidRPr="003076F2">
        <w:t xml:space="preserve">ressing </w:t>
      </w:r>
      <w:r w:rsidR="00210173" w:rsidRPr="003076F2">
        <w:lastRenderedPageBreak/>
        <w:t xml:space="preserve">repetitive </w:t>
      </w:r>
      <w:r w:rsidR="00032FFF" w:rsidRPr="003076F2">
        <w:t>self-</w:t>
      </w:r>
      <w:r w:rsidR="005A7CD6" w:rsidRPr="003076F2">
        <w:t>stim</w:t>
      </w:r>
      <w:r w:rsidR="00032FFF" w:rsidRPr="003076F2">
        <w:t>ulating hand movements</w:t>
      </w:r>
      <w:r w:rsidR="00210173" w:rsidRPr="003076F2">
        <w:t xml:space="preserve">, using conversational scripts, </w:t>
      </w:r>
      <w:r w:rsidR="005A7CD6" w:rsidRPr="003076F2">
        <w:t xml:space="preserve">forcing eye contact, </w:t>
      </w:r>
      <w:r w:rsidR="00210173" w:rsidRPr="003076F2">
        <w:t xml:space="preserve">and </w:t>
      </w:r>
      <w:r w:rsidR="0018577B" w:rsidRPr="003076F2">
        <w:t>applying</w:t>
      </w:r>
      <w:r w:rsidR="00210173" w:rsidRPr="003076F2">
        <w:t xml:space="preserve"> rules to respond to non-verbal </w:t>
      </w:r>
      <w:r w:rsidR="0018577B" w:rsidRPr="003076F2">
        <w:t>cues</w:t>
      </w:r>
      <w:r w:rsidR="00A04445" w:rsidRPr="003076F2">
        <w:t xml:space="preserve"> in others</w:t>
      </w:r>
      <w:r w:rsidR="00210173" w:rsidRPr="003076F2">
        <w:t xml:space="preserve"> </w:t>
      </w:r>
      <w:r w:rsidR="008F1FB7">
        <w:fldChar w:fldCharType="begin">
          <w:fldData xml:space="preserve">PEVuZE5vdGU+PENpdGU+PEF1dGhvcj5Db29rPC9BdXRob3I+PFllYXI+MjAyMTwvWWVhcj48UmVj
TnVtPjE0MDc8L1JlY051bT48RGlzcGxheVRleHQ+WzIzXTwvRGlzcGxheVRleHQ+PHJlY29yZD48
cmVjLW51bWJlcj4xNDA3PC9yZWMtbnVtYmVyPjxmb3JlaWduLWtleXM+PGtleSBhcHA9IkVOIiBk
Yi1pZD0iZjlhZnI1dzJkZXc5YWZlemE5c3hwdnJsdnJmOTJ6c3N2ZnBwIiB0aW1lc3RhbXA9IjE3
MDA3NjkzNjciPjE0MD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0MDc8L1JlY051bT48RGlzcGxheVRleHQ+WzIzXTwvRGlzcGxheVRleHQ+PHJlY29yZD48
cmVjLW51bWJlcj4xNDA3PC9yZWMtbnVtYmVyPjxmb3JlaWduLWtleXM+PGtleSBhcHA9IkVOIiBk
Yi1pZD0iZjlhZnI1dzJkZXc5YWZlemE5c3hwdnJsdnJmOTJ6c3N2ZnBwIiB0aW1lc3RhbXA9IjE3
MDA3NjkzNjciPjE0MD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210173" w:rsidRPr="003076F2">
        <w:rPr>
          <w:rFonts w:eastAsiaTheme="minorHAnsi"/>
        </w:rPr>
        <w:t>. Such</w:t>
      </w:r>
      <w:r w:rsidR="00996860" w:rsidRPr="003076F2">
        <w:rPr>
          <w:rFonts w:eastAsiaTheme="minorHAnsi"/>
        </w:rPr>
        <w:t xml:space="preserve"> masking</w:t>
      </w:r>
      <w:r w:rsidR="00577551" w:rsidRPr="003076F2">
        <w:rPr>
          <w:rFonts w:eastAsiaTheme="minorHAnsi"/>
        </w:rPr>
        <w:t xml:space="preserve"> may enable autistic people to present a non-autistic social style, </w:t>
      </w:r>
      <w:r w:rsidR="00CC045E" w:rsidRPr="003076F2">
        <w:rPr>
          <w:rFonts w:eastAsiaTheme="minorHAnsi"/>
        </w:rPr>
        <w:t>hide</w:t>
      </w:r>
      <w:r w:rsidR="00577551" w:rsidRPr="003076F2">
        <w:rPr>
          <w:rFonts w:eastAsiaTheme="minorHAnsi"/>
        </w:rPr>
        <w:t xml:space="preserve"> </w:t>
      </w:r>
      <w:r w:rsidR="006F6126" w:rsidRPr="003076F2">
        <w:rPr>
          <w:rFonts w:eastAsiaTheme="minorHAnsi"/>
        </w:rPr>
        <w:t xml:space="preserve">their </w:t>
      </w:r>
      <w:r w:rsidR="00577551" w:rsidRPr="003076F2">
        <w:rPr>
          <w:rFonts w:eastAsiaTheme="minorHAnsi"/>
        </w:rPr>
        <w:t xml:space="preserve">autistic characteristics, and/or minimise </w:t>
      </w:r>
      <w:r w:rsidR="00147DC0" w:rsidRPr="003076F2">
        <w:rPr>
          <w:rFonts w:eastAsiaTheme="minorHAnsi"/>
        </w:rPr>
        <w:t xml:space="preserve">recognition of </w:t>
      </w:r>
      <w:r w:rsidR="00577551" w:rsidRPr="003076F2">
        <w:rPr>
          <w:rFonts w:eastAsiaTheme="minorHAnsi"/>
        </w:rPr>
        <w:t xml:space="preserve">social difficulties </w:t>
      </w:r>
      <w:r w:rsidR="008F1FB7">
        <w:rPr>
          <w:rFonts w:eastAsiaTheme="minorHAnsi"/>
        </w:rPr>
        <w:fldChar w:fldCharType="begin">
          <w:fldData xml:space="preserve">PEVuZE5vdGU+PENpdGU+PEF1dGhvcj5Db29rPC9BdXRob3I+PFllYXI+MjAyMTwvWWVhcj48UmVj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</w:fldData>
        </w:fldChar>
      </w:r>
      <w:r w:rsidR="00031151">
        <w:rPr>
          <w:rFonts w:eastAsiaTheme="minorHAnsi"/>
        </w:rPr>
        <w:instrText xml:space="preserve"> ADDIN EN.CITE </w:instrText>
      </w:r>
      <w:r w:rsidR="00031151">
        <w:rPr>
          <w:rFonts w:eastAsiaTheme="minorHAnsi"/>
        </w:rPr>
        <w:fldChar w:fldCharType="begin">
          <w:fldData xml:space="preserve">PEVuZE5vdGU+PENpdGU+PEF1dGhvcj5Db29rPC9BdXRob3I+PFllYXI+MjAyMTwvWWVhcj48UmVj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</w:fldData>
        </w:fldChar>
      </w:r>
      <w:r w:rsidR="00031151">
        <w:rPr>
          <w:rFonts w:eastAsiaTheme="minorHAnsi"/>
        </w:rPr>
        <w:instrText xml:space="preserve"> ADDIN EN.CITE.DATA </w:instrText>
      </w:r>
      <w:r w:rsidR="00031151">
        <w:rPr>
          <w:rFonts w:eastAsiaTheme="minorHAnsi"/>
        </w:rPr>
      </w:r>
      <w:r w:rsidR="00031151">
        <w:rPr>
          <w:rFonts w:eastAsiaTheme="minorHAnsi"/>
        </w:rPr>
        <w:fldChar w:fldCharType="end"/>
      </w:r>
      <w:r w:rsidR="008F1FB7">
        <w:rPr>
          <w:rFonts w:eastAsiaTheme="minorHAnsi"/>
        </w:rPr>
      </w:r>
      <w:r w:rsidR="008F1FB7">
        <w:rPr>
          <w:rFonts w:eastAsiaTheme="minorHAnsi"/>
        </w:rPr>
        <w:fldChar w:fldCharType="separate"/>
      </w:r>
      <w:r w:rsidR="00031151">
        <w:rPr>
          <w:rFonts w:eastAsiaTheme="minorHAnsi"/>
          <w:noProof/>
        </w:rPr>
        <w:t>[</w:t>
      </w:r>
      <w:hyperlink w:anchor="_ENREF_23" w:tooltip="Cook, 2021 #291" w:history="1">
        <w:r w:rsidR="006525B5">
          <w:rPr>
            <w:rFonts w:eastAsiaTheme="minorHAnsi"/>
            <w:noProof/>
          </w:rPr>
          <w:t>23</w:t>
        </w:r>
      </w:hyperlink>
      <w:r w:rsidR="00031151">
        <w:rPr>
          <w:rFonts w:eastAsiaTheme="minorHAnsi"/>
          <w:noProof/>
        </w:rPr>
        <w:t xml:space="preserve">, </w:t>
      </w:r>
      <w:hyperlink w:anchor="_ENREF_76" w:tooltip="Lawson, 2020 #1398" w:history="1">
        <w:r w:rsidR="006525B5">
          <w:rPr>
            <w:rFonts w:eastAsiaTheme="minorHAnsi"/>
            <w:noProof/>
          </w:rPr>
          <w:t>76</w:t>
        </w:r>
      </w:hyperlink>
      <w:r w:rsidR="00031151">
        <w:rPr>
          <w:rFonts w:eastAsiaTheme="minorHAnsi"/>
          <w:noProof/>
        </w:rPr>
        <w:t xml:space="preserve">, </w:t>
      </w:r>
      <w:hyperlink w:anchor="_ENREF_77" w:tooltip="Cook, 2021 #1396" w:history="1">
        <w:r w:rsidR="006525B5">
          <w:rPr>
            <w:rFonts w:eastAsiaTheme="minorHAnsi"/>
            <w:noProof/>
          </w:rPr>
          <w:t>77</w:t>
        </w:r>
      </w:hyperlink>
      <w:r w:rsidR="00031151">
        <w:rPr>
          <w:rFonts w:eastAsiaTheme="minorHAnsi"/>
          <w:noProof/>
        </w:rPr>
        <w:t xml:space="preserve">, </w:t>
      </w:r>
      <w:hyperlink w:anchor="_ENREF_79" w:tooltip="Hull, 2017 #1406" w:history="1">
        <w:r w:rsidR="006525B5">
          <w:rPr>
            <w:rFonts w:eastAsiaTheme="minorHAnsi"/>
            <w:noProof/>
          </w:rPr>
          <w:t>79</w:t>
        </w:r>
      </w:hyperlink>
      <w:r w:rsidR="00031151">
        <w:rPr>
          <w:rFonts w:eastAsiaTheme="minorHAnsi"/>
          <w:noProof/>
        </w:rPr>
        <w:t>]</w:t>
      </w:r>
      <w:r w:rsidR="008F1FB7">
        <w:rPr>
          <w:rFonts w:eastAsiaTheme="minorHAnsi"/>
        </w:rPr>
        <w:fldChar w:fldCharType="end"/>
      </w:r>
      <w:r w:rsidR="00577551" w:rsidRPr="003076F2">
        <w:rPr>
          <w:rFonts w:eastAsiaTheme="minorHAnsi"/>
        </w:rPr>
        <w:t xml:space="preserve">, regardless of how </w:t>
      </w:r>
      <w:r w:rsidR="00577551" w:rsidRPr="003076F2">
        <w:t xml:space="preserve">convincing such attempts may be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00577551" w:rsidRPr="003076F2">
        <w:t>.</w:t>
      </w:r>
    </w:p>
    <w:p w14:paraId="76FE9D1C" w14:textId="482960C5" w:rsidR="00E9401F" w:rsidRPr="003076F2" w:rsidRDefault="005647FB" w:rsidP="001F31B5">
      <w:pPr>
        <w:pStyle w:val="GLBodytext"/>
        <w:rPr>
          <w:rFonts w:eastAsia="Calibri"/>
        </w:rPr>
      </w:pPr>
      <w:r w:rsidRPr="003076F2">
        <w:t xml:space="preserve">Whilst non-autistic people can modify their social behaviour to present themselves more positively, autistic masking </w:t>
      </w:r>
      <w:r w:rsidR="00493C4C" w:rsidRPr="003076F2">
        <w:t>stems from a</w:t>
      </w:r>
      <w:r w:rsidRPr="003076F2">
        <w:t xml:space="preserve"> mismatch between their natural way of being and the demands of the</w:t>
      </w:r>
      <w:r w:rsidR="00493C4C" w:rsidRPr="003076F2">
        <w:t>ir</w:t>
      </w:r>
      <w:r w:rsidRPr="003076F2">
        <w:t xml:space="preserve"> environment</w:t>
      </w:r>
      <w:r w:rsidR="00493C4C" w:rsidRPr="003076F2">
        <w:t>. Masking therefore occurs in an environment where the</w:t>
      </w:r>
      <w:r w:rsidR="00825507" w:rsidRPr="003076F2">
        <w:t>re</w:t>
      </w:r>
      <w:r w:rsidR="00493C4C" w:rsidRPr="003076F2">
        <w:t xml:space="preserve"> </w:t>
      </w:r>
      <w:r w:rsidR="008413E0" w:rsidRPr="003076F2">
        <w:t>is</w:t>
      </w:r>
      <w:r w:rsidRPr="003076F2">
        <w:t xml:space="preserve"> discriminatio</w:t>
      </w:r>
      <w:r w:rsidR="003A5B37" w:rsidRPr="003076F2">
        <w:t>n</w:t>
      </w:r>
      <w:r w:rsidR="008413E0" w:rsidRPr="003076F2">
        <w:t xml:space="preserve"> and can be considered a natural response to the </w:t>
      </w:r>
      <w:r w:rsidR="00815A12" w:rsidRPr="003076F2">
        <w:t>‘</w:t>
      </w:r>
      <w:r w:rsidR="008413E0" w:rsidRPr="003076F2">
        <w:t>deficit narrative</w:t>
      </w:r>
      <w:r w:rsidR="00815A12" w:rsidRPr="003076F2">
        <w:t xml:space="preserve"> and accompanying stigma’</w:t>
      </w:r>
      <w:r w:rsidR="008413E0" w:rsidRPr="003076F2">
        <w:t xml:space="preserve"> that has developed around autism</w:t>
      </w:r>
      <w:r w:rsidR="003A5B37" w:rsidRPr="003076F2">
        <w:t xml:space="preserve"> </w:t>
      </w:r>
      <w:r w:rsidR="008F1FB7">
        <w:fldChar w:fldCharType="begin"/>
      </w:r>
      <w:r w:rsidR="00031151">
        <w:instrText xml:space="preserve"> ADDIN EN.CITE &lt;EndNote&gt;&lt;Cite&gt;&lt;Author&gt;Pearson&lt;/Author&gt;&lt;Year&gt;2021&lt;/Year&gt;&lt;RecNum&gt;1430&lt;/RecNum&gt;&lt;DisplayText&gt;[78]&lt;/DisplayText&gt;&lt;record&gt;&lt;rec-number&gt;1430&lt;/rec-number&gt;&lt;foreign-keys&gt;&lt;key app="EN" db-id="f9afr5w2dew9afeza9sxpvrlvrf92zssvfpp" timestamp="1701823535"&gt;1430&lt;/key&gt;&lt;/foreign-keys&gt;&lt;ref-type name="Journal Article"&gt;17&lt;/ref-type&gt;&lt;contributors&gt;&lt;authors&gt;&lt;author&gt;Pearson, A.&lt;/author&gt;&lt;author&gt;Rose, K.&lt;/author&gt;&lt;/authors&gt;&lt;/contributors&gt;&lt;auth-address&gt;School of Psychology, Faculty of Health and Wellbeing, University of Sunderland, Sunderland, United Kingdom.&amp;#xD;The Autistic Advocate and Infinite Autism, County Durham, United Kingdom.&lt;/auth-address&gt;&lt;titles&gt;&lt;title&gt;A Conceptual Analysis of Autistic Masking: Understanding the Narrative of Stigma and the Illusion of Choice&lt;/title&gt;&lt;secondary-title&gt;Autism Adulthood&lt;/secondary-title&gt;&lt;/titles&gt;&lt;periodical&gt;&lt;full-title&gt;Autism Adulthood&lt;/full-title&gt;&lt;/periodical&gt;&lt;pages&gt;52-60&lt;/pages&gt;&lt;volume&gt;3&lt;/volume&gt;&lt;number&gt;1&lt;/number&gt;&lt;edition&gt;20210318&lt;/edition&gt;&lt;keywords&gt;&lt;keyword&gt;autism&lt;/keyword&gt;&lt;keyword&gt;camouflaging&lt;/keyword&gt;&lt;keyword&gt;masking&lt;/keyword&gt;&lt;/keywords&gt;&lt;dates&gt;&lt;year&gt;2021&lt;/year&gt;&lt;pub-dates&gt;&lt;date&gt;Mar 1&lt;/date&gt;&lt;/pub-dates&gt;&lt;/dates&gt;&lt;isbn&gt;2573-9581 (Print)&amp;#xD;2573-9581&lt;/isbn&gt;&lt;accession-num&gt;36601266&lt;/accession-num&gt;&lt;urls&gt;&lt;/urls&gt;&lt;custom1&gt;No competing financial interests exist.&lt;/custom1&gt;&lt;custom2&gt;PMC8992880&lt;/custom2&gt;&lt;electronic-resource-num&gt;10.1089/aut.2020.0043&lt;/electronic-resource-num&gt;&lt;remote-database-provider&gt;NLM&lt;/remote-database-provider&gt;&lt;language&gt;eng&lt;/language&gt;&lt;/record&gt;&lt;/Cite&gt;&lt;/EndNote&gt;</w:instrText>
      </w:r>
      <w:r w:rsidR="008F1FB7">
        <w:fldChar w:fldCharType="separate"/>
      </w:r>
      <w:r w:rsidR="00031151">
        <w:rPr>
          <w:noProof/>
        </w:rPr>
        <w:t>[</w:t>
      </w:r>
      <w:hyperlink w:anchor="_ENREF_78" w:tooltip="Pearson, 2021 #1430" w:history="1">
        <w:r w:rsidR="006525B5">
          <w:rPr>
            <w:noProof/>
          </w:rPr>
          <w:t>78</w:t>
        </w:r>
      </w:hyperlink>
      <w:r w:rsidR="00031151">
        <w:rPr>
          <w:noProof/>
        </w:rPr>
        <w:t>]</w:t>
      </w:r>
      <w:r w:rsidR="008F1FB7">
        <w:fldChar w:fldCharType="end"/>
      </w:r>
      <w:r w:rsidR="008413E0" w:rsidRPr="003076F2">
        <w:t xml:space="preserve">. </w:t>
      </w:r>
      <w:r w:rsidR="00493C4C" w:rsidRPr="003076F2">
        <w:t xml:space="preserve">Whether masking </w:t>
      </w:r>
      <w:r w:rsidR="00187C9A" w:rsidRPr="003076F2">
        <w:t>is accompanied by</w:t>
      </w:r>
      <w:r w:rsidR="00493C4C" w:rsidRPr="003076F2">
        <w:t xml:space="preserve"> positive or negative </w:t>
      </w:r>
      <w:r w:rsidR="00187C9A" w:rsidRPr="003076F2">
        <w:t xml:space="preserve">mental health </w:t>
      </w:r>
      <w:r w:rsidR="00493C4C" w:rsidRPr="003076F2">
        <w:t>outcomes is under in</w:t>
      </w:r>
      <w:r w:rsidR="00A96D63" w:rsidRPr="003076F2">
        <w:rPr>
          <w:rFonts w:eastAsiaTheme="minorHAnsi"/>
        </w:rPr>
        <w:t>vestigati</w:t>
      </w:r>
      <w:r w:rsidR="00493C4C" w:rsidRPr="003076F2">
        <w:rPr>
          <w:rFonts w:eastAsiaTheme="minorHAnsi"/>
        </w:rPr>
        <w:t>on</w:t>
      </w:r>
      <w:r w:rsidR="00E9401F" w:rsidRPr="003076F2">
        <w:rPr>
          <w:rFonts w:eastAsiaTheme="minorHAnsi"/>
        </w:rPr>
        <w:t xml:space="preserve"> </w:t>
      </w:r>
      <w:r w:rsidR="008F1FB7">
        <w:rPr>
          <w:rFonts w:eastAsiaTheme="minorHAnsi"/>
        </w:rPr>
        <w:fldChar w:fldCharType="begin">
          <w:fldData xml:space="preserve">PEVuZE5vdGU+PENpdGU+PEF1dGhvcj5UdWLDrW8tRnVuZ3VlaXJpw7FvPC9BdXRob3I+PFllYXI+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</w:fldData>
        </w:fldChar>
      </w:r>
      <w:r w:rsidR="00031151">
        <w:rPr>
          <w:rFonts w:eastAsiaTheme="minorHAnsi"/>
        </w:rPr>
        <w:instrText xml:space="preserve"> ADDIN EN.CITE </w:instrText>
      </w:r>
      <w:r w:rsidR="00031151">
        <w:rPr>
          <w:rFonts w:eastAsiaTheme="minorHAnsi"/>
        </w:rPr>
        <w:fldChar w:fldCharType="begin">
          <w:fldData xml:space="preserve">PEVuZE5vdGU+PENpdGU+PEF1dGhvcj5UdWLDrW8tRnVuZ3VlaXJpw7FvPC9BdXRob3I+PFllYXI+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</w:fldData>
        </w:fldChar>
      </w:r>
      <w:r w:rsidR="00031151">
        <w:rPr>
          <w:rFonts w:eastAsiaTheme="minorHAnsi"/>
        </w:rPr>
        <w:instrText xml:space="preserve"> ADDIN EN.CITE.DATA </w:instrText>
      </w:r>
      <w:r w:rsidR="00031151">
        <w:rPr>
          <w:rFonts w:eastAsiaTheme="minorHAnsi"/>
        </w:rPr>
      </w:r>
      <w:r w:rsidR="00031151">
        <w:rPr>
          <w:rFonts w:eastAsiaTheme="minorHAnsi"/>
        </w:rPr>
        <w:fldChar w:fldCharType="end"/>
      </w:r>
      <w:r w:rsidR="008F1FB7">
        <w:rPr>
          <w:rFonts w:eastAsiaTheme="minorHAnsi"/>
        </w:rPr>
      </w:r>
      <w:r w:rsidR="008F1FB7">
        <w:rPr>
          <w:rFonts w:eastAsiaTheme="minorHAnsi"/>
        </w:rPr>
        <w:fldChar w:fldCharType="separate"/>
      </w:r>
      <w:r w:rsidR="00031151">
        <w:rPr>
          <w:rFonts w:eastAsiaTheme="minorHAnsi"/>
          <w:noProof/>
        </w:rPr>
        <w:t>[</w:t>
      </w:r>
      <w:hyperlink w:anchor="_ENREF_23" w:tooltip="Cook, 2021 #291" w:history="1">
        <w:r w:rsidR="006525B5">
          <w:rPr>
            <w:rFonts w:eastAsiaTheme="minorHAnsi"/>
            <w:noProof/>
          </w:rPr>
          <w:t>23</w:t>
        </w:r>
      </w:hyperlink>
      <w:r w:rsidR="00031151">
        <w:rPr>
          <w:rFonts w:eastAsiaTheme="minorHAnsi"/>
          <w:noProof/>
        </w:rPr>
        <w:t xml:space="preserve">, </w:t>
      </w:r>
      <w:hyperlink w:anchor="_ENREF_80" w:tooltip="Tubío-Fungueiriño, 2021 #568" w:history="1">
        <w:r w:rsidR="006525B5">
          <w:rPr>
            <w:rFonts w:eastAsiaTheme="minorHAnsi"/>
            <w:noProof/>
          </w:rPr>
          <w:t>80</w:t>
        </w:r>
      </w:hyperlink>
      <w:r w:rsidR="00031151">
        <w:rPr>
          <w:rFonts w:eastAsiaTheme="minorHAnsi"/>
          <w:noProof/>
        </w:rPr>
        <w:t>]</w:t>
      </w:r>
      <w:r w:rsidR="008F1FB7">
        <w:rPr>
          <w:rFonts w:eastAsiaTheme="minorHAnsi"/>
        </w:rPr>
        <w:fldChar w:fldCharType="end"/>
      </w:r>
      <w:r w:rsidR="00187C9A" w:rsidRPr="003076F2">
        <w:rPr>
          <w:rFonts w:eastAsiaTheme="minorHAnsi"/>
        </w:rPr>
        <w:t xml:space="preserve">. Findings </w:t>
      </w:r>
      <w:r w:rsidR="001F31B5" w:rsidRPr="003076F2">
        <w:rPr>
          <w:rFonts w:eastAsiaTheme="minorHAnsi"/>
        </w:rPr>
        <w:t xml:space="preserve">suggest </w:t>
      </w:r>
      <w:r w:rsidR="001F31B5" w:rsidRPr="003076F2">
        <w:rPr>
          <w:rFonts w:eastAsia="Calibri"/>
        </w:rPr>
        <w:t xml:space="preserve">higher self-reported camouflaging is associated with increased mental health difficulties </w:t>
      </w:r>
      <w:r w:rsidR="008F1FB7">
        <w:rPr>
          <w:rFonts w:eastAsia="Calibri"/>
        </w:rPr>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rPr>
          <w:rFonts w:eastAsia="Calibri"/>
        </w:rPr>
        <w:instrText xml:space="preserve"> ADDIN EN.CITE </w:instrText>
      </w:r>
      <w:r w:rsidR="008F1FB7">
        <w:rPr>
          <w:rFonts w:eastAsia="Calibri"/>
        </w:rPr>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rPr>
          <w:rFonts w:eastAsia="Calibri"/>
        </w:rPr>
        <w:instrText xml:space="preserve"> ADDIN EN.CITE.DATA </w:instrText>
      </w:r>
      <w:r w:rsidR="008F1FB7">
        <w:rPr>
          <w:rFonts w:eastAsia="Calibri"/>
        </w:rPr>
      </w:r>
      <w:r w:rsidR="008F1FB7">
        <w:rPr>
          <w:rFonts w:eastAsia="Calibri"/>
        </w:rPr>
        <w:fldChar w:fldCharType="end"/>
      </w:r>
      <w:r w:rsidR="008F1FB7">
        <w:rPr>
          <w:rFonts w:eastAsia="Calibri"/>
        </w:rPr>
      </w:r>
      <w:r w:rsidR="008F1FB7">
        <w:rPr>
          <w:rFonts w:eastAsia="Calibri"/>
        </w:rPr>
        <w:fldChar w:fldCharType="separate"/>
      </w:r>
      <w:r w:rsidR="008F1FB7">
        <w:rPr>
          <w:rFonts w:eastAsia="Calibri"/>
          <w:noProof/>
        </w:rPr>
        <w:t>[</w:t>
      </w:r>
      <w:hyperlink w:anchor="_ENREF_23" w:tooltip="Cook, 2021 #291" w:history="1">
        <w:r w:rsidR="006525B5">
          <w:rPr>
            <w:rFonts w:eastAsia="Calibri"/>
            <w:noProof/>
          </w:rPr>
          <w:t>23</w:t>
        </w:r>
      </w:hyperlink>
      <w:r w:rsidR="008F1FB7">
        <w:rPr>
          <w:rFonts w:eastAsia="Calibri"/>
          <w:noProof/>
        </w:rPr>
        <w:t>]</w:t>
      </w:r>
      <w:r w:rsidR="008F1FB7">
        <w:rPr>
          <w:rFonts w:eastAsia="Calibri"/>
        </w:rPr>
        <w:fldChar w:fldCharType="end"/>
      </w:r>
      <w:r w:rsidR="001F31B5" w:rsidRPr="003076F2">
        <w:rPr>
          <w:rFonts w:eastAsia="Calibri"/>
        </w:rPr>
        <w:t>.</w:t>
      </w:r>
    </w:p>
    <w:p w14:paraId="1CA80FBA" w14:textId="3B8FC9F8" w:rsidR="000033E7" w:rsidRPr="003076F2" w:rsidRDefault="000033E7" w:rsidP="000033E7">
      <w:pPr>
        <w:pStyle w:val="GLBodytext"/>
      </w:pPr>
      <w:r w:rsidRPr="003076F2">
        <w:t xml:space="preserve">It should be remembered that not all autistic people </w:t>
      </w:r>
      <w:r w:rsidR="00706B98">
        <w:t>are able</w:t>
      </w:r>
      <w:r w:rsidRPr="003076F2">
        <w:t xml:space="preserve"> </w:t>
      </w:r>
      <w:r w:rsidR="005257DD" w:rsidRPr="003076F2">
        <w:t xml:space="preserve">to </w:t>
      </w:r>
      <w:r w:rsidRPr="003076F2">
        <w:t xml:space="preserve">mask, and </w:t>
      </w:r>
      <w:r w:rsidR="00CE0013" w:rsidRPr="003076F2">
        <w:t xml:space="preserve">perspectives on advantages or disadvantages of masking can make some autistic people feel excluded. </w:t>
      </w:r>
      <w:r w:rsidRPr="003076F2">
        <w:t>New Zealand autistic researcher Dr Ruth Monk</w:t>
      </w:r>
      <w:r w:rsidR="00CE0013" w:rsidRPr="003076F2">
        <w:t xml:space="preserve"> comments on the complexities of these discussions</w:t>
      </w:r>
      <w:r w:rsidRPr="003076F2">
        <w:t xml:space="preserve"> (</w:t>
      </w:r>
      <w:r w:rsidRPr="003076F2">
        <w:rPr>
          <w:i/>
          <w:iCs/>
        </w:rPr>
        <w:t xml:space="preserve">personal communication, </w:t>
      </w:r>
      <w:r w:rsidRPr="003076F2">
        <w:t>24 November 2023):</w:t>
      </w:r>
      <w:r w:rsidRPr="003076F2">
        <w:rPr>
          <w:rFonts w:ascii="Aptos" w:hAnsi="Aptos"/>
          <w:color w:val="000000"/>
          <w:shd w:val="clear" w:color="auto" w:fill="FFFFFF"/>
        </w:rPr>
        <w:t xml:space="preserve"> </w:t>
      </w:r>
    </w:p>
    <w:p w14:paraId="767020DE" w14:textId="2717FAB9" w:rsidR="000033E7" w:rsidRPr="003076F2" w:rsidRDefault="000033E7" w:rsidP="000033E7">
      <w:pPr>
        <w:pStyle w:val="GLQuote"/>
        <w:rPr>
          <w:iCs/>
        </w:rPr>
      </w:pPr>
      <w:r w:rsidRPr="003076F2">
        <w:t>"The ability to "pass" as non-autistic (e.g.</w:t>
      </w:r>
      <w:r w:rsidR="00E555B7" w:rsidRPr="003076F2">
        <w:t>,</w:t>
      </w:r>
      <w:r w:rsidRPr="003076F2">
        <w:t xml:space="preserve"> through masking), while obviously being something that takes a toll on us and is not something anyone should "have to do" for survival, can be seen as a privilege. Particularly for those who are unable to mask. It can cause a lot of frustration for people with higher support needs to hear only about how detrimental masking is without a recognition of the consequences of not masking.</w:t>
      </w:r>
    </w:p>
    <w:p w14:paraId="47EF0EAB" w14:textId="5ED2E361" w:rsidR="000033E7" w:rsidRPr="003076F2" w:rsidRDefault="000033E7" w:rsidP="00CE0013">
      <w:pPr>
        <w:pStyle w:val="GLQuote"/>
      </w:pPr>
      <w:r w:rsidRPr="003076F2">
        <w:t>I think we (Autistics) all ultimately agree that no one should have to mask. The reasons Autistic people who cannot mask wish they can are for personal safety, reduced prejudice, and reduced discrimination. All of which are a reflection of a problem with society, not a "divide" in our community."</w:t>
      </w:r>
    </w:p>
    <w:p w14:paraId="6D0E073F" w14:textId="18BA9DCB" w:rsidR="000033E7" w:rsidRPr="003076F2" w:rsidRDefault="00F24F7D" w:rsidP="000033E7">
      <w:pPr>
        <w:pStyle w:val="GLBodytext"/>
        <w:rPr>
          <w:rFonts w:ascii="Aptos" w:hAnsi="Aptos"/>
          <w:color w:val="000000"/>
          <w:shd w:val="clear" w:color="auto" w:fill="FFFFFF"/>
        </w:rPr>
      </w:pPr>
      <w:r w:rsidRPr="003076F2">
        <w:t>Though the role of sex</w:t>
      </w:r>
      <w:r w:rsidR="001B043D">
        <w:t>/</w:t>
      </w:r>
      <w:r w:rsidRPr="003076F2">
        <w:t xml:space="preserve">gender </w:t>
      </w:r>
      <w:r w:rsidR="005257DD" w:rsidRPr="003076F2">
        <w:t xml:space="preserve">in </w:t>
      </w:r>
      <w:r w:rsidRPr="003076F2">
        <w:t xml:space="preserve">masking is keenly debated </w:t>
      </w:r>
      <w:r w:rsidR="008F1FB7">
        <w:fldChar w:fldCharType="begin">
          <w:fldData xml:space="preserve">PEVuZE5vdGU+PENpdGU+PEF1dGhvcj5Gb21ib25uZTwvQXV0aG9yPjxZZWFyPjIwMjA8L1llYXI+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==
</w:fldData>
        </w:fldChar>
      </w:r>
      <w:r w:rsidR="00031151">
        <w:instrText xml:space="preserve"> ADDIN EN.CITE </w:instrText>
      </w:r>
      <w:r w:rsidR="00031151">
        <w:fldChar w:fldCharType="begin">
          <w:fldData xml:space="preserve">PEVuZE5vdGU+PENpdGU+PEF1dGhvcj5Gb21ib25uZTwvQXV0aG9yPjxZZWFyPjIwMjA8L1llYXI+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==
</w:fldData>
        </w:fldChar>
      </w:r>
      <w:r w:rsidR="00031151">
        <w:instrText xml:space="preserve"> ADDIN EN.CITE.DATA </w:instrText>
      </w:r>
      <w:r w:rsidR="00031151">
        <w:fldChar w:fldCharType="end"/>
      </w:r>
      <w:r w:rsidR="008F1FB7">
        <w:fldChar w:fldCharType="separate"/>
      </w:r>
      <w:r w:rsidR="00031151">
        <w:rPr>
          <w:noProof/>
        </w:rPr>
        <w:t>[</w:t>
      </w:r>
      <w:hyperlink w:anchor="_ENREF_74" w:tooltip="Lai, 2016 #1397" w:history="1">
        <w:r w:rsidR="006525B5">
          <w:rPr>
            <w:noProof/>
          </w:rPr>
          <w:t>74</w:t>
        </w:r>
      </w:hyperlink>
      <w:r w:rsidR="00031151">
        <w:rPr>
          <w:noProof/>
        </w:rPr>
        <w:t xml:space="preserve">, </w:t>
      </w:r>
      <w:hyperlink w:anchor="_ENREF_81" w:tooltip="Fombonne, 2020 #784" w:history="1">
        <w:r w:rsidR="006525B5">
          <w:rPr>
            <w:noProof/>
          </w:rPr>
          <w:t>81</w:t>
        </w:r>
      </w:hyperlink>
      <w:r w:rsidR="00031151">
        <w:rPr>
          <w:noProof/>
        </w:rPr>
        <w:t>]</w:t>
      </w:r>
      <w:r w:rsidR="008F1FB7">
        <w:fldChar w:fldCharType="end"/>
      </w:r>
      <w:r w:rsidRPr="003076F2">
        <w:t>, i</w:t>
      </w:r>
      <w:r w:rsidR="00577551" w:rsidRPr="003076F2">
        <w:t xml:space="preserve">t has been suggested that </w:t>
      </w:r>
      <w:r w:rsidRPr="003076F2">
        <w:t xml:space="preserve">sex-based differences in neurobiological, developmental, and cognitive factors, as well as gendered social expectations, may lead females to be more able and more likely to engage in </w:t>
      </w:r>
      <w:r w:rsidR="00996860" w:rsidRPr="003076F2">
        <w:t>masking</w:t>
      </w:r>
      <w:r w:rsidR="00624054" w:rsidRPr="003076F2">
        <w:t xml:space="preserve"> </w:t>
      </w:r>
      <w:r w:rsidRPr="003076F2">
        <w:t xml:space="preserve">than males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Pr="003076F2">
        <w:t xml:space="preserve">. </w:t>
      </w:r>
      <w:r w:rsidR="00795620" w:rsidRPr="003076F2">
        <w:rPr>
          <w:rFonts w:eastAsia="Calibri"/>
        </w:rPr>
        <w:t xml:space="preserve">This </w:t>
      </w:r>
      <w:r w:rsidR="000261AC" w:rsidRPr="003076F2">
        <w:rPr>
          <w:rFonts w:eastAsia="Calibri"/>
        </w:rPr>
        <w:t>is</w:t>
      </w:r>
      <w:r w:rsidR="00795620" w:rsidRPr="003076F2">
        <w:rPr>
          <w:rFonts w:eastAsia="Calibri"/>
        </w:rPr>
        <w:t xml:space="preserve"> reflected in a small sample of autistic New Zealand women</w:t>
      </w:r>
      <w:r w:rsidR="00FD102F" w:rsidRPr="003076F2">
        <w:rPr>
          <w:rFonts w:eastAsia="Calibri"/>
        </w:rPr>
        <w:t>. M</w:t>
      </w:r>
      <w:r w:rsidR="00795620" w:rsidRPr="003076F2">
        <w:rPr>
          <w:rFonts w:eastAsia="Calibri"/>
        </w:rPr>
        <w:t xml:space="preserve">asking </w:t>
      </w:r>
      <w:r w:rsidR="000033E7" w:rsidRPr="003076F2">
        <w:rPr>
          <w:rFonts w:eastAsia="Calibri"/>
        </w:rPr>
        <w:t>activities were</w:t>
      </w:r>
      <w:r w:rsidR="00795620" w:rsidRPr="003076F2">
        <w:rPr>
          <w:rFonts w:eastAsia="Calibri"/>
        </w:rPr>
        <w:t xml:space="preserve"> described as coping strategies to comply with social and gendered expectations </w:t>
      </w:r>
      <w:r w:rsidR="000033E7" w:rsidRPr="003076F2">
        <w:rPr>
          <w:rFonts w:eastAsia="Calibri"/>
        </w:rPr>
        <w:t>with the</w:t>
      </w:r>
      <w:r w:rsidR="00795620" w:rsidRPr="003076F2">
        <w:rPr>
          <w:rFonts w:eastAsia="Calibri"/>
        </w:rPr>
        <w:t xml:space="preserve"> aim </w:t>
      </w:r>
      <w:r w:rsidR="000033E7" w:rsidRPr="003076F2">
        <w:rPr>
          <w:rFonts w:eastAsia="Calibri"/>
        </w:rPr>
        <w:t>of</w:t>
      </w:r>
      <w:r w:rsidR="00795620" w:rsidRPr="003076F2">
        <w:rPr>
          <w:rFonts w:eastAsia="Calibri"/>
        </w:rPr>
        <w:t xml:space="preserve"> mitigat</w:t>
      </w:r>
      <w:r w:rsidR="000033E7" w:rsidRPr="003076F2">
        <w:rPr>
          <w:rFonts w:eastAsia="Calibri"/>
        </w:rPr>
        <w:t>ing</w:t>
      </w:r>
      <w:r w:rsidR="00795620" w:rsidRPr="003076F2">
        <w:rPr>
          <w:rFonts w:eastAsia="Calibri"/>
        </w:rPr>
        <w:t xml:space="preserve"> experiences of difference and exclusion </w:t>
      </w:r>
      <w:r w:rsidR="008F1FB7">
        <w:fldChar w:fldCharType="begin"/>
      </w:r>
      <w:r w:rsidR="00031151">
        <w:instrText xml:space="preserve"> ADDIN EN.CITE &lt;EndNote&gt;&lt;Cite&gt;&lt;Author&gt;Dukes&lt;/Author&gt;&lt;Year&gt;2021&lt;/Year&gt;&lt;RecNum&gt;1415&lt;/RecNum&gt;&lt;DisplayText&gt;[68]&lt;/DisplayText&gt;&lt;record&gt;&lt;rec-number&gt;1415&lt;/rec-number&gt;&lt;foreign-keys&gt;&lt;key app="EN" db-id="f9afr5w2dew9afeza9sxpvrlvrf92zssvfpp" timestamp="1701193895"&gt;1415&lt;/key&gt;&lt;/foreign-keys&gt;&lt;ref-type name="Thesis"&gt;32&lt;/ref-type&gt;&lt;contributors&gt;&lt;authors&gt;&lt;author&gt;Dukes, Stacey.&lt;/author&gt;&lt;/authors&gt;&lt;tertiary-authors&gt;&lt;author&gt;McGuigan, Kathryn.&lt;/author&gt;&lt;/tertiary-authors&gt;&lt;/contributors&gt;&lt;titles&gt;&lt;title&gt;“I feel I’m no longer an alien”: The Experiences of Females who receive a diagnosis of Autism Spectrum Condition late in life&lt;/title&gt;&lt;secondary-title&gt;Psychology&lt;/secondary-title&gt;&lt;/titles&gt;&lt;volume&gt;Master of Arts&lt;/volume&gt;&lt;dates&gt;&lt;year&gt;2021&lt;/year&gt;&lt;/dates&gt;&lt;pub-location&gt;Auckland, New Zealand&lt;/pub-location&gt;&lt;publisher&gt;Massey University&lt;/publisher&gt;&lt;work-type&gt;MA&lt;/work-type&gt;&lt;urls&gt;&lt;related-urls&gt;&lt;url&gt;http://hdl.handle.net/10179/16986&lt;/url&gt;&lt;/related-urls&gt;&lt;/urls&gt;&lt;/record&gt;&lt;/Cite&gt;&lt;/EndNote&gt;</w:instrText>
      </w:r>
      <w:r w:rsidR="008F1FB7">
        <w:fldChar w:fldCharType="separate"/>
      </w:r>
      <w:r w:rsidR="00031151">
        <w:rPr>
          <w:noProof/>
        </w:rPr>
        <w:t>[</w:t>
      </w:r>
      <w:hyperlink w:anchor="_ENREF_68" w:tooltip="Dukes, 2021 #1415" w:history="1">
        <w:r w:rsidR="006525B5">
          <w:rPr>
            <w:noProof/>
          </w:rPr>
          <w:t>68</w:t>
        </w:r>
      </w:hyperlink>
      <w:r w:rsidR="00031151">
        <w:rPr>
          <w:noProof/>
        </w:rPr>
        <w:t>]</w:t>
      </w:r>
      <w:r w:rsidR="008F1FB7">
        <w:fldChar w:fldCharType="end"/>
      </w:r>
      <w:r w:rsidR="00795620" w:rsidRPr="003076F2">
        <w:t>.</w:t>
      </w:r>
      <w:r w:rsidR="000261AC" w:rsidRPr="003076F2">
        <w:t xml:space="preserve"> </w:t>
      </w:r>
    </w:p>
    <w:p w14:paraId="769DF962" w14:textId="0B04FBB7" w:rsidR="00805A94" w:rsidRDefault="00BB3675" w:rsidP="00DF5C9F">
      <w:pPr>
        <w:pStyle w:val="GLBodytext"/>
      </w:pPr>
      <w:r w:rsidRPr="003076F2">
        <w:t>A higher preponderance of masking</w:t>
      </w:r>
      <w:r w:rsidR="00F24F7D" w:rsidRPr="003076F2">
        <w:t xml:space="preserve"> </w:t>
      </w:r>
      <w:r w:rsidRPr="003076F2">
        <w:t xml:space="preserve">in </w:t>
      </w:r>
      <w:r w:rsidR="001B043D">
        <w:t>females</w:t>
      </w:r>
      <w:r w:rsidRPr="003076F2">
        <w:t xml:space="preserve"> </w:t>
      </w:r>
      <w:r w:rsidR="00F24F7D" w:rsidRPr="003076F2">
        <w:t xml:space="preserve">could </w:t>
      </w:r>
      <w:r w:rsidR="00951B30" w:rsidRPr="003076F2">
        <w:t xml:space="preserve">contribute to </w:t>
      </w:r>
      <w:r w:rsidR="001B043D">
        <w:t>their autism being</w:t>
      </w:r>
      <w:r w:rsidR="001B043D" w:rsidRPr="003076F2">
        <w:t xml:space="preserve"> </w:t>
      </w:r>
      <w:r w:rsidR="00951B30" w:rsidRPr="003076F2">
        <w:t>under</w:t>
      </w:r>
      <w:r w:rsidR="00EE780F" w:rsidRPr="003076F2">
        <w:t>-</w:t>
      </w:r>
      <w:r w:rsidR="00951B30" w:rsidRPr="003076F2">
        <w:t>recogn</w:t>
      </w:r>
      <w:r w:rsidR="001B043D">
        <w:t xml:space="preserve">ised </w:t>
      </w:r>
      <w:r w:rsidR="00951B30" w:rsidRPr="003076F2">
        <w:t xml:space="preserve"> </w:t>
      </w:r>
      <w:r w:rsidR="008F1FB7">
        <w:fldChar w:fldCharType="begin"/>
      </w:r>
      <w:r w:rsidR="00031151">
        <w:instrText xml:space="preserve"> ADDIN EN.CITE &lt;EndNote&gt;&lt;Cite&gt;&lt;Author&gt;Hull&lt;/Author&gt;&lt;Year&gt;2020&lt;/Year&gt;&lt;RecNum&gt;829&lt;/RecNum&gt;&lt;DisplayText&gt;[54]&lt;/DisplayText&gt;&lt;record&gt;&lt;rec-number&gt;829&lt;/rec-number&gt;&lt;foreign-keys&gt;&lt;key app="EN" db-id="f9afr5w2dew9afeza9sxpvrlvrf92zssvfpp" timestamp="1687875343"&gt;829&lt;/key&gt;&lt;/foreign-keys&gt;&lt;ref-type name="Journal Article"&gt;17&lt;/ref-type&gt;&lt;contributors&gt;&lt;authors&gt;&lt;author&gt;Hull, L.&lt;/author&gt;&lt;author&gt;Petrides, K. V.&lt;/author&gt;&lt;author&gt;Mandy, W. &lt;/author&gt;&lt;/authors&gt;&lt;/contributors&gt;&lt;titles&gt;&lt;title&gt;The female autism phenotype and camouflaging: A narrative review&lt;/title&gt;&lt;secondary-title&gt;Review Journal of Autism and Developmental Disorders&lt;/secondary-title&gt;&lt;/titles&gt;&lt;periodical&gt;&lt;full-title&gt;Review Journal of Autism and Developmental Disorders&lt;/full-title&gt;&lt;/periodical&gt;&lt;pages&gt;306-316&lt;/pages&gt;&lt;volume&gt;7&lt;/volume&gt;&lt;dates&gt;&lt;year&gt;2020&lt;/year&gt;&lt;/dates&gt;&lt;urls&gt;&lt;/urls&gt;&lt;/record&gt;&lt;/Cite&gt;&lt;/EndNote&gt;</w:instrText>
      </w:r>
      <w:r w:rsidR="008F1FB7">
        <w:fldChar w:fldCharType="separate"/>
      </w:r>
      <w:r w:rsidR="00031151">
        <w:rPr>
          <w:noProof/>
        </w:rPr>
        <w:t>[</w:t>
      </w:r>
      <w:hyperlink w:anchor="_ENREF_54" w:tooltip="Hull, 2020 #829" w:history="1">
        <w:r w:rsidR="006525B5">
          <w:rPr>
            <w:noProof/>
          </w:rPr>
          <w:t>54</w:t>
        </w:r>
      </w:hyperlink>
      <w:r w:rsidR="00031151">
        <w:rPr>
          <w:noProof/>
        </w:rPr>
        <w:t>]</w:t>
      </w:r>
      <w:r w:rsidR="008F1FB7">
        <w:fldChar w:fldCharType="end"/>
      </w:r>
      <w:r w:rsidR="00577551" w:rsidRPr="003076F2">
        <w:t>.</w:t>
      </w:r>
      <w:r w:rsidR="00892D8B" w:rsidRPr="003076F2">
        <w:t xml:space="preserve"> Alternatively there may be no specific sex/gender based differences. </w:t>
      </w:r>
      <w:r w:rsidR="003E0217" w:rsidRPr="003076F2">
        <w:t xml:space="preserve">This issue is one of the areas </w:t>
      </w:r>
      <w:r w:rsidR="005F28B0" w:rsidRPr="003076F2">
        <w:t>being considered</w:t>
      </w:r>
      <w:r w:rsidR="003E0217" w:rsidRPr="003076F2">
        <w:t xml:space="preserve"> in the current review.</w:t>
      </w:r>
    </w:p>
    <w:p w14:paraId="6A2B4B5D" w14:textId="77777777" w:rsidR="00805A94" w:rsidRDefault="00805A94">
      <w:pPr>
        <w:rPr>
          <w:rFonts w:asciiTheme="minorHAnsi" w:hAnsiTheme="minorHAnsi" w:cstheme="minorHAnsi"/>
          <w:lang w:val="en-NZ" w:eastAsia="en-NZ"/>
        </w:rPr>
      </w:pPr>
      <w:r>
        <w:br w:type="page"/>
      </w:r>
    </w:p>
    <w:p w14:paraId="3AE53025" w14:textId="2FE420D8" w:rsidR="00317FCB" w:rsidRPr="003076F2" w:rsidRDefault="00317FCB" w:rsidP="00E3786F">
      <w:pPr>
        <w:pStyle w:val="GLHeading2"/>
      </w:pPr>
      <w:bookmarkStart w:id="336" w:name="_Toc166869214"/>
      <w:bookmarkStart w:id="337" w:name="GendDiffs"/>
      <w:r w:rsidRPr="003076F2">
        <w:lastRenderedPageBreak/>
        <w:t xml:space="preserve">1.2 </w:t>
      </w:r>
      <w:r w:rsidR="00C6492D" w:rsidRPr="003076F2">
        <w:t>Diagnostic process</w:t>
      </w:r>
      <w:r w:rsidRPr="003076F2">
        <w:t xml:space="preserve"> in </w:t>
      </w:r>
      <w:r w:rsidR="00C6492D" w:rsidRPr="003076F2">
        <w:t>Aotearoa New Zealand</w:t>
      </w:r>
      <w:bookmarkEnd w:id="336"/>
    </w:p>
    <w:p w14:paraId="34F0FD71" w14:textId="5073E486" w:rsidR="00C6492D" w:rsidRPr="003076F2" w:rsidRDefault="00C6492D" w:rsidP="00434A24">
      <w:pPr>
        <w:pStyle w:val="GLBodytext"/>
      </w:pPr>
      <w:r w:rsidRPr="003076F2">
        <w:t xml:space="preserve">A brief overview of the diagnostic process is provided to provide a service context to assessment. This identifies relevant </w:t>
      </w:r>
      <w:r w:rsidR="003309A1" w:rsidRPr="003076F2">
        <w:t xml:space="preserve">practitioners </w:t>
      </w:r>
      <w:r w:rsidRPr="003076F2">
        <w:t>and settings where gender differences in the presentation of autistic characteristics may be observed</w:t>
      </w:r>
      <w:r w:rsidR="00D247BD" w:rsidRPr="003076F2">
        <w:t>.</w:t>
      </w:r>
    </w:p>
    <w:p w14:paraId="6F1F8221" w14:textId="332B67C0" w:rsidR="00434A24" w:rsidRPr="003076F2" w:rsidRDefault="00C6492D" w:rsidP="00434A24">
      <w:pPr>
        <w:pStyle w:val="GLBodytext"/>
      </w:pPr>
      <w:r w:rsidRPr="003076F2">
        <w:t xml:space="preserve">The Autism G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Pr="003076F2">
        <w:t xml:space="preserve"> recommends that </w:t>
      </w:r>
      <w:r w:rsidR="00706B98">
        <w:t xml:space="preserve">where possible </w:t>
      </w:r>
      <w:r w:rsidRPr="003076F2">
        <w:t>a diagnosis for Autism Spectrum Disorder is made by a multidisciplinary team</w:t>
      </w:r>
      <w:r w:rsidR="00D247BD" w:rsidRPr="003076F2">
        <w:t xml:space="preserve"> of two or more</w:t>
      </w:r>
      <w:r w:rsidRPr="003076F2">
        <w:t xml:space="preserve"> professionals with expertise in </w:t>
      </w:r>
      <w:r w:rsidR="00D247BD" w:rsidRPr="003076F2">
        <w:t>autism</w:t>
      </w:r>
      <w:r w:rsidRPr="003076F2">
        <w:t xml:space="preserve"> and related conditions: a paediatrician, psychiatrist, psychologist, speech-language therapist and/or occupational therapist. The diagnosis for younger children is usually facilitated by paediatric or multidisciplinary child development teams, and for adolescents via specialist child and adolescent mental health services</w:t>
      </w:r>
      <w:r w:rsidR="00434A24" w:rsidRPr="003076F2">
        <w:t xml:space="preserve"> (CAMHS)</w:t>
      </w:r>
      <w:r w:rsidRPr="003076F2">
        <w:t xml:space="preserve"> </w:t>
      </w:r>
      <w:r w:rsidR="008F1FB7">
        <w:fldChar w:fldCharType="begin">
          <w:fldData xml:space="preserve">PEVuZE5vdGU+PENpdGU+PEF1dGhvcj5UaGFicmV3PC9BdXRob3I+PFllYXI+MjAxODwvWWVhcj48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</w:fldData>
        </w:fldChar>
      </w:r>
      <w:r w:rsidR="00031151">
        <w:instrText xml:space="preserve"> ADDIN EN.CITE </w:instrText>
      </w:r>
      <w:r w:rsidR="00031151">
        <w:fldChar w:fldCharType="begin">
          <w:fldData xml:space="preserve">PEVuZE5vdGU+PENpdGU+PEF1dGhvcj5UaGFicmV3PC9BdXRob3I+PFllYXI+MjAxODwvWWVhcj48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</w:fldData>
        </w:fldChar>
      </w:r>
      <w:r w:rsidR="00031151">
        <w:instrText xml:space="preserve"> ADDIN EN.CITE.DATA </w:instrText>
      </w:r>
      <w:r w:rsidR="00031151">
        <w:fldChar w:fldCharType="end"/>
      </w:r>
      <w:r w:rsidR="008F1FB7">
        <w:fldChar w:fldCharType="separate"/>
      </w:r>
      <w:r w:rsidR="00031151">
        <w:rPr>
          <w:noProof/>
        </w:rPr>
        <w:t>[</w:t>
      </w:r>
      <w:hyperlink w:anchor="_ENREF_82" w:tooltip="Thabrew, 2018 #1410" w:history="1">
        <w:r w:rsidR="006525B5">
          <w:rPr>
            <w:noProof/>
          </w:rPr>
          <w:t>82</w:t>
        </w:r>
      </w:hyperlink>
      <w:r w:rsidR="00031151">
        <w:rPr>
          <w:noProof/>
        </w:rPr>
        <w:t>]</w:t>
      </w:r>
      <w:r w:rsidR="008F1FB7">
        <w:fldChar w:fldCharType="end"/>
      </w:r>
      <w:r w:rsidRPr="003076F2">
        <w:t xml:space="preserve">. </w:t>
      </w:r>
    </w:p>
    <w:p w14:paraId="7733F3E8" w14:textId="231A2162" w:rsidR="00434A24" w:rsidRPr="003076F2" w:rsidRDefault="00C6492D" w:rsidP="00434A24">
      <w:pPr>
        <w:pStyle w:val="GLBodytext"/>
      </w:pPr>
      <w:r w:rsidRPr="003076F2">
        <w:t xml:space="preserve">The assessment </w:t>
      </w:r>
      <w:r w:rsidR="00E77A4A" w:rsidRPr="003076F2">
        <w:t xml:space="preserve">usually </w:t>
      </w:r>
      <w:r w:rsidRPr="003076F2">
        <w:t xml:space="preserve">involves observation in the clinic as well as early childhood centre/school/home as required, questionnaires from the early childhood centre/school, a developmental interview, and formal assessments as required. </w:t>
      </w:r>
      <w:r w:rsidR="00980FC2" w:rsidRPr="003076F2">
        <w:t>Surveys of clinicians suggest</w:t>
      </w:r>
      <w:r w:rsidR="00434A24" w:rsidRPr="003076F2">
        <w:t xml:space="preserve"> relatively low regular use </w:t>
      </w:r>
      <w:r w:rsidR="00980FC2" w:rsidRPr="003076F2">
        <w:t xml:space="preserve">of </w:t>
      </w:r>
      <w:r w:rsidR="00434A24" w:rsidRPr="003076F2">
        <w:t xml:space="preserve">standardised autism assessments such as the ADOS-2 (61%) and the ADI (17%). Rates of use </w:t>
      </w:r>
      <w:r w:rsidR="00980FC2" w:rsidRPr="003076F2">
        <w:t>appear</w:t>
      </w:r>
      <w:r w:rsidR="00434A24" w:rsidRPr="003076F2">
        <w:t xml:space="preserve"> higher in assessments of children (&gt;70%) than for adolescents (63%) or adults (30%)</w:t>
      </w:r>
      <w:r w:rsidR="00980FC2" w:rsidRPr="003076F2">
        <w:t xml:space="preserve"> </w:t>
      </w:r>
      <w:r w:rsidR="008F1FB7">
        <w:fldChar w:fldCharType="begin"/>
      </w:r>
      <w:r w:rsidR="00031151">
        <w:instrText xml:space="preserve"> ADDIN EN.CITE &lt;EndNote&gt;&lt;Cite&gt;&lt;Author&gt;Taylor&lt;/Author&gt;&lt;Year&gt;2021&lt;/Year&gt;&lt;RecNum&gt;1420&lt;/RecNum&gt;&lt;DisplayText&gt;[83]&lt;/DisplayText&gt;&lt;record&gt;&lt;rec-number&gt;1420&lt;/rec-number&gt;&lt;foreign-keys&gt;&lt;key app="EN" db-id="f9afr5w2dew9afeza9sxpvrlvrf92zssvfpp" timestamp="1701214083"&gt;1420&lt;/key&gt;&lt;/foreign-keys&gt;&lt;ref-type name="Journal Article"&gt;17&lt;/ref-type&gt;&lt;contributors&gt;&lt;authors&gt;&lt;author&gt;Taylor, Lauren J.&lt;/author&gt;&lt;author&gt;Eggleston, Matthew J. F.&lt;/author&gt;&lt;author&gt;Thabrew, Hiran&lt;/author&gt;&lt;author&gt;van der Meer, Larah&lt;/author&gt;&lt;author&gt;Waddington, Hannah&lt;/author&gt;&lt;author&gt;Whitehouse, Andrew J. O.&lt;/author&gt;&lt;author&gt;Evans, Kiah&lt;/author&gt;&lt;/authors&gt;&lt;/contributors&gt;&lt;titles&gt;&lt;title&gt;An investigation of adherence to best practice guidelines for autism diagnosis in New Zealand&lt;/title&gt;&lt;secondary-title&gt;Autism&lt;/secondary-title&gt;&lt;/titles&gt;&lt;periodical&gt;&lt;full-title&gt;Autism&lt;/full-title&gt;&lt;/periodical&gt;&lt;pages&gt;2087-2100&lt;/pages&gt;&lt;volume&gt;25&lt;/volume&gt;&lt;number&gt;7&lt;/number&gt;&lt;dates&gt;&lt;year&gt;2021&lt;/year&gt;&lt;pub-dates&gt;&lt;date&gt;2021/10/01&lt;/date&gt;&lt;/pub-dates&gt;&lt;/dates&gt;&lt;publisher&gt;SAGE Publications Ltd&lt;/publisher&gt;&lt;isbn&gt;1362-3613&lt;/isbn&gt;&lt;urls&gt;&lt;related-urls&gt;&lt;url&gt;https://doi.org/10.1177/13623613211015757&lt;/url&gt;&lt;/related-urls&gt;&lt;/urls&gt;&lt;electronic-resource-num&gt;10.1177/13623613211015757&lt;/electronic-resource-num&gt;&lt;access-date&gt;2023/11/28&lt;/access-date&gt;&lt;/record&gt;&lt;/Cite&gt;&lt;/EndNote&gt;</w:instrText>
      </w:r>
      <w:r w:rsidR="008F1FB7">
        <w:fldChar w:fldCharType="separate"/>
      </w:r>
      <w:r w:rsidR="00031151">
        <w:rPr>
          <w:noProof/>
        </w:rPr>
        <w:t>[</w:t>
      </w:r>
      <w:hyperlink w:anchor="_ENREF_83" w:tooltip="Taylor, 2021 #1420" w:history="1">
        <w:r w:rsidR="006525B5">
          <w:rPr>
            <w:noProof/>
          </w:rPr>
          <w:t>83</w:t>
        </w:r>
      </w:hyperlink>
      <w:r w:rsidR="00031151">
        <w:rPr>
          <w:noProof/>
        </w:rPr>
        <w:t>]</w:t>
      </w:r>
      <w:r w:rsidR="008F1FB7">
        <w:fldChar w:fldCharType="end"/>
      </w:r>
      <w:r w:rsidR="00980FC2" w:rsidRPr="003076F2">
        <w:t>.</w:t>
      </w:r>
      <w:r w:rsidR="000D0B75" w:rsidRPr="003076F2">
        <w:t xml:space="preserve"> </w:t>
      </w:r>
    </w:p>
    <w:p w14:paraId="7F455ED1" w14:textId="51DAC49B" w:rsidR="009C5F07" w:rsidRPr="003076F2" w:rsidRDefault="00C6492D" w:rsidP="00616E71">
      <w:pPr>
        <w:pStyle w:val="GLBodytext"/>
      </w:pPr>
      <w:r w:rsidRPr="003076F2">
        <w:t>Referrals can come from a range of sources, including</w:t>
      </w:r>
      <w:r w:rsidR="00FD102F" w:rsidRPr="003076F2">
        <w:t xml:space="preserve"> health and development assessment in early childhood (e.g., by </w:t>
      </w:r>
      <w:r w:rsidR="00FD102F" w:rsidRPr="003076F2">
        <w:rPr>
          <w:color w:val="212226"/>
          <w:shd w:val="clear" w:color="auto" w:fill="FCFCFC"/>
        </w:rPr>
        <w:t xml:space="preserve">Well Child Tamariki Ora nurses), in </w:t>
      </w:r>
      <w:r w:rsidR="007962F2" w:rsidRPr="003076F2">
        <w:t>educational settings</w:t>
      </w:r>
      <w:r w:rsidR="00FD102F" w:rsidRPr="003076F2">
        <w:t xml:space="preserve">, </w:t>
      </w:r>
      <w:r w:rsidRPr="003076F2">
        <w:t xml:space="preserve">and </w:t>
      </w:r>
      <w:r w:rsidR="00FD102F" w:rsidRPr="003076F2">
        <w:t xml:space="preserve">by </w:t>
      </w:r>
      <w:r w:rsidRPr="003076F2">
        <w:t xml:space="preserve">healthcare providers, such as general practitioners, who are trained to opportunistically elicit concerns regarding development. </w:t>
      </w:r>
      <w:r w:rsidR="003B203D" w:rsidRPr="003076F2">
        <w:t xml:space="preserve">Research suggests that the majority of autistic children (72%) receive a diagnosis through the public system in a process taking, on average, 10.9 months </w:t>
      </w:r>
      <w:r w:rsidR="008F1FB7">
        <w:fldChar w:fldCharType="begin"/>
      </w:r>
      <w:r w:rsidR="00031151">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fldChar w:fldCharType="separate"/>
      </w:r>
      <w:r w:rsidR="00031151">
        <w:rPr>
          <w:noProof/>
        </w:rPr>
        <w:t>[</w:t>
      </w:r>
      <w:hyperlink w:anchor="_ENREF_84" w:tooltip="van der Meer, 2021 #1412" w:history="1">
        <w:r w:rsidR="006525B5">
          <w:rPr>
            <w:noProof/>
          </w:rPr>
          <w:t>84</w:t>
        </w:r>
      </w:hyperlink>
      <w:r w:rsidR="00031151">
        <w:rPr>
          <w:noProof/>
        </w:rPr>
        <w:t>]</w:t>
      </w:r>
      <w:r w:rsidR="008F1FB7">
        <w:fldChar w:fldCharType="end"/>
      </w:r>
      <w:r w:rsidR="003B203D" w:rsidRPr="003076F2">
        <w:t xml:space="preserve">. </w:t>
      </w:r>
      <w:r w:rsidRPr="003076F2">
        <w:t xml:space="preserve">To avoid waits of several months, some parents seek diagnosis privately, through a psychiatrist, psychologist or paediatrician. </w:t>
      </w:r>
      <w:r w:rsidR="009C5F07" w:rsidRPr="003076F2">
        <w:t xml:space="preserve">However some data suggests diagnostic processes may be less rigorous in this setting </w:t>
      </w:r>
      <w:r w:rsidR="008F1FB7">
        <w:fldChar w:fldCharType="begin"/>
      </w:r>
      <w:r w:rsidR="00031151">
        <w:instrText xml:space="preserve"> ADDIN EN.CITE &lt;EndNote&gt;&lt;Cite&gt;&lt;Author&gt;Taylor&lt;/Author&gt;&lt;Year&gt;2021&lt;/Year&gt;&lt;RecNum&gt;1420&lt;/RecNum&gt;&lt;DisplayText&gt;[83]&lt;/DisplayText&gt;&lt;record&gt;&lt;rec-number&gt;1420&lt;/rec-number&gt;&lt;foreign-keys&gt;&lt;key app="EN" db-id="f9afr5w2dew9afeza9sxpvrlvrf92zssvfpp" timestamp="1701214083"&gt;1420&lt;/key&gt;&lt;/foreign-keys&gt;&lt;ref-type name="Journal Article"&gt;17&lt;/ref-type&gt;&lt;contributors&gt;&lt;authors&gt;&lt;author&gt;Taylor, Lauren J.&lt;/author&gt;&lt;author&gt;Eggleston, Matthew J. F.&lt;/author&gt;&lt;author&gt;Thabrew, Hiran&lt;/author&gt;&lt;author&gt;van der Meer, Larah&lt;/author&gt;&lt;author&gt;Waddington, Hannah&lt;/author&gt;&lt;author&gt;Whitehouse, Andrew J. O.&lt;/author&gt;&lt;author&gt;Evans, Kiah&lt;/author&gt;&lt;/authors&gt;&lt;/contributors&gt;&lt;titles&gt;&lt;title&gt;An investigation of adherence to best practice guidelines for autism diagnosis in New Zealand&lt;/title&gt;&lt;secondary-title&gt;Autism&lt;/secondary-title&gt;&lt;/titles&gt;&lt;periodical&gt;&lt;full-title&gt;Autism&lt;/full-title&gt;&lt;/periodical&gt;&lt;pages&gt;2087-2100&lt;/pages&gt;&lt;volume&gt;25&lt;/volume&gt;&lt;number&gt;7&lt;/number&gt;&lt;dates&gt;&lt;year&gt;2021&lt;/year&gt;&lt;pub-dates&gt;&lt;date&gt;2021/10/01&lt;/date&gt;&lt;/pub-dates&gt;&lt;/dates&gt;&lt;publisher&gt;SAGE Publications Ltd&lt;/publisher&gt;&lt;isbn&gt;1362-3613&lt;/isbn&gt;&lt;urls&gt;&lt;related-urls&gt;&lt;url&gt;https://doi.org/10.1177/13623613211015757&lt;/url&gt;&lt;/related-urls&gt;&lt;/urls&gt;&lt;electronic-resource-num&gt;10.1177/13623613211015757&lt;/electronic-resource-num&gt;&lt;access-date&gt;2023/11/28&lt;/access-date&gt;&lt;/record&gt;&lt;/Cite&gt;&lt;/EndNote&gt;</w:instrText>
      </w:r>
      <w:r w:rsidR="008F1FB7">
        <w:fldChar w:fldCharType="separate"/>
      </w:r>
      <w:r w:rsidR="00031151">
        <w:rPr>
          <w:noProof/>
        </w:rPr>
        <w:t>[</w:t>
      </w:r>
      <w:hyperlink w:anchor="_ENREF_83" w:tooltip="Taylor, 2021 #1420" w:history="1">
        <w:r w:rsidR="006525B5">
          <w:rPr>
            <w:noProof/>
          </w:rPr>
          <w:t>83</w:t>
        </w:r>
      </w:hyperlink>
      <w:r w:rsidR="00031151">
        <w:rPr>
          <w:noProof/>
        </w:rPr>
        <w:t>]</w:t>
      </w:r>
      <w:r w:rsidR="008F1FB7">
        <w:fldChar w:fldCharType="end"/>
      </w:r>
      <w:r w:rsidR="009C5F07" w:rsidRPr="003076F2">
        <w:t xml:space="preserve">. </w:t>
      </w:r>
    </w:p>
    <w:p w14:paraId="1D65E3E3" w14:textId="0D9BAD92" w:rsidR="00C6492D" w:rsidRPr="003076F2" w:rsidRDefault="00C6492D" w:rsidP="00616E71">
      <w:pPr>
        <w:pStyle w:val="GLBodytext"/>
      </w:pPr>
      <w:r w:rsidRPr="003076F2">
        <w:t xml:space="preserve">Children do not need a diagnosis to receive needs-based academic support in schools </w:t>
      </w:r>
      <w:r w:rsidR="008F1FB7">
        <w:fldChar w:fldCharType="begin"/>
      </w:r>
      <w:r w:rsidR="00031151">
        <w:instrText xml:space="preserve"> ADDIN EN.CITE &lt;EndNote&gt;&lt;Cite&gt;&lt;Author&gt;Bowden&lt;/Author&gt;&lt;Year&gt;2020&lt;/Year&gt;&lt;RecNum&gt;828&lt;/RecNum&gt;&lt;DisplayText&gt;[42]&lt;/DisplayText&gt;&lt;record&gt;&lt;rec-number&gt;828&lt;/rec-number&gt;&lt;foreign-keys&gt;&lt;key app="EN" db-id="f9afr5w2dew9afeza9sxpvrlvrf92zssvfpp" timestamp="1687875265"&gt;828&lt;/key&gt;&lt;/foreign-keys&gt;&lt;ref-type name="Journal Article"&gt;17&lt;/ref-type&gt;&lt;contributors&gt;&lt;authors&gt;&lt;author&gt;Bowden, N.&lt;/author&gt;&lt;author&gt;Thabrew, H.&lt;/author&gt;&lt;author&gt;Kokaua, J.&lt;/author&gt;&lt;author&gt;Audas, R. &lt;/author&gt;&lt;author&gt;Milne, B.&lt;/author&gt;&lt;author&gt;Smiler, K. &lt;/author&gt;&lt;/authors&gt;&lt;/contributors&gt;&lt;titles&gt;&lt;title&gt;Autism spectrum disorder/takiwātanga: An integrated data infrastructure-based approach to autism spectrum disorder research in New Zealand&lt;/title&gt;&lt;secondary-title&gt;Autism&lt;/secondary-title&gt;&lt;/titles&gt;&lt;periodical&gt;&lt;full-title&gt;Autism&lt;/full-title&gt;&lt;/periodical&gt;&lt;pages&gt;2213–2227&lt;/pages&gt;&lt;volume&gt;24&lt;/volume&gt;&lt;number&gt;8&lt;/number&gt;&lt;dates&gt;&lt;year&gt;2020&lt;/year&gt;&lt;/dates&gt;&lt;urls&gt;&lt;related-urls&gt;&lt;url&gt;https://doi.org/10.1177/1362361320939329&lt;/url&gt;&lt;/related-urls&gt;&lt;/urls&gt;&lt;/record&gt;&lt;/Cite&gt;&lt;/EndNote&gt;</w:instrText>
      </w:r>
      <w:r w:rsidR="008F1FB7">
        <w:fldChar w:fldCharType="separate"/>
      </w:r>
      <w:r w:rsidR="00031151">
        <w:rPr>
          <w:noProof/>
        </w:rPr>
        <w:t>[</w:t>
      </w:r>
      <w:hyperlink w:anchor="_ENREF_42" w:tooltip="Bowden, 2020 #828" w:history="1">
        <w:r w:rsidR="006525B5">
          <w:rPr>
            <w:noProof/>
          </w:rPr>
          <w:t>42</w:t>
        </w:r>
      </w:hyperlink>
      <w:r w:rsidR="00031151">
        <w:rPr>
          <w:noProof/>
        </w:rPr>
        <w:t>]</w:t>
      </w:r>
      <w:r w:rsidR="008F1FB7">
        <w:fldChar w:fldCharType="end"/>
      </w:r>
      <w:r w:rsidRPr="003076F2">
        <w:t>.</w:t>
      </w:r>
      <w:r w:rsidR="00616E71" w:rsidRPr="003076F2">
        <w:t xml:space="preserve"> However, families of children with </w:t>
      </w:r>
      <w:r w:rsidR="00FD102F" w:rsidRPr="003076F2">
        <w:t xml:space="preserve">relatively </w:t>
      </w:r>
      <w:r w:rsidR="00616E71" w:rsidRPr="003076F2">
        <w:t xml:space="preserve">low support needs may be deemed ineligible for the service, requiring inequitable access to early supportive approaches through private (user-pay) services </w:t>
      </w:r>
      <w:r w:rsidR="008F1FB7">
        <w:fldChar w:fldCharType="begin"/>
      </w:r>
      <w:r w:rsidR="00031151">
        <w:instrText xml:space="preserve"> ADDIN EN.CITE &lt;EndNote&gt;&lt;Cite&gt;&lt;Author&gt;Taylor&lt;/Author&gt;&lt;Year&gt;2021&lt;/Year&gt;&lt;RecNum&gt;1420&lt;/RecNum&gt;&lt;DisplayText&gt;[83]&lt;/DisplayText&gt;&lt;record&gt;&lt;rec-number&gt;1420&lt;/rec-number&gt;&lt;foreign-keys&gt;&lt;key app="EN" db-id="f9afr5w2dew9afeza9sxpvrlvrf92zssvfpp" timestamp="1701214083"&gt;1420&lt;/key&gt;&lt;/foreign-keys&gt;&lt;ref-type name="Journal Article"&gt;17&lt;/ref-type&gt;&lt;contributors&gt;&lt;authors&gt;&lt;author&gt;Taylor, Lauren J.&lt;/author&gt;&lt;author&gt;Eggleston, Matthew J. F.&lt;/author&gt;&lt;author&gt;Thabrew, Hiran&lt;/author&gt;&lt;author&gt;van der Meer, Larah&lt;/author&gt;&lt;author&gt;Waddington, Hannah&lt;/author&gt;&lt;author&gt;Whitehouse, Andrew J. O.&lt;/author&gt;&lt;author&gt;Evans, Kiah&lt;/author&gt;&lt;/authors&gt;&lt;/contributors&gt;&lt;titles&gt;&lt;title&gt;An investigation of adherence to best practice guidelines for autism diagnosis in New Zealand&lt;/title&gt;&lt;secondary-title&gt;Autism&lt;/secondary-title&gt;&lt;/titles&gt;&lt;periodical&gt;&lt;full-title&gt;Autism&lt;/full-title&gt;&lt;/periodical&gt;&lt;pages&gt;2087-2100&lt;/pages&gt;&lt;volume&gt;25&lt;/volume&gt;&lt;number&gt;7&lt;/number&gt;&lt;dates&gt;&lt;year&gt;2021&lt;/year&gt;&lt;pub-dates&gt;&lt;date&gt;2021/10/01&lt;/date&gt;&lt;/pub-dates&gt;&lt;/dates&gt;&lt;publisher&gt;SAGE Publications Ltd&lt;/publisher&gt;&lt;isbn&gt;1362-3613&lt;/isbn&gt;&lt;urls&gt;&lt;related-urls&gt;&lt;url&gt;https://doi.org/10.1177/13623613211015757&lt;/url&gt;&lt;/related-urls&gt;&lt;/urls&gt;&lt;electronic-resource-num&gt;10.1177/13623613211015757&lt;/electronic-resource-num&gt;&lt;access-date&gt;2023/11/28&lt;/access-date&gt;&lt;/record&gt;&lt;/Cite&gt;&lt;/EndNote&gt;</w:instrText>
      </w:r>
      <w:r w:rsidR="008F1FB7">
        <w:fldChar w:fldCharType="separate"/>
      </w:r>
      <w:r w:rsidR="00031151">
        <w:rPr>
          <w:noProof/>
        </w:rPr>
        <w:t>[</w:t>
      </w:r>
      <w:hyperlink w:anchor="_ENREF_83" w:tooltip="Taylor, 2021 #1420" w:history="1">
        <w:r w:rsidR="006525B5">
          <w:rPr>
            <w:noProof/>
          </w:rPr>
          <w:t>83</w:t>
        </w:r>
      </w:hyperlink>
      <w:r w:rsidR="00031151">
        <w:rPr>
          <w:noProof/>
        </w:rPr>
        <w:t>]</w:t>
      </w:r>
      <w:r w:rsidR="008F1FB7">
        <w:fldChar w:fldCharType="end"/>
      </w:r>
      <w:r w:rsidR="00616E71" w:rsidRPr="003076F2">
        <w:t>.</w:t>
      </w:r>
    </w:p>
    <w:p w14:paraId="45087E3F" w14:textId="266B3181" w:rsidR="00685C72" w:rsidRPr="003076F2" w:rsidRDefault="003F1BF8" w:rsidP="00616E71">
      <w:pPr>
        <w:pStyle w:val="GLBodytext"/>
      </w:pPr>
      <w:r w:rsidRPr="003076F2">
        <w:t xml:space="preserve">Surveys of caregivers of autistic children in Aotearoa New Zealand indicate delays of up to </w:t>
      </w:r>
      <w:r w:rsidR="001B043D">
        <w:t>three</w:t>
      </w:r>
      <w:r w:rsidRPr="003076F2">
        <w:t xml:space="preserve"> years between the time families first raise concerns in a professional consultation to formal autism diagnosis</w:t>
      </w:r>
      <w:r w:rsidR="00FD102F" w:rsidRPr="003076F2">
        <w:t>,</w:t>
      </w:r>
      <w:r w:rsidRPr="003076F2">
        <w:t xml:space="preserve"> with the mean age of diagnosis being 6.6 years </w:t>
      </w:r>
      <w:r w:rsidR="008F1FB7">
        <w:fldChar w:fldCharType="begin"/>
      </w:r>
      <w:r w:rsidR="00031151">
        <w:instrText xml:space="preserve"> ADDIN EN.CITE &lt;EndNote&gt;&lt;Cite&gt;&lt;Author&gt;Eggleston&lt;/Author&gt;&lt;Year&gt;2019&lt;/Year&gt;&lt;RecNum&gt;1421&lt;/RecNum&gt;&lt;DisplayText&gt;[72]&lt;/DisplayText&gt;&lt;record&gt;&lt;rec-number&gt;1421&lt;/rec-number&gt;&lt;foreign-keys&gt;&lt;key app="EN" db-id="f9afr5w2dew9afeza9sxpvrlvrf92zssvfpp" timestamp="1701215439"&gt;1421&lt;/key&gt;&lt;/foreign-keys&gt;&lt;ref-type name="Journal Article"&gt;17&lt;/ref-type&gt;&lt;contributors&gt;&lt;authors&gt;&lt;author&gt;Eggleston, Matthew J. F.&lt;/author&gt;&lt;author&gt;Thabrew, Hiran&lt;/author&gt;&lt;author&gt;Frampton, Christopher M. A.&lt;/author&gt;&lt;author&gt;Eggleston, Katherine H. F.&lt;/author&gt;&lt;author&gt;Hennig, Shannon C.&lt;/author&gt;&lt;/authors&gt;&lt;/contributors&gt;&lt;titles&gt;&lt;title&gt;Obtaining an autism spectrum disorder diagnosis and supports: New Zealand parents’ experiences&lt;/title&gt;&lt;secondary-title&gt;Research in Autism Spectrum Disorders&lt;/secondary-title&gt;&lt;/titles&gt;&lt;periodical&gt;&lt;full-title&gt;Research in Autism Spectrum Disorders&lt;/full-title&gt;&lt;/periodical&gt;&lt;pages&gt;18-25&lt;/pages&gt;&lt;volume&gt;62&lt;/volume&gt;&lt;keywords&gt;&lt;keyword&gt;Autism spectrum disorder&lt;/keyword&gt;&lt;keyword&gt;Parent&lt;/keyword&gt;&lt;keyword&gt;Satisfaction&lt;/keyword&gt;&lt;keyword&gt;Diagnosis&lt;/keyword&gt;&lt;keyword&gt;Supports&lt;/keyword&gt;&lt;keyword&gt;Survey&lt;/keyword&gt;&lt;/keywords&gt;&lt;dates&gt;&lt;year&gt;2019&lt;/year&gt;&lt;pub-dates&gt;&lt;date&gt;2019/06/01/&lt;/date&gt;&lt;/pub-dates&gt;&lt;/dates&gt;&lt;isbn&gt;1750-9467&lt;/isbn&gt;&lt;urls&gt;&lt;related-urls&gt;&lt;url&gt;https://www.sciencedirect.com/science/article/pii/S1750946719300297&lt;/url&gt;&lt;/related-urls&gt;&lt;/urls&gt;&lt;electronic-resource-num&gt;https://doi.org/10.1016/j.rasd.2019.02.004&lt;/electronic-resource-num&gt;&lt;/record&gt;&lt;/Cite&gt;&lt;/EndNote&gt;</w:instrText>
      </w:r>
      <w:r w:rsidR="008F1FB7">
        <w:fldChar w:fldCharType="separate"/>
      </w:r>
      <w:r w:rsidR="00031151">
        <w:rPr>
          <w:noProof/>
        </w:rPr>
        <w:t>[</w:t>
      </w:r>
      <w:hyperlink w:anchor="_ENREF_72" w:tooltip="Eggleston, 2019 #1421" w:history="1">
        <w:r w:rsidR="006525B5">
          <w:rPr>
            <w:noProof/>
          </w:rPr>
          <w:t>72</w:t>
        </w:r>
      </w:hyperlink>
      <w:r w:rsidR="00031151">
        <w:rPr>
          <w:noProof/>
        </w:rPr>
        <w:t>]</w:t>
      </w:r>
      <w:r w:rsidR="008F1FB7">
        <w:fldChar w:fldCharType="end"/>
      </w:r>
      <w:r w:rsidRPr="003076F2">
        <w:t xml:space="preserve">. </w:t>
      </w:r>
    </w:p>
    <w:p w14:paraId="68E42B31" w14:textId="580C28B1" w:rsidR="00C6492D" w:rsidRPr="003076F2" w:rsidRDefault="009F3A77" w:rsidP="00685C72">
      <w:pPr>
        <w:pStyle w:val="GLBodytext"/>
      </w:pPr>
      <w:r w:rsidRPr="003076F2">
        <w:t xml:space="preserve">The pathway for adult autism assessments in </w:t>
      </w:r>
      <w:r w:rsidR="00517958" w:rsidRPr="003076F2">
        <w:t>Aotearoa New Zealand</w:t>
      </w:r>
      <w:r w:rsidRPr="003076F2">
        <w:t xml:space="preserve"> is less clear</w:t>
      </w:r>
      <w:r w:rsidR="00761369" w:rsidRPr="003076F2">
        <w:t xml:space="preserve">. </w:t>
      </w:r>
      <w:r w:rsidR="00C6492D" w:rsidRPr="003076F2">
        <w:t xml:space="preserve">Currently, </w:t>
      </w:r>
      <w:r w:rsidR="00C6492D" w:rsidRPr="003076F2">
        <w:rPr>
          <w:rFonts w:eastAsia="Calibri"/>
        </w:rPr>
        <w:t xml:space="preserve">formal </w:t>
      </w:r>
      <w:r w:rsidR="003B5594" w:rsidRPr="003076F2">
        <w:t xml:space="preserve">diagnosis in the public system is only available to individuals who present to services with co-occurring </w:t>
      </w:r>
      <w:r w:rsidR="00DD3E37">
        <w:t xml:space="preserve">significant </w:t>
      </w:r>
      <w:r w:rsidR="003B5594" w:rsidRPr="003076F2">
        <w:t>mental health conditions. S</w:t>
      </w:r>
      <w:r w:rsidR="00C6492D" w:rsidRPr="003076F2">
        <w:rPr>
          <w:rFonts w:eastAsia="Calibri"/>
        </w:rPr>
        <w:t xml:space="preserve">urvey </w:t>
      </w:r>
      <w:r w:rsidR="00E9406B" w:rsidRPr="003076F2">
        <w:rPr>
          <w:rFonts w:eastAsia="Calibri"/>
        </w:rPr>
        <w:t>data</w:t>
      </w:r>
      <w:r w:rsidR="00AC389E" w:rsidRPr="003076F2">
        <w:rPr>
          <w:rFonts w:eastAsia="Calibri"/>
        </w:rPr>
        <w:t xml:space="preserve"> </w:t>
      </w:r>
      <w:r w:rsidR="00C6492D" w:rsidRPr="003076F2">
        <w:rPr>
          <w:rFonts w:eastAsia="Calibri"/>
        </w:rPr>
        <w:t>suggests that most adults are diagnosed in private settings</w:t>
      </w:r>
      <w:r w:rsidR="00EB1EAF" w:rsidRPr="003076F2">
        <w:rPr>
          <w:rFonts w:eastAsia="Calibri"/>
        </w:rPr>
        <w:t xml:space="preserve"> </w:t>
      </w:r>
      <w:r w:rsidR="00AC389E" w:rsidRPr="003076F2">
        <w:rPr>
          <w:rFonts w:eastAsia="Calibri"/>
        </w:rPr>
        <w:t>by solo practitioners rather than within multi-disciplinary teams</w:t>
      </w:r>
      <w:r w:rsidR="00296B5C" w:rsidRPr="003076F2">
        <w:rPr>
          <w:rFonts w:eastAsia="Calibri"/>
        </w:rPr>
        <w:t xml:space="preserve"> </w:t>
      </w:r>
      <w:r w:rsidR="008F1FB7">
        <w:rPr>
          <w:rFonts w:eastAsia="Calibri"/>
        </w:rPr>
        <w:fldChar w:fldCharType="begin">
          <w:fldData xml:space="preserve">PEVuZE5vdGU+PENpdGU+PEF1dGhvcj5FdmFuczwvQXV0aG9yPjxZZWFyPjIwMjI8L1llYXI+PFJl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=
</w:fldData>
        </w:fldChar>
      </w:r>
      <w:r w:rsidR="00031151">
        <w:rPr>
          <w:rFonts w:eastAsia="Calibri"/>
        </w:rPr>
        <w:instrText xml:space="preserve"> ADDIN EN.CITE </w:instrText>
      </w:r>
      <w:r w:rsidR="00031151">
        <w:rPr>
          <w:rFonts w:eastAsia="Calibri"/>
        </w:rPr>
        <w:fldChar w:fldCharType="begin">
          <w:fldData xml:space="preserve">PEVuZE5vdGU+PENpdGU+PEF1dGhvcj5FdmFuczwvQXV0aG9yPjxZZWFyPjIwMjI8L1llYXI+PFJl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=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8F1FB7">
        <w:rPr>
          <w:rFonts w:eastAsia="Calibri"/>
        </w:rPr>
      </w:r>
      <w:r w:rsidR="008F1FB7">
        <w:rPr>
          <w:rFonts w:eastAsia="Calibri"/>
        </w:rPr>
        <w:fldChar w:fldCharType="separate"/>
      </w:r>
      <w:r w:rsidR="00031151">
        <w:rPr>
          <w:rFonts w:eastAsia="Calibri"/>
          <w:noProof/>
        </w:rPr>
        <w:t>[</w:t>
      </w:r>
      <w:hyperlink w:anchor="_ENREF_83" w:tooltip="Taylor, 2021 #1420" w:history="1">
        <w:r w:rsidR="006525B5">
          <w:rPr>
            <w:rFonts w:eastAsia="Calibri"/>
            <w:noProof/>
          </w:rPr>
          <w:t>83</w:t>
        </w:r>
      </w:hyperlink>
      <w:r w:rsidR="00031151">
        <w:rPr>
          <w:rFonts w:eastAsia="Calibri"/>
          <w:noProof/>
        </w:rPr>
        <w:t xml:space="preserve">, </w:t>
      </w:r>
      <w:hyperlink w:anchor="_ENREF_85" w:tooltip="Evans, 2022 #1422" w:history="1">
        <w:r w:rsidR="006525B5">
          <w:rPr>
            <w:rFonts w:eastAsia="Calibri"/>
            <w:noProof/>
          </w:rPr>
          <w:t>85</w:t>
        </w:r>
      </w:hyperlink>
      <w:r w:rsidR="00031151">
        <w:rPr>
          <w:rFonts w:eastAsia="Calibri"/>
          <w:noProof/>
        </w:rPr>
        <w:t>]</w:t>
      </w:r>
      <w:r w:rsidR="008F1FB7">
        <w:rPr>
          <w:rFonts w:eastAsia="Calibri"/>
        </w:rPr>
        <w:fldChar w:fldCharType="end"/>
      </w:r>
      <w:r w:rsidR="00296B5C" w:rsidRPr="003076F2">
        <w:rPr>
          <w:rFonts w:eastAsia="Calibri"/>
        </w:rPr>
        <w:t>.</w:t>
      </w:r>
    </w:p>
    <w:p w14:paraId="58B3A690" w14:textId="1643F082" w:rsidR="00C6492D" w:rsidRPr="003076F2" w:rsidRDefault="00C6492D" w:rsidP="00C6492D">
      <w:pPr>
        <w:pStyle w:val="GLHeading2"/>
      </w:pPr>
      <w:bookmarkStart w:id="338" w:name="_Toc166869215"/>
      <w:r w:rsidRPr="003076F2">
        <w:t xml:space="preserve">1.3 </w:t>
      </w:r>
      <w:r w:rsidR="005D3CA7">
        <w:t>Sex/g</w:t>
      </w:r>
      <w:r w:rsidRPr="003076F2">
        <w:t>ender differences in assessment in the Guideline</w:t>
      </w:r>
      <w:bookmarkEnd w:id="338"/>
    </w:p>
    <w:bookmarkEnd w:id="323"/>
    <w:bookmarkEnd w:id="324"/>
    <w:bookmarkEnd w:id="325"/>
    <w:bookmarkEnd w:id="326"/>
    <w:bookmarkEnd w:id="327"/>
    <w:bookmarkEnd w:id="328"/>
    <w:bookmarkEnd w:id="337"/>
    <w:p w14:paraId="4EABB2ED" w14:textId="797F3607" w:rsidR="0022087B" w:rsidRPr="003076F2" w:rsidRDefault="0022087B" w:rsidP="00222C8B">
      <w:pPr>
        <w:pStyle w:val="GLBodytext"/>
        <w:spacing w:before="240"/>
      </w:pPr>
      <w:r w:rsidRPr="003076F2">
        <w:lastRenderedPageBreak/>
        <w:t>In the Aotearoa New Zealand’s Autism Guideline’s 3</w:t>
      </w:r>
      <w:r w:rsidRPr="003076F2">
        <w:rPr>
          <w:vertAlign w:val="superscript"/>
        </w:rPr>
        <w:t>rd</w:t>
      </w:r>
      <w:r w:rsidRPr="003076F2">
        <w:t xml:space="preserve"> edition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C0343E" w:rsidRPr="003076F2">
        <w:t>,</w:t>
      </w:r>
      <w:r w:rsidRPr="003076F2">
        <w:t xml:space="preserve"> </w:t>
      </w:r>
      <w:r w:rsidR="00222C8B" w:rsidRPr="003076F2">
        <w:t>t</w:t>
      </w:r>
      <w:r w:rsidRPr="003076F2">
        <w:t xml:space="preserve">here are no Recommendations relating to consideration of gender in the recognition, assessment or diagnosis of autism, however there is one relevant Good Practice Point </w:t>
      </w:r>
      <w:r w:rsidR="00AA10E3" w:rsidRPr="003076F2">
        <w:t xml:space="preserve">1.2.14 </w:t>
      </w:r>
      <w:r w:rsidRPr="003076F2">
        <w:t xml:space="preserve">(see below). This was developed after the Living Guideline update on the implications of DSM-5 </w:t>
      </w:r>
      <w:r w:rsidR="008F1FB7">
        <w:fldChar w:fldCharType="begin"/>
      </w:r>
      <w:r w:rsidR="00B84CE7">
        <w:instrText xml:space="preserve"> ADDIN EN.CITE &lt;EndNote&gt;&lt;Cite&gt;&lt;Author&gt;American Psychiatric Association&lt;/Author&gt;&lt;Year&gt;2013&lt;/Year&gt;&lt;RecNum&gt;813&lt;/RecNum&gt;&lt;DisplayText&gt;[86]&lt;/DisplayText&gt;&lt;record&gt;&lt;rec-number&gt;813&lt;/rec-number&gt;&lt;foreign-keys&gt;&lt;key app="EN" db-id="f9afr5w2dew9afeza9sxpvrlvrf92zssvfpp" timestamp="1687773061"&gt;81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8F1FB7">
        <w:fldChar w:fldCharType="separate"/>
      </w:r>
      <w:r w:rsidR="00B84CE7">
        <w:rPr>
          <w:noProof/>
        </w:rPr>
        <w:t>[</w:t>
      </w:r>
      <w:hyperlink w:anchor="_ENREF_86" w:tooltip="American Psychiatric Association, 2013 #813" w:history="1">
        <w:r w:rsidR="006525B5">
          <w:rPr>
            <w:noProof/>
          </w:rPr>
          <w:t>86</w:t>
        </w:r>
      </w:hyperlink>
      <w:r w:rsidR="00B84CE7">
        <w:rPr>
          <w:noProof/>
        </w:rPr>
        <w:t>]</w:t>
      </w:r>
      <w:r w:rsidR="008F1FB7">
        <w:fldChar w:fldCharType="end"/>
      </w:r>
      <w:r w:rsidRPr="003076F2">
        <w:t xml:space="preserve"> for the Guideline </w:t>
      </w:r>
      <w:r w:rsidR="008F1FB7">
        <w:fldChar w:fldCharType="begin"/>
      </w:r>
      <w:r w:rsidR="00031151">
        <w:instrText xml:space="preserve"> ADDIN EN.CITE &lt;EndNote&gt;&lt;Cite&gt;&lt;Author&gt;Broadstock&lt;/Author&gt;&lt;Year&gt;2014&lt;/Year&gt;&lt;RecNum&gt;802&lt;/RecNum&gt;&lt;DisplayText&gt;[6]&lt;/DisplayText&gt;&lt;record&gt;&lt;rec-number&gt;802&lt;/rec-number&gt;&lt;foreign-keys&gt;&lt;key app="EN" db-id="f9afr5w2dew9afeza9sxpvrlvrf92zssvfpp" timestamp="1687773061"&gt;80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whaikaha.govt.nz/about-us/programmes-strategies-and-studies/guidelines/nz-autism-guideline/supporting-materials&lt;/url&gt;&lt;/related-urls&gt;&lt;/urls&gt;&lt;/record&gt;&lt;/Cite&gt;&lt;/EndNote&gt;</w:instrText>
      </w:r>
      <w:r w:rsidR="008F1FB7">
        <w:fldChar w:fldCharType="separate"/>
      </w:r>
      <w:r w:rsidR="008F1FB7">
        <w:rPr>
          <w:noProof/>
        </w:rPr>
        <w:t>[</w:t>
      </w:r>
      <w:hyperlink w:anchor="_ENREF_6" w:tooltip="Broadstock, 2014 #802" w:history="1">
        <w:r w:rsidR="006525B5">
          <w:rPr>
            <w:noProof/>
          </w:rPr>
          <w:t>6</w:t>
        </w:r>
      </w:hyperlink>
      <w:r w:rsidR="008F1FB7">
        <w:rPr>
          <w:noProof/>
        </w:rPr>
        <w:t>]</w:t>
      </w:r>
      <w:r w:rsidR="008F1FB7">
        <w:fldChar w:fldCharType="end"/>
      </w:r>
      <w:r w:rsidRPr="003076F2">
        <w:t>. There are no details provided on how gender may influence autism assessment. The current update is expected to provide evidence that will guide the development of recommendations and GPPs in this area.</w:t>
      </w:r>
    </w:p>
    <w:tbl>
      <w:tblPr>
        <w:tblpPr w:leftFromText="180" w:rightFromText="180" w:vertAnchor="text" w:horzAnchor="margin" w:tblpY="25"/>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22087B" w:rsidRPr="003076F2" w14:paraId="0AB0A5CD" w14:textId="77777777" w:rsidTr="00D5446F">
        <w:trPr>
          <w:cantSplit/>
        </w:trPr>
        <w:tc>
          <w:tcPr>
            <w:tcW w:w="6804" w:type="dxa"/>
            <w:tcMar>
              <w:top w:w="0" w:type="dxa"/>
            </w:tcMar>
          </w:tcPr>
          <w:p w14:paraId="2BFC08D6" w14:textId="77777777" w:rsidR="0022087B" w:rsidRPr="003076F2" w:rsidRDefault="0022087B" w:rsidP="00D5446F">
            <w:pPr>
              <w:pStyle w:val="TableText0"/>
              <w:spacing w:before="120" w:after="120" w:line="240" w:lineRule="auto"/>
              <w:ind w:left="709" w:hanging="709"/>
              <w:rPr>
                <w:rFonts w:ascii="Arial" w:hAnsi="Arial" w:cs="Arial"/>
                <w:sz w:val="22"/>
                <w:szCs w:val="22"/>
              </w:rPr>
            </w:pPr>
            <w:r w:rsidRPr="003076F2">
              <w:rPr>
                <w:rFonts w:ascii="Arial" w:hAnsi="Arial" w:cs="Arial"/>
                <w:sz w:val="22"/>
                <w:szCs w:val="22"/>
              </w:rPr>
              <w:t xml:space="preserve">1.2.14  </w:t>
            </w:r>
            <w:r w:rsidRPr="003076F2">
              <w:rPr>
                <w:rFonts w:ascii="Arial" w:hAnsi="Arial" w:cs="Arial"/>
                <w:i/>
                <w:iCs/>
                <w:color w:val="000000" w:themeColor="text1"/>
                <w:sz w:val="22"/>
                <w:szCs w:val="22"/>
              </w:rPr>
              <w:t>Assessment should consider the influence of diversity such as sense of self, ethnicity, culture, gender, sexuality, religion, socio-economic status, and geographic factors</w:t>
            </w:r>
          </w:p>
        </w:tc>
        <w:tc>
          <w:tcPr>
            <w:tcW w:w="709" w:type="dxa"/>
            <w:tcMar>
              <w:top w:w="0" w:type="dxa"/>
            </w:tcMar>
          </w:tcPr>
          <w:p w14:paraId="7EEBD24E" w14:textId="77777777" w:rsidR="0022087B" w:rsidRPr="003076F2" w:rsidRDefault="0022087B" w:rsidP="00D5446F">
            <w:pPr>
              <w:pStyle w:val="TableText0"/>
              <w:spacing w:line="240" w:lineRule="auto"/>
              <w:jc w:val="center"/>
              <w:rPr>
                <w:rFonts w:ascii="Arial" w:hAnsi="Arial" w:cs="Arial"/>
                <w:b/>
                <w:bCs/>
                <w:sz w:val="22"/>
                <w:szCs w:val="22"/>
              </w:rPr>
            </w:pPr>
          </w:p>
          <w:p w14:paraId="37EFEF00" w14:textId="77777777" w:rsidR="0022087B" w:rsidRPr="003076F2" w:rsidRDefault="0022087B" w:rsidP="00D5446F">
            <w:pPr>
              <w:pStyle w:val="TableText0"/>
              <w:spacing w:line="240" w:lineRule="auto"/>
              <w:jc w:val="center"/>
              <w:rPr>
                <w:rFonts w:ascii="Arial" w:hAnsi="Arial" w:cs="Arial"/>
                <w:b/>
                <w:bCs/>
                <w:sz w:val="22"/>
                <w:szCs w:val="22"/>
              </w:rPr>
            </w:pPr>
            <w:r w:rsidRPr="003076F2">
              <w:rPr>
                <w:rFonts w:ascii="Arial" w:hAnsi="Arial" w:cs="Arial"/>
                <w:b/>
                <w:bCs/>
                <w:sz w:val="22"/>
                <w:szCs w:val="22"/>
              </w:rPr>
              <w:sym w:font="Symbol" w:char="F0D6"/>
            </w:r>
          </w:p>
        </w:tc>
      </w:tr>
    </w:tbl>
    <w:p w14:paraId="6F9571A3" w14:textId="77777777" w:rsidR="00480622" w:rsidRPr="003076F2" w:rsidRDefault="00480622" w:rsidP="0022087B">
      <w:pPr>
        <w:pStyle w:val="GLBodytext"/>
        <w:rPr>
          <w:szCs w:val="22"/>
        </w:rPr>
      </w:pPr>
    </w:p>
    <w:p w14:paraId="79B896E8" w14:textId="77777777" w:rsidR="00480622" w:rsidRPr="003076F2" w:rsidRDefault="00480622" w:rsidP="0022087B">
      <w:pPr>
        <w:pStyle w:val="GLBodytext"/>
        <w:rPr>
          <w:szCs w:val="22"/>
        </w:rPr>
      </w:pPr>
    </w:p>
    <w:p w14:paraId="5A28BCBB" w14:textId="77777777" w:rsidR="00480622" w:rsidRPr="003076F2" w:rsidRDefault="00480622" w:rsidP="0022087B">
      <w:pPr>
        <w:pStyle w:val="GLBodytext"/>
        <w:rPr>
          <w:szCs w:val="22"/>
        </w:rPr>
      </w:pPr>
    </w:p>
    <w:p w14:paraId="2F6CD68A" w14:textId="3CC4DFE1" w:rsidR="0022087B" w:rsidRPr="003076F2" w:rsidRDefault="0022087B" w:rsidP="0022087B">
      <w:pPr>
        <w:pStyle w:val="GLBodytext"/>
      </w:pPr>
      <w:r w:rsidRPr="003076F2">
        <w:rPr>
          <w:szCs w:val="22"/>
        </w:rPr>
        <w:t xml:space="preserve">Consideration of gender, sexual development and sexuality were considered in the Living Guideline update on sexuality education for young people on the autism spectrum </w:t>
      </w:r>
      <w:r w:rsidR="008F1FB7">
        <w:rPr>
          <w:szCs w:val="22"/>
        </w:rPr>
        <w:fldChar w:fldCharType="begin"/>
      </w:r>
      <w:r w:rsidR="00031151">
        <w:rPr>
          <w:szCs w:val="22"/>
        </w:rPr>
        <w:instrText xml:space="preserve"> ADDIN EN.CITE &lt;EndNote&gt;&lt;Cite&gt;&lt;Author&gt;Broadstock&lt;/Author&gt;&lt;Year&gt;2018b&lt;/Year&gt;&lt;RecNum&gt;798&lt;/RecNum&gt;&lt;DisplayText&gt;[10]&lt;/DisplayText&gt;&lt;record&gt;&lt;rec-number&gt;798&lt;/rec-number&gt;&lt;foreign-keys&gt;&lt;key app="EN" db-id="f9afr5w2dew9afeza9sxpvrlvrf92zssvfpp" timestamp="1687773061"&gt;798&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whaikaha.govt.nz/about-us/programmes-strategies-and-studies/guidelines/nz-autism-guideline/supporting-materials&lt;/url&gt;&lt;/related-urls&gt;&lt;/urls&gt;&lt;/record&gt;&lt;/Cite&gt;&lt;/EndNote&gt;</w:instrText>
      </w:r>
      <w:r w:rsidR="008F1FB7">
        <w:rPr>
          <w:szCs w:val="22"/>
        </w:rPr>
        <w:fldChar w:fldCharType="separate"/>
      </w:r>
      <w:r w:rsidR="008F1FB7">
        <w:rPr>
          <w:noProof/>
          <w:szCs w:val="22"/>
        </w:rPr>
        <w:t>[</w:t>
      </w:r>
      <w:hyperlink w:anchor="_ENREF_10" w:tooltip="Broadstock, 2018b #798" w:history="1">
        <w:r w:rsidR="006525B5">
          <w:rPr>
            <w:noProof/>
            <w:szCs w:val="22"/>
          </w:rPr>
          <w:t>10</w:t>
        </w:r>
      </w:hyperlink>
      <w:r w:rsidR="008F1FB7">
        <w:rPr>
          <w:noProof/>
          <w:szCs w:val="22"/>
        </w:rPr>
        <w:t>]</w:t>
      </w:r>
      <w:r w:rsidR="008F1FB7">
        <w:rPr>
          <w:szCs w:val="22"/>
        </w:rPr>
        <w:fldChar w:fldCharType="end"/>
      </w:r>
      <w:r w:rsidRPr="003076F2">
        <w:rPr>
          <w:szCs w:val="22"/>
        </w:rPr>
        <w:t>. One of the Good Practice Points (3.2.2.7a</w:t>
      </w:r>
      <w:r w:rsidR="00AA10E3" w:rsidRPr="003076F2">
        <w:rPr>
          <w:szCs w:val="22"/>
        </w:rPr>
        <w:t xml:space="preserve">, also </w:t>
      </w:r>
      <w:r w:rsidRPr="003076F2">
        <w:rPr>
          <w:szCs w:val="22"/>
        </w:rPr>
        <w:t>6.24b) developed by the LGG from this update was that, “</w:t>
      </w:r>
      <w:r w:rsidR="00480622" w:rsidRPr="003076F2">
        <w:rPr>
          <w:szCs w:val="22"/>
        </w:rPr>
        <w:t>a</w:t>
      </w:r>
      <w:r w:rsidRPr="003076F2">
        <w:rPr>
          <w:szCs w:val="22"/>
        </w:rPr>
        <w:t xml:space="preserve">ll those </w:t>
      </w:r>
      <w:r w:rsidRPr="003076F2">
        <w:t xml:space="preserve">who support young people and adults on the autism spectrum should be sensitive to gender and sexual diversity”. Whilst that GPP was prepared within the context of sexuality education (which is out of scope for the current review), it remains applicable to services including within the context of recognition, assessment and diagnostic practices. </w:t>
      </w:r>
    </w:p>
    <w:p w14:paraId="7D6F4AD7" w14:textId="3BD0F6C0" w:rsidR="0022087B" w:rsidRPr="003076F2" w:rsidRDefault="0022087B" w:rsidP="0022087B">
      <w:pPr>
        <w:pStyle w:val="GLBodytext"/>
        <w:rPr>
          <w:szCs w:val="22"/>
        </w:rPr>
      </w:pPr>
      <w:r w:rsidRPr="003076F2">
        <w:rPr>
          <w:spacing w:val="-2"/>
        </w:rPr>
        <w:t>This GPP was also referred to in Part 4 of the Guideline on ‘Supportive approaches for mental health and wellbeing’ (p. 163)</w:t>
      </w:r>
      <w:r w:rsidR="00C0343E" w:rsidRPr="003076F2">
        <w:t xml:space="preserve"> </w:t>
      </w:r>
      <w:r w:rsidR="008F1FB7">
        <w:rPr>
          <w:spacing w:val="-2"/>
        </w:rPr>
        <w:fldChar w:fldCharType="begin"/>
      </w:r>
      <w:r w:rsidR="008F1FB7">
        <w:rPr>
          <w:spacing w:val="-2"/>
        </w:rPr>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rPr>
          <w:spacing w:val="-2"/>
        </w:rPr>
        <w:fldChar w:fldCharType="separate"/>
      </w:r>
      <w:r w:rsidR="008F1FB7">
        <w:rPr>
          <w:noProof/>
          <w:spacing w:val="-2"/>
        </w:rPr>
        <w:t>[</w:t>
      </w:r>
      <w:hyperlink w:history="1">
        <w:r w:rsidR="006525B5">
          <w:rPr>
            <w:noProof/>
            <w:spacing w:val="-2"/>
          </w:rPr>
          <w:t>1</w:t>
        </w:r>
      </w:hyperlink>
      <w:r w:rsidR="008F1FB7">
        <w:rPr>
          <w:noProof/>
          <w:spacing w:val="-2"/>
        </w:rPr>
        <w:t>]</w:t>
      </w:r>
      <w:r w:rsidR="008F1FB7">
        <w:rPr>
          <w:spacing w:val="-2"/>
        </w:rPr>
        <w:fldChar w:fldCharType="end"/>
      </w:r>
      <w:r w:rsidR="00C0343E" w:rsidRPr="003076F2">
        <w:rPr>
          <w:spacing w:val="-2"/>
        </w:rPr>
        <w:t>.</w:t>
      </w:r>
      <w:r w:rsidRPr="003076F2">
        <w:rPr>
          <w:spacing w:val="-2"/>
        </w:rPr>
        <w:t xml:space="preserve"> It occurs in the context of a discussion of proactive measures to ensure supports are accessible and appropriate to people from ethnic minority communities where it is noted that, “gender and sexual diversity may also be representative of a minority community”.</w:t>
      </w:r>
    </w:p>
    <w:p w14:paraId="5A74E386" w14:textId="47BEE13B" w:rsidR="00195509" w:rsidRPr="003076F2" w:rsidRDefault="00195509" w:rsidP="00E3786F">
      <w:pPr>
        <w:pStyle w:val="GLHeading2"/>
      </w:pPr>
      <w:bookmarkStart w:id="339" w:name="_Toc166869216"/>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9"/>
      <w:bookmarkEnd w:id="330"/>
      <w:r w:rsidRPr="003076F2">
        <w:t>1.</w:t>
      </w:r>
      <w:r w:rsidR="00C6492D" w:rsidRPr="003076F2">
        <w:t>4</w:t>
      </w:r>
      <w:r w:rsidRPr="003076F2">
        <w:t xml:space="preserve"> Preliminary scoping</w:t>
      </w:r>
      <w:r w:rsidR="00163A2D" w:rsidRPr="003076F2">
        <w:t xml:space="preserve"> of international literature</w:t>
      </w:r>
      <w:bookmarkEnd w:id="339"/>
    </w:p>
    <w:p w14:paraId="09BF7A5C" w14:textId="0C3DA1DD" w:rsidR="00195509" w:rsidRPr="003076F2" w:rsidRDefault="00195509" w:rsidP="00195509">
      <w:pPr>
        <w:pStyle w:val="GLBodytext"/>
      </w:pPr>
      <w:r w:rsidRPr="003076F2">
        <w:t xml:space="preserve">A preliminary literature search was undertaken to inform the Living Guideline Group’s selection of areas of the G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Pr="003076F2">
        <w:t xml:space="preserve"> that were a priority to update. </w:t>
      </w:r>
      <w:r w:rsidR="003A13A4">
        <w:t>This topic was also</w:t>
      </w:r>
      <w:r w:rsidR="000D3CD4">
        <w:t xml:space="preserve"> prominent among</w:t>
      </w:r>
      <w:r w:rsidR="003A13A4">
        <w:t xml:space="preserve"> </w:t>
      </w:r>
      <w:r w:rsidR="000D3CD4">
        <w:t>research priorities</w:t>
      </w:r>
      <w:r w:rsidR="003A13A4">
        <w:t xml:space="preserve"> of autistic adults, autistic youth, educators, practitioners and researchers i</w:t>
      </w:r>
      <w:r w:rsidR="000D3CD4">
        <w:t>dentified i</w:t>
      </w:r>
      <w:r w:rsidR="003A13A4">
        <w:t xml:space="preserve">n </w:t>
      </w:r>
      <w:r w:rsidR="000D3CD4">
        <w:t xml:space="preserve">recent research conducted in </w:t>
      </w:r>
      <w:r w:rsidR="003A13A4">
        <w:t xml:space="preserve">Aotearoa New Zealand </w:t>
      </w:r>
      <w:r w:rsidR="000D3CD4">
        <w:fldChar w:fldCharType="begin"/>
      </w:r>
      <w:r w:rsidR="000D3CD4">
        <w:instrText xml:space="preserve"> ADDIN EN.CITE &lt;EndNote&gt;&lt;Cite&gt;&lt;Author&gt;Emerson&lt;/Author&gt;&lt;Year&gt;2022&lt;/Year&gt;&lt;RecNum&gt;1446&lt;/RecNum&gt;&lt;DisplayText&gt;[87]&lt;/DisplayText&gt;&lt;record&gt;&lt;rec-number&gt;1446&lt;/rec-number&gt;&lt;foreign-keys&gt;&lt;key app="EN" db-id="f9afr5w2dew9afeza9sxpvrlvrf92zssvfpp" timestamp="1714963991"&gt;1446&lt;/key&gt;&lt;/foreign-keys&gt;&lt;ref-type name="Report"&gt;27&lt;/ref-type&gt;&lt;contributors&gt;&lt;authors&gt;&lt;author&gt;Emerson, L. M.&lt;/author&gt;&lt;author&gt;Monk, R.&lt;/author&gt;&lt;author&gt;van der Meer, L.&lt;/author&gt;&lt;author&gt;McLay, L. &lt;/author&gt;&lt;/authors&gt;&lt;/contributors&gt;&lt;titles&gt;&lt;title&gt;Autistic co-led autism research priorities for Aotearoa New Zealand: A partnership with Autistic people, families and whānau, service and support providers, and researchers&lt;/title&gt;&lt;/titles&gt;&lt;dates&gt;&lt;year&gt;2022&lt;/year&gt;&lt;/dates&gt;&lt;pub-location&gt;Christchurch&lt;/pub-location&gt;&lt;publisher&gt;Te Whare Wānanga o Waitaha | University of Canterbury&lt;/publisher&gt;&lt;urls&gt;&lt;/urls&gt;&lt;/record&gt;&lt;/Cite&gt;&lt;/EndNote&gt;</w:instrText>
      </w:r>
      <w:r w:rsidR="000D3CD4">
        <w:fldChar w:fldCharType="separate"/>
      </w:r>
      <w:r w:rsidR="000D3CD4">
        <w:rPr>
          <w:noProof/>
        </w:rPr>
        <w:t>[</w:t>
      </w:r>
      <w:hyperlink w:anchor="_ENREF_87" w:tooltip="Emerson, 2022 #1446" w:history="1">
        <w:r w:rsidR="006525B5">
          <w:rPr>
            <w:noProof/>
          </w:rPr>
          <w:t>87</w:t>
        </w:r>
      </w:hyperlink>
      <w:r w:rsidR="000D3CD4">
        <w:rPr>
          <w:noProof/>
        </w:rPr>
        <w:t>]</w:t>
      </w:r>
      <w:r w:rsidR="000D3CD4">
        <w:fldChar w:fldCharType="end"/>
      </w:r>
      <w:r w:rsidR="000D3CD4">
        <w:t xml:space="preserve">. </w:t>
      </w:r>
      <w:r w:rsidRPr="003076F2">
        <w:t>A</w:t>
      </w:r>
      <w:r w:rsidR="002B3AEE" w:rsidRPr="003076F2">
        <w:t xml:space="preserve">s the role of gender in assessment was proposed as a potential topic of interest, a scoping </w:t>
      </w:r>
      <w:r w:rsidRPr="003076F2">
        <w:t xml:space="preserve">search of the Cochrane Database and PubMed from 2013 was undertaken using the terms autism, systematic review, and (various terms for) gender combined in the ‘title’ field. Autism Guidelines from the UK </w:t>
      </w:r>
      <w:r w:rsidR="008F1FB7">
        <w:fldChar w:fldCharType="begin"/>
      </w:r>
      <w:r w:rsidR="000D3CD4">
        <w:instrText xml:space="preserve"> ADDIN EN.CITE &lt;EndNote&gt;&lt;Cite&gt;&lt;Author&gt;National Institute for Health and Care Excellence&lt;/Author&gt;&lt;Year&gt;2017&lt;/Year&gt;&lt;RecNum&gt;823&lt;/RecNum&gt;&lt;DisplayText&gt;[88]&lt;/DisplayText&gt;&lt;record&gt;&lt;rec-number&gt;823&lt;/rec-number&gt;&lt;foreign-keys&gt;&lt;key app="EN" db-id="f9afr5w2dew9afeza9sxpvrlvrf92zssvfpp" timestamp="1687855625"&gt;823&lt;/key&gt;&lt;/foreign-keys&gt;&lt;ref-type name="Book"&gt;6&lt;/ref-type&gt;&lt;contributors&gt;&lt;authors&gt;&lt;author&gt;National Institute for Health and Care Excellence,&lt;/author&gt;&lt;/authors&gt;&lt;/contributors&gt;&lt;titles&gt;&lt;title&gt;Autism spectrum disorder in under 19s: recognition, referral and diagnosis&lt;/title&gt;&lt;/titles&gt;&lt;number&gt;128&lt;/number&gt;&lt;dates&gt;&lt;year&gt;2017&lt;/year&gt;&lt;/dates&gt;&lt;pub-location&gt;UK&lt;/pub-location&gt;&lt;publisher&gt;National Institute for Health and Care Excellence&lt;/publisher&gt;&lt;urls&gt;&lt;related-urls&gt;&lt;url&gt;https://www.nice.org.uk/guidance/cg128&lt;/url&gt;&lt;/related-urls&gt;&lt;/urls&gt;&lt;/record&gt;&lt;/Cite&gt;&lt;/EndNote&gt;</w:instrText>
      </w:r>
      <w:r w:rsidR="008F1FB7">
        <w:fldChar w:fldCharType="separate"/>
      </w:r>
      <w:r w:rsidR="000D3CD4">
        <w:rPr>
          <w:noProof/>
        </w:rPr>
        <w:t>[</w:t>
      </w:r>
      <w:hyperlink w:anchor="_ENREF_88" w:tooltip="National Institute for Health and Care Excellence, 2017 #823" w:history="1">
        <w:r w:rsidR="006525B5">
          <w:rPr>
            <w:noProof/>
          </w:rPr>
          <w:t>88</w:t>
        </w:r>
      </w:hyperlink>
      <w:r w:rsidR="000D3CD4">
        <w:rPr>
          <w:noProof/>
        </w:rPr>
        <w:t>]</w:t>
      </w:r>
      <w:r w:rsidR="008F1FB7">
        <w:fldChar w:fldCharType="end"/>
      </w:r>
      <w:r w:rsidRPr="003076F2">
        <w:t xml:space="preserve">, Scotland </w:t>
      </w:r>
      <w:r w:rsidR="008F1FB7">
        <w:fldChar w:fldCharType="begin"/>
      </w:r>
      <w:r w:rsidR="00031151">
        <w:instrText xml:space="preserve"> ADDIN EN.CITE &lt;EndNote&gt;&lt;Cite&gt;&lt;Author&gt;Scottish Intercollegiate Guidelines Network&lt;/Author&gt;&lt;Year&gt;2016&lt;/Year&gt;&lt;RecNum&gt;756&lt;/RecNum&gt;&lt;DisplayText&gt;[53]&lt;/DisplayText&gt;&lt;record&gt;&lt;rec-number&gt;756&lt;/rec-number&gt;&lt;foreign-keys&gt;&lt;key app="EN" db-id="f9afr5w2dew9afeza9sxpvrlvrf92zssvfpp" timestamp="1687773061"&gt;756&lt;/key&gt;&lt;/foreign-keys&gt;&lt;ref-type name="Web Page"&gt;12&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008F1FB7">
        <w:fldChar w:fldCharType="separate"/>
      </w:r>
      <w:r w:rsidR="00031151">
        <w:rPr>
          <w:noProof/>
        </w:rPr>
        <w:t>[</w:t>
      </w:r>
      <w:hyperlink w:anchor="_ENREF_53" w:tooltip="Scottish Intercollegiate Guidelines Network, 2016 #756" w:history="1">
        <w:r w:rsidR="006525B5">
          <w:rPr>
            <w:noProof/>
          </w:rPr>
          <w:t>53</w:t>
        </w:r>
      </w:hyperlink>
      <w:r w:rsidR="00031151">
        <w:rPr>
          <w:noProof/>
        </w:rPr>
        <w:t>]</w:t>
      </w:r>
      <w:r w:rsidR="008F1FB7">
        <w:fldChar w:fldCharType="end"/>
      </w:r>
      <w:r w:rsidRPr="003076F2">
        <w:t xml:space="preserve">, and Australia </w:t>
      </w:r>
      <w:r w:rsidR="008F1FB7">
        <w:fldChar w:fldCharType="begin"/>
      </w:r>
      <w:r w:rsidR="000D3CD4">
        <w:instrText xml:space="preserve"> ADDIN EN.CITE &lt;EndNote&gt;&lt;Cite&gt;&lt;Author&gt;Whitehouse&lt;/Author&gt;&lt;Year&gt;2018&lt;/Year&gt;&lt;RecNum&gt;820&lt;/RecNum&gt;&lt;DisplayText&gt;[89]&lt;/DisplayText&gt;&lt;record&gt;&lt;rec-number&gt;820&lt;/rec-number&gt;&lt;foreign-keys&gt;&lt;key app="EN" db-id="f9afr5w2dew9afeza9sxpvrlvrf92zssvfpp" timestamp="1687849906"&gt;820&lt;/key&gt;&lt;/foreign-keys&gt;&lt;ref-type name="Report"&gt;27&lt;/ref-type&gt;&lt;contributors&gt;&lt;authors&gt;&lt;author&gt;Whitehouse, A.J.O. &lt;/author&gt;&lt;author&gt;Evans, K.&lt;/author&gt;&lt;author&gt;Eapen, V.&lt;/author&gt;&lt;author&gt;Wray, J. &lt;/author&gt;&lt;/authors&gt;&lt;/contributors&gt;&lt;titles&gt;&lt;title&gt;A national guideline for the assessment and diagnosis of autism spectrum disorders in Australia&lt;/title&gt;&lt;/titles&gt;&lt;dates&gt;&lt;year&gt;2018&lt;/year&gt;&lt;/dates&gt;&lt;pub-location&gt;Brisbane, Australia&lt;/pub-location&gt;&lt;publisher&gt;Cooperative Research Centre for Living with Autism&lt;/publisher&gt;&lt;urls&gt;&lt;related-urls&gt;&lt;url&gt;https://www.autismcrc.com.au/access/national-guideline&lt;/url&gt;&lt;/related-urls&gt;&lt;/urls&gt;&lt;/record&gt;&lt;/Cite&gt;&lt;/EndNote&gt;</w:instrText>
      </w:r>
      <w:r w:rsidR="008F1FB7">
        <w:fldChar w:fldCharType="separate"/>
      </w:r>
      <w:r w:rsidR="000D3CD4">
        <w:rPr>
          <w:noProof/>
        </w:rPr>
        <w:t>[</w:t>
      </w:r>
      <w:hyperlink w:anchor="_ENREF_89" w:tooltip="Whitehouse, 2018 #820" w:history="1">
        <w:r w:rsidR="006525B5">
          <w:rPr>
            <w:noProof/>
          </w:rPr>
          <w:t>89</w:t>
        </w:r>
      </w:hyperlink>
      <w:r w:rsidR="000D3CD4">
        <w:rPr>
          <w:noProof/>
        </w:rPr>
        <w:t>]</w:t>
      </w:r>
      <w:r w:rsidR="008F1FB7">
        <w:fldChar w:fldCharType="end"/>
      </w:r>
      <w:r w:rsidRPr="003076F2">
        <w:t xml:space="preserve"> were also searched. This scoping suggested that this was an active area of research, particularly since 2018 when research interest increased dramatically.</w:t>
      </w:r>
    </w:p>
    <w:p w14:paraId="11C5D62B" w14:textId="624451F7" w:rsidR="00195509" w:rsidRPr="003076F2" w:rsidRDefault="00195509" w:rsidP="00195509">
      <w:pPr>
        <w:pStyle w:val="GLBodytext"/>
      </w:pPr>
      <w:r w:rsidRPr="003076F2">
        <w:t xml:space="preserve">Some recent national Guidelines </w:t>
      </w:r>
      <w:r w:rsidR="002B3AEE" w:rsidRPr="003076F2">
        <w:t xml:space="preserve">from other countries </w:t>
      </w:r>
      <w:r w:rsidRPr="003076F2">
        <w:t xml:space="preserve">included recommendations relevant to sex/gender differences in autistic characteristics. </w:t>
      </w:r>
    </w:p>
    <w:p w14:paraId="6DB5F2AE" w14:textId="757DE5EA" w:rsidR="00195509" w:rsidRPr="003076F2" w:rsidRDefault="00195509" w:rsidP="00195509">
      <w:pPr>
        <w:pStyle w:val="GLBodytext"/>
      </w:pPr>
      <w:r w:rsidRPr="003076F2">
        <w:t xml:space="preserve">In 2016, Scotland’s SIGN Guideline included the following recommendation: “Healthcare professionals should consider that females with ASD may present with a different symptom profile and level of impairment than males with ASD” </w:t>
      </w:r>
      <w:r w:rsidR="008F1FB7">
        <w:fldChar w:fldCharType="begin"/>
      </w:r>
      <w:r w:rsidR="00031151">
        <w:instrText xml:space="preserve"> ADDIN EN.CITE &lt;EndNote&gt;&lt;Cite&gt;&lt;Author&gt;Scottish Intercollegiate Guidelines Network&lt;/Author&gt;&lt;Year&gt;2016&lt;/Year&gt;&lt;RecNum&gt;756&lt;/RecNum&gt;&lt;DisplayText&gt;[53]&lt;/DisplayText&gt;&lt;record&gt;&lt;rec-number&gt;756&lt;/rec-number&gt;&lt;foreign-keys&gt;&lt;key app="EN" db-id="f9afr5w2dew9afeza9sxpvrlvrf92zssvfpp" timestamp="1687773061"&gt;756&lt;/key&gt;&lt;/foreign-keys&gt;&lt;ref-type name="Web Page"&gt;12&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008F1FB7">
        <w:fldChar w:fldCharType="separate"/>
      </w:r>
      <w:r w:rsidR="00031151">
        <w:rPr>
          <w:noProof/>
        </w:rPr>
        <w:t>[</w:t>
      </w:r>
      <w:hyperlink w:anchor="_ENREF_53" w:tooltip="Scottish Intercollegiate Guidelines Network, 2016 #756" w:history="1">
        <w:r w:rsidR="006525B5">
          <w:rPr>
            <w:noProof/>
          </w:rPr>
          <w:t>53</w:t>
        </w:r>
      </w:hyperlink>
      <w:r w:rsidR="00031151">
        <w:rPr>
          <w:noProof/>
        </w:rPr>
        <w:t>]</w:t>
      </w:r>
      <w:r w:rsidR="008F1FB7">
        <w:fldChar w:fldCharType="end"/>
      </w:r>
      <w:r w:rsidRPr="003076F2">
        <w:t>.</w:t>
      </w:r>
    </w:p>
    <w:p w14:paraId="782BECDA" w14:textId="43DD0058" w:rsidR="00195509" w:rsidRPr="003076F2" w:rsidRDefault="00195509" w:rsidP="00195509">
      <w:pPr>
        <w:pStyle w:val="GLBodytext"/>
      </w:pPr>
      <w:r w:rsidRPr="003076F2">
        <w:lastRenderedPageBreak/>
        <w:t xml:space="preserve">The UK’s NICE guideline </w:t>
      </w:r>
      <w:r w:rsidR="008F1FB7">
        <w:fldChar w:fldCharType="begin"/>
      </w:r>
      <w:r w:rsidR="000D3CD4">
        <w:instrText xml:space="preserve"> ADDIN EN.CITE &lt;EndNote&gt;&lt;Cite&gt;&lt;Author&gt;National Institute for Health and Care Excellence&lt;/Author&gt;&lt;Year&gt;2017&lt;/Year&gt;&lt;RecNum&gt;823&lt;/RecNum&gt;&lt;DisplayText&gt;[88]&lt;/DisplayText&gt;&lt;record&gt;&lt;rec-number&gt;823&lt;/rec-number&gt;&lt;foreign-keys&gt;&lt;key app="EN" db-id="f9afr5w2dew9afeza9sxpvrlvrf92zssvfpp" timestamp="1687855625"&gt;823&lt;/key&gt;&lt;/foreign-keys&gt;&lt;ref-type name="Book"&gt;6&lt;/ref-type&gt;&lt;contributors&gt;&lt;authors&gt;&lt;author&gt;National Institute for Health and Care Excellence,&lt;/author&gt;&lt;/authors&gt;&lt;/contributors&gt;&lt;titles&gt;&lt;title&gt;Autism spectrum disorder in under 19s: recognition, referral and diagnosis&lt;/title&gt;&lt;/titles&gt;&lt;number&gt;128&lt;/number&gt;&lt;dates&gt;&lt;year&gt;2017&lt;/year&gt;&lt;/dates&gt;&lt;pub-location&gt;UK&lt;/pub-location&gt;&lt;publisher&gt;National Institute for Health and Care Excellence&lt;/publisher&gt;&lt;urls&gt;&lt;related-urls&gt;&lt;url&gt;https://www.nice.org.uk/guidance/cg128&lt;/url&gt;&lt;/related-urls&gt;&lt;/urls&gt;&lt;/record&gt;&lt;/Cite&gt;&lt;/EndNote&gt;</w:instrText>
      </w:r>
      <w:r w:rsidR="008F1FB7">
        <w:fldChar w:fldCharType="separate"/>
      </w:r>
      <w:r w:rsidR="000D3CD4">
        <w:rPr>
          <w:noProof/>
        </w:rPr>
        <w:t>[</w:t>
      </w:r>
      <w:hyperlink w:anchor="_ENREF_88" w:tooltip="National Institute for Health and Care Excellence, 2017 #823" w:history="1">
        <w:r w:rsidR="006525B5">
          <w:rPr>
            <w:noProof/>
          </w:rPr>
          <w:t>88</w:t>
        </w:r>
      </w:hyperlink>
      <w:r w:rsidR="000D3CD4">
        <w:rPr>
          <w:noProof/>
        </w:rPr>
        <w:t>]</w:t>
      </w:r>
      <w:r w:rsidR="008F1FB7">
        <w:fldChar w:fldCharType="end"/>
      </w:r>
      <w:r w:rsidRPr="003076F2">
        <w:t xml:space="preserve"> on the recognition, referral and diagnosis of children and young people on the autism spectrum included a recommendation that when considering the possibility of autism, one should be aware that “autism may be under-diagnosed in girls” (Section 1.2.5, p. 8).</w:t>
      </w:r>
    </w:p>
    <w:p w14:paraId="482A59C3" w14:textId="5BE1389C" w:rsidR="00195509" w:rsidRPr="003076F2" w:rsidRDefault="00195509" w:rsidP="00195509">
      <w:pPr>
        <w:pStyle w:val="GLBodytext"/>
      </w:pPr>
      <w:r w:rsidRPr="003076F2">
        <w:t xml:space="preserve">Gender was also considered in the Australian Diagnostic Guideline (2018) </w:t>
      </w:r>
      <w:r w:rsidR="008F1FB7">
        <w:fldChar w:fldCharType="begin"/>
      </w:r>
      <w:r w:rsidR="000D3CD4">
        <w:instrText xml:space="preserve"> ADDIN EN.CITE &lt;EndNote&gt;&lt;Cite&gt;&lt;Author&gt;Whitehouse&lt;/Author&gt;&lt;Year&gt;2018&lt;/Year&gt;&lt;RecNum&gt;1258&lt;/RecNum&gt;&lt;DisplayText&gt;[90]&lt;/DisplayText&gt;&lt;record&gt;&lt;rec-number&gt;1258&lt;/rec-number&gt;&lt;foreign-keys&gt;&lt;key app="EN" db-id="f9afr5w2dew9afeza9sxpvrlvrf92zssvfpp" timestamp="1690974271"&gt;1258&lt;/key&gt;&lt;/foreign-keys&gt;&lt;ref-type name="Book"&gt;6&lt;/ref-type&gt;&lt;contributors&gt;&lt;authors&gt;&lt;author&gt;Whitehouse, A. J. O.&lt;/author&gt;&lt;author&gt;Evans, K.&lt;/author&gt;&lt;author&gt;Eapen, V.&lt;/author&gt;&lt;author&gt;Wray, J.&lt;/author&gt;&lt;/authors&gt;&lt;/contributors&gt;&lt;titles&gt;&lt;title&gt;A national guideline for the assessment and diagnosis of autism spectrum disorders in Australia&lt;/title&gt;&lt;/titles&gt;&lt;dates&gt;&lt;year&gt;2018&lt;/year&gt;&lt;/dates&gt;&lt;pub-location&gt;Brisbane&lt;/pub-location&gt;&lt;publisher&gt;Cooperative Research Centre for Living with Autism&lt;/publisher&gt;&lt;urls&gt;&lt;related-urls&gt;&lt;url&gt;https://www.autismcrc.com.au/access/national-guideline&lt;/url&gt;&lt;/related-urls&gt;&lt;/urls&gt;&lt;/record&gt;&lt;/Cite&gt;&lt;/EndNote&gt;</w:instrText>
      </w:r>
      <w:r w:rsidR="008F1FB7">
        <w:fldChar w:fldCharType="separate"/>
      </w:r>
      <w:r w:rsidR="000D3CD4">
        <w:rPr>
          <w:noProof/>
        </w:rPr>
        <w:t>[</w:t>
      </w:r>
      <w:hyperlink w:anchor="_ENREF_90" w:tooltip="Whitehouse, 2018 #1258" w:history="1">
        <w:r w:rsidR="006525B5">
          <w:rPr>
            <w:noProof/>
          </w:rPr>
          <w:t>90</w:t>
        </w:r>
      </w:hyperlink>
      <w:r w:rsidR="000D3CD4">
        <w:rPr>
          <w:noProof/>
        </w:rPr>
        <w:t>]</w:t>
      </w:r>
      <w:r w:rsidR="008F1FB7">
        <w:fldChar w:fldCharType="end"/>
      </w:r>
      <w:r w:rsidRPr="003076F2">
        <w:rPr>
          <w:rStyle w:val="FootnoteReference"/>
        </w:rPr>
        <w:footnoteReference w:id="3"/>
      </w:r>
      <w:r w:rsidRPr="003076F2">
        <w:t xml:space="preserve">. The reviewers concluded that behaviours that characterise autism may differ between genders, and that autistic females may be more likely to use compensatory strategies to ‘camouflage’ their autistic features. </w:t>
      </w:r>
      <w:r w:rsidR="00B45386" w:rsidRPr="003076F2">
        <w:t>The following r</w:t>
      </w:r>
      <w:r w:rsidRPr="003076F2">
        <w:t>ecommendation was developed, “It is recommended that all members of the Assessment Team consider the individual’s behavioural presentation and needs in comparison to other individuals of the same gender, and be aware of how ASD may manifest differently in males and females.”</w:t>
      </w:r>
    </w:p>
    <w:p w14:paraId="445968A3" w14:textId="729F6797" w:rsidR="00152FD7" w:rsidRPr="003076F2" w:rsidRDefault="00152FD7" w:rsidP="00E3786F">
      <w:pPr>
        <w:pStyle w:val="GLHeading2"/>
      </w:pPr>
      <w:bookmarkStart w:id="340" w:name="_Toc166869217"/>
      <w:r w:rsidRPr="003076F2">
        <w:t>1.</w:t>
      </w:r>
      <w:r w:rsidR="00C6492D" w:rsidRPr="003076F2">
        <w:t>5</w:t>
      </w:r>
      <w:r w:rsidRPr="003076F2">
        <w:t xml:space="preserve"> The current review</w:t>
      </w:r>
      <w:r w:rsidR="00406000" w:rsidRPr="003076F2">
        <w:t>’s objectives and aims</w:t>
      </w:r>
      <w:bookmarkEnd w:id="340"/>
    </w:p>
    <w:p w14:paraId="48DFBDC5" w14:textId="569DC8D9" w:rsidR="008C7B3F" w:rsidRPr="003076F2" w:rsidRDefault="008C7B3F" w:rsidP="00E578F1">
      <w:pPr>
        <w:pStyle w:val="GLBodytext"/>
        <w:rPr>
          <w:shd w:val="clear" w:color="auto" w:fill="FFFFFF"/>
        </w:rPr>
      </w:pPr>
      <w:r w:rsidRPr="003076F2">
        <w:t xml:space="preserve">Since </w:t>
      </w:r>
      <w:r w:rsidR="0086358F" w:rsidRPr="003076F2">
        <w:t>2018</w:t>
      </w:r>
      <w:r w:rsidR="00F73C20" w:rsidRPr="003076F2">
        <w:t>,</w:t>
      </w:r>
      <w:r w:rsidRPr="003076F2">
        <w:t xml:space="preserve"> t</w:t>
      </w:r>
      <w:r w:rsidRPr="003076F2">
        <w:rPr>
          <w:shd w:val="clear" w:color="auto" w:fill="FFFFFF"/>
        </w:rPr>
        <w:t>here has been</w:t>
      </w:r>
      <w:r w:rsidRPr="003076F2">
        <w:t xml:space="preserve"> </w:t>
      </w:r>
      <w:r w:rsidR="002B6523" w:rsidRPr="003076F2">
        <w:t xml:space="preserve">a </w:t>
      </w:r>
      <w:r w:rsidRPr="003076F2">
        <w:rPr>
          <w:shd w:val="clear" w:color="auto" w:fill="FFFFFF"/>
        </w:rPr>
        <w:t xml:space="preserve">rapid growth in research examining </w:t>
      </w:r>
      <w:r w:rsidR="006A47A5" w:rsidRPr="003076F2">
        <w:rPr>
          <w:shd w:val="clear" w:color="auto" w:fill="FFFFFF"/>
        </w:rPr>
        <w:t xml:space="preserve">the variation in autistic </w:t>
      </w:r>
      <w:r w:rsidR="001558D6" w:rsidRPr="003076F2">
        <w:rPr>
          <w:shd w:val="clear" w:color="auto" w:fill="FFFFFF"/>
        </w:rPr>
        <w:t>characteristics</w:t>
      </w:r>
      <w:r w:rsidR="006A47A5" w:rsidRPr="003076F2">
        <w:rPr>
          <w:shd w:val="clear" w:color="auto" w:fill="FFFFFF"/>
        </w:rPr>
        <w:t xml:space="preserve"> as a function of </w:t>
      </w:r>
      <w:r w:rsidR="00B65DA9" w:rsidRPr="003076F2">
        <w:rPr>
          <w:shd w:val="clear" w:color="auto" w:fill="FFFFFF"/>
        </w:rPr>
        <w:t>sex/</w:t>
      </w:r>
      <w:r w:rsidR="006A47A5" w:rsidRPr="003076F2">
        <w:rPr>
          <w:shd w:val="clear" w:color="auto" w:fill="FFFFFF"/>
        </w:rPr>
        <w:t>gender</w:t>
      </w:r>
      <w:r w:rsidRPr="003076F2">
        <w:rPr>
          <w:shd w:val="clear" w:color="auto" w:fill="FFFFFF"/>
        </w:rPr>
        <w:t xml:space="preserve">. Scoping </w:t>
      </w:r>
      <w:r w:rsidR="009A3BE3" w:rsidRPr="003076F2">
        <w:rPr>
          <w:shd w:val="clear" w:color="auto" w:fill="FFFFFF"/>
        </w:rPr>
        <w:t xml:space="preserve">of the literature </w:t>
      </w:r>
      <w:r w:rsidRPr="003076F2">
        <w:rPr>
          <w:shd w:val="clear" w:color="auto" w:fill="FFFFFF"/>
        </w:rPr>
        <w:t>identified several good quality systematic reviews and meta</w:t>
      </w:r>
      <w:r w:rsidR="00706B98">
        <w:rPr>
          <w:shd w:val="clear" w:color="auto" w:fill="FFFFFF"/>
        </w:rPr>
        <w:t>-</w:t>
      </w:r>
      <w:r w:rsidRPr="003076F2">
        <w:rPr>
          <w:shd w:val="clear" w:color="auto" w:fill="FFFFFF"/>
        </w:rPr>
        <w:t>analyses published over this time</w:t>
      </w:r>
      <w:r w:rsidR="00A67460" w:rsidRPr="003076F2">
        <w:rPr>
          <w:shd w:val="clear" w:color="auto" w:fill="FFFFFF"/>
        </w:rPr>
        <w:t xml:space="preserve"> which</w:t>
      </w:r>
      <w:r w:rsidRPr="003076F2">
        <w:rPr>
          <w:shd w:val="clear" w:color="auto" w:fill="FFFFFF"/>
        </w:rPr>
        <w:t xml:space="preserve"> led to the Living Guideline Group prioritising this topic for update.</w:t>
      </w:r>
    </w:p>
    <w:p w14:paraId="20C320C3" w14:textId="543833F7" w:rsidR="00EF4536" w:rsidRPr="003076F2" w:rsidRDefault="007E6F09" w:rsidP="00E578F1">
      <w:pPr>
        <w:pStyle w:val="GLBodytext"/>
      </w:pPr>
      <w:r w:rsidRPr="003076F2">
        <w:rPr>
          <w:shd w:val="clear" w:color="auto" w:fill="FFFFFF"/>
        </w:rPr>
        <w:t>The current Supplementary Paper presents an</w:t>
      </w:r>
      <w:r w:rsidRPr="003076F2">
        <w:t xml:space="preserve"> </w:t>
      </w:r>
      <w:r w:rsidR="00EC250B" w:rsidRPr="003076F2">
        <w:t>‘</w:t>
      </w:r>
      <w:r w:rsidR="00B77941" w:rsidRPr="003076F2">
        <w:t>umbrella review</w:t>
      </w:r>
      <w:r w:rsidR="00EC250B" w:rsidRPr="003076F2">
        <w:t>’</w:t>
      </w:r>
      <w:r w:rsidR="00B77941" w:rsidRPr="003076F2">
        <w:t xml:space="preserve"> undertaken of p</w:t>
      </w:r>
      <w:r w:rsidR="00EF4536" w:rsidRPr="003076F2">
        <w:t xml:space="preserve">eer reviewed </w:t>
      </w:r>
      <w:r w:rsidR="00B77941" w:rsidRPr="003076F2">
        <w:t xml:space="preserve">secondary </w:t>
      </w:r>
      <w:r w:rsidR="00E35E73" w:rsidRPr="003076F2">
        <w:t xml:space="preserve">research </w:t>
      </w:r>
      <w:r w:rsidR="00B77941" w:rsidRPr="003076F2">
        <w:t>studies (</w:t>
      </w:r>
      <w:r w:rsidR="00EF4536" w:rsidRPr="003076F2">
        <w:t>systematic reviews and meta analyse</w:t>
      </w:r>
      <w:r w:rsidR="00B77941" w:rsidRPr="003076F2">
        <w:t xml:space="preserve">s) </w:t>
      </w:r>
      <w:r w:rsidR="00EF4536" w:rsidRPr="003076F2">
        <w:t>where</w:t>
      </w:r>
      <w:r w:rsidR="00B77941" w:rsidRPr="003076F2">
        <w:t xml:space="preserve"> they </w:t>
      </w:r>
      <w:r w:rsidR="00EF4536" w:rsidRPr="003076F2">
        <w:t>investigat</w:t>
      </w:r>
      <w:r w:rsidR="00B77941" w:rsidRPr="003076F2">
        <w:t>ed</w:t>
      </w:r>
      <w:r w:rsidR="00EF4536" w:rsidRPr="003076F2">
        <w:t xml:space="preserve"> the </w:t>
      </w:r>
      <w:r w:rsidR="00F73C20" w:rsidRPr="003076F2">
        <w:t xml:space="preserve">consideration of </w:t>
      </w:r>
      <w:r w:rsidR="00B65DA9" w:rsidRPr="003076F2">
        <w:t>sex/</w:t>
      </w:r>
      <w:r w:rsidR="00F73C20" w:rsidRPr="003076F2">
        <w:t xml:space="preserve">gender in </w:t>
      </w:r>
      <w:r w:rsidR="00271535" w:rsidRPr="003076F2">
        <w:t>the assessment of autism</w:t>
      </w:r>
      <w:r w:rsidR="00EF4536" w:rsidRPr="003076F2">
        <w:t>.</w:t>
      </w:r>
      <w:r w:rsidR="00B77941" w:rsidRPr="003076F2">
        <w:t xml:space="preserve"> </w:t>
      </w:r>
    </w:p>
    <w:p w14:paraId="08C6C7AE" w14:textId="703B445B" w:rsidR="00EF4536" w:rsidRPr="003076F2" w:rsidRDefault="00B77941" w:rsidP="000F5F05">
      <w:pPr>
        <w:pStyle w:val="GLBodytext"/>
        <w:jc w:val="left"/>
      </w:pPr>
      <w:r w:rsidRPr="003076F2">
        <w:t xml:space="preserve">Umbrella reviews </w:t>
      </w:r>
      <w:r w:rsidR="00EF4536" w:rsidRPr="003076F2">
        <w:t>aim</w:t>
      </w:r>
      <w:r w:rsidRPr="003076F2">
        <w:t xml:space="preserve"> </w:t>
      </w:r>
      <w:r w:rsidR="00EF4536" w:rsidRPr="003076F2">
        <w:t>to provide a summary of existing research syntheses relating to a topic, rather than a re-synthesis o</w:t>
      </w:r>
      <w:r w:rsidRPr="003076F2">
        <w:t>f</w:t>
      </w:r>
      <w:r w:rsidR="00EF4536" w:rsidRPr="003076F2">
        <w:t xml:space="preserve"> primary </w:t>
      </w:r>
      <w:r w:rsidRPr="003076F2">
        <w:t>studies</w:t>
      </w:r>
      <w:r w:rsidR="00EF4536" w:rsidRPr="003076F2">
        <w:t>. This approach allows assessment of whether review teams addressing similar questions independently observe similar results and arrive at similar conclusions</w:t>
      </w:r>
      <w:r w:rsidR="005669CB" w:rsidRPr="003076F2">
        <w:t xml:space="preserve">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00EF4536" w:rsidRPr="003076F2">
        <w:t xml:space="preserve">. Umbrella reviews also allow broadly scoped topics to be considered, comparing and contrasting the findings from a range of reviews with varying selection criteria. This permits consideration of the impact of different features of the </w:t>
      </w:r>
      <w:r w:rsidR="00156377" w:rsidRPr="003076F2">
        <w:t>research question</w:t>
      </w:r>
      <w:r w:rsidR="00EF4536" w:rsidRPr="003076F2">
        <w:t xml:space="preserve">, </w:t>
      </w:r>
      <w:r w:rsidR="00156377" w:rsidRPr="003076F2">
        <w:t>population</w:t>
      </w:r>
      <w:r w:rsidR="00964002" w:rsidRPr="003076F2">
        <w:t>s</w:t>
      </w:r>
      <w:r w:rsidR="00156377" w:rsidRPr="003076F2">
        <w:t xml:space="preserve"> and outcomes of interest, </w:t>
      </w:r>
      <w:r w:rsidR="00EF4536" w:rsidRPr="003076F2">
        <w:t>and to determine areas</w:t>
      </w:r>
      <w:r w:rsidR="009B5787">
        <w:t xml:space="preserve"> of</w:t>
      </w:r>
      <w:r w:rsidR="000F5F05" w:rsidRPr="003076F2">
        <w:t xml:space="preserve"> </w:t>
      </w:r>
      <w:r w:rsidR="00EF4536" w:rsidRPr="003076F2">
        <w:t>consistency and discrepancy.</w:t>
      </w:r>
    </w:p>
    <w:p w14:paraId="519C871E" w14:textId="1E5C938F" w:rsidR="002C2F5D" w:rsidRPr="003076F2" w:rsidRDefault="002C2F5D" w:rsidP="00E578F1">
      <w:pPr>
        <w:pStyle w:val="GLBodytext"/>
      </w:pPr>
      <w:r w:rsidRPr="003076F2">
        <w:t xml:space="preserve">In addition to the umbrella review, a review was undertaken to identify primary research undertaken in Aotearoa New Zealand relevant to </w:t>
      </w:r>
      <w:r w:rsidR="00B65DA9" w:rsidRPr="003076F2">
        <w:t>sex/</w:t>
      </w:r>
      <w:r w:rsidRPr="003076F2">
        <w:t>gender differences in autis</w:t>
      </w:r>
      <w:r w:rsidR="00A25A8B" w:rsidRPr="003076F2">
        <w:t xml:space="preserve">tic characteristics </w:t>
      </w:r>
      <w:r w:rsidRPr="003076F2">
        <w:t xml:space="preserve">(see </w:t>
      </w:r>
      <w:hyperlink w:anchor="A1_2" w:history="1">
        <w:r w:rsidRPr="003076F2">
          <w:rPr>
            <w:rStyle w:val="Hyperlink"/>
            <w:rFonts w:cstheme="minorHAnsi"/>
          </w:rPr>
          <w:t>Appendices A1.2</w:t>
        </w:r>
      </w:hyperlink>
      <w:r w:rsidRPr="003076F2">
        <w:t xml:space="preserve"> and </w:t>
      </w:r>
      <w:hyperlink w:anchor="A1_3" w:history="1">
        <w:r w:rsidRPr="003076F2">
          <w:rPr>
            <w:rStyle w:val="Hyperlink"/>
            <w:rFonts w:cstheme="minorHAnsi"/>
          </w:rPr>
          <w:t>A1.3</w:t>
        </w:r>
      </w:hyperlink>
      <w:r w:rsidRPr="003076F2">
        <w:t xml:space="preserve"> for the methodology).</w:t>
      </w:r>
      <w:r w:rsidRPr="003076F2">
        <w:rPr>
          <w:color w:val="0E0E0E"/>
        </w:rPr>
        <w:t xml:space="preserve"> </w:t>
      </w:r>
      <w:r w:rsidRPr="003076F2">
        <w:t xml:space="preserve">Such work was considered to support interpreting the applicability and generalisability of the international evidence to New Zealand’s geographic, cultural, ethnic, and service context. </w:t>
      </w:r>
    </w:p>
    <w:p w14:paraId="47E9DEEF" w14:textId="77777777" w:rsidR="00805A94" w:rsidRDefault="00805A94">
      <w:pPr>
        <w:rPr>
          <w:rFonts w:asciiTheme="minorHAnsi" w:eastAsia="Calibri" w:hAnsiTheme="minorHAnsi" w:cstheme="minorHAnsi"/>
          <w:b/>
          <w:bCs/>
          <w:color w:val="4472C4" w:themeColor="accent1"/>
          <w:sz w:val="28"/>
          <w:szCs w:val="28"/>
          <w:lang w:val="en-NZ" w:eastAsia="en-NZ"/>
        </w:rPr>
      </w:pPr>
      <w:bookmarkStart w:id="341" w:name="_Toc131381710"/>
      <w:bookmarkStart w:id="342" w:name="_Toc131383480"/>
      <w:r>
        <w:br w:type="page"/>
      </w:r>
    </w:p>
    <w:p w14:paraId="2F21B06A" w14:textId="76842E1C" w:rsidR="007A4503" w:rsidRPr="003076F2" w:rsidRDefault="00DA63A6" w:rsidP="00B860BF">
      <w:pPr>
        <w:pStyle w:val="GLHeading3"/>
      </w:pPr>
      <w:bookmarkStart w:id="343" w:name="_Toc166869218"/>
      <w:r w:rsidRPr="003076F2">
        <w:lastRenderedPageBreak/>
        <w:t>Review o</w:t>
      </w:r>
      <w:r w:rsidR="007A4503" w:rsidRPr="003076F2">
        <w:t>bjectives</w:t>
      </w:r>
      <w:bookmarkEnd w:id="343"/>
    </w:p>
    <w:p w14:paraId="6CC64860" w14:textId="74283558" w:rsidR="008E4007" w:rsidRPr="003076F2" w:rsidRDefault="007A4503" w:rsidP="007A4503">
      <w:pPr>
        <w:pStyle w:val="GLBodytext"/>
      </w:pPr>
      <w:r w:rsidRPr="003076F2">
        <w:t>The current review update explore</w:t>
      </w:r>
      <w:r w:rsidR="00C9408E" w:rsidRPr="003076F2">
        <w:t>s</w:t>
      </w:r>
      <w:r w:rsidRPr="003076F2">
        <w:t xml:space="preserve"> how an autistic person’s </w:t>
      </w:r>
      <w:r w:rsidR="00B65DA9" w:rsidRPr="003076F2">
        <w:t>sex/</w:t>
      </w:r>
      <w:r w:rsidRPr="003076F2">
        <w:t xml:space="preserve">gender may affect </w:t>
      </w:r>
      <w:r w:rsidR="008E4007" w:rsidRPr="003076F2">
        <w:t xml:space="preserve">their </w:t>
      </w:r>
      <w:r w:rsidRPr="003076F2">
        <w:t>assess</w:t>
      </w:r>
      <w:r w:rsidR="001558D6" w:rsidRPr="003076F2">
        <w:t>ment for a diagnosis of</w:t>
      </w:r>
      <w:r w:rsidRPr="003076F2">
        <w:t xml:space="preserve"> autism. As an umbrella review, the objective </w:t>
      </w:r>
      <w:r w:rsidR="00C9408E" w:rsidRPr="003076F2">
        <w:t>was</w:t>
      </w:r>
      <w:r w:rsidRPr="003076F2">
        <w:t xml:space="preserve"> to identify and summarise the latest secondary research findings </w:t>
      </w:r>
      <w:r w:rsidR="00C9408E" w:rsidRPr="003076F2">
        <w:t xml:space="preserve">which describe </w:t>
      </w:r>
      <w:r w:rsidRPr="003076F2">
        <w:t xml:space="preserve">how autistic people may </w:t>
      </w:r>
      <w:r w:rsidR="00DE4B15" w:rsidRPr="003076F2">
        <w:t>have different characteristics</w:t>
      </w:r>
      <w:r w:rsidRPr="003076F2">
        <w:t xml:space="preserve"> to their autistic peers</w:t>
      </w:r>
      <w:r w:rsidR="007207B5" w:rsidRPr="003076F2">
        <w:t xml:space="preserve"> </w:t>
      </w:r>
      <w:r w:rsidR="00156377" w:rsidRPr="003076F2">
        <w:t>based on</w:t>
      </w:r>
      <w:r w:rsidR="007207B5" w:rsidRPr="003076F2">
        <w:t xml:space="preserve"> their </w:t>
      </w:r>
      <w:r w:rsidR="00B65DA9" w:rsidRPr="003076F2">
        <w:t>sex/</w:t>
      </w:r>
      <w:r w:rsidR="007207B5" w:rsidRPr="003076F2">
        <w:t>gender</w:t>
      </w:r>
      <w:r w:rsidR="008E4007" w:rsidRPr="003076F2">
        <w:t xml:space="preserve">. In addition, a person’s </w:t>
      </w:r>
      <w:r w:rsidR="00B65DA9" w:rsidRPr="003076F2">
        <w:t>sex/</w:t>
      </w:r>
      <w:r w:rsidR="008E4007" w:rsidRPr="003076F2">
        <w:t xml:space="preserve">gender or gender identity may influence the recognition of these characteristics, and the extent to which these characteristics may be </w:t>
      </w:r>
      <w:r w:rsidR="00F8601A" w:rsidRPr="003076F2">
        <w:t>masked</w:t>
      </w:r>
      <w:r w:rsidRPr="003076F2">
        <w:t xml:space="preserve">. </w:t>
      </w:r>
    </w:p>
    <w:p w14:paraId="43BF618A" w14:textId="2F9C1CF8" w:rsidR="00C9408E" w:rsidRPr="003076F2" w:rsidRDefault="00C9408E" w:rsidP="007A4503">
      <w:pPr>
        <w:pStyle w:val="GLBodytext"/>
      </w:pPr>
      <w:r w:rsidRPr="003076F2">
        <w:t xml:space="preserve">This evidence was supplemented by a review of </w:t>
      </w:r>
      <w:r w:rsidR="00004747" w:rsidRPr="003076F2">
        <w:t>research</w:t>
      </w:r>
      <w:r w:rsidRPr="003076F2">
        <w:t xml:space="preserve"> from New Zealand </w:t>
      </w:r>
      <w:r w:rsidR="00004747" w:rsidRPr="003076F2">
        <w:t xml:space="preserve">of broader study designs published since 2004 </w:t>
      </w:r>
      <w:r w:rsidRPr="003076F2">
        <w:t xml:space="preserve">to provide </w:t>
      </w:r>
      <w:r w:rsidR="00004747" w:rsidRPr="003076F2">
        <w:t xml:space="preserve">local </w:t>
      </w:r>
      <w:r w:rsidR="008E4007" w:rsidRPr="003076F2">
        <w:t xml:space="preserve">ethnic, cultural, and </w:t>
      </w:r>
      <w:r w:rsidR="00004747" w:rsidRPr="003076F2">
        <w:t xml:space="preserve">service </w:t>
      </w:r>
      <w:r w:rsidRPr="003076F2">
        <w:t>context</w:t>
      </w:r>
      <w:r w:rsidR="008E4007" w:rsidRPr="003076F2">
        <w:t>s</w:t>
      </w:r>
      <w:r w:rsidRPr="003076F2">
        <w:t>.</w:t>
      </w:r>
    </w:p>
    <w:p w14:paraId="795154C5" w14:textId="440D7ADF" w:rsidR="00C9408E" w:rsidRPr="003076F2" w:rsidRDefault="007A4503" w:rsidP="00C54FD9">
      <w:pPr>
        <w:pStyle w:val="GLBodytext"/>
      </w:pPr>
      <w:r w:rsidRPr="003076F2">
        <w:t xml:space="preserve">This work </w:t>
      </w:r>
      <w:r w:rsidR="00C9408E" w:rsidRPr="003076F2">
        <w:t>was considered</w:t>
      </w:r>
      <w:r w:rsidRPr="003076F2">
        <w:t xml:space="preserve"> by the Living Guideline </w:t>
      </w:r>
      <w:r w:rsidR="00156377" w:rsidRPr="003076F2">
        <w:t xml:space="preserve">Group (LGG) </w:t>
      </w:r>
      <w:r w:rsidRPr="003076F2">
        <w:t xml:space="preserve">(a </w:t>
      </w:r>
      <w:r w:rsidR="00156377" w:rsidRPr="003076F2">
        <w:t>multi-disciplinary advisory group</w:t>
      </w:r>
      <w:r w:rsidRPr="003076F2">
        <w:t xml:space="preserve">) </w:t>
      </w:r>
      <w:r w:rsidR="002645E5" w:rsidRPr="003076F2">
        <w:t>in</w:t>
      </w:r>
      <w:r w:rsidRPr="003076F2">
        <w:t xml:space="preserve"> develop</w:t>
      </w:r>
      <w:r w:rsidR="002645E5" w:rsidRPr="003076F2">
        <w:t>ing</w:t>
      </w:r>
      <w:r w:rsidRPr="003076F2">
        <w:t xml:space="preserve"> </w:t>
      </w:r>
      <w:r w:rsidR="002645E5" w:rsidRPr="003076F2">
        <w:t>R</w:t>
      </w:r>
      <w:r w:rsidRPr="003076F2">
        <w:t xml:space="preserve">ecommendations and Good Practice Points </w:t>
      </w:r>
      <w:r w:rsidR="002645E5" w:rsidRPr="003076F2">
        <w:t>to</w:t>
      </w:r>
      <w:r w:rsidRPr="003076F2">
        <w:t xml:space="preserve"> </w:t>
      </w:r>
      <w:r w:rsidR="00073378" w:rsidRPr="003076F2">
        <w:t xml:space="preserve">improve </w:t>
      </w:r>
      <w:r w:rsidRPr="003076F2">
        <w:t>the</w:t>
      </w:r>
      <w:r w:rsidR="002645E5" w:rsidRPr="003076F2">
        <w:t xml:space="preserve"> </w:t>
      </w:r>
      <w:r w:rsidR="00073378" w:rsidRPr="003076F2">
        <w:t xml:space="preserve">recognition, </w:t>
      </w:r>
      <w:r w:rsidRPr="003076F2">
        <w:t xml:space="preserve">assessment and diagnosis of autism. </w:t>
      </w:r>
    </w:p>
    <w:p w14:paraId="7DD7995D" w14:textId="77777777" w:rsidR="00C54FD9" w:rsidRDefault="007A4503" w:rsidP="00C54FD9">
      <w:pPr>
        <w:pStyle w:val="GLBodytext"/>
      </w:pPr>
      <w:r w:rsidRPr="003076F2">
        <w:t>This work is expected to assist autistic individuals, families</w:t>
      </w:r>
      <w:r w:rsidR="00156377" w:rsidRPr="003076F2">
        <w:t>/whānau</w:t>
      </w:r>
      <w:r w:rsidRPr="003076F2">
        <w:t xml:space="preserve"> and other support providers and </w:t>
      </w:r>
      <w:r w:rsidR="003309A1" w:rsidRPr="003076F2">
        <w:t xml:space="preserve">practitioners </w:t>
      </w:r>
      <w:r w:rsidRPr="003076F2">
        <w:t xml:space="preserve">to </w:t>
      </w:r>
      <w:r w:rsidR="008E229A" w:rsidRPr="003076F2">
        <w:t xml:space="preserve">consider the potential impact of </w:t>
      </w:r>
      <w:r w:rsidR="00B65DA9" w:rsidRPr="003076F2">
        <w:t>sex/</w:t>
      </w:r>
      <w:r w:rsidR="008E229A" w:rsidRPr="003076F2">
        <w:t>gender on an individual’s presentation</w:t>
      </w:r>
      <w:r w:rsidRPr="003076F2">
        <w:t xml:space="preserve"> </w:t>
      </w:r>
      <w:r w:rsidR="008E229A" w:rsidRPr="003076F2">
        <w:t xml:space="preserve">of autism. </w:t>
      </w:r>
      <w:r w:rsidR="00156377" w:rsidRPr="003076F2">
        <w:t>U</w:t>
      </w:r>
      <w:r w:rsidR="004557F2" w:rsidRPr="003076F2">
        <w:t>nderstanding</w:t>
      </w:r>
      <w:r w:rsidR="00B75C31" w:rsidRPr="003076F2">
        <w:t xml:space="preserve"> how autism may manifest differently in males and females </w:t>
      </w:r>
      <w:r w:rsidR="00CB0647" w:rsidRPr="003076F2">
        <w:t>may</w:t>
      </w:r>
      <w:r w:rsidR="004557F2" w:rsidRPr="003076F2">
        <w:t xml:space="preserve"> improve</w:t>
      </w:r>
      <w:r w:rsidR="0050334A" w:rsidRPr="003076F2">
        <w:t xml:space="preserve"> recognition and referral </w:t>
      </w:r>
      <w:r w:rsidR="00E322B1" w:rsidRPr="003076F2">
        <w:t xml:space="preserve">of an </w:t>
      </w:r>
      <w:r w:rsidR="001B1B75" w:rsidRPr="003076F2">
        <w:t xml:space="preserve">autistic </w:t>
      </w:r>
      <w:r w:rsidR="00E322B1" w:rsidRPr="003076F2">
        <w:t xml:space="preserve">individual </w:t>
      </w:r>
      <w:r w:rsidR="0050334A" w:rsidRPr="003076F2">
        <w:t>for diagnostic assessment</w:t>
      </w:r>
      <w:r w:rsidR="001D4FD5" w:rsidRPr="003076F2">
        <w:t xml:space="preserve"> and </w:t>
      </w:r>
      <w:r w:rsidR="0003292F" w:rsidRPr="003076F2">
        <w:t>provision of</w:t>
      </w:r>
      <w:r w:rsidR="001D4FD5" w:rsidRPr="003076F2">
        <w:t xml:space="preserve"> support</w:t>
      </w:r>
      <w:r w:rsidR="0050334A" w:rsidRPr="003076F2">
        <w:t>.</w:t>
      </w:r>
    </w:p>
    <w:p w14:paraId="4A7E3039" w14:textId="78B2C90B" w:rsidR="00EF4536" w:rsidRPr="003076F2" w:rsidRDefault="00DA63A6" w:rsidP="00B860BF">
      <w:pPr>
        <w:pStyle w:val="GLHeading3"/>
      </w:pPr>
      <w:bookmarkStart w:id="344" w:name="_Toc166869219"/>
      <w:r w:rsidRPr="003076F2">
        <w:t>Review a</w:t>
      </w:r>
      <w:r w:rsidR="00242A44" w:rsidRPr="003076F2">
        <w:t>ims</w:t>
      </w:r>
      <w:bookmarkEnd w:id="341"/>
      <w:bookmarkEnd w:id="342"/>
      <w:bookmarkEnd w:id="344"/>
    </w:p>
    <w:p w14:paraId="4E038F44" w14:textId="20855438" w:rsidR="008B0768" w:rsidRPr="003076F2" w:rsidRDefault="00242A44" w:rsidP="00E578F1">
      <w:pPr>
        <w:pStyle w:val="GLBodytext"/>
      </w:pPr>
      <w:r w:rsidRPr="003076F2">
        <w:t xml:space="preserve">The specific </w:t>
      </w:r>
      <w:r w:rsidR="00B0564E" w:rsidRPr="003076F2">
        <w:t xml:space="preserve">aims of this </w:t>
      </w:r>
      <w:r w:rsidR="00B34C06" w:rsidRPr="003076F2">
        <w:t>S</w:t>
      </w:r>
      <w:r w:rsidR="00B0564E" w:rsidRPr="003076F2">
        <w:t xml:space="preserve">upplementary </w:t>
      </w:r>
      <w:r w:rsidR="00B34C06" w:rsidRPr="003076F2">
        <w:t>P</w:t>
      </w:r>
      <w:r w:rsidR="00B0564E" w:rsidRPr="003076F2">
        <w:t>aper</w:t>
      </w:r>
      <w:r w:rsidRPr="003076F2">
        <w:t xml:space="preserve"> were</w:t>
      </w:r>
      <w:r w:rsidR="008B0768" w:rsidRPr="003076F2">
        <w:t>:</w:t>
      </w:r>
    </w:p>
    <w:p w14:paraId="054375C0" w14:textId="28084452" w:rsidR="00740A78" w:rsidRPr="003076F2" w:rsidRDefault="008B0768" w:rsidP="00781BE9">
      <w:pPr>
        <w:pStyle w:val="GLBodytext"/>
        <w:numPr>
          <w:ilvl w:val="0"/>
          <w:numId w:val="20"/>
        </w:numPr>
      </w:pPr>
      <w:r w:rsidRPr="003076F2">
        <w:t xml:space="preserve">summarise systematic reviews and meta analyses relevant to whether there are </w:t>
      </w:r>
      <w:r w:rsidR="00B65DA9" w:rsidRPr="003076F2">
        <w:t>sex/</w:t>
      </w:r>
      <w:r w:rsidR="00740A78" w:rsidRPr="003076F2">
        <w:t>gender</w:t>
      </w:r>
      <w:r w:rsidR="00BA4ECB" w:rsidRPr="003076F2">
        <w:t>-</w:t>
      </w:r>
      <w:r w:rsidR="00740A78" w:rsidRPr="003076F2">
        <w:t xml:space="preserve">based differences in the presentation of </w:t>
      </w:r>
      <w:r w:rsidR="00C54FD9">
        <w:t>(core)</w:t>
      </w:r>
      <w:r w:rsidR="00C54FD9" w:rsidRPr="003076F2">
        <w:t xml:space="preserve"> </w:t>
      </w:r>
      <w:r w:rsidR="00740A78" w:rsidRPr="003076F2">
        <w:t xml:space="preserve">characteristics of autism </w:t>
      </w:r>
      <w:r w:rsidR="00BA4ECB" w:rsidRPr="003076F2">
        <w:t>relevant to its</w:t>
      </w:r>
      <w:r w:rsidR="00740A78" w:rsidRPr="003076F2">
        <w:t xml:space="preserve"> diagnosis </w:t>
      </w:r>
    </w:p>
    <w:p w14:paraId="0CCF2528" w14:textId="14A9AC67" w:rsidR="000F5F05" w:rsidRPr="003076F2" w:rsidRDefault="000F5F05" w:rsidP="002419EF">
      <w:pPr>
        <w:pStyle w:val="GLBulletlist"/>
        <w:numPr>
          <w:ilvl w:val="0"/>
          <w:numId w:val="20"/>
        </w:numPr>
      </w:pPr>
      <w:r w:rsidRPr="003076F2">
        <w:t xml:space="preserve">consider this evidence as it supplements the G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t>[</w:t>
      </w:r>
      <w:hyperlink w:history="1">
        <w:r w:rsidR="006525B5">
          <w:t>1</w:t>
        </w:r>
      </w:hyperlink>
      <w:r w:rsidR="008F1FB7">
        <w:t>]</w:t>
      </w:r>
      <w:r w:rsidR="008F1FB7">
        <w:fldChar w:fldCharType="end"/>
      </w:r>
      <w:r w:rsidRPr="003076F2">
        <w:t xml:space="preserve"> in order to inform the LGG’s revision of any existing relevant Recommendations/Good Practice Points and the development of new ones.</w:t>
      </w:r>
    </w:p>
    <w:p w14:paraId="6639D7AC" w14:textId="77777777" w:rsidR="007E37ED" w:rsidRPr="003076F2" w:rsidRDefault="007E37ED" w:rsidP="002F38EA">
      <w:pPr>
        <w:pStyle w:val="GLHeading1"/>
        <w:sectPr w:rsidR="007E37ED" w:rsidRPr="003076F2" w:rsidSect="00146300">
          <w:headerReference w:type="default" r:id="rId26"/>
          <w:pgSz w:w="11907" w:h="16834" w:code="9"/>
          <w:pgMar w:top="1418" w:right="1418" w:bottom="1418" w:left="1418" w:header="567" w:footer="425" w:gutter="284"/>
          <w:pgNumType w:start="8"/>
          <w:cols w:space="720"/>
          <w:docGrid w:linePitch="326"/>
        </w:sectPr>
      </w:pPr>
      <w:bookmarkStart w:id="345" w:name="_Toc183683332"/>
      <w:bookmarkStart w:id="346" w:name="_Toc183692903"/>
      <w:bookmarkStart w:id="347" w:name="_Toc184964836"/>
      <w:bookmarkStart w:id="348" w:name="_Toc311630025"/>
      <w:bookmarkStart w:id="349" w:name="_Toc311631983"/>
      <w:bookmarkStart w:id="350" w:name="_Toc214642247"/>
      <w:bookmarkStart w:id="351" w:name="_Toc214642551"/>
      <w:bookmarkStart w:id="352" w:name="_Toc214993628"/>
      <w:bookmarkStart w:id="353" w:name="_Toc214994170"/>
      <w:bookmarkStart w:id="354" w:name="_Toc216717492"/>
      <w:bookmarkStart w:id="355" w:name="_Toc227063437"/>
      <w:bookmarkStart w:id="356" w:name="_Toc227063650"/>
      <w:bookmarkStart w:id="357" w:name="_Toc227064720"/>
      <w:bookmarkStart w:id="358" w:name="_Toc227124973"/>
      <w:bookmarkStart w:id="359" w:name="_Toc275181285"/>
      <w:bookmarkStart w:id="360" w:name="_Toc288166812"/>
      <w:bookmarkStart w:id="361" w:name="_Toc309328744"/>
      <w:bookmarkStart w:id="362" w:name="_Toc68714921"/>
      <w:bookmarkStart w:id="363" w:name="_Toc345035316"/>
      <w:bookmarkStart w:id="364" w:name="_Toc352193671"/>
      <w:bookmarkStart w:id="365" w:name="_Toc352193785"/>
      <w:bookmarkStart w:id="366" w:name="_Toc352194067"/>
      <w:bookmarkStart w:id="367" w:name="_Toc352195778"/>
      <w:bookmarkStart w:id="368" w:name="_Toc371965326"/>
      <w:bookmarkStart w:id="369" w:name="_Toc511695492"/>
      <w:bookmarkStart w:id="370" w:name="_Toc8216555"/>
      <w:bookmarkStart w:id="371" w:name="_Toc23969211"/>
      <w:bookmarkStart w:id="372" w:name="_Toc25758608"/>
      <w:bookmarkStart w:id="373" w:name="_Toc25763886"/>
      <w:bookmarkStart w:id="374" w:name="_Toc56091708"/>
      <w:bookmarkStart w:id="375" w:name="_Toc102405127"/>
    </w:p>
    <w:p w14:paraId="5A766CF8" w14:textId="1E4FAF41" w:rsidR="006E014F" w:rsidRPr="003076F2" w:rsidRDefault="004B7DF9" w:rsidP="002F38EA">
      <w:pPr>
        <w:pStyle w:val="GLHeading1"/>
      </w:pPr>
      <w:bookmarkStart w:id="376" w:name="_Toc131381711"/>
      <w:bookmarkStart w:id="377" w:name="_Toc131383481"/>
      <w:bookmarkStart w:id="378" w:name="_Toc166869220"/>
      <w:r w:rsidRPr="003076F2">
        <w:lastRenderedPageBreak/>
        <w:t xml:space="preserve">Part </w:t>
      </w:r>
      <w:r w:rsidR="006E014F" w:rsidRPr="003076F2">
        <w:t>2</w:t>
      </w:r>
      <w:r w:rsidRPr="003076F2">
        <w:t>:</w:t>
      </w:r>
      <w:r w:rsidR="006E014F" w:rsidRPr="003076F2">
        <w:t xml:space="preserve">  </w:t>
      </w:r>
      <w:r w:rsidR="00AD679C" w:rsidRPr="003076F2">
        <w:t>Umbrella</w:t>
      </w:r>
      <w:r w:rsidR="006E014F" w:rsidRPr="003076F2">
        <w:t xml:space="preserve"> review</w:t>
      </w:r>
      <w:bookmarkStart w:id="379" w:name="Part2"/>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001F0F8D" w:rsidRPr="003076F2">
        <w:t xml:space="preserve"> </w:t>
      </w:r>
    </w:p>
    <w:bookmarkEnd w:id="379"/>
    <w:p w14:paraId="0C3F4DCC" w14:textId="6CA802E7" w:rsidR="006E014F" w:rsidRPr="003076F2" w:rsidRDefault="006E014F" w:rsidP="00E578F1">
      <w:pPr>
        <w:pStyle w:val="GLBodytext"/>
      </w:pPr>
      <w:r w:rsidRPr="003076F2">
        <w:t>This chapter describes the findings of a</w:t>
      </w:r>
      <w:r w:rsidR="00911E92" w:rsidRPr="003076F2">
        <w:t>n umbrella</w:t>
      </w:r>
      <w:r w:rsidRPr="003076F2">
        <w:t xml:space="preserve"> systematic review </w:t>
      </w:r>
      <w:r w:rsidR="00911E92" w:rsidRPr="003076F2">
        <w:t>(</w:t>
      </w:r>
      <w:r w:rsidR="006730FF" w:rsidRPr="003076F2">
        <w:t xml:space="preserve">a </w:t>
      </w:r>
      <w:r w:rsidR="00911E92" w:rsidRPr="003076F2">
        <w:t xml:space="preserve">review of systematic reviews) </w:t>
      </w:r>
      <w:r w:rsidRPr="003076F2">
        <w:t xml:space="preserve">relating to </w:t>
      </w:r>
      <w:r w:rsidR="00E46A5A" w:rsidRPr="003076F2">
        <w:t>sex/gender-based differences in the presentation of the characteristics of autism relevant to its diagnosis</w:t>
      </w:r>
      <w:r w:rsidRPr="003076F2">
        <w:t xml:space="preserve">. </w:t>
      </w:r>
    </w:p>
    <w:p w14:paraId="73984D91" w14:textId="2F4C144B" w:rsidR="006E014F" w:rsidRPr="003076F2" w:rsidRDefault="006E014F" w:rsidP="00E3786F">
      <w:pPr>
        <w:pStyle w:val="GLHeading2"/>
      </w:pPr>
      <w:bookmarkStart w:id="380" w:name="_Toc183493327"/>
      <w:bookmarkStart w:id="381" w:name="_Toc183683333"/>
      <w:bookmarkStart w:id="382" w:name="_Toc183692904"/>
      <w:bookmarkStart w:id="383" w:name="_Toc184964837"/>
      <w:bookmarkStart w:id="384" w:name="_Toc311630026"/>
      <w:bookmarkStart w:id="385" w:name="_Toc311631984"/>
      <w:bookmarkStart w:id="386" w:name="_Toc214642248"/>
      <w:bookmarkStart w:id="387" w:name="_Toc214642552"/>
      <w:bookmarkStart w:id="388" w:name="_Toc214993629"/>
      <w:bookmarkStart w:id="389" w:name="_Toc214994171"/>
      <w:bookmarkStart w:id="390" w:name="_Toc216717493"/>
      <w:bookmarkStart w:id="391" w:name="_Toc227063438"/>
      <w:bookmarkStart w:id="392" w:name="_Toc227063651"/>
      <w:bookmarkStart w:id="393" w:name="_Toc227064721"/>
      <w:bookmarkStart w:id="394" w:name="_Toc227124974"/>
      <w:bookmarkStart w:id="395" w:name="_Toc275181286"/>
      <w:bookmarkStart w:id="396" w:name="_Toc288166813"/>
      <w:bookmarkStart w:id="397" w:name="_Toc309328745"/>
      <w:bookmarkStart w:id="398" w:name="_Toc345035317"/>
      <w:bookmarkStart w:id="399" w:name="_Toc352193672"/>
      <w:bookmarkStart w:id="400" w:name="_Toc352193786"/>
      <w:bookmarkStart w:id="401" w:name="_Toc352194068"/>
      <w:bookmarkStart w:id="402" w:name="_Toc352195779"/>
      <w:bookmarkStart w:id="403" w:name="_Toc371965327"/>
      <w:bookmarkStart w:id="404" w:name="_Toc511695493"/>
      <w:bookmarkStart w:id="405" w:name="_Toc8216556"/>
      <w:bookmarkStart w:id="406" w:name="_Toc25763887"/>
      <w:bookmarkStart w:id="407" w:name="_Toc56091709"/>
      <w:bookmarkStart w:id="408" w:name="_Toc68714922"/>
      <w:bookmarkStart w:id="409" w:name="_Toc102405128"/>
      <w:bookmarkStart w:id="410" w:name="_Toc131381712"/>
      <w:bookmarkStart w:id="411" w:name="_Toc131383482"/>
      <w:bookmarkStart w:id="412" w:name="_Toc166869221"/>
      <w:r w:rsidRPr="003076F2">
        <w:t>2.1</w:t>
      </w:r>
      <w:bookmarkEnd w:id="380"/>
      <w:bookmarkEnd w:id="381"/>
      <w:bookmarkEnd w:id="382"/>
      <w:r w:rsidR="00557DE8" w:rsidRPr="003076F2">
        <w:tab/>
      </w:r>
      <w:r w:rsidR="00EF4536" w:rsidRPr="003076F2">
        <w:t>M</w:t>
      </w:r>
      <w:r w:rsidRPr="003076F2">
        <w:t>ethod</w:t>
      </w:r>
      <w:bookmarkStart w:id="413" w:name="ScopeMethods"/>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78C2D6BC" w14:textId="057B9BE8" w:rsidR="006E014F" w:rsidRPr="003076F2" w:rsidRDefault="00B34223" w:rsidP="00B860BF">
      <w:pPr>
        <w:pStyle w:val="GLHeading3"/>
      </w:pPr>
      <w:bookmarkStart w:id="414" w:name="_Toc131381713"/>
      <w:bookmarkStart w:id="415" w:name="_Toc131383483"/>
      <w:bookmarkStart w:id="416" w:name="_Toc166869222"/>
      <w:bookmarkStart w:id="417" w:name="_Toc345035319"/>
      <w:bookmarkStart w:id="418" w:name="_Toc352193674"/>
      <w:bookmarkStart w:id="419" w:name="_Toc352193788"/>
      <w:bookmarkStart w:id="420" w:name="_Toc352194070"/>
      <w:bookmarkStart w:id="421" w:name="_Toc352195781"/>
      <w:bookmarkStart w:id="422" w:name="_Toc183493330"/>
      <w:bookmarkStart w:id="423" w:name="_Toc183493324"/>
      <w:bookmarkStart w:id="424" w:name="_Toc183683336"/>
      <w:bookmarkStart w:id="425" w:name="_Toc183692907"/>
      <w:bookmarkStart w:id="426" w:name="_Toc184964840"/>
      <w:bookmarkStart w:id="427" w:name="_Toc311630029"/>
      <w:bookmarkStart w:id="428" w:name="_Toc311631987"/>
      <w:bookmarkEnd w:id="413"/>
      <w:r w:rsidRPr="003076F2">
        <w:t>Identification of studies</w:t>
      </w:r>
      <w:bookmarkEnd w:id="414"/>
      <w:bookmarkEnd w:id="415"/>
      <w:bookmarkEnd w:id="416"/>
    </w:p>
    <w:p w14:paraId="3F37AE07" w14:textId="12D752C2" w:rsidR="00952E40" w:rsidRPr="003076F2" w:rsidRDefault="002D36A5" w:rsidP="00E578F1">
      <w:pPr>
        <w:pStyle w:val="GLBodytext"/>
      </w:pPr>
      <w:r w:rsidRPr="003076F2">
        <w:t xml:space="preserve">A </w:t>
      </w:r>
      <w:r w:rsidR="00B83A68" w:rsidRPr="003076F2">
        <w:t xml:space="preserve">broad and inclusive </w:t>
      </w:r>
      <w:r w:rsidRPr="003076F2">
        <w:t xml:space="preserve">systematic search </w:t>
      </w:r>
      <w:r w:rsidR="00D92172" w:rsidRPr="003076F2">
        <w:t>was undertaken on</w:t>
      </w:r>
      <w:r w:rsidR="00F240AA" w:rsidRPr="003076F2">
        <w:t xml:space="preserve"> 9</w:t>
      </w:r>
      <w:r w:rsidR="00FA1D74" w:rsidRPr="003076F2">
        <w:t xml:space="preserve">–13 </w:t>
      </w:r>
      <w:r w:rsidR="00B81753" w:rsidRPr="003076F2">
        <w:t xml:space="preserve">July </w:t>
      </w:r>
      <w:r w:rsidR="00D92172" w:rsidRPr="003076F2">
        <w:t>202</w:t>
      </w:r>
      <w:r w:rsidR="00CA717F" w:rsidRPr="003076F2">
        <w:t>3</w:t>
      </w:r>
      <w:r w:rsidR="00D92172" w:rsidRPr="003076F2">
        <w:t xml:space="preserve"> </w:t>
      </w:r>
      <w:r w:rsidR="00F240AA" w:rsidRPr="003076F2">
        <w:t xml:space="preserve">and updated on 18 October 2023 </w:t>
      </w:r>
      <w:r w:rsidR="003F2F76" w:rsidRPr="003076F2">
        <w:t>using</w:t>
      </w:r>
      <w:r w:rsidRPr="003076F2">
        <w:t xml:space="preserve"> a combination of terms for autism</w:t>
      </w:r>
      <w:r w:rsidR="007B4E62" w:rsidRPr="003076F2">
        <w:t xml:space="preserve">, </w:t>
      </w:r>
      <w:r w:rsidR="007563E3" w:rsidRPr="003076F2">
        <w:t>gender</w:t>
      </w:r>
      <w:r w:rsidR="007B4E62" w:rsidRPr="003076F2">
        <w:t>,</w:t>
      </w:r>
      <w:r w:rsidR="00AF7447" w:rsidRPr="003076F2">
        <w:t xml:space="preserve"> and </w:t>
      </w:r>
      <w:r w:rsidR="007563E3" w:rsidRPr="003076F2">
        <w:t>methodology</w:t>
      </w:r>
      <w:r w:rsidR="00B83A68" w:rsidRPr="003076F2">
        <w:t xml:space="preserve"> </w:t>
      </w:r>
      <w:r w:rsidRPr="003076F2">
        <w:t xml:space="preserve">(see </w:t>
      </w:r>
      <w:hyperlink w:anchor="A1_2" w:history="1">
        <w:r w:rsidRPr="003076F2">
          <w:rPr>
            <w:rStyle w:val="Hyperlink"/>
            <w:rFonts w:cstheme="minorHAnsi"/>
          </w:rPr>
          <w:t xml:space="preserve">Appendix </w:t>
        </w:r>
        <w:r w:rsidR="00AE5B2F" w:rsidRPr="003076F2">
          <w:rPr>
            <w:rStyle w:val="Hyperlink"/>
            <w:rFonts w:cstheme="minorHAnsi"/>
          </w:rPr>
          <w:t>1.2</w:t>
        </w:r>
      </w:hyperlink>
      <w:r w:rsidR="00A92B74" w:rsidRPr="003076F2">
        <w:t xml:space="preserve"> for the full search strategy</w:t>
      </w:r>
      <w:r w:rsidRPr="003076F2">
        <w:t>)</w:t>
      </w:r>
      <w:r w:rsidR="00D92172" w:rsidRPr="003076F2">
        <w:t>. T</w:t>
      </w:r>
      <w:r w:rsidRPr="003076F2">
        <w:t xml:space="preserve">itles, abstracts and subject fields of </w:t>
      </w:r>
      <w:r w:rsidR="000B68CC" w:rsidRPr="003076F2">
        <w:t>four</w:t>
      </w:r>
      <w:r w:rsidRPr="003076F2">
        <w:t xml:space="preserve"> bibliographic</w:t>
      </w:r>
      <w:r w:rsidR="007563E3" w:rsidRPr="003076F2">
        <w:t xml:space="preserve"> databases and 11 </w:t>
      </w:r>
      <w:r w:rsidRPr="003076F2">
        <w:t>health technology assessment and</w:t>
      </w:r>
      <w:r w:rsidR="007563E3" w:rsidRPr="003076F2">
        <w:t>/or</w:t>
      </w:r>
      <w:r w:rsidRPr="003076F2">
        <w:t xml:space="preserve"> guideline databases</w:t>
      </w:r>
      <w:r w:rsidR="00D92172" w:rsidRPr="003076F2">
        <w:t xml:space="preserve"> were searched</w:t>
      </w:r>
      <w:r w:rsidRPr="003076F2">
        <w:t xml:space="preserve">. Results were </w:t>
      </w:r>
      <w:r w:rsidR="0080597B" w:rsidRPr="003076F2">
        <w:t xml:space="preserve">initially </w:t>
      </w:r>
      <w:r w:rsidRPr="003076F2">
        <w:t>limited to those published in the English language</w:t>
      </w:r>
      <w:r w:rsidR="00DC0FF1" w:rsidRPr="003076F2">
        <w:t>; h</w:t>
      </w:r>
      <w:r w:rsidR="0080597B" w:rsidRPr="003076F2">
        <w:t xml:space="preserve">owever, the search strategy was </w:t>
      </w:r>
      <w:r w:rsidR="00952E40" w:rsidRPr="003076F2">
        <w:t>run again</w:t>
      </w:r>
      <w:r w:rsidR="0080597B" w:rsidRPr="003076F2">
        <w:t xml:space="preserve"> for non-English publications and identified </w:t>
      </w:r>
      <w:r w:rsidR="00802FA6" w:rsidRPr="003076F2">
        <w:t xml:space="preserve">no </w:t>
      </w:r>
      <w:r w:rsidR="0080597B" w:rsidRPr="003076F2">
        <w:t>reports</w:t>
      </w:r>
      <w:r w:rsidR="00802FA6" w:rsidRPr="003076F2">
        <w:t xml:space="preserve"> </w:t>
      </w:r>
      <w:r w:rsidR="0080597B" w:rsidRPr="003076F2">
        <w:t xml:space="preserve">which met selection criteria for the current review. </w:t>
      </w:r>
    </w:p>
    <w:p w14:paraId="01405B69" w14:textId="1DBF4F1B" w:rsidR="004617E5" w:rsidRPr="003076F2" w:rsidRDefault="00D92172" w:rsidP="00E578F1">
      <w:pPr>
        <w:pStyle w:val="GLBodytext"/>
      </w:pPr>
      <w:r w:rsidRPr="003076F2">
        <w:t>W</w:t>
      </w:r>
      <w:r w:rsidR="002D36A5" w:rsidRPr="003076F2">
        <w:t xml:space="preserve">here database limits permitted, </w:t>
      </w:r>
      <w:r w:rsidR="00E560B6" w:rsidRPr="003076F2">
        <w:t xml:space="preserve">publications </w:t>
      </w:r>
      <w:r w:rsidRPr="003076F2">
        <w:t xml:space="preserve">were restricted to those </w:t>
      </w:r>
      <w:r w:rsidR="00E560B6" w:rsidRPr="003076F2">
        <w:t xml:space="preserve">involving </w:t>
      </w:r>
      <w:r w:rsidRPr="003076F2">
        <w:t>human participants</w:t>
      </w:r>
      <w:r w:rsidR="003B5EED" w:rsidRPr="003076F2">
        <w:t xml:space="preserve"> and peer reviewed </w:t>
      </w:r>
      <w:r w:rsidR="001C4AF9" w:rsidRPr="003076F2">
        <w:t>j</w:t>
      </w:r>
      <w:r w:rsidR="003B5EED" w:rsidRPr="003076F2">
        <w:t>ournals</w:t>
      </w:r>
      <w:r w:rsidR="002D36A5" w:rsidRPr="003076F2">
        <w:t xml:space="preserve">. </w:t>
      </w:r>
      <w:r w:rsidR="00977138" w:rsidRPr="003076F2">
        <w:t>Hand searching of journals and contacting of authors for unpublished research were not undertaken.</w:t>
      </w:r>
      <w:r w:rsidR="000B68CC" w:rsidRPr="003076F2">
        <w:t xml:space="preserve"> To identify additional eligible studies, bibliographies of retrieved publications and recent narrative reviews were also examined. </w:t>
      </w:r>
      <w:r w:rsidR="004617E5" w:rsidRPr="003076F2">
        <w:t xml:space="preserve">This led to </w:t>
      </w:r>
      <w:r w:rsidR="001F6CDD" w:rsidRPr="003076F2">
        <w:t xml:space="preserve">1160 </w:t>
      </w:r>
      <w:r w:rsidR="004617E5" w:rsidRPr="003076F2">
        <w:t xml:space="preserve">unique abstracts being identified, after removal of duplicates. </w:t>
      </w:r>
    </w:p>
    <w:p w14:paraId="120051AE" w14:textId="4907D81E" w:rsidR="00C86F1A" w:rsidRPr="003076F2" w:rsidRDefault="000B1E83" w:rsidP="00E578F1">
      <w:pPr>
        <w:pStyle w:val="GLBodytext"/>
      </w:pPr>
      <w:r w:rsidRPr="003076F2">
        <w:t xml:space="preserve">Guidelines from the Preferred Reporting Items for Systematic Review and Meta-Analyses statement (PRISMA) </w:t>
      </w:r>
      <w:r w:rsidR="008F1FB7">
        <w:fldChar w:fldCharType="begin"/>
      </w:r>
      <w:r w:rsidR="000D3CD4">
        <w:instrText xml:space="preserve"> ADDIN EN.CITE &lt;EndNote&gt;&lt;Cite&gt;&lt;Author&gt;Haddaway&lt;/Author&gt;&lt;Year&gt;2022&lt;/Year&gt;&lt;RecNum&gt;780&lt;/RecNum&gt;&lt;DisplayText&gt;[92]&lt;/DisplayText&gt;&lt;record&gt;&lt;rec-number&gt;780&lt;/rec-number&gt;&lt;foreign-keys&gt;&lt;key app="EN" db-id="f9afr5w2dew9afeza9sxpvrlvrf92zssvfpp" timestamp="1687773061"&gt;78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008F1FB7">
        <w:fldChar w:fldCharType="separate"/>
      </w:r>
      <w:r w:rsidR="000D3CD4">
        <w:rPr>
          <w:noProof/>
        </w:rPr>
        <w:t>[</w:t>
      </w:r>
      <w:hyperlink w:anchor="_ENREF_92" w:tooltip="Haddaway, 2022 #780" w:history="1">
        <w:r w:rsidR="006525B5">
          <w:rPr>
            <w:noProof/>
          </w:rPr>
          <w:t>92</w:t>
        </w:r>
      </w:hyperlink>
      <w:r w:rsidR="000D3CD4">
        <w:rPr>
          <w:noProof/>
        </w:rPr>
        <w:t>]</w:t>
      </w:r>
      <w:r w:rsidR="008F1FB7">
        <w:fldChar w:fldCharType="end"/>
      </w:r>
      <w:r w:rsidR="00D37C1C" w:rsidRPr="003076F2">
        <w:t xml:space="preserve"> </w:t>
      </w:r>
      <w:r w:rsidRPr="003076F2">
        <w:t xml:space="preserve">were employed for the screening and selection process. The PRISMA flowchart is presented in </w:t>
      </w:r>
      <w:hyperlink w:anchor="fig1" w:history="1">
        <w:r w:rsidRPr="003076F2">
          <w:rPr>
            <w:rStyle w:val="Hyperlink"/>
            <w:rFonts w:cstheme="minorHAnsi"/>
          </w:rPr>
          <w:t>Figure 1</w:t>
        </w:r>
      </w:hyperlink>
      <w:r w:rsidRPr="003076F2">
        <w:t>.</w:t>
      </w:r>
    </w:p>
    <w:p w14:paraId="46B56B6D" w14:textId="388EB01B" w:rsidR="00B34223" w:rsidRPr="003076F2" w:rsidRDefault="00B34223" w:rsidP="00B860BF">
      <w:pPr>
        <w:pStyle w:val="GLHeading3"/>
      </w:pPr>
      <w:bookmarkStart w:id="429" w:name="_Toc131381714"/>
      <w:bookmarkStart w:id="430" w:name="_Toc131383484"/>
      <w:bookmarkStart w:id="431" w:name="_Toc166869223"/>
      <w:r w:rsidRPr="003076F2">
        <w:t>Study selection</w:t>
      </w:r>
      <w:bookmarkEnd w:id="429"/>
      <w:bookmarkEnd w:id="430"/>
      <w:bookmarkEnd w:id="431"/>
      <w:r w:rsidRPr="003076F2">
        <w:t xml:space="preserve"> </w:t>
      </w:r>
    </w:p>
    <w:p w14:paraId="29971751" w14:textId="43BBD284" w:rsidR="0005717F" w:rsidRPr="003076F2" w:rsidRDefault="00E045F0" w:rsidP="00E578F1">
      <w:pPr>
        <w:pStyle w:val="GLBodytext"/>
      </w:pPr>
      <w:r w:rsidRPr="003076F2">
        <w:t>S</w:t>
      </w:r>
      <w:r w:rsidR="00D66AB0" w:rsidRPr="003076F2">
        <w:t xml:space="preserve">tudies were selected if they met predefined inclusion criteria which were </w:t>
      </w:r>
      <w:r w:rsidR="0010273C" w:rsidRPr="003076F2">
        <w:t>structured around parameters of</w:t>
      </w:r>
      <w:r w:rsidR="00DA2B49" w:rsidRPr="003076F2">
        <w:t xml:space="preserve"> </w:t>
      </w:r>
      <w:r w:rsidR="00E40062" w:rsidRPr="003076F2">
        <w:t xml:space="preserve">the </w:t>
      </w:r>
      <w:r w:rsidR="00382915" w:rsidRPr="003076F2">
        <w:rPr>
          <w:color w:val="000000" w:themeColor="text1"/>
        </w:rPr>
        <w:t>PIC</w:t>
      </w:r>
      <w:r w:rsidR="0074774D" w:rsidRPr="003076F2">
        <w:rPr>
          <w:color w:val="000000" w:themeColor="text1"/>
        </w:rPr>
        <w:t>o</w:t>
      </w:r>
      <w:r w:rsidR="00382915" w:rsidRPr="003076F2">
        <w:rPr>
          <w:color w:val="000000" w:themeColor="text1"/>
        </w:rPr>
        <w:t xml:space="preserve"> approach: </w:t>
      </w:r>
      <w:r w:rsidR="00382915" w:rsidRPr="003076F2">
        <w:rPr>
          <w:i/>
          <w:iCs/>
          <w:color w:val="000000" w:themeColor="text1"/>
        </w:rPr>
        <w:t>Population</w:t>
      </w:r>
      <w:r w:rsidR="00382915" w:rsidRPr="003076F2">
        <w:rPr>
          <w:color w:val="000000" w:themeColor="text1"/>
        </w:rPr>
        <w:t xml:space="preserve">, phenomena of </w:t>
      </w:r>
      <w:r w:rsidR="00382915" w:rsidRPr="003076F2">
        <w:rPr>
          <w:i/>
          <w:iCs/>
          <w:color w:val="000000" w:themeColor="text1"/>
        </w:rPr>
        <w:t>Interest</w:t>
      </w:r>
      <w:r w:rsidR="00382915" w:rsidRPr="003076F2">
        <w:rPr>
          <w:color w:val="000000" w:themeColor="text1"/>
        </w:rPr>
        <w:t xml:space="preserve">, and </w:t>
      </w:r>
      <w:r w:rsidR="00382915" w:rsidRPr="003076F2">
        <w:rPr>
          <w:i/>
          <w:iCs/>
          <w:color w:val="000000" w:themeColor="text1"/>
        </w:rPr>
        <w:t>Context</w:t>
      </w:r>
      <w:r w:rsidR="00382915" w:rsidRPr="003076F2">
        <w:t xml:space="preserve"> </w:t>
      </w:r>
      <w:r w:rsidR="002D36A5" w:rsidRPr="003076F2">
        <w:t xml:space="preserve">(see </w:t>
      </w:r>
      <w:hyperlink w:anchor="Table2_1" w:history="1">
        <w:r w:rsidR="002D36A5" w:rsidRPr="003076F2">
          <w:rPr>
            <w:rStyle w:val="Hyperlink"/>
            <w:rFonts w:cstheme="minorHAnsi"/>
          </w:rPr>
          <w:t>Table 2.1</w:t>
        </w:r>
      </w:hyperlink>
      <w:r w:rsidR="002D36A5" w:rsidRPr="003076F2">
        <w:t>)</w:t>
      </w:r>
      <w:r w:rsidR="00D66AB0" w:rsidRPr="003076F2">
        <w:t xml:space="preserve">. </w:t>
      </w:r>
      <w:r w:rsidR="00382915" w:rsidRPr="003076F2">
        <w:t xml:space="preserve">This </w:t>
      </w:r>
      <w:r w:rsidR="00CA5DCF" w:rsidRPr="003076F2">
        <w:t>framework is suggested for research questions where the phenomena of interest (presentation of autism as a function of</w:t>
      </w:r>
      <w:r w:rsidR="00E101FC" w:rsidRPr="003076F2">
        <w:t xml:space="preserve"> sex/gender</w:t>
      </w:r>
      <w:r w:rsidR="00CA5DCF" w:rsidRPr="003076F2">
        <w:t>) represents the outcome</w:t>
      </w:r>
      <w:r w:rsidR="00CB19D9" w:rsidRPr="003076F2">
        <w:t xml:space="preserve"> and is suited to </w:t>
      </w:r>
      <w:r w:rsidR="00466D1C" w:rsidRPr="003076F2">
        <w:t>syntheses of</w:t>
      </w:r>
      <w:r w:rsidR="00CB19D9" w:rsidRPr="003076F2">
        <w:t xml:space="preserve"> qualitative </w:t>
      </w:r>
      <w:r w:rsidR="00466D1C" w:rsidRPr="003076F2">
        <w:t>phenomena</w:t>
      </w:r>
      <w:r w:rsidR="00CB19D9" w:rsidRPr="003076F2">
        <w:t xml:space="preserve"> </w:t>
      </w:r>
      <w:r w:rsidR="00466D1C" w:rsidRPr="003076F2">
        <w:t xml:space="preserve">including </w:t>
      </w:r>
      <w:r w:rsidR="00CB19D9" w:rsidRPr="003076F2">
        <w:t xml:space="preserve">lived experience </w:t>
      </w:r>
      <w:r w:rsidR="008F1FB7">
        <w:fldChar w:fldCharType="begin"/>
      </w:r>
      <w:r w:rsidR="000D3CD4">
        <w:instrText xml:space="preserve"> ADDIN EN.CITE &lt;EndNote&gt;&lt;Cite&gt;&lt;Author&gt;Lockwood C&lt;/Author&gt;&lt;Year&gt;2020&lt;/Year&gt;&lt;RecNum&gt;818&lt;/RecNum&gt;&lt;DisplayText&gt;[93]&lt;/DisplayText&gt;&lt;record&gt;&lt;rec-number&gt;818&lt;/rec-number&gt;&lt;foreign-keys&gt;&lt;key app="EN" db-id="f9afr5w2dew9afeza9sxpvrlvrf92zssvfpp" timestamp="1687847228"&gt;818&lt;/key&gt;&lt;/foreign-keys&gt;&lt;ref-type name="Book Section"&gt;5&lt;/ref-type&gt;&lt;contributors&gt;&lt;authors&gt;&lt;author&gt;Lockwood C, Porrit K, Munn Z, Rittenmeyer L, Salmond S, Bjerrum M, Loveday H, Carrier J, Stannard D.&lt;/author&gt;&lt;/authors&gt;&lt;secondary-authors&gt;&lt;author&gt;E. Aromataris,&lt;/author&gt;&lt;author&gt;Z. Munn,&lt;/author&gt;&lt;/secondary-authors&gt;&lt;/contributors&gt;&lt;titles&gt;&lt;title&gt;Systematic reviews of qualitative evidence&lt;/title&gt;&lt;secondary-title&gt;JBI Manual for Evidence Synthesis&lt;/secondary-title&gt;&lt;/titles&gt;&lt;section&gt;2&lt;/section&gt;&lt;dates&gt;&lt;year&gt;2020&lt;/year&gt;&lt;/dates&gt;&lt;publisher&gt;JBI&lt;/publisher&gt;&lt;urls&gt;&lt;related-urls&gt;&lt;url&gt;https://synthesismanual.jbi.global.&lt;/url&gt;&lt;/related-urls&gt;&lt;/urls&gt;&lt;electronic-resource-num&gt;https://doi.org/10.46658/JBIMES-20-03&lt;/electronic-resource-num&gt;&lt;/record&gt;&lt;/Cite&gt;&lt;/EndNote&gt;</w:instrText>
      </w:r>
      <w:r w:rsidR="008F1FB7">
        <w:fldChar w:fldCharType="separate"/>
      </w:r>
      <w:r w:rsidR="000D3CD4">
        <w:rPr>
          <w:noProof/>
        </w:rPr>
        <w:t>[</w:t>
      </w:r>
      <w:hyperlink w:anchor="_ENREF_93" w:tooltip="Lockwood C, 2020 #818" w:history="1">
        <w:r w:rsidR="006525B5">
          <w:rPr>
            <w:noProof/>
          </w:rPr>
          <w:t>93</w:t>
        </w:r>
      </w:hyperlink>
      <w:r w:rsidR="000D3CD4">
        <w:rPr>
          <w:noProof/>
        </w:rPr>
        <w:t>]</w:t>
      </w:r>
      <w:r w:rsidR="008F1FB7">
        <w:fldChar w:fldCharType="end"/>
      </w:r>
      <w:r w:rsidR="00466D1C" w:rsidRPr="003076F2">
        <w:t xml:space="preserve">. </w:t>
      </w:r>
    </w:p>
    <w:p w14:paraId="5396133B" w14:textId="4F4A9234" w:rsidR="00C86F1A" w:rsidRPr="003076F2" w:rsidRDefault="00D66AB0" w:rsidP="00E578F1">
      <w:pPr>
        <w:pStyle w:val="GLBodytext"/>
      </w:pPr>
      <w:r w:rsidRPr="003076F2">
        <w:t xml:space="preserve">Papers were initially screened based on their title and abstract, and then potentially eligible papers were </w:t>
      </w:r>
      <w:r w:rsidR="002D36A5" w:rsidRPr="003076F2">
        <w:t>retriev</w:t>
      </w:r>
      <w:r w:rsidRPr="003076F2">
        <w:t xml:space="preserve">ed as </w:t>
      </w:r>
      <w:r w:rsidR="002D36A5" w:rsidRPr="003076F2">
        <w:t>full text</w:t>
      </w:r>
      <w:r w:rsidRPr="003076F2">
        <w:t xml:space="preserve"> and assessed for eligibility.</w:t>
      </w:r>
      <w:r w:rsidR="0024303A" w:rsidRPr="003076F2">
        <w:t xml:space="preserve"> As a paper may be excluded for multiple reasons, reasons for exclusion were identifie</w:t>
      </w:r>
      <w:r w:rsidR="00C362A4" w:rsidRPr="003076F2">
        <w:t>d</w:t>
      </w:r>
      <w:r w:rsidR="0024303A" w:rsidRPr="003076F2">
        <w:t xml:space="preserve"> sequential</w:t>
      </w:r>
      <w:r w:rsidR="00C362A4" w:rsidRPr="003076F2">
        <w:t xml:space="preserve">ly </w:t>
      </w:r>
      <w:r w:rsidR="001359C7" w:rsidRPr="003076F2">
        <w:t>from a list ordered as follows</w:t>
      </w:r>
      <w:r w:rsidR="0024303A" w:rsidRPr="003076F2">
        <w:t>: wrong study design, wrong population,</w:t>
      </w:r>
      <w:r w:rsidR="00FB6CD2" w:rsidRPr="003076F2">
        <w:t xml:space="preserve"> wrong comparator, </w:t>
      </w:r>
      <w:r w:rsidR="0024303A" w:rsidRPr="003076F2">
        <w:t xml:space="preserve">wrong scope/intervention, </w:t>
      </w:r>
      <w:r w:rsidR="00964002" w:rsidRPr="003076F2">
        <w:t xml:space="preserve">and </w:t>
      </w:r>
      <w:r w:rsidR="0024303A" w:rsidRPr="003076F2">
        <w:t>wrong outcomes</w:t>
      </w:r>
      <w:r w:rsidR="003930FB" w:rsidRPr="003076F2">
        <w:t>.</w:t>
      </w:r>
      <w:r w:rsidR="00FB6CD2" w:rsidRPr="003076F2">
        <w:t xml:space="preserve"> </w:t>
      </w:r>
      <w:r w:rsidR="00DE01CC" w:rsidRPr="003076F2">
        <w:t>For each excluded paper, t</w:t>
      </w:r>
      <w:r w:rsidR="00FB6CD2" w:rsidRPr="003076F2">
        <w:t xml:space="preserve">he first criteria that applied was recorded as </w:t>
      </w:r>
      <w:r w:rsidR="00DE01CC" w:rsidRPr="003076F2">
        <w:t xml:space="preserve">the </w:t>
      </w:r>
      <w:r w:rsidR="00FB6CD2" w:rsidRPr="003076F2">
        <w:t xml:space="preserve">reason for exclusion, with results presented in </w:t>
      </w:r>
      <w:hyperlink w:anchor="fig1" w:history="1">
        <w:r w:rsidR="00FB6CD2" w:rsidRPr="003076F2">
          <w:rPr>
            <w:rStyle w:val="Hyperlink"/>
            <w:rFonts w:cstheme="minorHAnsi"/>
          </w:rPr>
          <w:t>Figure 1</w:t>
        </w:r>
      </w:hyperlink>
      <w:r w:rsidR="00FB6CD2" w:rsidRPr="003076F2">
        <w:t>.</w:t>
      </w:r>
      <w:r w:rsidR="001359C7" w:rsidRPr="003076F2">
        <w:t xml:space="preserve"> </w:t>
      </w:r>
    </w:p>
    <w:p w14:paraId="7F2DBD15" w14:textId="77777777" w:rsidR="00913CE1" w:rsidRPr="003076F2" w:rsidRDefault="00913CE1" w:rsidP="00E578F1">
      <w:pPr>
        <w:pStyle w:val="GLBodytext"/>
      </w:pPr>
    </w:p>
    <w:p w14:paraId="396CA1D4" w14:textId="77777777" w:rsidR="00C77C8F" w:rsidRPr="003076F2" w:rsidRDefault="00C77C8F" w:rsidP="001C7A9B">
      <w:pPr>
        <w:pStyle w:val="GLTableheading"/>
        <w:framePr w:wrap="around"/>
        <w:sectPr w:rsidR="00C77C8F" w:rsidRPr="003076F2" w:rsidSect="00146300">
          <w:headerReference w:type="default" r:id="rId27"/>
          <w:pgSz w:w="11907" w:h="16834" w:code="9"/>
          <w:pgMar w:top="1418" w:right="1418" w:bottom="1418" w:left="1418" w:header="567" w:footer="425" w:gutter="284"/>
          <w:cols w:space="720"/>
          <w:docGrid w:linePitch="326"/>
        </w:sectPr>
      </w:pPr>
      <w:bookmarkStart w:id="432" w:name="_Toc67576612"/>
      <w:bookmarkStart w:id="433" w:name="_Toc90385297"/>
      <w:bookmarkStart w:id="434" w:name="_Toc371965330"/>
      <w:bookmarkStart w:id="435" w:name="_Toc511695496"/>
      <w:bookmarkStart w:id="436" w:name="_Toc8216559"/>
      <w:bookmarkStart w:id="437" w:name="_Toc25763890"/>
    </w:p>
    <w:p w14:paraId="163ACA47" w14:textId="61D1CBF4" w:rsidR="004C2FA8" w:rsidRPr="003076F2" w:rsidRDefault="004C2FA8" w:rsidP="001C7A9B">
      <w:pPr>
        <w:pStyle w:val="GLTableheading"/>
        <w:framePr w:wrap="around"/>
      </w:pPr>
      <w:bookmarkStart w:id="438" w:name="_Toc117634711"/>
      <w:bookmarkStart w:id="439" w:name="_Toc129798584"/>
      <w:bookmarkStart w:id="440" w:name="fig1"/>
      <w:r w:rsidRPr="003076F2">
        <w:lastRenderedPageBreak/>
        <w:t>Figure 1</w:t>
      </w:r>
      <w:r w:rsidR="006F79AA" w:rsidRPr="003076F2">
        <w:t xml:space="preserve">: </w:t>
      </w:r>
      <w:r w:rsidRPr="003076F2">
        <w:t>Overall flowchart of articles screened</w:t>
      </w:r>
      <w:bookmarkEnd w:id="438"/>
      <w:bookmarkEnd w:id="439"/>
    </w:p>
    <w:bookmarkEnd w:id="440"/>
    <w:p w14:paraId="6F64FCEA" w14:textId="77777777" w:rsidR="00367A8A" w:rsidRPr="003076F2" w:rsidRDefault="00367A8A" w:rsidP="009B2E7D">
      <w:pPr>
        <w:rPr>
          <w:rFonts w:asciiTheme="minorHAnsi" w:hAnsiTheme="minorHAnsi" w:cstheme="minorHAnsi"/>
        </w:rPr>
      </w:pPr>
    </w:p>
    <w:p w14:paraId="0220D667" w14:textId="77777777" w:rsidR="0082559B" w:rsidRPr="003076F2" w:rsidRDefault="0082559B" w:rsidP="009B2E7D">
      <w:pPr>
        <w:rPr>
          <w:rFonts w:asciiTheme="minorHAnsi" w:hAnsiTheme="minorHAnsi" w:cstheme="minorHAnsi"/>
        </w:rPr>
      </w:pPr>
    </w:p>
    <w:p w14:paraId="152B7EE2" w14:textId="554084B8" w:rsidR="009B2E7D" w:rsidRPr="003076F2" w:rsidRDefault="009B2E7D"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6578632E" wp14:editId="337DF10F">
                <wp:simplePos x="0" y="0"/>
                <wp:positionH relativeFrom="column">
                  <wp:posOffset>468448</wp:posOffset>
                </wp:positionH>
                <wp:positionV relativeFrom="paragraph">
                  <wp:posOffset>73660</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8632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36.9pt;margin-top:5.8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" fillcolor="#ffc000 [3207]" strokecolor="#7f5f00 [1607]" strokeweight="1pt">
                <v:textbo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v:textbox>
              </v:shape>
            </w:pict>
          </mc:Fallback>
        </mc:AlternateContent>
      </w:r>
    </w:p>
    <w:p w14:paraId="255D30CC" w14:textId="7701B20F" w:rsidR="009B2E7D" w:rsidRPr="003076F2" w:rsidRDefault="009B2E7D" w:rsidP="009B2E7D">
      <w:pPr>
        <w:rPr>
          <w:rFonts w:asciiTheme="minorHAnsi" w:hAnsiTheme="minorHAnsi" w:cstheme="minorHAnsi"/>
        </w:rPr>
      </w:pPr>
    </w:p>
    <w:p w14:paraId="0325C4E0" w14:textId="678F2D66" w:rsidR="009B2E7D" w:rsidRPr="003076F2" w:rsidRDefault="000E468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4DECFC8B" wp14:editId="6671AAFF">
                <wp:simplePos x="0" y="0"/>
                <wp:positionH relativeFrom="column">
                  <wp:posOffset>557111</wp:posOffset>
                </wp:positionH>
                <wp:positionV relativeFrom="paragraph">
                  <wp:posOffset>63570</wp:posOffset>
                </wp:positionV>
                <wp:extent cx="1871345" cy="1266092"/>
                <wp:effectExtent l="0" t="0" r="8255" b="17145"/>
                <wp:wrapNone/>
                <wp:docPr id="9" name="Rectangle 9"/>
                <wp:cNvGraphicFramePr/>
                <a:graphic xmlns:a="http://schemas.openxmlformats.org/drawingml/2006/main">
                  <a:graphicData uri="http://schemas.microsoft.com/office/word/2010/wordprocessingShape">
                    <wps:wsp>
                      <wps:cNvSpPr/>
                      <wps:spPr>
                        <a:xfrm>
                          <a:off x="0" y="0"/>
                          <a:ext cx="1871345" cy="12660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27D58EF0"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B02913" w:rsidRPr="00B02913">
                              <w:rPr>
                                <w:rFonts w:ascii="Arial" w:hAnsi="Arial" w:cs="Arial"/>
                                <w:color w:val="000000" w:themeColor="text1"/>
                                <w:sz w:val="18"/>
                                <w:szCs w:val="18"/>
                              </w:rPr>
                              <w:t>1214</w:t>
                            </w:r>
                            <w:r w:rsidRPr="00B02913">
                              <w:rPr>
                                <w:rFonts w:ascii="Arial" w:hAnsi="Arial" w:cs="Arial"/>
                                <w:color w:val="000000" w:themeColor="text1"/>
                                <w:sz w:val="18"/>
                                <w:szCs w:val="18"/>
                              </w:rPr>
                              <w:t>):</w:t>
                            </w:r>
                          </w:p>
                          <w:p w14:paraId="0CB307DB" w14:textId="09A25FD5"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n = </w:t>
                            </w:r>
                            <w:r w:rsidR="0010243A" w:rsidRPr="00B02913">
                              <w:rPr>
                                <w:rFonts w:ascii="Arial" w:hAnsi="Arial" w:cs="Arial"/>
                                <w:color w:val="000000" w:themeColor="text1"/>
                                <w:sz w:val="18"/>
                                <w:szCs w:val="18"/>
                              </w:rPr>
                              <w:t>390</w:t>
                            </w:r>
                            <w:r w:rsidRPr="00B02913">
                              <w:rPr>
                                <w:rFonts w:ascii="Arial" w:hAnsi="Arial" w:cs="Arial"/>
                                <w:color w:val="000000" w:themeColor="text1"/>
                                <w:sz w:val="18"/>
                                <w:szCs w:val="18"/>
                              </w:rPr>
                              <w:t>)</w:t>
                            </w:r>
                          </w:p>
                          <w:p w14:paraId="4B410ACA" w14:textId="2FAC47D5"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INAHL* (n = </w:t>
                            </w:r>
                            <w:r w:rsidR="0010243A" w:rsidRPr="00B02913">
                              <w:rPr>
                                <w:rFonts w:ascii="Arial" w:hAnsi="Arial" w:cs="Arial"/>
                                <w:color w:val="000000" w:themeColor="text1"/>
                                <w:sz w:val="18"/>
                                <w:szCs w:val="18"/>
                              </w:rPr>
                              <w:t>169</w:t>
                            </w:r>
                            <w:r w:rsidRPr="00B02913">
                              <w:rPr>
                                <w:rFonts w:ascii="Arial" w:hAnsi="Arial" w:cs="Arial"/>
                                <w:color w:val="000000" w:themeColor="text1"/>
                                <w:sz w:val="18"/>
                                <w:szCs w:val="18"/>
                              </w:rPr>
                              <w:t>)</w:t>
                            </w:r>
                          </w:p>
                          <w:p w14:paraId="1947C3FF" w14:textId="288EB201"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n = </w:t>
                            </w:r>
                            <w:r w:rsidR="0010243A" w:rsidRPr="00B02913">
                              <w:rPr>
                                <w:rFonts w:ascii="Arial" w:hAnsi="Arial" w:cs="Arial"/>
                                <w:color w:val="000000" w:themeColor="text1"/>
                                <w:sz w:val="18"/>
                                <w:szCs w:val="18"/>
                              </w:rPr>
                              <w:t>175</w:t>
                            </w:r>
                            <w:r w:rsidRPr="00B02913">
                              <w:rPr>
                                <w:rFonts w:ascii="Arial" w:hAnsi="Arial" w:cs="Arial"/>
                                <w:color w:val="000000" w:themeColor="text1"/>
                                <w:sz w:val="18"/>
                                <w:szCs w:val="18"/>
                              </w:rPr>
                              <w:t>)</w:t>
                            </w:r>
                          </w:p>
                          <w:p w14:paraId="503A4D86" w14:textId="619B15B6" w:rsidR="00B02913" w:rsidRDefault="00207254" w:rsidP="00B02913">
                            <w:pPr>
                              <w:ind w:left="284"/>
                              <w:rPr>
                                <w:rFonts w:ascii="Arial" w:hAnsi="Arial" w:cs="Arial"/>
                                <w:sz w:val="18"/>
                                <w:szCs w:val="18"/>
                              </w:rPr>
                            </w:pPr>
                            <w:r w:rsidRPr="00B02913">
                              <w:rPr>
                                <w:rFonts w:ascii="Arial" w:hAnsi="Arial" w:cs="Arial"/>
                                <w:color w:val="000000" w:themeColor="text1"/>
                                <w:sz w:val="18"/>
                                <w:szCs w:val="18"/>
                              </w:rPr>
                              <w:t>Embase (n</w:t>
                            </w:r>
                            <w:r w:rsidR="0067615F">
                              <w:rPr>
                                <w:rFonts w:ascii="Arial" w:hAnsi="Arial" w:cs="Arial"/>
                                <w:color w:val="000000" w:themeColor="text1"/>
                                <w:sz w:val="18"/>
                                <w:szCs w:val="18"/>
                              </w:rPr>
                              <w:t xml:space="preserve"> </w:t>
                            </w:r>
                            <w:r w:rsidRPr="00B02913">
                              <w:rPr>
                                <w:rFonts w:ascii="Arial" w:hAnsi="Arial" w:cs="Arial"/>
                                <w:color w:val="000000" w:themeColor="text1"/>
                                <w:sz w:val="18"/>
                                <w:szCs w:val="18"/>
                              </w:rPr>
                              <w:t>=</w:t>
                            </w:r>
                            <w:r w:rsidR="0067615F">
                              <w:rPr>
                                <w:rFonts w:ascii="Arial" w:hAnsi="Arial" w:cs="Arial"/>
                                <w:color w:val="000000" w:themeColor="text1"/>
                                <w:sz w:val="18"/>
                                <w:szCs w:val="18"/>
                              </w:rPr>
                              <w:t xml:space="preserve"> </w:t>
                            </w:r>
                            <w:r w:rsidR="00B02913" w:rsidRPr="00B02913">
                              <w:rPr>
                                <w:rFonts w:ascii="Arial" w:hAnsi="Arial" w:cs="Arial"/>
                                <w:color w:val="000000" w:themeColor="text1"/>
                                <w:sz w:val="18"/>
                                <w:szCs w:val="18"/>
                              </w:rPr>
                              <w:t>461</w:t>
                            </w:r>
                            <w:r w:rsidR="00F47CD7" w:rsidRPr="00B02913">
                              <w:rPr>
                                <w:rFonts w:ascii="Arial" w:hAnsi="Arial" w:cs="Arial"/>
                                <w:color w:val="000000" w:themeColor="text1"/>
                                <w:sz w:val="18"/>
                                <w:szCs w:val="18"/>
                              </w:rPr>
                              <w:t>)</w:t>
                            </w:r>
                            <w:r w:rsidR="00B02913" w:rsidRPr="00B02913">
                              <w:rPr>
                                <w:rFonts w:ascii="Arial" w:hAnsi="Arial" w:cs="Arial"/>
                                <w:sz w:val="18"/>
                                <w:szCs w:val="18"/>
                              </w:rPr>
                              <w:t>s</w:t>
                            </w:r>
                          </w:p>
                          <w:p w14:paraId="5E35B4C1" w14:textId="6D4B4713"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Cochrane Library (n = 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CFC8B" id="Rectangle 9" o:spid="_x0000_s1027" style="position:absolute;margin-left:43.85pt;margin-top:5pt;width:147.35pt;height:9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" filled="f" strokecolor="black [3213]" strokeweight="1pt">
                <v:textbo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27D58EF0"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B02913" w:rsidRPr="00B02913">
                        <w:rPr>
                          <w:rFonts w:ascii="Arial" w:hAnsi="Arial" w:cs="Arial"/>
                          <w:color w:val="000000" w:themeColor="text1"/>
                          <w:sz w:val="18"/>
                          <w:szCs w:val="18"/>
                        </w:rPr>
                        <w:t>1214</w:t>
                      </w:r>
                      <w:r w:rsidRPr="00B02913">
                        <w:rPr>
                          <w:rFonts w:ascii="Arial" w:hAnsi="Arial" w:cs="Arial"/>
                          <w:color w:val="000000" w:themeColor="text1"/>
                          <w:sz w:val="18"/>
                          <w:szCs w:val="18"/>
                        </w:rPr>
                        <w:t>):</w:t>
                      </w:r>
                    </w:p>
                    <w:p w14:paraId="0CB307DB" w14:textId="09A25FD5"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n = </w:t>
                      </w:r>
                      <w:r w:rsidR="0010243A" w:rsidRPr="00B02913">
                        <w:rPr>
                          <w:rFonts w:ascii="Arial" w:hAnsi="Arial" w:cs="Arial"/>
                          <w:color w:val="000000" w:themeColor="text1"/>
                          <w:sz w:val="18"/>
                          <w:szCs w:val="18"/>
                        </w:rPr>
                        <w:t>390</w:t>
                      </w:r>
                      <w:r w:rsidRPr="00B02913">
                        <w:rPr>
                          <w:rFonts w:ascii="Arial" w:hAnsi="Arial" w:cs="Arial"/>
                          <w:color w:val="000000" w:themeColor="text1"/>
                          <w:sz w:val="18"/>
                          <w:szCs w:val="18"/>
                        </w:rPr>
                        <w:t>)</w:t>
                      </w:r>
                    </w:p>
                    <w:p w14:paraId="4B410ACA" w14:textId="2FAC47D5"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INAHL* (n = </w:t>
                      </w:r>
                      <w:r w:rsidR="0010243A" w:rsidRPr="00B02913">
                        <w:rPr>
                          <w:rFonts w:ascii="Arial" w:hAnsi="Arial" w:cs="Arial"/>
                          <w:color w:val="000000" w:themeColor="text1"/>
                          <w:sz w:val="18"/>
                          <w:szCs w:val="18"/>
                        </w:rPr>
                        <w:t>169</w:t>
                      </w:r>
                      <w:r w:rsidRPr="00B02913">
                        <w:rPr>
                          <w:rFonts w:ascii="Arial" w:hAnsi="Arial" w:cs="Arial"/>
                          <w:color w:val="000000" w:themeColor="text1"/>
                          <w:sz w:val="18"/>
                          <w:szCs w:val="18"/>
                        </w:rPr>
                        <w:t>)</w:t>
                      </w:r>
                    </w:p>
                    <w:p w14:paraId="1947C3FF" w14:textId="288EB201"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n = </w:t>
                      </w:r>
                      <w:r w:rsidR="0010243A" w:rsidRPr="00B02913">
                        <w:rPr>
                          <w:rFonts w:ascii="Arial" w:hAnsi="Arial" w:cs="Arial"/>
                          <w:color w:val="000000" w:themeColor="text1"/>
                          <w:sz w:val="18"/>
                          <w:szCs w:val="18"/>
                        </w:rPr>
                        <w:t>175</w:t>
                      </w:r>
                      <w:r w:rsidRPr="00B02913">
                        <w:rPr>
                          <w:rFonts w:ascii="Arial" w:hAnsi="Arial" w:cs="Arial"/>
                          <w:color w:val="000000" w:themeColor="text1"/>
                          <w:sz w:val="18"/>
                          <w:szCs w:val="18"/>
                        </w:rPr>
                        <w:t>)</w:t>
                      </w:r>
                    </w:p>
                    <w:p w14:paraId="503A4D86" w14:textId="619B15B6" w:rsidR="00B02913" w:rsidRDefault="00207254" w:rsidP="00B02913">
                      <w:pPr>
                        <w:ind w:left="284"/>
                        <w:rPr>
                          <w:rFonts w:ascii="Arial" w:hAnsi="Arial" w:cs="Arial"/>
                          <w:sz w:val="18"/>
                          <w:szCs w:val="18"/>
                        </w:rPr>
                      </w:pPr>
                      <w:r w:rsidRPr="00B02913">
                        <w:rPr>
                          <w:rFonts w:ascii="Arial" w:hAnsi="Arial" w:cs="Arial"/>
                          <w:color w:val="000000" w:themeColor="text1"/>
                          <w:sz w:val="18"/>
                          <w:szCs w:val="18"/>
                        </w:rPr>
                        <w:t>Embase (n</w:t>
                      </w:r>
                      <w:r w:rsidR="0067615F">
                        <w:rPr>
                          <w:rFonts w:ascii="Arial" w:hAnsi="Arial" w:cs="Arial"/>
                          <w:color w:val="000000" w:themeColor="text1"/>
                          <w:sz w:val="18"/>
                          <w:szCs w:val="18"/>
                        </w:rPr>
                        <w:t xml:space="preserve"> </w:t>
                      </w:r>
                      <w:r w:rsidRPr="00B02913">
                        <w:rPr>
                          <w:rFonts w:ascii="Arial" w:hAnsi="Arial" w:cs="Arial"/>
                          <w:color w:val="000000" w:themeColor="text1"/>
                          <w:sz w:val="18"/>
                          <w:szCs w:val="18"/>
                        </w:rPr>
                        <w:t>=</w:t>
                      </w:r>
                      <w:r w:rsidR="0067615F">
                        <w:rPr>
                          <w:rFonts w:ascii="Arial" w:hAnsi="Arial" w:cs="Arial"/>
                          <w:color w:val="000000" w:themeColor="text1"/>
                          <w:sz w:val="18"/>
                          <w:szCs w:val="18"/>
                        </w:rPr>
                        <w:t xml:space="preserve"> </w:t>
                      </w:r>
                      <w:r w:rsidR="00B02913" w:rsidRPr="00B02913">
                        <w:rPr>
                          <w:rFonts w:ascii="Arial" w:hAnsi="Arial" w:cs="Arial"/>
                          <w:color w:val="000000" w:themeColor="text1"/>
                          <w:sz w:val="18"/>
                          <w:szCs w:val="18"/>
                        </w:rPr>
                        <w:t>461</w:t>
                      </w:r>
                      <w:r w:rsidR="00F47CD7" w:rsidRPr="00B02913">
                        <w:rPr>
                          <w:rFonts w:ascii="Arial" w:hAnsi="Arial" w:cs="Arial"/>
                          <w:color w:val="000000" w:themeColor="text1"/>
                          <w:sz w:val="18"/>
                          <w:szCs w:val="18"/>
                        </w:rPr>
                        <w:t>)</w:t>
                      </w:r>
                      <w:r w:rsidR="00B02913" w:rsidRPr="00B02913">
                        <w:rPr>
                          <w:rFonts w:ascii="Arial" w:hAnsi="Arial" w:cs="Arial"/>
                          <w:sz w:val="18"/>
                          <w:szCs w:val="18"/>
                        </w:rPr>
                        <w:t>s</w:t>
                      </w:r>
                    </w:p>
                    <w:p w14:paraId="5E35B4C1" w14:textId="6D4B4713"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Cochrane Library (n = 19)</w:t>
                      </w:r>
                    </w:p>
                  </w:txbxContent>
                </v:textbox>
              </v:rect>
            </w:pict>
          </mc:Fallback>
        </mc:AlternateContent>
      </w:r>
    </w:p>
    <w:p w14:paraId="5AFE72C8" w14:textId="4225B0D4" w:rsidR="009B2E7D" w:rsidRPr="003076F2" w:rsidRDefault="009B2E7D" w:rsidP="009B2E7D">
      <w:pPr>
        <w:rPr>
          <w:rFonts w:asciiTheme="minorHAnsi" w:hAnsiTheme="minorHAnsi" w:cstheme="minorHAnsi"/>
        </w:rPr>
      </w:pPr>
    </w:p>
    <w:p w14:paraId="6E863F58" w14:textId="7C48E74A"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1F590624" wp14:editId="439EBECC">
                <wp:simplePos x="0" y="0"/>
                <wp:positionH relativeFrom="column">
                  <wp:posOffset>3015615</wp:posOffset>
                </wp:positionH>
                <wp:positionV relativeFrom="paragraph">
                  <wp:posOffset>156210</wp:posOffset>
                </wp:positionV>
                <wp:extent cx="1887220" cy="619125"/>
                <wp:effectExtent l="0" t="0" r="17780" b="15875"/>
                <wp:wrapNone/>
                <wp:docPr id="11" name="Rectangle 11"/>
                <wp:cNvGraphicFramePr/>
                <a:graphic xmlns:a="http://schemas.openxmlformats.org/drawingml/2006/main">
                  <a:graphicData uri="http://schemas.microsoft.com/office/word/2010/wordprocessingShape">
                    <wps:wsp>
                      <wps:cNvSpPr/>
                      <wps:spPr>
                        <a:xfrm>
                          <a:off x="0" y="0"/>
                          <a:ext cx="1887220" cy="619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51256D72"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B02913">
                              <w:rPr>
                                <w:rFonts w:ascii="Arial" w:hAnsi="Arial" w:cs="Arial"/>
                                <w:color w:val="000000" w:themeColor="text1"/>
                                <w:sz w:val="18"/>
                                <w:szCs w:val="20"/>
                              </w:rPr>
                              <w:t>5</w:t>
                            </w:r>
                            <w:r w:rsidR="005639C6">
                              <w:rPr>
                                <w:rFonts w:ascii="Arial" w:hAnsi="Arial" w:cs="Arial"/>
                                <w:color w:val="000000" w:themeColor="text1"/>
                                <w:sz w:val="18"/>
                                <w:szCs w:val="20"/>
                              </w:rPr>
                              <w:t>7</w:t>
                            </w:r>
                            <w:r w:rsidR="00F47CD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90624" id="Rectangle 11" o:spid="_x0000_s1028" style="position:absolute;margin-left:237.45pt;margin-top:12.3pt;width:148.6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" filled="f" strokecolor="black [3213]" strokeweight="1pt">
                <v:textbo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51256D72"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B02913">
                        <w:rPr>
                          <w:rFonts w:ascii="Arial" w:hAnsi="Arial" w:cs="Arial"/>
                          <w:color w:val="000000" w:themeColor="text1"/>
                          <w:sz w:val="18"/>
                          <w:szCs w:val="20"/>
                        </w:rPr>
                        <w:t>5</w:t>
                      </w:r>
                      <w:r w:rsidR="005639C6">
                        <w:rPr>
                          <w:rFonts w:ascii="Arial" w:hAnsi="Arial" w:cs="Arial"/>
                          <w:color w:val="000000" w:themeColor="text1"/>
                          <w:sz w:val="18"/>
                          <w:szCs w:val="20"/>
                        </w:rPr>
                        <w:t>7</w:t>
                      </w:r>
                      <w:r w:rsidR="00F47CD7">
                        <w:rPr>
                          <w:rFonts w:ascii="Arial" w:hAnsi="Arial" w:cs="Arial"/>
                          <w:color w:val="000000" w:themeColor="text1"/>
                          <w:sz w:val="18"/>
                          <w:szCs w:val="20"/>
                        </w:rPr>
                        <w:t>)</w:t>
                      </w:r>
                    </w:p>
                  </w:txbxContent>
                </v:textbox>
              </v:rect>
            </w:pict>
          </mc:Fallback>
        </mc:AlternateContent>
      </w:r>
    </w:p>
    <w:p w14:paraId="2F38F7E6" w14:textId="0CFF07D4"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9440" behindDoc="0" locked="0" layoutInCell="1" allowOverlap="1" wp14:anchorId="364AA558" wp14:editId="2EDBF5B5">
                <wp:simplePos x="0" y="0"/>
                <wp:positionH relativeFrom="column">
                  <wp:posOffset>2426106</wp:posOffset>
                </wp:positionH>
                <wp:positionV relativeFrom="paragraph">
                  <wp:posOffset>143754</wp:posOffset>
                </wp:positionV>
                <wp:extent cx="572756" cy="45719"/>
                <wp:effectExtent l="0" t="25400" r="37465" b="69215"/>
                <wp:wrapNone/>
                <wp:docPr id="1602780282" name="Straight Arrow Connector 1602780282"/>
                <wp:cNvGraphicFramePr/>
                <a:graphic xmlns:a="http://schemas.openxmlformats.org/drawingml/2006/main">
                  <a:graphicData uri="http://schemas.microsoft.com/office/word/2010/wordprocessingShape">
                    <wps:wsp>
                      <wps:cNvCnPr/>
                      <wps:spPr>
                        <a:xfrm>
                          <a:off x="0" y="0"/>
                          <a:ext cx="57275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6F4F64E" id="_x0000_t32" coordsize="21600,21600" o:spt="32" o:oned="t" path="m,l21600,21600e" filled="f">
                <v:path arrowok="t" fillok="f" o:connecttype="none"/>
                <o:lock v:ext="edit" shapetype="t"/>
              </v:shapetype>
              <v:shape id="Straight Arrow Connector 1602780282" o:spid="_x0000_s1026" type="#_x0000_t32" style="position:absolute;margin-left:191.05pt;margin-top:11.3pt;width:45.1pt;height:3.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" strokecolor="black [3200]" strokeweight=".5pt">
                <v:stroke endarrow="block" joinstyle="miter"/>
              </v:shape>
            </w:pict>
          </mc:Fallback>
        </mc:AlternateContent>
      </w:r>
    </w:p>
    <w:p w14:paraId="378AFFCE" w14:textId="765F224A" w:rsidR="009B2E7D" w:rsidRPr="003076F2" w:rsidRDefault="009B2E7D" w:rsidP="009B2E7D">
      <w:pPr>
        <w:rPr>
          <w:rFonts w:asciiTheme="minorHAnsi" w:hAnsiTheme="minorHAnsi" w:cstheme="minorHAnsi"/>
        </w:rPr>
      </w:pPr>
    </w:p>
    <w:p w14:paraId="6A846616" w14:textId="3F62A6C6"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7292707E" wp14:editId="3ADEAF70">
                <wp:simplePos x="0" y="0"/>
                <wp:positionH relativeFrom="column">
                  <wp:posOffset>-393382</wp:posOffset>
                </wp:positionH>
                <wp:positionV relativeFrom="paragraph">
                  <wp:posOffset>97473</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2707E" id="Flowchart: Alternate Process 31" o:spid="_x0000_s1029" type="#_x0000_t176" style="position:absolute;margin-left:-30.95pt;margin-top:7.7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" fillcolor="#9cc2e5 [1944]" strokecolor="black [3213]" strokeweight="1pt">
                <v:textbo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744D5B8A" w14:textId="4E09A264" w:rsidR="009B2E7D" w:rsidRPr="003076F2" w:rsidRDefault="009B2E7D" w:rsidP="009B2E7D">
      <w:pPr>
        <w:rPr>
          <w:rFonts w:asciiTheme="minorHAnsi" w:hAnsiTheme="minorHAnsi" w:cstheme="minorHAnsi"/>
        </w:rPr>
      </w:pPr>
    </w:p>
    <w:p w14:paraId="56BDBF82" w14:textId="070BEF95"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7392" behindDoc="0" locked="0" layoutInCell="1" allowOverlap="1" wp14:anchorId="3C04B00B" wp14:editId="5379D551">
                <wp:simplePos x="0" y="0"/>
                <wp:positionH relativeFrom="column">
                  <wp:posOffset>1438575</wp:posOffset>
                </wp:positionH>
                <wp:positionV relativeFrom="paragraph">
                  <wp:posOffset>23823</wp:posOffset>
                </wp:positionV>
                <wp:extent cx="0" cy="565150"/>
                <wp:effectExtent l="63500" t="0" r="38100" b="31750"/>
                <wp:wrapNone/>
                <wp:docPr id="609743659" name="Straight Arrow Connector 609743659"/>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D22771C" id="Straight Arrow Connector 609743659" o:spid="_x0000_s1026" type="#_x0000_t32" style="position:absolute;margin-left:113.25pt;margin-top:1.9pt;width:0;height:4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" strokecolor="black [3200]" strokeweight=".5pt">
                <v:stroke endarrow="block" joinstyle="miter"/>
              </v:shape>
            </w:pict>
          </mc:Fallback>
        </mc:AlternateContent>
      </w:r>
    </w:p>
    <w:p w14:paraId="4868BA2A" w14:textId="3FBE731A" w:rsidR="009B2E7D" w:rsidRPr="003076F2" w:rsidRDefault="009B2E7D" w:rsidP="009B2E7D">
      <w:pPr>
        <w:rPr>
          <w:rFonts w:asciiTheme="minorHAnsi" w:hAnsiTheme="minorHAnsi" w:cstheme="minorHAnsi"/>
        </w:rPr>
      </w:pPr>
    </w:p>
    <w:p w14:paraId="74BAB239" w14:textId="37E2BABD" w:rsidR="009B2E7D" w:rsidRPr="003076F2" w:rsidRDefault="009B2E7D" w:rsidP="009B2E7D">
      <w:pPr>
        <w:rPr>
          <w:rFonts w:asciiTheme="minorHAnsi" w:hAnsiTheme="minorHAnsi" w:cstheme="minorHAnsi"/>
        </w:rPr>
      </w:pPr>
    </w:p>
    <w:p w14:paraId="39543429" w14:textId="13415312"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3296" behindDoc="0" locked="0" layoutInCell="1" allowOverlap="1" wp14:anchorId="1D1CBB08" wp14:editId="7CC5565B">
                <wp:simplePos x="0" y="0"/>
                <wp:positionH relativeFrom="column">
                  <wp:posOffset>553643</wp:posOffset>
                </wp:positionH>
                <wp:positionV relativeFrom="paragraph">
                  <wp:posOffset>28456</wp:posOffset>
                </wp:positionV>
                <wp:extent cx="1871345" cy="603114"/>
                <wp:effectExtent l="0" t="0" r="8255" b="6985"/>
                <wp:wrapNone/>
                <wp:docPr id="332913031" name="Rectangle 332913031"/>
                <wp:cNvGraphicFramePr/>
                <a:graphic xmlns:a="http://schemas.openxmlformats.org/drawingml/2006/main">
                  <a:graphicData uri="http://schemas.microsoft.com/office/word/2010/wordprocessingShape">
                    <wps:wsp>
                      <wps:cNvSpPr/>
                      <wps:spPr>
                        <a:xfrm>
                          <a:off x="0" y="0"/>
                          <a:ext cx="1871345" cy="6031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EFAF79" w14:textId="77777777" w:rsidR="00B02913" w:rsidRDefault="00B02913" w:rsidP="00B02913">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D652963" w14:textId="3E81030C" w:rsidR="00B02913" w:rsidRPr="00C70F04" w:rsidRDefault="00B02913" w:rsidP="00C70F04">
                            <w:pPr>
                              <w:pStyle w:val="GLBodytext"/>
                              <w:tabs>
                                <w:tab w:val="left" w:pos="284"/>
                              </w:tabs>
                            </w:pPr>
                            <w:r>
                              <w:rPr>
                                <w:rFonts w:ascii="Arial" w:hAnsi="Arial" w:cs="Arial"/>
                                <w:color w:val="000000" w:themeColor="text1"/>
                                <w:sz w:val="18"/>
                                <w:szCs w:val="20"/>
                              </w:rPr>
                              <w:tab/>
                              <w:t>Citation searching</w:t>
                            </w:r>
                            <w:r w:rsidRPr="00B02913">
                              <w:t xml:space="preserve"> </w:t>
                            </w:r>
                            <w:r>
                              <w:rPr>
                                <w:rFonts w:ascii="Arial" w:hAnsi="Arial" w:cs="Arial"/>
                                <w:color w:val="000000" w:themeColor="text1"/>
                                <w:sz w:val="18"/>
                                <w:szCs w:val="20"/>
                              </w:rPr>
                              <w:t>(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CBB08" id="Rectangle 332913031" o:spid="_x0000_s1030" style="position:absolute;margin-left:43.6pt;margin-top:2.25pt;width:147.35pt;height: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" filled="f" strokecolor="black [3213]" strokeweight="1pt">
                <v:textbox>
                  <w:txbxContent>
                    <w:p w14:paraId="71EFAF79" w14:textId="77777777" w:rsidR="00B02913" w:rsidRDefault="00B02913" w:rsidP="00B02913">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D652963" w14:textId="3E81030C" w:rsidR="00B02913" w:rsidRPr="00C70F04" w:rsidRDefault="00B02913" w:rsidP="00C70F04">
                      <w:pPr>
                        <w:pStyle w:val="GLBodytext"/>
                        <w:tabs>
                          <w:tab w:val="left" w:pos="284"/>
                        </w:tabs>
                      </w:pPr>
                      <w:r>
                        <w:rPr>
                          <w:rFonts w:ascii="Arial" w:hAnsi="Arial" w:cs="Arial"/>
                          <w:color w:val="000000" w:themeColor="text1"/>
                          <w:sz w:val="18"/>
                          <w:szCs w:val="20"/>
                        </w:rPr>
                        <w:tab/>
                      </w:r>
                      <w:r>
                        <w:rPr>
                          <w:rFonts w:ascii="Arial" w:hAnsi="Arial" w:cs="Arial"/>
                          <w:color w:val="000000" w:themeColor="text1"/>
                          <w:sz w:val="18"/>
                          <w:szCs w:val="20"/>
                        </w:rPr>
                        <w:t>Citation searching</w:t>
                      </w:r>
                      <w:r w:rsidRPr="00B02913">
                        <w:t xml:space="preserve"> </w:t>
                      </w:r>
                      <w:r>
                        <w:rPr>
                          <w:rFonts w:ascii="Arial" w:hAnsi="Arial" w:cs="Arial"/>
                          <w:color w:val="000000" w:themeColor="text1"/>
                          <w:sz w:val="18"/>
                          <w:szCs w:val="20"/>
                        </w:rPr>
                        <w:t>(n=3)</w:t>
                      </w:r>
                    </w:p>
                  </w:txbxContent>
                </v:textbox>
              </v:rect>
            </w:pict>
          </mc:Fallback>
        </mc:AlternateContent>
      </w:r>
    </w:p>
    <w:p w14:paraId="6E61E1AF" w14:textId="0B82A614" w:rsidR="009B2E7D" w:rsidRPr="003076F2" w:rsidRDefault="009B2E7D" w:rsidP="009B2E7D">
      <w:pPr>
        <w:rPr>
          <w:rFonts w:asciiTheme="minorHAnsi" w:hAnsiTheme="minorHAnsi" w:cstheme="minorHAnsi"/>
        </w:rPr>
      </w:pPr>
    </w:p>
    <w:p w14:paraId="3C1BD9C8" w14:textId="149A4BCD" w:rsidR="009B2E7D" w:rsidRPr="003076F2" w:rsidRDefault="009B2E7D" w:rsidP="009B2E7D">
      <w:pPr>
        <w:rPr>
          <w:rFonts w:asciiTheme="minorHAnsi" w:hAnsiTheme="minorHAnsi" w:cstheme="minorHAnsi"/>
        </w:rPr>
      </w:pPr>
    </w:p>
    <w:p w14:paraId="137E9404" w14:textId="2E34A64B"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1E7FB929" wp14:editId="0247BAE6">
                <wp:simplePos x="0" y="0"/>
                <wp:positionH relativeFrom="column">
                  <wp:posOffset>1421653</wp:posOffset>
                </wp:positionH>
                <wp:positionV relativeFrom="paragraph">
                  <wp:posOffset>77052</wp:posOffset>
                </wp:positionV>
                <wp:extent cx="0" cy="565604"/>
                <wp:effectExtent l="63500" t="0" r="38100" b="31750"/>
                <wp:wrapNone/>
                <wp:docPr id="7" name="Straight Arrow Connector 7"/>
                <wp:cNvGraphicFramePr/>
                <a:graphic xmlns:a="http://schemas.openxmlformats.org/drawingml/2006/main">
                  <a:graphicData uri="http://schemas.microsoft.com/office/word/2010/wordprocessingShape">
                    <wps:wsp>
                      <wps:cNvCnPr/>
                      <wps:spPr>
                        <a:xfrm>
                          <a:off x="0" y="0"/>
                          <a:ext cx="0" cy="565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FDA863D" id="Straight Arrow Connector 7" o:spid="_x0000_s1026" type="#_x0000_t32" style="position:absolute;margin-left:111.95pt;margin-top:6.05pt;width:0;height:44.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" strokecolor="black [3200]" strokeweight=".5pt">
                <v:stroke endarrow="block" joinstyle="miter"/>
              </v:shape>
            </w:pict>
          </mc:Fallback>
        </mc:AlternateContent>
      </w:r>
    </w:p>
    <w:p w14:paraId="7A01266E" w14:textId="74764D6A" w:rsidR="009B2E7D" w:rsidRPr="003076F2" w:rsidRDefault="009B2E7D" w:rsidP="009B2E7D">
      <w:pPr>
        <w:rPr>
          <w:rFonts w:asciiTheme="minorHAnsi" w:hAnsiTheme="minorHAnsi" w:cstheme="minorHAnsi"/>
        </w:rPr>
      </w:pPr>
    </w:p>
    <w:p w14:paraId="192C4705" w14:textId="44A10F01" w:rsidR="009B2E7D" w:rsidRPr="003076F2" w:rsidRDefault="009B2E7D" w:rsidP="009B2E7D">
      <w:pPr>
        <w:rPr>
          <w:rFonts w:asciiTheme="minorHAnsi" w:hAnsiTheme="minorHAnsi" w:cstheme="minorHAnsi"/>
        </w:rPr>
      </w:pPr>
    </w:p>
    <w:p w14:paraId="52AD446F" w14:textId="37E2D11A"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79F62A6E" wp14:editId="2E077F6E">
                <wp:simplePos x="0" y="0"/>
                <wp:positionH relativeFrom="column">
                  <wp:posOffset>3023758</wp:posOffset>
                </wp:positionH>
                <wp:positionV relativeFrom="paragraph">
                  <wp:posOffset>74135</wp:posOffset>
                </wp:positionV>
                <wp:extent cx="1887220" cy="526415"/>
                <wp:effectExtent l="0" t="0" r="17780" b="26035"/>
                <wp:wrapNone/>
                <wp:docPr id="24" name="Rectangle 2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F405CA" w14:textId="6C91EEFB"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78F0594" w14:textId="05224BFA"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w:t>
                            </w:r>
                            <w:r w:rsidR="00BE7FAC">
                              <w:rPr>
                                <w:rFonts w:ascii="Arial" w:hAnsi="Arial" w:cs="Arial"/>
                                <w:color w:val="000000" w:themeColor="text1"/>
                                <w:sz w:val="18"/>
                                <w:szCs w:val="20"/>
                              </w:rPr>
                              <w:t>08</w:t>
                            </w:r>
                            <w:r w:rsidR="00C93B31">
                              <w:rPr>
                                <w:rFonts w:ascii="Arial" w:hAnsi="Arial" w:cs="Arial"/>
                                <w:color w:val="000000" w:themeColor="text1"/>
                                <w:sz w:val="18"/>
                                <w:szCs w:val="20"/>
                              </w:rPr>
                              <w:t>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62A6E" id="Rectangle 24" o:spid="_x0000_s1031" style="position:absolute;margin-left:238.1pt;margin-top:5.85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O6hgIAAHA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" filled="f" strokecolor="black [3213]" strokeweight="1pt">
                <v:textbox>
                  <w:txbxContent>
                    <w:p w14:paraId="57F405CA" w14:textId="6C91EEFB"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78F0594" w14:textId="05224BFA"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w:t>
                      </w:r>
                      <w:r w:rsidR="00BE7FAC">
                        <w:rPr>
                          <w:rFonts w:ascii="Arial" w:hAnsi="Arial" w:cs="Arial"/>
                          <w:color w:val="000000" w:themeColor="text1"/>
                          <w:sz w:val="18"/>
                          <w:szCs w:val="20"/>
                        </w:rPr>
                        <w:t>08</w:t>
                      </w:r>
                      <w:r w:rsidR="00C93B31">
                        <w:rPr>
                          <w:rFonts w:ascii="Arial" w:hAnsi="Arial" w:cs="Arial"/>
                          <w:color w:val="000000" w:themeColor="text1"/>
                          <w:sz w:val="18"/>
                          <w:szCs w:val="20"/>
                        </w:rPr>
                        <w:t>5</w:t>
                      </w:r>
                      <w:r>
                        <w:rPr>
                          <w:rFonts w:ascii="Arial" w:hAnsi="Arial" w:cs="Arial"/>
                          <w:color w:val="000000" w:themeColor="text1"/>
                          <w:sz w:val="18"/>
                          <w:szCs w:val="20"/>
                        </w:rPr>
                        <w:t>)</w:t>
                      </w:r>
                    </w:p>
                  </w:txbxContent>
                </v:textbox>
              </v:rect>
            </w:pict>
          </mc:Fallback>
        </mc:AlternateContent>
      </w:r>
      <w:r w:rsidR="00AE5B2F" w:rsidRPr="003076F2">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11EFAEBF" wp14:editId="076C60BC">
                <wp:simplePos x="0" y="0"/>
                <wp:positionH relativeFrom="column">
                  <wp:posOffset>522828</wp:posOffset>
                </wp:positionH>
                <wp:positionV relativeFrom="paragraph">
                  <wp:posOffset>79773</wp:posOffset>
                </wp:positionV>
                <wp:extent cx="1902460" cy="526415"/>
                <wp:effectExtent l="0" t="0" r="15240" b="6985"/>
                <wp:wrapNone/>
                <wp:docPr id="16" name="Rectangle 16"/>
                <wp:cNvGraphicFramePr/>
                <a:graphic xmlns:a="http://schemas.openxmlformats.org/drawingml/2006/main">
                  <a:graphicData uri="http://schemas.microsoft.com/office/word/2010/wordprocessingShape">
                    <wps:wsp>
                      <wps:cNvSpPr/>
                      <wps:spPr>
                        <a:xfrm>
                          <a:off x="0" y="0"/>
                          <a:ext cx="1902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2DB37B6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w:t>
                            </w:r>
                            <w:r w:rsidR="00BE7FAC">
                              <w:rPr>
                                <w:rFonts w:ascii="Arial" w:hAnsi="Arial" w:cs="Arial"/>
                                <w:color w:val="000000" w:themeColor="text1"/>
                                <w:sz w:val="18"/>
                                <w:szCs w:val="20"/>
                              </w:rPr>
                              <w:t>1</w:t>
                            </w:r>
                            <w:r w:rsidR="00B02913">
                              <w:rPr>
                                <w:rFonts w:ascii="Arial" w:hAnsi="Arial" w:cs="Arial"/>
                                <w:color w:val="000000" w:themeColor="text1"/>
                                <w:sz w:val="18"/>
                                <w:szCs w:val="20"/>
                              </w:rPr>
                              <w:t>6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FAEBF" id="Rectangle 16" o:spid="_x0000_s1032" style="position:absolute;margin-left:41.15pt;margin-top:6.3pt;width:149.8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" filled="f" strokecolor="black [3213]" strokeweight="1pt">
                <v:textbo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2DB37B6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w:t>
                      </w:r>
                      <w:r w:rsidR="00BE7FAC">
                        <w:rPr>
                          <w:rFonts w:ascii="Arial" w:hAnsi="Arial" w:cs="Arial"/>
                          <w:color w:val="000000" w:themeColor="text1"/>
                          <w:sz w:val="18"/>
                          <w:szCs w:val="20"/>
                        </w:rPr>
                        <w:t>1</w:t>
                      </w:r>
                      <w:r w:rsidR="00B02913">
                        <w:rPr>
                          <w:rFonts w:ascii="Arial" w:hAnsi="Arial" w:cs="Arial"/>
                          <w:color w:val="000000" w:themeColor="text1"/>
                          <w:sz w:val="18"/>
                          <w:szCs w:val="20"/>
                        </w:rPr>
                        <w:t>60</w:t>
                      </w:r>
                      <w:r>
                        <w:rPr>
                          <w:rFonts w:ascii="Arial" w:hAnsi="Arial" w:cs="Arial"/>
                          <w:color w:val="000000" w:themeColor="text1"/>
                          <w:sz w:val="18"/>
                          <w:szCs w:val="20"/>
                        </w:rPr>
                        <w:t>)</w:t>
                      </w:r>
                    </w:p>
                  </w:txbxContent>
                </v:textbox>
              </v:rect>
            </w:pict>
          </mc:Fallback>
        </mc:AlternateContent>
      </w:r>
    </w:p>
    <w:p w14:paraId="5C274A50" w14:textId="5FEAC90B"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11488" behindDoc="0" locked="0" layoutInCell="1" allowOverlap="1" wp14:anchorId="7636D0ED" wp14:editId="37E75F4A">
                <wp:simplePos x="0" y="0"/>
                <wp:positionH relativeFrom="column">
                  <wp:posOffset>2448092</wp:posOffset>
                </wp:positionH>
                <wp:positionV relativeFrom="paragraph">
                  <wp:posOffset>92755</wp:posOffset>
                </wp:positionV>
                <wp:extent cx="572756" cy="45719"/>
                <wp:effectExtent l="0" t="25400" r="37465" b="69215"/>
                <wp:wrapNone/>
                <wp:docPr id="614890872" name="Straight Arrow Connector 614890872"/>
                <wp:cNvGraphicFramePr/>
                <a:graphic xmlns:a="http://schemas.openxmlformats.org/drawingml/2006/main">
                  <a:graphicData uri="http://schemas.microsoft.com/office/word/2010/wordprocessingShape">
                    <wps:wsp>
                      <wps:cNvCnPr/>
                      <wps:spPr>
                        <a:xfrm>
                          <a:off x="0" y="0"/>
                          <a:ext cx="57275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C528937" id="Straight Arrow Connector 614890872" o:spid="_x0000_s1026" type="#_x0000_t32" style="position:absolute;margin-left:192.75pt;margin-top:7.3pt;width:45.1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" strokecolor="black [3200]" strokeweight=".5pt">
                <v:stroke endarrow="block" joinstyle="miter"/>
              </v:shape>
            </w:pict>
          </mc:Fallback>
        </mc:AlternateContent>
      </w:r>
    </w:p>
    <w:p w14:paraId="6A5ABFCB" w14:textId="3A42EEF0" w:rsidR="009B2E7D" w:rsidRPr="003076F2" w:rsidRDefault="009B2E7D" w:rsidP="009B2E7D">
      <w:pPr>
        <w:rPr>
          <w:rFonts w:asciiTheme="minorHAnsi" w:hAnsiTheme="minorHAnsi" w:cstheme="minorHAnsi"/>
        </w:rPr>
      </w:pPr>
    </w:p>
    <w:p w14:paraId="367CBBB1" w14:textId="54735231"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5AFE47EA" wp14:editId="10BF954A">
                <wp:simplePos x="0" y="0"/>
                <wp:positionH relativeFrom="column">
                  <wp:posOffset>1426133</wp:posOffset>
                </wp:positionH>
                <wp:positionV relativeFrom="paragraph">
                  <wp:posOffset>44813</wp:posOffset>
                </wp:positionV>
                <wp:extent cx="0" cy="565150"/>
                <wp:effectExtent l="63500" t="0" r="38100" b="31750"/>
                <wp:wrapNone/>
                <wp:docPr id="18" name="Straight Arrow Connector 18"/>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28776CD" id="Straight Arrow Connector 18" o:spid="_x0000_s1026" type="#_x0000_t32" style="position:absolute;margin-left:112.3pt;margin-top:3.55pt;width:0;height:4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" strokecolor="black [3200]" strokeweight=".5pt">
                <v:stroke endarrow="block" joinstyle="miter"/>
              </v:shape>
            </w:pict>
          </mc:Fallback>
        </mc:AlternateContent>
      </w:r>
    </w:p>
    <w:p w14:paraId="6A39532F" w14:textId="5E72DA06" w:rsidR="009B2E7D" w:rsidRPr="003076F2" w:rsidRDefault="00A90A67"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5344" behindDoc="0" locked="0" layoutInCell="1" allowOverlap="1" wp14:anchorId="7D6C4969" wp14:editId="0D3417C1">
                <wp:simplePos x="0" y="0"/>
                <wp:positionH relativeFrom="column">
                  <wp:posOffset>3027359</wp:posOffset>
                </wp:positionH>
                <wp:positionV relativeFrom="paragraph">
                  <wp:posOffset>186055</wp:posOffset>
                </wp:positionV>
                <wp:extent cx="2644140" cy="946150"/>
                <wp:effectExtent l="0" t="0" r="10160" b="19050"/>
                <wp:wrapNone/>
                <wp:docPr id="33" name="Rectangle 33"/>
                <wp:cNvGraphicFramePr/>
                <a:graphic xmlns:a="http://schemas.openxmlformats.org/drawingml/2006/main">
                  <a:graphicData uri="http://schemas.microsoft.com/office/word/2010/wordprocessingShape">
                    <wps:wsp>
                      <wps:cNvSpPr/>
                      <wps:spPr>
                        <a:xfrm>
                          <a:off x="0" y="0"/>
                          <a:ext cx="2644140" cy="946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115752E" w14:textId="701625BF"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Study Design (n = 1</w:t>
                            </w:r>
                            <w:r w:rsidR="00C61063">
                              <w:rPr>
                                <w:rFonts w:ascii="Arial" w:hAnsi="Arial" w:cs="Arial"/>
                                <w:color w:val="000000" w:themeColor="text1"/>
                                <w:sz w:val="18"/>
                                <w:szCs w:val="20"/>
                              </w:rPr>
                              <w:t>2</w:t>
                            </w:r>
                            <w:r>
                              <w:rPr>
                                <w:rFonts w:ascii="Arial" w:hAnsi="Arial" w:cs="Arial"/>
                                <w:color w:val="000000" w:themeColor="text1"/>
                                <w:sz w:val="18"/>
                                <w:szCs w:val="20"/>
                              </w:rPr>
                              <w:t>)</w:t>
                            </w:r>
                          </w:p>
                          <w:p w14:paraId="2F3D12F8" w14:textId="77777777"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Population (n = 10)</w:t>
                            </w:r>
                          </w:p>
                          <w:p w14:paraId="550D82D8" w14:textId="0984C760"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 xml:space="preserve">Wrong Phenomena of interest (n = </w:t>
                            </w:r>
                            <w:r w:rsidR="00C61063">
                              <w:rPr>
                                <w:rFonts w:ascii="Arial" w:hAnsi="Arial" w:cs="Arial"/>
                                <w:color w:val="000000" w:themeColor="text1"/>
                                <w:sz w:val="18"/>
                                <w:szCs w:val="20"/>
                              </w:rPr>
                              <w:t>34</w:t>
                            </w:r>
                            <w:r>
                              <w:rPr>
                                <w:rFonts w:ascii="Arial" w:hAnsi="Arial" w:cs="Arial"/>
                                <w:color w:val="000000" w:themeColor="text1"/>
                                <w:sz w:val="18"/>
                                <w:szCs w:val="20"/>
                              </w:rPr>
                              <w:t>)</w:t>
                            </w:r>
                          </w:p>
                          <w:p w14:paraId="02617A24" w14:textId="77777777" w:rsidR="00A90A67" w:rsidRPr="00560609"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Context (n =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C4969" id="Rectangle 33" o:spid="_x0000_s1033" style="position:absolute;margin-left:238.35pt;margin-top:14.65pt;width:208.2pt;height:7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" filled="f" strokecolor="black [3213]" strokeweight="1pt">
                <v:textbo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115752E" w14:textId="701625BF"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Study Design (n = 1</w:t>
                      </w:r>
                      <w:r w:rsidR="00C61063">
                        <w:rPr>
                          <w:rFonts w:ascii="Arial" w:hAnsi="Arial" w:cs="Arial"/>
                          <w:color w:val="000000" w:themeColor="text1"/>
                          <w:sz w:val="18"/>
                          <w:szCs w:val="20"/>
                        </w:rPr>
                        <w:t>2</w:t>
                      </w:r>
                      <w:r>
                        <w:rPr>
                          <w:rFonts w:ascii="Arial" w:hAnsi="Arial" w:cs="Arial"/>
                          <w:color w:val="000000" w:themeColor="text1"/>
                          <w:sz w:val="18"/>
                          <w:szCs w:val="20"/>
                        </w:rPr>
                        <w:t>)</w:t>
                      </w:r>
                    </w:p>
                    <w:p w14:paraId="2F3D12F8" w14:textId="77777777"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Population (n = 10)</w:t>
                      </w:r>
                    </w:p>
                    <w:p w14:paraId="550D82D8" w14:textId="0984C760" w:rsidR="00A90A67"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 xml:space="preserve">Wrong Phenomena of interest (n = </w:t>
                      </w:r>
                      <w:r w:rsidR="00C61063">
                        <w:rPr>
                          <w:rFonts w:ascii="Arial" w:hAnsi="Arial" w:cs="Arial"/>
                          <w:color w:val="000000" w:themeColor="text1"/>
                          <w:sz w:val="18"/>
                          <w:szCs w:val="20"/>
                        </w:rPr>
                        <w:t>34</w:t>
                      </w:r>
                      <w:r>
                        <w:rPr>
                          <w:rFonts w:ascii="Arial" w:hAnsi="Arial" w:cs="Arial"/>
                          <w:color w:val="000000" w:themeColor="text1"/>
                          <w:sz w:val="18"/>
                          <w:szCs w:val="20"/>
                        </w:rPr>
                        <w:t>)</w:t>
                      </w:r>
                    </w:p>
                    <w:p w14:paraId="02617A24" w14:textId="77777777" w:rsidR="00A90A67" w:rsidRPr="00560609" w:rsidRDefault="00A90A67" w:rsidP="00A90A67">
                      <w:pPr>
                        <w:ind w:left="284"/>
                        <w:rPr>
                          <w:rFonts w:ascii="Arial" w:hAnsi="Arial" w:cs="Arial"/>
                          <w:color w:val="000000" w:themeColor="text1"/>
                          <w:sz w:val="18"/>
                          <w:szCs w:val="20"/>
                        </w:rPr>
                      </w:pPr>
                      <w:r>
                        <w:rPr>
                          <w:rFonts w:ascii="Arial" w:hAnsi="Arial" w:cs="Arial"/>
                          <w:color w:val="000000" w:themeColor="text1"/>
                          <w:sz w:val="18"/>
                          <w:szCs w:val="20"/>
                        </w:rPr>
                        <w:t>Wrong Context (n = 6)</w:t>
                      </w:r>
                    </w:p>
                  </w:txbxContent>
                </v:textbox>
              </v:rect>
            </w:pict>
          </mc:Fallback>
        </mc:AlternateContent>
      </w:r>
    </w:p>
    <w:p w14:paraId="343922C4" w14:textId="27AF650F" w:rsidR="009B2E7D" w:rsidRPr="003076F2" w:rsidRDefault="009B2E7D" w:rsidP="009B2E7D">
      <w:pPr>
        <w:rPr>
          <w:rFonts w:asciiTheme="minorHAnsi" w:hAnsiTheme="minorHAnsi" w:cstheme="minorHAnsi"/>
        </w:rPr>
      </w:pPr>
    </w:p>
    <w:p w14:paraId="0EF79A3D" w14:textId="763F2EA5"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13536" behindDoc="0" locked="0" layoutInCell="1" allowOverlap="1" wp14:anchorId="1CFE700C" wp14:editId="5CB8326F">
                <wp:simplePos x="0" y="0"/>
                <wp:positionH relativeFrom="column">
                  <wp:posOffset>2458546</wp:posOffset>
                </wp:positionH>
                <wp:positionV relativeFrom="paragraph">
                  <wp:posOffset>167661</wp:posOffset>
                </wp:positionV>
                <wp:extent cx="572756" cy="45719"/>
                <wp:effectExtent l="0" t="25400" r="37465" b="69215"/>
                <wp:wrapNone/>
                <wp:docPr id="1222778528" name="Straight Arrow Connector 1222778528"/>
                <wp:cNvGraphicFramePr/>
                <a:graphic xmlns:a="http://schemas.openxmlformats.org/drawingml/2006/main">
                  <a:graphicData uri="http://schemas.microsoft.com/office/word/2010/wordprocessingShape">
                    <wps:wsp>
                      <wps:cNvCnPr/>
                      <wps:spPr>
                        <a:xfrm>
                          <a:off x="0" y="0"/>
                          <a:ext cx="57275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48D6FAC" id="Straight Arrow Connector 1222778528" o:spid="_x0000_s1026" type="#_x0000_t32" style="position:absolute;margin-left:193.6pt;margin-top:13.2pt;width:45.1pt;height:3.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" strokecolor="black [3200]" strokeweight=".5pt">
                <v:stroke endarrow="block" joinstyle="miter"/>
              </v:shape>
            </w:pict>
          </mc:Fallback>
        </mc:AlternateContent>
      </w:r>
      <w:r w:rsidR="004F2069" w:rsidRPr="003076F2">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229D0782" wp14:editId="579EE8EE">
                <wp:simplePos x="0" y="0"/>
                <wp:positionH relativeFrom="column">
                  <wp:posOffset>547370</wp:posOffset>
                </wp:positionH>
                <wp:positionV relativeFrom="paragraph">
                  <wp:posOffset>50898</wp:posOffset>
                </wp:positionV>
                <wp:extent cx="1885406" cy="526415"/>
                <wp:effectExtent l="0" t="0" r="6985" b="6985"/>
                <wp:wrapNone/>
                <wp:docPr id="8" name="Rectangle 8"/>
                <wp:cNvGraphicFramePr/>
                <a:graphic xmlns:a="http://schemas.openxmlformats.org/drawingml/2006/main">
                  <a:graphicData uri="http://schemas.microsoft.com/office/word/2010/wordprocessingShape">
                    <wps:wsp>
                      <wps:cNvSpPr/>
                      <wps:spPr>
                        <a:xfrm>
                          <a:off x="0" y="0"/>
                          <a:ext cx="1885406"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6D3AE32F"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7</w:t>
                            </w:r>
                            <w:r w:rsidR="00C93B31">
                              <w:rPr>
                                <w:rFonts w:ascii="Arial" w:hAnsi="Arial" w:cs="Arial"/>
                                <w:color w:val="000000" w:themeColor="text1"/>
                                <w:sz w:val="18"/>
                                <w:szCs w:val="20"/>
                              </w:rPr>
                              <w:t>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D0782" id="Rectangle 8" o:spid="_x0000_s1034" style="position:absolute;margin-left:43.1pt;margin-top:4pt;width:148.45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" filled="f" strokecolor="black [3213]" strokeweight="1pt">
                <v:textbo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6D3AE32F"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7</w:t>
                      </w:r>
                      <w:r w:rsidR="00C93B31">
                        <w:rPr>
                          <w:rFonts w:ascii="Arial" w:hAnsi="Arial" w:cs="Arial"/>
                          <w:color w:val="000000" w:themeColor="text1"/>
                          <w:sz w:val="18"/>
                          <w:szCs w:val="20"/>
                        </w:rPr>
                        <w:t>5</w:t>
                      </w:r>
                      <w:r>
                        <w:rPr>
                          <w:rFonts w:ascii="Arial" w:hAnsi="Arial" w:cs="Arial"/>
                          <w:color w:val="000000" w:themeColor="text1"/>
                          <w:sz w:val="18"/>
                          <w:szCs w:val="20"/>
                        </w:rPr>
                        <w:t>)</w:t>
                      </w:r>
                    </w:p>
                  </w:txbxContent>
                </v:textbox>
              </v:rect>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5B1294B1" wp14:editId="7A29FBCA">
                <wp:simplePos x="0" y="0"/>
                <wp:positionH relativeFrom="column">
                  <wp:posOffset>-818515</wp:posOffset>
                </wp:positionH>
                <wp:positionV relativeFrom="paragraph">
                  <wp:posOffset>128905</wp:posOffset>
                </wp:positionV>
                <wp:extent cx="2113915" cy="262890"/>
                <wp:effectExtent l="0" t="1587"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1139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94B1" id="Flowchart: Alternate Process 32" o:spid="_x0000_s1035" type="#_x0000_t176" style="position:absolute;margin-left:-64.45pt;margin-top:10.15pt;width:166.4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" fillcolor="#9cc2e5 [1944]" strokecolor="black [3213]" strokeweight="1pt">
                <v:textbo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v:textbox>
              </v:shape>
            </w:pict>
          </mc:Fallback>
        </mc:AlternateContent>
      </w:r>
    </w:p>
    <w:p w14:paraId="4BE4D241" w14:textId="69B4981C" w:rsidR="009B2E7D" w:rsidRPr="003076F2" w:rsidRDefault="009B2E7D" w:rsidP="009B2E7D">
      <w:pPr>
        <w:rPr>
          <w:rFonts w:asciiTheme="minorHAnsi" w:hAnsiTheme="minorHAnsi" w:cstheme="minorHAnsi"/>
        </w:rPr>
      </w:pPr>
    </w:p>
    <w:p w14:paraId="2462D504" w14:textId="71967C1A" w:rsidR="009B2E7D" w:rsidRPr="003076F2" w:rsidRDefault="009B2E7D" w:rsidP="009B2E7D">
      <w:pPr>
        <w:rPr>
          <w:rFonts w:asciiTheme="minorHAnsi" w:hAnsiTheme="minorHAnsi" w:cstheme="minorHAnsi"/>
        </w:rPr>
      </w:pPr>
    </w:p>
    <w:p w14:paraId="7E92C647" w14:textId="2C4BDD01" w:rsidR="009B2E7D" w:rsidRPr="003076F2" w:rsidRDefault="00CD4FE9"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95104" behindDoc="0" locked="0" layoutInCell="1" allowOverlap="1" wp14:anchorId="4E6AFC8D" wp14:editId="088A2CF2">
                <wp:simplePos x="0" y="0"/>
                <wp:positionH relativeFrom="column">
                  <wp:posOffset>1440180</wp:posOffset>
                </wp:positionH>
                <wp:positionV relativeFrom="paragraph">
                  <wp:posOffset>13970</wp:posOffset>
                </wp:positionV>
                <wp:extent cx="0" cy="565150"/>
                <wp:effectExtent l="63500" t="0" r="38100" b="31750"/>
                <wp:wrapNone/>
                <wp:docPr id="10" name="Straight Arrow Connector 10"/>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CC9D39A" id="Straight Arrow Connector 10" o:spid="_x0000_s1026" type="#_x0000_t32" style="position:absolute;margin-left:113.4pt;margin-top:1.1pt;width:0;height:44.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" strokecolor="black [3200]" strokeweight=".5pt">
                <v:stroke endarrow="block" joinstyle="miter"/>
              </v:shape>
            </w:pict>
          </mc:Fallback>
        </mc:AlternateContent>
      </w:r>
    </w:p>
    <w:p w14:paraId="5FCD8B1A" w14:textId="113F8CB6" w:rsidR="009B2E7D" w:rsidRPr="003076F2" w:rsidRDefault="009B2E7D" w:rsidP="009B2E7D">
      <w:pPr>
        <w:rPr>
          <w:rFonts w:asciiTheme="minorHAnsi" w:hAnsiTheme="minorHAnsi" w:cstheme="minorHAnsi"/>
        </w:rPr>
      </w:pPr>
    </w:p>
    <w:p w14:paraId="6B5E4147" w14:textId="19B5BE91" w:rsidR="009B2E7D" w:rsidRPr="003076F2" w:rsidRDefault="009B2E7D" w:rsidP="009B2E7D">
      <w:pPr>
        <w:rPr>
          <w:rFonts w:asciiTheme="minorHAnsi" w:hAnsiTheme="minorHAnsi" w:cstheme="minorHAnsi"/>
        </w:rPr>
      </w:pPr>
    </w:p>
    <w:p w14:paraId="19FB4305" w14:textId="14B66FDA"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1248" behindDoc="0" locked="0" layoutInCell="1" allowOverlap="1" wp14:anchorId="308FB0CD" wp14:editId="7C83711B">
                <wp:simplePos x="0" y="0"/>
                <wp:positionH relativeFrom="column">
                  <wp:posOffset>524510</wp:posOffset>
                </wp:positionH>
                <wp:positionV relativeFrom="paragraph">
                  <wp:posOffset>42438</wp:posOffset>
                </wp:positionV>
                <wp:extent cx="1887220" cy="526415"/>
                <wp:effectExtent l="0" t="0" r="17780" b="26035"/>
                <wp:wrapNone/>
                <wp:docPr id="21" name="Rectangle 2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31D71DDF"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C61063">
                              <w:rPr>
                                <w:rFonts w:ascii="Arial" w:hAnsi="Arial" w:cs="Arial"/>
                                <w:color w:val="000000" w:themeColor="text1"/>
                                <w:sz w:val="18"/>
                                <w:szCs w:val="20"/>
                              </w:rPr>
                              <w:t>1</w:t>
                            </w:r>
                            <w:r w:rsidR="00C93B31">
                              <w:rPr>
                                <w:rFonts w:ascii="Arial" w:hAnsi="Arial" w:cs="Arial"/>
                                <w:color w:val="000000" w:themeColor="text1"/>
                                <w:sz w:val="18"/>
                                <w:szCs w:val="20"/>
                              </w:rPr>
                              <w:t>3</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FB0CD" id="Rectangle 21" o:spid="_x0000_s1036" style="position:absolute;margin-left:41.3pt;margin-top:3.35pt;width:148.6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5Mq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" filled="f" strokecolor="black [3213]" strokeweight="1pt">
                <v:textbo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31D71DDF"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C61063">
                        <w:rPr>
                          <w:rFonts w:ascii="Arial" w:hAnsi="Arial" w:cs="Arial"/>
                          <w:color w:val="000000" w:themeColor="text1"/>
                          <w:sz w:val="18"/>
                          <w:szCs w:val="20"/>
                        </w:rPr>
                        <w:t>1</w:t>
                      </w:r>
                      <w:r w:rsidR="00C93B31">
                        <w:rPr>
                          <w:rFonts w:ascii="Arial" w:hAnsi="Arial" w:cs="Arial"/>
                          <w:color w:val="000000" w:themeColor="text1"/>
                          <w:sz w:val="18"/>
                          <w:szCs w:val="20"/>
                        </w:rPr>
                        <w:t>3</w:t>
                      </w:r>
                      <w:r>
                        <w:rPr>
                          <w:rFonts w:ascii="Arial" w:hAnsi="Arial" w:cs="Arial"/>
                          <w:color w:val="000000" w:themeColor="text1"/>
                          <w:sz w:val="18"/>
                          <w:szCs w:val="20"/>
                        </w:rPr>
                        <w:t>)</w:t>
                      </w:r>
                    </w:p>
                  </w:txbxContent>
                </v:textbox>
              </v:rect>
            </w:pict>
          </mc:Fallback>
        </mc:AlternateContent>
      </w:r>
      <w:r w:rsidR="00BE7FAC" w:rsidRPr="003076F2">
        <w:rPr>
          <w:rFonts w:asciiTheme="minorHAnsi" w:hAnsiTheme="minorHAnsi" w:cstheme="minorHAnsi"/>
          <w:noProof/>
        </w:rPr>
        <mc:AlternateContent>
          <mc:Choice Requires="wps">
            <w:drawing>
              <wp:anchor distT="0" distB="0" distL="114300" distR="114300" simplePos="0" relativeHeight="251693056" behindDoc="0" locked="0" layoutInCell="1" allowOverlap="1" wp14:anchorId="3F86AAEB" wp14:editId="534997CC">
                <wp:simplePos x="0" y="0"/>
                <wp:positionH relativeFrom="column">
                  <wp:posOffset>2998860</wp:posOffset>
                </wp:positionH>
                <wp:positionV relativeFrom="paragraph">
                  <wp:posOffset>89535</wp:posOffset>
                </wp:positionV>
                <wp:extent cx="2268415" cy="564204"/>
                <wp:effectExtent l="0" t="0" r="17780" b="7620"/>
                <wp:wrapNone/>
                <wp:docPr id="2" name="Rectangle 2"/>
                <wp:cNvGraphicFramePr/>
                <a:graphic xmlns:a="http://schemas.openxmlformats.org/drawingml/2006/main">
                  <a:graphicData uri="http://schemas.microsoft.com/office/word/2010/wordprocessingShape">
                    <wps:wsp>
                      <wps:cNvSpPr/>
                      <wps:spPr>
                        <a:xfrm>
                          <a:off x="0" y="0"/>
                          <a:ext cx="2268415" cy="5642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16D1F01B" w14:textId="706F3340" w:rsidR="000F5AB1" w:rsidRDefault="00EB21CB" w:rsidP="00EB21CB">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8A7588">
                              <w:rPr>
                                <w:rFonts w:ascii="Arial" w:hAnsi="Arial" w:cs="Arial"/>
                                <w:color w:val="000000" w:themeColor="text1"/>
                                <w:sz w:val="18"/>
                                <w:szCs w:val="20"/>
                              </w:rPr>
                              <w:t>1</w:t>
                            </w:r>
                            <w:r w:rsidR="000F5AB1">
                              <w:rPr>
                                <w:rFonts w:ascii="Arial" w:hAnsi="Arial" w:cs="Arial"/>
                                <w:color w:val="000000" w:themeColor="text1"/>
                                <w:sz w:val="18"/>
                                <w:szCs w:val="20"/>
                              </w:rPr>
                              <w:t>)</w:t>
                            </w:r>
                          </w:p>
                          <w:p w14:paraId="6ECABEFB" w14:textId="33EA35B5" w:rsidR="003C604B" w:rsidRPr="003C604B" w:rsidRDefault="00B4543A" w:rsidP="003C604B">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 xml:space="preserve">Low </w:t>
                            </w:r>
                            <w:r w:rsidR="00A65241">
                              <w:rPr>
                                <w:rFonts w:ascii="Arial" w:hAnsi="Arial" w:cs="Arial"/>
                                <w:color w:val="000000" w:themeColor="text1"/>
                                <w:sz w:val="18"/>
                                <w:szCs w:val="20"/>
                              </w:rPr>
                              <w:t xml:space="preserve">review </w:t>
                            </w:r>
                            <w:r>
                              <w:rPr>
                                <w:rFonts w:ascii="Arial" w:hAnsi="Arial" w:cs="Arial"/>
                                <w:color w:val="000000" w:themeColor="text1"/>
                                <w:sz w:val="18"/>
                                <w:szCs w:val="20"/>
                              </w:rPr>
                              <w:t>quality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6AAEB" id="Rectangle 2" o:spid="_x0000_s1037" style="position:absolute;margin-left:236.15pt;margin-top:7.05pt;width:178.6pt;height:4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" filled="f" strokecolor="black [3213]" strokeweight="1pt">
                <v:textbo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16D1F01B" w14:textId="706F3340" w:rsidR="000F5AB1" w:rsidRDefault="00EB21CB" w:rsidP="00EB21CB">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8A7588">
                        <w:rPr>
                          <w:rFonts w:ascii="Arial" w:hAnsi="Arial" w:cs="Arial"/>
                          <w:color w:val="000000" w:themeColor="text1"/>
                          <w:sz w:val="18"/>
                          <w:szCs w:val="20"/>
                        </w:rPr>
                        <w:t>1</w:t>
                      </w:r>
                      <w:r w:rsidR="000F5AB1">
                        <w:rPr>
                          <w:rFonts w:ascii="Arial" w:hAnsi="Arial" w:cs="Arial"/>
                          <w:color w:val="000000" w:themeColor="text1"/>
                          <w:sz w:val="18"/>
                          <w:szCs w:val="20"/>
                        </w:rPr>
                        <w:t>)</w:t>
                      </w:r>
                    </w:p>
                    <w:p w14:paraId="6ECABEFB" w14:textId="33EA35B5" w:rsidR="003C604B" w:rsidRPr="003C604B" w:rsidRDefault="00B4543A" w:rsidP="003C604B">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 xml:space="preserve">Low </w:t>
                      </w:r>
                      <w:r w:rsidR="00A65241">
                        <w:rPr>
                          <w:rFonts w:ascii="Arial" w:hAnsi="Arial" w:cs="Arial"/>
                          <w:color w:val="000000" w:themeColor="text1"/>
                          <w:sz w:val="18"/>
                          <w:szCs w:val="20"/>
                        </w:rPr>
                        <w:t xml:space="preserve">review </w:t>
                      </w:r>
                      <w:r>
                        <w:rPr>
                          <w:rFonts w:ascii="Arial" w:hAnsi="Arial" w:cs="Arial"/>
                          <w:color w:val="000000" w:themeColor="text1"/>
                          <w:sz w:val="18"/>
                          <w:szCs w:val="20"/>
                        </w:rPr>
                        <w:t>quality (n = 2)</w:t>
                      </w:r>
                    </w:p>
                  </w:txbxContent>
                </v:textbox>
              </v:rect>
            </w:pict>
          </mc:Fallback>
        </mc:AlternateContent>
      </w:r>
    </w:p>
    <w:p w14:paraId="5746E4F7" w14:textId="6FAAF828"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15584" behindDoc="0" locked="0" layoutInCell="1" allowOverlap="1" wp14:anchorId="11D0AE17" wp14:editId="2DC22E27">
                <wp:simplePos x="0" y="0"/>
                <wp:positionH relativeFrom="column">
                  <wp:posOffset>2415630</wp:posOffset>
                </wp:positionH>
                <wp:positionV relativeFrom="paragraph">
                  <wp:posOffset>19271</wp:posOffset>
                </wp:positionV>
                <wp:extent cx="572756" cy="45719"/>
                <wp:effectExtent l="0" t="25400" r="37465" b="69215"/>
                <wp:wrapNone/>
                <wp:docPr id="1865359854" name="Straight Arrow Connector 1865359854"/>
                <wp:cNvGraphicFramePr/>
                <a:graphic xmlns:a="http://schemas.openxmlformats.org/drawingml/2006/main">
                  <a:graphicData uri="http://schemas.microsoft.com/office/word/2010/wordprocessingShape">
                    <wps:wsp>
                      <wps:cNvCnPr/>
                      <wps:spPr>
                        <a:xfrm>
                          <a:off x="0" y="0"/>
                          <a:ext cx="57275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2E990B2" id="Straight Arrow Connector 1865359854" o:spid="_x0000_s1026" type="#_x0000_t32" style="position:absolute;margin-left:190.2pt;margin-top:1.5pt;width:45.1pt;height:3.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" strokecolor="black [3200]" strokeweight=".5pt">
                <v:stroke endarrow="block" joinstyle="miter"/>
              </v:shape>
            </w:pict>
          </mc:Fallback>
        </mc:AlternateContent>
      </w:r>
    </w:p>
    <w:p w14:paraId="55CAC2E0" w14:textId="4ABCDA5C"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97152" behindDoc="0" locked="0" layoutInCell="1" allowOverlap="1" wp14:anchorId="1AA6EBA5" wp14:editId="64AC0525">
                <wp:simplePos x="0" y="0"/>
                <wp:positionH relativeFrom="column">
                  <wp:posOffset>1448958</wp:posOffset>
                </wp:positionH>
                <wp:positionV relativeFrom="paragraph">
                  <wp:posOffset>194770</wp:posOffset>
                </wp:positionV>
                <wp:extent cx="0" cy="565150"/>
                <wp:effectExtent l="63500" t="0" r="38100" b="31750"/>
                <wp:wrapNone/>
                <wp:docPr id="12" name="Straight Arrow Connector 12"/>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93E019E" id="Straight Arrow Connector 12" o:spid="_x0000_s1026" type="#_x0000_t32" style="position:absolute;margin-left:114.1pt;margin-top:15.35pt;width:0;height:44.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" strokecolor="black [3200]" strokeweight=".5pt">
                <v:stroke endarrow="block" joinstyle="miter"/>
              </v:shape>
            </w:pict>
          </mc:Fallback>
        </mc:AlternateContent>
      </w:r>
    </w:p>
    <w:p w14:paraId="5EA301D6" w14:textId="36E00216" w:rsidR="009B2E7D" w:rsidRPr="003076F2" w:rsidRDefault="009B2E7D" w:rsidP="009B2E7D">
      <w:pPr>
        <w:rPr>
          <w:rFonts w:asciiTheme="minorHAnsi" w:hAnsiTheme="minorHAnsi" w:cstheme="minorHAnsi"/>
        </w:rPr>
      </w:pPr>
    </w:p>
    <w:p w14:paraId="2E8A4F40" w14:textId="22D66DAD" w:rsidR="009B2E7D" w:rsidRPr="003076F2" w:rsidRDefault="009B2E7D" w:rsidP="009B2E7D">
      <w:pPr>
        <w:rPr>
          <w:rFonts w:asciiTheme="minorHAnsi" w:hAnsiTheme="minorHAnsi" w:cstheme="minorHAnsi"/>
        </w:rPr>
      </w:pPr>
    </w:p>
    <w:p w14:paraId="0B0F224B" w14:textId="2F032B56" w:rsidR="009B2E7D" w:rsidRPr="003076F2" w:rsidRDefault="009B2E7D" w:rsidP="009B2E7D">
      <w:pPr>
        <w:rPr>
          <w:rFonts w:asciiTheme="minorHAnsi" w:hAnsiTheme="minorHAnsi" w:cstheme="minorHAnsi"/>
        </w:rPr>
      </w:pPr>
    </w:p>
    <w:p w14:paraId="5EA35B21" w14:textId="4A519E3E"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17BA3DB4" wp14:editId="6399B6F5">
                <wp:simplePos x="0" y="0"/>
                <wp:positionH relativeFrom="column">
                  <wp:posOffset>-145415</wp:posOffset>
                </wp:positionH>
                <wp:positionV relativeFrom="paragraph">
                  <wp:posOffset>215900</wp:posOffset>
                </wp:positionV>
                <wp:extent cx="763905" cy="262890"/>
                <wp:effectExtent l="2858" t="0" r="20002" b="20003"/>
                <wp:wrapNone/>
                <wp:docPr id="34"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A3DB4" id="Flowchart: Alternate Process 33" o:spid="_x0000_s1038" type="#_x0000_t176" style="position:absolute;margin-left:-11.45pt;margin-top:17pt;width:60.1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" fillcolor="#9cc2e5 [1944]" strokecolor="black [3213]" strokeweight="1pt">
                <v:textbo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6DF3174F" wp14:editId="5D09E0A0">
                <wp:simplePos x="0" y="0"/>
                <wp:positionH relativeFrom="column">
                  <wp:posOffset>522605</wp:posOffset>
                </wp:positionH>
                <wp:positionV relativeFrom="paragraph">
                  <wp:posOffset>12149</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6E69C2FD"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385CFB">
                              <w:rPr>
                                <w:rFonts w:ascii="Arial" w:hAnsi="Arial" w:cs="Arial"/>
                                <w:color w:val="000000" w:themeColor="text1"/>
                                <w:sz w:val="18"/>
                                <w:szCs w:val="20"/>
                              </w:rPr>
                              <w:t>1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F3174F" id="Rectangle 13" o:spid="_x0000_s1039" style="position:absolute;margin-left:41.15pt;margin-top:.95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" filled="f" strokecolor="black [3213]" strokeweight="1pt">
                <v:textbo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6E69C2FD"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385CFB">
                        <w:rPr>
                          <w:rFonts w:ascii="Arial" w:hAnsi="Arial" w:cs="Arial"/>
                          <w:color w:val="000000" w:themeColor="text1"/>
                          <w:sz w:val="18"/>
                          <w:szCs w:val="20"/>
                        </w:rPr>
                        <w:t>10</w:t>
                      </w:r>
                      <w:r>
                        <w:rPr>
                          <w:rFonts w:ascii="Arial" w:hAnsi="Arial" w:cs="Arial"/>
                          <w:color w:val="000000" w:themeColor="text1"/>
                          <w:sz w:val="18"/>
                          <w:szCs w:val="20"/>
                        </w:rPr>
                        <w:t>)</w:t>
                      </w:r>
                    </w:p>
                  </w:txbxContent>
                </v:textbox>
              </v:rect>
            </w:pict>
          </mc:Fallback>
        </mc:AlternateContent>
      </w:r>
    </w:p>
    <w:p w14:paraId="5AB5742A" w14:textId="6B2D7796" w:rsidR="00CD4FE9" w:rsidRPr="003076F2" w:rsidRDefault="00CD4FE9" w:rsidP="009B2E7D">
      <w:pPr>
        <w:rPr>
          <w:rFonts w:asciiTheme="minorHAnsi" w:hAnsiTheme="minorHAnsi" w:cstheme="minorHAnsi"/>
        </w:rPr>
      </w:pPr>
    </w:p>
    <w:p w14:paraId="077349A8" w14:textId="6CDD734B" w:rsidR="00CD4FE9" w:rsidRPr="003076F2" w:rsidRDefault="00CD4FE9" w:rsidP="009B2E7D">
      <w:pPr>
        <w:rPr>
          <w:rFonts w:asciiTheme="minorHAnsi" w:hAnsiTheme="minorHAnsi" w:cstheme="minorHAnsi"/>
        </w:rPr>
      </w:pPr>
    </w:p>
    <w:p w14:paraId="069CE61B" w14:textId="4C3455FA" w:rsidR="00CD4FE9" w:rsidRPr="003076F2" w:rsidRDefault="00CD4FE9" w:rsidP="009B2E7D">
      <w:pPr>
        <w:rPr>
          <w:rFonts w:asciiTheme="minorHAnsi" w:hAnsiTheme="minorHAnsi" w:cstheme="minorHAnsi"/>
        </w:rPr>
      </w:pPr>
    </w:p>
    <w:p w14:paraId="0ED32C31" w14:textId="77777777" w:rsidR="00CD4FE9" w:rsidRPr="003076F2" w:rsidRDefault="00CD4FE9" w:rsidP="009B2E7D">
      <w:pPr>
        <w:rPr>
          <w:rFonts w:asciiTheme="minorHAnsi" w:hAnsiTheme="minorHAnsi" w:cstheme="minorHAnsi"/>
        </w:rPr>
      </w:pPr>
    </w:p>
    <w:p w14:paraId="09CC14D1" w14:textId="77777777" w:rsidR="00CD4FE9" w:rsidRPr="003076F2" w:rsidRDefault="00CD4FE9" w:rsidP="00AE5291">
      <w:pPr>
        <w:pStyle w:val="GLFootnotetext"/>
      </w:pPr>
    </w:p>
    <w:p w14:paraId="319D4383" w14:textId="130A3626" w:rsidR="00A273A4" w:rsidRPr="003076F2" w:rsidRDefault="00A273A4" w:rsidP="00AE5291">
      <w:pPr>
        <w:pStyle w:val="GLFootnotetext"/>
      </w:pPr>
      <w:r w:rsidRPr="003076F2">
        <w:t>* searches excluded Medline records</w:t>
      </w:r>
    </w:p>
    <w:p w14:paraId="3BEBF08F" w14:textId="77777777" w:rsidR="009B2E7D" w:rsidRPr="003076F2" w:rsidRDefault="009B2E7D" w:rsidP="009B2E7D">
      <w:pPr>
        <w:pStyle w:val="CommentText"/>
        <w:rPr>
          <w:rFonts w:asciiTheme="minorHAnsi" w:hAnsiTheme="minorHAnsi" w:cstheme="minorHAnsi"/>
        </w:rPr>
      </w:pPr>
    </w:p>
    <w:p w14:paraId="0B1E86D9" w14:textId="07AAD4D6" w:rsidR="009B2E7D" w:rsidRPr="003076F2" w:rsidRDefault="009B2E7D" w:rsidP="001C7A9B">
      <w:pPr>
        <w:pStyle w:val="GLTableheading"/>
        <w:framePr w:wrap="around"/>
        <w:sectPr w:rsidR="009B2E7D" w:rsidRPr="003076F2" w:rsidSect="00146300">
          <w:headerReference w:type="even" r:id="rId28"/>
          <w:headerReference w:type="default" r:id="rId29"/>
          <w:footerReference w:type="default" r:id="rId30"/>
          <w:pgSz w:w="11900" w:h="16820" w:code="9"/>
          <w:pgMar w:top="1418" w:right="1418" w:bottom="1418" w:left="1418" w:header="567" w:footer="425" w:gutter="284"/>
          <w:cols w:space="720"/>
          <w:docGrid w:linePitch="326"/>
        </w:sectPr>
      </w:pPr>
    </w:p>
    <w:p w14:paraId="178903E1" w14:textId="67D3DA1E" w:rsidR="00C77C8F" w:rsidRPr="003076F2" w:rsidRDefault="009B2E7D" w:rsidP="001C7A9B">
      <w:pPr>
        <w:pStyle w:val="GLTableheading"/>
        <w:framePr w:wrap="around"/>
      </w:pPr>
      <w:bookmarkStart w:id="441" w:name="_Toc117634712"/>
      <w:bookmarkStart w:id="442" w:name="_Toc129798585"/>
      <w:bookmarkStart w:id="443" w:name="Table2_1"/>
      <w:r w:rsidRPr="003076F2">
        <w:lastRenderedPageBreak/>
        <w:t xml:space="preserve">Table 2.1: Inclusion and exclusion criteria for </w:t>
      </w:r>
      <w:r w:rsidR="00E04E7D" w:rsidRPr="003076F2">
        <w:t xml:space="preserve">selecting </w:t>
      </w:r>
      <w:r w:rsidRPr="003076F2">
        <w:t>eligible studies</w:t>
      </w:r>
      <w:bookmarkEnd w:id="441"/>
      <w:bookmarkEnd w:id="442"/>
    </w:p>
    <w:tbl>
      <w:tblPr>
        <w:tblpPr w:leftFromText="180" w:rightFromText="180" w:vertAnchor="page" w:horzAnchor="margin" w:tblpY="1886"/>
        <w:tblOverlap w:val="never"/>
        <w:tblW w:w="8916"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Look w:val="0000" w:firstRow="0" w:lastRow="0" w:firstColumn="0" w:lastColumn="0" w:noHBand="0" w:noVBand="0"/>
      </w:tblPr>
      <w:tblGrid>
        <w:gridCol w:w="1828"/>
        <w:gridCol w:w="7088"/>
      </w:tblGrid>
      <w:tr w:rsidR="00014097" w:rsidRPr="003076F2" w14:paraId="14CB9B7F" w14:textId="77777777" w:rsidTr="00D01830">
        <w:tc>
          <w:tcPr>
            <w:tcW w:w="1828" w:type="dxa"/>
            <w:shd w:val="clear" w:color="auto" w:fill="B4C6E7" w:themeFill="accent1" w:themeFillTint="66"/>
          </w:tcPr>
          <w:p w14:paraId="043CE680" w14:textId="77777777" w:rsidR="00014097" w:rsidRPr="003076F2" w:rsidRDefault="00014097" w:rsidP="00D5446F">
            <w:pPr>
              <w:pStyle w:val="GLTablecolumnheading"/>
              <w:framePr w:hSpace="0" w:wrap="auto" w:vAnchor="margin" w:hAnchor="text" w:yAlign="inline"/>
              <w:rPr>
                <w:b/>
                <w:bCs/>
                <w:sz w:val="20"/>
                <w:szCs w:val="20"/>
              </w:rPr>
            </w:pPr>
            <w:bookmarkStart w:id="444" w:name="_Toc8216561"/>
            <w:bookmarkStart w:id="445" w:name="_Toc25763892"/>
            <w:bookmarkStart w:id="446" w:name="_Toc56091714"/>
            <w:bookmarkStart w:id="447" w:name="_Toc68714927"/>
            <w:bookmarkStart w:id="448" w:name="_Toc371965331"/>
            <w:bookmarkStart w:id="449" w:name="_Toc511695497"/>
            <w:bookmarkStart w:id="450" w:name="_Toc8216560"/>
            <w:bookmarkStart w:id="451" w:name="_Toc25763891"/>
            <w:bookmarkEnd w:id="432"/>
            <w:bookmarkEnd w:id="433"/>
            <w:bookmarkEnd w:id="434"/>
            <w:bookmarkEnd w:id="435"/>
            <w:bookmarkEnd w:id="436"/>
            <w:bookmarkEnd w:id="437"/>
            <w:bookmarkEnd w:id="443"/>
            <w:r w:rsidRPr="003076F2">
              <w:rPr>
                <w:b/>
                <w:bCs/>
                <w:sz w:val="20"/>
                <w:szCs w:val="20"/>
              </w:rPr>
              <w:t>Characteristic</w:t>
            </w:r>
          </w:p>
        </w:tc>
        <w:tc>
          <w:tcPr>
            <w:tcW w:w="7088" w:type="dxa"/>
            <w:shd w:val="clear" w:color="auto" w:fill="B4C6E7" w:themeFill="accent1" w:themeFillTint="66"/>
          </w:tcPr>
          <w:p w14:paraId="2F636FFA" w14:textId="77777777" w:rsidR="00014097" w:rsidRPr="003076F2" w:rsidRDefault="00014097" w:rsidP="00D5446F">
            <w:pPr>
              <w:pStyle w:val="GLTablecolumnheading"/>
              <w:framePr w:hSpace="0" w:wrap="auto" w:vAnchor="margin" w:hAnchor="text" w:yAlign="inline"/>
              <w:rPr>
                <w:b/>
                <w:bCs/>
                <w:sz w:val="20"/>
                <w:szCs w:val="20"/>
              </w:rPr>
            </w:pPr>
            <w:r w:rsidRPr="003076F2">
              <w:rPr>
                <w:b/>
                <w:bCs/>
                <w:sz w:val="20"/>
                <w:szCs w:val="20"/>
              </w:rPr>
              <w:t>Inclusion criteria</w:t>
            </w:r>
          </w:p>
        </w:tc>
      </w:tr>
      <w:tr w:rsidR="002E3812" w:rsidRPr="003076F2" w14:paraId="08B99786" w14:textId="77777777" w:rsidTr="0097264F">
        <w:tc>
          <w:tcPr>
            <w:tcW w:w="1828" w:type="dxa"/>
          </w:tcPr>
          <w:p w14:paraId="11629096" w14:textId="479E18E6" w:rsidR="002E3812" w:rsidRPr="003076F2" w:rsidRDefault="002E3812" w:rsidP="007A0728">
            <w:pPr>
              <w:pStyle w:val="GLTablebody"/>
              <w:framePr w:hSpace="0" w:wrap="auto" w:vAnchor="margin" w:hAnchor="text" w:yAlign="inline"/>
              <w:suppressOverlap w:val="0"/>
            </w:pPr>
            <w:r w:rsidRPr="003076F2">
              <w:t>Study Design</w:t>
            </w:r>
          </w:p>
        </w:tc>
        <w:tc>
          <w:tcPr>
            <w:tcW w:w="7088" w:type="dxa"/>
          </w:tcPr>
          <w:p w14:paraId="0D51731B" w14:textId="6222AA82" w:rsidR="002E3812" w:rsidRPr="003076F2" w:rsidRDefault="002E3812" w:rsidP="007A0728">
            <w:pPr>
              <w:pStyle w:val="GLTablebody"/>
              <w:framePr w:hSpace="0" w:wrap="auto" w:vAnchor="margin" w:hAnchor="text" w:yAlign="inline"/>
              <w:suppressOverlap w:val="0"/>
            </w:pPr>
            <w:r w:rsidRPr="003076F2">
              <w:t>Systematic reviews (presented as a meta-analysis or a narrative synthesis) of relevant scope</w:t>
            </w:r>
          </w:p>
        </w:tc>
      </w:tr>
      <w:tr w:rsidR="00014097" w:rsidRPr="003076F2" w14:paraId="3ED04FCD" w14:textId="77777777" w:rsidTr="00D01830">
        <w:tc>
          <w:tcPr>
            <w:tcW w:w="1828" w:type="dxa"/>
          </w:tcPr>
          <w:p w14:paraId="62190A29" w14:textId="41F2AA4C" w:rsidR="00014097" w:rsidRPr="003076F2" w:rsidRDefault="00014097" w:rsidP="007A0728">
            <w:pPr>
              <w:pStyle w:val="GLTablebody"/>
              <w:framePr w:hSpace="0" w:wrap="auto" w:vAnchor="margin" w:hAnchor="text" w:yAlign="inline"/>
              <w:suppressOverlap w:val="0"/>
            </w:pPr>
            <w:r w:rsidRPr="003076F2">
              <w:t>P</w:t>
            </w:r>
            <w:r w:rsidR="00466D1C" w:rsidRPr="003076F2">
              <w:t>opulation</w:t>
            </w:r>
          </w:p>
        </w:tc>
        <w:tc>
          <w:tcPr>
            <w:tcW w:w="7088" w:type="dxa"/>
          </w:tcPr>
          <w:p w14:paraId="75A7BB7B" w14:textId="4BB5A12E" w:rsidR="00F037E2" w:rsidRPr="003076F2" w:rsidRDefault="002D30CE" w:rsidP="007A0728">
            <w:pPr>
              <w:pStyle w:val="GLTablebody"/>
              <w:framePr w:hSpace="0" w:wrap="auto" w:vAnchor="margin" w:hAnchor="text" w:yAlign="inline"/>
              <w:suppressOverlap w:val="0"/>
            </w:pPr>
            <w:r w:rsidRPr="003076F2">
              <w:t>Autistic p</w:t>
            </w:r>
            <w:r w:rsidR="003665BE" w:rsidRPr="003076F2">
              <w:t>e</w:t>
            </w:r>
            <w:r w:rsidR="00F037E2" w:rsidRPr="003076F2">
              <w:t xml:space="preserve">ople </w:t>
            </w:r>
            <w:r w:rsidR="00014097" w:rsidRPr="003076F2">
              <w:t xml:space="preserve">of any age including </w:t>
            </w:r>
            <w:r w:rsidR="00FE1527">
              <w:t xml:space="preserve">comparisons of </w:t>
            </w:r>
            <w:r w:rsidR="00613AF1" w:rsidRPr="003076F2">
              <w:t>male</w:t>
            </w:r>
            <w:r w:rsidR="00814938" w:rsidRPr="003076F2">
              <w:t>s and</w:t>
            </w:r>
            <w:r w:rsidR="00431E37" w:rsidRPr="003076F2">
              <w:t xml:space="preserve"> </w:t>
            </w:r>
            <w:r w:rsidR="00613AF1" w:rsidRPr="003076F2">
              <w:t>females</w:t>
            </w:r>
            <w:r w:rsidR="00814938" w:rsidRPr="003076F2">
              <w:t xml:space="preserve"> (</w:t>
            </w:r>
            <w:r w:rsidR="00ED78C8" w:rsidRPr="003076F2">
              <w:t xml:space="preserve">including </w:t>
            </w:r>
            <w:r w:rsidR="00ED78C8" w:rsidRPr="003076F2">
              <w:rPr>
                <w:color w:val="000000" w:themeColor="text1"/>
              </w:rPr>
              <w:t>transgender, nonbinary,</w:t>
            </w:r>
            <w:r w:rsidR="00B23890">
              <w:rPr>
                <w:color w:val="000000" w:themeColor="text1"/>
              </w:rPr>
              <w:t xml:space="preserve"> </w:t>
            </w:r>
            <w:r w:rsidR="00FE1527">
              <w:rPr>
                <w:color w:val="000000" w:themeColor="text1"/>
              </w:rPr>
              <w:t>and</w:t>
            </w:r>
            <w:r w:rsidR="00640341">
              <w:rPr>
                <w:color w:val="000000" w:themeColor="text1"/>
              </w:rPr>
              <w:t>/or</w:t>
            </w:r>
            <w:r w:rsidR="00FE1527">
              <w:rPr>
                <w:color w:val="000000" w:themeColor="text1"/>
              </w:rPr>
              <w:t xml:space="preserve"> </w:t>
            </w:r>
            <w:r w:rsidR="00606E9F">
              <w:rPr>
                <w:rFonts w:eastAsia="Calibri"/>
              </w:rPr>
              <w:t>genderfluid identities</w:t>
            </w:r>
            <w:r w:rsidR="004C05AF">
              <w:t xml:space="preserve">, </w:t>
            </w:r>
            <w:r w:rsidR="001F6CDD" w:rsidRPr="003076F2">
              <w:t xml:space="preserve">where </w:t>
            </w:r>
            <w:r w:rsidR="00814938" w:rsidRPr="003076F2">
              <w:t>reported)</w:t>
            </w:r>
            <w:r w:rsidR="00ED78C8" w:rsidRPr="003076F2">
              <w:t xml:space="preserve">. </w:t>
            </w:r>
          </w:p>
        </w:tc>
      </w:tr>
      <w:tr w:rsidR="00014097" w:rsidRPr="003076F2" w14:paraId="61ECECCD" w14:textId="77777777" w:rsidTr="00D01830">
        <w:tc>
          <w:tcPr>
            <w:tcW w:w="1828" w:type="dxa"/>
          </w:tcPr>
          <w:p w14:paraId="58923786" w14:textId="1104F804" w:rsidR="00014097" w:rsidRPr="003076F2" w:rsidRDefault="00466D1C" w:rsidP="007A0728">
            <w:pPr>
              <w:pStyle w:val="GLTablebody"/>
              <w:framePr w:hSpace="0" w:wrap="auto" w:vAnchor="margin" w:hAnchor="text" w:yAlign="inline"/>
              <w:suppressOverlap w:val="0"/>
            </w:pPr>
            <w:r w:rsidRPr="003076F2">
              <w:t>Phenomena of Interest</w:t>
            </w:r>
          </w:p>
        </w:tc>
        <w:tc>
          <w:tcPr>
            <w:tcW w:w="7088" w:type="dxa"/>
          </w:tcPr>
          <w:p w14:paraId="7C68F787" w14:textId="54616D0B" w:rsidR="00014097" w:rsidRPr="003076F2" w:rsidRDefault="00EC622B" w:rsidP="00653B03">
            <w:pPr>
              <w:pStyle w:val="GLBodytext"/>
              <w:spacing w:before="60" w:after="60" w:line="240" w:lineRule="auto"/>
              <w:jc w:val="left"/>
              <w:rPr>
                <w:color w:val="000000" w:themeColor="text1"/>
                <w:sz w:val="20"/>
                <w:szCs w:val="20"/>
              </w:rPr>
            </w:pPr>
            <w:r w:rsidRPr="003076F2">
              <w:rPr>
                <w:color w:val="000000" w:themeColor="text1"/>
                <w:sz w:val="20"/>
                <w:szCs w:val="20"/>
              </w:rPr>
              <w:t>Gender differences in the presentation of</w:t>
            </w:r>
            <w:r w:rsidR="001943BE" w:rsidRPr="003076F2">
              <w:rPr>
                <w:color w:val="000000" w:themeColor="text1"/>
                <w:sz w:val="20"/>
                <w:szCs w:val="20"/>
              </w:rPr>
              <w:t xml:space="preserve"> </w:t>
            </w:r>
            <w:r w:rsidRPr="003076F2">
              <w:rPr>
                <w:color w:val="000000" w:themeColor="text1"/>
                <w:sz w:val="20"/>
                <w:szCs w:val="20"/>
              </w:rPr>
              <w:t>a</w:t>
            </w:r>
            <w:r w:rsidR="001D53EF" w:rsidRPr="003076F2">
              <w:rPr>
                <w:color w:val="000000" w:themeColor="text1"/>
                <w:sz w:val="20"/>
                <w:szCs w:val="20"/>
              </w:rPr>
              <w:t>utistic characteristics</w:t>
            </w:r>
            <w:r w:rsidR="00325E8D" w:rsidRPr="003076F2">
              <w:rPr>
                <w:color w:val="000000" w:themeColor="text1"/>
                <w:sz w:val="20"/>
                <w:szCs w:val="20"/>
              </w:rPr>
              <w:t xml:space="preserve"> </w:t>
            </w:r>
            <w:r w:rsidR="0050178C" w:rsidRPr="003076F2">
              <w:rPr>
                <w:color w:val="000000" w:themeColor="text1"/>
                <w:sz w:val="20"/>
                <w:szCs w:val="20"/>
              </w:rPr>
              <w:t>relevant</w:t>
            </w:r>
            <w:r w:rsidRPr="003076F2">
              <w:rPr>
                <w:color w:val="000000" w:themeColor="text1"/>
                <w:sz w:val="20"/>
                <w:szCs w:val="20"/>
              </w:rPr>
              <w:t xml:space="preserve"> to diagnosis</w:t>
            </w:r>
          </w:p>
        </w:tc>
      </w:tr>
      <w:tr w:rsidR="00014097" w:rsidRPr="003076F2" w14:paraId="18D3332D" w14:textId="77777777" w:rsidTr="00D01830">
        <w:tc>
          <w:tcPr>
            <w:tcW w:w="1828" w:type="dxa"/>
          </w:tcPr>
          <w:p w14:paraId="594570ED" w14:textId="05E3C8B9" w:rsidR="00014097" w:rsidRPr="003076F2" w:rsidRDefault="00466D1C" w:rsidP="007A0728">
            <w:pPr>
              <w:pStyle w:val="GLTablebody"/>
              <w:framePr w:hSpace="0" w:wrap="auto" w:vAnchor="margin" w:hAnchor="text" w:yAlign="inline"/>
              <w:suppressOverlap w:val="0"/>
            </w:pPr>
            <w:r w:rsidRPr="003076F2">
              <w:t>Context</w:t>
            </w:r>
          </w:p>
        </w:tc>
        <w:tc>
          <w:tcPr>
            <w:tcW w:w="7088" w:type="dxa"/>
          </w:tcPr>
          <w:p w14:paraId="580A28FC" w14:textId="457F1EEC" w:rsidR="00014097" w:rsidRPr="003076F2" w:rsidRDefault="00802E01" w:rsidP="00D5446F">
            <w:pPr>
              <w:pStyle w:val="GLBodytext"/>
              <w:spacing w:before="60" w:after="60" w:line="240" w:lineRule="auto"/>
              <w:rPr>
                <w:color w:val="000000" w:themeColor="text1"/>
                <w:sz w:val="20"/>
                <w:szCs w:val="20"/>
              </w:rPr>
            </w:pPr>
            <w:r w:rsidRPr="003076F2">
              <w:rPr>
                <w:color w:val="000000" w:themeColor="text1"/>
                <w:sz w:val="20"/>
                <w:szCs w:val="20"/>
              </w:rPr>
              <w:t>Presentation of</w:t>
            </w:r>
            <w:r w:rsidR="00466D1C" w:rsidRPr="003076F2">
              <w:rPr>
                <w:color w:val="000000" w:themeColor="text1"/>
                <w:sz w:val="20"/>
                <w:szCs w:val="20"/>
              </w:rPr>
              <w:t xml:space="preserve"> individual characteristics</w:t>
            </w:r>
            <w:r w:rsidRPr="003076F2">
              <w:rPr>
                <w:color w:val="000000" w:themeColor="text1"/>
                <w:sz w:val="20"/>
                <w:szCs w:val="20"/>
              </w:rPr>
              <w:t xml:space="preserve"> relevant to</w:t>
            </w:r>
            <w:r w:rsidR="00466D1C" w:rsidRPr="003076F2">
              <w:rPr>
                <w:color w:val="000000" w:themeColor="text1"/>
                <w:sz w:val="20"/>
                <w:szCs w:val="20"/>
              </w:rPr>
              <w:t xml:space="preserve"> a diagnosis of autism</w:t>
            </w:r>
            <w:r w:rsidRPr="003076F2">
              <w:rPr>
                <w:color w:val="000000" w:themeColor="text1"/>
                <w:sz w:val="20"/>
                <w:szCs w:val="20"/>
              </w:rPr>
              <w:t xml:space="preserve">, including </w:t>
            </w:r>
            <w:r w:rsidR="0050178C" w:rsidRPr="003076F2">
              <w:rPr>
                <w:color w:val="000000" w:themeColor="text1"/>
                <w:sz w:val="20"/>
                <w:szCs w:val="20"/>
              </w:rPr>
              <w:t xml:space="preserve">differences in </w:t>
            </w:r>
            <w:r w:rsidRPr="003076F2">
              <w:rPr>
                <w:color w:val="000000" w:themeColor="text1"/>
                <w:sz w:val="20"/>
                <w:szCs w:val="20"/>
              </w:rPr>
              <w:t xml:space="preserve">how characteristics are manifested, </w:t>
            </w:r>
            <w:r w:rsidR="0050178C" w:rsidRPr="003076F2">
              <w:rPr>
                <w:color w:val="000000" w:themeColor="text1"/>
                <w:sz w:val="20"/>
                <w:szCs w:val="20"/>
              </w:rPr>
              <w:t>the impact</w:t>
            </w:r>
            <w:r w:rsidRPr="003076F2">
              <w:rPr>
                <w:color w:val="000000" w:themeColor="text1"/>
                <w:sz w:val="20"/>
                <w:szCs w:val="20"/>
              </w:rPr>
              <w:t xml:space="preserve"> on </w:t>
            </w:r>
            <w:r w:rsidR="0050178C" w:rsidRPr="003076F2">
              <w:rPr>
                <w:color w:val="000000" w:themeColor="text1"/>
                <w:sz w:val="20"/>
                <w:szCs w:val="20"/>
              </w:rPr>
              <w:t>referral for</w:t>
            </w:r>
            <w:r w:rsidRPr="003076F2">
              <w:rPr>
                <w:color w:val="000000" w:themeColor="text1"/>
                <w:sz w:val="20"/>
                <w:szCs w:val="20"/>
              </w:rPr>
              <w:t xml:space="preserve"> </w:t>
            </w:r>
            <w:r w:rsidR="0050178C" w:rsidRPr="003076F2">
              <w:rPr>
                <w:color w:val="000000" w:themeColor="text1"/>
                <w:sz w:val="20"/>
                <w:szCs w:val="20"/>
              </w:rPr>
              <w:t>assessment and possible delayed diagnosis</w:t>
            </w:r>
            <w:r w:rsidRPr="003076F2">
              <w:rPr>
                <w:color w:val="000000" w:themeColor="text1"/>
                <w:sz w:val="20"/>
                <w:szCs w:val="20"/>
              </w:rPr>
              <w:t>, and whether characteristics may be masked/camouflaged differently as a function of</w:t>
            </w:r>
            <w:r w:rsidR="00E101FC" w:rsidRPr="003076F2">
              <w:rPr>
                <w:color w:val="000000" w:themeColor="text1"/>
                <w:sz w:val="20"/>
                <w:szCs w:val="20"/>
              </w:rPr>
              <w:t xml:space="preserve"> sex/gender</w:t>
            </w:r>
            <w:r w:rsidR="0050178C" w:rsidRPr="003076F2">
              <w:rPr>
                <w:color w:val="000000" w:themeColor="text1"/>
                <w:sz w:val="20"/>
                <w:szCs w:val="20"/>
              </w:rPr>
              <w:t>.</w:t>
            </w:r>
          </w:p>
        </w:tc>
      </w:tr>
      <w:tr w:rsidR="00014097" w:rsidRPr="003076F2" w14:paraId="1CFDF585" w14:textId="77777777" w:rsidTr="00D01830">
        <w:tc>
          <w:tcPr>
            <w:tcW w:w="1828" w:type="dxa"/>
          </w:tcPr>
          <w:p w14:paraId="1230ECC0" w14:textId="77777777" w:rsidR="00014097" w:rsidRPr="003076F2" w:rsidRDefault="00014097" w:rsidP="007A0728">
            <w:pPr>
              <w:pStyle w:val="GLTablebody"/>
              <w:framePr w:hSpace="0" w:wrap="auto" w:vAnchor="margin" w:hAnchor="text" w:yAlign="inline"/>
              <w:suppressOverlap w:val="0"/>
            </w:pPr>
            <w:r w:rsidRPr="003076F2">
              <w:t>Publication date</w:t>
            </w:r>
          </w:p>
        </w:tc>
        <w:tc>
          <w:tcPr>
            <w:tcW w:w="7088" w:type="dxa"/>
          </w:tcPr>
          <w:p w14:paraId="79F73D77" w14:textId="431CBFF4" w:rsidR="00014097" w:rsidRPr="003076F2" w:rsidRDefault="00014097" w:rsidP="007A0728">
            <w:pPr>
              <w:pStyle w:val="GLTablebody"/>
              <w:framePr w:hSpace="0" w:wrap="auto" w:vAnchor="margin" w:hAnchor="text" w:yAlign="inline"/>
              <w:suppressOverlap w:val="0"/>
            </w:pPr>
            <w:r w:rsidRPr="003076F2">
              <w:t>Peer reviewed articles published in English between 1 January 201</w:t>
            </w:r>
            <w:r w:rsidR="00F510C3" w:rsidRPr="003076F2">
              <w:t>8</w:t>
            </w:r>
            <w:r w:rsidR="00F626BA" w:rsidRPr="003076F2">
              <w:t xml:space="preserve"> </w:t>
            </w:r>
            <w:r w:rsidRPr="003076F2">
              <w:t xml:space="preserve">and </w:t>
            </w:r>
            <w:r w:rsidR="00193BF5" w:rsidRPr="003076F2">
              <w:t>18 October</w:t>
            </w:r>
            <w:r w:rsidRPr="003076F2">
              <w:t xml:space="preserve"> 2023</w:t>
            </w:r>
          </w:p>
        </w:tc>
      </w:tr>
      <w:tr w:rsidR="00014097" w:rsidRPr="003076F2" w14:paraId="36EDA3A4" w14:textId="77777777" w:rsidTr="00D01830">
        <w:tc>
          <w:tcPr>
            <w:tcW w:w="1828" w:type="dxa"/>
            <w:shd w:val="clear" w:color="auto" w:fill="B4C6E7" w:themeFill="accent1" w:themeFillTint="66"/>
          </w:tcPr>
          <w:p w14:paraId="55C0A963" w14:textId="77777777" w:rsidR="00014097" w:rsidRPr="003076F2" w:rsidRDefault="00014097" w:rsidP="00D5446F">
            <w:pPr>
              <w:pStyle w:val="GLTablecolumnheading"/>
              <w:framePr w:hSpace="0" w:wrap="auto" w:vAnchor="margin" w:hAnchor="text" w:yAlign="inline"/>
              <w:rPr>
                <w:b/>
                <w:bCs/>
                <w:sz w:val="20"/>
                <w:szCs w:val="20"/>
              </w:rPr>
            </w:pPr>
            <w:r w:rsidRPr="003076F2">
              <w:rPr>
                <w:b/>
                <w:bCs/>
                <w:sz w:val="20"/>
                <w:szCs w:val="20"/>
              </w:rPr>
              <w:t>Characteristic</w:t>
            </w:r>
          </w:p>
        </w:tc>
        <w:tc>
          <w:tcPr>
            <w:tcW w:w="7088" w:type="dxa"/>
            <w:shd w:val="clear" w:color="auto" w:fill="B4C6E7" w:themeFill="accent1" w:themeFillTint="66"/>
          </w:tcPr>
          <w:p w14:paraId="5B2F0C09" w14:textId="77777777" w:rsidR="00014097" w:rsidRPr="003076F2" w:rsidRDefault="00014097" w:rsidP="00D5446F">
            <w:pPr>
              <w:pStyle w:val="GLTablecolumnheading"/>
              <w:framePr w:hSpace="0" w:wrap="auto" w:vAnchor="margin" w:hAnchor="text" w:yAlign="inline"/>
              <w:rPr>
                <w:b/>
                <w:bCs/>
                <w:sz w:val="20"/>
                <w:szCs w:val="20"/>
              </w:rPr>
            </w:pPr>
            <w:r w:rsidRPr="003076F2">
              <w:rPr>
                <w:b/>
                <w:bCs/>
                <w:sz w:val="20"/>
                <w:szCs w:val="20"/>
              </w:rPr>
              <w:t>Exclusion criteria</w:t>
            </w:r>
          </w:p>
        </w:tc>
      </w:tr>
      <w:tr w:rsidR="00014097" w:rsidRPr="003076F2" w14:paraId="4C60BEB4" w14:textId="77777777" w:rsidTr="00D01830">
        <w:tc>
          <w:tcPr>
            <w:tcW w:w="1828" w:type="dxa"/>
          </w:tcPr>
          <w:p w14:paraId="55AB9368" w14:textId="77777777" w:rsidR="00014097" w:rsidRPr="003076F2" w:rsidRDefault="00014097" w:rsidP="007A0728">
            <w:pPr>
              <w:pStyle w:val="GLTablebody"/>
              <w:framePr w:hSpace="0" w:wrap="auto" w:vAnchor="margin" w:hAnchor="text" w:yAlign="inline"/>
              <w:suppressOverlap w:val="0"/>
              <w:rPr>
                <w:b/>
              </w:rPr>
            </w:pPr>
            <w:r w:rsidRPr="003076F2">
              <w:t>Excluded publication type</w:t>
            </w:r>
          </w:p>
        </w:tc>
        <w:tc>
          <w:tcPr>
            <w:tcW w:w="7088" w:type="dxa"/>
          </w:tcPr>
          <w:p w14:paraId="3242EBE7" w14:textId="2712F57B" w:rsidR="00014097" w:rsidRPr="00E11153" w:rsidRDefault="000932B0" w:rsidP="002419EF">
            <w:pPr>
              <w:pStyle w:val="GLBulletList1"/>
              <w:framePr w:wrap="auto" w:xAlign="left" w:yAlign="inline"/>
              <w:numPr>
                <w:ilvl w:val="0"/>
                <w:numId w:val="0"/>
              </w:numPr>
            </w:pPr>
            <w:r w:rsidRPr="00E11153">
              <w:t>The f</w:t>
            </w:r>
            <w:r w:rsidR="006C0562" w:rsidRPr="00E11153">
              <w:t xml:space="preserve">ollowing </w:t>
            </w:r>
            <w:r w:rsidRPr="00E11153">
              <w:t xml:space="preserve">publications </w:t>
            </w:r>
            <w:r w:rsidR="006C0562" w:rsidRPr="00E11153">
              <w:t xml:space="preserve">were excluded: </w:t>
            </w:r>
            <w:r w:rsidR="00014097" w:rsidRPr="00E11153">
              <w:t xml:space="preserve">dissertations, book chapters, conference proceedings, poster presentations, abstract-only reports, unpublished data, narrative reviews, editorials, correspondence, commentaries, book reviews, news reports, trade magazine articles, </w:t>
            </w:r>
            <w:r w:rsidRPr="00E11153">
              <w:t xml:space="preserve">and </w:t>
            </w:r>
            <w:r w:rsidR="00014097" w:rsidRPr="00E11153">
              <w:t>blogs</w:t>
            </w:r>
          </w:p>
        </w:tc>
      </w:tr>
      <w:tr w:rsidR="00014097" w:rsidRPr="003076F2" w14:paraId="2602EB70" w14:textId="77777777" w:rsidTr="00D01830">
        <w:tc>
          <w:tcPr>
            <w:tcW w:w="1828" w:type="dxa"/>
          </w:tcPr>
          <w:p w14:paraId="3680EBAA" w14:textId="77777777" w:rsidR="00014097" w:rsidRPr="003076F2" w:rsidRDefault="00014097" w:rsidP="007A0728">
            <w:pPr>
              <w:pStyle w:val="GLTablebody"/>
              <w:framePr w:hSpace="0" w:wrap="auto" w:vAnchor="margin" w:hAnchor="text" w:yAlign="inline"/>
              <w:suppressOverlap w:val="0"/>
              <w:rPr>
                <w:b/>
              </w:rPr>
            </w:pPr>
            <w:r w:rsidRPr="003076F2">
              <w:t>Excluded scope</w:t>
            </w:r>
          </w:p>
        </w:tc>
        <w:tc>
          <w:tcPr>
            <w:tcW w:w="7088" w:type="dxa"/>
          </w:tcPr>
          <w:p w14:paraId="0ADD9E4B" w14:textId="1D603E5C" w:rsidR="00014097" w:rsidRPr="00D7428E" w:rsidRDefault="00014097" w:rsidP="007A0728">
            <w:pPr>
              <w:pStyle w:val="GLTablebody"/>
              <w:framePr w:hSpace="0" w:wrap="auto" w:vAnchor="margin" w:hAnchor="text" w:yAlign="inline"/>
              <w:suppressOverlap w:val="0"/>
            </w:pPr>
            <w:r w:rsidRPr="003076F2">
              <w:t xml:space="preserve">Studies which were not deemed relevant to the research question or nature of the review were excluded, </w:t>
            </w:r>
            <w:r w:rsidRPr="00D7428E">
              <w:t>including if:</w:t>
            </w:r>
          </w:p>
          <w:p w14:paraId="730E6C4C" w14:textId="11AFA7F9" w:rsidR="00014097" w:rsidRPr="00DD3A8C" w:rsidRDefault="000932B0" w:rsidP="002419EF">
            <w:pPr>
              <w:pStyle w:val="GLBulletlist"/>
            </w:pPr>
            <w:r w:rsidRPr="00DD3A8C">
              <w:t xml:space="preserve">they </w:t>
            </w:r>
            <w:r w:rsidR="00014097" w:rsidRPr="00DD3A8C">
              <w:t>concerned the development/evaluation of an intervention, screening/diagnostic/assessment tool, or outcome measure</w:t>
            </w:r>
          </w:p>
          <w:p w14:paraId="0B5DA3A3" w14:textId="6C282C23" w:rsidR="00014097" w:rsidRPr="00DD3A8C" w:rsidRDefault="000932B0" w:rsidP="002419EF">
            <w:pPr>
              <w:pStyle w:val="GLBulletlist"/>
            </w:pPr>
            <w:r w:rsidRPr="00DD3A8C">
              <w:t xml:space="preserve">their </w:t>
            </w:r>
            <w:r w:rsidR="00014097" w:rsidRPr="00DD3A8C">
              <w:t>focus</w:t>
            </w:r>
            <w:r w:rsidR="00C57104" w:rsidRPr="00DD3A8C">
              <w:t xml:space="preserve"> </w:t>
            </w:r>
            <w:r w:rsidR="001F391A" w:rsidRPr="00DD3A8C">
              <w:t xml:space="preserve">of study </w:t>
            </w:r>
            <w:r w:rsidRPr="00DD3A8C">
              <w:t xml:space="preserve">was </w:t>
            </w:r>
            <w:r w:rsidR="001F391A" w:rsidRPr="00DD3A8C">
              <w:t>inappropr</w:t>
            </w:r>
            <w:r w:rsidR="00C57104" w:rsidRPr="00DD3A8C">
              <w:t>ia</w:t>
            </w:r>
            <w:r w:rsidR="001F391A" w:rsidRPr="00DD3A8C">
              <w:t>te</w:t>
            </w:r>
            <w:r w:rsidR="00014097" w:rsidRPr="00DD3A8C">
              <w:t xml:space="preserve"> (e.g., aetiology, neuroimaging techniques, prevalence, </w:t>
            </w:r>
            <w:r w:rsidR="00BF77A0" w:rsidRPr="00DD3A8C">
              <w:t xml:space="preserve">co-occuring conditions, </w:t>
            </w:r>
            <w:r w:rsidR="00014097" w:rsidRPr="00DD3A8C">
              <w:t>developmental trajectories, factors impacting likelihood of autism including biomarkers, accuracy of screening tools and universal screening program</w:t>
            </w:r>
            <w:r w:rsidR="0012558D" w:rsidRPr="00DD3A8C">
              <w:t>me</w:t>
            </w:r>
            <w:r w:rsidR="00014097" w:rsidRPr="00DD3A8C">
              <w:t xml:space="preserve">s) </w:t>
            </w:r>
          </w:p>
          <w:p w14:paraId="471B5F54" w14:textId="0DEC1622" w:rsidR="00014097" w:rsidRPr="00DD3A8C" w:rsidRDefault="000932B0" w:rsidP="002419EF">
            <w:pPr>
              <w:pStyle w:val="GLBulletlist"/>
            </w:pPr>
            <w:r w:rsidRPr="00DD3A8C">
              <w:t xml:space="preserve">they </w:t>
            </w:r>
            <w:r w:rsidR="00014097" w:rsidRPr="00DD3A8C">
              <w:t>were case studies, animal studies, prenatal studies, genetic studies, brain studies, biomarker studies, pharmacological studies</w:t>
            </w:r>
          </w:p>
          <w:p w14:paraId="0024FCCD" w14:textId="39524360" w:rsidR="00014097" w:rsidRPr="003076F2" w:rsidRDefault="000932B0" w:rsidP="002419EF">
            <w:pPr>
              <w:pStyle w:val="GLBulletlist"/>
            </w:pPr>
            <w:r w:rsidRPr="00DD3A8C">
              <w:t xml:space="preserve">they </w:t>
            </w:r>
            <w:r w:rsidR="00014097" w:rsidRPr="00DD3A8C">
              <w:t xml:space="preserve">did not </w:t>
            </w:r>
            <w:r w:rsidR="00F87832" w:rsidRPr="00DD3A8C">
              <w:t>disaggregate data</w:t>
            </w:r>
            <w:r w:rsidR="00014097" w:rsidRPr="00DD3A8C">
              <w:t xml:space="preserve"> </w:t>
            </w:r>
            <w:r w:rsidR="00F87832" w:rsidRPr="00DD3A8C">
              <w:t>by</w:t>
            </w:r>
            <w:r w:rsidR="00E101FC" w:rsidRPr="00DD3A8C">
              <w:t xml:space="preserve"> sex/gender</w:t>
            </w:r>
          </w:p>
        </w:tc>
      </w:tr>
      <w:tr w:rsidR="00014097" w:rsidRPr="003076F2" w14:paraId="029A80A8" w14:textId="77777777" w:rsidTr="00D01830">
        <w:tc>
          <w:tcPr>
            <w:tcW w:w="1828" w:type="dxa"/>
          </w:tcPr>
          <w:p w14:paraId="590EEC8C" w14:textId="77777777" w:rsidR="00014097" w:rsidRPr="003076F2" w:rsidRDefault="00014097" w:rsidP="007A0728">
            <w:pPr>
              <w:pStyle w:val="GLTablebody"/>
              <w:framePr w:hSpace="0" w:wrap="auto" w:vAnchor="margin" w:hAnchor="text" w:yAlign="inline"/>
              <w:suppressOverlap w:val="0"/>
              <w:rPr>
                <w:b/>
              </w:rPr>
            </w:pPr>
            <w:r w:rsidRPr="003076F2">
              <w:t>Superseded evidence</w:t>
            </w:r>
          </w:p>
        </w:tc>
        <w:tc>
          <w:tcPr>
            <w:tcW w:w="7088" w:type="dxa"/>
          </w:tcPr>
          <w:p w14:paraId="2C959C50" w14:textId="4981DF9D" w:rsidR="00014097" w:rsidRPr="003076F2" w:rsidRDefault="00014097" w:rsidP="007A0728">
            <w:pPr>
              <w:pStyle w:val="GLTablebody"/>
              <w:framePr w:hSpace="0" w:wrap="auto" w:vAnchor="margin" w:hAnchor="text" w:yAlign="inline"/>
              <w:suppressOverlap w:val="0"/>
            </w:pPr>
            <w:r w:rsidRPr="003076F2">
              <w:t xml:space="preserve">Limited to ‘best evidence’, excluded secondary reviews which included no unique primary studies (i.e., studies not included in </w:t>
            </w:r>
            <w:r w:rsidR="00134278" w:rsidRPr="003076F2">
              <w:t>other</w:t>
            </w:r>
            <w:r w:rsidRPr="003076F2">
              <w:t xml:space="preserve"> eligible reviews)</w:t>
            </w:r>
          </w:p>
        </w:tc>
      </w:tr>
    </w:tbl>
    <w:p w14:paraId="444E7A4D" w14:textId="43A0DF33" w:rsidR="00FA0AA1" w:rsidRPr="003076F2" w:rsidRDefault="00FA0AA1">
      <w:pPr>
        <w:rPr>
          <w:rFonts w:asciiTheme="minorHAnsi" w:hAnsiTheme="minorHAnsi" w:cstheme="minorHAnsi"/>
        </w:rPr>
      </w:pPr>
    </w:p>
    <w:p w14:paraId="14E05C63" w14:textId="77777777" w:rsidR="00AE5B2F" w:rsidRPr="003076F2" w:rsidRDefault="00AE5B2F">
      <w:pPr>
        <w:rPr>
          <w:rFonts w:asciiTheme="minorHAnsi" w:hAnsiTheme="minorHAnsi" w:cstheme="minorHAnsi"/>
        </w:rPr>
      </w:pPr>
    </w:p>
    <w:p w14:paraId="7EEF7057" w14:textId="77777777" w:rsidR="008B5616" w:rsidRPr="003076F2" w:rsidRDefault="008B5616" w:rsidP="00B860BF">
      <w:pPr>
        <w:pStyle w:val="GLHeading3"/>
        <w:sectPr w:rsidR="008B5616" w:rsidRPr="003076F2" w:rsidSect="00146300">
          <w:type w:val="nextColumn"/>
          <w:pgSz w:w="11900" w:h="16820" w:code="9"/>
          <w:pgMar w:top="1418" w:right="1418" w:bottom="1418" w:left="1418" w:header="567" w:footer="425" w:gutter="284"/>
          <w:cols w:space="720"/>
          <w:docGrid w:linePitch="326"/>
        </w:sectPr>
      </w:pPr>
      <w:bookmarkStart w:id="452" w:name="_Toc102405133"/>
    </w:p>
    <w:p w14:paraId="41097EC4" w14:textId="6483E81E" w:rsidR="006E014F" w:rsidRPr="003076F2" w:rsidRDefault="006E014F" w:rsidP="00B860BF">
      <w:pPr>
        <w:pStyle w:val="GLHeading3"/>
      </w:pPr>
      <w:bookmarkStart w:id="453" w:name="_Toc56091715"/>
      <w:bookmarkStart w:id="454" w:name="_Toc68714928"/>
      <w:bookmarkStart w:id="455" w:name="_Toc102405134"/>
      <w:bookmarkStart w:id="456" w:name="_Toc131381715"/>
      <w:bookmarkStart w:id="457" w:name="_Toc131383485"/>
      <w:bookmarkStart w:id="458" w:name="_Toc166869224"/>
      <w:bookmarkEnd w:id="444"/>
      <w:bookmarkEnd w:id="445"/>
      <w:bookmarkEnd w:id="446"/>
      <w:bookmarkEnd w:id="447"/>
      <w:bookmarkEnd w:id="452"/>
      <w:r w:rsidRPr="003076F2">
        <w:lastRenderedPageBreak/>
        <w:t>P</w:t>
      </w:r>
      <w:bookmarkEnd w:id="417"/>
      <w:bookmarkEnd w:id="418"/>
      <w:bookmarkEnd w:id="419"/>
      <w:bookmarkEnd w:id="420"/>
      <w:bookmarkEnd w:id="421"/>
      <w:bookmarkEnd w:id="448"/>
      <w:bookmarkEnd w:id="449"/>
      <w:bookmarkEnd w:id="450"/>
      <w:bookmarkEnd w:id="451"/>
      <w:bookmarkEnd w:id="453"/>
      <w:bookmarkEnd w:id="454"/>
      <w:bookmarkEnd w:id="455"/>
      <w:bookmarkEnd w:id="456"/>
      <w:bookmarkEnd w:id="457"/>
      <w:r w:rsidR="0048157A" w:rsidRPr="003076F2">
        <w:t>opulation</w:t>
      </w:r>
      <w:bookmarkEnd w:id="458"/>
    </w:p>
    <w:p w14:paraId="5FC97E2E" w14:textId="68958DDE" w:rsidR="00A219C6" w:rsidRDefault="00317032" w:rsidP="000C4058">
      <w:pPr>
        <w:pStyle w:val="GLBodytext"/>
      </w:pPr>
      <w:bookmarkStart w:id="459" w:name="_Toc56091716"/>
      <w:bookmarkStart w:id="460" w:name="_Toc68714929"/>
      <w:bookmarkStart w:id="461" w:name="_Toc275181290"/>
      <w:bookmarkStart w:id="462" w:name="_Toc288166817"/>
      <w:bookmarkStart w:id="463" w:name="_Toc309328749"/>
      <w:bookmarkStart w:id="464" w:name="_Toc371965333"/>
      <w:bookmarkStart w:id="465" w:name="_Toc511695499"/>
      <w:bookmarkStart w:id="466" w:name="_Toc8216563"/>
      <w:bookmarkStart w:id="467" w:name="_Toc25763893"/>
      <w:bookmarkStart w:id="468" w:name="_Toc214642251"/>
      <w:bookmarkStart w:id="469" w:name="_Toc214642555"/>
      <w:bookmarkStart w:id="470" w:name="_Toc214993632"/>
      <w:bookmarkStart w:id="471" w:name="_Toc214994174"/>
      <w:bookmarkStart w:id="472" w:name="_Toc216717496"/>
      <w:bookmarkStart w:id="473" w:name="_Toc227063441"/>
      <w:bookmarkStart w:id="474" w:name="_Toc227063654"/>
      <w:bookmarkStart w:id="475" w:name="_Toc227064724"/>
      <w:bookmarkStart w:id="476" w:name="_Toc227124977"/>
      <w:bookmarkStart w:id="477" w:name="_Toc275181289"/>
      <w:bookmarkStart w:id="478" w:name="_Toc288166816"/>
      <w:bookmarkStart w:id="479" w:name="_Toc309328748"/>
      <w:r w:rsidRPr="003076F2">
        <w:t xml:space="preserve">The study population were </w:t>
      </w:r>
      <w:r w:rsidR="002D30CE" w:rsidRPr="003076F2">
        <w:t xml:space="preserve">autistic </w:t>
      </w:r>
      <w:r w:rsidR="000C4058" w:rsidRPr="003076F2">
        <w:t>people of any age</w:t>
      </w:r>
      <w:r w:rsidR="002A5BBE" w:rsidRPr="003076F2">
        <w:t xml:space="preserve"> </w:t>
      </w:r>
      <w:r w:rsidR="00827744" w:rsidRPr="003076F2">
        <w:t>and included comparisons of males and female</w:t>
      </w:r>
      <w:r w:rsidR="00F45F42">
        <w:t>s</w:t>
      </w:r>
      <w:r w:rsidR="00903A3D">
        <w:t xml:space="preserve"> (understanding that these terms may be imprecise with respect to reflecting biological sex</w:t>
      </w:r>
      <w:r w:rsidR="0037635E">
        <w:t xml:space="preserve"> and </w:t>
      </w:r>
      <w:r w:rsidR="00903A3D">
        <w:t>gender)</w:t>
      </w:r>
      <w:r w:rsidR="00F45F42">
        <w:t xml:space="preserve">. </w:t>
      </w:r>
      <w:r w:rsidR="00F45F42">
        <w:rPr>
          <w:color w:val="000000" w:themeColor="text1"/>
        </w:rPr>
        <w:t>T</w:t>
      </w:r>
      <w:r w:rsidR="00B62D9C" w:rsidRPr="003076F2">
        <w:rPr>
          <w:color w:val="000000" w:themeColor="text1"/>
        </w:rPr>
        <w:t xml:space="preserve">ransgender, </w:t>
      </w:r>
      <w:r w:rsidR="00E81405">
        <w:rPr>
          <w:color w:val="000000" w:themeColor="text1"/>
        </w:rPr>
        <w:t>non-binary</w:t>
      </w:r>
      <w:r w:rsidR="00B62D9C" w:rsidRPr="003076F2">
        <w:rPr>
          <w:color w:val="000000" w:themeColor="text1"/>
        </w:rPr>
        <w:t>,</w:t>
      </w:r>
      <w:r w:rsidR="00B62D9C">
        <w:rPr>
          <w:color w:val="000000" w:themeColor="text1"/>
        </w:rPr>
        <w:t xml:space="preserve"> </w:t>
      </w:r>
      <w:r w:rsidR="00606E9F">
        <w:rPr>
          <w:color w:val="000000" w:themeColor="text1"/>
        </w:rPr>
        <w:t>and</w:t>
      </w:r>
      <w:r w:rsidR="00640341">
        <w:rPr>
          <w:color w:val="000000" w:themeColor="text1"/>
        </w:rPr>
        <w:t>/or</w:t>
      </w:r>
      <w:r w:rsidR="00606E9F">
        <w:rPr>
          <w:color w:val="000000" w:themeColor="text1"/>
        </w:rPr>
        <w:t xml:space="preserve"> </w:t>
      </w:r>
      <w:r w:rsidR="00606E9F">
        <w:rPr>
          <w:rFonts w:eastAsia="Calibri"/>
        </w:rPr>
        <w:t>genderfluid identities</w:t>
      </w:r>
      <w:r w:rsidR="00606E9F">
        <w:t xml:space="preserve"> </w:t>
      </w:r>
      <w:r w:rsidR="00F45F42">
        <w:t>were also included,</w:t>
      </w:r>
      <w:r w:rsidR="00B62D9C">
        <w:t xml:space="preserve"> </w:t>
      </w:r>
      <w:r w:rsidR="00B62D9C" w:rsidRPr="003076F2">
        <w:t>where reported</w:t>
      </w:r>
      <w:r w:rsidR="00827744" w:rsidRPr="003076F2">
        <w:t>.</w:t>
      </w:r>
      <w:r w:rsidR="002A5BBE" w:rsidRPr="003076F2">
        <w:t xml:space="preserve"> </w:t>
      </w:r>
    </w:p>
    <w:p w14:paraId="18CCE231" w14:textId="4C7060EE" w:rsidR="004F634B" w:rsidRDefault="00E101FC" w:rsidP="000C4058">
      <w:pPr>
        <w:pStyle w:val="GLBodytext"/>
      </w:pPr>
      <w:r w:rsidRPr="003076F2">
        <w:t>Sex/gender</w:t>
      </w:r>
      <w:r w:rsidR="00C56859" w:rsidRPr="003076F2">
        <w:t xml:space="preserve"> comparisons between autistic and non-autistic people were also of interest</w:t>
      </w:r>
      <w:r w:rsidR="00B62D9C">
        <w:t xml:space="preserve"> and</w:t>
      </w:r>
      <w:r w:rsidR="00A219C6" w:rsidRPr="003076F2">
        <w:t xml:space="preserve"> </w:t>
      </w:r>
      <w:r w:rsidR="00C3382B">
        <w:t>we</w:t>
      </w:r>
      <w:r w:rsidR="00B62D9C">
        <w:t>re</w:t>
      </w:r>
      <w:r w:rsidR="00B62D9C" w:rsidRPr="003076F2">
        <w:t xml:space="preserve"> </w:t>
      </w:r>
      <w:r w:rsidR="00A219C6" w:rsidRPr="003076F2">
        <w:t xml:space="preserve">reported </w:t>
      </w:r>
      <w:r w:rsidR="00B62D9C">
        <w:t xml:space="preserve">when included </w:t>
      </w:r>
      <w:r w:rsidR="00A219C6" w:rsidRPr="003076F2">
        <w:t>as additional comparisons.</w:t>
      </w:r>
      <w:r w:rsidR="00B62D9C">
        <w:t xml:space="preserve"> </w:t>
      </w:r>
    </w:p>
    <w:p w14:paraId="79436276" w14:textId="77777777" w:rsidR="0048157A" w:rsidRPr="003076F2" w:rsidRDefault="0048157A" w:rsidP="00B860BF">
      <w:pPr>
        <w:pStyle w:val="GLHeading3"/>
      </w:pPr>
      <w:bookmarkStart w:id="480" w:name="_Toc166869225"/>
      <w:bookmarkStart w:id="481" w:name="_Toc56091717"/>
      <w:bookmarkStart w:id="482" w:name="_Toc68714930"/>
      <w:bookmarkStart w:id="483" w:name="_Toc102405136"/>
      <w:bookmarkStart w:id="484" w:name="_Toc131381716"/>
      <w:bookmarkStart w:id="485" w:name="_Toc131383486"/>
      <w:bookmarkEnd w:id="459"/>
      <w:bookmarkEnd w:id="460"/>
      <w:r w:rsidRPr="003076F2">
        <w:t>Phenomena of Interest</w:t>
      </w:r>
      <w:bookmarkEnd w:id="480"/>
    </w:p>
    <w:p w14:paraId="21BC7C49" w14:textId="7E7F5280" w:rsidR="00D569C6" w:rsidRPr="003076F2" w:rsidRDefault="00A219C6" w:rsidP="00D569C6">
      <w:pPr>
        <w:pStyle w:val="GLBodytext"/>
        <w:rPr>
          <w:color w:val="000000"/>
        </w:rPr>
      </w:pPr>
      <w:r w:rsidRPr="003076F2">
        <w:t>Phenomena of interest included v</w:t>
      </w:r>
      <w:r w:rsidR="0048157A" w:rsidRPr="003076F2">
        <w:t>ariations in autistic characteristics</w:t>
      </w:r>
      <w:r w:rsidR="001943BE" w:rsidRPr="003076F2">
        <w:t xml:space="preserve"> </w:t>
      </w:r>
      <w:r w:rsidR="0048157A" w:rsidRPr="003076F2">
        <w:t>as a function of sex</w:t>
      </w:r>
      <w:r w:rsidR="0014514C" w:rsidRPr="003076F2">
        <w:t>/</w:t>
      </w:r>
      <w:r w:rsidR="0048157A" w:rsidRPr="003076F2">
        <w:t xml:space="preserve">gender (including </w:t>
      </w:r>
      <w:r w:rsidR="009E4F76">
        <w:t>males/boys/men, females/girls/women,</w:t>
      </w:r>
      <w:r w:rsidR="005A413D">
        <w:t xml:space="preserve"> </w:t>
      </w:r>
      <w:r w:rsidR="0048157A" w:rsidRPr="003076F2">
        <w:t>transgender, nonbinary</w:t>
      </w:r>
      <w:r w:rsidR="004F1F80" w:rsidRPr="003076F2">
        <w:t>, and</w:t>
      </w:r>
      <w:r w:rsidR="00640341">
        <w:t>/or</w:t>
      </w:r>
      <w:r w:rsidR="004F1F80" w:rsidRPr="003076F2">
        <w:t xml:space="preserve"> </w:t>
      </w:r>
      <w:r w:rsidR="00606E9F">
        <w:rPr>
          <w:rFonts w:eastAsia="Calibri"/>
        </w:rPr>
        <w:t>genderfluid identities</w:t>
      </w:r>
      <w:r w:rsidR="00606E9F" w:rsidRPr="003076F2" w:rsidDel="00885A95">
        <w:t xml:space="preserve"> </w:t>
      </w:r>
      <w:r w:rsidR="00433CCD">
        <w:t>, where reported</w:t>
      </w:r>
      <w:r w:rsidR="0048157A" w:rsidRPr="003076F2">
        <w:t>)</w:t>
      </w:r>
      <w:r w:rsidR="001943BE" w:rsidRPr="003076F2">
        <w:t>.</w:t>
      </w:r>
      <w:r w:rsidR="00D569C6" w:rsidRPr="003076F2">
        <w:t xml:space="preserve"> Autistic characteristics </w:t>
      </w:r>
      <w:r w:rsidRPr="003076F2">
        <w:t>we</w:t>
      </w:r>
      <w:r w:rsidR="00D569C6" w:rsidRPr="003076F2">
        <w:t>re those relevant to diagnostic criteria for</w:t>
      </w:r>
      <w:r w:rsidR="001943BE" w:rsidRPr="003076F2">
        <w:rPr>
          <w:color w:val="000000"/>
        </w:rPr>
        <w:t xml:space="preserve"> ASD according to DSM-5</w:t>
      </w:r>
      <w:r w:rsidR="001D4FD5" w:rsidRPr="003076F2">
        <w:rPr>
          <w:color w:val="000000"/>
        </w:rPr>
        <w:t xml:space="preserve">. These relate to two </w:t>
      </w:r>
      <w:r w:rsidR="002A5BBE" w:rsidRPr="003076F2">
        <w:rPr>
          <w:color w:val="000000"/>
        </w:rPr>
        <w:t>main (‘</w:t>
      </w:r>
      <w:r w:rsidR="001D4FD5" w:rsidRPr="003076F2">
        <w:rPr>
          <w:color w:val="000000"/>
        </w:rPr>
        <w:t>core</w:t>
      </w:r>
      <w:r w:rsidR="002A5BBE" w:rsidRPr="003076F2">
        <w:rPr>
          <w:color w:val="000000"/>
        </w:rPr>
        <w:t>’)</w:t>
      </w:r>
      <w:r w:rsidR="001D4FD5" w:rsidRPr="003076F2">
        <w:rPr>
          <w:color w:val="000000"/>
        </w:rPr>
        <w:t xml:space="preserve"> areas: </w:t>
      </w:r>
    </w:p>
    <w:p w14:paraId="0C35BC42" w14:textId="1692D91D" w:rsidR="00E20E79" w:rsidRPr="003076F2" w:rsidRDefault="001943BE" w:rsidP="00781BE9">
      <w:pPr>
        <w:pStyle w:val="GLBodytext"/>
        <w:numPr>
          <w:ilvl w:val="0"/>
          <w:numId w:val="13"/>
        </w:numPr>
        <w:rPr>
          <w:color w:val="000000"/>
        </w:rPr>
      </w:pPr>
      <w:r w:rsidRPr="003076F2">
        <w:rPr>
          <w:color w:val="000000"/>
        </w:rPr>
        <w:t xml:space="preserve">social communication and </w:t>
      </w:r>
      <w:r w:rsidR="00D569C6" w:rsidRPr="003076F2">
        <w:rPr>
          <w:color w:val="000000"/>
        </w:rPr>
        <w:t xml:space="preserve">social </w:t>
      </w:r>
      <w:r w:rsidRPr="003076F2">
        <w:rPr>
          <w:color w:val="000000"/>
        </w:rPr>
        <w:t>interaction</w:t>
      </w:r>
      <w:r w:rsidR="00E20E79" w:rsidRPr="003076F2">
        <w:rPr>
          <w:color w:val="000000"/>
        </w:rPr>
        <w:t>, such as:</w:t>
      </w:r>
    </w:p>
    <w:p w14:paraId="692246AA" w14:textId="7C2EACE8" w:rsidR="00E20E79" w:rsidRPr="003076F2" w:rsidRDefault="00D569C6" w:rsidP="00781BE9">
      <w:pPr>
        <w:pStyle w:val="GLBodytext"/>
        <w:numPr>
          <w:ilvl w:val="0"/>
          <w:numId w:val="14"/>
        </w:numPr>
        <w:ind w:left="1434" w:hanging="357"/>
        <w:rPr>
          <w:color w:val="000000"/>
        </w:rPr>
      </w:pPr>
      <w:r w:rsidRPr="003076F2">
        <w:rPr>
          <w:color w:val="000000"/>
        </w:rPr>
        <w:t>social-emotional reciprocity</w:t>
      </w:r>
    </w:p>
    <w:p w14:paraId="26B50215" w14:textId="0B5EB87F" w:rsidR="00E20E79" w:rsidRPr="003076F2" w:rsidRDefault="001D4FD5" w:rsidP="00781BE9">
      <w:pPr>
        <w:pStyle w:val="GLBodytext"/>
        <w:numPr>
          <w:ilvl w:val="0"/>
          <w:numId w:val="14"/>
        </w:numPr>
        <w:rPr>
          <w:color w:val="000000"/>
        </w:rPr>
      </w:pPr>
      <w:r w:rsidRPr="003076F2">
        <w:rPr>
          <w:color w:val="000000"/>
        </w:rPr>
        <w:t>n</w:t>
      </w:r>
      <w:r w:rsidR="00D569C6" w:rsidRPr="003076F2">
        <w:rPr>
          <w:color w:val="000000"/>
        </w:rPr>
        <w:t>onverbal communicative behaviours used for social interaction</w:t>
      </w:r>
    </w:p>
    <w:p w14:paraId="1397923B" w14:textId="091DAE3B" w:rsidR="003F1F8F" w:rsidRPr="003076F2" w:rsidRDefault="00D569C6" w:rsidP="00781BE9">
      <w:pPr>
        <w:pStyle w:val="GLBodytext"/>
        <w:numPr>
          <w:ilvl w:val="0"/>
          <w:numId w:val="14"/>
        </w:numPr>
        <w:rPr>
          <w:color w:val="000000"/>
        </w:rPr>
      </w:pPr>
      <w:r w:rsidRPr="003076F2">
        <w:rPr>
          <w:color w:val="000000"/>
        </w:rPr>
        <w:t>developing, maintaining, and understanding relationships</w:t>
      </w:r>
    </w:p>
    <w:p w14:paraId="75C940CD" w14:textId="1A9FE9B5" w:rsidR="003F1F8F" w:rsidRPr="003076F2" w:rsidRDefault="001943BE" w:rsidP="00781BE9">
      <w:pPr>
        <w:pStyle w:val="GLBodytext"/>
        <w:numPr>
          <w:ilvl w:val="0"/>
          <w:numId w:val="13"/>
        </w:numPr>
        <w:rPr>
          <w:color w:val="000000"/>
        </w:rPr>
      </w:pPr>
      <w:r w:rsidRPr="003076F2">
        <w:rPr>
          <w:color w:val="000000"/>
        </w:rPr>
        <w:t>types of restricted, repetitive patterns of behavio</w:t>
      </w:r>
      <w:r w:rsidR="003F1F8F" w:rsidRPr="003076F2">
        <w:rPr>
          <w:color w:val="000000"/>
        </w:rPr>
        <w:t>u</w:t>
      </w:r>
      <w:r w:rsidRPr="003076F2">
        <w:rPr>
          <w:color w:val="000000"/>
        </w:rPr>
        <w:t>r, interests, or activities</w:t>
      </w:r>
      <w:r w:rsidR="003F1F8F" w:rsidRPr="003076F2">
        <w:rPr>
          <w:color w:val="000000"/>
        </w:rPr>
        <w:t xml:space="preserve">, </w:t>
      </w:r>
      <w:r w:rsidR="00E20E79" w:rsidRPr="003076F2">
        <w:rPr>
          <w:color w:val="000000"/>
        </w:rPr>
        <w:t>such as:</w:t>
      </w:r>
    </w:p>
    <w:p w14:paraId="30405DAA" w14:textId="392C307E" w:rsidR="001943BE" w:rsidRPr="003076F2" w:rsidRDefault="003F1F8F" w:rsidP="00781BE9">
      <w:pPr>
        <w:pStyle w:val="GLBodytext"/>
        <w:numPr>
          <w:ilvl w:val="0"/>
          <w:numId w:val="15"/>
        </w:numPr>
        <w:spacing w:line="240" w:lineRule="auto"/>
        <w:ind w:left="1434" w:hanging="357"/>
        <w:rPr>
          <w:color w:val="000000"/>
        </w:rPr>
      </w:pPr>
      <w:r w:rsidRPr="003076F2">
        <w:rPr>
          <w:color w:val="000000"/>
        </w:rPr>
        <w:t>s</w:t>
      </w:r>
      <w:r w:rsidR="001943BE" w:rsidRPr="003076F2">
        <w:rPr>
          <w:color w:val="000000"/>
        </w:rPr>
        <w:t>tereotyped or repetitive motor movements, use of objects, or speech</w:t>
      </w:r>
    </w:p>
    <w:p w14:paraId="30561841" w14:textId="7A830337" w:rsidR="001943BE" w:rsidRPr="003076F2" w:rsidRDefault="001943BE" w:rsidP="00781BE9">
      <w:pPr>
        <w:numPr>
          <w:ilvl w:val="0"/>
          <w:numId w:val="15"/>
        </w:numPr>
        <w:spacing w:after="120"/>
        <w:ind w:left="1434" w:hanging="357"/>
        <w:rPr>
          <w:rFonts w:asciiTheme="minorHAnsi" w:hAnsiTheme="minorHAnsi" w:cstheme="minorHAnsi"/>
          <w:color w:val="000000"/>
        </w:rPr>
      </w:pPr>
      <w:r w:rsidRPr="003076F2">
        <w:rPr>
          <w:rFonts w:asciiTheme="minorHAnsi" w:hAnsiTheme="minorHAnsi" w:cstheme="minorHAnsi"/>
          <w:color w:val="000000"/>
        </w:rPr>
        <w:t>Insistence on sameness, inflexible adherence to routines, or ritualized patterns of verbal or nonverbal behavio</w:t>
      </w:r>
      <w:r w:rsidR="003F1F8F" w:rsidRPr="003076F2">
        <w:rPr>
          <w:rFonts w:asciiTheme="minorHAnsi" w:hAnsiTheme="minorHAnsi" w:cstheme="minorHAnsi"/>
          <w:color w:val="000000"/>
        </w:rPr>
        <w:t>u</w:t>
      </w:r>
      <w:r w:rsidRPr="003076F2">
        <w:rPr>
          <w:rFonts w:asciiTheme="minorHAnsi" w:hAnsiTheme="minorHAnsi" w:cstheme="minorHAnsi"/>
          <w:color w:val="000000"/>
        </w:rPr>
        <w:t>r</w:t>
      </w:r>
    </w:p>
    <w:p w14:paraId="71ED32C1" w14:textId="400B1E22" w:rsidR="001943BE" w:rsidRPr="003076F2" w:rsidRDefault="003F1F8F" w:rsidP="00781BE9">
      <w:pPr>
        <w:numPr>
          <w:ilvl w:val="0"/>
          <w:numId w:val="15"/>
        </w:numPr>
        <w:spacing w:after="120"/>
        <w:ind w:left="1434" w:hanging="357"/>
        <w:rPr>
          <w:rFonts w:asciiTheme="minorHAnsi" w:hAnsiTheme="minorHAnsi" w:cstheme="minorHAnsi"/>
          <w:color w:val="000000"/>
        </w:rPr>
      </w:pPr>
      <w:r w:rsidRPr="003076F2">
        <w:rPr>
          <w:rFonts w:asciiTheme="minorHAnsi" w:hAnsiTheme="minorHAnsi" w:cstheme="minorHAnsi"/>
          <w:color w:val="000000"/>
        </w:rPr>
        <w:t>h</w:t>
      </w:r>
      <w:r w:rsidR="001943BE" w:rsidRPr="003076F2">
        <w:rPr>
          <w:rFonts w:asciiTheme="minorHAnsi" w:hAnsiTheme="minorHAnsi" w:cstheme="minorHAnsi"/>
          <w:color w:val="000000"/>
        </w:rPr>
        <w:t>ighly restricted, fixated interests that are abnormal in intensity or focus</w:t>
      </w:r>
    </w:p>
    <w:p w14:paraId="33C0F858" w14:textId="65E0F784" w:rsidR="001943BE" w:rsidRPr="003076F2" w:rsidRDefault="003F1F8F" w:rsidP="00781BE9">
      <w:pPr>
        <w:numPr>
          <w:ilvl w:val="0"/>
          <w:numId w:val="15"/>
        </w:numPr>
        <w:spacing w:after="120"/>
        <w:ind w:left="1434" w:hanging="357"/>
        <w:rPr>
          <w:rFonts w:asciiTheme="minorHAnsi" w:hAnsiTheme="minorHAnsi" w:cstheme="minorHAnsi"/>
          <w:color w:val="000000"/>
        </w:rPr>
      </w:pPr>
      <w:r w:rsidRPr="003076F2">
        <w:rPr>
          <w:rFonts w:asciiTheme="minorHAnsi" w:hAnsiTheme="minorHAnsi" w:cstheme="minorHAnsi"/>
          <w:color w:val="000000"/>
        </w:rPr>
        <w:t>h</w:t>
      </w:r>
      <w:r w:rsidR="001943BE" w:rsidRPr="003076F2">
        <w:rPr>
          <w:rFonts w:asciiTheme="minorHAnsi" w:hAnsiTheme="minorHAnsi" w:cstheme="minorHAnsi"/>
          <w:color w:val="000000"/>
        </w:rPr>
        <w:t>yper- or hypo</w:t>
      </w:r>
      <w:r w:rsidRPr="003076F2">
        <w:rPr>
          <w:rFonts w:asciiTheme="minorHAnsi" w:hAnsiTheme="minorHAnsi" w:cstheme="minorHAnsi"/>
          <w:color w:val="000000"/>
        </w:rPr>
        <w:t>-</w:t>
      </w:r>
      <w:r w:rsidR="001943BE" w:rsidRPr="003076F2">
        <w:rPr>
          <w:rFonts w:asciiTheme="minorHAnsi" w:hAnsiTheme="minorHAnsi" w:cstheme="minorHAnsi"/>
          <w:color w:val="000000"/>
        </w:rPr>
        <w:t>reactivity to sensory input or unusual interest in sensory aspects of the environment</w:t>
      </w:r>
      <w:r w:rsidR="00F52988" w:rsidRPr="003076F2">
        <w:rPr>
          <w:rFonts w:asciiTheme="minorHAnsi" w:hAnsiTheme="minorHAnsi" w:cstheme="minorHAnsi"/>
          <w:color w:val="000000"/>
        </w:rPr>
        <w:t>.</w:t>
      </w:r>
    </w:p>
    <w:p w14:paraId="52D9BDB1" w14:textId="6987867F" w:rsidR="00E93E75" w:rsidRPr="003076F2" w:rsidRDefault="0048157A" w:rsidP="00B860BF">
      <w:pPr>
        <w:pStyle w:val="GLHeading3"/>
      </w:pPr>
      <w:bookmarkStart w:id="486" w:name="_Toc166869226"/>
      <w:r w:rsidRPr="003076F2">
        <w:t>Context</w:t>
      </w:r>
      <w:bookmarkEnd w:id="486"/>
    </w:p>
    <w:p w14:paraId="5F00A720" w14:textId="05642A68" w:rsidR="00755CC6" w:rsidRPr="003076F2" w:rsidRDefault="00C359B6" w:rsidP="0048157A">
      <w:pPr>
        <w:pStyle w:val="GLBodytext"/>
      </w:pPr>
      <w:bookmarkStart w:id="487" w:name="_Toc131381717"/>
      <w:bookmarkStart w:id="488" w:name="_Toc131383487"/>
      <w:bookmarkStart w:id="489" w:name="_Toc275181292"/>
      <w:bookmarkStart w:id="490" w:name="_Toc288166819"/>
      <w:bookmarkStart w:id="491" w:name="_Toc309328751"/>
      <w:bookmarkStart w:id="492" w:name="_Toc371965335"/>
      <w:bookmarkStart w:id="493" w:name="_Toc511695501"/>
      <w:bookmarkStart w:id="494" w:name="_Toc8216566"/>
      <w:bookmarkStart w:id="495" w:name="_Toc25763896"/>
      <w:bookmarkStart w:id="496" w:name="_Toc56091719"/>
      <w:bookmarkStart w:id="497" w:name="_Toc68714932"/>
      <w:bookmarkEnd w:id="461"/>
      <w:bookmarkEnd w:id="462"/>
      <w:bookmarkEnd w:id="463"/>
      <w:bookmarkEnd w:id="464"/>
      <w:bookmarkEnd w:id="465"/>
      <w:bookmarkEnd w:id="466"/>
      <w:bookmarkEnd w:id="467"/>
      <w:bookmarkEnd w:id="481"/>
      <w:bookmarkEnd w:id="482"/>
      <w:bookmarkEnd w:id="483"/>
      <w:bookmarkEnd w:id="484"/>
      <w:bookmarkEnd w:id="485"/>
      <w:r w:rsidRPr="003076F2">
        <w:rPr>
          <w:color w:val="000000" w:themeColor="text1"/>
        </w:rPr>
        <w:t xml:space="preserve">The context included </w:t>
      </w:r>
      <w:bookmarkStart w:id="498" w:name="_Toc102405138"/>
      <w:bookmarkStart w:id="499" w:name="_Toc131381719"/>
      <w:bookmarkStart w:id="500" w:name="_Toc131383489"/>
      <w:bookmarkStart w:id="501" w:name="_Toc371965337"/>
      <w:bookmarkStart w:id="502" w:name="_Toc511695503"/>
      <w:bookmarkStart w:id="503" w:name="_Toc8216567"/>
      <w:bookmarkStart w:id="504" w:name="_Toc275181294"/>
      <w:bookmarkStart w:id="505" w:name="_Toc288166821"/>
      <w:bookmarkStart w:id="506" w:name="_Toc309328754"/>
      <w:bookmarkStart w:id="507" w:name="_Toc345035327"/>
      <w:bookmarkStart w:id="508" w:name="_Toc352193682"/>
      <w:bookmarkStart w:id="509" w:name="_Toc352193796"/>
      <w:bookmarkStart w:id="510" w:name="_Toc352194078"/>
      <w:bookmarkStart w:id="511" w:name="_Toc352195789"/>
      <w:bookmarkStart w:id="512" w:name="_Toc184964841"/>
      <w:bookmarkStart w:id="513" w:name="_Toc311630030"/>
      <w:bookmarkStart w:id="514" w:name="_Toc311631988"/>
      <w:bookmarkStart w:id="515" w:name="_Toc183493331"/>
      <w:bookmarkStart w:id="516" w:name="_Toc183683338"/>
      <w:bookmarkStart w:id="517" w:name="_Toc183692909"/>
      <w:bookmarkStart w:id="518" w:name="_Toc184964842"/>
      <w:bookmarkStart w:id="519" w:name="_Toc311630031"/>
      <w:bookmarkStart w:id="520" w:name="_Toc311631989"/>
      <w:bookmarkEnd w:id="422"/>
      <w:bookmarkEnd w:id="423"/>
      <w:bookmarkEnd w:id="424"/>
      <w:bookmarkEnd w:id="425"/>
      <w:bookmarkEnd w:id="426"/>
      <w:bookmarkEnd w:id="427"/>
      <w:bookmarkEnd w:id="428"/>
      <w:bookmarkEnd w:id="468"/>
      <w:bookmarkEnd w:id="469"/>
      <w:bookmarkEnd w:id="470"/>
      <w:bookmarkEnd w:id="471"/>
      <w:bookmarkEnd w:id="472"/>
      <w:bookmarkEnd w:id="473"/>
      <w:bookmarkEnd w:id="474"/>
      <w:bookmarkEnd w:id="475"/>
      <w:bookmarkEnd w:id="476"/>
      <w:bookmarkEnd w:id="477"/>
      <w:bookmarkEnd w:id="478"/>
      <w:bookmarkEnd w:id="479"/>
      <w:bookmarkEnd w:id="487"/>
      <w:bookmarkEnd w:id="488"/>
      <w:bookmarkEnd w:id="489"/>
      <w:bookmarkEnd w:id="490"/>
      <w:bookmarkEnd w:id="491"/>
      <w:bookmarkEnd w:id="492"/>
      <w:bookmarkEnd w:id="493"/>
      <w:bookmarkEnd w:id="494"/>
      <w:bookmarkEnd w:id="495"/>
      <w:bookmarkEnd w:id="496"/>
      <w:bookmarkEnd w:id="497"/>
      <w:r w:rsidRPr="003076F2">
        <w:rPr>
          <w:color w:val="000000" w:themeColor="text1"/>
        </w:rPr>
        <w:t>the presentation of individual characteristics relevant to a diagnosis of autism, including differences in how characteristics are manifested, the impact on referral for assessment and possible delayed diagnosis, and whether characteristics may be masked/camouflaged differently as a function of sex/gender.</w:t>
      </w:r>
    </w:p>
    <w:p w14:paraId="1D3B8E14" w14:textId="67D0E92C" w:rsidR="00A52300" w:rsidRPr="003076F2" w:rsidRDefault="00A52300" w:rsidP="00B860BF">
      <w:pPr>
        <w:pStyle w:val="GLHeading3"/>
      </w:pPr>
      <w:bookmarkStart w:id="521" w:name="_Toc166869227"/>
      <w:r w:rsidRPr="003076F2">
        <w:t>Study designs</w:t>
      </w:r>
      <w:bookmarkEnd w:id="498"/>
      <w:bookmarkEnd w:id="499"/>
      <w:bookmarkEnd w:id="500"/>
      <w:bookmarkEnd w:id="521"/>
      <w:r w:rsidR="00781287" w:rsidRPr="003076F2">
        <w:t xml:space="preserve"> </w:t>
      </w:r>
    </w:p>
    <w:p w14:paraId="25E96445" w14:textId="59C109B1" w:rsidR="001C2C7C" w:rsidRPr="003076F2" w:rsidRDefault="00C72A6F" w:rsidP="003255AB">
      <w:pPr>
        <w:pStyle w:val="GLBodytext"/>
        <w:rPr>
          <w:rStyle w:val="Hyperlink"/>
          <w:rFonts w:cstheme="minorHAnsi"/>
        </w:rPr>
      </w:pPr>
      <w:r w:rsidRPr="003076F2">
        <w:t>The</w:t>
      </w:r>
      <w:r w:rsidR="00316182" w:rsidRPr="003076F2">
        <w:t xml:space="preserve"> </w:t>
      </w:r>
      <w:r w:rsidR="001B1405" w:rsidRPr="003076F2">
        <w:t xml:space="preserve">NHMRC </w:t>
      </w:r>
      <w:r w:rsidR="00316182" w:rsidRPr="003076F2">
        <w:t xml:space="preserve">evidence hierarchy </w:t>
      </w:r>
      <w:r w:rsidR="008F1FB7">
        <w:fldChar w:fldCharType="begin"/>
      </w:r>
      <w:r w:rsidR="000D3CD4">
        <w:instrText xml:space="preserve"> ADDIN EN.CITE &lt;EndNote&gt;&lt;Cite&gt;&lt;Author&gt;National Health and Medical Research Council&lt;/Author&gt;&lt;Year&gt;2008&lt;/Year&gt;&lt;RecNum&gt;767&lt;/RecNum&gt;&lt;DisplayText&gt;[94]&lt;/DisplayText&gt;&lt;record&gt;&lt;rec-number&gt;767&lt;/rec-number&gt;&lt;foreign-keys&gt;&lt;key app="EN" db-id="f9afr5w2dew9afeza9sxpvrlvrf92zssvfpp" timestamp="1687773061"&gt;7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8F1FB7">
        <w:fldChar w:fldCharType="separate"/>
      </w:r>
      <w:r w:rsidR="000D3CD4">
        <w:rPr>
          <w:noProof/>
        </w:rPr>
        <w:t>[</w:t>
      </w:r>
      <w:hyperlink w:anchor="_ENREF_94" w:tooltip="National Health and Medical Research Council, 2008 #767" w:history="1">
        <w:r w:rsidR="006525B5">
          <w:rPr>
            <w:noProof/>
          </w:rPr>
          <w:t>94</w:t>
        </w:r>
      </w:hyperlink>
      <w:r w:rsidR="000D3CD4">
        <w:rPr>
          <w:noProof/>
        </w:rPr>
        <w:t>]</w:t>
      </w:r>
      <w:r w:rsidR="008F1FB7">
        <w:fldChar w:fldCharType="end"/>
      </w:r>
      <w:r w:rsidR="00A10A27" w:rsidRPr="003076F2">
        <w:t xml:space="preserve"> </w:t>
      </w:r>
      <w:r w:rsidR="001B1405" w:rsidRPr="003076F2">
        <w:t xml:space="preserve">ranks studies in terms of quality based on </w:t>
      </w:r>
      <w:r w:rsidR="002C1758" w:rsidRPr="003076F2">
        <w:t xml:space="preserve">their </w:t>
      </w:r>
      <w:r w:rsidR="001B1405" w:rsidRPr="003076F2">
        <w:t>study desig</w:t>
      </w:r>
      <w:r w:rsidR="00DD1AF9" w:rsidRPr="003076F2">
        <w:t xml:space="preserve">n (see </w:t>
      </w:r>
      <w:hyperlink w:anchor="TableA1_1" w:history="1">
        <w:r w:rsidR="00DD1AF9" w:rsidRPr="003076F2">
          <w:rPr>
            <w:rStyle w:val="Hyperlink"/>
            <w:rFonts w:cstheme="minorHAnsi"/>
          </w:rPr>
          <w:t>Table A1.</w:t>
        </w:r>
        <w:r w:rsidR="00100815" w:rsidRPr="003076F2">
          <w:rPr>
            <w:rStyle w:val="Hyperlink"/>
            <w:rFonts w:cstheme="minorHAnsi"/>
          </w:rPr>
          <w:t>1</w:t>
        </w:r>
      </w:hyperlink>
      <w:r w:rsidR="00DD1AF9" w:rsidRPr="003076F2">
        <w:t xml:space="preserve"> in Appendix 1)</w:t>
      </w:r>
      <w:r w:rsidR="001B1405" w:rsidRPr="003076F2">
        <w:t>. The most robust level of evidence is Level I</w:t>
      </w:r>
      <w:r w:rsidR="004C76CE" w:rsidRPr="003076F2">
        <w:t xml:space="preserve"> which consists of </w:t>
      </w:r>
      <w:r w:rsidR="001C2C7C" w:rsidRPr="003076F2">
        <w:t xml:space="preserve">systematic reviews </w:t>
      </w:r>
      <w:r w:rsidR="001B1405" w:rsidRPr="003076F2">
        <w:t xml:space="preserve">(which may </w:t>
      </w:r>
      <w:r w:rsidR="00D86D98" w:rsidRPr="003076F2">
        <w:t>include</w:t>
      </w:r>
      <w:r w:rsidR="001B1405" w:rsidRPr="003076F2">
        <w:t xml:space="preserve"> a</w:t>
      </w:r>
      <w:r w:rsidR="001C2C7C" w:rsidRPr="003076F2">
        <w:t xml:space="preserve"> meta-analys</w:t>
      </w:r>
      <w:r w:rsidR="001B1405" w:rsidRPr="003076F2">
        <w:t>i</w:t>
      </w:r>
      <w:r w:rsidR="001C2C7C" w:rsidRPr="003076F2">
        <w:t>s</w:t>
      </w:r>
      <w:r w:rsidR="001B1405" w:rsidRPr="003076F2">
        <w:t xml:space="preserve">) </w:t>
      </w:r>
      <w:r w:rsidR="008F1FB7">
        <w:fldChar w:fldCharType="begin"/>
      </w:r>
      <w:r w:rsidR="000D3CD4">
        <w:instrText xml:space="preserve"> ADDIN EN.CITE &lt;EndNote&gt;&lt;Cite&gt;&lt;Author&gt;Merlin&lt;/Author&gt;&lt;Year&gt;2009&lt;/Year&gt;&lt;RecNum&gt;773&lt;/RecNum&gt;&lt;DisplayText&gt;[95]&lt;/DisplayText&gt;&lt;record&gt;&lt;rec-number&gt;773&lt;/rec-number&gt;&lt;foreign-keys&gt;&lt;key app="EN" db-id="f9afr5w2dew9afeza9sxpvrlvrf92zssvfpp" timestamp="1687773061"&gt;773&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volume&gt;9&lt;/volume&gt;&lt;number&gt;34&lt;/number&gt;&lt;dates&gt;&lt;year&gt;2009&lt;/year&gt;&lt;/dates&gt;&lt;urls&gt;&lt;/urls&gt;&lt;/record&gt;&lt;/Cite&gt;&lt;/EndNote&gt;</w:instrText>
      </w:r>
      <w:r w:rsidR="008F1FB7">
        <w:fldChar w:fldCharType="separate"/>
      </w:r>
      <w:r w:rsidR="000D3CD4">
        <w:rPr>
          <w:noProof/>
        </w:rPr>
        <w:t>[</w:t>
      </w:r>
      <w:hyperlink w:anchor="_ENREF_95" w:tooltip="Merlin, 2009 #773" w:history="1">
        <w:r w:rsidR="006525B5">
          <w:rPr>
            <w:noProof/>
          </w:rPr>
          <w:t>95</w:t>
        </w:r>
      </w:hyperlink>
      <w:r w:rsidR="000D3CD4">
        <w:rPr>
          <w:noProof/>
        </w:rPr>
        <w:t>]</w:t>
      </w:r>
      <w:r w:rsidR="008F1FB7">
        <w:fldChar w:fldCharType="end"/>
      </w:r>
      <w:r w:rsidR="00D86D98" w:rsidRPr="003076F2">
        <w:t>.</w:t>
      </w:r>
      <w:r w:rsidR="00D07DA4" w:rsidRPr="003076F2">
        <w:t xml:space="preserve"> </w:t>
      </w:r>
      <w:r w:rsidR="00DD1AF9" w:rsidRPr="003076F2">
        <w:t>Further details</w:t>
      </w:r>
      <w:r w:rsidR="00D07DA4" w:rsidRPr="003076F2">
        <w:t xml:space="preserve"> are presented in </w:t>
      </w:r>
      <w:hyperlink w:anchor="A1_3" w:history="1">
        <w:r w:rsidR="00D07DA4" w:rsidRPr="003076F2">
          <w:rPr>
            <w:rStyle w:val="Hyperlink"/>
            <w:rFonts w:cstheme="minorHAnsi"/>
          </w:rPr>
          <w:t>Appendix 1.</w:t>
        </w:r>
        <w:r w:rsidR="00DD1AF9" w:rsidRPr="003076F2">
          <w:rPr>
            <w:rStyle w:val="Hyperlink"/>
            <w:rFonts w:cstheme="minorHAnsi"/>
          </w:rPr>
          <w:t>3</w:t>
        </w:r>
        <w:r w:rsidR="00D07DA4" w:rsidRPr="003076F2">
          <w:rPr>
            <w:rStyle w:val="Hyperlink"/>
            <w:rFonts w:cstheme="minorHAnsi"/>
          </w:rPr>
          <w:t>.</w:t>
        </w:r>
      </w:hyperlink>
    </w:p>
    <w:p w14:paraId="563F2A48" w14:textId="1D813F52" w:rsidR="00E0133A" w:rsidRPr="003076F2" w:rsidRDefault="000E36B1" w:rsidP="003255AB">
      <w:pPr>
        <w:pStyle w:val="GLBodytext"/>
      </w:pPr>
      <w:r w:rsidRPr="003076F2">
        <w:rPr>
          <w:shd w:val="clear" w:color="auto" w:fill="FFFFFF"/>
        </w:rPr>
        <w:t xml:space="preserve">Guided by this hierarchy and the principal of </w:t>
      </w:r>
      <w:r w:rsidR="00A219C6" w:rsidRPr="003076F2">
        <w:rPr>
          <w:shd w:val="clear" w:color="auto" w:fill="FFFFFF"/>
        </w:rPr>
        <w:t>‘</w:t>
      </w:r>
      <w:r w:rsidRPr="003076F2">
        <w:rPr>
          <w:shd w:val="clear" w:color="auto" w:fill="FFFFFF"/>
        </w:rPr>
        <w:t>best evidence</w:t>
      </w:r>
      <w:r w:rsidR="00A219C6" w:rsidRPr="003076F2">
        <w:rPr>
          <w:shd w:val="clear" w:color="auto" w:fill="FFFFFF"/>
        </w:rPr>
        <w:t>’</w:t>
      </w:r>
      <w:r w:rsidRPr="003076F2">
        <w:rPr>
          <w:shd w:val="clear" w:color="auto" w:fill="FFFFFF"/>
        </w:rPr>
        <w:t>, an</w:t>
      </w:r>
      <w:r w:rsidRPr="003076F2">
        <w:t xml:space="preserve"> umbrella review was undertaken of peer reviewed secondary research studies (systematic reviews and meta analyses) </w:t>
      </w:r>
      <w:r w:rsidR="00425985" w:rsidRPr="003076F2">
        <w:t>published in or later than 2018.</w:t>
      </w:r>
      <w:r w:rsidR="009233B7" w:rsidRPr="003076F2">
        <w:t xml:space="preserve"> Searching o</w:t>
      </w:r>
      <w:r w:rsidR="00A219C6" w:rsidRPr="003076F2">
        <w:t>f</w:t>
      </w:r>
      <w:r w:rsidR="009233B7" w:rsidRPr="003076F2">
        <w:t xml:space="preserve"> research syntheses within the last </w:t>
      </w:r>
      <w:r w:rsidR="009233B7" w:rsidRPr="003076F2">
        <w:lastRenderedPageBreak/>
        <w:t>five years yield</w:t>
      </w:r>
      <w:r w:rsidR="009E1C86" w:rsidRPr="003076F2">
        <w:t>s</w:t>
      </w:r>
      <w:r w:rsidR="009233B7" w:rsidRPr="003076F2">
        <w:t xml:space="preserve"> primary research conducted in previous decades included in the identified systematic reviews. </w:t>
      </w:r>
    </w:p>
    <w:p w14:paraId="4037336C" w14:textId="06833D2B" w:rsidR="00E0133A" w:rsidRPr="003076F2" w:rsidRDefault="00E0133A" w:rsidP="00E0133A">
      <w:pPr>
        <w:pStyle w:val="GLBodytext"/>
        <w:rPr>
          <w:color w:val="000000" w:themeColor="text1"/>
          <w:lang w:eastAsia="en-GB"/>
        </w:rPr>
      </w:pPr>
      <w:r w:rsidRPr="003076F2">
        <w:rPr>
          <w:color w:val="000000" w:themeColor="text1"/>
          <w:lang w:eastAsia="en-GB"/>
        </w:rPr>
        <w:t>Eligible systematic reviews (presented as a meta-analysis or a narrative synthesis) needed to meet the following criteria: (1) included a clear statement of the purpose of the review; (2) described the search strategy (</w:t>
      </w:r>
      <w:r w:rsidR="00D621A8" w:rsidRPr="003076F2">
        <w:rPr>
          <w:color w:val="000000" w:themeColor="text1"/>
          <w:lang w:eastAsia="en-GB"/>
        </w:rPr>
        <w:t>including</w:t>
      </w:r>
      <w:r w:rsidRPr="003076F2">
        <w:rPr>
          <w:color w:val="000000" w:themeColor="text1"/>
          <w:lang w:eastAsia="en-GB"/>
        </w:rPr>
        <w:t xml:space="preserve"> key search terms, multiple relevant databases, specification of search </w:t>
      </w:r>
      <w:r w:rsidR="00930144" w:rsidRPr="003076F2">
        <w:rPr>
          <w:color w:val="000000" w:themeColor="text1"/>
          <w:lang w:eastAsia="en-GB"/>
        </w:rPr>
        <w:t>dates</w:t>
      </w:r>
      <w:r w:rsidRPr="003076F2">
        <w:rPr>
          <w:color w:val="000000" w:themeColor="text1"/>
          <w:lang w:eastAsia="en-GB"/>
        </w:rPr>
        <w:t xml:space="preserve">); (3) indicated the criteria used to select studies for inclusion; (4) </w:t>
      </w:r>
      <w:r w:rsidR="00930144" w:rsidRPr="003076F2">
        <w:rPr>
          <w:color w:val="000000" w:themeColor="text1"/>
          <w:lang w:eastAsia="en-GB"/>
        </w:rPr>
        <w:t xml:space="preserve">and </w:t>
      </w:r>
      <w:r w:rsidRPr="003076F2">
        <w:rPr>
          <w:color w:val="000000" w:themeColor="text1"/>
          <w:lang w:eastAsia="en-GB"/>
        </w:rPr>
        <w:t xml:space="preserve">presented findings relevant to the </w:t>
      </w:r>
      <w:r w:rsidR="00730E8A" w:rsidRPr="003076F2">
        <w:rPr>
          <w:color w:val="000000" w:themeColor="text1"/>
          <w:lang w:eastAsia="en-GB"/>
        </w:rPr>
        <w:t>scope</w:t>
      </w:r>
      <w:r w:rsidRPr="003076F2">
        <w:rPr>
          <w:color w:val="000000" w:themeColor="text1"/>
          <w:lang w:eastAsia="en-GB"/>
        </w:rPr>
        <w:t xml:space="preserve"> of the </w:t>
      </w:r>
      <w:r w:rsidR="00730E8A" w:rsidRPr="003076F2">
        <w:rPr>
          <w:color w:val="000000" w:themeColor="text1"/>
          <w:lang w:eastAsia="en-GB"/>
        </w:rPr>
        <w:t xml:space="preserve">current </w:t>
      </w:r>
      <w:r w:rsidR="00014097" w:rsidRPr="003076F2">
        <w:rPr>
          <w:color w:val="000000" w:themeColor="text1"/>
          <w:lang w:eastAsia="en-GB"/>
        </w:rPr>
        <w:t>systematic review</w:t>
      </w:r>
      <w:r w:rsidR="00930144" w:rsidRPr="003076F2">
        <w:rPr>
          <w:color w:val="000000" w:themeColor="text1"/>
          <w:lang w:eastAsia="en-GB"/>
        </w:rPr>
        <w:t>.</w:t>
      </w:r>
      <w:r w:rsidRPr="003076F2">
        <w:rPr>
          <w:color w:val="000000" w:themeColor="text1"/>
          <w:lang w:eastAsia="en-GB"/>
        </w:rPr>
        <w:t xml:space="preserve"> </w:t>
      </w:r>
    </w:p>
    <w:p w14:paraId="3E731556" w14:textId="21EDD986" w:rsidR="00200829" w:rsidRPr="003076F2" w:rsidRDefault="00200829" w:rsidP="00B860BF">
      <w:pPr>
        <w:pStyle w:val="GLHeading3"/>
      </w:pPr>
      <w:bookmarkStart w:id="522" w:name="_Toc102405139"/>
      <w:bookmarkStart w:id="523" w:name="_Toc131381720"/>
      <w:bookmarkStart w:id="524" w:name="_Toc131383490"/>
      <w:bookmarkStart w:id="525" w:name="_Toc166869228"/>
      <w:bookmarkEnd w:id="501"/>
      <w:bookmarkEnd w:id="502"/>
      <w:bookmarkEnd w:id="503"/>
      <w:r w:rsidRPr="003076F2">
        <w:t>Exclusions</w:t>
      </w:r>
      <w:bookmarkEnd w:id="522"/>
      <w:bookmarkEnd w:id="523"/>
      <w:bookmarkEnd w:id="524"/>
      <w:bookmarkEnd w:id="525"/>
    </w:p>
    <w:p w14:paraId="60066845" w14:textId="152A53B2" w:rsidR="006E014F" w:rsidRPr="003076F2" w:rsidRDefault="00DE5035" w:rsidP="00E578F1">
      <w:pPr>
        <w:pStyle w:val="GLBodytext"/>
      </w:pPr>
      <w:r w:rsidRPr="003076F2">
        <w:t>Publications</w:t>
      </w:r>
      <w:r w:rsidR="006E014F" w:rsidRPr="003076F2">
        <w:t xml:space="preserve"> were excluded if they</w:t>
      </w:r>
      <w:r w:rsidR="00895745" w:rsidRPr="003076F2">
        <w:t xml:space="preserve"> were</w:t>
      </w:r>
      <w:r w:rsidR="006E014F" w:rsidRPr="003076F2">
        <w:t>:</w:t>
      </w:r>
    </w:p>
    <w:p w14:paraId="79E49D45" w14:textId="77777777" w:rsidR="00A219C6" w:rsidRPr="003076F2" w:rsidRDefault="00A219C6" w:rsidP="002419EF">
      <w:pPr>
        <w:pStyle w:val="GLBulletlist"/>
        <w:numPr>
          <w:ilvl w:val="0"/>
          <w:numId w:val="21"/>
        </w:numPr>
      </w:pPr>
      <w:r w:rsidRPr="003076F2">
        <w:t>Dissertations, book chapters, conference proceedings</w:t>
      </w:r>
    </w:p>
    <w:p w14:paraId="52725614" w14:textId="77777777" w:rsidR="00A219C6" w:rsidRPr="003076F2" w:rsidRDefault="00A219C6" w:rsidP="002419EF">
      <w:pPr>
        <w:pStyle w:val="GLBulletlist"/>
        <w:numPr>
          <w:ilvl w:val="0"/>
          <w:numId w:val="21"/>
        </w:numPr>
      </w:pPr>
      <w:r w:rsidRPr="003076F2">
        <w:t>Poster presentations, abstract only reports, unpublished data</w:t>
      </w:r>
    </w:p>
    <w:p w14:paraId="075D1A68" w14:textId="77777777" w:rsidR="00A219C6" w:rsidRPr="003076F2" w:rsidRDefault="00A219C6" w:rsidP="002419EF">
      <w:pPr>
        <w:pStyle w:val="GLBulletlist"/>
        <w:numPr>
          <w:ilvl w:val="0"/>
          <w:numId w:val="21"/>
        </w:numPr>
      </w:pPr>
      <w:r w:rsidRPr="003076F2">
        <w:t>Narrative reviews, editorials, commentaries, correspondence</w:t>
      </w:r>
    </w:p>
    <w:p w14:paraId="19CAB2CB" w14:textId="77777777" w:rsidR="00A219C6" w:rsidRPr="003076F2" w:rsidRDefault="00A219C6" w:rsidP="002419EF">
      <w:pPr>
        <w:pStyle w:val="GLBulletlist"/>
        <w:numPr>
          <w:ilvl w:val="0"/>
          <w:numId w:val="21"/>
        </w:numPr>
      </w:pPr>
      <w:r w:rsidRPr="003076F2">
        <w:t>Book reviews, news reports, trade magazine articles, blogs</w:t>
      </w:r>
    </w:p>
    <w:p w14:paraId="1039D344" w14:textId="77777777" w:rsidR="00A219C6" w:rsidRPr="003076F2" w:rsidRDefault="00A219C6" w:rsidP="002419EF">
      <w:pPr>
        <w:pStyle w:val="GLBulletlist"/>
        <w:numPr>
          <w:ilvl w:val="0"/>
          <w:numId w:val="21"/>
        </w:numPr>
      </w:pPr>
      <w:r w:rsidRPr="003076F2">
        <w:t>Not deemed relevant to the research question or nature of the review, including studies that:</w:t>
      </w:r>
    </w:p>
    <w:p w14:paraId="156A900D" w14:textId="77777777" w:rsidR="00A219C6" w:rsidRPr="003076F2" w:rsidRDefault="00A219C6" w:rsidP="002419EF">
      <w:pPr>
        <w:pStyle w:val="GLBulletlist"/>
        <w:numPr>
          <w:ilvl w:val="1"/>
          <w:numId w:val="27"/>
        </w:numPr>
      </w:pPr>
      <w:r w:rsidRPr="003076F2">
        <w:t>concerned the development/evaluation of an intervention, screening/diagnostic/assessment tool, or outcome measure</w:t>
      </w:r>
    </w:p>
    <w:p w14:paraId="34250CFA" w14:textId="77777777" w:rsidR="00A219C6" w:rsidRPr="003076F2" w:rsidRDefault="00A219C6" w:rsidP="002419EF">
      <w:pPr>
        <w:pStyle w:val="GLBulletlist"/>
        <w:numPr>
          <w:ilvl w:val="1"/>
          <w:numId w:val="27"/>
        </w:numPr>
      </w:pPr>
      <w:r w:rsidRPr="003076F2">
        <w:t xml:space="preserve">focused exclusively on research related to understanding aspects of autism outside of the assessment and diagnostic process (e.g., aetiology, neuroimaging techniques, prevalence, developmental trajectories, factors impacting likelihood of autism including biomarkers, accuracy of screening tools and universal screening programs) </w:t>
      </w:r>
    </w:p>
    <w:p w14:paraId="0C6FACE3" w14:textId="77777777" w:rsidR="00A219C6" w:rsidRPr="003076F2" w:rsidRDefault="00A219C6" w:rsidP="002419EF">
      <w:pPr>
        <w:pStyle w:val="GLBulletlist"/>
        <w:numPr>
          <w:ilvl w:val="1"/>
          <w:numId w:val="27"/>
        </w:numPr>
      </w:pPr>
      <w:r w:rsidRPr="003076F2">
        <w:t>reported on studies comparing autistic people with non-autistic people</w:t>
      </w:r>
    </w:p>
    <w:p w14:paraId="334840AE" w14:textId="47C06041" w:rsidR="00A219C6" w:rsidRPr="003076F2" w:rsidRDefault="00A219C6" w:rsidP="002419EF">
      <w:pPr>
        <w:pStyle w:val="GLBulletlist"/>
        <w:numPr>
          <w:ilvl w:val="1"/>
          <w:numId w:val="27"/>
        </w:numPr>
      </w:pPr>
      <w:r w:rsidRPr="003076F2">
        <w:t>compared autistic people with non-autistic people</w:t>
      </w:r>
      <w:r w:rsidR="00313680">
        <w:t xml:space="preserve"> only (however reported where investigated in addition to eligible comparisons between autistic people)</w:t>
      </w:r>
    </w:p>
    <w:p w14:paraId="75E6203C" w14:textId="77777777" w:rsidR="00A219C6" w:rsidRPr="003076F2" w:rsidRDefault="00A219C6" w:rsidP="002419EF">
      <w:pPr>
        <w:pStyle w:val="GLBulletlist"/>
        <w:numPr>
          <w:ilvl w:val="1"/>
          <w:numId w:val="27"/>
        </w:numPr>
      </w:pPr>
      <w:r w:rsidRPr="003076F2">
        <w:t xml:space="preserve">did not include a mixed male/female population </w:t>
      </w:r>
    </w:p>
    <w:p w14:paraId="186F9383" w14:textId="77777777" w:rsidR="00A219C6" w:rsidRPr="003076F2" w:rsidRDefault="00A219C6" w:rsidP="002419EF">
      <w:pPr>
        <w:pStyle w:val="GLBulletlist"/>
        <w:numPr>
          <w:ilvl w:val="1"/>
          <w:numId w:val="27"/>
        </w:numPr>
      </w:pPr>
      <w:r w:rsidRPr="003076F2">
        <w:t>were case studies, animal studies, prenatal studies, genetic studies, brain studies, biomarker studies, pharmacological studies</w:t>
      </w:r>
    </w:p>
    <w:p w14:paraId="0B7AC9DB" w14:textId="77777777" w:rsidR="00A219C6" w:rsidRPr="003076F2" w:rsidRDefault="00A219C6" w:rsidP="002419EF">
      <w:pPr>
        <w:pStyle w:val="GLBulletlist"/>
        <w:numPr>
          <w:ilvl w:val="1"/>
          <w:numId w:val="27"/>
        </w:numPr>
      </w:pPr>
      <w:r w:rsidRPr="003076F2">
        <w:t>did not carry out comparisons on relevant outcomes according to sex/gender</w:t>
      </w:r>
    </w:p>
    <w:p w14:paraId="56FFC205" w14:textId="7BFB313D" w:rsidR="00DD796B" w:rsidRPr="003076F2" w:rsidRDefault="00DD796B" w:rsidP="00B860BF">
      <w:pPr>
        <w:pStyle w:val="GLHeading3"/>
      </w:pPr>
      <w:bookmarkStart w:id="526" w:name="_Toc131381721"/>
      <w:bookmarkStart w:id="527" w:name="_Toc131383491"/>
      <w:bookmarkStart w:id="528" w:name="_Toc166869229"/>
      <w:bookmarkStart w:id="529" w:name="_Toc371965338"/>
      <w:bookmarkStart w:id="530" w:name="_Toc511695504"/>
      <w:bookmarkStart w:id="531" w:name="_Toc8216568"/>
      <w:bookmarkStart w:id="532" w:name="_Toc25763900"/>
      <w:bookmarkStart w:id="533" w:name="_Toc56091722"/>
      <w:bookmarkStart w:id="534" w:name="_Toc68714935"/>
      <w:bookmarkStart w:id="535" w:name="_Toc102405140"/>
      <w:r w:rsidRPr="003076F2">
        <w:t>Super</w:t>
      </w:r>
      <w:r w:rsidR="00B836F7" w:rsidRPr="003076F2">
        <w:t>s</w:t>
      </w:r>
      <w:r w:rsidRPr="003076F2">
        <w:t>eded evidence</w:t>
      </w:r>
      <w:bookmarkEnd w:id="526"/>
      <w:bookmarkEnd w:id="527"/>
      <w:bookmarkEnd w:id="528"/>
      <w:r w:rsidRPr="003076F2">
        <w:t xml:space="preserve"> </w:t>
      </w:r>
    </w:p>
    <w:p w14:paraId="132C46B6" w14:textId="130705BE" w:rsidR="006D7B45" w:rsidRPr="003076F2" w:rsidRDefault="006D7B45" w:rsidP="006D7B45">
      <w:pPr>
        <w:pStyle w:val="GLBodytext"/>
      </w:pPr>
      <w:r w:rsidRPr="003076F2">
        <w:t xml:space="preserve">Secondary reviews which included no original primary studies were also excluded. That is, </w:t>
      </w:r>
      <w:r w:rsidR="005A23BB" w:rsidRPr="003076F2">
        <w:t xml:space="preserve">reviews were excluded if they did not include </w:t>
      </w:r>
      <w:r w:rsidRPr="003076F2">
        <w:t>a</w:t>
      </w:r>
      <w:r w:rsidR="005A23BB" w:rsidRPr="003076F2">
        <w:t>t least one</w:t>
      </w:r>
      <w:r w:rsidRPr="003076F2">
        <w:t xml:space="preserve"> </w:t>
      </w:r>
      <w:r w:rsidR="005A23BB" w:rsidRPr="003076F2">
        <w:t>unique primary study</w:t>
      </w:r>
      <w:r w:rsidRPr="003076F2">
        <w:t xml:space="preserve"> meeting selection criteria for the current review not </w:t>
      </w:r>
      <w:r w:rsidR="005A23BB" w:rsidRPr="003076F2">
        <w:t xml:space="preserve">already </w:t>
      </w:r>
      <w:r w:rsidRPr="003076F2">
        <w:t>included in a more recently published secondary review. This aimed to reduce redundancy of superseded material.</w:t>
      </w:r>
    </w:p>
    <w:p w14:paraId="59BFE7B8" w14:textId="77777777" w:rsidR="00805A94" w:rsidRDefault="00805A94">
      <w:pPr>
        <w:rPr>
          <w:rFonts w:asciiTheme="minorHAnsi" w:eastAsia="Calibri" w:hAnsiTheme="minorHAnsi" w:cstheme="minorHAnsi"/>
          <w:b/>
          <w:bCs/>
          <w:color w:val="4472C4" w:themeColor="accent1"/>
          <w:sz w:val="28"/>
          <w:szCs w:val="28"/>
          <w:lang w:val="en-NZ" w:eastAsia="en-NZ"/>
        </w:rPr>
      </w:pPr>
      <w:bookmarkStart w:id="536" w:name="_Toc131381722"/>
      <w:bookmarkStart w:id="537" w:name="_Toc131383492"/>
      <w:r>
        <w:br w:type="page"/>
      </w:r>
    </w:p>
    <w:p w14:paraId="00265ECE" w14:textId="495EED3C" w:rsidR="00490239" w:rsidRPr="003076F2" w:rsidRDefault="00490239" w:rsidP="00B860BF">
      <w:pPr>
        <w:pStyle w:val="GLHeading3"/>
      </w:pPr>
      <w:bookmarkStart w:id="538" w:name="_Toc166869230"/>
      <w:r w:rsidRPr="003076F2">
        <w:lastRenderedPageBreak/>
        <w:t xml:space="preserve">New Zealand-based </w:t>
      </w:r>
      <w:r w:rsidR="00BF1B70" w:rsidRPr="003076F2">
        <w:t>primary</w:t>
      </w:r>
      <w:r w:rsidRPr="003076F2">
        <w:t xml:space="preserve"> research</w:t>
      </w:r>
      <w:bookmarkEnd w:id="538"/>
    </w:p>
    <w:p w14:paraId="32A15748" w14:textId="1B47149B" w:rsidR="006A0209" w:rsidRPr="003076F2" w:rsidRDefault="00490239" w:rsidP="00490239">
      <w:pPr>
        <w:pStyle w:val="GLBodytext"/>
      </w:pPr>
      <w:r w:rsidRPr="003076F2">
        <w:t xml:space="preserve">To consider the applicability and generalisability of the evidence to </w:t>
      </w:r>
      <w:r w:rsidR="00C359B6" w:rsidRPr="003076F2">
        <w:t>Aotearoa</w:t>
      </w:r>
      <w:r w:rsidRPr="003076F2">
        <w:t xml:space="preserve">, studies </w:t>
      </w:r>
      <w:r w:rsidR="00DE5F0C" w:rsidRPr="003076F2">
        <w:t>conducted in Aotearoa</w:t>
      </w:r>
      <w:r w:rsidR="00781287" w:rsidRPr="003076F2">
        <w:t xml:space="preserve"> </w:t>
      </w:r>
      <w:r w:rsidR="00DE5F0C" w:rsidRPr="003076F2">
        <w:t xml:space="preserve">New Zealand were considered applying more inclusive selection criteria. Primary studies employing any design methodology (including qualitative research, with the exception of case studies) </w:t>
      </w:r>
      <w:r w:rsidR="002B7265" w:rsidRPr="003076F2">
        <w:t>and</w:t>
      </w:r>
      <w:r w:rsidR="00DE5F0C" w:rsidRPr="003076F2">
        <w:t xml:space="preserve"> published in peer reviewed Journals in or since 2004 were eligible for inclusion where they otherwise met selection criteria</w:t>
      </w:r>
      <w:r w:rsidR="00891454" w:rsidRPr="003076F2">
        <w:t xml:space="preserve"> of the current umbrella review</w:t>
      </w:r>
      <w:r w:rsidR="006B0606" w:rsidRPr="003076F2">
        <w:t xml:space="preserve">. </w:t>
      </w:r>
      <w:r w:rsidR="00DE5F0C" w:rsidRPr="003076F2">
        <w:t>This allowed consideration of research that reflect</w:t>
      </w:r>
      <w:r w:rsidR="00AF4184" w:rsidRPr="003076F2">
        <w:t>s</w:t>
      </w:r>
      <w:r w:rsidR="00DE5F0C" w:rsidRPr="003076F2">
        <w:t xml:space="preserve"> </w:t>
      </w:r>
      <w:r w:rsidRPr="003076F2">
        <w:t>New Zealand</w:t>
      </w:r>
      <w:r w:rsidR="00DE5F0C" w:rsidRPr="003076F2">
        <w:t xml:space="preserve">’s </w:t>
      </w:r>
      <w:r w:rsidR="00C359B6" w:rsidRPr="003076F2">
        <w:t xml:space="preserve">unique </w:t>
      </w:r>
      <w:r w:rsidR="00B36EDD" w:rsidRPr="003076F2">
        <w:t xml:space="preserve">geographic, </w:t>
      </w:r>
      <w:r w:rsidRPr="003076F2">
        <w:t>cultur</w:t>
      </w:r>
      <w:r w:rsidR="00B36EDD" w:rsidRPr="003076F2">
        <w:t>al, ethnic,</w:t>
      </w:r>
      <w:r w:rsidRPr="003076F2">
        <w:t xml:space="preserve"> and service context. </w:t>
      </w:r>
    </w:p>
    <w:p w14:paraId="2A2CC455" w14:textId="673F8144" w:rsidR="006E014F" w:rsidRPr="003076F2" w:rsidRDefault="006E014F" w:rsidP="00B860BF">
      <w:pPr>
        <w:pStyle w:val="GLHeading3"/>
      </w:pPr>
      <w:bookmarkStart w:id="539" w:name="_Toc166869231"/>
      <w:r w:rsidRPr="003076F2">
        <w:t>Critical appraisal of included studies</w:t>
      </w:r>
      <w:bookmarkEnd w:id="504"/>
      <w:bookmarkEnd w:id="505"/>
      <w:bookmarkEnd w:id="506"/>
      <w:bookmarkEnd w:id="507"/>
      <w:bookmarkEnd w:id="508"/>
      <w:bookmarkEnd w:id="509"/>
      <w:bookmarkEnd w:id="510"/>
      <w:bookmarkEnd w:id="511"/>
      <w:bookmarkEnd w:id="529"/>
      <w:bookmarkEnd w:id="530"/>
      <w:bookmarkEnd w:id="531"/>
      <w:bookmarkEnd w:id="532"/>
      <w:bookmarkEnd w:id="533"/>
      <w:bookmarkEnd w:id="534"/>
      <w:bookmarkEnd w:id="535"/>
      <w:bookmarkEnd w:id="536"/>
      <w:bookmarkEnd w:id="537"/>
      <w:bookmarkEnd w:id="539"/>
      <w:r w:rsidR="00781287" w:rsidRPr="003076F2">
        <w:t xml:space="preserve"> </w:t>
      </w:r>
    </w:p>
    <w:p w14:paraId="1274CBFF" w14:textId="26C9D47E" w:rsidR="006E014F" w:rsidRPr="003076F2" w:rsidRDefault="00A028EF" w:rsidP="00E578F1">
      <w:pPr>
        <w:pStyle w:val="GLBodytext"/>
      </w:pPr>
      <w:r w:rsidRPr="003076F2">
        <w:t>An evidence table template was employed to record pre-defined information</w:t>
      </w:r>
      <w:r w:rsidR="00057ACE" w:rsidRPr="003076F2">
        <w:t xml:space="preserve"> </w:t>
      </w:r>
      <w:r w:rsidR="00FF59C4" w:rsidRPr="003076F2">
        <w:t>(</w:t>
      </w:r>
      <w:r w:rsidR="00DD1AF9" w:rsidRPr="003076F2">
        <w:t xml:space="preserve">see </w:t>
      </w:r>
      <w:hyperlink w:anchor="A1_4" w:history="1">
        <w:r w:rsidR="00FF59C4" w:rsidRPr="003076F2">
          <w:rPr>
            <w:rStyle w:val="Hyperlink"/>
            <w:rFonts w:cstheme="minorHAnsi"/>
          </w:rPr>
          <w:t>Appendix 1.</w:t>
        </w:r>
        <w:r w:rsidR="00DD1AF9" w:rsidRPr="003076F2">
          <w:rPr>
            <w:rStyle w:val="Hyperlink"/>
            <w:rFonts w:cstheme="minorHAnsi"/>
          </w:rPr>
          <w:t>4</w:t>
        </w:r>
      </w:hyperlink>
      <w:r w:rsidR="00FF59C4" w:rsidRPr="003076F2">
        <w:t xml:space="preserve">) </w:t>
      </w:r>
      <w:r w:rsidR="00057ACE" w:rsidRPr="003076F2">
        <w:t xml:space="preserve">to extract data from each included </w:t>
      </w:r>
      <w:r w:rsidR="00FC4601" w:rsidRPr="003076F2">
        <w:t>report</w:t>
      </w:r>
      <w:r w:rsidR="00057ACE" w:rsidRPr="003076F2">
        <w:t xml:space="preserve"> </w:t>
      </w:r>
      <w:r w:rsidR="006E014F" w:rsidRPr="003076F2">
        <w:t>(</w:t>
      </w:r>
      <w:hyperlink w:anchor="App3" w:history="1">
        <w:r w:rsidR="006E014F" w:rsidRPr="003076F2">
          <w:rPr>
            <w:rStyle w:val="Hyperlink"/>
            <w:rFonts w:cstheme="minorHAnsi"/>
          </w:rPr>
          <w:t>Appendix 3</w:t>
        </w:r>
      </w:hyperlink>
      <w:r w:rsidR="006E014F" w:rsidRPr="003076F2">
        <w:t xml:space="preserve">). </w:t>
      </w:r>
    </w:p>
    <w:p w14:paraId="01731987" w14:textId="3FFBC060" w:rsidR="001739BB" w:rsidRPr="003076F2" w:rsidRDefault="008D71C4" w:rsidP="00E578F1">
      <w:pPr>
        <w:pStyle w:val="GLBodytext"/>
      </w:pPr>
      <w:r w:rsidRPr="003076F2">
        <w:t>The q</w:t>
      </w:r>
      <w:r w:rsidR="006E014F" w:rsidRPr="003076F2">
        <w:t xml:space="preserve">uality of included </w:t>
      </w:r>
      <w:r w:rsidR="002A59AD" w:rsidRPr="003076F2">
        <w:t>systematic reviews</w:t>
      </w:r>
      <w:r w:rsidR="006E014F" w:rsidRPr="003076F2">
        <w:t xml:space="preserve"> was formally appraised using the </w:t>
      </w:r>
      <w:r w:rsidR="0001642C" w:rsidRPr="003076F2">
        <w:t xml:space="preserve">Joanna Briggs Institute </w:t>
      </w:r>
      <w:r w:rsidR="008D0124" w:rsidRPr="003076F2">
        <w:t xml:space="preserve">(JBI) </w:t>
      </w:r>
      <w:r w:rsidR="006E014F" w:rsidRPr="003076F2">
        <w:t>quality checklist</w:t>
      </w:r>
      <w:r w:rsidR="0001642C" w:rsidRPr="003076F2">
        <w:t xml:space="preserve">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0001642C" w:rsidRPr="003076F2">
        <w:t xml:space="preserve"> (see </w:t>
      </w:r>
      <w:hyperlink w:anchor="TableA1_2" w:history="1">
        <w:r w:rsidR="0001642C" w:rsidRPr="003076F2">
          <w:rPr>
            <w:rStyle w:val="Hyperlink"/>
            <w:rFonts w:cstheme="minorHAnsi"/>
          </w:rPr>
          <w:t>Table A1.2</w:t>
        </w:r>
      </w:hyperlink>
      <w:r w:rsidR="0001642C" w:rsidRPr="003076F2">
        <w:t xml:space="preserve">, and </w:t>
      </w:r>
      <w:hyperlink w:anchor="A1_5" w:history="1">
        <w:r w:rsidR="0001642C" w:rsidRPr="003076F2">
          <w:rPr>
            <w:rStyle w:val="Hyperlink"/>
            <w:rFonts w:cstheme="minorHAnsi"/>
          </w:rPr>
          <w:t>Appendix 1.5</w:t>
        </w:r>
      </w:hyperlink>
      <w:r w:rsidR="0001642C" w:rsidRPr="003076F2">
        <w:t xml:space="preserve">). </w:t>
      </w:r>
      <w:r w:rsidR="00000D0A" w:rsidRPr="003076F2">
        <w:t>Scores</w:t>
      </w:r>
      <w:r w:rsidR="00890086" w:rsidRPr="003076F2">
        <w:t xml:space="preserve"> categorise</w:t>
      </w:r>
      <w:r w:rsidR="00000D0A" w:rsidRPr="003076F2">
        <w:t>d</w:t>
      </w:r>
      <w:r w:rsidR="00890086" w:rsidRPr="003076F2">
        <w:t xml:space="preserve"> study quality as follows: low (score 0-5), medium (score 6-8), or high (score 9–11). </w:t>
      </w:r>
    </w:p>
    <w:p w14:paraId="3726977C" w14:textId="648203F9" w:rsidR="001D6216" w:rsidRPr="003076F2" w:rsidRDefault="001D6216" w:rsidP="00B860BF">
      <w:pPr>
        <w:pStyle w:val="GLHeading3"/>
      </w:pPr>
      <w:bookmarkStart w:id="540" w:name="_Toc102405141"/>
      <w:bookmarkStart w:id="541" w:name="_Toc131381723"/>
      <w:bookmarkStart w:id="542" w:name="_Toc131383493"/>
      <w:bookmarkStart w:id="543" w:name="_Toc166869232"/>
      <w:r w:rsidRPr="003076F2">
        <w:t>Synthesis of included studies</w:t>
      </w:r>
      <w:bookmarkEnd w:id="540"/>
      <w:bookmarkEnd w:id="541"/>
      <w:bookmarkEnd w:id="542"/>
      <w:bookmarkEnd w:id="543"/>
    </w:p>
    <w:p w14:paraId="7E8B66C8" w14:textId="2920654D" w:rsidR="003751E9" w:rsidRPr="003076F2" w:rsidRDefault="003751E9" w:rsidP="00E578F1">
      <w:pPr>
        <w:pStyle w:val="GLBodytext"/>
      </w:pPr>
      <w:r w:rsidRPr="003076F2">
        <w:t xml:space="preserve">To identify </w:t>
      </w:r>
      <w:r w:rsidR="00C359B6" w:rsidRPr="003076F2">
        <w:t xml:space="preserve">any </w:t>
      </w:r>
      <w:r w:rsidRPr="003076F2">
        <w:t xml:space="preserve">overlap of studies between included reviews, citations of their included studies were recorded in an excel table, with shared citations highlighted. </w:t>
      </w:r>
    </w:p>
    <w:p w14:paraId="26174D50" w14:textId="42DF8DF8" w:rsidR="00911A49" w:rsidRPr="003076F2" w:rsidRDefault="00911A49" w:rsidP="00E578F1">
      <w:pPr>
        <w:pStyle w:val="GLBodytext"/>
      </w:pPr>
      <w:r w:rsidRPr="003076F2">
        <w:t xml:space="preserve">Results are presented narratively and in </w:t>
      </w:r>
      <w:r w:rsidR="00C359B6" w:rsidRPr="003076F2">
        <w:t>T</w:t>
      </w:r>
      <w:r w:rsidRPr="003076F2">
        <w:t xml:space="preserve">ables. The secondary reviews are summarised with attention to strength and consistency of effects across similar studies, as well as differences, including </w:t>
      </w:r>
      <w:r w:rsidR="005C0869" w:rsidRPr="003076F2">
        <w:t xml:space="preserve">comparing </w:t>
      </w:r>
      <w:r w:rsidRPr="003076F2">
        <w:t xml:space="preserve">those of differing scope. </w:t>
      </w:r>
    </w:p>
    <w:p w14:paraId="5E8E44A4" w14:textId="2C7826DB" w:rsidR="00987529" w:rsidRPr="003076F2" w:rsidRDefault="003751E9" w:rsidP="00CA68FD">
      <w:pPr>
        <w:pStyle w:val="GLBodytext"/>
      </w:pPr>
      <w:r w:rsidRPr="003076F2">
        <w:t xml:space="preserve">These findings represent the </w:t>
      </w:r>
      <w:r w:rsidR="00F95758" w:rsidRPr="003076F2">
        <w:t xml:space="preserve">‘body of evidence’ </w:t>
      </w:r>
      <w:r w:rsidRPr="003076F2">
        <w:t>considered by</w:t>
      </w:r>
      <w:r w:rsidR="00F95758" w:rsidRPr="003076F2">
        <w:t xml:space="preserve"> the Living Guideline Group in developing </w:t>
      </w:r>
      <w:r w:rsidR="00CD1CD3" w:rsidRPr="003076F2">
        <w:t>R</w:t>
      </w:r>
      <w:r w:rsidR="00F95758" w:rsidRPr="003076F2">
        <w:t>ecommendations</w:t>
      </w:r>
      <w:r w:rsidRPr="003076F2">
        <w:t xml:space="preserve"> and Good Practice Points</w:t>
      </w:r>
      <w:r w:rsidR="00DD1AF9" w:rsidRPr="003076F2">
        <w:t xml:space="preserve"> using a process described in </w:t>
      </w:r>
      <w:hyperlink w:anchor="A1_6" w:history="1">
        <w:r w:rsidR="00DD1AF9" w:rsidRPr="003076F2">
          <w:rPr>
            <w:rStyle w:val="Hyperlink"/>
            <w:rFonts w:cstheme="minorHAnsi"/>
          </w:rPr>
          <w:t>Appendix 1.6</w:t>
        </w:r>
      </w:hyperlink>
      <w:r w:rsidR="00DD1AF9" w:rsidRPr="003076F2">
        <w:t>.</w:t>
      </w:r>
      <w:r w:rsidR="00987529" w:rsidRPr="003076F2">
        <w:t xml:space="preserve"> </w:t>
      </w:r>
    </w:p>
    <w:p w14:paraId="083532C3" w14:textId="14B35BC3" w:rsidR="006E014F" w:rsidRPr="003076F2" w:rsidRDefault="006E014F" w:rsidP="00E3786F">
      <w:pPr>
        <w:pStyle w:val="GLHeading2"/>
      </w:pPr>
      <w:bookmarkStart w:id="544" w:name="_Toc214642256"/>
      <w:bookmarkStart w:id="545" w:name="_Toc214642560"/>
      <w:bookmarkStart w:id="546" w:name="_Toc214993637"/>
      <w:bookmarkStart w:id="547" w:name="_Toc214994179"/>
      <w:bookmarkStart w:id="548" w:name="_Toc216717501"/>
      <w:bookmarkStart w:id="549" w:name="_Toc227063446"/>
      <w:bookmarkStart w:id="550" w:name="_Toc227063659"/>
      <w:bookmarkStart w:id="551" w:name="_Toc227064729"/>
      <w:bookmarkStart w:id="552" w:name="_Toc227124982"/>
      <w:bookmarkStart w:id="553" w:name="_Toc275181295"/>
      <w:bookmarkStart w:id="554" w:name="_Toc288166822"/>
      <w:bookmarkStart w:id="555" w:name="_Toc309328755"/>
      <w:bookmarkStart w:id="556" w:name="_Toc345035328"/>
      <w:bookmarkStart w:id="557" w:name="_Toc352193683"/>
      <w:bookmarkStart w:id="558" w:name="_Toc352193797"/>
      <w:bookmarkStart w:id="559" w:name="_Toc352194079"/>
      <w:bookmarkStart w:id="560" w:name="_Toc352195790"/>
      <w:bookmarkStart w:id="561" w:name="_Toc371965339"/>
      <w:bookmarkStart w:id="562" w:name="_Toc511695505"/>
      <w:bookmarkStart w:id="563" w:name="_Toc8216569"/>
      <w:bookmarkStart w:id="564" w:name="_Toc25763901"/>
      <w:bookmarkStart w:id="565" w:name="_Toc56091723"/>
      <w:bookmarkStart w:id="566" w:name="_Toc68714936"/>
      <w:bookmarkStart w:id="567" w:name="_Toc102405142"/>
      <w:bookmarkStart w:id="568" w:name="_Toc131381724"/>
      <w:bookmarkStart w:id="569" w:name="_Toc131383494"/>
      <w:bookmarkStart w:id="570" w:name="_Toc166869233"/>
      <w:bookmarkStart w:id="571" w:name="_Toc214642258"/>
      <w:bookmarkStart w:id="572" w:name="_Toc214642562"/>
      <w:bookmarkStart w:id="573" w:name="_Toc214993639"/>
      <w:bookmarkStart w:id="574" w:name="_Toc214994181"/>
      <w:bookmarkStart w:id="575" w:name="_Toc216717503"/>
      <w:bookmarkStart w:id="576" w:name="_Toc227063448"/>
      <w:bookmarkStart w:id="577" w:name="_Toc227063661"/>
      <w:bookmarkStart w:id="578" w:name="_Toc227064731"/>
      <w:bookmarkStart w:id="579" w:name="_Toc227124984"/>
      <w:bookmarkStart w:id="580" w:name="_Toc275181297"/>
      <w:bookmarkStart w:id="581" w:name="_Toc288166824"/>
      <w:bookmarkStart w:id="582" w:name="_Toc309328757"/>
      <w:bookmarkEnd w:id="512"/>
      <w:bookmarkEnd w:id="513"/>
      <w:bookmarkEnd w:id="514"/>
      <w:bookmarkEnd w:id="515"/>
      <w:bookmarkEnd w:id="516"/>
      <w:bookmarkEnd w:id="517"/>
      <w:bookmarkEnd w:id="518"/>
      <w:bookmarkEnd w:id="519"/>
      <w:bookmarkEnd w:id="520"/>
      <w:r w:rsidRPr="003076F2">
        <w:t xml:space="preserve">2.2 </w:t>
      </w:r>
      <w:r w:rsidR="00557DE8" w:rsidRPr="003076F2">
        <w:tab/>
      </w:r>
      <w:r w:rsidRPr="003076F2">
        <w:t>Body of evidence</w:t>
      </w:r>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7BE916D6" w14:textId="77777777" w:rsidR="006E014F" w:rsidRPr="003076F2" w:rsidRDefault="006E014F" w:rsidP="00B860BF">
      <w:pPr>
        <w:pStyle w:val="GLHeading3"/>
      </w:pPr>
      <w:bookmarkStart w:id="583" w:name="_Toc8216570"/>
      <w:bookmarkStart w:id="584" w:name="_Toc25763902"/>
      <w:bookmarkStart w:id="585" w:name="_Toc56091724"/>
      <w:bookmarkStart w:id="586" w:name="_Toc68714937"/>
      <w:bookmarkStart w:id="587" w:name="_Toc102405143"/>
      <w:bookmarkStart w:id="588" w:name="_Toc131381725"/>
      <w:bookmarkStart w:id="589" w:name="_Toc131383495"/>
      <w:bookmarkStart w:id="590" w:name="_Toc166869234"/>
      <w:r w:rsidRPr="003076F2">
        <w:t>Overview</w:t>
      </w:r>
      <w:bookmarkEnd w:id="583"/>
      <w:bookmarkEnd w:id="584"/>
      <w:bookmarkEnd w:id="585"/>
      <w:bookmarkEnd w:id="586"/>
      <w:bookmarkEnd w:id="587"/>
      <w:bookmarkEnd w:id="588"/>
      <w:bookmarkEnd w:id="589"/>
      <w:bookmarkEnd w:id="590"/>
      <w:r w:rsidRPr="003076F2">
        <w:t xml:space="preserve"> </w:t>
      </w:r>
    </w:p>
    <w:p w14:paraId="37836E67" w14:textId="59DB0A60" w:rsidR="004A6E94" w:rsidRPr="003076F2" w:rsidRDefault="006E014F" w:rsidP="00E578F1">
      <w:pPr>
        <w:pStyle w:val="GLBodytext"/>
      </w:pPr>
      <w:r w:rsidRPr="003076F2">
        <w:t xml:space="preserve">After applying </w:t>
      </w:r>
      <w:r w:rsidR="00A77228" w:rsidRPr="003076F2">
        <w:t xml:space="preserve">initial </w:t>
      </w:r>
      <w:r w:rsidRPr="003076F2">
        <w:t>inclusion and exclusion criteria,</w:t>
      </w:r>
      <w:r w:rsidR="00E93B87" w:rsidRPr="003076F2">
        <w:t xml:space="preserve"> </w:t>
      </w:r>
      <w:r w:rsidR="00A77228" w:rsidRPr="003076F2">
        <w:t>1</w:t>
      </w:r>
      <w:r w:rsidR="0080169A" w:rsidRPr="003076F2">
        <w:t>3</w:t>
      </w:r>
      <w:r w:rsidR="006E5A90" w:rsidRPr="003076F2">
        <w:t xml:space="preserve"> </w:t>
      </w:r>
      <w:r w:rsidR="00D61F2B" w:rsidRPr="003076F2">
        <w:t xml:space="preserve">secondary </w:t>
      </w:r>
      <w:r w:rsidR="006E5A90" w:rsidRPr="003076F2">
        <w:t>studies</w:t>
      </w:r>
      <w:r w:rsidRPr="003076F2">
        <w:t xml:space="preserve"> </w:t>
      </w:r>
      <w:r w:rsidR="00C359B6" w:rsidRPr="003076F2">
        <w:t xml:space="preserve">published since 2018 </w:t>
      </w:r>
      <w:r w:rsidRPr="003076F2">
        <w:t>were eligible for inclusion in the review</w:t>
      </w:r>
      <w:r w:rsidR="0063036A" w:rsidRPr="003076F2">
        <w:t xml:space="preserve"> </w:t>
      </w:r>
      <w:r w:rsidR="00A77228" w:rsidRPr="003076F2">
        <w:t xml:space="preserve">and were </w:t>
      </w:r>
      <w:r w:rsidR="00C359B6" w:rsidRPr="003076F2">
        <w:t xml:space="preserve">critically </w:t>
      </w:r>
      <w:r w:rsidR="00A77228" w:rsidRPr="003076F2">
        <w:t>appraised</w:t>
      </w:r>
      <w:r w:rsidR="001826EE" w:rsidRPr="003076F2">
        <w:t>.</w:t>
      </w:r>
      <w:r w:rsidR="00C77C8F" w:rsidRPr="003076F2">
        <w:t xml:space="preserve"> </w:t>
      </w:r>
      <w:r w:rsidR="004A6E94" w:rsidRPr="003076F2">
        <w:t xml:space="preserve">After </w:t>
      </w:r>
      <w:r w:rsidR="0031264E" w:rsidRPr="003076F2">
        <w:t>assessing</w:t>
      </w:r>
      <w:r w:rsidR="004A6E94" w:rsidRPr="003076F2">
        <w:t xml:space="preserve"> </w:t>
      </w:r>
      <w:r w:rsidR="00A64071" w:rsidRPr="003076F2">
        <w:t xml:space="preserve">these </w:t>
      </w:r>
      <w:r w:rsidR="004A6E94" w:rsidRPr="003076F2">
        <w:t>studies for study quality</w:t>
      </w:r>
      <w:r w:rsidR="0031264E" w:rsidRPr="003076F2">
        <w:t xml:space="preserve"> using the JBI checklist</w:t>
      </w:r>
      <w:r w:rsidR="005669CB" w:rsidRPr="003076F2">
        <w:t xml:space="preserve">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004A6E94" w:rsidRPr="003076F2">
        <w:t xml:space="preserve">, </w:t>
      </w:r>
      <w:r w:rsidR="0080169A" w:rsidRPr="003076F2">
        <w:t>three</w:t>
      </w:r>
      <w:r w:rsidR="004A6E94" w:rsidRPr="003076F2">
        <w:t xml:space="preserve"> were excluded</w:t>
      </w:r>
      <w:r w:rsidR="0080169A" w:rsidRPr="003076F2">
        <w:t xml:space="preserve">. Two were excluded as being of </w:t>
      </w:r>
      <w:r w:rsidR="004A6E94" w:rsidRPr="003076F2">
        <w:t xml:space="preserve">low quality (scoring </w:t>
      </w:r>
      <w:r w:rsidR="00A77228" w:rsidRPr="003076F2">
        <w:t>3/11</w:t>
      </w:r>
      <w:r w:rsidR="004A6E94" w:rsidRPr="003076F2">
        <w:t>)</w:t>
      </w:r>
      <w:r w:rsidR="00A77228" w:rsidRPr="003076F2">
        <w:t xml:space="preserve"> </w:t>
      </w:r>
      <w:r w:rsidR="008F1FB7">
        <w:fldChar w:fldCharType="begin">
          <w:fldData xml:space="preserve">PEVuZE5vdGU+PENpdGU+PEF1dGhvcj5BbGxlbHk8L0F1dGhvcj48WWVhcj4yMDE5PC9ZZWFyPjxS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</w:fldData>
        </w:fldChar>
      </w:r>
      <w:r w:rsidR="000D3CD4">
        <w:instrText xml:space="preserve"> ADDIN EN.CITE </w:instrText>
      </w:r>
      <w:r w:rsidR="000D3CD4">
        <w:fldChar w:fldCharType="begin">
          <w:fldData xml:space="preserve">PEVuZE5vdGU+PENpdGU+PEF1dGhvcj5BbGxlbHk8L0F1dGhvcj48WWVhcj4yMDE5PC9ZZWFyPjxS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</w:fldData>
        </w:fldChar>
      </w:r>
      <w:r w:rsidR="000D3CD4">
        <w:instrText xml:space="preserve"> ADDIN EN.CITE.DATA </w:instrText>
      </w:r>
      <w:r w:rsidR="000D3CD4">
        <w:fldChar w:fldCharType="end"/>
      </w:r>
      <w:r w:rsidR="008F1FB7">
        <w:fldChar w:fldCharType="separate"/>
      </w:r>
      <w:r w:rsidR="000D3CD4">
        <w:rPr>
          <w:noProof/>
        </w:rPr>
        <w:t>[</w:t>
      </w:r>
      <w:hyperlink w:anchor="_ENREF_96" w:tooltip="Allely, 2019 #1257" w:history="1">
        <w:r w:rsidR="006525B5">
          <w:rPr>
            <w:noProof/>
          </w:rPr>
          <w:t>96</w:t>
        </w:r>
      </w:hyperlink>
      <w:r w:rsidR="000D3CD4">
        <w:rPr>
          <w:noProof/>
        </w:rPr>
        <w:t xml:space="preserve">, </w:t>
      </w:r>
      <w:hyperlink w:anchor="_ENREF_97" w:tooltip="Bourson, 2022 #297" w:history="1">
        <w:r w:rsidR="006525B5">
          <w:rPr>
            <w:noProof/>
          </w:rPr>
          <w:t>97</w:t>
        </w:r>
      </w:hyperlink>
      <w:r w:rsidR="000D3CD4">
        <w:rPr>
          <w:noProof/>
        </w:rPr>
        <w:t>]</w:t>
      </w:r>
      <w:r w:rsidR="008F1FB7">
        <w:fldChar w:fldCharType="end"/>
      </w:r>
      <w:r w:rsidR="00A77228" w:rsidRPr="003076F2">
        <w:t xml:space="preserve">. </w:t>
      </w:r>
      <w:r w:rsidR="00C359B6" w:rsidRPr="003076F2">
        <w:t>T</w:t>
      </w:r>
      <w:r w:rsidR="0080169A" w:rsidRPr="003076F2">
        <w:t xml:space="preserve">he </w:t>
      </w:r>
      <w:r w:rsidR="00A77228" w:rsidRPr="003076F2">
        <w:t xml:space="preserve">Australian Guideline </w:t>
      </w:r>
      <w:r w:rsidR="00A77228" w:rsidRPr="003076F2">
        <w:rPr>
          <w:rFonts w:eastAsia="Calibri"/>
          <w:color w:val="000000"/>
          <w:lang w:val="en-GB"/>
        </w:rPr>
        <w:t>for the assessment and diagnosis of autism spectrum disorders in Australia</w:t>
      </w:r>
      <w:r w:rsidR="00A77228" w:rsidRPr="003076F2">
        <w:t xml:space="preserve"> </w:t>
      </w:r>
      <w:r w:rsidR="008F1FB7">
        <w:fldChar w:fldCharType="begin"/>
      </w:r>
      <w:r w:rsidR="000D3CD4">
        <w:instrText xml:space="preserve"> ADDIN EN.CITE &lt;EndNote&gt;&lt;Cite&gt;&lt;Author&gt;Whitehouse&lt;/Author&gt;&lt;Year&gt;2018&lt;/Year&gt;&lt;RecNum&gt;820&lt;/RecNum&gt;&lt;DisplayText&gt;[89]&lt;/DisplayText&gt;&lt;record&gt;&lt;rec-number&gt;820&lt;/rec-number&gt;&lt;foreign-keys&gt;&lt;key app="EN" db-id="f9afr5w2dew9afeza9sxpvrlvrf92zssvfpp" timestamp="1687849906"&gt;820&lt;/key&gt;&lt;/foreign-keys&gt;&lt;ref-type name="Report"&gt;27&lt;/ref-type&gt;&lt;contributors&gt;&lt;authors&gt;&lt;author&gt;Whitehouse, A.J.O. &lt;/author&gt;&lt;author&gt;Evans, K.&lt;/author&gt;&lt;author&gt;Eapen, V.&lt;/author&gt;&lt;author&gt;Wray, J. &lt;/author&gt;&lt;/authors&gt;&lt;/contributors&gt;&lt;titles&gt;&lt;title&gt;A national guideline for the assessment and diagnosis of autism spectrum disorders in Australia&lt;/title&gt;&lt;/titles&gt;&lt;dates&gt;&lt;year&gt;2018&lt;/year&gt;&lt;/dates&gt;&lt;pub-location&gt;Brisbane, Australia&lt;/pub-location&gt;&lt;publisher&gt;Cooperative Research Centre for Living with Autism&lt;/publisher&gt;&lt;urls&gt;&lt;related-urls&gt;&lt;url&gt;https://www.autismcrc.com.au/access/national-guideline&lt;/url&gt;&lt;/related-urls&gt;&lt;/urls&gt;&lt;/record&gt;&lt;/Cite&gt;&lt;/EndNote&gt;</w:instrText>
      </w:r>
      <w:r w:rsidR="008F1FB7">
        <w:fldChar w:fldCharType="separate"/>
      </w:r>
      <w:r w:rsidR="000D3CD4">
        <w:rPr>
          <w:noProof/>
        </w:rPr>
        <w:t>[</w:t>
      </w:r>
      <w:hyperlink w:anchor="_ENREF_89" w:tooltip="Whitehouse, 2018 #820" w:history="1">
        <w:r w:rsidR="006525B5">
          <w:rPr>
            <w:noProof/>
          </w:rPr>
          <w:t>89</w:t>
        </w:r>
      </w:hyperlink>
      <w:r w:rsidR="000D3CD4">
        <w:rPr>
          <w:noProof/>
        </w:rPr>
        <w:t>]</w:t>
      </w:r>
      <w:r w:rsidR="008F1FB7">
        <w:fldChar w:fldCharType="end"/>
      </w:r>
      <w:r w:rsidR="00A77228" w:rsidRPr="003076F2">
        <w:t xml:space="preserve"> was excluded as it included no unique primary studies in its evidence tables. Its findings are discussed in the Introduction as a </w:t>
      </w:r>
      <w:r w:rsidR="0080169A" w:rsidRPr="003076F2">
        <w:t xml:space="preserve">relevant </w:t>
      </w:r>
      <w:r w:rsidR="00A77228" w:rsidRPr="003076F2">
        <w:t>consensus practice guideline.</w:t>
      </w:r>
    </w:p>
    <w:p w14:paraId="31D91CA9" w14:textId="7BC81808" w:rsidR="008053F5" w:rsidRPr="003076F2" w:rsidRDefault="00B910D1" w:rsidP="00E578F1">
      <w:pPr>
        <w:pStyle w:val="GLBodytext"/>
      </w:pPr>
      <w:bookmarkStart w:id="591" w:name="_Toc345035330"/>
      <w:bookmarkStart w:id="592" w:name="_Toc352193685"/>
      <w:bookmarkStart w:id="593" w:name="_Toc352193799"/>
      <w:bookmarkStart w:id="594" w:name="_Toc352194081"/>
      <w:bookmarkStart w:id="595" w:name="_Toc352195792"/>
      <w:r w:rsidRPr="003076F2">
        <w:t xml:space="preserve">This left </w:t>
      </w:r>
      <w:r w:rsidR="00C93B31" w:rsidRPr="003076F2">
        <w:t>10</w:t>
      </w:r>
      <w:r w:rsidRPr="003076F2">
        <w:t xml:space="preserve"> studies included in the current umbrella review</w:t>
      </w:r>
      <w:r w:rsidR="00035A4A" w:rsidRPr="003076F2">
        <w:t xml:space="preserve"> </w:t>
      </w:r>
      <w:r w:rsidR="008F1FB7">
        <w:fldChar w:fldCharType="begin">
          <w:fldData xml:space="preserve">PEVuZE5vdGU+PENpdGU+PEF1dGhvcj5CZW4tU2Fzc29uPC9BdXRob3I+PFllYXI+MjAxOTwvWWVh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ENpdGU+PEF1dGhvcj5TYXVyZTwvQXV0aG9yPjxZZWFyPjIwMjM8L1llYXI+PFJl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TI1XTwvRGlzcGxheVRleHQ+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ENpdGU+PEF1dGhvcj5TYXVyZTwvQXV0aG9yPjxZZWFyPjIwMjM8L1llYXI+PFJl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25</w:t>
        </w:r>
      </w:hyperlink>
      <w:r w:rsidR="008F1FB7">
        <w:rPr>
          <w:noProof/>
        </w:rPr>
        <w:t>]</w:t>
      </w:r>
      <w:r w:rsidR="008F1FB7">
        <w:fldChar w:fldCharType="end"/>
      </w:r>
      <w:r w:rsidRPr="003076F2">
        <w:t xml:space="preserve">. </w:t>
      </w:r>
      <w:r w:rsidR="00036AFB" w:rsidRPr="003076F2">
        <w:t xml:space="preserve">Full </w:t>
      </w:r>
      <w:r w:rsidR="006C18B1" w:rsidRPr="003076F2">
        <w:t xml:space="preserve">extracted data </w:t>
      </w:r>
      <w:r w:rsidR="00036AFB" w:rsidRPr="003076F2">
        <w:t xml:space="preserve">are provided in the evidence tables (see </w:t>
      </w:r>
      <w:hyperlink w:anchor="App3" w:history="1">
        <w:r w:rsidR="00036AFB" w:rsidRPr="003076F2">
          <w:rPr>
            <w:rStyle w:val="Hyperlink"/>
            <w:rFonts w:cstheme="minorHAnsi"/>
          </w:rPr>
          <w:t>Appendix 3</w:t>
        </w:r>
      </w:hyperlink>
      <w:r w:rsidR="00036AFB" w:rsidRPr="003076F2">
        <w:t>).</w:t>
      </w:r>
      <w:r w:rsidR="006C18B1" w:rsidRPr="003076F2">
        <w:t xml:space="preserve"> </w:t>
      </w:r>
      <w:r w:rsidR="00AD4DEC" w:rsidRPr="003076F2">
        <w:t>The studies relate to three distinct research areas and the s</w:t>
      </w:r>
      <w:r w:rsidR="00284040" w:rsidRPr="003076F2">
        <w:t xml:space="preserve">ummary characteristics </w:t>
      </w:r>
      <w:r w:rsidR="00AD4DEC" w:rsidRPr="003076F2">
        <w:t xml:space="preserve">are presented separately </w:t>
      </w:r>
      <w:r w:rsidR="00284040" w:rsidRPr="003076F2">
        <w:t xml:space="preserve">in </w:t>
      </w:r>
      <w:hyperlink w:anchor="Table2_2" w:history="1">
        <w:r w:rsidR="00284040" w:rsidRPr="003076F2">
          <w:rPr>
            <w:rStyle w:val="Hyperlink"/>
            <w:rFonts w:cstheme="minorHAnsi"/>
          </w:rPr>
          <w:t>Table 2.2</w:t>
        </w:r>
      </w:hyperlink>
      <w:r w:rsidR="002C54E2" w:rsidRPr="003076F2">
        <w:t xml:space="preserve">, </w:t>
      </w:r>
      <w:hyperlink w:anchor="Table2_3" w:history="1">
        <w:r w:rsidR="002C54E2" w:rsidRPr="003076F2">
          <w:rPr>
            <w:rStyle w:val="Hyperlink"/>
            <w:rFonts w:cstheme="minorHAnsi"/>
          </w:rPr>
          <w:t>Table 2.3</w:t>
        </w:r>
      </w:hyperlink>
      <w:r w:rsidR="002C54E2" w:rsidRPr="003076F2">
        <w:t xml:space="preserve">, and </w:t>
      </w:r>
      <w:hyperlink w:anchor="Table2_4" w:history="1">
        <w:r w:rsidR="002C54E2" w:rsidRPr="003076F2">
          <w:rPr>
            <w:rStyle w:val="Hyperlink"/>
            <w:rFonts w:cstheme="minorHAnsi"/>
          </w:rPr>
          <w:t>Table</w:t>
        </w:r>
        <w:r w:rsidR="00284040" w:rsidRPr="003076F2">
          <w:rPr>
            <w:rStyle w:val="Hyperlink"/>
            <w:rFonts w:cstheme="minorHAnsi"/>
          </w:rPr>
          <w:t>2.4</w:t>
        </w:r>
      </w:hyperlink>
      <w:r w:rsidR="00AD4DEC" w:rsidRPr="003076F2">
        <w:t xml:space="preserve">, </w:t>
      </w:r>
      <w:r w:rsidR="00284040" w:rsidRPr="003076F2">
        <w:t xml:space="preserve">organised chronologically by year of publication (oldest first), and for publications in </w:t>
      </w:r>
      <w:r w:rsidR="00AD4DEC" w:rsidRPr="003076F2">
        <w:t xml:space="preserve">the </w:t>
      </w:r>
      <w:r w:rsidR="00284040" w:rsidRPr="003076F2">
        <w:t>same year, alphabetically (by first author).</w:t>
      </w:r>
    </w:p>
    <w:p w14:paraId="3A758994" w14:textId="634D1D85" w:rsidR="00284040" w:rsidRPr="003076F2" w:rsidRDefault="00284040" w:rsidP="007416F3">
      <w:pPr>
        <w:pStyle w:val="GLBodytext"/>
        <w:sectPr w:rsidR="00284040" w:rsidRPr="003076F2" w:rsidSect="00146300">
          <w:endnotePr>
            <w:numFmt w:val="decimal"/>
          </w:endnotePr>
          <w:pgSz w:w="11900" w:h="16820" w:code="9"/>
          <w:pgMar w:top="1418" w:right="1418" w:bottom="1418" w:left="1418" w:header="567" w:footer="425" w:gutter="284"/>
          <w:cols w:space="720"/>
          <w:docGrid w:linePitch="326"/>
        </w:sectPr>
      </w:pPr>
    </w:p>
    <w:p w14:paraId="796911F5" w14:textId="34BF9628" w:rsidR="00776E60" w:rsidRPr="00B51DFA" w:rsidRDefault="00776E60" w:rsidP="00E771BC">
      <w:pPr>
        <w:pStyle w:val="GLTableheading"/>
        <w:framePr w:wrap="around"/>
      </w:pPr>
      <w:bookmarkStart w:id="596" w:name="_Toc117634713"/>
      <w:bookmarkStart w:id="597" w:name="_Toc129798586"/>
      <w:bookmarkStart w:id="598" w:name="Table2_2"/>
      <w:r w:rsidRPr="003076F2">
        <w:lastRenderedPageBreak/>
        <w:t>Table 2.2:</w:t>
      </w:r>
      <w:r w:rsidR="00DD038A" w:rsidRPr="003076F2">
        <w:t xml:space="preserve"> S</w:t>
      </w:r>
      <w:r w:rsidRPr="003076F2">
        <w:t>tudies</w:t>
      </w:r>
      <w:bookmarkEnd w:id="596"/>
      <w:bookmarkEnd w:id="597"/>
      <w:r w:rsidR="00E771BC" w:rsidRPr="003076F2">
        <w:t xml:space="preserve"> relating to</w:t>
      </w:r>
      <w:r w:rsidR="00E101FC" w:rsidRPr="003076F2">
        <w:t xml:space="preserve"> sex/gender</w:t>
      </w:r>
      <w:r w:rsidR="00E771BC" w:rsidRPr="003076F2">
        <w:t xml:space="preserve"> differences in </w:t>
      </w:r>
      <w:r w:rsidR="00E771BC" w:rsidRPr="00B51DFA">
        <w:t>characteristics</w:t>
      </w:r>
      <w:r w:rsidR="00DD038A" w:rsidRPr="00B51DFA">
        <w:t xml:space="preserve"> of autism</w:t>
      </w:r>
    </w:p>
    <w:tbl>
      <w:tblPr>
        <w:tblpPr w:leftFromText="180" w:rightFromText="180" w:vertAnchor="text" w:horzAnchor="margin" w:tblpY="541"/>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545"/>
        <w:gridCol w:w="1559"/>
        <w:gridCol w:w="2551"/>
        <w:gridCol w:w="3686"/>
        <w:gridCol w:w="4399"/>
      </w:tblGrid>
      <w:tr w:rsidR="00776E60" w:rsidRPr="00B51DFA" w14:paraId="426BB6A8" w14:textId="77777777" w:rsidTr="007E3710">
        <w:tc>
          <w:tcPr>
            <w:tcW w:w="1545" w:type="dxa"/>
            <w:shd w:val="clear" w:color="auto" w:fill="D9E2F3" w:themeFill="accent1" w:themeFillTint="33"/>
          </w:tcPr>
          <w:bookmarkEnd w:id="598"/>
          <w:p w14:paraId="4EE2E81A" w14:textId="77777777" w:rsidR="00776E60" w:rsidRPr="00B51DFA" w:rsidRDefault="00776E60" w:rsidP="001C7A9B">
            <w:pPr>
              <w:pStyle w:val="GLTablecolumnheading"/>
              <w:framePr w:hSpace="0" w:wrap="auto" w:vAnchor="margin" w:hAnchor="text" w:yAlign="inline"/>
              <w:rPr>
                <w:sz w:val="22"/>
                <w:szCs w:val="22"/>
              </w:rPr>
            </w:pPr>
            <w:r w:rsidRPr="00B51DFA">
              <w:rPr>
                <w:sz w:val="22"/>
                <w:szCs w:val="22"/>
              </w:rPr>
              <w:t>Study</w:t>
            </w:r>
          </w:p>
        </w:tc>
        <w:tc>
          <w:tcPr>
            <w:tcW w:w="1559" w:type="dxa"/>
            <w:shd w:val="clear" w:color="auto" w:fill="D9E2F3" w:themeFill="accent1" w:themeFillTint="33"/>
          </w:tcPr>
          <w:p w14:paraId="71EF1046" w14:textId="77777777" w:rsidR="00776E60" w:rsidRPr="00B51DFA" w:rsidRDefault="00776E60" w:rsidP="001C7A9B">
            <w:pPr>
              <w:pStyle w:val="GLTablecolumnheading"/>
              <w:framePr w:hSpace="0" w:wrap="auto" w:vAnchor="margin" w:hAnchor="text" w:yAlign="inline"/>
              <w:rPr>
                <w:sz w:val="22"/>
                <w:szCs w:val="22"/>
              </w:rPr>
            </w:pPr>
            <w:bookmarkStart w:id="599" w:name="_Toc528775923"/>
            <w:bookmarkStart w:id="600" w:name="_Toc21645242"/>
            <w:r w:rsidRPr="00B51DFA">
              <w:rPr>
                <w:sz w:val="22"/>
                <w:szCs w:val="22"/>
              </w:rPr>
              <w:t>Design</w:t>
            </w:r>
          </w:p>
          <w:p w14:paraId="7B503DAB" w14:textId="597C2FF5" w:rsidR="00776E60" w:rsidRPr="00B51DFA" w:rsidRDefault="00776E60" w:rsidP="001C7A9B">
            <w:pPr>
              <w:pStyle w:val="GLTablecolumnheading"/>
              <w:framePr w:hSpace="0" w:wrap="auto" w:vAnchor="margin" w:hAnchor="text" w:yAlign="inline"/>
              <w:rPr>
                <w:sz w:val="22"/>
                <w:szCs w:val="22"/>
              </w:rPr>
            </w:pPr>
            <w:r w:rsidRPr="00B51DFA">
              <w:rPr>
                <w:sz w:val="22"/>
                <w:szCs w:val="22"/>
              </w:rPr>
              <w:t>Quality</w:t>
            </w:r>
            <w:bookmarkEnd w:id="599"/>
            <w:bookmarkEnd w:id="600"/>
          </w:p>
        </w:tc>
        <w:tc>
          <w:tcPr>
            <w:tcW w:w="2551" w:type="dxa"/>
            <w:shd w:val="clear" w:color="auto" w:fill="D9E2F3" w:themeFill="accent1" w:themeFillTint="33"/>
          </w:tcPr>
          <w:p w14:paraId="505ACD38" w14:textId="77777777" w:rsidR="00776E60" w:rsidRPr="00B51DFA" w:rsidRDefault="00776E60" w:rsidP="001C7A9B">
            <w:pPr>
              <w:pStyle w:val="GLTablecolumnheading"/>
              <w:framePr w:hSpace="0" w:wrap="auto" w:vAnchor="margin" w:hAnchor="text" w:yAlign="inline"/>
              <w:rPr>
                <w:sz w:val="22"/>
                <w:szCs w:val="22"/>
              </w:rPr>
            </w:pPr>
            <w:r w:rsidRPr="00B51DFA">
              <w:rPr>
                <w:sz w:val="22"/>
                <w:szCs w:val="22"/>
              </w:rPr>
              <w:t xml:space="preserve">Scope </w:t>
            </w:r>
          </w:p>
        </w:tc>
        <w:tc>
          <w:tcPr>
            <w:tcW w:w="3686" w:type="dxa"/>
            <w:shd w:val="clear" w:color="auto" w:fill="D9E2F3" w:themeFill="accent1" w:themeFillTint="33"/>
          </w:tcPr>
          <w:p w14:paraId="467FC02D" w14:textId="77777777" w:rsidR="00776E60" w:rsidRPr="00B51DFA" w:rsidRDefault="00776E60" w:rsidP="001C7A9B">
            <w:pPr>
              <w:pStyle w:val="GLTablecolumnheading"/>
              <w:framePr w:hSpace="0" w:wrap="auto" w:vAnchor="margin" w:hAnchor="text" w:yAlign="inline"/>
              <w:rPr>
                <w:sz w:val="22"/>
                <w:szCs w:val="22"/>
              </w:rPr>
            </w:pPr>
            <w:r w:rsidRPr="00B51DFA">
              <w:rPr>
                <w:sz w:val="22"/>
                <w:szCs w:val="22"/>
              </w:rPr>
              <w:t xml:space="preserve">Selection criteria </w:t>
            </w:r>
          </w:p>
        </w:tc>
        <w:tc>
          <w:tcPr>
            <w:tcW w:w="4399" w:type="dxa"/>
            <w:shd w:val="clear" w:color="auto" w:fill="D9E2F3" w:themeFill="accent1" w:themeFillTint="33"/>
          </w:tcPr>
          <w:p w14:paraId="2DFC483A" w14:textId="77777777" w:rsidR="00776E60" w:rsidRPr="00B51DFA" w:rsidRDefault="00776E60" w:rsidP="001C7A9B">
            <w:pPr>
              <w:pStyle w:val="GLTablecolumnheading"/>
              <w:framePr w:hSpace="0" w:wrap="auto" w:vAnchor="margin" w:hAnchor="text" w:yAlign="inline"/>
              <w:rPr>
                <w:sz w:val="22"/>
                <w:szCs w:val="22"/>
              </w:rPr>
            </w:pPr>
            <w:bookmarkStart w:id="601" w:name="_Toc528775927"/>
            <w:bookmarkStart w:id="602" w:name="_Toc21645246"/>
            <w:r w:rsidRPr="00B51DFA">
              <w:rPr>
                <w:sz w:val="22"/>
                <w:szCs w:val="22"/>
              </w:rPr>
              <w:t>Studies identified</w:t>
            </w:r>
            <w:bookmarkEnd w:id="601"/>
            <w:bookmarkEnd w:id="602"/>
          </w:p>
        </w:tc>
      </w:tr>
      <w:tr w:rsidR="0006000D" w:rsidRPr="00B51DFA" w14:paraId="4074309F" w14:textId="77777777" w:rsidTr="007E3710">
        <w:tc>
          <w:tcPr>
            <w:tcW w:w="1545" w:type="dxa"/>
            <w:shd w:val="clear" w:color="auto" w:fill="auto"/>
          </w:tcPr>
          <w:p w14:paraId="64D05EBA" w14:textId="266495BE" w:rsidR="0006000D" w:rsidRPr="00B51DFA" w:rsidRDefault="0006000D" w:rsidP="007A0728">
            <w:pPr>
              <w:pStyle w:val="GLTablebody"/>
              <w:framePr w:hSpace="0" w:wrap="auto" w:vAnchor="margin" w:hAnchor="text" w:yAlign="inline"/>
              <w:suppressOverlap w:val="0"/>
              <w:rPr>
                <w:lang w:val="en-AU"/>
              </w:rPr>
            </w:pPr>
            <w:r w:rsidRPr="00B51DFA">
              <w:br w:type="page"/>
              <w:t xml:space="preserve">Ben-Sasson et al., (2019) </w:t>
            </w:r>
            <w:r w:rsidR="00E11153" w:rsidRPr="00B51DFA">
              <w:t xml:space="preserve"> </w:t>
            </w:r>
            <w:r w:rsidR="008F1FB7" w:rsidRPr="00B51DFA">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rsidRPr="00B51DFA">
              <w:instrText xml:space="preserve"> ADDIN EN.CITE </w:instrText>
            </w:r>
            <w:r w:rsidR="008F1FB7" w:rsidRPr="00B51DFA">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rsidRPr="00B51DFA">
              <w:instrText xml:space="preserve"> ADDIN EN.CITE.DATA </w:instrText>
            </w:r>
            <w:r w:rsidR="008F1FB7" w:rsidRPr="00B51DFA">
              <w:fldChar w:fldCharType="end"/>
            </w:r>
            <w:r w:rsidR="008F1FB7" w:rsidRPr="00B51DFA">
              <w:fldChar w:fldCharType="separate"/>
            </w:r>
            <w:r w:rsidR="008F1FB7" w:rsidRPr="00B51DFA">
              <w:rPr>
                <w:noProof/>
              </w:rPr>
              <w:t>[</w:t>
            </w:r>
            <w:hyperlink w:anchor="_ENREF_16" w:tooltip="Ben-Sasson, 2019 #1370" w:history="1">
              <w:r w:rsidR="006525B5" w:rsidRPr="00B51DFA">
                <w:rPr>
                  <w:noProof/>
                </w:rPr>
                <w:t>16</w:t>
              </w:r>
            </w:hyperlink>
            <w:r w:rsidR="008F1FB7" w:rsidRPr="00B51DFA">
              <w:rPr>
                <w:noProof/>
              </w:rPr>
              <w:t>]</w:t>
            </w:r>
            <w:r w:rsidR="008F1FB7" w:rsidRPr="00B51DFA">
              <w:fldChar w:fldCharType="end"/>
            </w:r>
          </w:p>
        </w:tc>
        <w:tc>
          <w:tcPr>
            <w:tcW w:w="1559" w:type="dxa"/>
            <w:shd w:val="clear" w:color="auto" w:fill="auto"/>
          </w:tcPr>
          <w:p w14:paraId="28CEEE8C" w14:textId="78584F88" w:rsidR="0006000D" w:rsidRPr="00B51DFA" w:rsidRDefault="0006000D" w:rsidP="007A0728">
            <w:pPr>
              <w:pStyle w:val="GLTablebody"/>
              <w:framePr w:hSpace="0" w:wrap="auto" w:vAnchor="margin" w:hAnchor="text" w:yAlign="inline"/>
              <w:suppressOverlap w:val="0"/>
            </w:pPr>
            <w:r w:rsidRPr="00B51DFA">
              <w:t>SR</w:t>
            </w:r>
            <w:r w:rsidR="001F338F" w:rsidRPr="00B51DFA">
              <w:t>/</w:t>
            </w:r>
            <w:r w:rsidRPr="00B51DFA">
              <w:t>MA</w:t>
            </w:r>
          </w:p>
          <w:p w14:paraId="25A236B2" w14:textId="77777777" w:rsidR="0006000D" w:rsidRPr="00B51DFA" w:rsidRDefault="0006000D" w:rsidP="007A0728">
            <w:pPr>
              <w:pStyle w:val="GLTablebody"/>
              <w:framePr w:hSpace="0" w:wrap="auto" w:vAnchor="margin" w:hAnchor="text" w:yAlign="inline"/>
              <w:suppressOverlap w:val="0"/>
            </w:pPr>
            <w:r w:rsidRPr="00B51DFA">
              <w:t>Medium quality (8/11)</w:t>
            </w:r>
          </w:p>
        </w:tc>
        <w:tc>
          <w:tcPr>
            <w:tcW w:w="2551" w:type="dxa"/>
            <w:shd w:val="clear" w:color="auto" w:fill="auto"/>
          </w:tcPr>
          <w:p w14:paraId="5B19093A" w14:textId="4EAE9663" w:rsidR="00863721" w:rsidRPr="00B51DFA" w:rsidRDefault="0006000D" w:rsidP="007A0728">
            <w:pPr>
              <w:pStyle w:val="GLTablebody"/>
              <w:framePr w:hSpace="0" w:wrap="auto" w:vAnchor="margin" w:hAnchor="text" w:yAlign="inline"/>
              <w:suppressOverlap w:val="0"/>
            </w:pPr>
            <w:r w:rsidRPr="00B51DFA">
              <w:t xml:space="preserve">Sex/gender differences in sensory responsivity (over and under) and sensation seeking </w:t>
            </w:r>
          </w:p>
        </w:tc>
        <w:tc>
          <w:tcPr>
            <w:tcW w:w="3686" w:type="dxa"/>
            <w:shd w:val="clear" w:color="auto" w:fill="auto"/>
          </w:tcPr>
          <w:p w14:paraId="6A83E99C" w14:textId="758CF314" w:rsidR="0006000D" w:rsidRPr="00B51DFA" w:rsidRDefault="0006000D" w:rsidP="007A0728">
            <w:pPr>
              <w:pStyle w:val="GLTablebody"/>
              <w:framePr w:hSpace="0" w:wrap="auto" w:vAnchor="margin" w:hAnchor="text" w:yAlign="inline"/>
              <w:suppressOverlap w:val="0"/>
            </w:pPr>
            <w:r w:rsidRPr="00B51DFA">
              <w:t xml:space="preserve">Published: </w:t>
            </w:r>
            <w:r w:rsidR="009F3153" w:rsidRPr="00B51DFA">
              <w:t xml:space="preserve">June 2007 </w:t>
            </w:r>
            <w:r w:rsidR="00805A94">
              <w:t>-</w:t>
            </w:r>
            <w:r w:rsidR="007F3F86" w:rsidRPr="00B51DFA">
              <w:t xml:space="preserve"> </w:t>
            </w:r>
            <w:r w:rsidR="009F3153" w:rsidRPr="00B51DFA">
              <w:t>June</w:t>
            </w:r>
            <w:r w:rsidRPr="00B51DFA">
              <w:t xml:space="preserve"> 201</w:t>
            </w:r>
            <w:r w:rsidR="009F3153" w:rsidRPr="00B51DFA">
              <w:t>8</w:t>
            </w:r>
          </w:p>
          <w:p w14:paraId="0462C682" w14:textId="77777777" w:rsidR="00805A94" w:rsidRDefault="0006000D" w:rsidP="007A0728">
            <w:pPr>
              <w:pStyle w:val="GLTablebody"/>
              <w:framePr w:hSpace="0" w:wrap="auto" w:vAnchor="margin" w:hAnchor="text" w:yAlign="inline"/>
              <w:suppressOverlap w:val="0"/>
            </w:pPr>
            <w:r w:rsidRPr="00B51DFA">
              <w:t>Population: Autistic people</w:t>
            </w:r>
            <w:r w:rsidR="00AA3579" w:rsidRPr="00B51DFA">
              <w:t>,</w:t>
            </w:r>
            <w:r w:rsidR="00C4335F" w:rsidRPr="00B51DFA">
              <w:t xml:space="preserve"> of any age</w:t>
            </w:r>
          </w:p>
          <w:p w14:paraId="3400B050" w14:textId="78B2F4B5" w:rsidR="0006000D"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0006000D" w:rsidRPr="00B51DFA">
              <w:rPr>
                <w:shd w:val="clear" w:color="auto" w:fill="FFFFFF"/>
              </w:rPr>
              <w:t xml:space="preserve">bservational </w:t>
            </w:r>
            <w:r w:rsidR="0006000D" w:rsidRPr="00B51DFA">
              <w:t>studies</w:t>
            </w:r>
          </w:p>
        </w:tc>
        <w:tc>
          <w:tcPr>
            <w:tcW w:w="4399" w:type="dxa"/>
            <w:shd w:val="clear" w:color="auto" w:fill="auto"/>
          </w:tcPr>
          <w:p w14:paraId="1978C8B4" w14:textId="63900C51" w:rsidR="0006000D" w:rsidRPr="00B51DFA" w:rsidRDefault="007768D2" w:rsidP="007A0728">
            <w:pPr>
              <w:pStyle w:val="GLTablebody"/>
              <w:framePr w:hSpace="0" w:wrap="auto" w:vAnchor="margin" w:hAnchor="text" w:yAlign="inline"/>
              <w:suppressOverlap w:val="0"/>
              <w:rPr>
                <w:lang w:val="en-AU"/>
              </w:rPr>
            </w:pPr>
            <w:r w:rsidRPr="00B51DFA">
              <w:rPr>
                <w:lang w:val="en-AU"/>
              </w:rPr>
              <w:t>k</w:t>
            </w:r>
            <w:r w:rsidR="00A53D28" w:rsidRPr="00B51DFA">
              <w:rPr>
                <w:lang w:val="en-AU"/>
              </w:rPr>
              <w:t>=</w:t>
            </w:r>
            <w:r w:rsidR="0015780A" w:rsidRPr="00B51DFA">
              <w:rPr>
                <w:lang w:val="en-AU"/>
              </w:rPr>
              <w:t>55</w:t>
            </w:r>
            <w:r w:rsidR="0006000D" w:rsidRPr="00B51DFA">
              <w:t xml:space="preserve"> studies</w:t>
            </w:r>
          </w:p>
          <w:p w14:paraId="49B85A7C" w14:textId="40604EBD" w:rsidR="0006000D" w:rsidRPr="00B51DFA" w:rsidRDefault="007768D2" w:rsidP="007A0728">
            <w:pPr>
              <w:pStyle w:val="GLTablebody"/>
              <w:framePr w:hSpace="0" w:wrap="auto" w:vAnchor="margin" w:hAnchor="text" w:yAlign="inline"/>
              <w:suppressOverlap w:val="0"/>
              <w:rPr>
                <w:shd w:val="clear" w:color="auto" w:fill="FFFFFF"/>
              </w:rPr>
            </w:pPr>
            <w:r w:rsidRPr="00B51DFA">
              <w:rPr>
                <w:shd w:val="clear" w:color="auto" w:fill="FFFFFF"/>
              </w:rPr>
              <w:t>N</w:t>
            </w:r>
            <w:r w:rsidR="00B54B32" w:rsidRPr="00B51DFA">
              <w:rPr>
                <w:shd w:val="clear" w:color="auto" w:fill="FFFFFF"/>
              </w:rPr>
              <w:t>=</w:t>
            </w:r>
            <w:r w:rsidR="0006000D" w:rsidRPr="00B51DFA">
              <w:rPr>
                <w:shd w:val="clear" w:color="auto" w:fill="FFFFFF"/>
              </w:rPr>
              <w:t>75,121 autistic people, M age =</w:t>
            </w:r>
            <w:r w:rsidR="00FD67E9" w:rsidRPr="00B51DFA">
              <w:rPr>
                <w:shd w:val="clear" w:color="auto" w:fill="FFFFFF"/>
              </w:rPr>
              <w:t>10.</w:t>
            </w:r>
            <w:r w:rsidR="0006000D" w:rsidRPr="00B51DFA">
              <w:rPr>
                <w:shd w:val="clear" w:color="auto" w:fill="FFFFFF"/>
              </w:rPr>
              <w:t>9 year</w:t>
            </w:r>
            <w:r w:rsidR="00281976" w:rsidRPr="00B51DFA">
              <w:rPr>
                <w:shd w:val="clear" w:color="auto" w:fill="FFFFFF"/>
              </w:rPr>
              <w:t>s</w:t>
            </w:r>
            <w:r w:rsidR="0083356E" w:rsidRPr="00B51DFA">
              <w:rPr>
                <w:shd w:val="clear" w:color="auto" w:fill="FFFFFF"/>
              </w:rPr>
              <w:t xml:space="preserve">; </w:t>
            </w:r>
            <w:r w:rsidR="00622940" w:rsidRPr="00B51DFA">
              <w:rPr>
                <w:shd w:val="clear" w:color="auto" w:fill="FFFFFF"/>
              </w:rPr>
              <w:t>M=</w:t>
            </w:r>
            <w:r w:rsidR="00FD67E9" w:rsidRPr="00B51DFA">
              <w:rPr>
                <w:shd w:val="clear" w:color="auto" w:fill="FFFFFF"/>
              </w:rPr>
              <w:t>81% male</w:t>
            </w:r>
          </w:p>
        </w:tc>
      </w:tr>
      <w:tr w:rsidR="001B3D85" w:rsidRPr="00B51DFA" w14:paraId="3F0D096C" w14:textId="77777777" w:rsidTr="007E3710">
        <w:tc>
          <w:tcPr>
            <w:tcW w:w="1545" w:type="dxa"/>
            <w:shd w:val="clear" w:color="auto" w:fill="auto"/>
          </w:tcPr>
          <w:p w14:paraId="638AA9E9" w14:textId="5A74325F" w:rsidR="001B3D85" w:rsidRPr="00B51DFA" w:rsidRDefault="001B3D85" w:rsidP="007A0728">
            <w:pPr>
              <w:pStyle w:val="GLTablebody"/>
              <w:framePr w:hSpace="0" w:wrap="auto" w:vAnchor="margin" w:hAnchor="text" w:yAlign="inline"/>
              <w:suppressOverlap w:val="0"/>
              <w:rPr>
                <w:b/>
                <w:lang w:val="en-AU"/>
              </w:rPr>
            </w:pPr>
            <w:r w:rsidRPr="00B51DFA">
              <w:br w:type="page"/>
            </w:r>
            <w:proofErr w:type="spellStart"/>
            <w:r w:rsidRPr="00B51DFA">
              <w:t>Mahendiran</w:t>
            </w:r>
            <w:proofErr w:type="spellEnd"/>
            <w:r w:rsidRPr="00B51DFA">
              <w:t xml:space="preserve"> et al., (2019)</w:t>
            </w:r>
            <w:r w:rsidR="00805A94">
              <w:t xml:space="preserve"> </w:t>
            </w:r>
            <w:r w:rsidRPr="00B51DFA">
              <w:t xml:space="preserve"> </w:t>
            </w:r>
            <w:r w:rsidR="008F1FB7" w:rsidRPr="00B51DFA">
              <w:fldChar w:fldCharType="begin"/>
            </w:r>
            <w:r w:rsidR="008F1FB7" w:rsidRPr="00B51DFA">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sidRPr="00B51DFA">
              <w:fldChar w:fldCharType="separate"/>
            </w:r>
            <w:r w:rsidR="008F1FB7" w:rsidRPr="00B51DFA">
              <w:rPr>
                <w:noProof/>
              </w:rPr>
              <w:t>[</w:t>
            </w:r>
            <w:hyperlink w:anchor="_ENREF_18" w:tooltip="Mahendiran, 2019 #1371" w:history="1">
              <w:r w:rsidR="006525B5" w:rsidRPr="00B51DFA">
                <w:rPr>
                  <w:noProof/>
                </w:rPr>
                <w:t>18</w:t>
              </w:r>
            </w:hyperlink>
            <w:r w:rsidR="008F1FB7" w:rsidRPr="00B51DFA">
              <w:rPr>
                <w:noProof/>
              </w:rPr>
              <w:t>]</w:t>
            </w:r>
            <w:r w:rsidR="008F1FB7" w:rsidRPr="00B51DFA">
              <w:fldChar w:fldCharType="end"/>
            </w:r>
          </w:p>
        </w:tc>
        <w:tc>
          <w:tcPr>
            <w:tcW w:w="1559" w:type="dxa"/>
            <w:shd w:val="clear" w:color="auto" w:fill="auto"/>
          </w:tcPr>
          <w:p w14:paraId="59A53253" w14:textId="77777777" w:rsidR="001B3D85" w:rsidRPr="00B51DFA" w:rsidRDefault="001B3D85" w:rsidP="007A0728">
            <w:pPr>
              <w:pStyle w:val="GLTablebody"/>
              <w:framePr w:hSpace="0" w:wrap="auto" w:vAnchor="margin" w:hAnchor="text" w:yAlign="inline"/>
              <w:suppressOverlap w:val="0"/>
            </w:pPr>
            <w:r w:rsidRPr="00B51DFA">
              <w:t>SR/MA</w:t>
            </w:r>
          </w:p>
          <w:p w14:paraId="31887C76" w14:textId="77777777" w:rsidR="001B3D85" w:rsidRPr="00B51DFA" w:rsidRDefault="001B3D85" w:rsidP="007A0728">
            <w:pPr>
              <w:pStyle w:val="GLTablebody"/>
              <w:framePr w:hSpace="0" w:wrap="auto" w:vAnchor="margin" w:hAnchor="text" w:yAlign="inline"/>
              <w:suppressOverlap w:val="0"/>
            </w:pPr>
            <w:r w:rsidRPr="00B51DFA">
              <w:t>Medium quality (6/11)</w:t>
            </w:r>
          </w:p>
        </w:tc>
        <w:tc>
          <w:tcPr>
            <w:tcW w:w="2551" w:type="dxa"/>
            <w:shd w:val="clear" w:color="auto" w:fill="auto"/>
          </w:tcPr>
          <w:p w14:paraId="5C1B7A54" w14:textId="6014B44C" w:rsidR="001B3D85" w:rsidRPr="00B51DFA" w:rsidRDefault="001B3D85" w:rsidP="007A0728">
            <w:pPr>
              <w:pStyle w:val="GLTablebody"/>
              <w:framePr w:hSpace="0" w:wrap="auto" w:vAnchor="margin" w:hAnchor="text" w:yAlign="inline"/>
              <w:suppressOverlap w:val="0"/>
            </w:pPr>
            <w:r w:rsidRPr="00B51DFA">
              <w:t>Sex/gender differences in social interaction and communication</w:t>
            </w:r>
          </w:p>
        </w:tc>
        <w:tc>
          <w:tcPr>
            <w:tcW w:w="3686" w:type="dxa"/>
            <w:shd w:val="clear" w:color="auto" w:fill="auto"/>
          </w:tcPr>
          <w:p w14:paraId="2530E2F3" w14:textId="0872ABE1" w:rsidR="001B3D85" w:rsidRPr="00B51DFA" w:rsidRDefault="001B3D85" w:rsidP="007A0728">
            <w:pPr>
              <w:pStyle w:val="GLTablebody"/>
              <w:framePr w:hSpace="0" w:wrap="auto" w:vAnchor="margin" w:hAnchor="text" w:yAlign="inline"/>
              <w:suppressOverlap w:val="0"/>
            </w:pPr>
            <w:r w:rsidRPr="00B51DFA">
              <w:t xml:space="preserve">Published: </w:t>
            </w:r>
            <w:r w:rsidR="00D151EC" w:rsidRPr="00B51DFA">
              <w:t xml:space="preserve">&lt; </w:t>
            </w:r>
            <w:r w:rsidRPr="00B51DFA">
              <w:t xml:space="preserve">January 2020 </w:t>
            </w:r>
          </w:p>
          <w:p w14:paraId="5F7F5679" w14:textId="493B282D" w:rsidR="001B3D85" w:rsidRPr="00B51DFA" w:rsidRDefault="001B3D85" w:rsidP="007A0728">
            <w:pPr>
              <w:pStyle w:val="GLTablebody"/>
              <w:framePr w:hSpace="0" w:wrap="auto" w:vAnchor="margin" w:hAnchor="text" w:yAlign="inline"/>
              <w:suppressOverlap w:val="0"/>
            </w:pPr>
            <w:r w:rsidRPr="00B51DFA">
              <w:t>Population: Autistic</w:t>
            </w:r>
            <w:r w:rsidR="00DE55F0" w:rsidRPr="00B51DFA">
              <w:t xml:space="preserve"> </w:t>
            </w:r>
            <w:r w:rsidR="00766714" w:rsidRPr="00B51DFA">
              <w:t xml:space="preserve">and non-autistic </w:t>
            </w:r>
            <w:r w:rsidR="00DE55F0" w:rsidRPr="00B51DFA">
              <w:t>children/adolescents</w:t>
            </w:r>
            <w:r w:rsidRPr="00B51DFA">
              <w:t>,</w:t>
            </w:r>
            <w:r w:rsidR="00567D48" w:rsidRPr="00B51DFA">
              <w:t xml:space="preserve"> </w:t>
            </w:r>
            <w:r w:rsidRPr="00B51DFA">
              <w:t xml:space="preserve">6 </w:t>
            </w:r>
            <w:r w:rsidR="0083356E" w:rsidRPr="00B51DFA">
              <w:t>-</w:t>
            </w:r>
            <w:r w:rsidRPr="00B51DFA">
              <w:t xml:space="preserve"> 18 years</w:t>
            </w:r>
          </w:p>
          <w:p w14:paraId="37A56795" w14:textId="1517C05B" w:rsidR="001B3D85"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Pr="00B51DFA">
              <w:rPr>
                <w:shd w:val="clear" w:color="auto" w:fill="FFFFFF"/>
              </w:rPr>
              <w:t xml:space="preserve">bservational </w:t>
            </w:r>
            <w:r w:rsidRPr="00B51DFA">
              <w:t>studies</w:t>
            </w:r>
          </w:p>
        </w:tc>
        <w:tc>
          <w:tcPr>
            <w:tcW w:w="4399" w:type="dxa"/>
            <w:shd w:val="clear" w:color="auto" w:fill="auto"/>
          </w:tcPr>
          <w:p w14:paraId="5F838D81" w14:textId="77777777" w:rsidR="001B3D85" w:rsidRPr="00B51DFA" w:rsidRDefault="001B3D85" w:rsidP="007A0728">
            <w:pPr>
              <w:pStyle w:val="GLTablebody"/>
              <w:framePr w:hSpace="0" w:wrap="auto" w:vAnchor="margin" w:hAnchor="text" w:yAlign="inline"/>
              <w:suppressOverlap w:val="0"/>
              <w:rPr>
                <w:lang w:val="en-AU"/>
              </w:rPr>
            </w:pPr>
            <w:r w:rsidRPr="00B51DFA">
              <w:rPr>
                <w:lang w:val="en-AU"/>
              </w:rPr>
              <w:t>k=8</w:t>
            </w:r>
            <w:r w:rsidRPr="00B51DFA">
              <w:t xml:space="preserve"> studies</w:t>
            </w:r>
          </w:p>
          <w:p w14:paraId="54D8678D" w14:textId="3B564CC3" w:rsidR="001B3D85" w:rsidRPr="00B51DFA" w:rsidRDefault="001B3D85" w:rsidP="007A0728">
            <w:pPr>
              <w:pStyle w:val="GLTablebody"/>
              <w:framePr w:hSpace="0" w:wrap="auto" w:vAnchor="margin" w:hAnchor="text" w:yAlign="inline"/>
              <w:suppressOverlap w:val="0"/>
              <w:rPr>
                <w:shd w:val="clear" w:color="auto" w:fill="FFFFFF"/>
              </w:rPr>
            </w:pPr>
            <w:r w:rsidRPr="00B51DFA">
              <w:rPr>
                <w:shd w:val="clear" w:color="auto" w:fill="FFFFFF"/>
              </w:rPr>
              <w:t xml:space="preserve">N=576 autistic </w:t>
            </w:r>
            <w:r w:rsidR="0013003E" w:rsidRPr="00B51DFA">
              <w:t>children/adolescents</w:t>
            </w:r>
            <w:r w:rsidRPr="00B51DFA">
              <w:rPr>
                <w:shd w:val="clear" w:color="auto" w:fill="FFFFFF"/>
              </w:rPr>
              <w:t xml:space="preserve">, M age range=8 </w:t>
            </w:r>
            <w:r w:rsidR="00805A94">
              <w:rPr>
                <w:shd w:val="clear" w:color="auto" w:fill="FFFFFF"/>
              </w:rPr>
              <w:t>-</w:t>
            </w:r>
            <w:r w:rsidRPr="00B51DFA">
              <w:rPr>
                <w:shd w:val="clear" w:color="auto" w:fill="FFFFFF"/>
              </w:rPr>
              <w:t xml:space="preserve"> 13 years; M=69% male </w:t>
            </w:r>
          </w:p>
          <w:p w14:paraId="0D097653" w14:textId="393E17C8" w:rsidR="000C6908" w:rsidRPr="00B51DFA" w:rsidRDefault="001B3D85" w:rsidP="007A0728">
            <w:pPr>
              <w:pStyle w:val="GLTablebody"/>
              <w:framePr w:hSpace="0" w:wrap="auto" w:vAnchor="margin" w:hAnchor="text" w:yAlign="inline"/>
              <w:suppressOverlap w:val="0"/>
              <w:rPr>
                <w:shd w:val="clear" w:color="auto" w:fill="FFFFFF"/>
              </w:rPr>
            </w:pPr>
            <w:r w:rsidRPr="00B51DFA">
              <w:rPr>
                <w:shd w:val="clear" w:color="auto" w:fill="FFFFFF"/>
              </w:rPr>
              <w:t xml:space="preserve">N=538 non-autistic </w:t>
            </w:r>
            <w:r w:rsidR="00CE5A7D" w:rsidRPr="00B51DFA">
              <w:rPr>
                <w:shd w:val="clear" w:color="auto" w:fill="FFFFFF"/>
              </w:rPr>
              <w:t>children/adolescents</w:t>
            </w:r>
            <w:r w:rsidRPr="00B51DFA">
              <w:rPr>
                <w:shd w:val="clear" w:color="auto" w:fill="FFFFFF"/>
              </w:rPr>
              <w:t xml:space="preserve">, M age range=8 </w:t>
            </w:r>
            <w:r w:rsidR="00805A94">
              <w:rPr>
                <w:shd w:val="clear" w:color="auto" w:fill="FFFFFF"/>
              </w:rPr>
              <w:t>-</w:t>
            </w:r>
            <w:r w:rsidRPr="00B51DFA">
              <w:rPr>
                <w:shd w:val="clear" w:color="auto" w:fill="FFFFFF"/>
              </w:rPr>
              <w:t>14 years; M=57% male</w:t>
            </w:r>
          </w:p>
        </w:tc>
      </w:tr>
      <w:tr w:rsidR="007A05D0" w:rsidRPr="00B51DFA" w14:paraId="6A4CC919" w14:textId="77777777" w:rsidTr="007E3710">
        <w:tblPrEx>
          <w:tblBorders>
            <w:insideH w:val="none" w:sz="0" w:space="0" w:color="auto"/>
            <w:insideV w:val="none" w:sz="0" w:space="0" w:color="auto"/>
          </w:tblBorders>
        </w:tblPrEx>
        <w:tc>
          <w:tcPr>
            <w:tcW w:w="1545" w:type="dxa"/>
            <w:tcBorders>
              <w:top w:val="single" w:sz="12" w:space="0" w:color="4472C4" w:themeColor="accent1"/>
              <w:bottom w:val="single" w:sz="12" w:space="0" w:color="4472C4" w:themeColor="accent1"/>
              <w:right w:val="single" w:sz="12" w:space="0" w:color="BFBFBF" w:themeColor="background1" w:themeShade="BF"/>
            </w:tcBorders>
            <w:shd w:val="clear" w:color="auto" w:fill="auto"/>
          </w:tcPr>
          <w:p w14:paraId="5A206B1E" w14:textId="77DC2930" w:rsidR="007A05D0" w:rsidRPr="00B51DFA" w:rsidRDefault="007A05D0" w:rsidP="007A0728">
            <w:pPr>
              <w:pStyle w:val="GLTablebody"/>
              <w:framePr w:hSpace="0" w:wrap="auto" w:vAnchor="margin" w:hAnchor="text" w:yAlign="inline"/>
              <w:suppressOverlap w:val="0"/>
            </w:pPr>
            <w:r w:rsidRPr="00B51DFA">
              <w:br w:type="page"/>
              <w:t xml:space="preserve">Huang et al., (2020) </w:t>
            </w:r>
            <w:r w:rsidR="00E11153" w:rsidRPr="00B51DFA">
              <w:t xml:space="preserve"> </w:t>
            </w:r>
            <w:r w:rsidR="008F1FB7" w:rsidRPr="00B51DFA">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rsidRPr="00B51DFA">
              <w:instrText xml:space="preserve"> ADDIN EN.CITE </w:instrText>
            </w:r>
            <w:r w:rsidR="008F1FB7" w:rsidRPr="00B51DFA">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rsidRPr="00B51DFA">
              <w:instrText xml:space="preserve"> ADDIN EN.CITE.DATA </w:instrText>
            </w:r>
            <w:r w:rsidR="008F1FB7" w:rsidRPr="00B51DFA">
              <w:fldChar w:fldCharType="end"/>
            </w:r>
            <w:r w:rsidR="008F1FB7" w:rsidRPr="00B51DFA">
              <w:fldChar w:fldCharType="separate"/>
            </w:r>
            <w:r w:rsidR="008F1FB7" w:rsidRPr="00B51DFA">
              <w:rPr>
                <w:noProof/>
              </w:rPr>
              <w:t>[</w:t>
            </w:r>
            <w:hyperlink w:anchor="_ENREF_24" w:tooltip="Huang, 2020 #1378" w:history="1">
              <w:r w:rsidR="006525B5" w:rsidRPr="00B51DFA">
                <w:rPr>
                  <w:noProof/>
                </w:rPr>
                <w:t>24</w:t>
              </w:r>
            </w:hyperlink>
            <w:r w:rsidR="008F1FB7" w:rsidRPr="00B51DFA">
              <w:rPr>
                <w:noProof/>
              </w:rPr>
              <w:t>]</w:t>
            </w:r>
            <w:r w:rsidR="008F1FB7" w:rsidRPr="00B51DFA">
              <w:fldChar w:fldCharType="end"/>
            </w:r>
          </w:p>
        </w:tc>
        <w:tc>
          <w:tcPr>
            <w:tcW w:w="1559"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28BA54E3" w14:textId="77777777" w:rsidR="007A05D0" w:rsidRPr="00B51DFA" w:rsidRDefault="007A05D0" w:rsidP="007A0728">
            <w:pPr>
              <w:pStyle w:val="GLTablebody"/>
              <w:framePr w:hSpace="0" w:wrap="auto" w:vAnchor="margin" w:hAnchor="text" w:yAlign="inline"/>
              <w:suppressOverlap w:val="0"/>
            </w:pPr>
            <w:r w:rsidRPr="00B51DFA">
              <w:t>SR</w:t>
            </w:r>
          </w:p>
          <w:p w14:paraId="0F574D07" w14:textId="77777777" w:rsidR="007A05D0" w:rsidRPr="00B51DFA" w:rsidRDefault="007A05D0" w:rsidP="007A0728">
            <w:pPr>
              <w:pStyle w:val="GLTablebody"/>
              <w:framePr w:hSpace="0" w:wrap="auto" w:vAnchor="margin" w:hAnchor="text" w:yAlign="inline"/>
              <w:suppressOverlap w:val="0"/>
            </w:pPr>
            <w:r w:rsidRPr="00B51DFA">
              <w:t>Medium quality (6/11)</w:t>
            </w:r>
          </w:p>
        </w:tc>
        <w:tc>
          <w:tcPr>
            <w:tcW w:w="2551"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2332C0BD" w14:textId="040EE533" w:rsidR="007A05D0" w:rsidRPr="00B51DFA" w:rsidRDefault="00923712" w:rsidP="007A0728">
            <w:pPr>
              <w:pStyle w:val="GLTablebody"/>
              <w:framePr w:hSpace="0" w:wrap="auto" w:vAnchor="margin" w:hAnchor="text" w:yAlign="inline"/>
              <w:suppressOverlap w:val="0"/>
            </w:pPr>
            <w:r w:rsidRPr="00B51DFA">
              <w:t>A</w:t>
            </w:r>
            <w:r w:rsidR="007A05D0" w:rsidRPr="00B51DFA">
              <w:t>utism diagnosis in adulthood synthesised qualitative as themes, including gender</w:t>
            </w:r>
          </w:p>
        </w:tc>
        <w:tc>
          <w:tcPr>
            <w:tcW w:w="3686"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6D18D92A" w14:textId="433119DD" w:rsidR="007A05D0" w:rsidRPr="00B51DFA" w:rsidRDefault="007A05D0" w:rsidP="007A0728">
            <w:pPr>
              <w:pStyle w:val="GLTablebody"/>
              <w:framePr w:hSpace="0" w:wrap="auto" w:vAnchor="margin" w:hAnchor="text" w:yAlign="inline"/>
              <w:suppressOverlap w:val="0"/>
            </w:pPr>
            <w:r w:rsidRPr="00B51DFA">
              <w:t xml:space="preserve">Published:  2008 </w:t>
            </w:r>
            <w:r w:rsidR="00805A94">
              <w:t xml:space="preserve">- </w:t>
            </w:r>
            <w:r w:rsidRPr="00B51DFA">
              <w:t>Nov 2018</w:t>
            </w:r>
          </w:p>
          <w:p w14:paraId="358A0595" w14:textId="29A75281" w:rsidR="007A05D0" w:rsidRPr="00B51DFA" w:rsidRDefault="007A05D0" w:rsidP="007A0728">
            <w:pPr>
              <w:pStyle w:val="GLTablebody"/>
              <w:framePr w:hSpace="0" w:wrap="auto" w:vAnchor="margin" w:hAnchor="text" w:yAlign="inline"/>
              <w:suppressOverlap w:val="0"/>
            </w:pPr>
            <w:r w:rsidRPr="00B51DFA">
              <w:t>Population: Autistic</w:t>
            </w:r>
            <w:r w:rsidR="00567D48" w:rsidRPr="00B51DFA">
              <w:t xml:space="preserve">s seeking </w:t>
            </w:r>
            <w:r w:rsidRPr="00B51DFA">
              <w:t>diagnosis in adulthood</w:t>
            </w:r>
            <w:r w:rsidR="001F2CED" w:rsidRPr="00B51DFA">
              <w:t xml:space="preserve"> </w:t>
            </w:r>
            <w:r w:rsidRPr="00B51DFA">
              <w:t>English language</w:t>
            </w:r>
          </w:p>
          <w:p w14:paraId="0B0505DD" w14:textId="6608C09C" w:rsidR="007A05D0" w:rsidRPr="00B51DFA" w:rsidRDefault="00772F13" w:rsidP="007A0728">
            <w:pPr>
              <w:pStyle w:val="GLTablebody"/>
              <w:framePr w:hSpace="0" w:wrap="auto" w:vAnchor="margin" w:hAnchor="text" w:yAlign="inline"/>
              <w:suppressOverlap w:val="0"/>
            </w:pPr>
            <w:r w:rsidRPr="00B51DFA">
              <w:rPr>
                <w:shd w:val="clear" w:color="auto" w:fill="FFFFFF"/>
              </w:rPr>
              <w:t>Q</w:t>
            </w:r>
            <w:r w:rsidR="007A05D0" w:rsidRPr="00B51DFA">
              <w:t>uantitative</w:t>
            </w:r>
            <w:r w:rsidR="00255FAD" w:rsidRPr="00B51DFA">
              <w:t xml:space="preserve">, </w:t>
            </w:r>
            <w:r w:rsidR="007A05D0" w:rsidRPr="00B51DFA">
              <w:t xml:space="preserve">qualitative </w:t>
            </w:r>
            <w:r w:rsidR="00255FAD" w:rsidRPr="00B51DFA">
              <w:t xml:space="preserve">and mixed design </w:t>
            </w:r>
            <w:r w:rsidRPr="00B51DFA">
              <w:t>o</w:t>
            </w:r>
            <w:r w:rsidRPr="00B51DFA">
              <w:rPr>
                <w:shd w:val="clear" w:color="auto" w:fill="FFFFFF"/>
              </w:rPr>
              <w:t xml:space="preserve">bservational </w:t>
            </w:r>
            <w:r w:rsidRPr="00B51DFA">
              <w:t>studies</w:t>
            </w:r>
          </w:p>
        </w:tc>
        <w:tc>
          <w:tcPr>
            <w:tcW w:w="4399" w:type="dxa"/>
            <w:tcBorders>
              <w:top w:val="single" w:sz="12" w:space="0" w:color="4472C4" w:themeColor="accent1"/>
              <w:left w:val="single" w:sz="12" w:space="0" w:color="BFBFBF" w:themeColor="background1" w:themeShade="BF"/>
              <w:bottom w:val="single" w:sz="12" w:space="0" w:color="4472C4" w:themeColor="accent1"/>
            </w:tcBorders>
            <w:shd w:val="clear" w:color="auto" w:fill="auto"/>
          </w:tcPr>
          <w:p w14:paraId="5ABEB5DE" w14:textId="77777777" w:rsidR="007A05D0" w:rsidRPr="00B51DFA" w:rsidRDefault="007A05D0" w:rsidP="007A0728">
            <w:pPr>
              <w:pStyle w:val="GLTablebody"/>
              <w:framePr w:hSpace="0" w:wrap="auto" w:vAnchor="margin" w:hAnchor="text" w:yAlign="inline"/>
              <w:suppressOverlap w:val="0"/>
              <w:rPr>
                <w:lang w:val="en-AU"/>
              </w:rPr>
            </w:pPr>
            <w:r w:rsidRPr="00B51DFA">
              <w:rPr>
                <w:lang w:val="en-AU"/>
              </w:rPr>
              <w:t>k=13</w:t>
            </w:r>
            <w:r w:rsidRPr="00B51DFA">
              <w:t xml:space="preserve"> studies</w:t>
            </w:r>
          </w:p>
          <w:p w14:paraId="6153E388" w14:textId="4DBA1D9C" w:rsidR="004835D6" w:rsidRPr="00B51DFA" w:rsidRDefault="007A05D0" w:rsidP="007A0728">
            <w:pPr>
              <w:pStyle w:val="GLTablebody"/>
              <w:framePr w:hSpace="0" w:wrap="auto" w:vAnchor="margin" w:hAnchor="text" w:yAlign="inline"/>
              <w:suppressOverlap w:val="0"/>
              <w:rPr>
                <w:sz w:val="24"/>
                <w:szCs w:val="24"/>
              </w:rPr>
            </w:pPr>
            <w:r w:rsidRPr="00B51DFA">
              <w:rPr>
                <w:shd w:val="clear" w:color="auto" w:fill="FFFFFF"/>
              </w:rPr>
              <w:t xml:space="preserve">N=17,994 autistic </w:t>
            </w:r>
            <w:r w:rsidR="0013003E" w:rsidRPr="00B51DFA">
              <w:rPr>
                <w:shd w:val="clear" w:color="auto" w:fill="FFFFFF"/>
              </w:rPr>
              <w:t>adults</w:t>
            </w:r>
            <w:r w:rsidRPr="00B51DFA">
              <w:rPr>
                <w:shd w:val="clear" w:color="auto" w:fill="FFFFFF"/>
              </w:rPr>
              <w:t xml:space="preserve">, age range 16 </w:t>
            </w:r>
            <w:r w:rsidR="00805A94">
              <w:rPr>
                <w:shd w:val="clear" w:color="auto" w:fill="FFFFFF"/>
              </w:rPr>
              <w:t>-</w:t>
            </w:r>
            <w:r w:rsidRPr="00B51DFA">
              <w:rPr>
                <w:shd w:val="clear" w:color="auto" w:fill="FFFFFF"/>
              </w:rPr>
              <w:t> 85 years</w:t>
            </w:r>
            <w:r w:rsidR="00CA18B6" w:rsidRPr="00B51DFA">
              <w:rPr>
                <w:shd w:val="clear" w:color="auto" w:fill="FFFFFF"/>
              </w:rPr>
              <w:t xml:space="preserve">; </w:t>
            </w:r>
            <w:r w:rsidR="00593173" w:rsidRPr="00B51DFA">
              <w:rPr>
                <w:shd w:val="clear" w:color="auto" w:fill="FFFFFF"/>
              </w:rPr>
              <w:t>M=67% male</w:t>
            </w:r>
          </w:p>
        </w:tc>
      </w:tr>
      <w:tr w:rsidR="000920FC" w:rsidRPr="00B51DFA" w14:paraId="63AAB66C" w14:textId="77777777" w:rsidTr="007E3710">
        <w:tc>
          <w:tcPr>
            <w:tcW w:w="1545" w:type="dxa"/>
            <w:shd w:val="clear" w:color="auto" w:fill="auto"/>
          </w:tcPr>
          <w:p w14:paraId="1F81FDA8" w14:textId="5AD120D2" w:rsidR="000920FC" w:rsidRPr="00B51DFA" w:rsidRDefault="000920FC" w:rsidP="007A0728">
            <w:pPr>
              <w:pStyle w:val="GLTablebody"/>
              <w:framePr w:hSpace="0" w:wrap="auto" w:vAnchor="margin" w:hAnchor="text" w:yAlign="inline"/>
              <w:suppressOverlap w:val="0"/>
              <w:rPr>
                <w:lang w:val="en-AU"/>
              </w:rPr>
            </w:pPr>
            <w:r w:rsidRPr="00B51DFA">
              <w:br w:type="page"/>
              <w:t>Melo et al., (2020)</w:t>
            </w:r>
            <w:r w:rsidR="00805A94">
              <w:t xml:space="preserve"> </w:t>
            </w:r>
            <w:r w:rsidRPr="00B51DFA">
              <w:t xml:space="preserve"> </w:t>
            </w:r>
            <w:r w:rsidR="008F1FB7" w:rsidRPr="00B51DFA">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sidRPr="00B51DFA">
              <w:instrText xml:space="preserve"> ADDIN EN.CITE </w:instrText>
            </w:r>
            <w:r w:rsidR="008F1FB7" w:rsidRPr="00B51DFA">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sidRPr="00B51DFA">
              <w:instrText xml:space="preserve"> ADDIN EN.CITE.DATA </w:instrText>
            </w:r>
            <w:r w:rsidR="008F1FB7" w:rsidRPr="00B51DFA">
              <w:fldChar w:fldCharType="end"/>
            </w:r>
            <w:r w:rsidR="008F1FB7" w:rsidRPr="00B51DFA">
              <w:fldChar w:fldCharType="separate"/>
            </w:r>
            <w:r w:rsidR="008F1FB7" w:rsidRPr="00B51DFA">
              <w:rPr>
                <w:noProof/>
              </w:rPr>
              <w:t>[</w:t>
            </w:r>
            <w:hyperlink w:anchor="_ENREF_19" w:tooltip="Melo, 2020 #507" w:history="1">
              <w:r w:rsidR="006525B5" w:rsidRPr="00B51DFA">
                <w:rPr>
                  <w:noProof/>
                </w:rPr>
                <w:t>19</w:t>
              </w:r>
            </w:hyperlink>
            <w:r w:rsidR="008F1FB7" w:rsidRPr="00B51DFA">
              <w:rPr>
                <w:noProof/>
              </w:rPr>
              <w:t>]</w:t>
            </w:r>
            <w:r w:rsidR="008F1FB7" w:rsidRPr="00B51DFA">
              <w:fldChar w:fldCharType="end"/>
            </w:r>
          </w:p>
        </w:tc>
        <w:tc>
          <w:tcPr>
            <w:tcW w:w="1559" w:type="dxa"/>
            <w:shd w:val="clear" w:color="auto" w:fill="auto"/>
          </w:tcPr>
          <w:p w14:paraId="58ECCEFA" w14:textId="77777777" w:rsidR="000920FC" w:rsidRPr="00B51DFA" w:rsidRDefault="000920FC" w:rsidP="007A0728">
            <w:pPr>
              <w:pStyle w:val="GLTablebody"/>
              <w:framePr w:hSpace="0" w:wrap="auto" w:vAnchor="margin" w:hAnchor="text" w:yAlign="inline"/>
              <w:suppressOverlap w:val="0"/>
            </w:pPr>
            <w:r w:rsidRPr="00B51DFA">
              <w:t>SR</w:t>
            </w:r>
          </w:p>
          <w:p w14:paraId="0FCD2876" w14:textId="396A79CC" w:rsidR="000920FC" w:rsidRPr="00B51DFA" w:rsidRDefault="0090168B" w:rsidP="007A0728">
            <w:pPr>
              <w:pStyle w:val="GLTablebody"/>
              <w:framePr w:hSpace="0" w:wrap="auto" w:vAnchor="margin" w:hAnchor="text" w:yAlign="inline"/>
              <w:suppressOverlap w:val="0"/>
            </w:pPr>
            <w:r w:rsidRPr="00B51DFA">
              <w:t>High</w:t>
            </w:r>
            <w:r w:rsidR="000920FC" w:rsidRPr="00B51DFA">
              <w:t xml:space="preserve"> quality (</w:t>
            </w:r>
            <w:r w:rsidRPr="00B51DFA">
              <w:t>9</w:t>
            </w:r>
            <w:r w:rsidR="000920FC" w:rsidRPr="00B51DFA">
              <w:t>/11)</w:t>
            </w:r>
          </w:p>
        </w:tc>
        <w:tc>
          <w:tcPr>
            <w:tcW w:w="2551" w:type="dxa"/>
            <w:shd w:val="clear" w:color="auto" w:fill="auto"/>
          </w:tcPr>
          <w:p w14:paraId="4C95EFF6" w14:textId="67FC7AF1" w:rsidR="000920FC" w:rsidRPr="00B51DFA" w:rsidRDefault="000920FC" w:rsidP="007A0728">
            <w:pPr>
              <w:pStyle w:val="GLTablebody"/>
              <w:framePr w:hSpace="0" w:wrap="auto" w:vAnchor="margin" w:hAnchor="text" w:yAlign="inline"/>
              <w:suppressOverlap w:val="0"/>
            </w:pPr>
            <w:r w:rsidRPr="00B51DFA">
              <w:t xml:space="preserve">Sex/gender differences in </w:t>
            </w:r>
            <w:r w:rsidR="00686EDA">
              <w:t>‘</w:t>
            </w:r>
            <w:r w:rsidRPr="00B51DFA">
              <w:t>motor stereotypies</w:t>
            </w:r>
            <w:r w:rsidR="00CC692B" w:rsidRPr="00B51DFA">
              <w:t>’/</w:t>
            </w:r>
            <w:r w:rsidR="00686EDA" w:rsidRPr="003076F2">
              <w:t>repetitive body movements</w:t>
            </w:r>
          </w:p>
        </w:tc>
        <w:tc>
          <w:tcPr>
            <w:tcW w:w="3686" w:type="dxa"/>
            <w:shd w:val="clear" w:color="auto" w:fill="auto"/>
          </w:tcPr>
          <w:p w14:paraId="2F2399F1" w14:textId="1F390E1A" w:rsidR="000920FC" w:rsidRPr="00B51DFA" w:rsidRDefault="000920FC" w:rsidP="007A0728">
            <w:pPr>
              <w:pStyle w:val="GLTablebody"/>
              <w:framePr w:hSpace="0" w:wrap="auto" w:vAnchor="margin" w:hAnchor="text" w:yAlign="inline"/>
              <w:suppressOverlap w:val="0"/>
            </w:pPr>
            <w:r w:rsidRPr="00B51DFA">
              <w:t xml:space="preserve">Published: </w:t>
            </w:r>
            <w:r w:rsidR="00D151EC" w:rsidRPr="00B51DFA">
              <w:t>&lt;</w:t>
            </w:r>
            <w:r w:rsidRPr="00B51DFA">
              <w:t xml:space="preserve"> July 2018</w:t>
            </w:r>
          </w:p>
          <w:p w14:paraId="03D589C5" w14:textId="7BD91EC6" w:rsidR="000920FC" w:rsidRPr="00B51DFA" w:rsidRDefault="000920FC" w:rsidP="007A0728">
            <w:pPr>
              <w:pStyle w:val="GLTablebody"/>
              <w:framePr w:hSpace="0" w:wrap="auto" w:vAnchor="margin" w:hAnchor="text" w:yAlign="inline"/>
              <w:suppressOverlap w:val="0"/>
            </w:pPr>
            <w:r w:rsidRPr="00B51DFA">
              <w:t xml:space="preserve">Population: Autistic people, </w:t>
            </w:r>
            <w:r w:rsidR="00C4335F" w:rsidRPr="00B51DFA">
              <w:t>of any</w:t>
            </w:r>
            <w:r w:rsidRPr="00B51DFA">
              <w:t xml:space="preserve"> age</w:t>
            </w:r>
          </w:p>
          <w:p w14:paraId="32130E87" w14:textId="52A0773C" w:rsidR="000920FC"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Pr="00B51DFA">
              <w:rPr>
                <w:shd w:val="clear" w:color="auto" w:fill="FFFFFF"/>
              </w:rPr>
              <w:t xml:space="preserve">bservational </w:t>
            </w:r>
            <w:r w:rsidRPr="00B51DFA">
              <w:t>studies</w:t>
            </w:r>
          </w:p>
        </w:tc>
        <w:tc>
          <w:tcPr>
            <w:tcW w:w="4399" w:type="dxa"/>
            <w:shd w:val="clear" w:color="auto" w:fill="auto"/>
          </w:tcPr>
          <w:p w14:paraId="20212138" w14:textId="44689118" w:rsidR="000920FC" w:rsidRPr="00B51DFA" w:rsidRDefault="00C65D85" w:rsidP="007A0728">
            <w:pPr>
              <w:pStyle w:val="GLTablebody"/>
              <w:framePr w:hSpace="0" w:wrap="auto" w:vAnchor="margin" w:hAnchor="text" w:yAlign="inline"/>
              <w:suppressOverlap w:val="0"/>
              <w:rPr>
                <w:lang w:val="en-AU"/>
              </w:rPr>
            </w:pPr>
            <w:r w:rsidRPr="00B51DFA">
              <w:rPr>
                <w:lang w:val="en-AU"/>
              </w:rPr>
              <w:t>k=</w:t>
            </w:r>
            <w:r w:rsidR="000920FC" w:rsidRPr="00B51DFA">
              <w:rPr>
                <w:lang w:val="en-AU"/>
              </w:rPr>
              <w:t>7</w:t>
            </w:r>
            <w:r w:rsidR="000920FC" w:rsidRPr="00B51DFA">
              <w:t xml:space="preserve"> studies</w:t>
            </w:r>
          </w:p>
          <w:p w14:paraId="32042275" w14:textId="35171E17" w:rsidR="00B60026" w:rsidRPr="00B51DFA" w:rsidRDefault="000920FC" w:rsidP="007A0728">
            <w:pPr>
              <w:pStyle w:val="GLTablebody"/>
              <w:framePr w:hSpace="0" w:wrap="auto" w:vAnchor="margin" w:hAnchor="text" w:yAlign="inline"/>
              <w:suppressOverlap w:val="0"/>
              <w:rPr>
                <w:shd w:val="clear" w:color="auto" w:fill="FFFFFF"/>
              </w:rPr>
            </w:pPr>
            <w:r w:rsidRPr="00B51DFA">
              <w:rPr>
                <w:shd w:val="clear" w:color="auto" w:fill="FFFFFF"/>
              </w:rPr>
              <w:t xml:space="preserve">N=1285 autistic people, M age range=5 </w:t>
            </w:r>
            <w:r w:rsidR="00B57477" w:rsidRPr="00B51DFA">
              <w:rPr>
                <w:shd w:val="clear" w:color="auto" w:fill="FFFFFF"/>
              </w:rPr>
              <w:t>-</w:t>
            </w:r>
            <w:r w:rsidRPr="00B51DFA">
              <w:rPr>
                <w:shd w:val="clear" w:color="auto" w:fill="FFFFFF"/>
              </w:rPr>
              <w:t xml:space="preserve"> 19 years</w:t>
            </w:r>
            <w:r w:rsidR="00B57477" w:rsidRPr="00B51DFA">
              <w:rPr>
                <w:shd w:val="clear" w:color="auto" w:fill="FFFFFF"/>
              </w:rPr>
              <w:t xml:space="preserve">; </w:t>
            </w:r>
            <w:r w:rsidR="005B26AC" w:rsidRPr="00B51DFA">
              <w:rPr>
                <w:shd w:val="clear" w:color="auto" w:fill="FFFFFF"/>
              </w:rPr>
              <w:t>M=6</w:t>
            </w:r>
            <w:r w:rsidR="00B60026" w:rsidRPr="00B51DFA">
              <w:rPr>
                <w:shd w:val="clear" w:color="auto" w:fill="FFFFFF"/>
              </w:rPr>
              <w:t>6</w:t>
            </w:r>
            <w:r w:rsidR="005B26AC" w:rsidRPr="00B51DFA">
              <w:rPr>
                <w:shd w:val="clear" w:color="auto" w:fill="FFFFFF"/>
              </w:rPr>
              <w:t>% male</w:t>
            </w:r>
          </w:p>
        </w:tc>
      </w:tr>
      <w:tr w:rsidR="00AF0959" w:rsidRPr="00B51DFA" w14:paraId="7351B630" w14:textId="77777777" w:rsidTr="007E3710">
        <w:tc>
          <w:tcPr>
            <w:tcW w:w="1545" w:type="dxa"/>
            <w:shd w:val="clear" w:color="auto" w:fill="auto"/>
          </w:tcPr>
          <w:p w14:paraId="4867E8DA" w14:textId="3052B93B" w:rsidR="00AF0959" w:rsidRPr="00B51DFA" w:rsidRDefault="00AF0959" w:rsidP="007A0728">
            <w:pPr>
              <w:pStyle w:val="GLTablebody"/>
              <w:framePr w:hSpace="0" w:wrap="auto" w:vAnchor="margin" w:hAnchor="text" w:yAlign="inline"/>
              <w:suppressOverlap w:val="0"/>
              <w:rPr>
                <w:lang w:val="en-AU"/>
              </w:rPr>
            </w:pPr>
            <w:r w:rsidRPr="00B51DFA">
              <w:t>Wood-</w:t>
            </w:r>
            <w:proofErr w:type="spellStart"/>
            <w:r w:rsidRPr="00B51DFA">
              <w:t>Downie</w:t>
            </w:r>
            <w:proofErr w:type="spellEnd"/>
            <w:r w:rsidRPr="00B51DFA">
              <w:t xml:space="preserve"> et al., (2021) </w:t>
            </w:r>
            <w:r w:rsidR="00805A94">
              <w:t xml:space="preserve"> </w:t>
            </w:r>
            <w:r w:rsidR="008F1FB7" w:rsidRPr="00B51DFA">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sidRPr="00B51DFA">
              <w:instrText xml:space="preserve"> ADDIN EN.CITE </w:instrText>
            </w:r>
            <w:r w:rsidR="008F1FB7" w:rsidRPr="00B51DFA">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sidRPr="00B51DFA">
              <w:instrText xml:space="preserve"> ADDIN EN.CITE.DATA </w:instrText>
            </w:r>
            <w:r w:rsidR="008F1FB7" w:rsidRPr="00B51DFA">
              <w:fldChar w:fldCharType="end"/>
            </w:r>
            <w:r w:rsidR="008F1FB7" w:rsidRPr="00B51DFA">
              <w:fldChar w:fldCharType="separate"/>
            </w:r>
            <w:r w:rsidR="008F1FB7" w:rsidRPr="00B51DFA">
              <w:rPr>
                <w:noProof/>
              </w:rPr>
              <w:t>[</w:t>
            </w:r>
            <w:hyperlink w:anchor="_ENREF_22" w:tooltip="Wood-Downie, 2021 #1374" w:history="1">
              <w:r w:rsidR="006525B5" w:rsidRPr="00B51DFA">
                <w:rPr>
                  <w:noProof/>
                </w:rPr>
                <w:t>22</w:t>
              </w:r>
            </w:hyperlink>
            <w:r w:rsidR="008F1FB7" w:rsidRPr="00B51DFA">
              <w:rPr>
                <w:noProof/>
              </w:rPr>
              <w:t>]</w:t>
            </w:r>
            <w:r w:rsidR="008F1FB7" w:rsidRPr="00B51DFA">
              <w:fldChar w:fldCharType="end"/>
            </w:r>
          </w:p>
        </w:tc>
        <w:tc>
          <w:tcPr>
            <w:tcW w:w="1559" w:type="dxa"/>
            <w:shd w:val="clear" w:color="auto" w:fill="auto"/>
          </w:tcPr>
          <w:p w14:paraId="555CD07B" w14:textId="77777777" w:rsidR="00AF0959" w:rsidRPr="00B51DFA" w:rsidRDefault="00AF0959" w:rsidP="007A0728">
            <w:pPr>
              <w:pStyle w:val="GLTablebody"/>
              <w:framePr w:hSpace="0" w:wrap="auto" w:vAnchor="margin" w:hAnchor="text" w:yAlign="inline"/>
              <w:suppressOverlap w:val="0"/>
            </w:pPr>
            <w:r w:rsidRPr="00B51DFA">
              <w:t>SR/MA</w:t>
            </w:r>
          </w:p>
          <w:p w14:paraId="64B6DDFE" w14:textId="77777777" w:rsidR="00AF0959" w:rsidRPr="00B51DFA" w:rsidRDefault="00AF0959" w:rsidP="007A0728">
            <w:pPr>
              <w:pStyle w:val="GLTablebody"/>
              <w:framePr w:hSpace="0" w:wrap="auto" w:vAnchor="margin" w:hAnchor="text" w:yAlign="inline"/>
              <w:suppressOverlap w:val="0"/>
            </w:pPr>
            <w:r w:rsidRPr="00B51DFA">
              <w:t>High quality (11/11)</w:t>
            </w:r>
          </w:p>
        </w:tc>
        <w:tc>
          <w:tcPr>
            <w:tcW w:w="2551" w:type="dxa"/>
            <w:shd w:val="clear" w:color="auto" w:fill="auto"/>
          </w:tcPr>
          <w:p w14:paraId="566F34E9" w14:textId="4A7B8E9F" w:rsidR="00AF0959" w:rsidRPr="00B51DFA" w:rsidRDefault="00AF0959" w:rsidP="007A0728">
            <w:pPr>
              <w:pStyle w:val="GLTablebody"/>
              <w:framePr w:hSpace="0" w:wrap="auto" w:vAnchor="margin" w:hAnchor="text" w:yAlign="inline"/>
              <w:suppressOverlap w:val="0"/>
            </w:pPr>
            <w:r w:rsidRPr="00B51DFA">
              <w:t>Sex/gender differences in narrow construct subdomains for social interaction and communication</w:t>
            </w:r>
          </w:p>
        </w:tc>
        <w:tc>
          <w:tcPr>
            <w:tcW w:w="3686" w:type="dxa"/>
            <w:shd w:val="clear" w:color="auto" w:fill="auto"/>
          </w:tcPr>
          <w:p w14:paraId="034DAE1B" w14:textId="77777777" w:rsidR="00AF0959" w:rsidRPr="00B51DFA" w:rsidRDefault="00AF0959" w:rsidP="007A0728">
            <w:pPr>
              <w:pStyle w:val="GLTablebody"/>
              <w:framePr w:hSpace="0" w:wrap="auto" w:vAnchor="margin" w:hAnchor="text" w:yAlign="inline"/>
              <w:suppressOverlap w:val="0"/>
            </w:pPr>
            <w:r w:rsidRPr="00B51DFA">
              <w:t>Published:  &lt; January 2020</w:t>
            </w:r>
          </w:p>
          <w:p w14:paraId="65B4A245" w14:textId="5DC224FB" w:rsidR="00072F7F" w:rsidRPr="00B51DFA" w:rsidRDefault="00AF0959" w:rsidP="007A0728">
            <w:pPr>
              <w:pStyle w:val="GLTablebody"/>
              <w:framePr w:hSpace="0" w:wrap="auto" w:vAnchor="margin" w:hAnchor="text" w:yAlign="inline"/>
              <w:suppressOverlap w:val="0"/>
            </w:pPr>
            <w:r w:rsidRPr="00B51DFA">
              <w:t>Population: Autistic people, and nonautistic people, of any age</w:t>
            </w:r>
          </w:p>
          <w:p w14:paraId="32566809" w14:textId="52499834" w:rsidR="00AF0959"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Pr="00B51DFA">
              <w:rPr>
                <w:shd w:val="clear" w:color="auto" w:fill="FFFFFF"/>
              </w:rPr>
              <w:t xml:space="preserve">bservational </w:t>
            </w:r>
            <w:r w:rsidRPr="00B51DFA">
              <w:t>studies</w:t>
            </w:r>
          </w:p>
        </w:tc>
        <w:tc>
          <w:tcPr>
            <w:tcW w:w="4399" w:type="dxa"/>
            <w:shd w:val="clear" w:color="auto" w:fill="auto"/>
          </w:tcPr>
          <w:p w14:paraId="37E1FC3C" w14:textId="77777777" w:rsidR="00AF0959" w:rsidRPr="00B51DFA" w:rsidRDefault="00AF0959" w:rsidP="007A0728">
            <w:pPr>
              <w:pStyle w:val="GLTablebody"/>
              <w:framePr w:hSpace="0" w:wrap="auto" w:vAnchor="margin" w:hAnchor="text" w:yAlign="inline"/>
              <w:suppressOverlap w:val="0"/>
            </w:pPr>
            <w:r w:rsidRPr="00B51DFA">
              <w:rPr>
                <w:lang w:val="en-AU"/>
              </w:rPr>
              <w:t>k=18</w:t>
            </w:r>
            <w:r w:rsidRPr="00B51DFA">
              <w:t xml:space="preserve"> studies</w:t>
            </w:r>
          </w:p>
          <w:p w14:paraId="739650E7" w14:textId="0F2EF668" w:rsidR="00AF0959" w:rsidRPr="00B51DFA" w:rsidRDefault="00AF0959" w:rsidP="007A0728">
            <w:pPr>
              <w:pStyle w:val="GLTablebody"/>
              <w:framePr w:hSpace="0" w:wrap="auto" w:vAnchor="margin" w:hAnchor="text" w:yAlign="inline"/>
              <w:suppressOverlap w:val="0"/>
              <w:rPr>
                <w:shd w:val="clear" w:color="auto" w:fill="FFFFFF"/>
              </w:rPr>
            </w:pPr>
            <w:r w:rsidRPr="00B51DFA">
              <w:rPr>
                <w:shd w:val="clear" w:color="auto" w:fill="FFFFFF"/>
              </w:rPr>
              <w:t>N=1,431 autistic people, M age range=9 months</w:t>
            </w:r>
            <w:r w:rsidR="004C06E1" w:rsidRPr="00B51DFA">
              <w:rPr>
                <w:shd w:val="clear" w:color="auto" w:fill="FFFFFF"/>
              </w:rPr>
              <w:t xml:space="preserve"> -</w:t>
            </w:r>
            <w:r w:rsidRPr="00B51DFA">
              <w:rPr>
                <w:shd w:val="clear" w:color="auto" w:fill="FFFFFF"/>
              </w:rPr>
              <w:t xml:space="preserve"> 36 years</w:t>
            </w:r>
            <w:r w:rsidR="001B3D85" w:rsidRPr="00B51DFA">
              <w:rPr>
                <w:shd w:val="clear" w:color="auto" w:fill="FFFFFF"/>
              </w:rPr>
              <w:t>; M=</w:t>
            </w:r>
            <w:r w:rsidR="002E00D8" w:rsidRPr="00B51DFA">
              <w:rPr>
                <w:shd w:val="clear" w:color="auto" w:fill="FFFFFF"/>
              </w:rPr>
              <w:t>53</w:t>
            </w:r>
            <w:r w:rsidR="001B3D85" w:rsidRPr="00B51DFA">
              <w:rPr>
                <w:shd w:val="clear" w:color="auto" w:fill="FFFFFF"/>
              </w:rPr>
              <w:t>% male</w:t>
            </w:r>
          </w:p>
          <w:p w14:paraId="68AA9637" w14:textId="5C0569E8" w:rsidR="000C6908" w:rsidRPr="00A52629" w:rsidRDefault="00AF0959" w:rsidP="007A0728">
            <w:pPr>
              <w:pStyle w:val="GLTablebody"/>
              <w:framePr w:hSpace="0" w:wrap="auto" w:vAnchor="margin" w:hAnchor="text" w:yAlign="inline"/>
              <w:suppressOverlap w:val="0"/>
              <w:rPr>
                <w:shd w:val="clear" w:color="auto" w:fill="FFFFFF"/>
              </w:rPr>
            </w:pPr>
            <w:r w:rsidRPr="00B51DFA">
              <w:rPr>
                <w:shd w:val="clear" w:color="auto" w:fill="FFFFFF"/>
              </w:rPr>
              <w:t xml:space="preserve">N=1,311 </w:t>
            </w:r>
            <w:r w:rsidR="007D6E5A" w:rsidRPr="00B51DFA">
              <w:rPr>
                <w:shd w:val="clear" w:color="auto" w:fill="FFFFFF"/>
              </w:rPr>
              <w:t>non-</w:t>
            </w:r>
            <w:r w:rsidRPr="00B51DFA">
              <w:rPr>
                <w:shd w:val="clear" w:color="auto" w:fill="FFFFFF"/>
              </w:rPr>
              <w:t>autistic people, M age range=9 months</w:t>
            </w:r>
            <w:r w:rsidR="004C06E1" w:rsidRPr="00B51DFA">
              <w:rPr>
                <w:shd w:val="clear" w:color="auto" w:fill="FFFFFF"/>
              </w:rPr>
              <w:t xml:space="preserve"> -</w:t>
            </w:r>
            <w:r w:rsidRPr="00B51DFA">
              <w:rPr>
                <w:shd w:val="clear" w:color="auto" w:fill="FFFFFF"/>
              </w:rPr>
              <w:t xml:space="preserve"> 40 years</w:t>
            </w:r>
            <w:r w:rsidR="001B3D85" w:rsidRPr="00B51DFA">
              <w:rPr>
                <w:shd w:val="clear" w:color="auto" w:fill="FFFFFF"/>
              </w:rPr>
              <w:t>; M=</w:t>
            </w:r>
            <w:r w:rsidR="002E00D8" w:rsidRPr="00B51DFA">
              <w:rPr>
                <w:shd w:val="clear" w:color="auto" w:fill="FFFFFF"/>
              </w:rPr>
              <w:t>42</w:t>
            </w:r>
            <w:r w:rsidR="001B3D85" w:rsidRPr="00B51DFA">
              <w:rPr>
                <w:shd w:val="clear" w:color="auto" w:fill="FFFFFF"/>
              </w:rPr>
              <w:t>% male</w:t>
            </w:r>
          </w:p>
        </w:tc>
      </w:tr>
    </w:tbl>
    <w:p w14:paraId="752A8C98" w14:textId="2201990D" w:rsidR="00035795" w:rsidRPr="00B51DFA" w:rsidRDefault="00035795" w:rsidP="00AE5291">
      <w:pPr>
        <w:pStyle w:val="GLFootnotetext"/>
        <w:rPr>
          <w:i/>
          <w:iCs/>
          <w:lang w:val="en-AU"/>
        </w:rPr>
      </w:pPr>
    </w:p>
    <w:p w14:paraId="63D80A79" w14:textId="77777777" w:rsidR="00094007" w:rsidRPr="00B51DFA" w:rsidRDefault="00094007" w:rsidP="00AE5291">
      <w:pPr>
        <w:pStyle w:val="GLFootnotetext"/>
        <w:rPr>
          <w:i/>
          <w:iCs/>
          <w:lang w:val="en-AU"/>
        </w:rPr>
      </w:pPr>
    </w:p>
    <w:p w14:paraId="011B5357" w14:textId="77777777" w:rsidR="00923712" w:rsidRPr="00B51DFA" w:rsidRDefault="00923712" w:rsidP="00AE5291">
      <w:pPr>
        <w:pStyle w:val="GLFootnotetext"/>
        <w:rPr>
          <w:i/>
          <w:iCs/>
          <w:lang w:val="en-AU"/>
        </w:rPr>
        <w:sectPr w:rsidR="00923712" w:rsidRPr="00B51DFA" w:rsidSect="00146300">
          <w:endnotePr>
            <w:numFmt w:val="decimal"/>
          </w:endnotePr>
          <w:pgSz w:w="16820" w:h="11900" w:orient="landscape" w:code="9"/>
          <w:pgMar w:top="1418" w:right="1418" w:bottom="1418" w:left="1418" w:header="567" w:footer="425" w:gutter="284"/>
          <w:cols w:space="720"/>
          <w:docGrid w:linePitch="326"/>
        </w:sectPr>
      </w:pPr>
    </w:p>
    <w:p w14:paraId="68CD2B7C" w14:textId="77777777" w:rsidR="00094007" w:rsidRPr="00B51DFA" w:rsidRDefault="00094007" w:rsidP="00AE5291">
      <w:pPr>
        <w:pStyle w:val="GLFootnotetext"/>
        <w:rPr>
          <w:i/>
          <w:iCs/>
          <w:lang w:val="en-AU"/>
        </w:rPr>
      </w:pPr>
    </w:p>
    <w:p w14:paraId="3908809D" w14:textId="032B77D2" w:rsidR="00094007" w:rsidRPr="00B51DFA" w:rsidRDefault="00094007" w:rsidP="00094007">
      <w:pPr>
        <w:pStyle w:val="GLTableheading"/>
        <w:framePr w:wrap="around" w:hAnchor="page" w:x="1455" w:y="-48"/>
      </w:pPr>
      <w:r w:rsidRPr="00B51DFA">
        <w:t>Table 2.2: Studies relating to</w:t>
      </w:r>
      <w:r w:rsidR="00E101FC" w:rsidRPr="00B51DFA">
        <w:t xml:space="preserve"> sex/gender</w:t>
      </w:r>
      <w:r w:rsidRPr="00B51DFA">
        <w:t xml:space="preserve"> differences in characteristics of autism </w:t>
      </w:r>
      <w:r w:rsidRPr="00B51DFA">
        <w:rPr>
          <w:i/>
          <w:iCs/>
        </w:rPr>
        <w:t>(continued)</w:t>
      </w:r>
    </w:p>
    <w:p w14:paraId="7681D813" w14:textId="77777777" w:rsidR="00094007" w:rsidRPr="00B51DFA" w:rsidRDefault="00094007" w:rsidP="00AE5291">
      <w:pPr>
        <w:pStyle w:val="GLFootnotetext"/>
        <w:rPr>
          <w:i/>
          <w:iCs/>
          <w:lang w:val="en-AU"/>
        </w:rPr>
      </w:pPr>
    </w:p>
    <w:p w14:paraId="57936BA9" w14:textId="77777777" w:rsidR="00094007" w:rsidRPr="00B51DFA" w:rsidRDefault="00094007" w:rsidP="00AE5291">
      <w:pPr>
        <w:pStyle w:val="GLFootnotetext"/>
        <w:rPr>
          <w:i/>
          <w:iCs/>
          <w:lang w:val="en-AU"/>
        </w:rPr>
      </w:pPr>
    </w:p>
    <w:tbl>
      <w:tblPr>
        <w:tblpPr w:leftFromText="180" w:rightFromText="180" w:vertAnchor="text" w:horzAnchor="margin" w:tblpY="110"/>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545"/>
        <w:gridCol w:w="1559"/>
        <w:gridCol w:w="2551"/>
        <w:gridCol w:w="3686"/>
        <w:gridCol w:w="4399"/>
      </w:tblGrid>
      <w:tr w:rsidR="00284040" w:rsidRPr="003076F2" w14:paraId="2E7BCE1F" w14:textId="77777777" w:rsidTr="00094007">
        <w:tc>
          <w:tcPr>
            <w:tcW w:w="1545" w:type="dxa"/>
            <w:shd w:val="clear" w:color="auto" w:fill="auto"/>
          </w:tcPr>
          <w:p w14:paraId="23099B41" w14:textId="56BCDADF" w:rsidR="00094007" w:rsidRPr="00B51DFA" w:rsidRDefault="00094007" w:rsidP="007A0728">
            <w:pPr>
              <w:pStyle w:val="GLTablebody"/>
              <w:framePr w:hSpace="0" w:wrap="auto" w:vAnchor="margin" w:hAnchor="text" w:yAlign="inline"/>
              <w:suppressOverlap w:val="0"/>
              <w:rPr>
                <w:lang w:val="en-AU"/>
              </w:rPr>
            </w:pPr>
            <w:r w:rsidRPr="00B51DFA">
              <w:br w:type="page"/>
            </w:r>
            <w:proofErr w:type="spellStart"/>
            <w:r w:rsidRPr="00B51DFA">
              <w:t>Saure</w:t>
            </w:r>
            <w:proofErr w:type="spellEnd"/>
            <w:r w:rsidRPr="00B51DFA">
              <w:t xml:space="preserve"> et al., (2023)</w:t>
            </w:r>
            <w:r w:rsidR="00805A94">
              <w:t xml:space="preserve"> </w:t>
            </w:r>
            <w:r w:rsidR="00D219AA" w:rsidRPr="00B51DFA">
              <w:t xml:space="preserve"> </w:t>
            </w:r>
            <w:r w:rsidR="008F1FB7" w:rsidRPr="00B51DFA">
              <w:fldChar w:fldCharType="begin"/>
            </w:r>
            <w:r w:rsidR="008F1FB7" w:rsidRPr="00B51DFA">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rsidRPr="00B51DFA">
              <w:fldChar w:fldCharType="separate"/>
            </w:r>
            <w:r w:rsidR="008F1FB7" w:rsidRPr="00B51DFA">
              <w:rPr>
                <w:noProof/>
              </w:rPr>
              <w:t>[</w:t>
            </w:r>
            <w:hyperlink w:anchor="_ENREF_20" w:tooltip="Saure, 2023 #1373" w:history="1">
              <w:r w:rsidR="006525B5" w:rsidRPr="00B51DFA">
                <w:rPr>
                  <w:noProof/>
                </w:rPr>
                <w:t>20</w:t>
              </w:r>
            </w:hyperlink>
            <w:r w:rsidR="008F1FB7" w:rsidRPr="00B51DFA">
              <w:rPr>
                <w:noProof/>
              </w:rPr>
              <w:t>]</w:t>
            </w:r>
            <w:r w:rsidR="008F1FB7" w:rsidRPr="00B51DFA">
              <w:fldChar w:fldCharType="end"/>
            </w:r>
            <w:r w:rsidR="00D219AA" w:rsidRPr="00B51DFA" w:rsidDel="00D219AA">
              <w:t xml:space="preserve"> </w:t>
            </w:r>
          </w:p>
        </w:tc>
        <w:tc>
          <w:tcPr>
            <w:tcW w:w="1559" w:type="dxa"/>
            <w:shd w:val="clear" w:color="auto" w:fill="auto"/>
          </w:tcPr>
          <w:p w14:paraId="4295C123" w14:textId="77777777" w:rsidR="00094007" w:rsidRPr="00B51DFA" w:rsidRDefault="00094007" w:rsidP="007A0728">
            <w:pPr>
              <w:pStyle w:val="GLTablebody"/>
              <w:framePr w:hSpace="0" w:wrap="auto" w:vAnchor="margin" w:hAnchor="text" w:yAlign="inline"/>
              <w:suppressOverlap w:val="0"/>
            </w:pPr>
            <w:r w:rsidRPr="00B51DFA">
              <w:t>SR/MA</w:t>
            </w:r>
          </w:p>
          <w:p w14:paraId="061F4238" w14:textId="77777777" w:rsidR="00094007" w:rsidRPr="00B51DFA" w:rsidRDefault="00094007" w:rsidP="007A0728">
            <w:pPr>
              <w:pStyle w:val="GLTablebody"/>
              <w:framePr w:hSpace="0" w:wrap="auto" w:vAnchor="margin" w:hAnchor="text" w:yAlign="inline"/>
              <w:suppressOverlap w:val="0"/>
            </w:pPr>
            <w:r w:rsidRPr="00B51DFA">
              <w:t>High quality (9/11)</w:t>
            </w:r>
          </w:p>
        </w:tc>
        <w:tc>
          <w:tcPr>
            <w:tcW w:w="2551" w:type="dxa"/>
            <w:shd w:val="clear" w:color="auto" w:fill="auto"/>
          </w:tcPr>
          <w:p w14:paraId="783C2466" w14:textId="7F4654B3" w:rsidR="00094007" w:rsidRPr="00B51DFA" w:rsidRDefault="00094007" w:rsidP="007A0728">
            <w:pPr>
              <w:pStyle w:val="GLTablebody"/>
              <w:framePr w:hSpace="0" w:wrap="auto" w:vAnchor="margin" w:hAnchor="text" w:yAlign="inline"/>
              <w:suppressOverlap w:val="0"/>
            </w:pPr>
            <w:r w:rsidRPr="00B51DFA">
              <w:t>Area of interest:  Sex/gender differences in domains of</w:t>
            </w:r>
            <w:r w:rsidR="00AD4DEC" w:rsidRPr="00B51DFA">
              <w:t xml:space="preserve"> </w:t>
            </w:r>
            <w:r w:rsidRPr="00B51DFA">
              <w:t>social communication and social interaction;</w:t>
            </w:r>
            <w:r w:rsidRPr="00B51DFA">
              <w:rPr>
                <w:shd w:val="clear" w:color="auto" w:fill="FFFFFF"/>
              </w:rPr>
              <w:t xml:space="preserve"> restrictive and repetitive behaviour and interest</w:t>
            </w:r>
            <w:r w:rsidRPr="00B51DFA">
              <w:t xml:space="preserve">s; sensory </w:t>
            </w:r>
            <w:r w:rsidR="00CE1834" w:rsidRPr="00B51DFA">
              <w:t>‘</w:t>
            </w:r>
            <w:r w:rsidRPr="00B51DFA">
              <w:t>problems</w:t>
            </w:r>
            <w:r w:rsidR="00CE1834" w:rsidRPr="00B51DFA">
              <w:t>’</w:t>
            </w:r>
          </w:p>
        </w:tc>
        <w:tc>
          <w:tcPr>
            <w:tcW w:w="3686" w:type="dxa"/>
            <w:shd w:val="clear" w:color="auto" w:fill="auto"/>
          </w:tcPr>
          <w:p w14:paraId="364D56E4" w14:textId="77777777" w:rsidR="00094007" w:rsidRPr="00B51DFA" w:rsidRDefault="00094007" w:rsidP="007A0728">
            <w:pPr>
              <w:pStyle w:val="GLTablebody"/>
              <w:framePr w:hSpace="0" w:wrap="auto" w:vAnchor="margin" w:hAnchor="text" w:yAlign="inline"/>
              <w:suppressOverlap w:val="0"/>
            </w:pPr>
            <w:r w:rsidRPr="00B51DFA">
              <w:t>Published:  &lt; May 2022</w:t>
            </w:r>
          </w:p>
          <w:p w14:paraId="500B29A4" w14:textId="77777777" w:rsidR="00094007" w:rsidRPr="00B51DFA" w:rsidRDefault="00094007" w:rsidP="007A0728">
            <w:pPr>
              <w:pStyle w:val="GLTablebody"/>
              <w:framePr w:hSpace="0" w:wrap="auto" w:vAnchor="margin" w:hAnchor="text" w:yAlign="inline"/>
              <w:suppressOverlap w:val="0"/>
            </w:pPr>
            <w:r w:rsidRPr="00B51DFA">
              <w:t>Population: Autistic people without ID, and with ID, of any age</w:t>
            </w:r>
          </w:p>
          <w:p w14:paraId="574956FD" w14:textId="77777777" w:rsidR="00094007" w:rsidRPr="00B51DFA" w:rsidRDefault="00094007" w:rsidP="007A0728">
            <w:pPr>
              <w:pStyle w:val="GLTablebody"/>
              <w:framePr w:hSpace="0" w:wrap="auto" w:vAnchor="margin" w:hAnchor="text" w:yAlign="inline"/>
              <w:suppressOverlap w:val="0"/>
            </w:pPr>
            <w:r w:rsidRPr="00B51DFA">
              <w:t>English language</w:t>
            </w:r>
          </w:p>
          <w:p w14:paraId="339AFCA8" w14:textId="4F1AE159" w:rsidR="00094007"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w:t>
            </w:r>
            <w:r w:rsidR="00255FAD" w:rsidRPr="00B51DFA">
              <w:t xml:space="preserve">, </w:t>
            </w:r>
            <w:r w:rsidRPr="00B51DFA">
              <w:t xml:space="preserve">qualitative </w:t>
            </w:r>
            <w:r w:rsidR="00255FAD" w:rsidRPr="00B51DFA">
              <w:t xml:space="preserve">and mixed design </w:t>
            </w:r>
            <w:r w:rsidRPr="00B51DFA">
              <w:t>o</w:t>
            </w:r>
            <w:r w:rsidRPr="00B51DFA">
              <w:rPr>
                <w:shd w:val="clear" w:color="auto" w:fill="FFFFFF"/>
              </w:rPr>
              <w:t xml:space="preserve">bservational </w:t>
            </w:r>
            <w:r w:rsidRPr="00B51DFA">
              <w:t xml:space="preserve">studies </w:t>
            </w:r>
          </w:p>
        </w:tc>
        <w:tc>
          <w:tcPr>
            <w:tcW w:w="4399" w:type="dxa"/>
            <w:shd w:val="clear" w:color="auto" w:fill="auto"/>
          </w:tcPr>
          <w:p w14:paraId="5BDB7D37" w14:textId="77777777" w:rsidR="00094007" w:rsidRPr="00B51DFA" w:rsidRDefault="00094007" w:rsidP="007A0728">
            <w:pPr>
              <w:pStyle w:val="GLTablebody"/>
              <w:framePr w:hSpace="0" w:wrap="auto" w:vAnchor="margin" w:hAnchor="text" w:yAlign="inline"/>
              <w:suppressOverlap w:val="0"/>
              <w:rPr>
                <w:lang w:val="en-AU"/>
              </w:rPr>
            </w:pPr>
            <w:r w:rsidRPr="00B51DFA">
              <w:rPr>
                <w:lang w:val="en-AU"/>
              </w:rPr>
              <w:t>k=79</w:t>
            </w:r>
            <w:r w:rsidRPr="00B51DFA">
              <w:t xml:space="preserve"> studies</w:t>
            </w:r>
          </w:p>
          <w:p w14:paraId="0E5F8C10" w14:textId="77777777" w:rsidR="00094007" w:rsidRPr="00B51DFA" w:rsidRDefault="00094007" w:rsidP="007A0728">
            <w:pPr>
              <w:pStyle w:val="GLTablebody"/>
              <w:framePr w:hSpace="0" w:wrap="auto" w:vAnchor="margin" w:hAnchor="text" w:yAlign="inline"/>
              <w:suppressOverlap w:val="0"/>
              <w:rPr>
                <w:shd w:val="clear" w:color="auto" w:fill="FFFFFF"/>
              </w:rPr>
            </w:pPr>
            <w:r w:rsidRPr="00B51DFA">
              <w:rPr>
                <w:shd w:val="clear" w:color="auto" w:fill="FFFFFF"/>
              </w:rPr>
              <w:t>N=14,758 people</w:t>
            </w:r>
          </w:p>
          <w:p w14:paraId="028CF691" w14:textId="77777777" w:rsidR="00094007" w:rsidRPr="00B51DFA" w:rsidRDefault="00094007" w:rsidP="007A0728">
            <w:pPr>
              <w:pStyle w:val="GLTablebody"/>
              <w:framePr w:hSpace="0" w:wrap="auto" w:vAnchor="margin" w:hAnchor="text" w:yAlign="inline"/>
              <w:suppressOverlap w:val="0"/>
              <w:rPr>
                <w:shd w:val="clear" w:color="auto" w:fill="FFFFFF"/>
              </w:rPr>
            </w:pPr>
            <w:r w:rsidRPr="00B51DFA">
              <w:rPr>
                <w:shd w:val="clear" w:color="auto" w:fill="FFFFFF"/>
              </w:rPr>
              <w:t>N=10,550 (72%) without ID; M age=15 years; M=70% male</w:t>
            </w:r>
          </w:p>
          <w:p w14:paraId="74DBC75A" w14:textId="482C5AFA" w:rsidR="00094007" w:rsidRPr="003076F2" w:rsidRDefault="00094007" w:rsidP="007A0728">
            <w:pPr>
              <w:pStyle w:val="GLTablebody"/>
              <w:framePr w:hSpace="0" w:wrap="auto" w:vAnchor="margin" w:hAnchor="text" w:yAlign="inline"/>
              <w:suppressOverlap w:val="0"/>
              <w:rPr>
                <w:shd w:val="clear" w:color="auto" w:fill="FFFFFF"/>
              </w:rPr>
            </w:pPr>
            <w:r w:rsidRPr="00B51DFA">
              <w:rPr>
                <w:shd w:val="clear" w:color="auto" w:fill="FFFFFF"/>
              </w:rPr>
              <w:t>N=4208 (28%) with ID; M age=9 years; M=70% male</w:t>
            </w:r>
          </w:p>
        </w:tc>
      </w:tr>
    </w:tbl>
    <w:p w14:paraId="440D19D6" w14:textId="71E913E7" w:rsidR="00094007" w:rsidRPr="003076F2" w:rsidRDefault="00094007" w:rsidP="00094007">
      <w:pPr>
        <w:pStyle w:val="GLFootnotetext"/>
        <w:rPr>
          <w:lang w:val="en-AU"/>
        </w:rPr>
      </w:pPr>
      <w:r w:rsidRPr="003076F2">
        <w:rPr>
          <w:b/>
          <w:bCs/>
          <w:lang w:val="en-AU"/>
        </w:rPr>
        <w:t xml:space="preserve">Note: </w:t>
      </w:r>
      <w:r w:rsidRPr="003076F2">
        <w:rPr>
          <w:lang w:val="en-AU"/>
        </w:rPr>
        <w:t>Q</w:t>
      </w:r>
      <w:proofErr w:type="spellStart"/>
      <w:r w:rsidR="002B2677" w:rsidRPr="003076F2">
        <w:t>uality</w:t>
      </w:r>
      <w:proofErr w:type="spellEnd"/>
      <w:r w:rsidRPr="003076F2">
        <w:t xml:space="preserve"> rating assigned using </w:t>
      </w:r>
      <w:r w:rsidRPr="003076F2">
        <w:rPr>
          <w:lang w:val="en-AU"/>
        </w:rPr>
        <w:t xml:space="preserve">JBI </w:t>
      </w:r>
      <w:r w:rsidRPr="003076F2">
        <w:t xml:space="preserve">checklist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Pr="003076F2">
        <w:rPr>
          <w:lang w:val="en-AU"/>
        </w:rPr>
        <w:t xml:space="preserve"> (see </w:t>
      </w:r>
      <w:hyperlink w:anchor="A1_5" w:history="1">
        <w:r w:rsidRPr="003076F2">
          <w:rPr>
            <w:rStyle w:val="Hyperlink"/>
            <w:b/>
            <w:bCs/>
            <w:lang w:val="en-AU"/>
          </w:rPr>
          <w:t>Appendix 1.5</w:t>
        </w:r>
      </w:hyperlink>
      <w:r w:rsidRPr="003076F2">
        <w:rPr>
          <w:lang w:val="en-AU"/>
        </w:rPr>
        <w:t xml:space="preserve">)  </w:t>
      </w:r>
    </w:p>
    <w:p w14:paraId="45A50095" w14:textId="37E1567F" w:rsidR="00094007" w:rsidRPr="003076F2" w:rsidRDefault="00094007" w:rsidP="00094007">
      <w:pPr>
        <w:pStyle w:val="GLFootnotetext"/>
      </w:pPr>
      <w:r w:rsidRPr="003076F2">
        <w:rPr>
          <w:b/>
          <w:bCs/>
        </w:rPr>
        <w:t>Key</w:t>
      </w:r>
      <w:r w:rsidRPr="003076F2">
        <w:t>: AD</w:t>
      </w:r>
      <w:r w:rsidRPr="003076F2">
        <w:rPr>
          <w:lang w:val="en-AU"/>
        </w:rPr>
        <w:t>HD</w:t>
      </w:r>
      <w:r w:rsidRPr="003076F2">
        <w:t>=</w:t>
      </w:r>
      <w:r w:rsidRPr="003076F2">
        <w:rPr>
          <w:lang w:val="en-AU"/>
        </w:rPr>
        <w:t xml:space="preserve">Attention Deficit Hyperactivity Disorder; ID=intellectual disability; M=mean; </w:t>
      </w:r>
      <w:r w:rsidRPr="003076F2">
        <w:t xml:space="preserve">MA=meta-analysis; SR=systematic review. See </w:t>
      </w:r>
      <w:r w:rsidRPr="003076F2">
        <w:rPr>
          <w:b/>
          <w:bCs/>
          <w:lang w:val="en-AU"/>
        </w:rPr>
        <w:t xml:space="preserve">Appendix 3, </w:t>
      </w:r>
      <w:hyperlink w:anchor="TableA3_1" w:history="1">
        <w:r w:rsidRPr="003076F2">
          <w:rPr>
            <w:rStyle w:val="Hyperlink"/>
            <w:b/>
            <w:bCs/>
            <w:lang w:val="en-AU"/>
          </w:rPr>
          <w:t>Table A3.1,</w:t>
        </w:r>
      </w:hyperlink>
      <w:r w:rsidRPr="003076F2">
        <w:rPr>
          <w:lang w:val="en-AU"/>
        </w:rPr>
        <w:t xml:space="preserve"> f</w:t>
      </w:r>
      <w:r w:rsidRPr="003076F2">
        <w:t>or Evidence Tables</w:t>
      </w:r>
    </w:p>
    <w:p w14:paraId="3873575F" w14:textId="77777777" w:rsidR="00094007" w:rsidRPr="003076F2" w:rsidRDefault="00094007" w:rsidP="00AE5291">
      <w:pPr>
        <w:pStyle w:val="GLFootnotetext"/>
        <w:rPr>
          <w:i/>
          <w:iCs/>
          <w:lang w:val="en-AU"/>
        </w:rPr>
      </w:pPr>
    </w:p>
    <w:p w14:paraId="5C2D7329" w14:textId="77777777" w:rsidR="00094007" w:rsidRPr="003076F2" w:rsidRDefault="00094007" w:rsidP="00AE5291">
      <w:pPr>
        <w:pStyle w:val="GLFootnotetext"/>
        <w:rPr>
          <w:i/>
          <w:iCs/>
          <w:lang w:val="en-AU"/>
        </w:rPr>
      </w:pPr>
    </w:p>
    <w:p w14:paraId="5A9B5259" w14:textId="18453DED" w:rsidR="000B2162" w:rsidRPr="003076F2" w:rsidRDefault="000B2162" w:rsidP="000B2162">
      <w:pPr>
        <w:pStyle w:val="GLTableheading"/>
        <w:framePr w:wrap="around"/>
        <w:rPr>
          <w:i/>
          <w:iCs/>
        </w:rPr>
      </w:pPr>
      <w:bookmarkStart w:id="603" w:name="Table2_3"/>
      <w:r w:rsidRPr="003076F2">
        <w:t>Table 2.3: Studies relating to</w:t>
      </w:r>
      <w:r w:rsidR="00E101FC" w:rsidRPr="003076F2">
        <w:t xml:space="preserve"> sex/gender</w:t>
      </w:r>
      <w:r w:rsidRPr="003076F2">
        <w:t xml:space="preserve"> differences in the </w:t>
      </w:r>
      <w:r w:rsidR="00107748" w:rsidRPr="003076F2">
        <w:t>age</w:t>
      </w:r>
      <w:r w:rsidRPr="003076F2">
        <w:t xml:space="preserve"> of autism diagnosis </w:t>
      </w:r>
    </w:p>
    <w:tbl>
      <w:tblPr>
        <w:tblpPr w:leftFromText="180" w:rightFromText="180" w:vertAnchor="text" w:horzAnchor="margin" w:tblpY="541"/>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4A0" w:firstRow="1" w:lastRow="0" w:firstColumn="1" w:lastColumn="0" w:noHBand="0" w:noVBand="1"/>
      </w:tblPr>
      <w:tblGrid>
        <w:gridCol w:w="1261"/>
        <w:gridCol w:w="1134"/>
        <w:gridCol w:w="3544"/>
        <w:gridCol w:w="3544"/>
        <w:gridCol w:w="4252"/>
      </w:tblGrid>
      <w:tr w:rsidR="000B2162" w:rsidRPr="003076F2" w14:paraId="04337318" w14:textId="77777777" w:rsidTr="000B2162">
        <w:tc>
          <w:tcPr>
            <w:tcW w:w="1261" w:type="dxa"/>
            <w:tcBorders>
              <w:top w:val="single" w:sz="12" w:space="0" w:color="4472C4" w:themeColor="accent1"/>
              <w:bottom w:val="single" w:sz="12" w:space="0" w:color="BFBFBF" w:themeColor="background1" w:themeShade="BF"/>
              <w:right w:val="single" w:sz="12" w:space="0" w:color="BFBFBF" w:themeColor="background1" w:themeShade="BF"/>
            </w:tcBorders>
            <w:shd w:val="clear" w:color="auto" w:fill="D9E2F3" w:themeFill="accent1" w:themeFillTint="33"/>
          </w:tcPr>
          <w:bookmarkEnd w:id="603"/>
          <w:p w14:paraId="13B3178C"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Study</w:t>
            </w:r>
          </w:p>
        </w:tc>
        <w:tc>
          <w:tcPr>
            <w:tcW w:w="113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589B08F6"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Design</w:t>
            </w:r>
          </w:p>
          <w:p w14:paraId="4EB39A8F"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Quality</w:t>
            </w:r>
          </w:p>
        </w:tc>
        <w:tc>
          <w:tcPr>
            <w:tcW w:w="354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5B3D4DF1"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 xml:space="preserve">Scope </w:t>
            </w:r>
          </w:p>
        </w:tc>
        <w:tc>
          <w:tcPr>
            <w:tcW w:w="354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59E40944"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 xml:space="preserve">Selection criteria </w:t>
            </w:r>
          </w:p>
        </w:tc>
        <w:tc>
          <w:tcPr>
            <w:tcW w:w="4252" w:type="dxa"/>
            <w:tcBorders>
              <w:top w:val="single" w:sz="12" w:space="0" w:color="4472C4" w:themeColor="accent1"/>
              <w:left w:val="single" w:sz="12" w:space="0" w:color="BFBFBF" w:themeColor="background1" w:themeShade="BF"/>
              <w:bottom w:val="single" w:sz="12" w:space="0" w:color="BFBFBF" w:themeColor="background1" w:themeShade="BF"/>
            </w:tcBorders>
            <w:shd w:val="clear" w:color="auto" w:fill="D9E2F3" w:themeFill="accent1" w:themeFillTint="33"/>
          </w:tcPr>
          <w:p w14:paraId="1C445311"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Studies identified</w:t>
            </w:r>
          </w:p>
        </w:tc>
      </w:tr>
      <w:tr w:rsidR="000B2162" w:rsidRPr="003076F2" w14:paraId="56E6D927" w14:textId="77777777" w:rsidTr="000B2162">
        <w:tc>
          <w:tcPr>
            <w:tcW w:w="1261" w:type="dxa"/>
            <w:tcBorders>
              <w:top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44D310DF" w14:textId="0869C28F" w:rsidR="000B2162" w:rsidRPr="003076F2" w:rsidRDefault="000B2162" w:rsidP="007A0728">
            <w:pPr>
              <w:pStyle w:val="GLTablebody"/>
              <w:framePr w:hSpace="0" w:wrap="auto" w:vAnchor="margin" w:hAnchor="text" w:yAlign="inline"/>
              <w:suppressOverlap w:val="0"/>
              <w:rPr>
                <w:lang w:val="en-AU"/>
              </w:rPr>
            </w:pPr>
            <w:r w:rsidRPr="003076F2">
              <w:br w:type="page"/>
            </w:r>
            <w:proofErr w:type="spellStart"/>
            <w:r w:rsidR="006F795F" w:rsidRPr="003076F2">
              <w:t>Loubersac</w:t>
            </w:r>
            <w:proofErr w:type="spellEnd"/>
            <w:r w:rsidRPr="003076F2">
              <w:t xml:space="preserve"> et al., (202</w:t>
            </w:r>
            <w:r w:rsidR="006F795F" w:rsidRPr="003076F2">
              <w:t>1</w:t>
            </w:r>
            <w:r w:rsidRPr="003076F2">
              <w:t xml:space="preserve">)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p>
        </w:tc>
        <w:tc>
          <w:tcPr>
            <w:tcW w:w="113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495BF2B6" w14:textId="77777777" w:rsidR="00E007BD" w:rsidRPr="003076F2" w:rsidRDefault="000B2162" w:rsidP="007A0728">
            <w:pPr>
              <w:pStyle w:val="GLTablebody"/>
              <w:framePr w:hSpace="0" w:wrap="auto" w:vAnchor="margin" w:hAnchor="text" w:yAlign="inline"/>
              <w:suppressOverlap w:val="0"/>
            </w:pPr>
            <w:r w:rsidRPr="003076F2">
              <w:t>SR</w:t>
            </w:r>
          </w:p>
          <w:p w14:paraId="2681B686" w14:textId="13589BC1" w:rsidR="000B2162" w:rsidRPr="003076F2" w:rsidRDefault="002F077B" w:rsidP="007A0728">
            <w:pPr>
              <w:pStyle w:val="GLTablebody"/>
              <w:framePr w:hSpace="0" w:wrap="auto" w:vAnchor="margin" w:hAnchor="text" w:yAlign="inline"/>
              <w:suppressOverlap w:val="0"/>
            </w:pPr>
            <w:r w:rsidRPr="003076F2">
              <w:t>Medium</w:t>
            </w:r>
            <w:r w:rsidR="000B2162" w:rsidRPr="003076F2">
              <w:t xml:space="preserve"> quality (</w:t>
            </w:r>
            <w:r w:rsidRPr="003076F2">
              <w:t>8</w:t>
            </w:r>
            <w:r w:rsidR="000B2162" w:rsidRPr="003076F2">
              <w:t>/11)</w:t>
            </w:r>
          </w:p>
        </w:tc>
        <w:tc>
          <w:tcPr>
            <w:tcW w:w="354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5943F54A" w14:textId="7789C0E8" w:rsidR="000B2162" w:rsidRPr="003076F2" w:rsidRDefault="000B2162" w:rsidP="007A0728">
            <w:pPr>
              <w:pStyle w:val="GLTablebody"/>
              <w:framePr w:hSpace="0" w:wrap="auto" w:vAnchor="margin" w:hAnchor="text" w:yAlign="inline"/>
              <w:suppressOverlap w:val="0"/>
            </w:pPr>
            <w:r w:rsidRPr="003076F2">
              <w:t xml:space="preserve">Area of interest: </w:t>
            </w:r>
            <w:r w:rsidR="00A96F8A" w:rsidRPr="003076F2">
              <w:t>to identify average age at which ASD diagnosis is confirmed, and any associated factors including gender</w:t>
            </w:r>
          </w:p>
        </w:tc>
        <w:tc>
          <w:tcPr>
            <w:tcW w:w="354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1F260415" w14:textId="4C959E6B" w:rsidR="000B2162" w:rsidRPr="00B51DFA" w:rsidRDefault="000B2162" w:rsidP="007A0728">
            <w:pPr>
              <w:pStyle w:val="GLTablebody"/>
              <w:framePr w:hSpace="0" w:wrap="auto" w:vAnchor="margin" w:hAnchor="text" w:yAlign="inline"/>
              <w:suppressOverlap w:val="0"/>
            </w:pPr>
            <w:r w:rsidRPr="00B51DFA">
              <w:t xml:space="preserve">Published:  </w:t>
            </w:r>
            <w:r w:rsidR="00BB047E" w:rsidRPr="00B51DFA">
              <w:t>&lt;</w:t>
            </w:r>
            <w:r w:rsidR="00742C72" w:rsidRPr="00B51DFA">
              <w:t xml:space="preserve"> </w:t>
            </w:r>
            <w:r w:rsidR="00BB047E" w:rsidRPr="00B51DFA">
              <w:t>Dec</w:t>
            </w:r>
            <w:r w:rsidRPr="00B51DFA">
              <w:t xml:space="preserve"> 20</w:t>
            </w:r>
            <w:r w:rsidR="00742C72" w:rsidRPr="00B51DFA">
              <w:t>19</w:t>
            </w:r>
          </w:p>
          <w:p w14:paraId="10775832" w14:textId="78DF7FC9" w:rsidR="000B2162" w:rsidRPr="00B51DFA" w:rsidRDefault="000B2162" w:rsidP="007A0728">
            <w:pPr>
              <w:pStyle w:val="GLTablebody"/>
              <w:framePr w:hSpace="0" w:wrap="auto" w:vAnchor="margin" w:hAnchor="text" w:yAlign="inline"/>
              <w:suppressOverlap w:val="0"/>
            </w:pPr>
            <w:r w:rsidRPr="00B51DFA">
              <w:t xml:space="preserve">Population: Autistic </w:t>
            </w:r>
            <w:r w:rsidR="00A3402A" w:rsidRPr="00B51DFA">
              <w:t>children</w:t>
            </w:r>
            <w:r w:rsidRPr="00B51DFA">
              <w:t xml:space="preserve"> </w:t>
            </w:r>
          </w:p>
          <w:p w14:paraId="4D7F4357" w14:textId="11DA16DA" w:rsidR="000B2162" w:rsidRPr="00B51DFA" w:rsidRDefault="000B2162" w:rsidP="007A0728">
            <w:pPr>
              <w:pStyle w:val="GLTablebody"/>
              <w:framePr w:hSpace="0" w:wrap="auto" w:vAnchor="margin" w:hAnchor="text" w:yAlign="inline"/>
              <w:suppressOverlap w:val="0"/>
            </w:pPr>
            <w:r w:rsidRPr="00B51DFA">
              <w:t xml:space="preserve">English </w:t>
            </w:r>
            <w:r w:rsidR="001340B5" w:rsidRPr="00B51DFA">
              <w:t xml:space="preserve">or French </w:t>
            </w:r>
            <w:r w:rsidRPr="00B51DFA">
              <w:t>language</w:t>
            </w:r>
          </w:p>
          <w:p w14:paraId="26473DE5" w14:textId="0D922138" w:rsidR="000B2162"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Pr="00B51DFA">
              <w:rPr>
                <w:shd w:val="clear" w:color="auto" w:fill="FFFFFF"/>
              </w:rPr>
              <w:t xml:space="preserve">bservational </w:t>
            </w:r>
            <w:r w:rsidRPr="00B51DFA">
              <w:t>studies</w:t>
            </w:r>
          </w:p>
        </w:tc>
        <w:tc>
          <w:tcPr>
            <w:tcW w:w="4252" w:type="dxa"/>
            <w:tcBorders>
              <w:top w:val="single" w:sz="12" w:space="0" w:color="BFBFBF" w:themeColor="background1" w:themeShade="BF"/>
              <w:left w:val="single" w:sz="12" w:space="0" w:color="BFBFBF" w:themeColor="background1" w:themeShade="BF"/>
              <w:bottom w:val="single" w:sz="12" w:space="0" w:color="4472C4" w:themeColor="accent1"/>
            </w:tcBorders>
            <w:shd w:val="clear" w:color="auto" w:fill="auto"/>
          </w:tcPr>
          <w:p w14:paraId="161E3324" w14:textId="690A8127" w:rsidR="000B2162" w:rsidRPr="003076F2" w:rsidRDefault="000B2162" w:rsidP="007A0728">
            <w:pPr>
              <w:pStyle w:val="GLTablebody"/>
              <w:framePr w:hSpace="0" w:wrap="auto" w:vAnchor="margin" w:hAnchor="text" w:yAlign="inline"/>
              <w:suppressOverlap w:val="0"/>
              <w:rPr>
                <w:lang w:val="en-AU"/>
              </w:rPr>
            </w:pPr>
            <w:r w:rsidRPr="003076F2">
              <w:rPr>
                <w:lang w:val="en-AU"/>
              </w:rPr>
              <w:t>k=</w:t>
            </w:r>
            <w:r w:rsidR="001340B5" w:rsidRPr="003076F2">
              <w:rPr>
                <w:lang w:val="en-AU"/>
              </w:rPr>
              <w:t>14</w:t>
            </w:r>
            <w:r w:rsidRPr="003076F2">
              <w:t xml:space="preserve"> studies</w:t>
            </w:r>
          </w:p>
          <w:p w14:paraId="1F9CA15B" w14:textId="5C59937B" w:rsidR="00106ED2" w:rsidRPr="003076F2" w:rsidRDefault="000B2162" w:rsidP="007A0728">
            <w:pPr>
              <w:pStyle w:val="GLTablebody"/>
              <w:framePr w:hSpace="0" w:wrap="auto" w:vAnchor="margin" w:hAnchor="text" w:yAlign="inline"/>
              <w:suppressOverlap w:val="0"/>
              <w:rPr>
                <w:shd w:val="clear" w:color="auto" w:fill="FFFFFF"/>
              </w:rPr>
            </w:pPr>
            <w:r w:rsidRPr="003076F2">
              <w:rPr>
                <w:shd w:val="clear" w:color="auto" w:fill="FFFFFF"/>
              </w:rPr>
              <w:t>N=</w:t>
            </w:r>
            <w:r w:rsidR="00FE56D6" w:rsidRPr="003076F2">
              <w:rPr>
                <w:shd w:val="clear" w:color="auto" w:fill="FFFFFF"/>
              </w:rPr>
              <w:t>75,121</w:t>
            </w:r>
            <w:r w:rsidRPr="003076F2">
              <w:rPr>
                <w:shd w:val="clear" w:color="auto" w:fill="FFFFFF"/>
              </w:rPr>
              <w:t xml:space="preserve"> </w:t>
            </w:r>
            <w:r w:rsidR="000C0EC0" w:rsidRPr="003076F2">
              <w:rPr>
                <w:shd w:val="clear" w:color="auto" w:fill="FFFFFF"/>
              </w:rPr>
              <w:t xml:space="preserve">autistic </w:t>
            </w:r>
            <w:r w:rsidRPr="003076F2">
              <w:rPr>
                <w:shd w:val="clear" w:color="auto" w:fill="FFFFFF"/>
              </w:rPr>
              <w:t>people, M age</w:t>
            </w:r>
            <w:r w:rsidR="00FE56D6" w:rsidRPr="003076F2">
              <w:rPr>
                <w:shd w:val="clear" w:color="auto" w:fill="FFFFFF"/>
              </w:rPr>
              <w:t xml:space="preserve"> range 3 </w:t>
            </w:r>
            <w:r w:rsidR="00805A94">
              <w:rPr>
                <w:shd w:val="clear" w:color="auto" w:fill="FFFFFF"/>
              </w:rPr>
              <w:t>-</w:t>
            </w:r>
            <w:r w:rsidR="00FE56D6" w:rsidRPr="003076F2">
              <w:rPr>
                <w:shd w:val="clear" w:color="auto" w:fill="FFFFFF"/>
              </w:rPr>
              <w:t xml:space="preserve"> 9 years</w:t>
            </w:r>
            <w:r w:rsidR="00DE6331">
              <w:rPr>
                <w:shd w:val="clear" w:color="auto" w:fill="FFFFFF"/>
              </w:rPr>
              <w:t>; ge</w:t>
            </w:r>
            <w:r w:rsidR="00106ED2" w:rsidRPr="003076F2">
              <w:rPr>
                <w:shd w:val="clear" w:color="auto" w:fill="FFFFFF"/>
              </w:rPr>
              <w:t xml:space="preserve">nder </w:t>
            </w:r>
            <w:r w:rsidR="00DE6331">
              <w:rPr>
                <w:shd w:val="clear" w:color="auto" w:fill="FFFFFF"/>
              </w:rPr>
              <w:t xml:space="preserve">distribution </w:t>
            </w:r>
            <w:r w:rsidR="00106ED2" w:rsidRPr="003076F2">
              <w:rPr>
                <w:shd w:val="clear" w:color="auto" w:fill="FFFFFF"/>
              </w:rPr>
              <w:t>not reported</w:t>
            </w:r>
          </w:p>
        </w:tc>
      </w:tr>
      <w:tr w:rsidR="000B2162" w:rsidRPr="003076F2" w14:paraId="2E9E15D3" w14:textId="77777777" w:rsidTr="000B2162">
        <w:tc>
          <w:tcPr>
            <w:tcW w:w="1261" w:type="dxa"/>
            <w:tcBorders>
              <w:top w:val="single" w:sz="12" w:space="0" w:color="4472C4" w:themeColor="accent1"/>
              <w:bottom w:val="single" w:sz="12" w:space="0" w:color="4472C4" w:themeColor="accent1"/>
              <w:right w:val="single" w:sz="12" w:space="0" w:color="BFBFBF" w:themeColor="background1" w:themeShade="BF"/>
            </w:tcBorders>
            <w:shd w:val="clear" w:color="auto" w:fill="auto"/>
          </w:tcPr>
          <w:p w14:paraId="5D7507BB" w14:textId="24403CB1" w:rsidR="000B2162" w:rsidRPr="003076F2" w:rsidRDefault="000B2162" w:rsidP="007A0728">
            <w:pPr>
              <w:pStyle w:val="GLTablebody"/>
              <w:framePr w:hSpace="0" w:wrap="auto" w:vAnchor="margin" w:hAnchor="text" w:yAlign="inline"/>
              <w:suppressOverlap w:val="0"/>
            </w:pPr>
            <w:r w:rsidRPr="003076F2">
              <w:br w:type="page"/>
            </w:r>
            <w:r w:rsidR="006F795F" w:rsidRPr="003076F2">
              <w:t>Van ‘t Hof</w:t>
            </w:r>
            <w:r w:rsidRPr="003076F2">
              <w:t xml:space="preserve"> et al., (202</w:t>
            </w:r>
            <w:r w:rsidR="006F795F" w:rsidRPr="003076F2">
              <w:t>1</w:t>
            </w:r>
            <w:r w:rsidRPr="003076F2">
              <w:t xml:space="preserve">) </w: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 </w:instrTex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1" w:tooltip="van 't Hof, 2021 #1376" w:history="1">
              <w:r w:rsidR="006525B5">
                <w:rPr>
                  <w:noProof/>
                </w:rPr>
                <w:t>21</w:t>
              </w:r>
            </w:hyperlink>
            <w:r w:rsidR="008F1FB7">
              <w:rPr>
                <w:noProof/>
              </w:rPr>
              <w:t>]</w:t>
            </w:r>
            <w:r w:rsidR="008F1FB7">
              <w:fldChar w:fldCharType="end"/>
            </w:r>
          </w:p>
        </w:tc>
        <w:tc>
          <w:tcPr>
            <w:tcW w:w="113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6814A668" w14:textId="77777777" w:rsidR="000B2162" w:rsidRPr="003076F2" w:rsidRDefault="000B2162" w:rsidP="007A0728">
            <w:pPr>
              <w:pStyle w:val="GLTablebody"/>
              <w:framePr w:hSpace="0" w:wrap="auto" w:vAnchor="margin" w:hAnchor="text" w:yAlign="inline"/>
              <w:suppressOverlap w:val="0"/>
            </w:pPr>
            <w:r w:rsidRPr="003076F2">
              <w:t>SR/MA</w:t>
            </w:r>
          </w:p>
          <w:p w14:paraId="6DB68751" w14:textId="039072A5" w:rsidR="000B2162" w:rsidRPr="003076F2" w:rsidRDefault="002F077B" w:rsidP="007A0728">
            <w:pPr>
              <w:pStyle w:val="GLTablebody"/>
              <w:framePr w:hSpace="0" w:wrap="auto" w:vAnchor="margin" w:hAnchor="text" w:yAlign="inline"/>
              <w:suppressOverlap w:val="0"/>
            </w:pPr>
            <w:r w:rsidRPr="003076F2">
              <w:t xml:space="preserve">Medium </w:t>
            </w:r>
            <w:r w:rsidR="000B2162" w:rsidRPr="003076F2">
              <w:t>quality (</w:t>
            </w:r>
            <w:r w:rsidRPr="003076F2">
              <w:t>6</w:t>
            </w:r>
            <w:r w:rsidR="000B2162" w:rsidRPr="003076F2">
              <w:t>/11)</w:t>
            </w:r>
          </w:p>
        </w:tc>
        <w:tc>
          <w:tcPr>
            <w:tcW w:w="354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0E722E55" w14:textId="16D40D36" w:rsidR="000B2162" w:rsidRPr="003076F2" w:rsidRDefault="00A96F8A" w:rsidP="007A0728">
            <w:pPr>
              <w:pStyle w:val="GLTablebody"/>
              <w:framePr w:hSpace="0" w:wrap="auto" w:vAnchor="margin" w:hAnchor="text" w:yAlign="inline"/>
              <w:suppressOverlap w:val="0"/>
            </w:pPr>
            <w:r w:rsidRPr="003076F2">
              <w:t>Area of interest: to identify average age at which ASD diagnosis is confirmed, and any associated factors including gender</w:t>
            </w:r>
          </w:p>
        </w:tc>
        <w:tc>
          <w:tcPr>
            <w:tcW w:w="354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3618B08F" w14:textId="737BC3FA" w:rsidR="00BB047E" w:rsidRPr="00B51DFA" w:rsidRDefault="00BB047E" w:rsidP="007A0728">
            <w:pPr>
              <w:pStyle w:val="GLTablebody"/>
              <w:framePr w:hSpace="0" w:wrap="auto" w:vAnchor="margin" w:hAnchor="text" w:yAlign="inline"/>
              <w:suppressOverlap w:val="0"/>
            </w:pPr>
            <w:r w:rsidRPr="00B51DFA">
              <w:t xml:space="preserve">Published:  2012 </w:t>
            </w:r>
            <w:r w:rsidR="00805A94">
              <w:t>-</w:t>
            </w:r>
            <w:r w:rsidRPr="00B51DFA">
              <w:t xml:space="preserve"> June 2019</w:t>
            </w:r>
          </w:p>
          <w:p w14:paraId="0413FEC1" w14:textId="4966F24D" w:rsidR="000B2162" w:rsidRPr="00B51DFA" w:rsidRDefault="000B2162" w:rsidP="007A0728">
            <w:pPr>
              <w:pStyle w:val="GLTablebody"/>
              <w:framePr w:hSpace="0" w:wrap="auto" w:vAnchor="margin" w:hAnchor="text" w:yAlign="inline"/>
              <w:suppressOverlap w:val="0"/>
            </w:pPr>
            <w:r w:rsidRPr="00B51DFA">
              <w:t xml:space="preserve">Population: Autistic </w:t>
            </w:r>
            <w:r w:rsidR="002B728C" w:rsidRPr="00B51DFA">
              <w:t>people</w:t>
            </w:r>
            <w:r w:rsidR="00C4335F" w:rsidRPr="00B51DFA">
              <w:t xml:space="preserve"> of any age</w:t>
            </w:r>
          </w:p>
          <w:p w14:paraId="0E20D230" w14:textId="73F5DB47" w:rsidR="000B2162" w:rsidRPr="00B51DFA" w:rsidRDefault="000B2162" w:rsidP="007A0728">
            <w:pPr>
              <w:pStyle w:val="GLTablebody"/>
              <w:framePr w:hSpace="0" w:wrap="auto" w:vAnchor="margin" w:hAnchor="text" w:yAlign="inline"/>
              <w:suppressOverlap w:val="0"/>
            </w:pPr>
            <w:r w:rsidRPr="00B51DFA">
              <w:t>English language</w:t>
            </w:r>
          </w:p>
          <w:p w14:paraId="4D6828C0" w14:textId="3DF95B36" w:rsidR="000B2162"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o</w:t>
            </w:r>
            <w:r w:rsidRPr="00B51DFA">
              <w:rPr>
                <w:shd w:val="clear" w:color="auto" w:fill="FFFFFF"/>
              </w:rPr>
              <w:t xml:space="preserve">bservational </w:t>
            </w:r>
            <w:r w:rsidRPr="00B51DFA">
              <w:t>studies</w:t>
            </w:r>
          </w:p>
        </w:tc>
        <w:tc>
          <w:tcPr>
            <w:tcW w:w="4252" w:type="dxa"/>
            <w:tcBorders>
              <w:top w:val="single" w:sz="12" w:space="0" w:color="4472C4" w:themeColor="accent1"/>
              <w:left w:val="single" w:sz="12" w:space="0" w:color="BFBFBF" w:themeColor="background1" w:themeShade="BF"/>
              <w:bottom w:val="single" w:sz="12" w:space="0" w:color="4472C4" w:themeColor="accent1"/>
            </w:tcBorders>
            <w:shd w:val="clear" w:color="auto" w:fill="auto"/>
          </w:tcPr>
          <w:p w14:paraId="649529C0" w14:textId="11A307E8" w:rsidR="000B2162" w:rsidRPr="003076F2" w:rsidRDefault="000B2162" w:rsidP="007A0728">
            <w:pPr>
              <w:pStyle w:val="GLTablebody"/>
              <w:framePr w:hSpace="0" w:wrap="auto" w:vAnchor="margin" w:hAnchor="text" w:yAlign="inline"/>
              <w:suppressOverlap w:val="0"/>
              <w:rPr>
                <w:lang w:val="en-AU"/>
              </w:rPr>
            </w:pPr>
            <w:r w:rsidRPr="003076F2">
              <w:rPr>
                <w:lang w:val="en-AU"/>
              </w:rPr>
              <w:t>k=</w:t>
            </w:r>
            <w:r w:rsidR="00810476" w:rsidRPr="003076F2">
              <w:rPr>
                <w:lang w:val="en-AU"/>
              </w:rPr>
              <w:t>56</w:t>
            </w:r>
            <w:r w:rsidRPr="003076F2">
              <w:t xml:space="preserve"> studies</w:t>
            </w:r>
            <w:r w:rsidR="005A5CDF" w:rsidRPr="003076F2">
              <w:t xml:space="preserve"> (20 </w:t>
            </w:r>
            <w:r w:rsidR="009C589C" w:rsidRPr="003076F2">
              <w:t>analysing</w:t>
            </w:r>
            <w:r w:rsidR="005A5CDF" w:rsidRPr="003076F2">
              <w:t xml:space="preserve"> </w:t>
            </w:r>
            <w:r w:rsidR="008A5E81" w:rsidRPr="003076F2">
              <w:t xml:space="preserve">by </w:t>
            </w:r>
            <w:r w:rsidR="005A5CDF" w:rsidRPr="003076F2">
              <w:t>gender)</w:t>
            </w:r>
          </w:p>
          <w:p w14:paraId="2FF03E98" w14:textId="7E98374F" w:rsidR="000C6908" w:rsidRPr="00DE6331" w:rsidRDefault="002B728C" w:rsidP="007A0728">
            <w:pPr>
              <w:pStyle w:val="GLTablebody"/>
              <w:framePr w:hSpace="0" w:wrap="auto" w:vAnchor="margin" w:hAnchor="text" w:yAlign="inline"/>
              <w:suppressOverlap w:val="0"/>
            </w:pPr>
            <w:r w:rsidRPr="003076F2">
              <w:t xml:space="preserve">N=120,540, </w:t>
            </w:r>
            <w:r w:rsidR="006F3899" w:rsidRPr="003076F2">
              <w:t>age of</w:t>
            </w:r>
            <w:r w:rsidRPr="003076F2">
              <w:t xml:space="preserve"> diagnosis</w:t>
            </w:r>
            <w:r w:rsidR="00281976" w:rsidRPr="003076F2">
              <w:t>;</w:t>
            </w:r>
            <w:r w:rsidRPr="003076F2">
              <w:t xml:space="preserve"> M=31 </w:t>
            </w:r>
            <w:r w:rsidR="00805A94">
              <w:t>-</w:t>
            </w:r>
            <w:r w:rsidRPr="003076F2">
              <w:t xml:space="preserve"> 574 months (2.5 </w:t>
            </w:r>
            <w:r w:rsidR="00805A94">
              <w:t>-</w:t>
            </w:r>
            <w:r w:rsidRPr="003076F2">
              <w:t xml:space="preserve"> 47.8 years)</w:t>
            </w:r>
            <w:r w:rsidR="00810476" w:rsidRPr="003076F2">
              <w:t>, gender=79% male</w:t>
            </w:r>
            <w:r w:rsidR="000015C6" w:rsidRPr="003076F2">
              <w:t xml:space="preserve"> </w:t>
            </w:r>
            <w:r w:rsidR="00C10E9F" w:rsidRPr="003076F2">
              <w:t xml:space="preserve">sample, </w:t>
            </w:r>
            <w:r w:rsidR="000015C6" w:rsidRPr="003076F2">
              <w:t>on average</w:t>
            </w:r>
          </w:p>
        </w:tc>
      </w:tr>
    </w:tbl>
    <w:p w14:paraId="4208AE71" w14:textId="77777777" w:rsidR="007B42AD" w:rsidRPr="003076F2" w:rsidRDefault="007B42AD" w:rsidP="000B2162">
      <w:pPr>
        <w:pStyle w:val="GLFootnotetext"/>
        <w:rPr>
          <w:b/>
          <w:bCs/>
          <w:lang w:val="en-AU"/>
        </w:rPr>
      </w:pPr>
    </w:p>
    <w:p w14:paraId="761969ED" w14:textId="77777777" w:rsidR="007B42AD" w:rsidRPr="003076F2" w:rsidRDefault="007B42AD" w:rsidP="000B2162">
      <w:pPr>
        <w:pStyle w:val="GLFootnotetext"/>
        <w:rPr>
          <w:b/>
          <w:bCs/>
          <w:lang w:val="en-AU"/>
        </w:rPr>
      </w:pPr>
    </w:p>
    <w:p w14:paraId="3D466E08" w14:textId="739E4CE2" w:rsidR="000B2162" w:rsidRPr="003076F2" w:rsidRDefault="000B2162" w:rsidP="000B2162">
      <w:pPr>
        <w:pStyle w:val="GLFootnotetext"/>
        <w:rPr>
          <w:lang w:val="en-AU"/>
        </w:rPr>
      </w:pPr>
      <w:r w:rsidRPr="003076F2">
        <w:rPr>
          <w:b/>
          <w:bCs/>
          <w:lang w:val="en-AU"/>
        </w:rPr>
        <w:t xml:space="preserve">Note: </w:t>
      </w:r>
      <w:r w:rsidRPr="003076F2">
        <w:rPr>
          <w:lang w:val="en-AU"/>
        </w:rPr>
        <w:t>Q</w:t>
      </w:r>
      <w:proofErr w:type="spellStart"/>
      <w:r w:rsidR="002B2677" w:rsidRPr="003076F2">
        <w:t>uality</w:t>
      </w:r>
      <w:proofErr w:type="spellEnd"/>
      <w:r w:rsidRPr="003076F2">
        <w:t xml:space="preserve"> rating assigned using </w:t>
      </w:r>
      <w:r w:rsidRPr="003076F2">
        <w:rPr>
          <w:lang w:val="en-AU"/>
        </w:rPr>
        <w:t xml:space="preserve">JBI </w:t>
      </w:r>
      <w:r w:rsidRPr="003076F2">
        <w:t xml:space="preserve">checklist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Pr="003076F2">
        <w:rPr>
          <w:lang w:val="en-AU"/>
        </w:rPr>
        <w:t xml:space="preserve"> (see </w:t>
      </w:r>
      <w:hyperlink w:anchor="A1_5" w:history="1">
        <w:r w:rsidRPr="003076F2">
          <w:rPr>
            <w:rStyle w:val="Hyperlink"/>
            <w:b/>
            <w:bCs/>
            <w:lang w:val="en-AU"/>
          </w:rPr>
          <w:t>Appendix 1.5</w:t>
        </w:r>
      </w:hyperlink>
      <w:r w:rsidRPr="003076F2">
        <w:rPr>
          <w:lang w:val="en-AU"/>
        </w:rPr>
        <w:t xml:space="preserve">)  </w:t>
      </w:r>
    </w:p>
    <w:p w14:paraId="632EE15D" w14:textId="5FB2CEDC" w:rsidR="00810476" w:rsidRPr="003076F2" w:rsidRDefault="000B2162" w:rsidP="000B2162">
      <w:pPr>
        <w:pStyle w:val="GLFootnotetext"/>
      </w:pPr>
      <w:r w:rsidRPr="003076F2">
        <w:rPr>
          <w:b/>
          <w:bCs/>
        </w:rPr>
        <w:t>Key</w:t>
      </w:r>
      <w:r w:rsidRPr="003076F2">
        <w:t xml:space="preserve">: </w:t>
      </w:r>
      <w:r w:rsidRPr="003076F2">
        <w:rPr>
          <w:lang w:val="en-AU"/>
        </w:rPr>
        <w:t xml:space="preserve">M=mean; </w:t>
      </w:r>
      <w:r w:rsidRPr="003076F2">
        <w:t xml:space="preserve">MA=meta-analysis; SR=systematic review. See </w:t>
      </w:r>
      <w:r w:rsidRPr="003076F2">
        <w:rPr>
          <w:b/>
          <w:bCs/>
          <w:lang w:val="en-AU"/>
        </w:rPr>
        <w:t xml:space="preserve">Appendix 3, </w:t>
      </w:r>
      <w:hyperlink w:anchor="TableA3_2" w:history="1">
        <w:r w:rsidRPr="003076F2">
          <w:rPr>
            <w:rStyle w:val="Hyperlink"/>
            <w:b/>
            <w:bCs/>
            <w:lang w:val="en-AU"/>
          </w:rPr>
          <w:t>Table A3.2</w:t>
        </w:r>
      </w:hyperlink>
      <w:r w:rsidRPr="003076F2">
        <w:rPr>
          <w:b/>
          <w:bCs/>
          <w:lang w:val="en-AU"/>
        </w:rPr>
        <w:t>,</w:t>
      </w:r>
      <w:r w:rsidRPr="003076F2">
        <w:rPr>
          <w:lang w:val="en-AU"/>
        </w:rPr>
        <w:t xml:space="preserve"> f</w:t>
      </w:r>
      <w:r w:rsidRPr="003076F2">
        <w:t>or Evidence Tables</w:t>
      </w:r>
    </w:p>
    <w:p w14:paraId="0CB1BF15" w14:textId="77777777" w:rsidR="00374A6D" w:rsidRPr="003076F2" w:rsidRDefault="00374A6D" w:rsidP="00592D3D">
      <w:pPr>
        <w:pStyle w:val="GLBodytext"/>
        <w:sectPr w:rsidR="00374A6D" w:rsidRPr="003076F2" w:rsidSect="00146300">
          <w:endnotePr>
            <w:numFmt w:val="decimal"/>
          </w:endnotePr>
          <w:pgSz w:w="16820" w:h="11900" w:orient="landscape" w:code="9"/>
          <w:pgMar w:top="1418" w:right="1418" w:bottom="1418" w:left="1418" w:header="567" w:footer="425" w:gutter="284"/>
          <w:cols w:space="720"/>
          <w:docGrid w:linePitch="326"/>
        </w:sectPr>
      </w:pPr>
    </w:p>
    <w:p w14:paraId="6339F516" w14:textId="308EC085" w:rsidR="000B2162" w:rsidRPr="003076F2" w:rsidRDefault="000B2162" w:rsidP="000B2162">
      <w:pPr>
        <w:pStyle w:val="GLTableheading"/>
        <w:framePr w:wrap="around"/>
      </w:pPr>
      <w:bookmarkStart w:id="604" w:name="Table2_4"/>
      <w:r w:rsidRPr="003076F2">
        <w:lastRenderedPageBreak/>
        <w:t>Table 2.4: Studies relating to</w:t>
      </w:r>
      <w:r w:rsidR="00E101FC" w:rsidRPr="003076F2">
        <w:t xml:space="preserve"> sex/gender</w:t>
      </w:r>
      <w:r w:rsidRPr="003076F2">
        <w:t xml:space="preserve"> differences in </w:t>
      </w:r>
      <w:r w:rsidR="00863721">
        <w:t xml:space="preserve">autistic </w:t>
      </w:r>
      <w:r w:rsidR="00004C3C" w:rsidRPr="003076F2">
        <w:t>masking</w:t>
      </w:r>
      <w:r w:rsidRPr="003076F2">
        <w:t xml:space="preserve"> </w:t>
      </w:r>
    </w:p>
    <w:tbl>
      <w:tblPr>
        <w:tblpPr w:leftFromText="180" w:rightFromText="180" w:vertAnchor="text" w:horzAnchor="margin" w:tblpY="541"/>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4A0" w:firstRow="1" w:lastRow="0" w:firstColumn="1" w:lastColumn="0" w:noHBand="0" w:noVBand="1"/>
      </w:tblPr>
      <w:tblGrid>
        <w:gridCol w:w="1266"/>
        <w:gridCol w:w="1134"/>
        <w:gridCol w:w="3544"/>
        <w:gridCol w:w="3544"/>
        <w:gridCol w:w="4252"/>
      </w:tblGrid>
      <w:tr w:rsidR="000B2162" w:rsidRPr="003076F2" w14:paraId="0A74E585" w14:textId="77777777" w:rsidTr="006C114C">
        <w:tc>
          <w:tcPr>
            <w:tcW w:w="1266" w:type="dxa"/>
            <w:tcBorders>
              <w:top w:val="single" w:sz="12" w:space="0" w:color="4472C4" w:themeColor="accent1"/>
              <w:bottom w:val="single" w:sz="12" w:space="0" w:color="BFBFBF" w:themeColor="background1" w:themeShade="BF"/>
              <w:right w:val="single" w:sz="12" w:space="0" w:color="BFBFBF" w:themeColor="background1" w:themeShade="BF"/>
            </w:tcBorders>
            <w:shd w:val="clear" w:color="auto" w:fill="D9E2F3" w:themeFill="accent1" w:themeFillTint="33"/>
          </w:tcPr>
          <w:bookmarkEnd w:id="604"/>
          <w:p w14:paraId="417C2808"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Study</w:t>
            </w:r>
          </w:p>
        </w:tc>
        <w:tc>
          <w:tcPr>
            <w:tcW w:w="113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531888FB"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Design</w:t>
            </w:r>
          </w:p>
          <w:p w14:paraId="6F4BE95C"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Quality</w:t>
            </w:r>
          </w:p>
        </w:tc>
        <w:tc>
          <w:tcPr>
            <w:tcW w:w="354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4E446901"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 xml:space="preserve">Scope </w:t>
            </w:r>
          </w:p>
        </w:tc>
        <w:tc>
          <w:tcPr>
            <w:tcW w:w="3544" w:type="dxa"/>
            <w:tcBorders>
              <w:top w:val="single" w:sz="12" w:space="0" w:color="4472C4" w:themeColor="accent1"/>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D9E2F3" w:themeFill="accent1" w:themeFillTint="33"/>
          </w:tcPr>
          <w:p w14:paraId="317D2B7F"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 xml:space="preserve">Selection criteria </w:t>
            </w:r>
          </w:p>
        </w:tc>
        <w:tc>
          <w:tcPr>
            <w:tcW w:w="4252" w:type="dxa"/>
            <w:tcBorders>
              <w:top w:val="single" w:sz="12" w:space="0" w:color="4472C4" w:themeColor="accent1"/>
              <w:left w:val="single" w:sz="12" w:space="0" w:color="BFBFBF" w:themeColor="background1" w:themeShade="BF"/>
              <w:bottom w:val="single" w:sz="12" w:space="0" w:color="BFBFBF" w:themeColor="background1" w:themeShade="BF"/>
            </w:tcBorders>
            <w:shd w:val="clear" w:color="auto" w:fill="D9E2F3" w:themeFill="accent1" w:themeFillTint="33"/>
          </w:tcPr>
          <w:p w14:paraId="29FA82B3" w14:textId="77777777" w:rsidR="000B2162" w:rsidRPr="003076F2" w:rsidRDefault="000B2162" w:rsidP="003620C0">
            <w:pPr>
              <w:pStyle w:val="GLTablecolumnheading"/>
              <w:framePr w:hSpace="0" w:wrap="auto" w:vAnchor="margin" w:hAnchor="text" w:yAlign="inline"/>
              <w:rPr>
                <w:sz w:val="22"/>
                <w:szCs w:val="22"/>
              </w:rPr>
            </w:pPr>
            <w:r w:rsidRPr="003076F2">
              <w:rPr>
                <w:sz w:val="22"/>
                <w:szCs w:val="22"/>
              </w:rPr>
              <w:t>Studies identified</w:t>
            </w:r>
          </w:p>
        </w:tc>
      </w:tr>
      <w:tr w:rsidR="000B2162" w:rsidRPr="003076F2" w14:paraId="4222FD9E" w14:textId="77777777" w:rsidTr="006C114C">
        <w:tc>
          <w:tcPr>
            <w:tcW w:w="1266" w:type="dxa"/>
            <w:tcBorders>
              <w:top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4195E6A6" w14:textId="4A294835" w:rsidR="000B2162" w:rsidRPr="003076F2" w:rsidRDefault="00C931C4" w:rsidP="007A0728">
            <w:pPr>
              <w:pStyle w:val="GLTablebody"/>
              <w:framePr w:hSpace="0" w:wrap="auto" w:vAnchor="margin" w:hAnchor="text" w:yAlign="inline"/>
              <w:suppressOverlap w:val="0"/>
              <w:rPr>
                <w:lang w:val="en-AU"/>
              </w:rPr>
            </w:pPr>
            <w:r w:rsidRPr="003076F2">
              <w:t>Cook</w:t>
            </w:r>
            <w:r w:rsidR="000B2162" w:rsidRPr="003076F2">
              <w:t xml:space="preserve"> et al., (202</w:t>
            </w:r>
            <w:r w:rsidRPr="003076F2">
              <w:t>1</w:t>
            </w:r>
            <w:r w:rsidR="000B2162" w:rsidRPr="003076F2">
              <w:t xml:space="preserve">)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p>
        </w:tc>
        <w:tc>
          <w:tcPr>
            <w:tcW w:w="113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2EBE4526" w14:textId="658A3033" w:rsidR="000B2162" w:rsidRPr="003076F2" w:rsidRDefault="000B2162" w:rsidP="007A0728">
            <w:pPr>
              <w:pStyle w:val="GLTablebody"/>
              <w:framePr w:hSpace="0" w:wrap="auto" w:vAnchor="margin" w:hAnchor="text" w:yAlign="inline"/>
              <w:suppressOverlap w:val="0"/>
            </w:pPr>
            <w:r w:rsidRPr="003076F2">
              <w:t>SR</w:t>
            </w:r>
          </w:p>
          <w:p w14:paraId="546F8A49" w14:textId="77777777" w:rsidR="000B2162" w:rsidRPr="003076F2" w:rsidRDefault="000B2162" w:rsidP="007A0728">
            <w:pPr>
              <w:pStyle w:val="GLTablebody"/>
              <w:framePr w:hSpace="0" w:wrap="auto" w:vAnchor="margin" w:hAnchor="text" w:yAlign="inline"/>
              <w:suppressOverlap w:val="0"/>
            </w:pPr>
            <w:r w:rsidRPr="003076F2">
              <w:t>High quality (9/11)</w:t>
            </w:r>
          </w:p>
        </w:tc>
        <w:tc>
          <w:tcPr>
            <w:tcW w:w="354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5618F74C" w14:textId="3971B514" w:rsidR="000B2162" w:rsidRPr="003076F2" w:rsidRDefault="000B2162" w:rsidP="007A0728">
            <w:pPr>
              <w:pStyle w:val="GLTablebody"/>
              <w:framePr w:hSpace="0" w:wrap="auto" w:vAnchor="margin" w:hAnchor="text" w:yAlign="inline"/>
              <w:suppressOverlap w:val="0"/>
            </w:pPr>
            <w:r w:rsidRPr="003076F2">
              <w:t xml:space="preserve">Area of interest: </w:t>
            </w:r>
            <w:r w:rsidR="00D46681" w:rsidRPr="003076F2">
              <w:rPr>
                <w:rFonts w:eastAsiaTheme="minorHAnsi"/>
              </w:rPr>
              <w:t>autistic camouflaging (or masking or compensati</w:t>
            </w:r>
            <w:r w:rsidR="00B1606F" w:rsidRPr="003076F2">
              <w:rPr>
                <w:rFonts w:eastAsiaTheme="minorHAnsi"/>
              </w:rPr>
              <w:t>ng</w:t>
            </w:r>
            <w:r w:rsidR="00D46681" w:rsidRPr="003076F2">
              <w:rPr>
                <w:rFonts w:eastAsiaTheme="minorHAnsi"/>
              </w:rPr>
              <w:t xml:space="preserve">) in children and adults with autism diagnoses or high levels of autistic </w:t>
            </w:r>
            <w:r w:rsidR="00990294" w:rsidRPr="003076F2">
              <w:rPr>
                <w:rFonts w:eastAsiaTheme="minorHAnsi"/>
              </w:rPr>
              <w:t>characteristics</w:t>
            </w:r>
          </w:p>
        </w:tc>
        <w:tc>
          <w:tcPr>
            <w:tcW w:w="3544" w:type="dxa"/>
            <w:tcBorders>
              <w:top w:val="single" w:sz="12" w:space="0" w:color="BFBFBF" w:themeColor="background1" w:themeShade="BF"/>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16D40437" w14:textId="6F7C7AAA" w:rsidR="000B2162" w:rsidRPr="00B51DFA" w:rsidRDefault="000B2162" w:rsidP="007A0728">
            <w:pPr>
              <w:pStyle w:val="GLTablebody"/>
              <w:framePr w:hSpace="0" w:wrap="auto" w:vAnchor="margin" w:hAnchor="text" w:yAlign="inline"/>
              <w:suppressOverlap w:val="0"/>
            </w:pPr>
            <w:r w:rsidRPr="00B51DFA">
              <w:t xml:space="preserve">Published:  </w:t>
            </w:r>
            <w:r w:rsidR="00B30E98" w:rsidRPr="00B51DFA">
              <w:t xml:space="preserve">Oct 2020 </w:t>
            </w:r>
            <w:r w:rsidR="00805A94">
              <w:t>-</w:t>
            </w:r>
            <w:r w:rsidRPr="00B51DFA">
              <w:t xml:space="preserve"> May 2022</w:t>
            </w:r>
            <w:r w:rsidR="00C21A15" w:rsidRPr="00B51DFA">
              <w:t xml:space="preserve"> (updating an earlier review)</w:t>
            </w:r>
          </w:p>
          <w:p w14:paraId="5EB27125" w14:textId="5F924AC4" w:rsidR="000B2162" w:rsidRPr="00B51DFA" w:rsidRDefault="000B2162" w:rsidP="007A0728">
            <w:pPr>
              <w:pStyle w:val="GLTablebody"/>
              <w:framePr w:hSpace="0" w:wrap="auto" w:vAnchor="margin" w:hAnchor="text" w:yAlign="inline"/>
              <w:suppressOverlap w:val="0"/>
            </w:pPr>
            <w:r w:rsidRPr="00B51DFA">
              <w:t xml:space="preserve">Population: Autistic </w:t>
            </w:r>
            <w:r w:rsidR="00830C56" w:rsidRPr="00B51DFA">
              <w:t>of any age</w:t>
            </w:r>
            <w:r w:rsidR="00E45C15" w:rsidRPr="00B51DFA">
              <w:t xml:space="preserve"> (diagnosed or with high levels of autistic </w:t>
            </w:r>
            <w:r w:rsidR="00990294" w:rsidRPr="00B51DFA">
              <w:t>characteristics</w:t>
            </w:r>
            <w:r w:rsidR="00E45C15" w:rsidRPr="00B51DFA">
              <w:t>)</w:t>
            </w:r>
          </w:p>
          <w:p w14:paraId="7EAB76FF" w14:textId="50082B89" w:rsidR="000B2162" w:rsidRPr="00B51DFA" w:rsidRDefault="000B2162" w:rsidP="007A0728">
            <w:pPr>
              <w:pStyle w:val="GLTablebody"/>
              <w:framePr w:hSpace="0" w:wrap="auto" w:vAnchor="margin" w:hAnchor="text" w:yAlign="inline"/>
              <w:suppressOverlap w:val="0"/>
            </w:pPr>
            <w:r w:rsidRPr="00B51DFA">
              <w:t>English language</w:t>
            </w:r>
          </w:p>
          <w:p w14:paraId="13011DAF" w14:textId="4ACCA27B" w:rsidR="000B2162" w:rsidRPr="00B51DFA" w:rsidRDefault="00E45C15" w:rsidP="007A0728">
            <w:pPr>
              <w:pStyle w:val="GLTablebody"/>
              <w:framePr w:hSpace="0" w:wrap="auto" w:vAnchor="margin" w:hAnchor="text" w:yAlign="inline"/>
              <w:suppressOverlap w:val="0"/>
            </w:pPr>
            <w:r w:rsidRPr="00B51DFA">
              <w:rPr>
                <w:shd w:val="clear" w:color="auto" w:fill="FFFFFF"/>
              </w:rPr>
              <w:t>Q</w:t>
            </w:r>
            <w:r w:rsidR="000B2162" w:rsidRPr="00B51DFA">
              <w:t xml:space="preserve">uantitative </w:t>
            </w:r>
            <w:r w:rsidR="008508E2" w:rsidRPr="00B51DFA">
              <w:t xml:space="preserve">and mixed design </w:t>
            </w:r>
            <w:r w:rsidR="00772F13" w:rsidRPr="00B51DFA">
              <w:t xml:space="preserve">observational </w:t>
            </w:r>
            <w:r w:rsidR="000B2162" w:rsidRPr="00B51DFA">
              <w:t>studies</w:t>
            </w:r>
            <w:r w:rsidRPr="00B51DFA">
              <w:t xml:space="preserve"> </w:t>
            </w:r>
          </w:p>
        </w:tc>
        <w:tc>
          <w:tcPr>
            <w:tcW w:w="4252" w:type="dxa"/>
            <w:tcBorders>
              <w:top w:val="single" w:sz="12" w:space="0" w:color="BFBFBF" w:themeColor="background1" w:themeShade="BF"/>
              <w:left w:val="single" w:sz="12" w:space="0" w:color="BFBFBF" w:themeColor="background1" w:themeShade="BF"/>
              <w:bottom w:val="single" w:sz="12" w:space="0" w:color="4472C4" w:themeColor="accent1"/>
            </w:tcBorders>
            <w:shd w:val="clear" w:color="auto" w:fill="auto"/>
          </w:tcPr>
          <w:p w14:paraId="2CDC7E98" w14:textId="6C6EE3EC" w:rsidR="000B2162" w:rsidRPr="00B51DFA" w:rsidRDefault="000B2162" w:rsidP="007A0728">
            <w:pPr>
              <w:pStyle w:val="GLTablebody"/>
              <w:framePr w:hSpace="0" w:wrap="auto" w:vAnchor="margin" w:hAnchor="text" w:yAlign="inline"/>
              <w:suppressOverlap w:val="0"/>
              <w:rPr>
                <w:lang w:val="en-AU"/>
              </w:rPr>
            </w:pPr>
            <w:r w:rsidRPr="00B51DFA">
              <w:rPr>
                <w:lang w:val="en-AU"/>
              </w:rPr>
              <w:t>k=</w:t>
            </w:r>
            <w:r w:rsidR="002F4784" w:rsidRPr="00B51DFA">
              <w:rPr>
                <w:lang w:val="en-AU"/>
              </w:rPr>
              <w:t>29</w:t>
            </w:r>
            <w:r w:rsidRPr="00B51DFA">
              <w:t xml:space="preserve"> studies</w:t>
            </w:r>
            <w:r w:rsidR="009C589C" w:rsidRPr="00B51DFA">
              <w:t xml:space="preserve"> (18 analys</w:t>
            </w:r>
            <w:r w:rsidR="00440EE3" w:rsidRPr="00B51DFA">
              <w:t>ed</w:t>
            </w:r>
            <w:r w:rsidR="009C589C" w:rsidRPr="00B51DFA">
              <w:t xml:space="preserve"> by gender)</w:t>
            </w:r>
          </w:p>
          <w:p w14:paraId="61938E0A" w14:textId="52EC56E0" w:rsidR="00F37129" w:rsidRPr="00B51DFA" w:rsidRDefault="000B2162" w:rsidP="007A0728">
            <w:pPr>
              <w:pStyle w:val="GLTablebody"/>
              <w:framePr w:hSpace="0" w:wrap="auto" w:vAnchor="margin" w:hAnchor="text" w:yAlign="inline"/>
              <w:suppressOverlap w:val="0"/>
              <w:rPr>
                <w:shd w:val="clear" w:color="auto" w:fill="FFFFFF"/>
              </w:rPr>
            </w:pPr>
            <w:r w:rsidRPr="00B51DFA">
              <w:rPr>
                <w:shd w:val="clear" w:color="auto" w:fill="FFFFFF"/>
              </w:rPr>
              <w:t>N=</w:t>
            </w:r>
            <w:r w:rsidR="00A40ABE" w:rsidRPr="00B51DFA">
              <w:rPr>
                <w:shd w:val="clear" w:color="auto" w:fill="FFFFFF"/>
              </w:rPr>
              <w:t>2254 adults</w:t>
            </w:r>
            <w:r w:rsidRPr="00B51DFA">
              <w:rPr>
                <w:shd w:val="clear" w:color="auto" w:fill="FFFFFF"/>
              </w:rPr>
              <w:t xml:space="preserve">, </w:t>
            </w:r>
            <w:r w:rsidR="002C11C5" w:rsidRPr="00B51DFA">
              <w:rPr>
                <w:shd w:val="clear" w:color="auto" w:fill="FFFFFF"/>
              </w:rPr>
              <w:t>29</w:t>
            </w:r>
            <w:r w:rsidR="00A40ABE" w:rsidRPr="00B51DFA">
              <w:rPr>
                <w:shd w:val="clear" w:color="auto" w:fill="FFFFFF"/>
              </w:rPr>
              <w:t>% male</w:t>
            </w:r>
            <w:r w:rsidR="002C11C5" w:rsidRPr="00B51DFA">
              <w:rPr>
                <w:shd w:val="clear" w:color="auto" w:fill="FFFFFF"/>
              </w:rPr>
              <w:t>, 60% female</w:t>
            </w:r>
            <w:r w:rsidR="007250A3" w:rsidRPr="00B51DFA">
              <w:rPr>
                <w:shd w:val="clear" w:color="auto" w:fill="FFFFFF"/>
              </w:rPr>
              <w:t>*</w:t>
            </w:r>
            <w:r w:rsidR="002C11C5" w:rsidRPr="00B51DFA">
              <w:rPr>
                <w:shd w:val="clear" w:color="auto" w:fill="FFFFFF"/>
              </w:rPr>
              <w:t>, 8% other;</w:t>
            </w:r>
            <w:r w:rsidR="00A40ABE" w:rsidRPr="00B51DFA">
              <w:rPr>
                <w:shd w:val="clear" w:color="auto" w:fill="FFFFFF"/>
              </w:rPr>
              <w:t xml:space="preserve"> 60% diagnosed in adulthood; </w:t>
            </w:r>
          </w:p>
          <w:p w14:paraId="1D57291B" w14:textId="37F0CAA2" w:rsidR="00A40ABE" w:rsidRPr="00B51DFA" w:rsidRDefault="00A40ABE" w:rsidP="007A0728">
            <w:pPr>
              <w:pStyle w:val="GLTablebody"/>
              <w:framePr w:hSpace="0" w:wrap="auto" w:vAnchor="margin" w:hAnchor="text" w:yAlign="inline"/>
              <w:suppressOverlap w:val="0"/>
              <w:rPr>
                <w:shd w:val="clear" w:color="auto" w:fill="FFFFFF"/>
              </w:rPr>
            </w:pPr>
            <w:r w:rsidRPr="00B51DFA">
              <w:rPr>
                <w:shd w:val="clear" w:color="auto" w:fill="FFFFFF"/>
              </w:rPr>
              <w:t>N=1077 children and adolescents, M age 11.9 years; 63% male</w:t>
            </w:r>
            <w:r w:rsidR="002C11C5" w:rsidRPr="00B51DFA">
              <w:rPr>
                <w:shd w:val="clear" w:color="auto" w:fill="FFFFFF"/>
              </w:rPr>
              <w:t>, 37% female</w:t>
            </w:r>
            <w:r w:rsidR="00ED7407">
              <w:rPr>
                <w:shd w:val="clear" w:color="auto" w:fill="FFFFFF"/>
              </w:rPr>
              <w:t>*</w:t>
            </w:r>
          </w:p>
          <w:p w14:paraId="21F153A7" w14:textId="7675AB72" w:rsidR="00F466FD" w:rsidRPr="00DD3E37" w:rsidRDefault="008A709A" w:rsidP="00DD3E37">
            <w:pPr>
              <w:pStyle w:val="GL-Tablebody"/>
            </w:pPr>
            <w:r w:rsidRPr="00DD3E37">
              <w:t xml:space="preserve">* </w:t>
            </w:r>
            <w:r w:rsidR="00B51DFA" w:rsidRPr="00B51DFA">
              <w:t xml:space="preserve"> </w:t>
            </w:r>
            <w:r w:rsidR="00B51DFA" w:rsidRPr="00DD3E37">
              <w:t xml:space="preserve">Included those of female sex </w:t>
            </w:r>
            <w:r w:rsidR="00B51DFA">
              <w:rPr>
                <w:lang w:val="mi-NZ"/>
              </w:rPr>
              <w:t>and those</w:t>
            </w:r>
            <w:r w:rsidR="00B51DFA" w:rsidRPr="00DD3E37">
              <w:t xml:space="preserve"> who identified as </w:t>
            </w:r>
            <w:r w:rsidR="00B51DFA" w:rsidRPr="00B51DFA">
              <w:rPr>
                <w:lang w:val="mi-NZ"/>
              </w:rPr>
              <w:t>girls/</w:t>
            </w:r>
            <w:r w:rsidR="00B51DFA" w:rsidRPr="00DD3E37">
              <w:t>women</w:t>
            </w:r>
          </w:p>
        </w:tc>
      </w:tr>
      <w:tr w:rsidR="000B2162" w:rsidRPr="003076F2" w14:paraId="7556022B" w14:textId="77777777" w:rsidTr="000B2162">
        <w:tc>
          <w:tcPr>
            <w:tcW w:w="1266" w:type="dxa"/>
            <w:tcBorders>
              <w:top w:val="single" w:sz="12" w:space="0" w:color="4472C4" w:themeColor="accent1"/>
              <w:bottom w:val="single" w:sz="12" w:space="0" w:color="4472C4" w:themeColor="accent1"/>
              <w:right w:val="single" w:sz="12" w:space="0" w:color="BFBFBF" w:themeColor="background1" w:themeShade="BF"/>
            </w:tcBorders>
            <w:shd w:val="clear" w:color="auto" w:fill="auto"/>
          </w:tcPr>
          <w:p w14:paraId="71459F04" w14:textId="27E19DA1" w:rsidR="000B2162" w:rsidRPr="003076F2" w:rsidRDefault="000B2162" w:rsidP="007A0728">
            <w:pPr>
              <w:pStyle w:val="GLTablebody"/>
              <w:framePr w:hSpace="0" w:wrap="auto" w:vAnchor="margin" w:hAnchor="text" w:yAlign="inline"/>
              <w:suppressOverlap w:val="0"/>
            </w:pPr>
            <w:r w:rsidRPr="003076F2">
              <w:br w:type="page"/>
            </w:r>
            <w:proofErr w:type="spellStart"/>
            <w:r w:rsidR="00C931C4" w:rsidRPr="003076F2">
              <w:t>Libsack</w:t>
            </w:r>
            <w:proofErr w:type="spellEnd"/>
            <w:r w:rsidRPr="003076F2">
              <w:t xml:space="preserve"> et al., (202</w:t>
            </w:r>
            <w:r w:rsidR="00C931C4" w:rsidRPr="003076F2">
              <w:t>1</w:t>
            </w:r>
            <w:r w:rsidRPr="003076F2">
              <w:t xml:space="preserve">) </w:t>
            </w:r>
            <w:r w:rsidR="00D33778" w:rsidRPr="003076F2">
              <w:t xml:space="preserve">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p>
        </w:tc>
        <w:tc>
          <w:tcPr>
            <w:tcW w:w="113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16F24532" w14:textId="450536BC" w:rsidR="000B2162" w:rsidRPr="003076F2" w:rsidRDefault="000B2162" w:rsidP="007A0728">
            <w:pPr>
              <w:pStyle w:val="GLTablebody"/>
              <w:framePr w:hSpace="0" w:wrap="auto" w:vAnchor="margin" w:hAnchor="text" w:yAlign="inline"/>
              <w:suppressOverlap w:val="0"/>
            </w:pPr>
            <w:r w:rsidRPr="003076F2">
              <w:t>SR</w:t>
            </w:r>
          </w:p>
          <w:p w14:paraId="6755572B" w14:textId="3F75BFF8" w:rsidR="000B2162" w:rsidRPr="003076F2" w:rsidRDefault="000B2162" w:rsidP="007A0728">
            <w:pPr>
              <w:pStyle w:val="GLTablebody"/>
              <w:framePr w:hSpace="0" w:wrap="auto" w:vAnchor="margin" w:hAnchor="text" w:yAlign="inline"/>
              <w:suppressOverlap w:val="0"/>
            </w:pPr>
            <w:r w:rsidRPr="003076F2">
              <w:t>High quality (</w:t>
            </w:r>
            <w:r w:rsidR="00C931C4" w:rsidRPr="003076F2">
              <w:t>8</w:t>
            </w:r>
            <w:r w:rsidRPr="003076F2">
              <w:t>/11)</w:t>
            </w:r>
          </w:p>
        </w:tc>
        <w:tc>
          <w:tcPr>
            <w:tcW w:w="354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4FFDFBD0" w14:textId="56807CC2" w:rsidR="000B2162" w:rsidRPr="003076F2" w:rsidRDefault="000B2162" w:rsidP="007A0728">
            <w:pPr>
              <w:pStyle w:val="GLTablebody"/>
              <w:framePr w:hSpace="0" w:wrap="auto" w:vAnchor="margin" w:hAnchor="text" w:yAlign="inline"/>
              <w:suppressOverlap w:val="0"/>
            </w:pPr>
            <w:r w:rsidRPr="003076F2">
              <w:t>Area of interest:</w:t>
            </w:r>
            <w:r w:rsidR="002E61F7" w:rsidRPr="003076F2">
              <w:t xml:space="preserve"> passing as non-autistic</w:t>
            </w:r>
            <w:r w:rsidR="00FC7539" w:rsidRPr="003076F2">
              <w:t xml:space="preserve"> (PAN)</w:t>
            </w:r>
          </w:p>
        </w:tc>
        <w:tc>
          <w:tcPr>
            <w:tcW w:w="3544" w:type="dxa"/>
            <w:tcBorders>
              <w:top w:val="single" w:sz="12" w:space="0" w:color="4472C4" w:themeColor="accent1"/>
              <w:left w:val="single" w:sz="12" w:space="0" w:color="BFBFBF" w:themeColor="background1" w:themeShade="BF"/>
              <w:bottom w:val="single" w:sz="12" w:space="0" w:color="4472C4" w:themeColor="accent1"/>
              <w:right w:val="single" w:sz="12" w:space="0" w:color="BFBFBF" w:themeColor="background1" w:themeShade="BF"/>
            </w:tcBorders>
            <w:shd w:val="clear" w:color="auto" w:fill="auto"/>
          </w:tcPr>
          <w:p w14:paraId="6247ADA8" w14:textId="2BDC4BCA" w:rsidR="00B30E98" w:rsidRPr="00B51DFA" w:rsidRDefault="000B2162" w:rsidP="007A0728">
            <w:pPr>
              <w:pStyle w:val="GLTablebody"/>
              <w:framePr w:hSpace="0" w:wrap="auto" w:vAnchor="margin" w:hAnchor="text" w:yAlign="inline"/>
              <w:suppressOverlap w:val="0"/>
            </w:pPr>
            <w:r w:rsidRPr="00B51DFA">
              <w:t>Published:  &lt; May 2</w:t>
            </w:r>
            <w:r w:rsidR="000F3B10" w:rsidRPr="00B51DFA">
              <w:t>020</w:t>
            </w:r>
          </w:p>
          <w:p w14:paraId="6F73DC6C" w14:textId="656930D5" w:rsidR="00B30E98" w:rsidRPr="00B51DFA" w:rsidRDefault="000B2162" w:rsidP="007A0728">
            <w:pPr>
              <w:pStyle w:val="GLTablebody"/>
              <w:framePr w:hSpace="0" w:wrap="auto" w:vAnchor="margin" w:hAnchor="text" w:yAlign="inline"/>
              <w:suppressOverlap w:val="0"/>
            </w:pPr>
            <w:r w:rsidRPr="00B51DFA">
              <w:t xml:space="preserve">Population: Autistic people </w:t>
            </w:r>
            <w:r w:rsidR="00842B96" w:rsidRPr="00B51DFA">
              <w:t xml:space="preserve">(diagnosed or self-identified) </w:t>
            </w:r>
            <w:r w:rsidRPr="00B51DFA">
              <w:t xml:space="preserve">of any age </w:t>
            </w:r>
          </w:p>
          <w:p w14:paraId="696635B1" w14:textId="68F08D91" w:rsidR="000B2162" w:rsidRPr="00B51DFA" w:rsidRDefault="000B2162" w:rsidP="007A0728">
            <w:pPr>
              <w:pStyle w:val="GLTablebody"/>
              <w:framePr w:hSpace="0" w:wrap="auto" w:vAnchor="margin" w:hAnchor="text" w:yAlign="inline"/>
              <w:suppressOverlap w:val="0"/>
            </w:pPr>
            <w:r w:rsidRPr="00B51DFA">
              <w:t>English language</w:t>
            </w:r>
          </w:p>
          <w:p w14:paraId="1126B333" w14:textId="3775F3B8" w:rsidR="000B2162" w:rsidRPr="00B51DFA" w:rsidRDefault="00772F13" w:rsidP="007A0728">
            <w:pPr>
              <w:pStyle w:val="GLTablebody"/>
              <w:framePr w:hSpace="0" w:wrap="auto" w:vAnchor="margin" w:hAnchor="text" w:yAlign="inline"/>
              <w:suppressOverlap w:val="0"/>
            </w:pPr>
            <w:r w:rsidRPr="00B51DFA">
              <w:rPr>
                <w:shd w:val="clear" w:color="auto" w:fill="FFFFFF"/>
              </w:rPr>
              <w:t>Q</w:t>
            </w:r>
            <w:r w:rsidRPr="00B51DFA">
              <w:t>uantitative, qualitative and mixed design studies</w:t>
            </w:r>
          </w:p>
        </w:tc>
        <w:tc>
          <w:tcPr>
            <w:tcW w:w="4252" w:type="dxa"/>
            <w:tcBorders>
              <w:top w:val="single" w:sz="12" w:space="0" w:color="4472C4" w:themeColor="accent1"/>
              <w:left w:val="single" w:sz="12" w:space="0" w:color="BFBFBF" w:themeColor="background1" w:themeShade="BF"/>
              <w:bottom w:val="single" w:sz="12" w:space="0" w:color="4472C4" w:themeColor="accent1"/>
            </w:tcBorders>
            <w:shd w:val="clear" w:color="auto" w:fill="auto"/>
          </w:tcPr>
          <w:p w14:paraId="14B57496" w14:textId="0ABD5593" w:rsidR="000B2162" w:rsidRPr="003A13A4" w:rsidRDefault="000B2162" w:rsidP="00DD3E37">
            <w:pPr>
              <w:pStyle w:val="GL-Tablebody"/>
              <w:rPr>
                <w:lang w:val="en-AU"/>
              </w:rPr>
            </w:pPr>
            <w:r w:rsidRPr="00DD3E37">
              <w:rPr>
                <w:rFonts w:asciiTheme="minorHAnsi" w:hAnsiTheme="minorHAnsi" w:cstheme="minorHAnsi"/>
                <w:sz w:val="20"/>
                <w:szCs w:val="20"/>
                <w:lang w:val="en-AU"/>
              </w:rPr>
              <w:t>k=</w:t>
            </w:r>
            <w:r w:rsidR="00A3040A" w:rsidRPr="00DD3E37">
              <w:rPr>
                <w:rFonts w:asciiTheme="minorHAnsi" w:hAnsiTheme="minorHAnsi" w:cstheme="minorHAnsi"/>
                <w:sz w:val="20"/>
                <w:szCs w:val="20"/>
                <w:lang w:val="en-AU"/>
              </w:rPr>
              <w:t>46</w:t>
            </w:r>
            <w:r w:rsidRPr="00DD3E37">
              <w:rPr>
                <w:rFonts w:asciiTheme="minorHAnsi" w:hAnsiTheme="minorHAnsi" w:cstheme="minorHAnsi"/>
                <w:sz w:val="20"/>
                <w:szCs w:val="20"/>
              </w:rPr>
              <w:t xml:space="preserve"> studies</w:t>
            </w:r>
            <w:r w:rsidR="00FC7539" w:rsidRPr="00DD3E37">
              <w:rPr>
                <w:rFonts w:asciiTheme="minorHAnsi" w:hAnsiTheme="minorHAnsi" w:cstheme="minorHAnsi"/>
                <w:sz w:val="20"/>
                <w:szCs w:val="20"/>
              </w:rPr>
              <w:t xml:space="preserve"> (19 analysed by gender)</w:t>
            </w:r>
          </w:p>
          <w:p w14:paraId="104655CB" w14:textId="57CD2EF9" w:rsidR="003D7657" w:rsidRPr="00DD3E37" w:rsidRDefault="000B2162" w:rsidP="00DD3E37">
            <w:pPr>
              <w:pStyle w:val="GL-Tablebody"/>
              <w:rPr>
                <w:lang w:val="mi-NZ"/>
              </w:rPr>
            </w:pPr>
            <w:r w:rsidRPr="00DD3E37">
              <w:rPr>
                <w:rFonts w:asciiTheme="minorHAnsi" w:hAnsiTheme="minorHAnsi" w:cstheme="minorHAnsi"/>
                <w:sz w:val="20"/>
                <w:szCs w:val="20"/>
                <w:shd w:val="clear" w:color="auto" w:fill="FFFFFF"/>
              </w:rPr>
              <w:t>N=</w:t>
            </w:r>
            <w:r w:rsidR="00A3040A" w:rsidRPr="00DD3E37">
              <w:rPr>
                <w:rFonts w:asciiTheme="minorHAnsi" w:hAnsiTheme="minorHAnsi" w:cstheme="minorHAnsi"/>
                <w:sz w:val="20"/>
                <w:szCs w:val="20"/>
                <w:shd w:val="clear" w:color="auto" w:fill="FFFFFF"/>
              </w:rPr>
              <w:t>5980</w:t>
            </w:r>
            <w:r w:rsidRPr="00DD3E37">
              <w:rPr>
                <w:rFonts w:asciiTheme="minorHAnsi" w:hAnsiTheme="minorHAnsi" w:cstheme="minorHAnsi"/>
                <w:sz w:val="20"/>
                <w:szCs w:val="20"/>
                <w:shd w:val="clear" w:color="auto" w:fill="FFFFFF"/>
              </w:rPr>
              <w:t xml:space="preserve"> people</w:t>
            </w:r>
            <w:r w:rsidR="0008377D" w:rsidRPr="00DD3E37">
              <w:rPr>
                <w:rFonts w:asciiTheme="minorHAnsi" w:hAnsiTheme="minorHAnsi" w:cstheme="minorHAnsi"/>
                <w:sz w:val="20"/>
                <w:szCs w:val="20"/>
                <w:shd w:val="clear" w:color="auto" w:fill="FFFFFF"/>
              </w:rPr>
              <w:t>;</w:t>
            </w:r>
            <w:r w:rsidRPr="00DD3E37">
              <w:rPr>
                <w:rFonts w:asciiTheme="minorHAnsi" w:hAnsiTheme="minorHAnsi" w:cstheme="minorHAnsi"/>
                <w:sz w:val="20"/>
                <w:szCs w:val="20"/>
                <w:shd w:val="clear" w:color="auto" w:fill="FFFFFF"/>
              </w:rPr>
              <w:t xml:space="preserve"> M age=</w:t>
            </w:r>
            <w:r w:rsidR="00A3040A" w:rsidRPr="00DD3E37">
              <w:rPr>
                <w:rFonts w:asciiTheme="minorHAnsi" w:hAnsiTheme="minorHAnsi" w:cstheme="minorHAnsi"/>
                <w:sz w:val="20"/>
                <w:szCs w:val="20"/>
                <w:shd w:val="clear" w:color="auto" w:fill="FFFFFF"/>
              </w:rPr>
              <w:t>24</w:t>
            </w:r>
            <w:r w:rsidRPr="00DD3E37">
              <w:rPr>
                <w:rFonts w:asciiTheme="minorHAnsi" w:hAnsiTheme="minorHAnsi" w:cstheme="minorHAnsi"/>
                <w:sz w:val="20"/>
                <w:szCs w:val="20"/>
                <w:shd w:val="clear" w:color="auto" w:fill="FFFFFF"/>
              </w:rPr>
              <w:t xml:space="preserve"> years</w:t>
            </w:r>
            <w:r w:rsidR="00A3040A" w:rsidRPr="00DD3E37">
              <w:rPr>
                <w:rFonts w:asciiTheme="minorHAnsi" w:hAnsiTheme="minorHAnsi" w:cstheme="minorHAnsi"/>
                <w:sz w:val="20"/>
                <w:szCs w:val="20"/>
                <w:shd w:val="clear" w:color="auto" w:fill="FFFFFF"/>
              </w:rPr>
              <w:t>; 49% females, 46% males, 3% neither</w:t>
            </w:r>
            <w:r w:rsidR="0057642D" w:rsidRPr="00DD3E37">
              <w:rPr>
                <w:rFonts w:asciiTheme="minorHAnsi" w:hAnsiTheme="minorHAnsi" w:cstheme="minorHAnsi"/>
                <w:sz w:val="20"/>
                <w:szCs w:val="20"/>
                <w:shd w:val="clear" w:color="auto" w:fill="FFFFFF"/>
                <w:lang w:val="mi-NZ"/>
              </w:rPr>
              <w:t xml:space="preserve"> (</w:t>
            </w:r>
            <w:r w:rsidR="00671FBA" w:rsidRPr="00DD3E37">
              <w:rPr>
                <w:rFonts w:asciiTheme="minorHAnsi" w:hAnsiTheme="minorHAnsi" w:cstheme="minorHAnsi"/>
                <w:sz w:val="20"/>
                <w:szCs w:val="20"/>
                <w:shd w:val="clear" w:color="auto" w:fill="FFFFFF"/>
                <w:lang w:val="mi-NZ"/>
              </w:rPr>
              <w:t>i.e., ‘</w:t>
            </w:r>
            <w:r w:rsidR="00E81405" w:rsidRPr="00DD3E37">
              <w:rPr>
                <w:rFonts w:asciiTheme="minorHAnsi" w:hAnsiTheme="minorHAnsi" w:cstheme="minorHAnsi"/>
                <w:sz w:val="20"/>
                <w:szCs w:val="20"/>
                <w:lang w:val="mi-NZ"/>
              </w:rPr>
              <w:t>non-binary</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rPr>
              <w:t>,</w:t>
            </w:r>
            <w:r w:rsidR="0057642D" w:rsidRPr="00DD3E37">
              <w:rPr>
                <w:rFonts w:asciiTheme="minorHAnsi" w:hAnsiTheme="minorHAnsi" w:cstheme="minorHAnsi"/>
                <w:sz w:val="20"/>
                <w:szCs w:val="20"/>
                <w:lang w:val="mi-NZ"/>
              </w:rPr>
              <w:t xml:space="preserve"> </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lang w:val="mi-NZ"/>
              </w:rPr>
              <w:t>t</w:t>
            </w:r>
            <w:proofErr w:type="spellStart"/>
            <w:r w:rsidR="0057642D" w:rsidRPr="00DD3E37">
              <w:rPr>
                <w:rFonts w:asciiTheme="minorHAnsi" w:hAnsiTheme="minorHAnsi" w:cstheme="minorHAnsi"/>
                <w:sz w:val="20"/>
                <w:szCs w:val="20"/>
              </w:rPr>
              <w:t>ransgender</w:t>
            </w:r>
            <w:proofErr w:type="spellEnd"/>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rPr>
              <w:t>,</w:t>
            </w:r>
            <w:r w:rsidR="0057642D" w:rsidRPr="00DD3E37">
              <w:rPr>
                <w:rFonts w:asciiTheme="minorHAnsi" w:hAnsiTheme="minorHAnsi" w:cstheme="minorHAnsi"/>
                <w:sz w:val="20"/>
                <w:szCs w:val="20"/>
                <w:lang w:val="mi-NZ"/>
              </w:rPr>
              <w:t xml:space="preserve"> </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lang w:val="mi-NZ"/>
              </w:rPr>
              <w:t>g</w:t>
            </w:r>
            <w:r w:rsidR="0057642D" w:rsidRPr="00DD3E37">
              <w:rPr>
                <w:rFonts w:asciiTheme="minorHAnsi" w:hAnsiTheme="minorHAnsi" w:cstheme="minorHAnsi"/>
                <w:sz w:val="20"/>
                <w:szCs w:val="20"/>
              </w:rPr>
              <w:t>ender diverse</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rPr>
              <w:t>,</w:t>
            </w:r>
            <w:r w:rsidR="0057642D" w:rsidRPr="00DD3E37">
              <w:rPr>
                <w:rFonts w:asciiTheme="minorHAnsi" w:hAnsiTheme="minorHAnsi" w:cstheme="minorHAnsi"/>
                <w:sz w:val="20"/>
                <w:szCs w:val="20"/>
                <w:lang w:val="mi-NZ"/>
              </w:rPr>
              <w:t xml:space="preserve"> </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lang w:val="mi-NZ"/>
              </w:rPr>
              <w:t>g</w:t>
            </w:r>
            <w:r w:rsidR="0057642D" w:rsidRPr="00DD3E37">
              <w:rPr>
                <w:rFonts w:asciiTheme="minorHAnsi" w:hAnsiTheme="minorHAnsi" w:cstheme="minorHAnsi"/>
                <w:sz w:val="20"/>
                <w:szCs w:val="20"/>
              </w:rPr>
              <w:t>ender fluid</w:t>
            </w:r>
            <w:r w:rsidR="00671FBA" w:rsidRPr="00DD3E37">
              <w:rPr>
                <w:rFonts w:asciiTheme="minorHAnsi" w:hAnsiTheme="minorHAnsi" w:cstheme="minorHAnsi"/>
                <w:sz w:val="20"/>
                <w:szCs w:val="20"/>
                <w:lang w:val="mi-NZ"/>
              </w:rPr>
              <w:t>’</w:t>
            </w:r>
            <w:r w:rsidR="0057642D" w:rsidRPr="00DD3E37">
              <w:rPr>
                <w:rFonts w:asciiTheme="minorHAnsi" w:hAnsiTheme="minorHAnsi" w:cstheme="minorHAnsi"/>
                <w:sz w:val="20"/>
                <w:szCs w:val="20"/>
                <w:lang w:val="mi-NZ"/>
              </w:rPr>
              <w:t>)</w:t>
            </w:r>
            <w:r w:rsidR="00A3040A" w:rsidRPr="00DD3E37">
              <w:rPr>
                <w:rFonts w:asciiTheme="minorHAnsi" w:hAnsiTheme="minorHAnsi" w:cstheme="minorHAnsi"/>
                <w:sz w:val="20"/>
                <w:szCs w:val="20"/>
                <w:shd w:val="clear" w:color="auto" w:fill="FFFFFF"/>
              </w:rPr>
              <w:t>, 2% unreported</w:t>
            </w:r>
          </w:p>
        </w:tc>
      </w:tr>
    </w:tbl>
    <w:p w14:paraId="730ED465" w14:textId="77777777" w:rsidR="00544340" w:rsidRPr="003076F2" w:rsidRDefault="00544340" w:rsidP="000B2162">
      <w:pPr>
        <w:pStyle w:val="GLFootnotetext"/>
        <w:rPr>
          <w:b/>
          <w:bCs/>
          <w:lang w:val="en-AU"/>
        </w:rPr>
      </w:pPr>
    </w:p>
    <w:p w14:paraId="17BB6402" w14:textId="77777777" w:rsidR="00544340" w:rsidRPr="003076F2" w:rsidRDefault="00544340" w:rsidP="000B2162">
      <w:pPr>
        <w:pStyle w:val="GLFootnotetext"/>
        <w:rPr>
          <w:b/>
          <w:bCs/>
          <w:lang w:val="en-AU"/>
        </w:rPr>
      </w:pPr>
    </w:p>
    <w:p w14:paraId="1A623DB6" w14:textId="6D6E8B04" w:rsidR="000B2162" w:rsidRPr="003076F2" w:rsidRDefault="000B2162" w:rsidP="000B2162">
      <w:pPr>
        <w:pStyle w:val="GLFootnotetext"/>
        <w:rPr>
          <w:lang w:val="en-AU"/>
        </w:rPr>
      </w:pPr>
      <w:r w:rsidRPr="003076F2">
        <w:rPr>
          <w:b/>
          <w:bCs/>
          <w:lang w:val="en-AU"/>
        </w:rPr>
        <w:t xml:space="preserve">Note: </w:t>
      </w:r>
      <w:r w:rsidRPr="003076F2">
        <w:rPr>
          <w:lang w:val="en-AU"/>
        </w:rPr>
        <w:t>Q</w:t>
      </w:r>
      <w:proofErr w:type="spellStart"/>
      <w:r w:rsidR="002B2677" w:rsidRPr="003076F2">
        <w:t>uality</w:t>
      </w:r>
      <w:proofErr w:type="spellEnd"/>
      <w:r w:rsidRPr="003076F2">
        <w:t xml:space="preserve"> rating assigned using </w:t>
      </w:r>
      <w:r w:rsidRPr="003076F2">
        <w:rPr>
          <w:lang w:val="en-AU"/>
        </w:rPr>
        <w:t xml:space="preserve">JBI </w:t>
      </w:r>
      <w:r w:rsidRPr="003076F2">
        <w:t xml:space="preserve">checklist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Pr="003076F2">
        <w:rPr>
          <w:lang w:val="en-AU"/>
        </w:rPr>
        <w:t xml:space="preserve"> (see </w:t>
      </w:r>
      <w:hyperlink w:anchor="A1_5" w:history="1">
        <w:r w:rsidRPr="003076F2">
          <w:rPr>
            <w:rStyle w:val="Hyperlink"/>
            <w:b/>
            <w:bCs/>
            <w:lang w:val="en-AU"/>
          </w:rPr>
          <w:t>Appendix 1.5</w:t>
        </w:r>
      </w:hyperlink>
      <w:r w:rsidRPr="003076F2">
        <w:rPr>
          <w:lang w:val="en-AU"/>
        </w:rPr>
        <w:t xml:space="preserve">)  </w:t>
      </w:r>
    </w:p>
    <w:p w14:paraId="45E6316E" w14:textId="51C395D3" w:rsidR="000B2162" w:rsidRPr="003076F2" w:rsidRDefault="000B2162" w:rsidP="000B2162">
      <w:pPr>
        <w:pStyle w:val="GLFootnotetext"/>
      </w:pPr>
      <w:r w:rsidRPr="003076F2">
        <w:rPr>
          <w:b/>
          <w:bCs/>
        </w:rPr>
        <w:t>Key</w:t>
      </w:r>
      <w:r w:rsidRPr="003076F2">
        <w:t xml:space="preserve">: </w:t>
      </w:r>
      <w:r w:rsidRPr="003076F2">
        <w:rPr>
          <w:lang w:val="en-AU"/>
        </w:rPr>
        <w:t xml:space="preserve">M=mean; </w:t>
      </w:r>
      <w:r w:rsidRPr="003076F2">
        <w:t xml:space="preserve">MA=meta-analysis; SR=systematic review. See </w:t>
      </w:r>
      <w:r w:rsidRPr="003076F2">
        <w:rPr>
          <w:b/>
          <w:bCs/>
          <w:lang w:val="en-AU"/>
        </w:rPr>
        <w:t xml:space="preserve">Appendix 3, </w:t>
      </w:r>
      <w:hyperlink w:anchor="TableA3_3" w:history="1">
        <w:r w:rsidRPr="003076F2">
          <w:rPr>
            <w:rStyle w:val="Hyperlink"/>
            <w:b/>
            <w:bCs/>
            <w:lang w:val="en-AU"/>
          </w:rPr>
          <w:t>Table A3.3</w:t>
        </w:r>
      </w:hyperlink>
      <w:r w:rsidRPr="003076F2">
        <w:rPr>
          <w:b/>
          <w:bCs/>
          <w:lang w:val="en-AU"/>
        </w:rPr>
        <w:t>,</w:t>
      </w:r>
      <w:r w:rsidRPr="003076F2">
        <w:rPr>
          <w:lang w:val="en-AU"/>
        </w:rPr>
        <w:t xml:space="preserve"> f</w:t>
      </w:r>
      <w:r w:rsidRPr="003076F2">
        <w:t>or Evidence Tables</w:t>
      </w:r>
    </w:p>
    <w:p w14:paraId="4A14CE3D" w14:textId="4AAA26F8" w:rsidR="000B2162" w:rsidRPr="003076F2" w:rsidRDefault="000B2162" w:rsidP="00592D3D">
      <w:pPr>
        <w:pStyle w:val="GLBodytext"/>
        <w:sectPr w:rsidR="000B2162" w:rsidRPr="003076F2" w:rsidSect="00146300">
          <w:endnotePr>
            <w:numFmt w:val="decimal"/>
          </w:endnotePr>
          <w:pgSz w:w="16820" w:h="11900" w:orient="landscape" w:code="9"/>
          <w:pgMar w:top="1418" w:right="1418" w:bottom="1418" w:left="1418" w:header="567" w:footer="425" w:gutter="284"/>
          <w:cols w:space="720"/>
          <w:docGrid w:linePitch="326"/>
        </w:sectPr>
      </w:pPr>
    </w:p>
    <w:p w14:paraId="69CF17FA" w14:textId="77777777" w:rsidR="00557DE8" w:rsidRPr="003076F2" w:rsidRDefault="00557DE8" w:rsidP="00B860BF">
      <w:pPr>
        <w:pStyle w:val="GLHeading3"/>
      </w:pPr>
      <w:bookmarkStart w:id="605" w:name="_Toc131381726"/>
      <w:bookmarkStart w:id="606" w:name="_Toc131383496"/>
      <w:bookmarkStart w:id="607" w:name="_Toc166869235"/>
      <w:r w:rsidRPr="003076F2">
        <w:lastRenderedPageBreak/>
        <w:t>Scope</w:t>
      </w:r>
      <w:bookmarkEnd w:id="605"/>
      <w:bookmarkEnd w:id="606"/>
      <w:bookmarkEnd w:id="607"/>
      <w:r w:rsidRPr="003076F2">
        <w:t xml:space="preserve"> </w:t>
      </w:r>
    </w:p>
    <w:p w14:paraId="609033A5" w14:textId="6C57DDD1" w:rsidR="00C32F0B" w:rsidRPr="003076F2" w:rsidRDefault="00557DE8" w:rsidP="009C7C17">
      <w:pPr>
        <w:pStyle w:val="GLBodytext"/>
      </w:pPr>
      <w:r w:rsidRPr="003076F2">
        <w:t xml:space="preserve">The 10 studies relate to three distinct research areas. Six </w:t>
      </w:r>
      <w:r w:rsidR="008F1FB7">
        <w:fldChar w:fldCharType="begin">
          <w:fldData xml:space="preserve">PEVuZE5vdGU+PENpdGU+PEF1dGhvcj5CZW4tU2Fzc29uPC9BdXRob3I+PFllYXI+MjAxOTwvWWVh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=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CAxOC0yMCwgMjIsIDI0XTwv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 xml:space="preserve">, </w:t>
      </w:r>
      <w:hyperlink w:anchor="_ENREF_18" w:tooltip="Mahendiran, 2019 #1371" w:history="1">
        <w:r w:rsidR="006525B5">
          <w:rPr>
            <w:noProof/>
          </w:rPr>
          <w:t>18-20</w:t>
        </w:r>
      </w:hyperlink>
      <w:r w:rsidR="008F1FB7">
        <w:rPr>
          <w:noProof/>
        </w:rPr>
        <w:t xml:space="preserve">, </w:t>
      </w:r>
      <w:hyperlink w:anchor="_ENREF_22" w:tooltip="Wood-Downie, 2021 #1374" w:history="1">
        <w:r w:rsidR="006525B5">
          <w:rPr>
            <w:noProof/>
          </w:rPr>
          <w:t>22</w:t>
        </w:r>
      </w:hyperlink>
      <w:r w:rsidR="008F1FB7">
        <w:rPr>
          <w:noProof/>
        </w:rPr>
        <w:t xml:space="preserve">, </w:t>
      </w:r>
      <w:hyperlink w:anchor="_ENREF_24" w:tooltip="Huang, 2020 #1378" w:history="1">
        <w:r w:rsidR="006525B5">
          <w:rPr>
            <w:noProof/>
          </w:rPr>
          <w:t>24</w:t>
        </w:r>
      </w:hyperlink>
      <w:r w:rsidR="008F1FB7">
        <w:rPr>
          <w:noProof/>
        </w:rPr>
        <w:t>]</w:t>
      </w:r>
      <w:r w:rsidR="008F1FB7">
        <w:fldChar w:fldCharType="end"/>
      </w:r>
      <w:r w:rsidR="000F4448" w:rsidRPr="000F4448" w:rsidDel="000F4448">
        <w:t xml:space="preserve"> </w:t>
      </w:r>
      <w:r w:rsidRPr="003076F2">
        <w:t xml:space="preserve">considered sex/gender-based differences in characteristics of autism (see </w:t>
      </w:r>
      <w:hyperlink w:anchor="Table2_2" w:history="1">
        <w:r w:rsidRPr="003076F2">
          <w:rPr>
            <w:rStyle w:val="Hyperlink"/>
            <w:rFonts w:cstheme="minorHAnsi"/>
          </w:rPr>
          <w:t>Table 2.2</w:t>
        </w:r>
      </w:hyperlink>
      <w:r w:rsidRPr="003076F2">
        <w:t xml:space="preserve">). </w:t>
      </w:r>
      <w:r w:rsidR="00C32F0B" w:rsidRPr="003076F2">
        <w:t xml:space="preserve">Four studies considered </w:t>
      </w:r>
      <w:r w:rsidR="00CF2E8E" w:rsidRPr="003076F2">
        <w:t>the expression of s</w:t>
      </w:r>
      <w:r w:rsidR="00C32F0B" w:rsidRPr="003076F2">
        <w:t xml:space="preserve">pecific domains of autistic </w:t>
      </w:r>
      <w:r w:rsidR="00990294" w:rsidRPr="003076F2">
        <w:t>characteristics</w:t>
      </w:r>
      <w:r w:rsidR="00CF2E8E" w:rsidRPr="003076F2">
        <w:t xml:space="preserve">, </w:t>
      </w:r>
      <w:r w:rsidR="00C32F0B" w:rsidRPr="003076F2">
        <w:t xml:space="preserve">including sensory issues </w: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w:t>
      </w:r>
      <w:r w:rsidR="008F1FB7">
        <w:fldChar w:fldCharType="end"/>
      </w:r>
      <w:r w:rsidR="00C32F0B" w:rsidRPr="003076F2">
        <w:t xml:space="preserve">, social interaction and communication </w: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 </w:instrTex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8" w:tooltip="Mahendiran, 2019 #1371" w:history="1">
        <w:r w:rsidR="006525B5">
          <w:rPr>
            <w:noProof/>
          </w:rPr>
          <w:t>18</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00C32F0B" w:rsidRPr="003076F2">
        <w:t xml:space="preserve">, and </w:t>
      </w:r>
      <w:r w:rsidR="00686EDA">
        <w:t>‘</w:t>
      </w:r>
      <w:r w:rsidR="00C32F0B" w:rsidRPr="003076F2">
        <w:t xml:space="preserve">motor </w:t>
      </w:r>
      <w:r w:rsidR="00CC692B" w:rsidRPr="003076F2">
        <w:t>stereotypies’/</w:t>
      </w:r>
      <w:r w:rsidR="00686EDA" w:rsidRPr="003076F2">
        <w:t>repetitive body movements</w:t>
      </w:r>
      <w:r w:rsidR="00686EDA" w:rsidRPr="003076F2" w:rsidDel="00686EDA">
        <w:t xml:space="preserve"> </w: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 </w:instrTex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w:t>
      </w:r>
      <w:r w:rsidR="008F1FB7">
        <w:fldChar w:fldCharType="end"/>
      </w:r>
      <w:r w:rsidR="00C32F0B" w:rsidRPr="003076F2">
        <w:t>.</w:t>
      </w:r>
      <w:r w:rsidR="001F0A40" w:rsidRPr="003076F2">
        <w:t xml:space="preserve"> </w:t>
      </w:r>
      <w:r w:rsidR="009C7C17" w:rsidRPr="003076F2">
        <w:t>A review of autism diagnosed in adulthood included comparisons of males and females with respect to either self-rated or clinician-rated autistic characteristics</w:t>
      </w:r>
      <w:r w:rsidR="00E11153">
        <w:t xml:space="preserve">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r w:rsidR="009C7C17" w:rsidRPr="003076F2">
        <w:t xml:space="preserve">. </w:t>
      </w:r>
      <w:r w:rsidR="009F7380" w:rsidRPr="003076F2">
        <w:t>The most broad-ranging</w:t>
      </w:r>
      <w:r w:rsidR="009C7C17" w:rsidRPr="003076F2">
        <w:t xml:space="preserve"> review</w:t>
      </w:r>
      <w:r w:rsidR="001346C0"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1346C0" w:rsidRPr="003076F2">
        <w:t xml:space="preserve"> </w:t>
      </w:r>
      <w:r w:rsidR="001F0A40" w:rsidRPr="003076F2">
        <w:t xml:space="preserve">considered a range of </w:t>
      </w:r>
      <w:r w:rsidR="005C7A13" w:rsidRPr="003076F2">
        <w:t xml:space="preserve">core autistic </w:t>
      </w:r>
      <w:r w:rsidR="00990294" w:rsidRPr="003076F2">
        <w:t>characteristics</w:t>
      </w:r>
      <w:r w:rsidR="001F0A40" w:rsidRPr="003076F2">
        <w:t xml:space="preserve"> including those relating to </w:t>
      </w:r>
      <w:r w:rsidR="00C32F0B" w:rsidRPr="003076F2">
        <w:t>social communication and social interactio</w:t>
      </w:r>
      <w:r w:rsidR="001F0A40" w:rsidRPr="003076F2">
        <w:t>n;</w:t>
      </w:r>
      <w:r w:rsidR="00C32F0B" w:rsidRPr="003076F2">
        <w:rPr>
          <w:shd w:val="clear" w:color="auto" w:fill="FFFFFF"/>
        </w:rPr>
        <w:t xml:space="preserve"> restrictive and repetitive behaviour and interest</w:t>
      </w:r>
      <w:r w:rsidR="00C32F0B" w:rsidRPr="003076F2">
        <w:t>s</w:t>
      </w:r>
      <w:r w:rsidR="0024032F" w:rsidRPr="003076F2">
        <w:t>;</w:t>
      </w:r>
      <w:r w:rsidR="00C32F0B" w:rsidRPr="003076F2">
        <w:t xml:space="preserve"> </w:t>
      </w:r>
      <w:r w:rsidR="005C7A13" w:rsidRPr="003076F2">
        <w:t xml:space="preserve">and </w:t>
      </w:r>
      <w:r w:rsidR="00C32F0B" w:rsidRPr="003076F2">
        <w:t xml:space="preserve">sensory </w:t>
      </w:r>
      <w:r w:rsidR="0024032F" w:rsidRPr="003076F2">
        <w:t xml:space="preserve">processing </w:t>
      </w:r>
      <w:r w:rsidR="001F04E5" w:rsidRPr="003076F2">
        <w:t>difficulties</w:t>
      </w:r>
      <w:r w:rsidR="0024032F" w:rsidRPr="003076F2">
        <w:t>, more specifically</w:t>
      </w:r>
      <w:r w:rsidR="00060E6E" w:rsidRPr="003076F2">
        <w:t>.</w:t>
      </w:r>
      <w:r w:rsidR="001F0A40" w:rsidRPr="003076F2">
        <w:t xml:space="preserve"> </w:t>
      </w:r>
    </w:p>
    <w:p w14:paraId="2D43712B" w14:textId="06E4C269" w:rsidR="00956C21" w:rsidRPr="003076F2" w:rsidRDefault="00E25BD4" w:rsidP="00284040">
      <w:pPr>
        <w:pStyle w:val="GLBodytext"/>
      </w:pPr>
      <w:r w:rsidRPr="003076F2">
        <w:t xml:space="preserve">Two studies </w: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jE3PC9SZWNOdW0+PHJlY29yZD48cmVjLW51bWJlcj4yMTc8L3JlYy1u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</w:fldData>
        </w:fldChar>
      </w:r>
      <w:r w:rsidR="008F1FB7">
        <w:instrText xml:space="preserve"> ADDIN EN.CITE </w:instrTex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jE3PC9SZWNOdW0+PHJlY29yZD48cmVjLW51bWJlcj4yMTc8L3JlYy1u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</w:fldData>
        </w:fldChar>
      </w:r>
      <w:r w:rsidR="008F1FB7">
        <w:instrText xml:space="preserve"> ADDIN EN.CITE.DATA </w:instrText>
      </w:r>
      <w:r w:rsidR="008F1FB7">
        <w:fldChar w:fldCharType="end"/>
      </w:r>
      <w:r w:rsidR="008F1FB7">
        <w:fldChar w:fldCharType="separate"/>
      </w:r>
      <w:r w:rsidR="008F1FB7">
        <w:rPr>
          <w:noProof/>
        </w:rPr>
        <w:t>[</w:t>
      </w:r>
      <w:hyperlink w:anchor="_ENREF_17" w:tooltip="Loubersac, 2021 #1375" w:history="1">
        <w:r w:rsidR="006525B5">
          <w:rPr>
            <w:noProof/>
          </w:rPr>
          <w:t>17</w:t>
        </w:r>
      </w:hyperlink>
      <w:r w:rsidR="008F1FB7">
        <w:rPr>
          <w:noProof/>
        </w:rPr>
        <w:t xml:space="preserve">, </w:t>
      </w:r>
      <w:hyperlink w:anchor="_ENREF_21" w:tooltip="van 't Hof, 2021 #1376" w:history="1">
        <w:r w:rsidR="006525B5">
          <w:rPr>
            <w:noProof/>
          </w:rPr>
          <w:t>21</w:t>
        </w:r>
      </w:hyperlink>
      <w:r w:rsidR="008F1FB7">
        <w:rPr>
          <w:noProof/>
        </w:rPr>
        <w:t>]</w:t>
      </w:r>
      <w:r w:rsidR="008F1FB7">
        <w:fldChar w:fldCharType="end"/>
      </w:r>
      <w:r w:rsidRPr="003076F2">
        <w:t xml:space="preserve"> </w:t>
      </w:r>
      <w:r w:rsidR="006514B3" w:rsidRPr="003076F2">
        <w:t>considered</w:t>
      </w:r>
      <w:r w:rsidRPr="003076F2">
        <w:t xml:space="preserve"> whether the </w:t>
      </w:r>
      <w:r w:rsidR="00107748" w:rsidRPr="003076F2">
        <w:t>age</w:t>
      </w:r>
      <w:r w:rsidRPr="003076F2">
        <w:t xml:space="preserve"> </w:t>
      </w:r>
      <w:r w:rsidR="00107748" w:rsidRPr="003076F2">
        <w:t>that autism was</w:t>
      </w:r>
      <w:r w:rsidR="00956C21" w:rsidRPr="003076F2">
        <w:t xml:space="preserve"> </w:t>
      </w:r>
      <w:r w:rsidRPr="003076F2">
        <w:t>diagnos</w:t>
      </w:r>
      <w:r w:rsidR="00107748" w:rsidRPr="003076F2">
        <w:t>ed</w:t>
      </w:r>
      <w:r w:rsidRPr="003076F2">
        <w:t xml:space="preserve"> </w:t>
      </w:r>
      <w:r w:rsidR="006514B3" w:rsidRPr="003076F2">
        <w:t>was moderated</w:t>
      </w:r>
      <w:r w:rsidR="00956C21" w:rsidRPr="003076F2">
        <w:t xml:space="preserve"> by</w:t>
      </w:r>
      <w:r w:rsidR="00E101FC" w:rsidRPr="003076F2">
        <w:t xml:space="preserve"> sex/gender</w:t>
      </w:r>
      <w:r w:rsidRPr="003076F2">
        <w:t xml:space="preserve"> (see </w:t>
      </w:r>
      <w:hyperlink w:anchor="Table2_3" w:history="1">
        <w:r w:rsidRPr="003076F2">
          <w:rPr>
            <w:rStyle w:val="Hyperlink"/>
            <w:rFonts w:cstheme="minorHAnsi"/>
          </w:rPr>
          <w:t>Table 2.3</w:t>
        </w:r>
      </w:hyperlink>
      <w:r w:rsidRPr="003076F2">
        <w:t xml:space="preserve">). </w:t>
      </w:r>
    </w:p>
    <w:p w14:paraId="0684F40C" w14:textId="01E57A63" w:rsidR="00F403AA" w:rsidRPr="003076F2" w:rsidRDefault="00D02EB2" w:rsidP="00284040">
      <w:pPr>
        <w:pStyle w:val="GLBodytext"/>
      </w:pPr>
      <w:r w:rsidRPr="003076F2">
        <w:t>Finally, t</w:t>
      </w:r>
      <w:r w:rsidR="00E25BD4" w:rsidRPr="003076F2">
        <w:t xml:space="preserve">wo systematic reviews </w:t>
      </w:r>
      <w:r w:rsidR="008F1FB7">
        <w:fldChar w:fldCharType="begin">
          <w:fldData xml:space="preserve">PEVuZE5vdGU+PENpdGU+PEF1dGhvcj5Db29rPC9BdXRob3I+PFllYXI+MjAyMTwvWWVhcj48UmVj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LCAyNV08L0Rpc3BsYXlUZXh0PjxyZWNv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 xml:space="preserve">, </w:t>
      </w:r>
      <w:hyperlink w:anchor="_ENREF_25" w:tooltip="Libsack, 2021 #211" w:history="1">
        <w:r w:rsidR="006525B5">
          <w:rPr>
            <w:noProof/>
          </w:rPr>
          <w:t>25</w:t>
        </w:r>
      </w:hyperlink>
      <w:r w:rsidR="008F1FB7">
        <w:rPr>
          <w:noProof/>
        </w:rPr>
        <w:t>]</w:t>
      </w:r>
      <w:r w:rsidR="008F1FB7">
        <w:fldChar w:fldCharType="end"/>
      </w:r>
      <w:r w:rsidR="00E25BD4" w:rsidRPr="003076F2">
        <w:t xml:space="preserve"> examined</w:t>
      </w:r>
      <w:r w:rsidR="00E101FC" w:rsidRPr="003076F2">
        <w:t xml:space="preserve"> sex</w:t>
      </w:r>
      <w:r w:rsidR="00D60F6D">
        <w:t xml:space="preserve"> and </w:t>
      </w:r>
      <w:r w:rsidR="00E101FC" w:rsidRPr="003076F2">
        <w:t>gender</w:t>
      </w:r>
      <w:r w:rsidR="00E25BD4" w:rsidRPr="003076F2">
        <w:t xml:space="preserve">-based differences in the masking of autistic characteristics (see </w:t>
      </w:r>
      <w:hyperlink w:anchor="Table2_3" w:history="1">
        <w:r w:rsidR="00E25BD4" w:rsidRPr="003076F2">
          <w:rPr>
            <w:rStyle w:val="Hyperlink"/>
            <w:rFonts w:cstheme="minorHAnsi"/>
          </w:rPr>
          <w:t>Table 2.3</w:t>
        </w:r>
      </w:hyperlink>
      <w:r w:rsidR="00E25BD4" w:rsidRPr="003076F2">
        <w:t>).</w:t>
      </w:r>
      <w:r w:rsidR="00F403AA" w:rsidRPr="003076F2">
        <w:t xml:space="preserve"> </w:t>
      </w:r>
    </w:p>
    <w:p w14:paraId="581810EA" w14:textId="42038116" w:rsidR="00284040" w:rsidRPr="003076F2" w:rsidRDefault="00284040" w:rsidP="00284040">
      <w:pPr>
        <w:pStyle w:val="GLBodytext"/>
      </w:pPr>
      <w:r w:rsidRPr="003076F2">
        <w:t>Of the 10 included systematic reviews, five included</w:t>
      </w:r>
      <w:r w:rsidR="00F403AA" w:rsidRPr="003076F2">
        <w:t xml:space="preserve"> relevant</w:t>
      </w:r>
      <w:r w:rsidRPr="003076F2">
        <w:t xml:space="preserve"> meta analyses.</w:t>
      </w:r>
    </w:p>
    <w:p w14:paraId="37417E56" w14:textId="1DA409D7" w:rsidR="00592D3D" w:rsidRPr="003076F2" w:rsidRDefault="000B2162" w:rsidP="00592D3D">
      <w:pPr>
        <w:pStyle w:val="GLBodytext"/>
      </w:pPr>
      <w:r w:rsidRPr="003076F2">
        <w:t xml:space="preserve">The </w:t>
      </w:r>
      <w:r w:rsidR="008703CF" w:rsidRPr="003076F2">
        <w:t>10</w:t>
      </w:r>
      <w:r w:rsidRPr="003076F2">
        <w:t xml:space="preserve"> </w:t>
      </w:r>
      <w:r w:rsidR="00592D3D" w:rsidRPr="003076F2">
        <w:t xml:space="preserve">systematic reviews </w:t>
      </w:r>
      <w:r w:rsidR="00A33F53" w:rsidRPr="003076F2">
        <w:t>exhibited</w:t>
      </w:r>
      <w:r w:rsidR="00592D3D" w:rsidRPr="003076F2">
        <w:t xml:space="preserve"> </w:t>
      </w:r>
      <w:r w:rsidR="00386D1C" w:rsidRPr="003076F2">
        <w:t xml:space="preserve">only </w:t>
      </w:r>
      <w:r w:rsidR="00547F9A" w:rsidRPr="003076F2">
        <w:t>small</w:t>
      </w:r>
      <w:r w:rsidR="00592D3D" w:rsidRPr="003076F2">
        <w:t xml:space="preserve"> overlap between </w:t>
      </w:r>
      <w:r w:rsidR="00547F9A" w:rsidRPr="003076F2">
        <w:t>included</w:t>
      </w:r>
      <w:r w:rsidR="00592D3D" w:rsidRPr="003076F2">
        <w:t xml:space="preserve"> primary studies</w:t>
      </w:r>
      <w:r w:rsidR="00A33F53" w:rsidRPr="003076F2">
        <w:t xml:space="preserve">. This was </w:t>
      </w:r>
      <w:r w:rsidR="00547F9A" w:rsidRPr="003076F2">
        <w:t xml:space="preserve">due to the varying </w:t>
      </w:r>
      <w:r w:rsidR="00386D1C" w:rsidRPr="003076F2">
        <w:t>selection criteria employed with respect to phenomena</w:t>
      </w:r>
      <w:r w:rsidR="00547F9A" w:rsidRPr="003076F2">
        <w:t xml:space="preserve"> (autistic characteristic domains</w:t>
      </w:r>
      <w:r w:rsidR="00386D1C" w:rsidRPr="003076F2">
        <w:t xml:space="preserve">, time of diagnosis, </w:t>
      </w:r>
      <w:r w:rsidR="00004C3C" w:rsidRPr="003076F2">
        <w:t>autistic masking</w:t>
      </w:r>
      <w:r w:rsidR="00547F9A" w:rsidRPr="003076F2">
        <w:t xml:space="preserve">), populations (children or adults), </w:t>
      </w:r>
      <w:r w:rsidR="00386D1C" w:rsidRPr="003076F2">
        <w:t xml:space="preserve">and </w:t>
      </w:r>
      <w:r w:rsidR="00111878" w:rsidRPr="003076F2">
        <w:t>study designs</w:t>
      </w:r>
      <w:r w:rsidR="00547F9A" w:rsidRPr="003076F2">
        <w:t xml:space="preserve"> (quantitative or qualitative)</w:t>
      </w:r>
      <w:r w:rsidR="00111878" w:rsidRPr="003076F2">
        <w:t xml:space="preserve"> considered.</w:t>
      </w:r>
    </w:p>
    <w:p w14:paraId="0D290214" w14:textId="77777777" w:rsidR="00284040" w:rsidRPr="003076F2" w:rsidRDefault="00284040" w:rsidP="00B860BF">
      <w:pPr>
        <w:pStyle w:val="GLHeading3"/>
      </w:pPr>
      <w:bookmarkStart w:id="608" w:name="_Toc166869236"/>
      <w:r w:rsidRPr="003076F2">
        <w:t>Study quality</w:t>
      </w:r>
      <w:bookmarkEnd w:id="608"/>
    </w:p>
    <w:p w14:paraId="7941664B" w14:textId="5B94EB2D" w:rsidR="00284040" w:rsidRPr="003076F2" w:rsidRDefault="008C42E0" w:rsidP="00284040">
      <w:pPr>
        <w:pStyle w:val="GLBodytext"/>
        <w:rPr>
          <w:b/>
        </w:rPr>
      </w:pPr>
      <w:r w:rsidRPr="003076F2">
        <w:t>Using</w:t>
      </w:r>
      <w:r w:rsidR="00284040" w:rsidRPr="003076F2">
        <w:t xml:space="preserve"> the JBI checklist</w:t>
      </w:r>
      <w:r w:rsidR="0011514E" w:rsidRPr="003076F2">
        <w:t xml:space="preserve">, review quality was </w:t>
      </w:r>
      <w:r w:rsidRPr="003076F2">
        <w:t xml:space="preserve">rated as being </w:t>
      </w:r>
      <w:r w:rsidR="0011514E" w:rsidRPr="003076F2">
        <w:t>of medium</w:t>
      </w:r>
      <w:r w:rsidR="00284040" w:rsidRPr="003076F2">
        <w:t xml:space="preserve"> quality (scoring </w:t>
      </w:r>
      <w:r w:rsidR="0011514E" w:rsidRPr="003076F2">
        <w:t>6</w:t>
      </w:r>
      <w:r w:rsidR="00D1393D" w:rsidRPr="003076F2">
        <w:t xml:space="preserve"> </w:t>
      </w:r>
      <w:r w:rsidR="0011514E" w:rsidRPr="003076F2">
        <w:t>–</w:t>
      </w:r>
      <w:r w:rsidR="00D1393D" w:rsidRPr="003076F2">
        <w:t xml:space="preserve"> </w:t>
      </w:r>
      <w:r w:rsidR="0011514E" w:rsidRPr="003076F2">
        <w:t>8</w:t>
      </w:r>
      <w:r w:rsidR="00284040" w:rsidRPr="003076F2">
        <w:t xml:space="preserve">) </w:t>
      </w:r>
      <w:r w:rsidR="0011514E" w:rsidRPr="003076F2">
        <w:t xml:space="preserve">in </w:t>
      </w:r>
      <w:r w:rsidRPr="003076F2">
        <w:t>five</w:t>
      </w:r>
      <w:r w:rsidR="0011514E" w:rsidRPr="003076F2">
        <w:t xml:space="preserve"> studies, a</w:t>
      </w:r>
      <w:r w:rsidR="00284040" w:rsidRPr="003076F2">
        <w:t xml:space="preserve">nd </w:t>
      </w:r>
      <w:r w:rsidR="0011514E" w:rsidRPr="003076F2">
        <w:t>of</w:t>
      </w:r>
      <w:r w:rsidR="00284040" w:rsidRPr="003076F2">
        <w:t xml:space="preserve"> </w:t>
      </w:r>
      <w:r w:rsidR="0011514E" w:rsidRPr="003076F2">
        <w:t>high</w:t>
      </w:r>
      <w:r w:rsidR="00284040" w:rsidRPr="003076F2">
        <w:t xml:space="preserve"> quality </w:t>
      </w:r>
      <w:r w:rsidR="0011514E" w:rsidRPr="003076F2">
        <w:t xml:space="preserve">in five studies </w:t>
      </w:r>
      <w:r w:rsidR="00284040" w:rsidRPr="003076F2">
        <w:t xml:space="preserve">(scoring </w:t>
      </w:r>
      <w:r w:rsidR="0011514E" w:rsidRPr="003076F2">
        <w:t>9</w:t>
      </w:r>
      <w:r w:rsidR="00D1393D" w:rsidRPr="003076F2">
        <w:t xml:space="preserve"> </w:t>
      </w:r>
      <w:r w:rsidR="0011514E" w:rsidRPr="003076F2">
        <w:t>–</w:t>
      </w:r>
      <w:r w:rsidR="00D1393D" w:rsidRPr="003076F2">
        <w:t xml:space="preserve"> </w:t>
      </w:r>
      <w:r w:rsidR="0011514E" w:rsidRPr="003076F2">
        <w:t>11</w:t>
      </w:r>
      <w:r w:rsidR="00284040" w:rsidRPr="003076F2">
        <w:t xml:space="preserve">). </w:t>
      </w:r>
      <w:r w:rsidR="00AC2A7F" w:rsidRPr="003076F2">
        <w:t xml:space="preserve">Studies considering autistic </w:t>
      </w:r>
      <w:r w:rsidR="00990294" w:rsidRPr="003076F2">
        <w:t>characteristics</w:t>
      </w:r>
      <w:r w:rsidR="00AC2A7F" w:rsidRPr="003076F2">
        <w:t xml:space="preserve"> were evenly spread among these categories (</w:t>
      </w:r>
      <w:hyperlink w:anchor="Table2_2" w:history="1">
        <w:r w:rsidR="00AC2A7F" w:rsidRPr="003076F2">
          <w:rPr>
            <w:rStyle w:val="Hyperlink"/>
            <w:rFonts w:cstheme="minorHAnsi"/>
          </w:rPr>
          <w:t>Table 2.2</w:t>
        </w:r>
      </w:hyperlink>
      <w:r w:rsidR="00AC2A7F" w:rsidRPr="003076F2">
        <w:t>).</w:t>
      </w:r>
      <w:r w:rsidR="00D1393D" w:rsidRPr="003076F2">
        <w:t xml:space="preserve"> </w:t>
      </w:r>
      <w:r w:rsidRPr="003076F2">
        <w:t>Both</w:t>
      </w:r>
      <w:r w:rsidR="00D1393D" w:rsidRPr="003076F2">
        <w:t xml:space="preserve"> of</w:t>
      </w:r>
      <w:r w:rsidRPr="003076F2">
        <w:t xml:space="preserve"> the reviews relating to </w:t>
      </w:r>
      <w:r w:rsidR="00107748" w:rsidRPr="003076F2">
        <w:t>age</w:t>
      </w:r>
      <w:r w:rsidRPr="003076F2">
        <w:t xml:space="preserve"> of diagnosis were rated </w:t>
      </w:r>
      <w:r w:rsidR="00D1393D" w:rsidRPr="003076F2">
        <w:t xml:space="preserve">as being of </w:t>
      </w:r>
      <w:r w:rsidRPr="003076F2">
        <w:t>medium quality (</w:t>
      </w:r>
      <w:hyperlink w:anchor="Table2_3" w:history="1">
        <w:r w:rsidRPr="003076F2">
          <w:rPr>
            <w:rStyle w:val="Hyperlink"/>
            <w:rFonts w:cstheme="minorHAnsi"/>
          </w:rPr>
          <w:t>Table 2.3</w:t>
        </w:r>
      </w:hyperlink>
      <w:r w:rsidRPr="003076F2">
        <w:t xml:space="preserve">), and both the reviews investigating </w:t>
      </w:r>
      <w:r w:rsidR="00004C3C" w:rsidRPr="003076F2">
        <w:t>autistic masking</w:t>
      </w:r>
      <w:r w:rsidRPr="003076F2">
        <w:t xml:space="preserve"> were rated </w:t>
      </w:r>
      <w:r w:rsidR="00D1393D" w:rsidRPr="003076F2">
        <w:t xml:space="preserve">as of </w:t>
      </w:r>
      <w:r w:rsidRPr="003076F2">
        <w:t>high quality (</w:t>
      </w:r>
      <w:hyperlink w:anchor="Table2_4" w:history="1">
        <w:r w:rsidRPr="003076F2">
          <w:rPr>
            <w:rStyle w:val="Hyperlink"/>
            <w:rFonts w:cstheme="minorHAnsi"/>
          </w:rPr>
          <w:t>Table 2.4</w:t>
        </w:r>
      </w:hyperlink>
      <w:r w:rsidRPr="003076F2">
        <w:t xml:space="preserve">). </w:t>
      </w:r>
      <w:r w:rsidR="0011514E" w:rsidRPr="003076F2">
        <w:t>The selection criteria excluded studies graded as being of low quality (scoring 0</w:t>
      </w:r>
      <w:r w:rsidR="00D1393D" w:rsidRPr="003076F2">
        <w:t xml:space="preserve"> </w:t>
      </w:r>
      <w:r w:rsidR="0011514E" w:rsidRPr="003076F2">
        <w:t>–</w:t>
      </w:r>
      <w:r w:rsidR="00D1393D" w:rsidRPr="003076F2">
        <w:t xml:space="preserve"> </w:t>
      </w:r>
      <w:r w:rsidR="0011514E" w:rsidRPr="003076F2">
        <w:t>5).</w:t>
      </w:r>
    </w:p>
    <w:p w14:paraId="216DC01B" w14:textId="344573E8" w:rsidR="00255FAD" w:rsidRPr="003076F2" w:rsidRDefault="00255FAD" w:rsidP="00451E74">
      <w:pPr>
        <w:pStyle w:val="GLBodytext"/>
      </w:pPr>
      <w:r w:rsidRPr="003076F2">
        <w:t xml:space="preserve">As appropriate to the research questions, all reviews included quantitative comparative data drawn from observational studies including cross-sectional case series, longitudinal cohort studies, and secondary analyses of population-based cohort studies. </w:t>
      </w:r>
      <w:r w:rsidR="00D80822" w:rsidRPr="003076F2">
        <w:t xml:space="preserve">Six included only quantitative studies </w:t>
      </w:r>
      <w:r w:rsidR="008F1FB7">
        <w:fldChar w:fldCharType="begin">
          <w:fldData xml:space="preserve">PEVuZE5vdGU+PENpdGU+PEF1dGhvcj5CZW4tU2Fzc29uPC9BdXRob3I+PFllYXI+MjAxOTwvWWVh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TE5LCAyMSwgMjJdPC9EaXNw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19</w:t>
        </w:r>
      </w:hyperlink>
      <w:r w:rsidR="008F1FB7">
        <w:rPr>
          <w:noProof/>
        </w:rPr>
        <w:t xml:space="preserve">, </w:t>
      </w:r>
      <w:hyperlink w:anchor="_ENREF_21" w:tooltip="van 't Hof, 2021 #1376" w:history="1">
        <w:r w:rsidR="006525B5">
          <w:rPr>
            <w:noProof/>
          </w:rPr>
          <w:t>21</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00E11153">
        <w:t xml:space="preserve">. </w:t>
      </w:r>
      <w:r w:rsidRPr="003076F2">
        <w:t xml:space="preserve">One review </w:t>
      </w:r>
      <w:r w:rsidR="008F1FB7">
        <w:fldChar w:fldCharType="begin">
          <w:fldData xml:space="preserve">PEVuZE5vdGU+PENpdGU+PEF1dGhvcj5Db29rPC9BdXRob3I+PFllYXI+MjAyMTwvWWVhcj48UmVj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</w:fldData>
        </w:fldChar>
      </w:r>
      <w:r w:rsidR="008F1FB7">
        <w:instrText xml:space="preserve"> ADDIN EN.CITE </w:instrText>
      </w:r>
      <w:r w:rsidR="008F1FB7">
        <w:fldChar w:fldCharType="begin">
          <w:fldData xml:space="preserve">PEVuZE5vdGU+PENpdGU+PEF1dGhvcj5Db29rPC9BdXRob3I+PFllYXI+MjAyMTwvWWVhcj48UmVj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D80822" w:rsidRPr="003076F2">
        <w:t xml:space="preserve"> </w:t>
      </w:r>
      <w:r w:rsidRPr="003076F2">
        <w:t>also included mixed design studies where a quantitative component was included. Three reviews included quantitative, qualitative and mixed design studies</w:t>
      </w:r>
      <w:r w:rsidR="002825CC" w:rsidRPr="003076F2">
        <w:t xml:space="preserve"> </w:t>
      </w:r>
      <w:r w:rsidR="008F1FB7">
        <w:fldChar w:fldCharType="begin">
          <w:fldData xml:space="preserve">PEVuZE5vdGU+PENpdGU+PEF1dGhvcj5IdWFuZzwvQXV0aG9yPjxZZWFyPjIwMjA8L1llYXI+PFJl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MCwgMjQsIDI1XTwvRGlzcGxheVRleHQ+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20" w:tooltip="Saure, 2023 #1373" w:history="1">
        <w:r w:rsidR="006525B5">
          <w:rPr>
            <w:noProof/>
          </w:rPr>
          <w:t>20</w:t>
        </w:r>
      </w:hyperlink>
      <w:r w:rsidR="008F1FB7">
        <w:rPr>
          <w:noProof/>
        </w:rPr>
        <w:t xml:space="preserve">, </w:t>
      </w:r>
      <w:hyperlink w:anchor="_ENREF_24" w:tooltip="Huang, 2020 #1378" w:history="1">
        <w:r w:rsidR="006525B5">
          <w:rPr>
            <w:noProof/>
          </w:rPr>
          <w:t>24</w:t>
        </w:r>
      </w:hyperlink>
      <w:r w:rsidR="008F1FB7">
        <w:rPr>
          <w:noProof/>
        </w:rPr>
        <w:t xml:space="preserve">, </w:t>
      </w:r>
      <w:hyperlink w:anchor="_ENREF_25" w:tooltip="Libsack, 2021 #211" w:history="1">
        <w:r w:rsidR="006525B5">
          <w:rPr>
            <w:noProof/>
          </w:rPr>
          <w:t>25</w:t>
        </w:r>
      </w:hyperlink>
      <w:r w:rsidR="008F1FB7">
        <w:rPr>
          <w:noProof/>
        </w:rPr>
        <w:t>]</w:t>
      </w:r>
      <w:r w:rsidR="008F1FB7">
        <w:fldChar w:fldCharType="end"/>
      </w:r>
      <w:r w:rsidRPr="003076F2">
        <w:t>.</w:t>
      </w:r>
    </w:p>
    <w:p w14:paraId="3D85FCC1" w14:textId="77777777" w:rsidR="00077C71" w:rsidRPr="003076F2" w:rsidRDefault="00077C71" w:rsidP="00B860BF">
      <w:pPr>
        <w:pStyle w:val="GLHeading3"/>
      </w:pPr>
      <w:bookmarkStart w:id="609" w:name="_Toc166869237"/>
      <w:r w:rsidRPr="003076F2">
        <w:t>Search strategy</w:t>
      </w:r>
      <w:bookmarkEnd w:id="609"/>
    </w:p>
    <w:p w14:paraId="196797FF" w14:textId="3BD6D26B" w:rsidR="00077C71" w:rsidRPr="003076F2" w:rsidRDefault="00077C71" w:rsidP="00E578F1">
      <w:pPr>
        <w:pStyle w:val="GLBodytext"/>
      </w:pPr>
      <w:r w:rsidRPr="003076F2">
        <w:t xml:space="preserve">With respect to literature </w:t>
      </w:r>
      <w:r w:rsidRPr="00730E29">
        <w:t>searching</w:t>
      </w:r>
      <w:r w:rsidR="00D1393D" w:rsidRPr="00730E29">
        <w:t xml:space="preserve"> employed</w:t>
      </w:r>
      <w:r w:rsidRPr="00730E29">
        <w:t xml:space="preserve">, </w:t>
      </w:r>
      <w:r w:rsidR="00730E29" w:rsidRPr="00730E29">
        <w:t xml:space="preserve">two </w:t>
      </w:r>
      <w:r w:rsidRPr="00730E29">
        <w:t>review</w:t>
      </w:r>
      <w:r w:rsidR="00783828" w:rsidRPr="00730E29">
        <w:t xml:space="preserve">s </w:t>
      </w:r>
      <w:r w:rsidRPr="00730E29">
        <w:t xml:space="preserve">employed no language restriction to their search strategy </w:t>
      </w:r>
      <w:r w:rsidR="008F1FB7">
        <w:fldChar w:fldCharType="begin">
          <w:fldData xml:space="preserve">PEVuZE5vdGU+PENpdGU+PEF1dGhvcj5NZWxvPC9BdXRob3I+PFllYXI+MjAyMDwvWWVhcj48UmVj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</w:fldData>
        </w:fldChar>
      </w:r>
      <w:r w:rsidR="008F1FB7">
        <w:instrText xml:space="preserve"> ADDIN EN.CITE </w:instrText>
      </w:r>
      <w:r w:rsidR="008F1FB7">
        <w:fldChar w:fldCharType="begin">
          <w:fldData xml:space="preserve">PEVuZE5vdGU+PENpdGU+PEF1dGhvcj5NZWxvPC9BdXRob3I+PFllYXI+MjAyMDwvWWVhcj48UmVj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00730E29" w:rsidRPr="00730E29">
        <w:t xml:space="preserve">. Seven </w:t>
      </w:r>
      <w:r w:rsidR="007036E9" w:rsidRPr="00730E29">
        <w:t>reviews</w:t>
      </w:r>
      <w:r w:rsidRPr="00730E29">
        <w:t xml:space="preserve"> considered English language articles only</w:t>
      </w:r>
      <w:r w:rsidR="007036E9" w:rsidRPr="00730E29">
        <w:t xml:space="preserve"> </w:t>
      </w:r>
      <w:r w:rsidR="008F1FB7">
        <w:fldChar w:fldCharType="begin">
          <w:fldData xml:space="preserve">PEVuZE5vdGU+PENpdGU+PEF1dGhvcj5CZW4tU2Fzc29uPC9BdXRob3I+PFllYXI+MjAxOTwvWWVh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g2Mi04NzM8L3BhZ2VzPjx2b2x1bWU+MjU8L3ZvbHVtZT48bnVtYmVy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CAxOCwgMjAsIDIxLCAyMy0y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g2Mi04NzM8L3BhZ2VzPjx2b2x1bWU+MjU8L3ZvbHVtZT48bnVtYmVy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 xml:space="preserve">, </w:t>
      </w:r>
      <w:hyperlink w:anchor="_ENREF_18" w:tooltip="Mahendiran, 2019 #1371" w:history="1">
        <w:r w:rsidR="006525B5">
          <w:rPr>
            <w:noProof/>
          </w:rPr>
          <w:t>18</w:t>
        </w:r>
      </w:hyperlink>
      <w:r w:rsidR="008F1FB7">
        <w:rPr>
          <w:noProof/>
        </w:rPr>
        <w:t xml:space="preserve">, </w:t>
      </w:r>
      <w:hyperlink w:anchor="_ENREF_20" w:tooltip="Saure, 2023 #1373" w:history="1">
        <w:r w:rsidR="006525B5">
          <w:rPr>
            <w:noProof/>
          </w:rPr>
          <w:t>20</w:t>
        </w:r>
      </w:hyperlink>
      <w:r w:rsidR="008F1FB7">
        <w:rPr>
          <w:noProof/>
        </w:rPr>
        <w:t xml:space="preserve">, </w:t>
      </w:r>
      <w:hyperlink w:anchor="_ENREF_21" w:tooltip="van 't Hof, 2021 #1376" w:history="1">
        <w:r w:rsidR="006525B5">
          <w:rPr>
            <w:noProof/>
          </w:rPr>
          <w:t>21</w:t>
        </w:r>
      </w:hyperlink>
      <w:r w:rsidR="008F1FB7">
        <w:rPr>
          <w:noProof/>
        </w:rPr>
        <w:t xml:space="preserve">, </w:t>
      </w:r>
      <w:hyperlink w:anchor="_ENREF_23" w:tooltip="Cook, 2021 #291" w:history="1">
        <w:r w:rsidR="006525B5">
          <w:rPr>
            <w:noProof/>
          </w:rPr>
          <w:t>23-25</w:t>
        </w:r>
      </w:hyperlink>
      <w:r w:rsidR="008F1FB7">
        <w:rPr>
          <w:noProof/>
        </w:rPr>
        <w:t>]</w:t>
      </w:r>
      <w:r w:rsidR="008F1FB7">
        <w:fldChar w:fldCharType="end"/>
      </w:r>
      <w:r w:rsidR="00730E29" w:rsidRPr="00730E29">
        <w:t xml:space="preserve">, </w:t>
      </w:r>
      <w:r w:rsidRPr="00730E29">
        <w:t xml:space="preserve">and one included literature published in English or </w:t>
      </w:r>
      <w:r w:rsidR="007036E9" w:rsidRPr="00730E29">
        <w:t>French</w:t>
      </w:r>
      <w:r w:rsidRPr="00730E29">
        <w:t xml:space="preserve">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r w:rsidR="00E11153">
        <w:t>.</w:t>
      </w:r>
    </w:p>
    <w:p w14:paraId="1E6EBCD1" w14:textId="77777777" w:rsidR="0087424A" w:rsidRPr="003076F2" w:rsidRDefault="0087424A" w:rsidP="00E578F1">
      <w:pPr>
        <w:pStyle w:val="GLBodytext"/>
      </w:pPr>
    </w:p>
    <w:p w14:paraId="5C865432" w14:textId="238C70DF" w:rsidR="008053F5" w:rsidRPr="003076F2" w:rsidRDefault="008053F5" w:rsidP="00B860BF">
      <w:pPr>
        <w:pStyle w:val="GLHeading4"/>
      </w:pPr>
      <w:r w:rsidRPr="003076F2">
        <w:lastRenderedPageBreak/>
        <w:t>Study characteristics</w:t>
      </w:r>
    </w:p>
    <w:p w14:paraId="2D3439F2" w14:textId="3F3D6509" w:rsidR="005E0F77" w:rsidRPr="003076F2" w:rsidRDefault="005E0F77" w:rsidP="00E578F1">
      <w:pPr>
        <w:pStyle w:val="GLBodytext"/>
      </w:pPr>
      <w:r w:rsidRPr="003076F2">
        <w:t xml:space="preserve">Seven of the appraised reviews considered autistic people of any age </w:t>
      </w:r>
      <w:r w:rsidR="008F1FB7">
        <w:fldChar w:fldCharType="begin">
          <w:fldData xml:space="preserve">PEVuZE5vdGU+PENpdGU+PEF1dGhvcj5CZW4tU2Fzc29uPC9BdXRob3I+PFllYXI+MjAxOTwvWWVh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CAxOS0yMSwgMjMtMjVdPC9E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 xml:space="preserve">, </w:t>
      </w:r>
      <w:hyperlink w:anchor="_ENREF_19" w:tooltip="Melo, 2020 #507" w:history="1">
        <w:r w:rsidR="006525B5">
          <w:rPr>
            <w:noProof/>
          </w:rPr>
          <w:t>19-21</w:t>
        </w:r>
      </w:hyperlink>
      <w:r w:rsidR="008F1FB7">
        <w:rPr>
          <w:noProof/>
        </w:rPr>
        <w:t xml:space="preserve">, </w:t>
      </w:r>
      <w:hyperlink w:anchor="_ENREF_23" w:tooltip="Cook, 2021 #291" w:history="1">
        <w:r w:rsidR="006525B5">
          <w:rPr>
            <w:noProof/>
          </w:rPr>
          <w:t>23-25</w:t>
        </w:r>
      </w:hyperlink>
      <w:r w:rsidR="008F1FB7">
        <w:rPr>
          <w:noProof/>
        </w:rPr>
        <w:t>]</w:t>
      </w:r>
      <w:r w:rsidR="008F1FB7">
        <w:fldChar w:fldCharType="end"/>
      </w:r>
      <w:r w:rsidRPr="003076F2">
        <w:t xml:space="preserve">. These included both studies investigating </w:t>
      </w:r>
      <w:r w:rsidR="00004C3C" w:rsidRPr="003076F2">
        <w:t>autistic masking</w:t>
      </w:r>
      <w:r w:rsidRPr="003076F2">
        <w:t xml:space="preserve">, one of which also included people with high autistic </w:t>
      </w:r>
      <w:r w:rsidR="00990294" w:rsidRPr="003076F2">
        <w:t>characteristics</w:t>
      </w:r>
      <w:r w:rsidRPr="003076F2">
        <w:t xml:space="preserve">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Pr="003076F2">
        <w:t xml:space="preserve">. </w:t>
      </w:r>
      <w:r w:rsidR="00961DB6" w:rsidRPr="003076F2">
        <w:t xml:space="preserve">Two studies included studies of children and adolescents only </w:t>
      </w:r>
      <w:r w:rsidR="008F1FB7">
        <w:fldChar w:fldCharType="begin">
          <w:fldData xml:space="preserve">PEVuZE5vdGU+PENpdGU+PEF1dGhvcj5NYWhlbmRpcmFuPC9BdXRob3I+PFllYXI+MjAxOTwvWWVh
cj48UmVjTnVtPjEzNzE8L1JlY051bT48RGlzcGxheVRleHQ+WzE3LCAxOF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G91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</w:fldData>
        </w:fldChar>
      </w:r>
      <w:r w:rsidR="008F1FB7">
        <w:instrText xml:space="preserve"> ADDIN EN.CITE </w:instrText>
      </w:r>
      <w:r w:rsidR="008F1FB7">
        <w:fldChar w:fldCharType="begin">
          <w:fldData xml:space="preserve">PEVuZE5vdGU+PENpdGU+PEF1dGhvcj5NYWhlbmRpcmFuPC9BdXRob3I+PFllYXI+MjAxOTwvWWVh
cj48UmVjTnVtPjEzNzE8L1JlY051bT48RGlzcGxheVRleHQ+WzE3LCAxOF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G91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17" w:tooltip="Loubersac, 2021 #1375" w:history="1">
        <w:r w:rsidR="006525B5">
          <w:rPr>
            <w:noProof/>
          </w:rPr>
          <w:t>17</w:t>
        </w:r>
      </w:hyperlink>
      <w:r w:rsidR="008F1FB7">
        <w:rPr>
          <w:noProof/>
        </w:rPr>
        <w:t xml:space="preserve">, </w:t>
      </w:r>
      <w:hyperlink w:anchor="_ENREF_18" w:tooltip="Mahendiran, 2019 #1371" w:history="1">
        <w:r w:rsidR="006525B5">
          <w:rPr>
            <w:noProof/>
          </w:rPr>
          <w:t>18</w:t>
        </w:r>
      </w:hyperlink>
      <w:r w:rsidR="008F1FB7">
        <w:rPr>
          <w:noProof/>
        </w:rPr>
        <w:t>]</w:t>
      </w:r>
      <w:r w:rsidR="008F1FB7">
        <w:fldChar w:fldCharType="end"/>
      </w:r>
      <w:r w:rsidR="00961DB6" w:rsidRPr="003076F2">
        <w:t xml:space="preserve">. One review focused exclusively on autistic adults diagnosed in adulthood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r w:rsidR="00961DB6" w:rsidRPr="003076F2">
        <w:t>.</w:t>
      </w:r>
    </w:p>
    <w:p w14:paraId="7CE8BA1D" w14:textId="45316A14" w:rsidR="009940E2" w:rsidRPr="003076F2" w:rsidRDefault="00961DB6" w:rsidP="00E578F1">
      <w:pPr>
        <w:pStyle w:val="GLBodytext"/>
      </w:pPr>
      <w:r w:rsidRPr="003076F2">
        <w:t xml:space="preserve">Two of the appraised reviews also included non-autistic people </w: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 </w:instrTex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8" w:tooltip="Mahendiran, 2019 #1371" w:history="1">
        <w:r w:rsidR="006525B5">
          <w:rPr>
            <w:noProof/>
          </w:rPr>
          <w:t>18</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00FE6C8F" w:rsidRPr="003076F2">
        <w:t>. One review reported on autistic people with</w:t>
      </w:r>
      <w:r w:rsidR="00880331" w:rsidRPr="003076F2">
        <w:t xml:space="preserve"> and without</w:t>
      </w:r>
      <w:r w:rsidR="00FE6C8F" w:rsidRPr="003076F2">
        <w:t xml:space="preserve"> intellectual disability</w:t>
      </w:r>
      <w:r w:rsidR="00880331" w:rsidRPr="003076F2">
        <w:t>,</w:t>
      </w:r>
      <w:r w:rsidR="00FE6C8F" w:rsidRPr="003076F2">
        <w:t xml:space="preserve"> separately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FE6C8F" w:rsidRPr="003076F2">
        <w:t>.</w:t>
      </w:r>
    </w:p>
    <w:p w14:paraId="662F6B45" w14:textId="1247762F" w:rsidR="00B10CAD" w:rsidRPr="003076F2" w:rsidRDefault="00B10CAD" w:rsidP="00B10CAD">
      <w:pPr>
        <w:pStyle w:val="GLBodytext"/>
      </w:pPr>
      <w:bookmarkStart w:id="610" w:name="_Toc131381727"/>
      <w:bookmarkStart w:id="611" w:name="_Toc131383497"/>
      <w:r w:rsidRPr="003076F2">
        <w:t xml:space="preserve">Synthesising study characteristics accurately across studies was limited by variable reporting approaches and some overlap in the populations of included studies (both within and across reviews). Findings should therefore be </w:t>
      </w:r>
      <w:r w:rsidR="00F71360" w:rsidRPr="003076F2">
        <w:t>read</w:t>
      </w:r>
      <w:r w:rsidRPr="003076F2">
        <w:t xml:space="preserve"> as </w:t>
      </w:r>
      <w:r w:rsidR="00F71360" w:rsidRPr="003076F2">
        <w:t xml:space="preserve">broadly </w:t>
      </w:r>
      <w:r w:rsidRPr="003076F2">
        <w:t>indicative of the body of evidence</w:t>
      </w:r>
      <w:r w:rsidR="00396022" w:rsidRPr="003076F2">
        <w:t>, but slightly inflated.</w:t>
      </w:r>
      <w:r w:rsidR="00F36069" w:rsidRPr="003076F2">
        <w:t xml:space="preserve"> </w:t>
      </w:r>
    </w:p>
    <w:p w14:paraId="443319F2" w14:textId="3116C17A" w:rsidR="00B10CAD" w:rsidRPr="003076F2" w:rsidRDefault="00B10CAD" w:rsidP="00B10CAD">
      <w:pPr>
        <w:pStyle w:val="GLBodytext"/>
      </w:pPr>
      <w:r w:rsidRPr="003076F2">
        <w:t>Six studies exploring autistic characteristics reported on 174 studies where</w:t>
      </w:r>
      <w:r w:rsidR="00E101FC" w:rsidRPr="003076F2">
        <w:t xml:space="preserve"> sex/gender</w:t>
      </w:r>
      <w:r w:rsidR="009821B3" w:rsidRPr="003076F2">
        <w:t xml:space="preserve"> differences</w:t>
      </w:r>
      <w:r w:rsidRPr="003076F2">
        <w:t xml:space="preserve"> were investigated, ranging from 7 to 79 studies (</w:t>
      </w:r>
      <w:hyperlink w:anchor="Table2_2" w:history="1">
        <w:r w:rsidRPr="003076F2">
          <w:rPr>
            <w:rStyle w:val="Hyperlink"/>
            <w:rFonts w:cstheme="minorHAnsi"/>
          </w:rPr>
          <w:t>Table 2.2</w:t>
        </w:r>
      </w:hyperlink>
      <w:r w:rsidRPr="003076F2">
        <w:t xml:space="preserve">). Summing across these studies, the studies report on 111,165 autistic people (range: 576 – 75,121), averaging 68% male (53% – 81%). Four studies included autistic people of any age </w:t>
      </w:r>
      <w:r w:rsidR="008F1FB7">
        <w:fldChar w:fldCharType="begin">
          <w:fldData xml:space="preserve">PEVuZE5vdGU+PENpdGU+PEF1dGhvcj5CZW4tU2Fzc29uPC9BdXRob3I+PFllYXI+MjAxOTwvWWVh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LCAxOSwgMjAsIDIyXTwvRGlz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 xml:space="preserve">, </w:t>
      </w:r>
      <w:hyperlink w:anchor="_ENREF_19" w:tooltip="Melo, 2020 #507" w:history="1">
        <w:r w:rsidR="006525B5">
          <w:rPr>
            <w:noProof/>
          </w:rPr>
          <w:t>19</w:t>
        </w:r>
      </w:hyperlink>
      <w:r w:rsidR="008F1FB7">
        <w:rPr>
          <w:noProof/>
        </w:rPr>
        <w:t xml:space="preserve">, </w:t>
      </w:r>
      <w:hyperlink w:anchor="_ENREF_20" w:tooltip="Saure, 2023 #1373" w:history="1">
        <w:r w:rsidR="006525B5">
          <w:rPr>
            <w:noProof/>
          </w:rPr>
          <w:t>20</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Pr="003076F2">
        <w:t xml:space="preserve">, one considered children and adolescents only </w:t>
      </w:r>
      <w:r w:rsidR="008F1FB7">
        <w:fldChar w:fldCharType="begin"/>
      </w:r>
      <w:r w:rsidR="008F1FB7">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8" w:tooltip="Mahendiran, 2019 #1371" w:history="1">
        <w:r w:rsidR="006525B5">
          <w:rPr>
            <w:noProof/>
          </w:rPr>
          <w:t>18</w:t>
        </w:r>
      </w:hyperlink>
      <w:r w:rsidR="008F1FB7">
        <w:rPr>
          <w:noProof/>
        </w:rPr>
        <w:t>]</w:t>
      </w:r>
      <w:r w:rsidR="008F1FB7">
        <w:fldChar w:fldCharType="end"/>
      </w:r>
      <w:r w:rsidRPr="003076F2">
        <w:t xml:space="preserve">, and one adults only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r w:rsidRPr="003076F2">
        <w:t xml:space="preserve">. Two studies also had control samples of non-autistic people </w: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 </w:instrText>
      </w:r>
      <w:r w:rsidR="008F1FB7">
        <w:fldChar w:fldCharType="begin">
          <w:fldData xml:space="preserve">PEVuZE5vdGU+PENpdGU+PEF1dGhvcj5NYWhlbmRpcmFuPC9BdXRob3I+PFllYXI+MjAxOTwvWWVh
cj48UmVjTnVtPjEzNzE8L1JlY051bT48RGlzcGxheVRleHQ+WzE4LCAyMl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V29v
ZC1Eb3duaWU8L0F1dGhvcj48WWVhcj4yMDIxPC9ZZWFyPjxSZWNOdW0+MTM3NDwvUmVjTnVt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8" w:tooltip="Mahendiran, 2019 #1371" w:history="1">
        <w:r w:rsidR="006525B5">
          <w:rPr>
            <w:noProof/>
          </w:rPr>
          <w:t>18</w:t>
        </w:r>
      </w:hyperlink>
      <w:r w:rsidR="008F1FB7">
        <w:rPr>
          <w:noProof/>
        </w:rPr>
        <w:t xml:space="preserve">, </w:t>
      </w:r>
      <w:hyperlink w:anchor="_ENREF_22" w:tooltip="Wood-Downie, 2021 #1374" w:history="1">
        <w:r w:rsidR="006525B5">
          <w:rPr>
            <w:noProof/>
          </w:rPr>
          <w:t>22</w:t>
        </w:r>
      </w:hyperlink>
      <w:r w:rsidR="008F1FB7">
        <w:rPr>
          <w:noProof/>
        </w:rPr>
        <w:t>]</w:t>
      </w:r>
      <w:r w:rsidR="008F1FB7">
        <w:fldChar w:fldCharType="end"/>
      </w:r>
      <w:r w:rsidRPr="003076F2">
        <w:t>. One included comparisons of 10,550 autistic people without an intellectual disability with 4</w:t>
      </w:r>
      <w:r w:rsidR="00880331" w:rsidRPr="003076F2">
        <w:t>,</w:t>
      </w:r>
      <w:r w:rsidRPr="003076F2">
        <w:t xml:space="preserve">208 autistic individuals with an intellectual disability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Pr="003076F2">
        <w:t>.</w:t>
      </w:r>
    </w:p>
    <w:p w14:paraId="7777379F" w14:textId="4E54E292" w:rsidR="00B10CAD" w:rsidRPr="003076F2" w:rsidRDefault="00B10CAD" w:rsidP="00B10CAD">
      <w:pPr>
        <w:pStyle w:val="GLBodytext"/>
      </w:pPr>
      <w:r w:rsidRPr="003076F2">
        <w:t xml:space="preserve">Two studies investigating the age of diagnosis reported </w:t>
      </w:r>
      <w:r w:rsidR="00FE6B78">
        <w:t>o</w:t>
      </w:r>
      <w:r w:rsidRPr="003076F2">
        <w:t>n 34 studies where</w:t>
      </w:r>
      <w:r w:rsidR="00E101FC" w:rsidRPr="003076F2">
        <w:t xml:space="preserve"> sex/gender</w:t>
      </w:r>
      <w:r w:rsidRPr="003076F2">
        <w:t xml:space="preserve"> </w:t>
      </w:r>
      <w:r w:rsidR="00880331" w:rsidRPr="003076F2">
        <w:t xml:space="preserve">were </w:t>
      </w:r>
      <w:r w:rsidRPr="003076F2">
        <w:t>compared, including 195,661 autistic people</w:t>
      </w:r>
      <w:r w:rsidR="00F36069" w:rsidRPr="003076F2">
        <w:t xml:space="preserve"> (see </w:t>
      </w:r>
      <w:hyperlink w:anchor="Table2_3" w:history="1">
        <w:r w:rsidR="00F36069" w:rsidRPr="003076F2">
          <w:rPr>
            <w:rStyle w:val="Hyperlink"/>
            <w:rFonts w:cstheme="minorHAnsi"/>
          </w:rPr>
          <w:t>Table 2.3</w:t>
        </w:r>
      </w:hyperlink>
      <w:r w:rsidR="00F36069" w:rsidRPr="003076F2">
        <w:t>)</w:t>
      </w:r>
      <w:r w:rsidR="008F2765" w:rsidRPr="003076F2">
        <w:t xml:space="preserve">. </w:t>
      </w:r>
      <w:r w:rsidRPr="003076F2">
        <w:t xml:space="preserve">One considered young children aged 3 to 9 years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r w:rsidRPr="003076F2">
        <w:t xml:space="preserve">, whereas the other included people aged 2 to 48 years </w: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 </w:instrTex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1" w:tooltip="van 't Hof, 2021 #1376" w:history="1">
        <w:r w:rsidR="006525B5">
          <w:rPr>
            <w:noProof/>
          </w:rPr>
          <w:t>21</w:t>
        </w:r>
      </w:hyperlink>
      <w:r w:rsidR="008F1FB7">
        <w:rPr>
          <w:noProof/>
        </w:rPr>
        <w:t>]</w:t>
      </w:r>
      <w:r w:rsidR="008F1FB7">
        <w:fldChar w:fldCharType="end"/>
      </w:r>
      <w:r w:rsidRPr="003076F2">
        <w:t>. The</w:t>
      </w:r>
      <w:r w:rsidR="00E101FC" w:rsidRPr="003076F2">
        <w:t xml:space="preserve"> sex/gender</w:t>
      </w:r>
      <w:r w:rsidRPr="003076F2">
        <w:t xml:space="preserve"> ratio was only reported </w:t>
      </w:r>
      <w:r w:rsidR="00880331" w:rsidRPr="003076F2">
        <w:t>i</w:t>
      </w:r>
      <w:r w:rsidRPr="003076F2">
        <w:t xml:space="preserve">n one study </w: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 </w:instrTex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1" w:tooltip="van 't Hof, 2021 #1376" w:history="1">
        <w:r w:rsidR="006525B5">
          <w:rPr>
            <w:noProof/>
          </w:rPr>
          <w:t>21</w:t>
        </w:r>
      </w:hyperlink>
      <w:r w:rsidR="008F1FB7">
        <w:rPr>
          <w:noProof/>
        </w:rPr>
        <w:t>]</w:t>
      </w:r>
      <w:r w:rsidR="008F1FB7">
        <w:fldChar w:fldCharType="end"/>
      </w:r>
      <w:r w:rsidRPr="003076F2">
        <w:t xml:space="preserve">, and was found to be 4:1 male to female. </w:t>
      </w:r>
    </w:p>
    <w:p w14:paraId="339DBF61" w14:textId="03DC22CF" w:rsidR="00B10CAD" w:rsidRDefault="00B10CAD" w:rsidP="00B10CAD">
      <w:pPr>
        <w:pStyle w:val="GLBodytext"/>
      </w:pPr>
      <w:r w:rsidRPr="003076F2">
        <w:t xml:space="preserve">The two studies which considered </w:t>
      </w:r>
      <w:r w:rsidR="00004C3C" w:rsidRPr="003076F2">
        <w:t>autistic masking</w:t>
      </w:r>
      <w:r w:rsidRPr="003076F2">
        <w:t xml:space="preserve"> reported on 9</w:t>
      </w:r>
      <w:r w:rsidR="00880331" w:rsidRPr="003076F2">
        <w:t>,</w:t>
      </w:r>
      <w:r w:rsidRPr="003076F2">
        <w:t>311 autistic people across 75 studies (</w:t>
      </w:r>
      <w:hyperlink w:anchor="Table2_4" w:history="1">
        <w:r w:rsidRPr="003076F2">
          <w:rPr>
            <w:rStyle w:val="Hyperlink"/>
            <w:rFonts w:cstheme="minorHAnsi"/>
          </w:rPr>
          <w:t>Table 2.4</w:t>
        </w:r>
      </w:hyperlink>
      <w:r w:rsidRPr="003076F2">
        <w:t xml:space="preserve">). One study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Pr="003076F2">
        <w:t xml:space="preserve"> considered adults (60% diagnosed in adulthood, </w:t>
      </w:r>
      <w:r w:rsidR="002C11C5">
        <w:t>29</w:t>
      </w:r>
      <w:r w:rsidRPr="003076F2">
        <w:t xml:space="preserve">% </w:t>
      </w:r>
      <w:r w:rsidR="002C11C5">
        <w:t xml:space="preserve">male, 60% female, 8% ‘other’) </w:t>
      </w:r>
      <w:r w:rsidRPr="003076F2">
        <w:t>) separately from children (mean age of 12 years; 63% male</w:t>
      </w:r>
      <w:r w:rsidR="002C11C5">
        <w:t>, 37% female, 0.3% ‘other’</w:t>
      </w:r>
      <w:r w:rsidRPr="003076F2">
        <w:t xml:space="preserve">). </w:t>
      </w:r>
      <w:r w:rsidR="002A48F9">
        <w:t>‘</w:t>
      </w:r>
      <w:r w:rsidR="002C11C5">
        <w:t>Other</w:t>
      </w:r>
      <w:r w:rsidR="002A48F9">
        <w:t>’</w:t>
      </w:r>
      <w:r w:rsidR="002C11C5">
        <w:t xml:space="preserve"> included </w:t>
      </w:r>
      <w:r w:rsidR="00805A94">
        <w:t xml:space="preserve">transgender, </w:t>
      </w:r>
      <w:r w:rsidR="00E81405">
        <w:t>non-binary</w:t>
      </w:r>
      <w:r w:rsidR="002C11C5">
        <w:t xml:space="preserve">, </w:t>
      </w:r>
      <w:r w:rsidR="008C7F4F">
        <w:t>and</w:t>
      </w:r>
      <w:r w:rsidR="00640341">
        <w:t>/or</w:t>
      </w:r>
      <w:r w:rsidR="008C7F4F">
        <w:t xml:space="preserve"> </w:t>
      </w:r>
      <w:r w:rsidR="00805A94">
        <w:t xml:space="preserve">genderfluid </w:t>
      </w:r>
      <w:r w:rsidR="002A48F9">
        <w:t>individuals</w:t>
      </w:r>
      <w:r w:rsidR="002C11C5">
        <w:t xml:space="preserve">. </w:t>
      </w:r>
      <w:r w:rsidRPr="003076F2">
        <w:t xml:space="preserve">The other study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Pr="003076F2">
        <w:t xml:space="preserve"> considered people of any age averaging 24 years, 49% of whom were female, 46% male, 3% neither, and 2% unreported.</w:t>
      </w:r>
      <w:r w:rsidR="00475218">
        <w:t xml:space="preserve"> </w:t>
      </w:r>
    </w:p>
    <w:p w14:paraId="3A796DA9" w14:textId="617F0F88" w:rsidR="00DC0AD2" w:rsidRDefault="009569DA" w:rsidP="00C652F9">
      <w:pPr>
        <w:pStyle w:val="GLBodytext"/>
      </w:pPr>
      <w:r>
        <w:t>Readers are cautioned that the independent variable of sex/gender was reported inconsistently across studies</w:t>
      </w:r>
      <w:r w:rsidR="0060108D">
        <w:t xml:space="preserve">. </w:t>
      </w:r>
      <w:r w:rsidR="00B16107">
        <w:t>When considering reviews investigating the presentation of autism (Table 2.2), two studies reported on ‘gender’</w:t>
      </w:r>
      <w:r w:rsidR="007F24CA">
        <w:t xml:space="preserve"> </w:t>
      </w:r>
      <w:r w:rsidR="00031151">
        <w:fldChar w:fldCharType="begin">
          <w:fldData xml:space="preserve">PEVuZE5vdGU+PENpdGU+PEF1dGhvcj5CZW4tU2Fzc29uPC9BdXRob3I+PFllYXI+MjAxOTwvWWVh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</w:fldData>
        </w:fldChar>
      </w:r>
      <w:r w:rsidR="00031151">
        <w:instrText xml:space="preserve"> ADDIN EN.CITE </w:instrText>
      </w:r>
      <w:r w:rsidR="00031151">
        <w:fldChar w:fldCharType="begin">
          <w:fldData xml:space="preserve">PEVuZE5vdGU+PENpdGU+PEF1dGhvcj5CZW4tU2Fzc29uPC9BdXRob3I+PFllYXI+MjAxOTwvWWVh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</w:fldData>
        </w:fldChar>
      </w:r>
      <w:r w:rsidR="00031151">
        <w:instrText xml:space="preserve"> ADDIN EN.CITE.DATA </w:instrText>
      </w:r>
      <w:r w:rsidR="00031151">
        <w:fldChar w:fldCharType="end"/>
      </w:r>
      <w:r w:rsidR="00031151">
        <w:fldChar w:fldCharType="separate"/>
      </w:r>
      <w:r w:rsidR="00031151">
        <w:rPr>
          <w:noProof/>
        </w:rPr>
        <w:t>[</w:t>
      </w:r>
      <w:hyperlink w:anchor="_ENREF_16" w:tooltip="Ben-Sasson, 2019 #1370" w:history="1">
        <w:r w:rsidR="006525B5">
          <w:rPr>
            <w:noProof/>
          </w:rPr>
          <w:t>16</w:t>
        </w:r>
      </w:hyperlink>
      <w:r w:rsidR="00031151">
        <w:rPr>
          <w:noProof/>
        </w:rPr>
        <w:t xml:space="preserve">, </w:t>
      </w:r>
      <w:hyperlink w:anchor="_ENREF_24" w:tooltip="Huang, 2020 #1378" w:history="1">
        <w:r w:rsidR="006525B5">
          <w:rPr>
            <w:noProof/>
          </w:rPr>
          <w:t>24</w:t>
        </w:r>
      </w:hyperlink>
      <w:r w:rsidR="00031151">
        <w:rPr>
          <w:noProof/>
        </w:rPr>
        <w:t>]</w:t>
      </w:r>
      <w:r w:rsidR="00031151">
        <w:fldChar w:fldCharType="end"/>
      </w:r>
      <w:r w:rsidR="00B16107">
        <w:t xml:space="preserve">; </w:t>
      </w:r>
      <w:r w:rsidR="006747AB">
        <w:t>one</w:t>
      </w:r>
      <w:r w:rsidR="00B16107">
        <w:t xml:space="preserve"> on ‘sex’ </w:t>
      </w:r>
      <w:r w:rsidR="00031151">
        <w:fldChar w:fldCharType="begin"/>
      </w:r>
      <w:r w:rsidR="00031151">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031151">
        <w:fldChar w:fldCharType="separate"/>
      </w:r>
      <w:r w:rsidR="00031151">
        <w:rPr>
          <w:noProof/>
        </w:rPr>
        <w:t>[</w:t>
      </w:r>
      <w:hyperlink w:anchor="_ENREF_18" w:tooltip="Mahendiran, 2019 #1371" w:history="1">
        <w:r w:rsidR="006525B5">
          <w:rPr>
            <w:noProof/>
          </w:rPr>
          <w:t>18</w:t>
        </w:r>
      </w:hyperlink>
      <w:r w:rsidR="00031151">
        <w:rPr>
          <w:noProof/>
        </w:rPr>
        <w:t>]</w:t>
      </w:r>
      <w:r w:rsidR="00031151">
        <w:fldChar w:fldCharType="end"/>
      </w:r>
      <w:r w:rsidR="006747AB">
        <w:t xml:space="preserve">; </w:t>
      </w:r>
      <w:r w:rsidR="00DC0AD2">
        <w:t xml:space="preserve">two </w:t>
      </w:r>
      <w:r w:rsidR="002C2874">
        <w:t>referred to</w:t>
      </w:r>
      <w:r w:rsidR="00B16107">
        <w:t xml:space="preserve"> </w:t>
      </w:r>
      <w:r w:rsidR="00E36373">
        <w:t>‘</w:t>
      </w:r>
      <w:r w:rsidR="00B16107">
        <w:t>gender</w:t>
      </w:r>
      <w:r w:rsidR="00E36373">
        <w:t>’</w:t>
      </w:r>
      <w:r w:rsidR="00B16107">
        <w:t xml:space="preserve"> and </w:t>
      </w:r>
      <w:r w:rsidR="00E36373">
        <w:t>‘</w:t>
      </w:r>
      <w:r w:rsidR="00B16107">
        <w:t>sex</w:t>
      </w:r>
      <w:r w:rsidR="00E36373">
        <w:t>’</w:t>
      </w:r>
      <w:r w:rsidR="00B16107">
        <w:t xml:space="preserve"> interchangeably </w:t>
      </w:r>
      <w:r w:rsidR="00031151">
        <w:fldChar w:fldCharType="begin">
          <w:fldData xml:space="preserve">PEVuZE5vdGU+PENpdGU+PEF1dGhvcj5NZWxvPC9BdXRob3I+PFllYXI+MjAyMDwvWWVhcj48UmVj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</w:fldData>
        </w:fldChar>
      </w:r>
      <w:r w:rsidR="00031151">
        <w:instrText xml:space="preserve"> ADDIN EN.CITE </w:instrText>
      </w:r>
      <w:r w:rsidR="00031151">
        <w:fldChar w:fldCharType="begin">
          <w:fldData xml:space="preserve">PEVuZE5vdGU+PENpdGU+PEF1dGhvcj5NZWxvPC9BdXRob3I+PFllYXI+MjAyMDwvWWVhcj48UmVj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</w:fldData>
        </w:fldChar>
      </w:r>
      <w:r w:rsidR="00031151">
        <w:instrText xml:space="preserve"> ADDIN EN.CITE.DATA </w:instrText>
      </w:r>
      <w:r w:rsidR="00031151">
        <w:fldChar w:fldCharType="end"/>
      </w:r>
      <w:r w:rsidR="00031151">
        <w:fldChar w:fldCharType="separate"/>
      </w:r>
      <w:r w:rsidR="00031151">
        <w:rPr>
          <w:noProof/>
        </w:rPr>
        <w:t>[</w:t>
      </w:r>
      <w:hyperlink w:anchor="_ENREF_19" w:tooltip="Melo, 2020 #507" w:history="1">
        <w:r w:rsidR="006525B5">
          <w:rPr>
            <w:noProof/>
          </w:rPr>
          <w:t>19</w:t>
        </w:r>
      </w:hyperlink>
      <w:r w:rsidR="00031151">
        <w:rPr>
          <w:noProof/>
        </w:rPr>
        <w:t xml:space="preserve">, </w:t>
      </w:r>
      <w:hyperlink w:anchor="_ENREF_20" w:tooltip="Saure, 2023 #1373" w:history="1">
        <w:r w:rsidR="006525B5">
          <w:rPr>
            <w:noProof/>
          </w:rPr>
          <w:t>20</w:t>
        </w:r>
      </w:hyperlink>
      <w:r w:rsidR="00031151">
        <w:rPr>
          <w:noProof/>
        </w:rPr>
        <w:t>]</w:t>
      </w:r>
      <w:r w:rsidR="00031151">
        <w:fldChar w:fldCharType="end"/>
      </w:r>
      <w:r w:rsidR="00B16107">
        <w:t xml:space="preserve">; and one reported on </w:t>
      </w:r>
      <w:r w:rsidR="007F24CA">
        <w:t>‘</w:t>
      </w:r>
      <w:r w:rsidR="00B16107" w:rsidRPr="00AA5710">
        <w:t>sex/gender</w:t>
      </w:r>
      <w:r w:rsidR="007F24CA">
        <w:t>’</w:t>
      </w:r>
      <w:r w:rsidR="00B16107" w:rsidRPr="00AA5710">
        <w:t xml:space="preserve"> </w:t>
      </w:r>
      <w:r w:rsidR="00031151">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031151">
        <w:instrText xml:space="preserve"> ADDIN EN.CITE </w:instrText>
      </w:r>
      <w:r w:rsidR="00031151">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031151">
        <w:instrText xml:space="preserve"> ADDIN EN.CITE.DATA </w:instrText>
      </w:r>
      <w:r w:rsidR="00031151">
        <w:fldChar w:fldCharType="end"/>
      </w:r>
      <w:r w:rsidR="00031151">
        <w:fldChar w:fldCharType="separate"/>
      </w:r>
      <w:r w:rsidR="00031151">
        <w:rPr>
          <w:noProof/>
        </w:rPr>
        <w:t>[</w:t>
      </w:r>
      <w:hyperlink w:anchor="_ENREF_22" w:tooltip="Wood-Downie, 2021 #1374" w:history="1">
        <w:r w:rsidR="006525B5">
          <w:rPr>
            <w:noProof/>
          </w:rPr>
          <w:t>22</w:t>
        </w:r>
      </w:hyperlink>
      <w:r w:rsidR="00031151">
        <w:rPr>
          <w:noProof/>
        </w:rPr>
        <w:t>]</w:t>
      </w:r>
      <w:r w:rsidR="00031151">
        <w:fldChar w:fldCharType="end"/>
      </w:r>
      <w:r w:rsidR="00B16107">
        <w:t>.</w:t>
      </w:r>
      <w:r w:rsidR="000A2196">
        <w:t xml:space="preserve"> The lack of consistency</w:t>
      </w:r>
      <w:r w:rsidR="00341034">
        <w:t xml:space="preserve"> in reporting</w:t>
      </w:r>
      <w:r w:rsidR="000A2196">
        <w:t xml:space="preserve"> is compounded</w:t>
      </w:r>
      <w:r w:rsidR="00C652F9">
        <w:t xml:space="preserve"> by many primary studies being unclear about </w:t>
      </w:r>
      <w:r w:rsidR="00C652F9" w:rsidRPr="00AE6E64">
        <w:t xml:space="preserve">whether they used sex or gender </w:t>
      </w:r>
      <w:r w:rsidR="00C652F9">
        <w:t>to define participants as</w:t>
      </w:r>
      <w:r w:rsidR="00C652F9" w:rsidRPr="00AE6E64">
        <w:t xml:space="preserve"> female </w:t>
      </w:r>
      <w:r w:rsidR="00C652F9">
        <w:t>or</w:t>
      </w:r>
      <w:r w:rsidR="00C652F9" w:rsidRPr="00AE6E64">
        <w:t xml:space="preserve"> male</w:t>
      </w:r>
      <w:r w:rsidR="00C652F9">
        <w:t xml:space="preserve"> </w:t>
      </w:r>
      <w:r w:rsidR="00031151">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031151">
        <w:instrText xml:space="preserve"> ADDIN EN.CITE </w:instrText>
      </w:r>
      <w:r w:rsidR="00031151">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031151">
        <w:instrText xml:space="preserve"> ADDIN EN.CITE.DATA </w:instrText>
      </w:r>
      <w:r w:rsidR="00031151">
        <w:fldChar w:fldCharType="end"/>
      </w:r>
      <w:r w:rsidR="00031151">
        <w:fldChar w:fldCharType="separate"/>
      </w:r>
      <w:r w:rsidR="00031151">
        <w:rPr>
          <w:noProof/>
        </w:rPr>
        <w:t>[</w:t>
      </w:r>
      <w:hyperlink w:anchor="_ENREF_22" w:tooltip="Wood-Downie, 2021 #1374" w:history="1">
        <w:r w:rsidR="006525B5">
          <w:rPr>
            <w:noProof/>
          </w:rPr>
          <w:t>22</w:t>
        </w:r>
      </w:hyperlink>
      <w:r w:rsidR="00031151">
        <w:rPr>
          <w:noProof/>
        </w:rPr>
        <w:t>]</w:t>
      </w:r>
      <w:r w:rsidR="00031151">
        <w:fldChar w:fldCharType="end"/>
      </w:r>
      <w:r w:rsidR="00C652F9">
        <w:t>.</w:t>
      </w:r>
      <w:r w:rsidR="00B0695B">
        <w:t xml:space="preserve"> </w:t>
      </w:r>
    </w:p>
    <w:p w14:paraId="1457390B" w14:textId="5620753F" w:rsidR="000A2196" w:rsidRDefault="00B0695B" w:rsidP="00C652F9">
      <w:pPr>
        <w:pStyle w:val="GLBodytext"/>
      </w:pPr>
      <w:r>
        <w:t xml:space="preserve">Reviews of studies investigating </w:t>
      </w:r>
      <w:r w:rsidR="00341034">
        <w:t xml:space="preserve">the </w:t>
      </w:r>
      <w:r>
        <w:t xml:space="preserve">age of autism diagnosis referred to sex and gender interchangeably (Table 2.3). </w:t>
      </w:r>
      <w:r w:rsidR="00AB4833">
        <w:t>By contrast, r</w:t>
      </w:r>
      <w:r w:rsidR="00D77CC4">
        <w:t xml:space="preserve">ather than be restricted to binary categories </w:t>
      </w:r>
      <w:r w:rsidR="00577D0A">
        <w:t>for</w:t>
      </w:r>
      <w:r w:rsidR="00D77CC4">
        <w:t xml:space="preserve"> sex/gender, the </w:t>
      </w:r>
      <w:r>
        <w:t xml:space="preserve">two reviews considering masking </w:t>
      </w:r>
      <w:r w:rsidR="007D4136">
        <w:t xml:space="preserve">(Table 2.4) </w:t>
      </w:r>
      <w:r w:rsidR="008D79C6">
        <w:t>report</w:t>
      </w:r>
      <w:r w:rsidR="00AB4833">
        <w:t>ed</w:t>
      </w:r>
      <w:r w:rsidR="008D79C6">
        <w:t xml:space="preserve"> on sex and gender separately and </w:t>
      </w:r>
      <w:r w:rsidR="008D79C6" w:rsidRPr="008D79C6">
        <w:t>includ</w:t>
      </w:r>
      <w:r w:rsidR="00D77CC4">
        <w:t>e</w:t>
      </w:r>
      <w:r w:rsidR="008D79C6" w:rsidRPr="008D79C6">
        <w:t xml:space="preserve"> </w:t>
      </w:r>
      <w:r w:rsidR="008D79C6" w:rsidRPr="00DD3E37">
        <w:t xml:space="preserve">a third option of </w:t>
      </w:r>
      <w:r w:rsidR="00D77CC4">
        <w:t>‘</w:t>
      </w:r>
      <w:r w:rsidR="008D79C6" w:rsidRPr="00DD3E37">
        <w:t>neither</w:t>
      </w:r>
      <w:r w:rsidR="00D77CC4">
        <w:t>’</w:t>
      </w:r>
      <w:r w:rsidR="008D79C6" w:rsidRPr="00DD3E37">
        <w:t xml:space="preserve"> or </w:t>
      </w:r>
      <w:r w:rsidR="00D77CC4">
        <w:t>‘</w:t>
      </w:r>
      <w:r w:rsidR="008D79C6" w:rsidRPr="00DD3E37">
        <w:t>other</w:t>
      </w:r>
      <w:r w:rsidR="00D77CC4">
        <w:t>’</w:t>
      </w:r>
      <w:r w:rsidR="008D79C6" w:rsidRPr="00DD3E37">
        <w:t xml:space="preserve"> (</w:t>
      </w:r>
      <w:r w:rsidR="00D77CC4">
        <w:t xml:space="preserve">including </w:t>
      </w:r>
      <w:r w:rsidR="00671FBA">
        <w:t xml:space="preserve">specifically </w:t>
      </w:r>
      <w:r w:rsidR="004E6466">
        <w:t>‘</w:t>
      </w:r>
      <w:r w:rsidR="00E81405">
        <w:t>non-binary</w:t>
      </w:r>
      <w:r w:rsidR="004E6466">
        <w:t>’</w:t>
      </w:r>
      <w:r w:rsidR="008D79C6" w:rsidRPr="00DD3E37">
        <w:t xml:space="preserve">, </w:t>
      </w:r>
      <w:r w:rsidR="004E6466">
        <w:t>‘</w:t>
      </w:r>
      <w:r w:rsidR="008D79C6" w:rsidRPr="00DD3E37">
        <w:t>transgender</w:t>
      </w:r>
      <w:r w:rsidR="004E6466">
        <w:t>’</w:t>
      </w:r>
      <w:r w:rsidR="008D79C6" w:rsidRPr="00DD3E37">
        <w:t xml:space="preserve">, </w:t>
      </w:r>
      <w:r w:rsidR="00101D22">
        <w:t>‘</w:t>
      </w:r>
      <w:r w:rsidR="008D79C6" w:rsidRPr="00DD3E37">
        <w:t>gender diverse</w:t>
      </w:r>
      <w:r w:rsidR="00101D22">
        <w:t>’</w:t>
      </w:r>
      <w:r w:rsidR="008D79C6" w:rsidRPr="00DD3E37">
        <w:t xml:space="preserve">, </w:t>
      </w:r>
      <w:r w:rsidR="00101D22">
        <w:t>‘</w:t>
      </w:r>
      <w:r w:rsidR="008D79C6" w:rsidRPr="00DD3E37">
        <w:t>gender fluid</w:t>
      </w:r>
      <w:r w:rsidR="00101D22">
        <w:t>’</w:t>
      </w:r>
      <w:r w:rsidR="008D79C6" w:rsidRPr="00DD3E37">
        <w:t>)</w:t>
      </w:r>
      <w:r w:rsidR="00D77CC4">
        <w:t>.</w:t>
      </w:r>
    </w:p>
    <w:p w14:paraId="1516D969" w14:textId="46B2A8DA" w:rsidR="00FB578D" w:rsidRPr="003076F2" w:rsidRDefault="00FB578D" w:rsidP="00B860BF">
      <w:pPr>
        <w:pStyle w:val="GLHeading3"/>
      </w:pPr>
      <w:bookmarkStart w:id="612" w:name="_Toc166869238"/>
      <w:bookmarkStart w:id="613" w:name="BodOfEv_NS"/>
      <w:r w:rsidRPr="003076F2">
        <w:lastRenderedPageBreak/>
        <w:t xml:space="preserve">Narrative summary of </w:t>
      </w:r>
      <w:r w:rsidR="00CF682B" w:rsidRPr="003076F2">
        <w:t>included</w:t>
      </w:r>
      <w:r w:rsidRPr="003076F2">
        <w:t xml:space="preserve"> </w:t>
      </w:r>
      <w:r w:rsidR="00D61EB7" w:rsidRPr="003076F2">
        <w:t xml:space="preserve">secondary </w:t>
      </w:r>
      <w:r w:rsidRPr="003076F2">
        <w:t>studies</w:t>
      </w:r>
      <w:bookmarkEnd w:id="610"/>
      <w:bookmarkEnd w:id="611"/>
      <w:bookmarkEnd w:id="612"/>
    </w:p>
    <w:bookmarkEnd w:id="613"/>
    <w:p w14:paraId="4788C28F" w14:textId="1A861056" w:rsidR="002B0F3F" w:rsidRPr="003076F2" w:rsidRDefault="00FB578D" w:rsidP="00E578F1">
      <w:pPr>
        <w:pStyle w:val="GLBodytext"/>
      </w:pPr>
      <w:r w:rsidRPr="003076F2">
        <w:t xml:space="preserve">Studies are </w:t>
      </w:r>
      <w:r w:rsidR="00434EA7" w:rsidRPr="003076F2">
        <w:t>summarised</w:t>
      </w:r>
      <w:r w:rsidR="00B944FF" w:rsidRPr="003076F2">
        <w:t xml:space="preserve"> individually</w:t>
      </w:r>
      <w:r w:rsidR="00434EA7" w:rsidRPr="003076F2">
        <w:t xml:space="preserve"> b</w:t>
      </w:r>
      <w:r w:rsidR="00F8743F" w:rsidRPr="003076F2">
        <w:t>elow</w:t>
      </w:r>
      <w:r w:rsidR="00B944FF" w:rsidRPr="003076F2">
        <w:t xml:space="preserve">, and within each of the three research areas are </w:t>
      </w:r>
      <w:r w:rsidRPr="003076F2">
        <w:t xml:space="preserve">presented in chronological order by date of publication, from </w:t>
      </w:r>
      <w:r w:rsidR="00424CEB" w:rsidRPr="003076F2">
        <w:t>oldest</w:t>
      </w:r>
      <w:r w:rsidRPr="003076F2">
        <w:t xml:space="preserve"> to </w:t>
      </w:r>
      <w:r w:rsidR="00C76A85" w:rsidRPr="003076F2">
        <w:t>most recent</w:t>
      </w:r>
      <w:r w:rsidRPr="003076F2">
        <w:t xml:space="preserve">. </w:t>
      </w:r>
    </w:p>
    <w:p w14:paraId="4602593E" w14:textId="2A738A5B" w:rsidR="00DB5D78" w:rsidRPr="003076F2" w:rsidRDefault="00DB5D78" w:rsidP="00B860BF">
      <w:pPr>
        <w:pStyle w:val="GLHeading4"/>
      </w:pPr>
      <w:r w:rsidRPr="003076F2">
        <w:t xml:space="preserve">Studies investigating </w:t>
      </w:r>
      <w:r w:rsidR="003E7AC2" w:rsidRPr="003076F2">
        <w:t>sex/</w:t>
      </w:r>
      <w:r w:rsidR="009821B3" w:rsidRPr="003076F2">
        <w:t>gender differences</w:t>
      </w:r>
      <w:r w:rsidR="00236437" w:rsidRPr="003076F2">
        <w:t xml:space="preserve"> in autis</w:t>
      </w:r>
      <w:r w:rsidR="005A0B32" w:rsidRPr="003076F2">
        <w:t>tic</w:t>
      </w:r>
      <w:r w:rsidR="00236437" w:rsidRPr="003076F2">
        <w:t xml:space="preserve"> characteristics</w:t>
      </w:r>
      <w:r w:rsidR="00050074" w:rsidRPr="003076F2">
        <w:t xml:space="preserve"> </w:t>
      </w:r>
    </w:p>
    <w:p w14:paraId="6F2A617C" w14:textId="155A64DC" w:rsidR="000804F2" w:rsidRPr="003076F2" w:rsidRDefault="000804F2" w:rsidP="000804F2">
      <w:pPr>
        <w:pStyle w:val="GLBodytext"/>
      </w:pPr>
      <w:r w:rsidRPr="003076F2">
        <w:t xml:space="preserve">Six studies investigated </w:t>
      </w:r>
      <w:r w:rsidR="003E7AC2" w:rsidRPr="003076F2">
        <w:t>sex/</w:t>
      </w:r>
      <w:r w:rsidR="009821B3" w:rsidRPr="003076F2">
        <w:t>gender differences</w:t>
      </w:r>
      <w:r w:rsidRPr="003076F2">
        <w:t xml:space="preserve"> in autis</w:t>
      </w:r>
      <w:r w:rsidR="005A0B32" w:rsidRPr="003076F2">
        <w:t>tic</w:t>
      </w:r>
      <w:r w:rsidRPr="003076F2">
        <w:t xml:space="preserve"> characteristics</w:t>
      </w:r>
      <w:r w:rsidR="00826429" w:rsidRPr="003076F2">
        <w:t xml:space="preserve"> </w:t>
      </w:r>
      <w:r w:rsidR="00832997" w:rsidRPr="003076F2">
        <w:t xml:space="preserve">(see </w:t>
      </w:r>
      <w:hyperlink w:anchor="Table2_5" w:history="1">
        <w:r w:rsidR="00832997" w:rsidRPr="003076F2">
          <w:rPr>
            <w:rStyle w:val="Hyperlink"/>
            <w:rFonts w:cstheme="minorHAnsi"/>
          </w:rPr>
          <w:t>Table 2.5</w:t>
        </w:r>
      </w:hyperlink>
      <w:r w:rsidR="00832997" w:rsidRPr="003076F2">
        <w:t>)</w:t>
      </w:r>
      <w:r w:rsidRPr="003076F2">
        <w:t>.</w:t>
      </w:r>
      <w:r w:rsidR="00826429" w:rsidRPr="003076F2">
        <w:t xml:space="preserve"> </w:t>
      </w:r>
    </w:p>
    <w:p w14:paraId="49F2506C" w14:textId="48738FC9" w:rsidR="00033AD1" w:rsidRPr="003076F2" w:rsidRDefault="00033AD1" w:rsidP="00B860BF">
      <w:pPr>
        <w:pStyle w:val="GLHeading5"/>
      </w:pPr>
      <w:r w:rsidRPr="003076F2">
        <w:t xml:space="preserve">Ben-Sasson et al., (2019) </w:t>
      </w:r>
      <w:r>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instrText xml:space="preserve"> ADDIN EN.CITE </w:instrText>
      </w:r>
      <w:r>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instrText xml:space="preserve"> ADDIN EN.CITE.DATA </w:instrText>
      </w:r>
      <w:r>
        <w:fldChar w:fldCharType="end"/>
      </w:r>
      <w:r>
        <w:fldChar w:fldCharType="separate"/>
      </w:r>
      <w:r>
        <w:rPr>
          <w:noProof/>
        </w:rPr>
        <w:t>[</w:t>
      </w:r>
      <w:hyperlink w:anchor="_ENREF_16" w:tooltip="Ben-Sasson, 2019 #1370" w:history="1">
        <w:r w:rsidR="006525B5">
          <w:rPr>
            <w:noProof/>
          </w:rPr>
          <w:t>16</w:t>
        </w:r>
      </w:hyperlink>
      <w:r>
        <w:rPr>
          <w:noProof/>
        </w:rPr>
        <w:t>]</w:t>
      </w:r>
      <w:r>
        <w:fldChar w:fldCharType="end"/>
      </w:r>
    </w:p>
    <w:p w14:paraId="70042249" w14:textId="77777777" w:rsidR="00033AD1" w:rsidRPr="003076F2" w:rsidRDefault="00033AD1" w:rsidP="00033AD1">
      <w:pPr>
        <w:pStyle w:val="GLBodytext"/>
        <w:rPr>
          <w:rFonts w:ascii="Times New Roman" w:hAnsi="Times New Roman"/>
        </w:rPr>
      </w:pPr>
      <w:r w:rsidRPr="003076F2">
        <w:t>An Israeli systematic review (assessed as being of medium quality) considered sensory patterns in autistic people compared with typically developing controls and those with other conditions. Studies including measures of sensory over-responsivity (SOR), sensory under-responsivity (SUR), and sensation seeking characteristics assessed across several sensory modalities including response to touch, sight, sound, taste, smell, and movement. Data from 55 studies and over 4,600 autistic people were included in meta-analyses.</w:t>
      </w:r>
    </w:p>
    <w:p w14:paraId="69A44FAA" w14:textId="2F300F74" w:rsidR="00033AD1" w:rsidRPr="003076F2" w:rsidRDefault="00033AD1" w:rsidP="00033AD1">
      <w:pPr>
        <w:pStyle w:val="GLBodytext"/>
      </w:pPr>
      <w:r w:rsidRPr="003076F2">
        <w:t xml:space="preserve">Gender was found to have a non-significant moderating effect on sensory symptoms in the meta-analysis models undertaken. The authors argued that lack of an effect was due to the narrow range and variance of the male ratio leading to a </w:t>
      </w:r>
      <w:r w:rsidR="00706B98">
        <w:t>skewed</w:t>
      </w:r>
      <w:r w:rsidRPr="003076F2">
        <w:t xml:space="preserve"> distribution among the compared studies. They suggested that more sensory data for autistic females is needed to investigate whether there are sex/gender differences in sensory patterns further.</w:t>
      </w:r>
    </w:p>
    <w:p w14:paraId="5F91246B" w14:textId="6294FE62" w:rsidR="00033AD1" w:rsidRPr="003076F2" w:rsidRDefault="00033AD1" w:rsidP="00B860BF">
      <w:pPr>
        <w:pStyle w:val="GLHeading5"/>
      </w:pPr>
      <w:proofErr w:type="spellStart"/>
      <w:r w:rsidRPr="003076F2">
        <w:t>Mahendiran</w:t>
      </w:r>
      <w:proofErr w:type="spellEnd"/>
      <w:r w:rsidRPr="003076F2">
        <w:t xml:space="preserve"> et al., (2019) </w:t>
      </w:r>
      <w:r>
        <w:fldChar w:fldCharType="begin"/>
      </w:r>
      <w: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fldChar w:fldCharType="separate"/>
      </w:r>
      <w:r>
        <w:rPr>
          <w:noProof/>
        </w:rPr>
        <w:t>[</w:t>
      </w:r>
      <w:hyperlink w:anchor="_ENREF_18" w:tooltip="Mahendiran, 2019 #1371" w:history="1">
        <w:r w:rsidR="006525B5">
          <w:rPr>
            <w:noProof/>
          </w:rPr>
          <w:t>18</w:t>
        </w:r>
      </w:hyperlink>
      <w:r>
        <w:rPr>
          <w:noProof/>
        </w:rPr>
        <w:t>]</w:t>
      </w:r>
      <w:r>
        <w:fldChar w:fldCharType="end"/>
      </w:r>
      <w:r w:rsidRPr="003076F2">
        <w:t xml:space="preserve"> </w:t>
      </w:r>
    </w:p>
    <w:p w14:paraId="5E2EF9C8" w14:textId="77777777" w:rsidR="00033AD1" w:rsidRPr="003076F2" w:rsidRDefault="00033AD1" w:rsidP="00033AD1">
      <w:pPr>
        <w:pStyle w:val="GLBodytext"/>
      </w:pPr>
      <w:r w:rsidRPr="003076F2">
        <w:rPr>
          <w:bCs/>
        </w:rPr>
        <w:t>In Canada, a</w:t>
      </w:r>
      <w:r w:rsidRPr="003076F2">
        <w:rPr>
          <w:b/>
        </w:rPr>
        <w:t xml:space="preserve"> </w:t>
      </w:r>
      <w:r w:rsidRPr="003076F2">
        <w:t>systematic review with meta-analysis (of medium quality) was conducted exploring sex/gender differences in social-communication function in autistic children and adolescents (and people with ADHD) compared with typically developing individuals. Only data relevant to eight studies including over 500 autistic participants is reported here, all included social functioning outcomes and three also reporting on communication functioning.</w:t>
      </w:r>
    </w:p>
    <w:p w14:paraId="4B31507C" w14:textId="77777777" w:rsidR="00033AD1" w:rsidRPr="003076F2" w:rsidRDefault="00033AD1" w:rsidP="00033AD1">
      <w:pPr>
        <w:pStyle w:val="GLBodytext"/>
      </w:pPr>
      <w:r w:rsidRPr="003076F2">
        <w:rPr>
          <w:shd w:val="clear" w:color="auto" w:fill="FFFFFF"/>
        </w:rPr>
        <w:t xml:space="preserve">In random effects model meta-analyses, </w:t>
      </w:r>
      <w:r w:rsidRPr="003076F2">
        <w:t xml:space="preserve">no significant sex/gender differences were found within autistic group for social functioning, or for communication functioning, or for the typically developing group for either domain. There were also no sex/gender-based differences between the autism and typically developing groups. Significant heterogeneity was noted in all analyses. Measurement tool was a source of heterogeneity in the three studies investigating communication outcomes, acting as a significant moderator in the model. A sex/gender difference was observed for one outcome in one study. </w:t>
      </w:r>
    </w:p>
    <w:p w14:paraId="3DE9954A" w14:textId="77777777" w:rsidR="00033AD1" w:rsidRPr="003076F2" w:rsidRDefault="00033AD1" w:rsidP="00033AD1">
      <w:pPr>
        <w:pStyle w:val="GLBodytext"/>
      </w:pPr>
      <w:r w:rsidRPr="003076F2">
        <w:rPr>
          <w:bCs/>
        </w:rPr>
        <w:t xml:space="preserve">The evidence base was </w:t>
      </w:r>
      <w:r w:rsidRPr="003076F2">
        <w:t xml:space="preserve">limited by the small number of studies, small samples, and heterogeneity of measures/tools used (most were parent-reported). In particular, the low number of females in several studies may have led them to be underpowered to detect sex/gender differences. The reviewers suggest that larger longitudinal studies are required to address these and other methodological issues in order to have greater confidence in these findings. </w:t>
      </w:r>
    </w:p>
    <w:p w14:paraId="3AC32B39" w14:textId="77777777" w:rsidR="008B207C" w:rsidRPr="003076F2" w:rsidRDefault="008B207C" w:rsidP="00AF07E8">
      <w:pPr>
        <w:pStyle w:val="GLBodytext"/>
      </w:pPr>
    </w:p>
    <w:p w14:paraId="3BFC5C3A" w14:textId="77777777" w:rsidR="008B207C" w:rsidRPr="003076F2" w:rsidRDefault="008B207C" w:rsidP="00AF07E8">
      <w:pPr>
        <w:pStyle w:val="GLBodytext"/>
        <w:sectPr w:rsidR="008B207C" w:rsidRPr="003076F2" w:rsidSect="00146300">
          <w:footerReference w:type="default" r:id="rId31"/>
          <w:endnotePr>
            <w:numFmt w:val="decimal"/>
          </w:endnotePr>
          <w:pgSz w:w="11900" w:h="16820" w:code="9"/>
          <w:pgMar w:top="1418" w:right="1418" w:bottom="1418" w:left="1418" w:header="567" w:footer="425" w:gutter="284"/>
          <w:cols w:space="720"/>
          <w:docGrid w:linePitch="326"/>
        </w:sectPr>
      </w:pPr>
    </w:p>
    <w:p w14:paraId="1F9FDF8B" w14:textId="7A3F948C" w:rsidR="009F5390" w:rsidRPr="003076F2" w:rsidRDefault="009F5390" w:rsidP="009F5390">
      <w:pPr>
        <w:pStyle w:val="GLTableheading"/>
        <w:framePr w:wrap="around"/>
      </w:pPr>
      <w:bookmarkStart w:id="614" w:name="_Toc117634714"/>
      <w:bookmarkStart w:id="615" w:name="_Toc129798587"/>
      <w:bookmarkStart w:id="616" w:name="Table2_5"/>
      <w:r w:rsidRPr="003076F2">
        <w:lastRenderedPageBreak/>
        <w:t>Table 2.5: Summary of</w:t>
      </w:r>
      <w:bookmarkEnd w:id="614"/>
      <w:bookmarkEnd w:id="615"/>
      <w:r w:rsidR="00E101FC" w:rsidRPr="003076F2">
        <w:t xml:space="preserve"> sex/gender</w:t>
      </w:r>
      <w:r w:rsidRPr="003076F2">
        <w:t xml:space="preserve"> differences in presentation of autis</w:t>
      </w:r>
      <w:r w:rsidR="005A0B32" w:rsidRPr="003076F2">
        <w:t>tic</w:t>
      </w:r>
      <w:r w:rsidRPr="003076F2">
        <w:t xml:space="preserve"> characteristics </w:t>
      </w:r>
    </w:p>
    <w:tbl>
      <w:tblPr>
        <w:tblW w:w="13735" w:type="dxa"/>
        <w:tblBorders>
          <w:top w:val="single" w:sz="12" w:space="0" w:color="4472C4" w:themeColor="accent1"/>
          <w:left w:val="single" w:sz="12" w:space="0" w:color="4472C4" w:themeColor="accent1"/>
          <w:bottom w:val="single" w:sz="12" w:space="0" w:color="BFBFBF" w:themeColor="background1" w:themeShade="BF"/>
          <w:right w:val="single" w:sz="12" w:space="0" w:color="4472C4" w:themeColor="accent1"/>
          <w:insideH w:val="single" w:sz="12" w:space="0" w:color="BFBFBF" w:themeColor="background1" w:themeShade="BF"/>
          <w:insideV w:val="single" w:sz="12" w:space="0" w:color="BFBFBF" w:themeColor="background1" w:themeShade="BF"/>
        </w:tblBorders>
        <w:tblLayout w:type="fixed"/>
        <w:tblLook w:val="04A0" w:firstRow="1" w:lastRow="0" w:firstColumn="1" w:lastColumn="0" w:noHBand="0" w:noVBand="1"/>
      </w:tblPr>
      <w:tblGrid>
        <w:gridCol w:w="3104"/>
        <w:gridCol w:w="2693"/>
        <w:gridCol w:w="1701"/>
        <w:gridCol w:w="1276"/>
        <w:gridCol w:w="1134"/>
        <w:gridCol w:w="2693"/>
        <w:gridCol w:w="1134"/>
      </w:tblGrid>
      <w:tr w:rsidR="009F5390" w:rsidRPr="003076F2" w14:paraId="53FE7411" w14:textId="77777777" w:rsidTr="00901A22">
        <w:tc>
          <w:tcPr>
            <w:tcW w:w="3104" w:type="dxa"/>
            <w:tcBorders>
              <w:bottom w:val="single" w:sz="12" w:space="0" w:color="4472C4" w:themeColor="accent1"/>
            </w:tcBorders>
            <w:shd w:val="clear" w:color="auto" w:fill="D9E2F3" w:themeFill="accent1" w:themeFillTint="33"/>
          </w:tcPr>
          <w:bookmarkEnd w:id="616"/>
          <w:p w14:paraId="534F9C48" w14:textId="77777777" w:rsidR="009F5390" w:rsidRPr="003076F2" w:rsidRDefault="009F5390" w:rsidP="00901A22">
            <w:pPr>
              <w:keepNext/>
              <w:framePr w:hSpace="180" w:wrap="around" w:vAnchor="text" w:hAnchor="margin" w:y="31"/>
              <w:spacing w:before="120" w:after="120"/>
              <w:rPr>
                <w:rFonts w:asciiTheme="minorHAnsi" w:hAnsiTheme="minorHAnsi" w:cstheme="minorHAnsi"/>
                <w:bCs/>
                <w:i/>
                <w:iCs/>
                <w:sz w:val="20"/>
                <w:szCs w:val="20"/>
              </w:rPr>
            </w:pPr>
            <w:r w:rsidRPr="003076F2">
              <w:rPr>
                <w:rFonts w:asciiTheme="minorHAnsi" w:hAnsiTheme="minorHAnsi" w:cstheme="minorHAnsi"/>
                <w:bCs/>
                <w:color w:val="000000"/>
                <w:sz w:val="20"/>
                <w:szCs w:val="20"/>
              </w:rPr>
              <w:t>Domain of interest</w:t>
            </w:r>
          </w:p>
        </w:tc>
        <w:tc>
          <w:tcPr>
            <w:tcW w:w="2693" w:type="dxa"/>
            <w:tcBorders>
              <w:bottom w:val="single" w:sz="12" w:space="0" w:color="4472C4" w:themeColor="accent1"/>
            </w:tcBorders>
            <w:shd w:val="clear" w:color="auto" w:fill="D9E2F3" w:themeFill="accent1" w:themeFillTint="33"/>
          </w:tcPr>
          <w:p w14:paraId="302B4642" w14:textId="77777777"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lang w:val="en-GB"/>
              </w:rPr>
              <w:t>Study authors (year)</w:t>
            </w:r>
          </w:p>
        </w:tc>
        <w:tc>
          <w:tcPr>
            <w:tcW w:w="1701" w:type="dxa"/>
            <w:tcBorders>
              <w:bottom w:val="single" w:sz="12" w:space="0" w:color="4472C4" w:themeColor="accent1"/>
            </w:tcBorders>
            <w:shd w:val="clear" w:color="auto" w:fill="D9E2F3" w:themeFill="accent1" w:themeFillTint="33"/>
          </w:tcPr>
          <w:p w14:paraId="07330C20" w14:textId="77777777"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Population </w:t>
            </w:r>
          </w:p>
        </w:tc>
        <w:tc>
          <w:tcPr>
            <w:tcW w:w="1276" w:type="dxa"/>
            <w:tcBorders>
              <w:bottom w:val="single" w:sz="12" w:space="0" w:color="4472C4" w:themeColor="accent1"/>
            </w:tcBorders>
            <w:shd w:val="clear" w:color="auto" w:fill="D9E2F3" w:themeFill="accent1" w:themeFillTint="33"/>
          </w:tcPr>
          <w:p w14:paraId="4C64D94D" w14:textId="7BFA893D"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Mean age </w:t>
            </w:r>
            <w:r w:rsidR="00322088" w:rsidRPr="003076F2">
              <w:rPr>
                <w:rFonts w:asciiTheme="minorHAnsi" w:hAnsiTheme="minorHAnsi" w:cstheme="minorHAnsi"/>
                <w:bCs/>
                <w:color w:val="000000"/>
                <w:sz w:val="20"/>
                <w:szCs w:val="20"/>
              </w:rPr>
              <w:t>(years)</w:t>
            </w:r>
          </w:p>
        </w:tc>
        <w:tc>
          <w:tcPr>
            <w:tcW w:w="1134" w:type="dxa"/>
            <w:tcBorders>
              <w:bottom w:val="single" w:sz="12" w:space="0" w:color="4472C4" w:themeColor="accent1"/>
            </w:tcBorders>
            <w:shd w:val="clear" w:color="auto" w:fill="D9E2F3" w:themeFill="accent1" w:themeFillTint="33"/>
          </w:tcPr>
          <w:p w14:paraId="53F14938" w14:textId="77777777"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Studies </w:t>
            </w:r>
          </w:p>
        </w:tc>
        <w:tc>
          <w:tcPr>
            <w:tcW w:w="2693" w:type="dxa"/>
            <w:tcBorders>
              <w:bottom w:val="single" w:sz="12" w:space="0" w:color="4472C4" w:themeColor="accent1"/>
            </w:tcBorders>
            <w:shd w:val="clear" w:color="auto" w:fill="D9E2F3" w:themeFill="accent1" w:themeFillTint="33"/>
          </w:tcPr>
          <w:p w14:paraId="6A92D8E9" w14:textId="77777777"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Sex/gender differences </w:t>
            </w:r>
          </w:p>
        </w:tc>
        <w:tc>
          <w:tcPr>
            <w:tcW w:w="1134" w:type="dxa"/>
            <w:tcBorders>
              <w:bottom w:val="single" w:sz="12" w:space="0" w:color="4472C4" w:themeColor="accent1"/>
            </w:tcBorders>
            <w:shd w:val="clear" w:color="auto" w:fill="D9E2F3" w:themeFill="accent1" w:themeFillTint="33"/>
          </w:tcPr>
          <w:p w14:paraId="1E984E3E" w14:textId="3F84721C" w:rsidR="009F5390" w:rsidRPr="003076F2" w:rsidRDefault="009F5390" w:rsidP="00901A22">
            <w:pPr>
              <w:keepNext/>
              <w:framePr w:hSpace="180" w:wrap="around" w:vAnchor="text" w:hAnchor="margin" w:y="31"/>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Fewer </w:t>
            </w:r>
            <w:r w:rsidR="001F04E5" w:rsidRPr="003076F2">
              <w:rPr>
                <w:rFonts w:asciiTheme="minorHAnsi" w:hAnsiTheme="minorHAnsi" w:cstheme="minorHAnsi"/>
                <w:bCs/>
                <w:color w:val="000000"/>
                <w:sz w:val="20"/>
                <w:szCs w:val="20"/>
              </w:rPr>
              <w:t>difficulties</w:t>
            </w:r>
          </w:p>
        </w:tc>
      </w:tr>
    </w:tbl>
    <w:tbl>
      <w:tblPr>
        <w:tblpPr w:leftFromText="180" w:rightFromText="180" w:horzAnchor="margin" w:tblpY="1196"/>
        <w:tblW w:w="13735" w:type="dxa"/>
        <w:tblBorders>
          <w:top w:val="single" w:sz="12" w:space="0" w:color="4472C4" w:themeColor="accent1"/>
          <w:left w:val="single" w:sz="12" w:space="0" w:color="4472C4" w:themeColor="accent1"/>
          <w:bottom w:val="single" w:sz="12" w:space="0" w:color="BFBFBF" w:themeColor="background1" w:themeShade="BF"/>
          <w:right w:val="single" w:sz="12" w:space="0" w:color="4472C4" w:themeColor="accent1"/>
          <w:insideH w:val="single" w:sz="12" w:space="0" w:color="BFBFBF" w:themeColor="background1" w:themeShade="BF"/>
          <w:insideV w:val="single" w:sz="12" w:space="0" w:color="BFBFBF" w:themeColor="background1" w:themeShade="BF"/>
        </w:tblBorders>
        <w:tblLayout w:type="fixed"/>
        <w:tblLook w:val="04A0" w:firstRow="1" w:lastRow="0" w:firstColumn="1" w:lastColumn="0" w:noHBand="0" w:noVBand="1"/>
      </w:tblPr>
      <w:tblGrid>
        <w:gridCol w:w="3104"/>
        <w:gridCol w:w="2693"/>
        <w:gridCol w:w="1701"/>
        <w:gridCol w:w="1276"/>
        <w:gridCol w:w="1134"/>
        <w:gridCol w:w="2693"/>
        <w:gridCol w:w="1134"/>
      </w:tblGrid>
      <w:tr w:rsidR="009F5390" w:rsidRPr="003076F2" w14:paraId="16418A15" w14:textId="77777777" w:rsidTr="008B207C">
        <w:tc>
          <w:tcPr>
            <w:tcW w:w="13735" w:type="dxa"/>
            <w:gridSpan w:val="7"/>
            <w:tcBorders>
              <w:top w:val="single" w:sz="12" w:space="0" w:color="4472C4" w:themeColor="accent1"/>
              <w:bottom w:val="single" w:sz="8" w:space="0" w:color="D9D9D9" w:themeColor="background1" w:themeShade="D9"/>
            </w:tcBorders>
            <w:shd w:val="clear" w:color="auto" w:fill="D9D9D9" w:themeFill="background1" w:themeFillShade="D9"/>
          </w:tcPr>
          <w:p w14:paraId="63B79E52" w14:textId="77777777" w:rsidR="009F5390" w:rsidRPr="003076F2" w:rsidRDefault="009F5390" w:rsidP="007A0728">
            <w:pPr>
              <w:pStyle w:val="GLTablebody"/>
              <w:framePr w:hSpace="0" w:wrap="auto" w:vAnchor="margin" w:hAnchor="text" w:yAlign="inline"/>
              <w:suppressOverlap w:val="0"/>
            </w:pPr>
            <w:r w:rsidRPr="003076F2">
              <w:t>Autistic characteristics</w:t>
            </w:r>
          </w:p>
        </w:tc>
      </w:tr>
      <w:tr w:rsidR="009F5390" w:rsidRPr="003076F2" w14:paraId="5A353A43" w14:textId="77777777" w:rsidTr="008B207C">
        <w:tc>
          <w:tcPr>
            <w:tcW w:w="3104" w:type="dxa"/>
            <w:tcBorders>
              <w:top w:val="single" w:sz="8" w:space="0" w:color="D9D9D9" w:themeColor="background1" w:themeShade="D9"/>
              <w:bottom w:val="single" w:sz="8" w:space="0" w:color="D9D9D9" w:themeColor="background1" w:themeShade="D9"/>
            </w:tcBorders>
          </w:tcPr>
          <w:p w14:paraId="6B5AF662" w14:textId="7A79FC44" w:rsidR="009F5390" w:rsidRPr="003076F2" w:rsidRDefault="009F5390" w:rsidP="007A0728">
            <w:pPr>
              <w:pStyle w:val="GLTablebody"/>
              <w:framePr w:hSpace="0" w:wrap="auto" w:vAnchor="margin" w:hAnchor="text" w:yAlign="inline"/>
              <w:suppressOverlap w:val="0"/>
            </w:pPr>
            <w:r w:rsidRPr="003076F2">
              <w:t>Autis</w:t>
            </w:r>
            <w:r w:rsidR="005A0B32" w:rsidRPr="003076F2">
              <w:t>tic</w:t>
            </w:r>
            <w:r w:rsidRPr="003076F2">
              <w:t xml:space="preserve"> characteristics </w:t>
            </w:r>
            <w:r w:rsidRPr="003076F2">
              <w:rPr>
                <w:i/>
                <w:iCs/>
              </w:rPr>
              <w:t>(</w:t>
            </w:r>
            <w:r w:rsidRPr="003076F2">
              <w:rPr>
                <w:i/>
                <w:iCs/>
                <w:lang w:val="en-AU"/>
              </w:rPr>
              <w:t>self</w:t>
            </w:r>
            <w:r w:rsidRPr="003076F2">
              <w:rPr>
                <w:i/>
                <w:iCs/>
              </w:rPr>
              <w:t>-rated)</w:t>
            </w:r>
          </w:p>
        </w:tc>
        <w:tc>
          <w:tcPr>
            <w:tcW w:w="2693" w:type="dxa"/>
            <w:tcBorders>
              <w:top w:val="single" w:sz="8" w:space="0" w:color="D9D9D9" w:themeColor="background1" w:themeShade="D9"/>
              <w:bottom w:val="single" w:sz="8" w:space="0" w:color="D9D9D9" w:themeColor="background1" w:themeShade="D9"/>
            </w:tcBorders>
          </w:tcPr>
          <w:p w14:paraId="1BAAF4A1" w14:textId="3320E052" w:rsidR="009F5390" w:rsidRPr="003076F2" w:rsidRDefault="009F5390" w:rsidP="007A0728">
            <w:pPr>
              <w:pStyle w:val="GLTablebody"/>
              <w:framePr w:hSpace="0" w:wrap="auto" w:vAnchor="margin" w:hAnchor="text" w:yAlign="inline"/>
              <w:suppressOverlap w:val="0"/>
            </w:pPr>
            <w:r w:rsidRPr="003076F2">
              <w:t xml:space="preserve">Huang et al (2020)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0877950A" w14:textId="77777777" w:rsidR="009F5390" w:rsidRPr="003076F2" w:rsidRDefault="009F5390" w:rsidP="007A0728">
            <w:pPr>
              <w:pStyle w:val="GLTablebody"/>
              <w:framePr w:hSpace="0" w:wrap="auto" w:vAnchor="margin" w:hAnchor="text" w:yAlign="inline"/>
              <w:suppressOverlap w:val="0"/>
            </w:pPr>
            <w:r w:rsidRPr="003076F2">
              <w:t xml:space="preserve">Autistic </w:t>
            </w:r>
            <w:r w:rsidRPr="003076F2">
              <w:rPr>
                <w:lang w:val="en-AU"/>
              </w:rPr>
              <w:t>adults</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6E9D5E39" w14:textId="0442BDB3" w:rsidR="009F5390" w:rsidRPr="003076F2" w:rsidRDefault="009F5390" w:rsidP="007A0728">
            <w:pPr>
              <w:pStyle w:val="GLTablebody"/>
              <w:framePr w:hSpace="0" w:wrap="auto" w:vAnchor="margin" w:hAnchor="text" w:yAlign="inline"/>
              <w:suppressOverlap w:val="0"/>
            </w:pPr>
            <w:r w:rsidRPr="003076F2">
              <w:t>18</w:t>
            </w:r>
            <w:r w:rsidR="00033AD1">
              <w:t>-</w:t>
            </w:r>
            <w:r w:rsidRPr="003076F2">
              <w:t xml:space="preserve">75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26349663" w14:textId="77777777" w:rsidR="009F5390" w:rsidRPr="003076F2" w:rsidRDefault="009F5390" w:rsidP="007A0728">
            <w:pPr>
              <w:pStyle w:val="GLTablebody"/>
              <w:framePr w:hSpace="0" w:wrap="auto" w:vAnchor="margin" w:hAnchor="text" w:yAlign="inline"/>
              <w:suppressOverlap w:val="0"/>
            </w:pPr>
            <w:r w:rsidRPr="003076F2">
              <w:t>K=</w:t>
            </w:r>
            <w:r w:rsidRPr="003076F2">
              <w:rPr>
                <w:lang w:val="en-AU"/>
              </w:rPr>
              <w:t>2</w:t>
            </w:r>
          </w:p>
        </w:tc>
        <w:tc>
          <w:tcPr>
            <w:tcW w:w="2693" w:type="dxa"/>
            <w:tcBorders>
              <w:top w:val="single" w:sz="8" w:space="0" w:color="D9D9D9" w:themeColor="background1" w:themeShade="D9"/>
              <w:bottom w:val="single" w:sz="8" w:space="0" w:color="D9D9D9" w:themeColor="background1" w:themeShade="D9"/>
            </w:tcBorders>
            <w:shd w:val="clear" w:color="auto" w:fill="FFC000"/>
          </w:tcPr>
          <w:p w14:paraId="4A7A1A2C" w14:textId="77777777" w:rsidR="009F5390" w:rsidRPr="003076F2" w:rsidRDefault="009F5390" w:rsidP="007A0728">
            <w:pPr>
              <w:pStyle w:val="GLTablebody"/>
              <w:framePr w:hSpace="0" w:wrap="auto" w:vAnchor="margin" w:hAnchor="text" w:yAlign="inline"/>
              <w:suppressOverlap w:val="0"/>
            </w:pPr>
            <w:r w:rsidRPr="003076F2">
              <w:t>uncertain</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94AEB64" w14:textId="77777777"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37FD86B8" w14:textId="77777777" w:rsidTr="008B207C">
        <w:tc>
          <w:tcPr>
            <w:tcW w:w="3104" w:type="dxa"/>
            <w:tcBorders>
              <w:top w:val="single" w:sz="8" w:space="0" w:color="D9D9D9" w:themeColor="background1" w:themeShade="D9"/>
              <w:bottom w:val="nil"/>
            </w:tcBorders>
          </w:tcPr>
          <w:p w14:paraId="4708FB80" w14:textId="17814A17" w:rsidR="009F5390" w:rsidRPr="003076F2" w:rsidRDefault="009F5390" w:rsidP="007A0728">
            <w:pPr>
              <w:pStyle w:val="GLTablebody"/>
              <w:framePr w:hSpace="0" w:wrap="auto" w:vAnchor="margin" w:hAnchor="text" w:yAlign="inline"/>
              <w:suppressOverlap w:val="0"/>
            </w:pPr>
            <w:r w:rsidRPr="003076F2">
              <w:t>Autis</w:t>
            </w:r>
            <w:r w:rsidR="005A0B32" w:rsidRPr="003076F2">
              <w:t>tic</w:t>
            </w:r>
            <w:r w:rsidRPr="003076F2">
              <w:t xml:space="preserve"> characteristics </w:t>
            </w:r>
            <w:r w:rsidRPr="003076F2">
              <w:rPr>
                <w:i/>
                <w:iCs/>
              </w:rPr>
              <w:t>(</w:t>
            </w:r>
            <w:r w:rsidRPr="003076F2">
              <w:rPr>
                <w:i/>
                <w:iCs/>
                <w:lang w:val="en-AU"/>
              </w:rPr>
              <w:t>clinician</w:t>
            </w:r>
            <w:r w:rsidRPr="003076F2">
              <w:rPr>
                <w:i/>
                <w:iCs/>
              </w:rPr>
              <w:t>-rated)</w:t>
            </w:r>
          </w:p>
        </w:tc>
        <w:tc>
          <w:tcPr>
            <w:tcW w:w="2693" w:type="dxa"/>
            <w:tcBorders>
              <w:top w:val="single" w:sz="8" w:space="0" w:color="D9D9D9" w:themeColor="background1" w:themeShade="D9"/>
              <w:bottom w:val="nil"/>
            </w:tcBorders>
          </w:tcPr>
          <w:p w14:paraId="3EA52B33" w14:textId="0EE486C2" w:rsidR="009F5390" w:rsidRPr="003076F2" w:rsidRDefault="009F5390" w:rsidP="007A0728">
            <w:pPr>
              <w:pStyle w:val="GLTablebody"/>
              <w:framePr w:hSpace="0" w:wrap="auto" w:vAnchor="margin" w:hAnchor="text" w:yAlign="inline"/>
              <w:suppressOverlap w:val="0"/>
            </w:pPr>
            <w:r w:rsidRPr="003076F2">
              <w:t xml:space="preserve">Huang et al (2020)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p>
        </w:tc>
        <w:tc>
          <w:tcPr>
            <w:tcW w:w="1701" w:type="dxa"/>
            <w:tcBorders>
              <w:top w:val="single" w:sz="8" w:space="0" w:color="D9D9D9" w:themeColor="background1" w:themeShade="D9"/>
              <w:bottom w:val="nil"/>
            </w:tcBorders>
            <w:shd w:val="clear" w:color="auto" w:fill="auto"/>
          </w:tcPr>
          <w:p w14:paraId="61772B3A" w14:textId="77777777" w:rsidR="009F5390" w:rsidRPr="003076F2" w:rsidRDefault="009F5390" w:rsidP="007A0728">
            <w:pPr>
              <w:pStyle w:val="GLTablebody"/>
              <w:framePr w:hSpace="0" w:wrap="auto" w:vAnchor="margin" w:hAnchor="text" w:yAlign="inline"/>
              <w:suppressOverlap w:val="0"/>
            </w:pPr>
            <w:r w:rsidRPr="003076F2">
              <w:t xml:space="preserve">Autistic </w:t>
            </w:r>
            <w:r w:rsidRPr="003076F2">
              <w:rPr>
                <w:lang w:val="en-AU"/>
              </w:rPr>
              <w:t>adults</w:t>
            </w:r>
          </w:p>
        </w:tc>
        <w:tc>
          <w:tcPr>
            <w:tcW w:w="1276" w:type="dxa"/>
            <w:tcBorders>
              <w:top w:val="single" w:sz="8" w:space="0" w:color="D9D9D9" w:themeColor="background1" w:themeShade="D9"/>
              <w:bottom w:val="nil"/>
            </w:tcBorders>
            <w:shd w:val="clear" w:color="auto" w:fill="auto"/>
          </w:tcPr>
          <w:p w14:paraId="33C238E5" w14:textId="584891DB" w:rsidR="009F5390" w:rsidRPr="003076F2" w:rsidRDefault="009F5390" w:rsidP="007A0728">
            <w:pPr>
              <w:pStyle w:val="GLTablebody"/>
              <w:framePr w:hSpace="0" w:wrap="auto" w:vAnchor="margin" w:hAnchor="text" w:yAlign="inline"/>
              <w:suppressOverlap w:val="0"/>
            </w:pPr>
            <w:r w:rsidRPr="003076F2">
              <w:rPr>
                <w:lang w:val="en-AU"/>
              </w:rPr>
              <w:t>18</w:t>
            </w:r>
            <w:r w:rsidR="00033AD1">
              <w:rPr>
                <w:lang w:val="en-AU"/>
              </w:rPr>
              <w:t>-</w:t>
            </w:r>
            <w:r w:rsidRPr="003076F2">
              <w:t xml:space="preserve">75 </w:t>
            </w:r>
          </w:p>
        </w:tc>
        <w:tc>
          <w:tcPr>
            <w:tcW w:w="1134" w:type="dxa"/>
            <w:tcBorders>
              <w:top w:val="single" w:sz="8" w:space="0" w:color="D9D9D9" w:themeColor="background1" w:themeShade="D9"/>
              <w:bottom w:val="nil"/>
            </w:tcBorders>
            <w:shd w:val="clear" w:color="auto" w:fill="auto"/>
          </w:tcPr>
          <w:p w14:paraId="3D0D8774" w14:textId="77777777" w:rsidR="009F5390" w:rsidRPr="003076F2" w:rsidRDefault="009F5390" w:rsidP="007A0728">
            <w:pPr>
              <w:pStyle w:val="GLTablebody"/>
              <w:framePr w:hSpace="0" w:wrap="auto" w:vAnchor="margin" w:hAnchor="text" w:yAlign="inline"/>
              <w:suppressOverlap w:val="0"/>
            </w:pPr>
            <w:r w:rsidRPr="003076F2">
              <w:t>K=</w:t>
            </w:r>
            <w:r w:rsidRPr="003076F2">
              <w:rPr>
                <w:lang w:val="en-AU"/>
              </w:rPr>
              <w:t>2</w:t>
            </w:r>
          </w:p>
        </w:tc>
        <w:tc>
          <w:tcPr>
            <w:tcW w:w="2693" w:type="dxa"/>
            <w:tcBorders>
              <w:top w:val="single" w:sz="8" w:space="0" w:color="D9D9D9" w:themeColor="background1" w:themeShade="D9"/>
              <w:bottom w:val="nil"/>
            </w:tcBorders>
            <w:shd w:val="clear" w:color="auto" w:fill="auto"/>
          </w:tcPr>
          <w:p w14:paraId="4B1233F3" w14:textId="77777777" w:rsidR="009F5390" w:rsidRPr="003076F2" w:rsidRDefault="009F5390" w:rsidP="007A0728">
            <w:pPr>
              <w:pStyle w:val="GLTablebody"/>
              <w:framePr w:hSpace="0" w:wrap="auto" w:vAnchor="margin" w:hAnchor="text" w:yAlign="inline"/>
              <w:suppressOverlap w:val="0"/>
            </w:pPr>
            <w:r w:rsidRPr="003076F2">
              <w:t>No difference</w:t>
            </w:r>
          </w:p>
        </w:tc>
        <w:tc>
          <w:tcPr>
            <w:tcW w:w="1134" w:type="dxa"/>
            <w:tcBorders>
              <w:top w:val="single" w:sz="8" w:space="0" w:color="D9D9D9" w:themeColor="background1" w:themeShade="D9"/>
              <w:bottom w:val="nil"/>
            </w:tcBorders>
            <w:shd w:val="clear" w:color="auto" w:fill="auto"/>
          </w:tcPr>
          <w:p w14:paraId="145FBDB5" w14:textId="77777777" w:rsidR="009F5390" w:rsidRPr="003076F2" w:rsidRDefault="009F5390" w:rsidP="007A0728">
            <w:pPr>
              <w:pStyle w:val="GLTablebody"/>
              <w:framePr w:hSpace="0" w:wrap="auto" w:vAnchor="margin" w:hAnchor="text" w:yAlign="inline"/>
              <w:suppressOverlap w:val="0"/>
            </w:pPr>
            <w:r w:rsidRPr="003076F2">
              <w:t>NA</w:t>
            </w:r>
          </w:p>
        </w:tc>
      </w:tr>
      <w:tr w:rsidR="009F5390" w:rsidRPr="003076F2" w14:paraId="16198EE5" w14:textId="77777777" w:rsidTr="008B207C">
        <w:tc>
          <w:tcPr>
            <w:tcW w:w="13735" w:type="dxa"/>
            <w:gridSpan w:val="7"/>
            <w:tcBorders>
              <w:top w:val="nil"/>
              <w:bottom w:val="nil"/>
            </w:tcBorders>
            <w:shd w:val="clear" w:color="auto" w:fill="DBDBDB" w:themeFill="accent3" w:themeFillTint="66"/>
          </w:tcPr>
          <w:p w14:paraId="14262301" w14:textId="77777777" w:rsidR="009F5390" w:rsidRPr="003076F2" w:rsidRDefault="009F5390" w:rsidP="007A0728">
            <w:pPr>
              <w:pStyle w:val="GLTablebody"/>
              <w:framePr w:hSpace="0" w:wrap="auto" w:vAnchor="margin" w:hAnchor="text" w:yAlign="inline"/>
              <w:suppressOverlap w:val="0"/>
            </w:pPr>
            <w:r w:rsidRPr="003076F2">
              <w:t>Social communication and social interaction</w:t>
            </w:r>
          </w:p>
        </w:tc>
      </w:tr>
      <w:tr w:rsidR="009F5390" w:rsidRPr="003076F2" w14:paraId="075099B2" w14:textId="77777777" w:rsidTr="008B207C">
        <w:tc>
          <w:tcPr>
            <w:tcW w:w="3104" w:type="dxa"/>
            <w:tcBorders>
              <w:top w:val="single" w:sz="8" w:space="0" w:color="D9D9D9" w:themeColor="background1" w:themeShade="D9"/>
              <w:bottom w:val="single" w:sz="8" w:space="0" w:color="D9D9D9" w:themeColor="background1" w:themeShade="D9"/>
            </w:tcBorders>
          </w:tcPr>
          <w:p w14:paraId="6D8B9D23" w14:textId="77777777" w:rsidR="009F5390" w:rsidRPr="003076F2" w:rsidRDefault="009F5390" w:rsidP="007A0728">
            <w:pPr>
              <w:pStyle w:val="GLTablebody"/>
              <w:framePr w:hSpace="0" w:wrap="auto" w:vAnchor="margin" w:hAnchor="text" w:yAlign="inline"/>
              <w:suppressOverlap w:val="0"/>
              <w:rPr>
                <w:lang w:val="en-AU"/>
              </w:rPr>
            </w:pPr>
            <w:r w:rsidRPr="003076F2">
              <w:t xml:space="preserve">Social communication </w:t>
            </w:r>
          </w:p>
        </w:tc>
        <w:tc>
          <w:tcPr>
            <w:tcW w:w="2693" w:type="dxa"/>
            <w:tcBorders>
              <w:top w:val="single" w:sz="8" w:space="0" w:color="D9D9D9" w:themeColor="background1" w:themeShade="D9"/>
              <w:bottom w:val="single" w:sz="8" w:space="0" w:color="D9D9D9" w:themeColor="background1" w:themeShade="D9"/>
            </w:tcBorders>
          </w:tcPr>
          <w:p w14:paraId="20183F87" w14:textId="31D9F0EB" w:rsidR="009F5390" w:rsidRPr="003076F2" w:rsidRDefault="009F5390" w:rsidP="008B207C">
            <w:pPr>
              <w:pStyle w:val="GLBodytext"/>
              <w:spacing w:after="60" w:line="240" w:lineRule="auto"/>
              <w:rPr>
                <w:sz w:val="20"/>
                <w:szCs w:val="20"/>
              </w:rPr>
            </w:pPr>
            <w:proofErr w:type="spellStart"/>
            <w:r w:rsidRPr="003076F2">
              <w:rPr>
                <w:sz w:val="20"/>
                <w:szCs w:val="20"/>
              </w:rPr>
              <w:t>Mahendiran</w:t>
            </w:r>
            <w:proofErr w:type="spellEnd"/>
            <w:r w:rsidRPr="003076F2">
              <w:rPr>
                <w:sz w:val="20"/>
                <w:szCs w:val="20"/>
              </w:rPr>
              <w:t xml:space="preserve"> et al., (2021) </w:t>
            </w:r>
            <w:r w:rsidR="008F1FB7">
              <w:rPr>
                <w:sz w:val="20"/>
                <w:szCs w:val="20"/>
              </w:rPr>
              <w:fldChar w:fldCharType="begin"/>
            </w:r>
            <w:r w:rsidR="008F1FB7">
              <w:rPr>
                <w:sz w:val="20"/>
                <w:szCs w:val="20"/>
              </w:rP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Pr>
                <w:sz w:val="20"/>
                <w:szCs w:val="20"/>
              </w:rPr>
              <w:fldChar w:fldCharType="separate"/>
            </w:r>
            <w:r w:rsidR="008F1FB7">
              <w:rPr>
                <w:noProof/>
                <w:sz w:val="20"/>
                <w:szCs w:val="20"/>
              </w:rPr>
              <w:t>[</w:t>
            </w:r>
            <w:hyperlink w:anchor="_ENREF_18" w:tooltip="Mahendiran, 2019 #1371" w:history="1">
              <w:r w:rsidR="006525B5">
                <w:rPr>
                  <w:noProof/>
                  <w:sz w:val="20"/>
                  <w:szCs w:val="20"/>
                </w:rPr>
                <w:t>18</w:t>
              </w:r>
            </w:hyperlink>
            <w:r w:rsidR="008F1FB7">
              <w:rPr>
                <w:noProof/>
                <w:sz w:val="20"/>
                <w:szCs w:val="20"/>
              </w:rPr>
              <w:t>]</w:t>
            </w:r>
            <w:r w:rsidR="008F1FB7">
              <w:rPr>
                <w:sz w:val="20"/>
                <w:szCs w:val="20"/>
              </w:rPr>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5D49E29A" w14:textId="77777777" w:rsidR="009F5390" w:rsidRPr="003076F2" w:rsidRDefault="009F5390" w:rsidP="007A0728">
            <w:pPr>
              <w:pStyle w:val="GLTablebody"/>
              <w:framePr w:hSpace="0" w:wrap="auto" w:vAnchor="margin" w:hAnchor="text" w:yAlign="inline"/>
              <w:suppressOverlap w:val="0"/>
            </w:pPr>
            <w:r w:rsidRPr="003076F2">
              <w:t>Autistic</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76870F80" w14:textId="341E9787" w:rsidR="009F5390" w:rsidRPr="003076F2" w:rsidRDefault="009F5390" w:rsidP="007A0728">
            <w:pPr>
              <w:pStyle w:val="GLTablebody"/>
              <w:framePr w:hSpace="0" w:wrap="auto" w:vAnchor="margin" w:hAnchor="text" w:yAlign="inline"/>
              <w:suppressOverlap w:val="0"/>
            </w:pPr>
            <w:r w:rsidRPr="003076F2">
              <w:t>8</w:t>
            </w:r>
            <w:r w:rsidR="00033AD1">
              <w:t>-</w:t>
            </w:r>
            <w:r w:rsidRPr="003076F2">
              <w:t xml:space="preserve">13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366A8E5F" w14:textId="77777777" w:rsidR="009F5390" w:rsidRPr="003076F2" w:rsidRDefault="009F5390" w:rsidP="007A0728">
            <w:pPr>
              <w:pStyle w:val="GLTablebody"/>
              <w:framePr w:hSpace="0" w:wrap="auto" w:vAnchor="margin" w:hAnchor="text" w:yAlign="inline"/>
              <w:suppressOverlap w:val="0"/>
            </w:pPr>
            <w:r w:rsidRPr="003076F2">
              <w:t>K=3</w:t>
            </w:r>
          </w:p>
        </w:tc>
        <w:tc>
          <w:tcPr>
            <w:tcW w:w="2693" w:type="dxa"/>
            <w:tcBorders>
              <w:top w:val="single" w:sz="8" w:space="0" w:color="D9D9D9" w:themeColor="background1" w:themeShade="D9"/>
              <w:bottom w:val="single" w:sz="8" w:space="0" w:color="D9D9D9" w:themeColor="background1" w:themeShade="D9"/>
            </w:tcBorders>
            <w:shd w:val="clear" w:color="auto" w:fill="auto"/>
          </w:tcPr>
          <w:p w14:paraId="30E4A981" w14:textId="77777777" w:rsidR="009F5390" w:rsidRPr="003076F2" w:rsidRDefault="009F5390" w:rsidP="007A0728">
            <w:pPr>
              <w:pStyle w:val="GLTablebody"/>
              <w:framePr w:hSpace="0" w:wrap="auto" w:vAnchor="margin" w:hAnchor="text" w:yAlign="inline"/>
              <w:suppressOverlap w:val="0"/>
            </w:pPr>
            <w:r w:rsidRPr="003076F2">
              <w:t>No difference</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F478F48" w14:textId="77777777" w:rsidR="009F5390" w:rsidRPr="003076F2" w:rsidRDefault="009F5390" w:rsidP="007A0728">
            <w:pPr>
              <w:pStyle w:val="GLTablebody"/>
              <w:framePr w:hSpace="0" w:wrap="auto" w:vAnchor="margin" w:hAnchor="text" w:yAlign="inline"/>
              <w:suppressOverlap w:val="0"/>
            </w:pPr>
            <w:r w:rsidRPr="003076F2">
              <w:t>NA</w:t>
            </w:r>
          </w:p>
        </w:tc>
      </w:tr>
      <w:tr w:rsidR="009F5390" w:rsidRPr="003076F2" w14:paraId="53D83384" w14:textId="77777777" w:rsidTr="008B207C">
        <w:tc>
          <w:tcPr>
            <w:tcW w:w="3104" w:type="dxa"/>
            <w:tcBorders>
              <w:top w:val="single" w:sz="8" w:space="0" w:color="D9D9D9" w:themeColor="background1" w:themeShade="D9"/>
              <w:bottom w:val="single" w:sz="8" w:space="0" w:color="D9D9D9" w:themeColor="background1" w:themeShade="D9"/>
            </w:tcBorders>
          </w:tcPr>
          <w:p w14:paraId="3A2501A7" w14:textId="77777777" w:rsidR="009F5390" w:rsidRPr="003076F2" w:rsidRDefault="009F5390" w:rsidP="007A0728">
            <w:pPr>
              <w:pStyle w:val="GLTablebody"/>
              <w:framePr w:hSpace="0" w:wrap="auto" w:vAnchor="margin" w:hAnchor="text" w:yAlign="inline"/>
              <w:suppressOverlap w:val="0"/>
              <w:rPr>
                <w:lang w:val="en-AU"/>
              </w:rPr>
            </w:pPr>
            <w:r w:rsidRPr="003076F2">
              <w:t>Social interaction</w:t>
            </w:r>
          </w:p>
        </w:tc>
        <w:tc>
          <w:tcPr>
            <w:tcW w:w="2693" w:type="dxa"/>
            <w:tcBorders>
              <w:top w:val="single" w:sz="8" w:space="0" w:color="D9D9D9" w:themeColor="background1" w:themeShade="D9"/>
              <w:bottom w:val="single" w:sz="8" w:space="0" w:color="D9D9D9" w:themeColor="background1" w:themeShade="D9"/>
            </w:tcBorders>
          </w:tcPr>
          <w:p w14:paraId="38BD4227" w14:textId="648D30F4" w:rsidR="009F5390" w:rsidRPr="003076F2" w:rsidRDefault="009F5390" w:rsidP="008B207C">
            <w:pPr>
              <w:pStyle w:val="GLBodytext"/>
              <w:spacing w:after="60" w:line="240" w:lineRule="auto"/>
              <w:rPr>
                <w:sz w:val="20"/>
                <w:szCs w:val="20"/>
              </w:rPr>
            </w:pPr>
            <w:proofErr w:type="spellStart"/>
            <w:r w:rsidRPr="003076F2">
              <w:rPr>
                <w:sz w:val="20"/>
                <w:szCs w:val="20"/>
              </w:rPr>
              <w:t>Mahendiran</w:t>
            </w:r>
            <w:proofErr w:type="spellEnd"/>
            <w:r w:rsidRPr="003076F2">
              <w:rPr>
                <w:sz w:val="20"/>
                <w:szCs w:val="20"/>
              </w:rPr>
              <w:t xml:space="preserve"> et al., (2021) </w:t>
            </w:r>
            <w:r w:rsidR="008F1FB7">
              <w:rPr>
                <w:sz w:val="20"/>
                <w:szCs w:val="20"/>
              </w:rPr>
              <w:fldChar w:fldCharType="begin"/>
            </w:r>
            <w:r w:rsidR="008F1FB7">
              <w:rPr>
                <w:sz w:val="20"/>
                <w:szCs w:val="20"/>
              </w:rP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Pr>
                <w:sz w:val="20"/>
                <w:szCs w:val="20"/>
              </w:rPr>
              <w:fldChar w:fldCharType="separate"/>
            </w:r>
            <w:r w:rsidR="008F1FB7">
              <w:rPr>
                <w:noProof/>
                <w:sz w:val="20"/>
                <w:szCs w:val="20"/>
              </w:rPr>
              <w:t>[</w:t>
            </w:r>
            <w:hyperlink w:anchor="_ENREF_18" w:tooltip="Mahendiran, 2019 #1371" w:history="1">
              <w:r w:rsidR="006525B5">
                <w:rPr>
                  <w:noProof/>
                  <w:sz w:val="20"/>
                  <w:szCs w:val="20"/>
                </w:rPr>
                <w:t>18</w:t>
              </w:r>
            </w:hyperlink>
            <w:r w:rsidR="008F1FB7">
              <w:rPr>
                <w:noProof/>
                <w:sz w:val="20"/>
                <w:szCs w:val="20"/>
              </w:rPr>
              <w:t>]</w:t>
            </w:r>
            <w:r w:rsidR="008F1FB7">
              <w:rPr>
                <w:sz w:val="20"/>
                <w:szCs w:val="20"/>
              </w:rPr>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4F9FADE1" w14:textId="77777777" w:rsidR="009F5390" w:rsidRPr="003076F2" w:rsidRDefault="009F5390" w:rsidP="007A0728">
            <w:pPr>
              <w:pStyle w:val="GLTablebody"/>
              <w:framePr w:hSpace="0" w:wrap="auto" w:vAnchor="margin" w:hAnchor="text" w:yAlign="inline"/>
              <w:suppressOverlap w:val="0"/>
            </w:pPr>
            <w:r w:rsidRPr="003076F2">
              <w:t>Autistic</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3BDE772A" w14:textId="73FD9275" w:rsidR="009F5390" w:rsidRPr="003076F2" w:rsidRDefault="009F5390" w:rsidP="007A0728">
            <w:pPr>
              <w:pStyle w:val="GLTablebody"/>
              <w:framePr w:hSpace="0" w:wrap="auto" w:vAnchor="margin" w:hAnchor="text" w:yAlign="inline"/>
              <w:suppressOverlap w:val="0"/>
            </w:pPr>
            <w:r w:rsidRPr="003076F2">
              <w:t>8</w:t>
            </w:r>
            <w:r w:rsidR="00033AD1">
              <w:t>-</w:t>
            </w:r>
            <w:r w:rsidRPr="003076F2">
              <w:t xml:space="preserve">13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608E6BB6" w14:textId="77777777" w:rsidR="009F5390" w:rsidRPr="003076F2" w:rsidRDefault="009F5390" w:rsidP="007A0728">
            <w:pPr>
              <w:pStyle w:val="GLTablebody"/>
              <w:framePr w:hSpace="0" w:wrap="auto" w:vAnchor="margin" w:hAnchor="text" w:yAlign="inline"/>
              <w:suppressOverlap w:val="0"/>
            </w:pPr>
            <w:r w:rsidRPr="003076F2">
              <w:t>K=8</w:t>
            </w:r>
          </w:p>
        </w:tc>
        <w:tc>
          <w:tcPr>
            <w:tcW w:w="2693" w:type="dxa"/>
            <w:tcBorders>
              <w:top w:val="single" w:sz="8" w:space="0" w:color="D9D9D9" w:themeColor="background1" w:themeShade="D9"/>
              <w:bottom w:val="single" w:sz="8" w:space="0" w:color="D9D9D9" w:themeColor="background1" w:themeShade="D9"/>
            </w:tcBorders>
            <w:shd w:val="clear" w:color="auto" w:fill="auto"/>
          </w:tcPr>
          <w:p w14:paraId="52C6FCB5" w14:textId="77777777" w:rsidR="009F5390" w:rsidRPr="003076F2" w:rsidRDefault="009F5390" w:rsidP="007A0728">
            <w:pPr>
              <w:pStyle w:val="GLTablebody"/>
              <w:framePr w:hSpace="0" w:wrap="auto" w:vAnchor="margin" w:hAnchor="text" w:yAlign="inline"/>
              <w:suppressOverlap w:val="0"/>
            </w:pPr>
            <w:r w:rsidRPr="003076F2">
              <w:t>No difference</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36D9928E" w14:textId="77777777" w:rsidR="009F5390" w:rsidRPr="003076F2" w:rsidRDefault="009F5390" w:rsidP="007A0728">
            <w:pPr>
              <w:pStyle w:val="GLTablebody"/>
              <w:framePr w:hSpace="0" w:wrap="auto" w:vAnchor="margin" w:hAnchor="text" w:yAlign="inline"/>
              <w:suppressOverlap w:val="0"/>
            </w:pPr>
            <w:r w:rsidRPr="003076F2">
              <w:t>NA</w:t>
            </w:r>
          </w:p>
        </w:tc>
      </w:tr>
      <w:tr w:rsidR="009F5390" w:rsidRPr="003076F2" w14:paraId="20BADE03" w14:textId="77777777" w:rsidTr="008B207C">
        <w:tc>
          <w:tcPr>
            <w:tcW w:w="3104" w:type="dxa"/>
            <w:tcBorders>
              <w:top w:val="single" w:sz="8" w:space="0" w:color="D9D9D9" w:themeColor="background1" w:themeShade="D9"/>
              <w:bottom w:val="single" w:sz="8" w:space="0" w:color="D9D9D9" w:themeColor="background1" w:themeShade="D9"/>
            </w:tcBorders>
          </w:tcPr>
          <w:p w14:paraId="283D384E" w14:textId="77777777" w:rsidR="009F5390" w:rsidRPr="003076F2" w:rsidRDefault="009F5390" w:rsidP="007A0728">
            <w:pPr>
              <w:pStyle w:val="GLTablebody"/>
              <w:framePr w:hSpace="0" w:wrap="auto" w:vAnchor="margin" w:hAnchor="text" w:yAlign="inline"/>
              <w:suppressOverlap w:val="0"/>
              <w:rPr>
                <w:lang w:val="en-AU"/>
              </w:rPr>
            </w:pPr>
            <w:r w:rsidRPr="003076F2">
              <w:t>Social communication/interaction</w:t>
            </w:r>
          </w:p>
        </w:tc>
        <w:tc>
          <w:tcPr>
            <w:tcW w:w="2693" w:type="dxa"/>
            <w:tcBorders>
              <w:top w:val="single" w:sz="8" w:space="0" w:color="D9D9D9" w:themeColor="background1" w:themeShade="D9"/>
              <w:bottom w:val="single" w:sz="8" w:space="0" w:color="D9D9D9" w:themeColor="background1" w:themeShade="D9"/>
            </w:tcBorders>
          </w:tcPr>
          <w:p w14:paraId="4FA5CAA6" w14:textId="107DD7AE"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265C12A1" w14:textId="77777777" w:rsidR="009F5390" w:rsidRPr="003076F2" w:rsidRDefault="009F5390" w:rsidP="007A0728">
            <w:pPr>
              <w:pStyle w:val="GLTablebody"/>
              <w:framePr w:hSpace="0" w:wrap="auto" w:vAnchor="margin" w:hAnchor="text" w:yAlign="inline"/>
              <w:suppressOverlap w:val="0"/>
            </w:pPr>
            <w:r w:rsidRPr="003076F2">
              <w:t>Autistic with ID</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3543798A" w14:textId="77777777" w:rsidR="009F5390" w:rsidRPr="003076F2" w:rsidRDefault="009F5390" w:rsidP="007A0728">
            <w:pPr>
              <w:pStyle w:val="GLTablebody"/>
              <w:framePr w:hSpace="0" w:wrap="auto" w:vAnchor="margin" w:hAnchor="text" w:yAlign="inline"/>
              <w:suppressOverlap w:val="0"/>
            </w:pPr>
            <w:r w:rsidRPr="003076F2">
              <w:t xml:space="preserve">9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789A6ECF" w14:textId="77777777" w:rsidR="009F5390" w:rsidRPr="003076F2" w:rsidRDefault="009F5390" w:rsidP="007A0728">
            <w:pPr>
              <w:pStyle w:val="GLTablebody"/>
              <w:framePr w:hSpace="0" w:wrap="auto" w:vAnchor="margin" w:hAnchor="text" w:yAlign="inline"/>
              <w:suppressOverlap w:val="0"/>
            </w:pPr>
            <w:r w:rsidRPr="003076F2">
              <w:t>K=15</w:t>
            </w:r>
          </w:p>
        </w:tc>
        <w:tc>
          <w:tcPr>
            <w:tcW w:w="2693" w:type="dxa"/>
            <w:tcBorders>
              <w:top w:val="single" w:sz="8" w:space="0" w:color="D9D9D9" w:themeColor="background1" w:themeShade="D9"/>
              <w:bottom w:val="single" w:sz="8" w:space="0" w:color="D9D9D9" w:themeColor="background1" w:themeShade="D9"/>
            </w:tcBorders>
            <w:shd w:val="clear" w:color="auto" w:fill="FFFE9D"/>
          </w:tcPr>
          <w:p w14:paraId="5799E692" w14:textId="77777777" w:rsidR="009F5390" w:rsidRPr="003076F2" w:rsidRDefault="009F5390" w:rsidP="007A0728">
            <w:pPr>
              <w:pStyle w:val="GLTablebody"/>
              <w:framePr w:hSpace="0" w:wrap="auto" w:vAnchor="margin" w:hAnchor="text" w:yAlign="inline"/>
              <w:suppressOverlap w:val="0"/>
            </w:pPr>
            <w:r w:rsidRPr="003076F2">
              <w:t>SMD=0.20 (small)</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62F541E" w14:textId="77777777" w:rsidR="009F5390" w:rsidRPr="003076F2" w:rsidRDefault="009F5390" w:rsidP="007A0728">
            <w:pPr>
              <w:pStyle w:val="GLTablebody"/>
              <w:framePr w:hSpace="0" w:wrap="auto" w:vAnchor="margin" w:hAnchor="text" w:yAlign="inline"/>
              <w:suppressOverlap w:val="0"/>
            </w:pPr>
            <w:r w:rsidRPr="003076F2">
              <w:t>Males</w:t>
            </w:r>
          </w:p>
        </w:tc>
      </w:tr>
      <w:tr w:rsidR="009F5390" w:rsidRPr="003076F2" w14:paraId="6CAF51D9" w14:textId="77777777" w:rsidTr="008B207C">
        <w:tc>
          <w:tcPr>
            <w:tcW w:w="3104" w:type="dxa"/>
            <w:tcBorders>
              <w:top w:val="single" w:sz="8" w:space="0" w:color="D9D9D9" w:themeColor="background1" w:themeShade="D9"/>
              <w:bottom w:val="single" w:sz="8" w:space="0" w:color="D9D9D9" w:themeColor="background1" w:themeShade="D9"/>
            </w:tcBorders>
          </w:tcPr>
          <w:p w14:paraId="3BE3EE22" w14:textId="77777777" w:rsidR="009F5390" w:rsidRPr="003076F2" w:rsidRDefault="009F5390" w:rsidP="007A0728">
            <w:pPr>
              <w:pStyle w:val="GLTablebody"/>
              <w:framePr w:hSpace="0" w:wrap="auto" w:vAnchor="margin" w:hAnchor="text" w:yAlign="inline"/>
              <w:suppressOverlap w:val="0"/>
              <w:rPr>
                <w:lang w:val="en-AU"/>
              </w:rPr>
            </w:pPr>
            <w:r w:rsidRPr="003076F2">
              <w:t>Social communication/interaction (narrow subdomain)</w:t>
            </w:r>
          </w:p>
        </w:tc>
        <w:tc>
          <w:tcPr>
            <w:tcW w:w="2693" w:type="dxa"/>
            <w:tcBorders>
              <w:top w:val="single" w:sz="8" w:space="0" w:color="D9D9D9" w:themeColor="background1" w:themeShade="D9"/>
              <w:bottom w:val="single" w:sz="8" w:space="0" w:color="D9D9D9" w:themeColor="background1" w:themeShade="D9"/>
            </w:tcBorders>
          </w:tcPr>
          <w:p w14:paraId="32336E69" w14:textId="20AA830F" w:rsidR="009F5390" w:rsidRPr="003076F2" w:rsidRDefault="009F5390" w:rsidP="008B207C">
            <w:pPr>
              <w:pStyle w:val="GLBodytext"/>
              <w:spacing w:after="60" w:line="240" w:lineRule="auto"/>
              <w:rPr>
                <w:sz w:val="20"/>
                <w:szCs w:val="20"/>
              </w:rPr>
            </w:pPr>
            <w:r w:rsidRPr="003076F2">
              <w:rPr>
                <w:sz w:val="20"/>
                <w:szCs w:val="20"/>
              </w:rPr>
              <w:t>Wood-</w:t>
            </w:r>
            <w:proofErr w:type="spellStart"/>
            <w:r w:rsidRPr="003076F2">
              <w:rPr>
                <w:sz w:val="20"/>
                <w:szCs w:val="20"/>
              </w:rPr>
              <w:t>Downie</w:t>
            </w:r>
            <w:proofErr w:type="spellEnd"/>
            <w:r w:rsidRPr="003076F2">
              <w:rPr>
                <w:sz w:val="20"/>
                <w:szCs w:val="20"/>
              </w:rPr>
              <w:t xml:space="preserve"> et al., (2021) </w:t>
            </w:r>
            <w:r w:rsidR="008F1FB7">
              <w:rPr>
                <w:sz w:val="20"/>
                <w:szCs w:val="20"/>
              </w:rPr>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Pr>
                <w:sz w:val="20"/>
                <w:szCs w:val="20"/>
              </w:rPr>
              <w:instrText xml:space="preserve"> ADDIN EN.CITE </w:instrText>
            </w:r>
            <w:r w:rsidR="008F1FB7">
              <w:rPr>
                <w:sz w:val="20"/>
                <w:szCs w:val="20"/>
              </w:rPr>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Pr>
                <w:sz w:val="20"/>
                <w:szCs w:val="20"/>
              </w:rPr>
              <w:instrText xml:space="preserve"> ADDIN EN.CITE.DATA </w:instrText>
            </w:r>
            <w:r w:rsidR="008F1FB7">
              <w:rPr>
                <w:sz w:val="20"/>
                <w:szCs w:val="20"/>
              </w:rPr>
            </w:r>
            <w:r w:rsidR="008F1FB7">
              <w:rPr>
                <w:sz w:val="20"/>
                <w:szCs w:val="20"/>
              </w:rPr>
              <w:fldChar w:fldCharType="end"/>
            </w:r>
            <w:r w:rsidR="008F1FB7">
              <w:rPr>
                <w:sz w:val="20"/>
                <w:szCs w:val="20"/>
              </w:rPr>
            </w:r>
            <w:r w:rsidR="008F1FB7">
              <w:rPr>
                <w:sz w:val="20"/>
                <w:szCs w:val="20"/>
              </w:rPr>
              <w:fldChar w:fldCharType="separate"/>
            </w:r>
            <w:r w:rsidR="008F1FB7">
              <w:rPr>
                <w:noProof/>
                <w:sz w:val="20"/>
                <w:szCs w:val="20"/>
              </w:rPr>
              <w:t>[</w:t>
            </w:r>
            <w:hyperlink w:anchor="_ENREF_22" w:tooltip="Wood-Downie, 2021 #1374" w:history="1">
              <w:r w:rsidR="006525B5">
                <w:rPr>
                  <w:noProof/>
                  <w:sz w:val="20"/>
                  <w:szCs w:val="20"/>
                </w:rPr>
                <w:t>22</w:t>
              </w:r>
            </w:hyperlink>
            <w:r w:rsidR="008F1FB7">
              <w:rPr>
                <w:noProof/>
                <w:sz w:val="20"/>
                <w:szCs w:val="20"/>
              </w:rPr>
              <w:t>]</w:t>
            </w:r>
            <w:r w:rsidR="008F1FB7">
              <w:rPr>
                <w:sz w:val="20"/>
                <w:szCs w:val="20"/>
              </w:rPr>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7A1F86BC" w14:textId="77777777" w:rsidR="009F5390" w:rsidRPr="003076F2" w:rsidRDefault="009F5390" w:rsidP="007A0728">
            <w:pPr>
              <w:pStyle w:val="GLTablebody"/>
              <w:framePr w:hSpace="0" w:wrap="auto" w:vAnchor="margin" w:hAnchor="text" w:yAlign="inline"/>
              <w:suppressOverlap w:val="0"/>
            </w:pPr>
            <w:r w:rsidRPr="003076F2">
              <w:t>Autistic</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2680DD46" w14:textId="256E8B4A" w:rsidR="009F5390" w:rsidRPr="003076F2" w:rsidRDefault="009F5390" w:rsidP="007A0728">
            <w:pPr>
              <w:pStyle w:val="GLTablebody"/>
              <w:framePr w:hSpace="0" w:wrap="auto" w:vAnchor="margin" w:hAnchor="text" w:yAlign="inline"/>
              <w:suppressOverlap w:val="0"/>
            </w:pPr>
            <w:r w:rsidRPr="003076F2">
              <w:t>0.8</w:t>
            </w:r>
            <w:r w:rsidR="00033AD1">
              <w:t>-</w:t>
            </w:r>
            <w:r w:rsidRPr="003076F2">
              <w:t xml:space="preserve">36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38B58D63" w14:textId="77777777" w:rsidR="009F5390" w:rsidRPr="003076F2" w:rsidRDefault="009F5390" w:rsidP="007A0728">
            <w:pPr>
              <w:pStyle w:val="GLTablebody"/>
              <w:framePr w:hSpace="0" w:wrap="auto" w:vAnchor="margin" w:hAnchor="text" w:yAlign="inline"/>
              <w:suppressOverlap w:val="0"/>
            </w:pPr>
            <w:r w:rsidRPr="003076F2">
              <w:t>K=16</w:t>
            </w:r>
          </w:p>
        </w:tc>
        <w:tc>
          <w:tcPr>
            <w:tcW w:w="2693" w:type="dxa"/>
            <w:tcBorders>
              <w:top w:val="single" w:sz="8" w:space="0" w:color="D9D9D9" w:themeColor="background1" w:themeShade="D9"/>
              <w:bottom w:val="single" w:sz="8" w:space="0" w:color="D9D9D9" w:themeColor="background1" w:themeShade="D9"/>
            </w:tcBorders>
            <w:shd w:val="clear" w:color="auto" w:fill="C5E0B3" w:themeFill="accent6" w:themeFillTint="66"/>
          </w:tcPr>
          <w:p w14:paraId="27FDE955" w14:textId="77777777" w:rsidR="009F5390" w:rsidRPr="003076F2" w:rsidRDefault="009F5390" w:rsidP="007A0728">
            <w:pPr>
              <w:pStyle w:val="GLTablebody"/>
              <w:framePr w:hSpace="0" w:wrap="auto" w:vAnchor="margin" w:hAnchor="text" w:yAlign="inline"/>
              <w:suppressOverlap w:val="0"/>
            </w:pPr>
            <w:r w:rsidRPr="003076F2">
              <w:t>SMD=0.39 (small to medium)</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52ED179A" w14:textId="77777777"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51926065" w14:textId="77777777" w:rsidTr="008B207C">
        <w:tc>
          <w:tcPr>
            <w:tcW w:w="3104" w:type="dxa"/>
            <w:tcBorders>
              <w:top w:val="nil"/>
              <w:bottom w:val="single" w:sz="8" w:space="0" w:color="D9D9D9" w:themeColor="background1" w:themeShade="D9"/>
            </w:tcBorders>
          </w:tcPr>
          <w:p w14:paraId="1CE3E90C" w14:textId="77777777" w:rsidR="009F5390" w:rsidRPr="003076F2" w:rsidRDefault="009F5390" w:rsidP="007A0728">
            <w:pPr>
              <w:pStyle w:val="GLTablebody"/>
              <w:framePr w:hSpace="0" w:wrap="auto" w:vAnchor="margin" w:hAnchor="text" w:yAlign="inline"/>
              <w:suppressOverlap w:val="0"/>
              <w:rPr>
                <w:lang w:val="en-AU"/>
              </w:rPr>
            </w:pPr>
            <w:r w:rsidRPr="003076F2">
              <w:t>Social communication/interaction</w:t>
            </w:r>
          </w:p>
        </w:tc>
        <w:tc>
          <w:tcPr>
            <w:tcW w:w="2693" w:type="dxa"/>
            <w:tcBorders>
              <w:top w:val="nil"/>
              <w:bottom w:val="single" w:sz="8" w:space="0" w:color="D9D9D9" w:themeColor="background1" w:themeShade="D9"/>
            </w:tcBorders>
          </w:tcPr>
          <w:p w14:paraId="6E702488" w14:textId="243340BC"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nil"/>
              <w:bottom w:val="single" w:sz="8" w:space="0" w:color="D9D9D9" w:themeColor="background1" w:themeShade="D9"/>
            </w:tcBorders>
            <w:shd w:val="clear" w:color="auto" w:fill="auto"/>
          </w:tcPr>
          <w:p w14:paraId="5F3677EE" w14:textId="77777777" w:rsidR="009F5390" w:rsidRPr="003076F2" w:rsidRDefault="009F5390" w:rsidP="007A0728">
            <w:pPr>
              <w:pStyle w:val="GLTablebody"/>
              <w:framePr w:hSpace="0" w:wrap="auto" w:vAnchor="margin" w:hAnchor="text" w:yAlign="inline"/>
              <w:suppressOverlap w:val="0"/>
            </w:pPr>
            <w:r w:rsidRPr="003076F2">
              <w:t>Autistic (no ID)</w:t>
            </w:r>
          </w:p>
        </w:tc>
        <w:tc>
          <w:tcPr>
            <w:tcW w:w="1276" w:type="dxa"/>
            <w:tcBorders>
              <w:top w:val="nil"/>
              <w:bottom w:val="single" w:sz="8" w:space="0" w:color="D9D9D9" w:themeColor="background1" w:themeShade="D9"/>
            </w:tcBorders>
            <w:shd w:val="clear" w:color="auto" w:fill="auto"/>
          </w:tcPr>
          <w:p w14:paraId="47A3CF56" w14:textId="77777777" w:rsidR="009F5390" w:rsidRPr="003076F2" w:rsidRDefault="009F5390" w:rsidP="007A0728">
            <w:pPr>
              <w:pStyle w:val="GLTablebody"/>
              <w:framePr w:hSpace="0" w:wrap="auto" w:vAnchor="margin" w:hAnchor="text" w:yAlign="inline"/>
              <w:suppressOverlap w:val="0"/>
            </w:pPr>
            <w:r w:rsidRPr="003076F2">
              <w:t xml:space="preserve">15 </w:t>
            </w:r>
          </w:p>
        </w:tc>
        <w:tc>
          <w:tcPr>
            <w:tcW w:w="1134" w:type="dxa"/>
            <w:tcBorders>
              <w:top w:val="nil"/>
              <w:bottom w:val="single" w:sz="8" w:space="0" w:color="D9D9D9" w:themeColor="background1" w:themeShade="D9"/>
            </w:tcBorders>
            <w:shd w:val="clear" w:color="auto" w:fill="auto"/>
          </w:tcPr>
          <w:p w14:paraId="7255E2F7" w14:textId="77777777" w:rsidR="009F5390" w:rsidRPr="003076F2" w:rsidRDefault="009F5390" w:rsidP="007A0728">
            <w:pPr>
              <w:pStyle w:val="GLTablebody"/>
              <w:framePr w:hSpace="0" w:wrap="auto" w:vAnchor="margin" w:hAnchor="text" w:yAlign="inline"/>
              <w:suppressOverlap w:val="0"/>
            </w:pPr>
            <w:r w:rsidRPr="003076F2">
              <w:t>K=39</w:t>
            </w:r>
          </w:p>
        </w:tc>
        <w:tc>
          <w:tcPr>
            <w:tcW w:w="2693" w:type="dxa"/>
            <w:tcBorders>
              <w:top w:val="nil"/>
              <w:bottom w:val="single" w:sz="8" w:space="0" w:color="D9D9D9" w:themeColor="background1" w:themeShade="D9"/>
            </w:tcBorders>
            <w:shd w:val="clear" w:color="auto" w:fill="FFC557"/>
          </w:tcPr>
          <w:p w14:paraId="63F11DEE" w14:textId="77777777" w:rsidR="009F5390" w:rsidRPr="003076F2" w:rsidRDefault="009F5390" w:rsidP="007A0728">
            <w:pPr>
              <w:pStyle w:val="GLTablebody"/>
              <w:framePr w:hSpace="0" w:wrap="auto" w:vAnchor="margin" w:hAnchor="text" w:yAlign="inline"/>
              <w:suppressOverlap w:val="0"/>
            </w:pPr>
            <w:r w:rsidRPr="003076F2">
              <w:t>SMD=-0.17 (uncertain)</w:t>
            </w:r>
          </w:p>
        </w:tc>
        <w:tc>
          <w:tcPr>
            <w:tcW w:w="1134" w:type="dxa"/>
            <w:tcBorders>
              <w:top w:val="nil"/>
              <w:bottom w:val="single" w:sz="8" w:space="0" w:color="D9D9D9" w:themeColor="background1" w:themeShade="D9"/>
            </w:tcBorders>
            <w:shd w:val="clear" w:color="auto" w:fill="auto"/>
          </w:tcPr>
          <w:p w14:paraId="34162B92" w14:textId="77777777"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5BE53805" w14:textId="77777777" w:rsidTr="008B207C">
        <w:tc>
          <w:tcPr>
            <w:tcW w:w="13735" w:type="dxa"/>
            <w:gridSpan w:val="7"/>
            <w:tcBorders>
              <w:top w:val="single" w:sz="8" w:space="0" w:color="D9D9D9" w:themeColor="background1" w:themeShade="D9"/>
              <w:bottom w:val="nil"/>
            </w:tcBorders>
            <w:shd w:val="clear" w:color="auto" w:fill="DBDBDB" w:themeFill="accent3" w:themeFillTint="66"/>
          </w:tcPr>
          <w:p w14:paraId="7788F328" w14:textId="77777777" w:rsidR="009F5390" w:rsidRPr="003076F2" w:rsidRDefault="009F5390" w:rsidP="007A0728">
            <w:pPr>
              <w:pStyle w:val="GLTablebody"/>
              <w:framePr w:hSpace="0" w:wrap="auto" w:vAnchor="margin" w:hAnchor="text" w:yAlign="inline"/>
              <w:suppressOverlap w:val="0"/>
            </w:pPr>
            <w:r w:rsidRPr="003076F2">
              <w:t>Restrictive and repetitive behaviours and interests (RRBI)</w:t>
            </w:r>
          </w:p>
        </w:tc>
      </w:tr>
      <w:tr w:rsidR="009F5390" w:rsidRPr="003076F2" w14:paraId="3470B66B" w14:textId="77777777" w:rsidTr="008B207C">
        <w:tc>
          <w:tcPr>
            <w:tcW w:w="3104" w:type="dxa"/>
            <w:tcBorders>
              <w:top w:val="single" w:sz="8" w:space="0" w:color="D9D9D9" w:themeColor="background1" w:themeShade="D9"/>
              <w:bottom w:val="single" w:sz="8" w:space="0" w:color="D9D9D9" w:themeColor="background1" w:themeShade="D9"/>
            </w:tcBorders>
          </w:tcPr>
          <w:p w14:paraId="03A306A4" w14:textId="61CDAE14" w:rsidR="009F5390" w:rsidRPr="003076F2" w:rsidRDefault="00686EDA" w:rsidP="007A0728">
            <w:pPr>
              <w:pStyle w:val="GLTablebody"/>
              <w:framePr w:hSpace="0" w:wrap="auto" w:vAnchor="margin" w:hAnchor="text" w:yAlign="inline"/>
              <w:suppressOverlap w:val="0"/>
              <w:rPr>
                <w:lang w:val="en-AU"/>
              </w:rPr>
            </w:pPr>
            <w:r>
              <w:t>‘</w:t>
            </w:r>
            <w:r w:rsidR="009F5390" w:rsidRPr="003076F2">
              <w:t>Motor stereotypies</w:t>
            </w:r>
            <w:r w:rsidR="00C6731F">
              <w:t>’</w:t>
            </w:r>
            <w:r w:rsidR="009F5390" w:rsidRPr="003076F2">
              <w:t>/</w:t>
            </w:r>
            <w:r w:rsidRPr="003076F2">
              <w:t>repetitive body movements</w:t>
            </w:r>
          </w:p>
        </w:tc>
        <w:tc>
          <w:tcPr>
            <w:tcW w:w="2693" w:type="dxa"/>
            <w:tcBorders>
              <w:top w:val="single" w:sz="8" w:space="0" w:color="D9D9D9" w:themeColor="background1" w:themeShade="D9"/>
              <w:bottom w:val="single" w:sz="8" w:space="0" w:color="D9D9D9" w:themeColor="background1" w:themeShade="D9"/>
            </w:tcBorders>
          </w:tcPr>
          <w:p w14:paraId="2042677E" w14:textId="4AD23ABB" w:rsidR="009F5390" w:rsidRPr="003076F2" w:rsidRDefault="009F5390" w:rsidP="008B207C">
            <w:pPr>
              <w:pStyle w:val="GL-Tablebody"/>
              <w:rPr>
                <w:rFonts w:asciiTheme="minorHAnsi" w:hAnsiTheme="minorHAnsi" w:cstheme="minorHAnsi"/>
                <w:sz w:val="20"/>
                <w:szCs w:val="20"/>
              </w:rPr>
            </w:pPr>
            <w:r w:rsidRPr="003076F2">
              <w:rPr>
                <w:rFonts w:asciiTheme="minorHAnsi" w:hAnsiTheme="minorHAnsi" w:cstheme="minorHAnsi"/>
                <w:sz w:val="20"/>
                <w:szCs w:val="20"/>
              </w:rPr>
              <w:t xml:space="preserve">Melo et al., (2020) </w:t>
            </w:r>
            <w:r w:rsidR="008F1FB7">
              <w:rPr>
                <w:rFonts w:asciiTheme="minorHAnsi" w:hAnsiTheme="minorHAnsi" w:cstheme="minorHAnsi"/>
                <w:sz w:val="20"/>
                <w:szCs w:val="20"/>
              </w:rPr>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Pr>
                <w:rFonts w:asciiTheme="minorHAnsi" w:hAnsiTheme="minorHAnsi" w:cstheme="minorHAnsi"/>
                <w:sz w:val="20"/>
                <w:szCs w:val="20"/>
              </w:rPr>
              <w:instrText xml:space="preserve"> ADDIN EN.CITE </w:instrText>
            </w:r>
            <w:r w:rsidR="008F1FB7">
              <w:rPr>
                <w:rFonts w:asciiTheme="minorHAnsi" w:hAnsiTheme="minorHAnsi" w:cstheme="minorHAnsi"/>
                <w:sz w:val="20"/>
                <w:szCs w:val="20"/>
              </w:rPr>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Pr>
                <w:rFonts w:asciiTheme="minorHAnsi" w:hAnsiTheme="minorHAnsi" w:cstheme="minorHAnsi"/>
                <w:sz w:val="20"/>
                <w:szCs w:val="20"/>
              </w:rPr>
              <w:instrText xml:space="preserve"> ADDIN EN.CITE.DATA </w:instrText>
            </w:r>
            <w:r w:rsidR="008F1FB7">
              <w:rPr>
                <w:rFonts w:asciiTheme="minorHAnsi" w:hAnsiTheme="minorHAnsi" w:cstheme="minorHAnsi"/>
                <w:sz w:val="20"/>
                <w:szCs w:val="20"/>
              </w:rPr>
            </w:r>
            <w:r w:rsidR="008F1FB7">
              <w:rPr>
                <w:rFonts w:asciiTheme="minorHAnsi" w:hAnsiTheme="minorHAnsi" w:cstheme="minorHAnsi"/>
                <w:sz w:val="20"/>
                <w:szCs w:val="20"/>
              </w:rPr>
              <w:fldChar w:fldCharType="end"/>
            </w:r>
            <w:r w:rsidR="008F1FB7">
              <w:rPr>
                <w:rFonts w:asciiTheme="minorHAnsi" w:hAnsiTheme="minorHAnsi" w:cstheme="minorHAnsi"/>
                <w:sz w:val="20"/>
                <w:szCs w:val="20"/>
              </w:rPr>
            </w:r>
            <w:r w:rsidR="008F1FB7">
              <w:rPr>
                <w:rFonts w:asciiTheme="minorHAnsi" w:hAnsiTheme="minorHAnsi" w:cstheme="minorHAnsi"/>
                <w:sz w:val="20"/>
                <w:szCs w:val="20"/>
              </w:rPr>
              <w:fldChar w:fldCharType="separate"/>
            </w:r>
            <w:r w:rsidR="008F1FB7">
              <w:rPr>
                <w:rFonts w:asciiTheme="minorHAnsi" w:hAnsiTheme="minorHAnsi" w:cstheme="minorHAnsi"/>
                <w:noProof/>
                <w:sz w:val="20"/>
                <w:szCs w:val="20"/>
              </w:rPr>
              <w:t>[</w:t>
            </w:r>
            <w:hyperlink w:anchor="_ENREF_19" w:tooltip="Melo, 2020 #507" w:history="1">
              <w:r w:rsidR="006525B5">
                <w:rPr>
                  <w:rFonts w:asciiTheme="minorHAnsi" w:hAnsiTheme="minorHAnsi" w:cstheme="minorHAnsi"/>
                  <w:noProof/>
                  <w:sz w:val="20"/>
                  <w:szCs w:val="20"/>
                </w:rPr>
                <w:t>19</w:t>
              </w:r>
            </w:hyperlink>
            <w:r w:rsidR="008F1FB7">
              <w:rPr>
                <w:rFonts w:asciiTheme="minorHAnsi" w:hAnsiTheme="minorHAnsi" w:cstheme="minorHAnsi"/>
                <w:noProof/>
                <w:sz w:val="20"/>
                <w:szCs w:val="20"/>
              </w:rPr>
              <w:t>]</w:t>
            </w:r>
            <w:r w:rsidR="008F1FB7">
              <w:rPr>
                <w:rFonts w:asciiTheme="minorHAnsi" w:hAnsiTheme="minorHAnsi" w:cstheme="minorHAnsi"/>
                <w:sz w:val="20"/>
                <w:szCs w:val="20"/>
              </w:rPr>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2E89232B" w14:textId="77777777" w:rsidR="009F5390" w:rsidRPr="003076F2" w:rsidRDefault="009F5390" w:rsidP="007A0728">
            <w:pPr>
              <w:pStyle w:val="GLTablebody"/>
              <w:framePr w:hSpace="0" w:wrap="auto" w:vAnchor="margin" w:hAnchor="text" w:yAlign="inline"/>
              <w:suppressOverlap w:val="0"/>
            </w:pPr>
            <w:r w:rsidRPr="003076F2">
              <w:t xml:space="preserve">Autistic </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5E16ECA8" w14:textId="219D8B56" w:rsidR="009F5390" w:rsidRPr="003076F2" w:rsidRDefault="009F5390" w:rsidP="007A0728">
            <w:pPr>
              <w:pStyle w:val="GLTablebody"/>
              <w:framePr w:hSpace="0" w:wrap="auto" w:vAnchor="margin" w:hAnchor="text" w:yAlign="inline"/>
              <w:suppressOverlap w:val="0"/>
            </w:pPr>
            <w:r w:rsidRPr="003076F2">
              <w:t>5</w:t>
            </w:r>
            <w:r w:rsidR="00033AD1">
              <w:t>-</w:t>
            </w:r>
            <w:r w:rsidRPr="003076F2">
              <w:t xml:space="preserve">19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3081C02D" w14:textId="77777777" w:rsidR="009F5390" w:rsidRPr="003076F2" w:rsidRDefault="009F5390" w:rsidP="007A0728">
            <w:pPr>
              <w:pStyle w:val="GLTablebody"/>
              <w:framePr w:hSpace="0" w:wrap="auto" w:vAnchor="margin" w:hAnchor="text" w:yAlign="inline"/>
              <w:suppressOverlap w:val="0"/>
            </w:pPr>
            <w:r w:rsidRPr="003076F2">
              <w:t>K=7</w:t>
            </w:r>
          </w:p>
        </w:tc>
        <w:tc>
          <w:tcPr>
            <w:tcW w:w="2693" w:type="dxa"/>
            <w:tcBorders>
              <w:top w:val="single" w:sz="8" w:space="0" w:color="D9D9D9" w:themeColor="background1" w:themeShade="D9"/>
              <w:bottom w:val="single" w:sz="8" w:space="0" w:color="D9D9D9" w:themeColor="background1" w:themeShade="D9"/>
            </w:tcBorders>
            <w:shd w:val="clear" w:color="auto" w:fill="auto"/>
          </w:tcPr>
          <w:p w14:paraId="760F4CE6" w14:textId="7439BE16" w:rsidR="009F5390" w:rsidRPr="003076F2" w:rsidRDefault="009F5390" w:rsidP="007A0728">
            <w:pPr>
              <w:pStyle w:val="GLTablebody"/>
              <w:framePr w:hSpace="0" w:wrap="auto" w:vAnchor="margin" w:hAnchor="text" w:yAlign="inline"/>
              <w:suppressOverlap w:val="0"/>
            </w:pPr>
            <w:r w:rsidRPr="003076F2">
              <w:t>No difference</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405FABB" w14:textId="77777777" w:rsidR="009F5390" w:rsidRPr="003076F2" w:rsidRDefault="009F5390" w:rsidP="007A0728">
            <w:pPr>
              <w:pStyle w:val="GLTablebody"/>
              <w:framePr w:hSpace="0" w:wrap="auto" w:vAnchor="margin" w:hAnchor="text" w:yAlign="inline"/>
              <w:suppressOverlap w:val="0"/>
            </w:pPr>
            <w:r w:rsidRPr="003076F2">
              <w:t>NA</w:t>
            </w:r>
          </w:p>
        </w:tc>
      </w:tr>
      <w:tr w:rsidR="009F5390" w:rsidRPr="003076F2" w14:paraId="64746614" w14:textId="77777777" w:rsidTr="008B207C">
        <w:tc>
          <w:tcPr>
            <w:tcW w:w="3104" w:type="dxa"/>
            <w:tcBorders>
              <w:top w:val="single" w:sz="8" w:space="0" w:color="D9D9D9" w:themeColor="background1" w:themeShade="D9"/>
              <w:bottom w:val="single" w:sz="8" w:space="0" w:color="D9D9D9" w:themeColor="background1" w:themeShade="D9"/>
            </w:tcBorders>
          </w:tcPr>
          <w:p w14:paraId="63130295" w14:textId="77777777" w:rsidR="009F5390" w:rsidRPr="003076F2" w:rsidRDefault="009F5390" w:rsidP="007A0728">
            <w:pPr>
              <w:pStyle w:val="GLTablebody"/>
              <w:framePr w:hSpace="0" w:wrap="auto" w:vAnchor="margin" w:hAnchor="text" w:yAlign="inline"/>
              <w:suppressOverlap w:val="0"/>
              <w:rPr>
                <w:lang w:val="en-AU"/>
              </w:rPr>
            </w:pPr>
            <w:r w:rsidRPr="003076F2">
              <w:t>RRBI</w:t>
            </w:r>
          </w:p>
        </w:tc>
        <w:tc>
          <w:tcPr>
            <w:tcW w:w="2693" w:type="dxa"/>
            <w:tcBorders>
              <w:top w:val="single" w:sz="8" w:space="0" w:color="D9D9D9" w:themeColor="background1" w:themeShade="D9"/>
              <w:bottom w:val="single" w:sz="8" w:space="0" w:color="D9D9D9" w:themeColor="background1" w:themeShade="D9"/>
            </w:tcBorders>
          </w:tcPr>
          <w:p w14:paraId="6B56F48E" w14:textId="5E88329F"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01F0D10B" w14:textId="77777777" w:rsidR="009F5390" w:rsidRPr="003076F2" w:rsidRDefault="009F5390" w:rsidP="007A0728">
            <w:pPr>
              <w:pStyle w:val="GLTablebody"/>
              <w:framePr w:hSpace="0" w:wrap="auto" w:vAnchor="margin" w:hAnchor="text" w:yAlign="inline"/>
              <w:suppressOverlap w:val="0"/>
            </w:pPr>
            <w:r w:rsidRPr="003076F2">
              <w:t>Autistic with ID</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0E90443A" w14:textId="77777777" w:rsidR="009F5390" w:rsidRPr="003076F2" w:rsidRDefault="009F5390" w:rsidP="007A0728">
            <w:pPr>
              <w:pStyle w:val="GLTablebody"/>
              <w:framePr w:hSpace="0" w:wrap="auto" w:vAnchor="margin" w:hAnchor="text" w:yAlign="inline"/>
              <w:suppressOverlap w:val="0"/>
            </w:pPr>
            <w:r w:rsidRPr="003076F2">
              <w:t xml:space="preserve">9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F962583" w14:textId="77777777" w:rsidR="009F5390" w:rsidRPr="003076F2" w:rsidRDefault="009F5390" w:rsidP="007A0728">
            <w:pPr>
              <w:pStyle w:val="GLTablebody"/>
              <w:framePr w:hSpace="0" w:wrap="auto" w:vAnchor="margin" w:hAnchor="text" w:yAlign="inline"/>
              <w:suppressOverlap w:val="0"/>
            </w:pPr>
            <w:r w:rsidRPr="003076F2">
              <w:t>K=9</w:t>
            </w:r>
          </w:p>
        </w:tc>
        <w:tc>
          <w:tcPr>
            <w:tcW w:w="2693" w:type="dxa"/>
            <w:tcBorders>
              <w:top w:val="single" w:sz="8" w:space="0" w:color="D9D9D9" w:themeColor="background1" w:themeShade="D9"/>
              <w:bottom w:val="single" w:sz="8" w:space="0" w:color="D9D9D9" w:themeColor="background1" w:themeShade="D9"/>
            </w:tcBorders>
            <w:shd w:val="clear" w:color="auto" w:fill="auto"/>
          </w:tcPr>
          <w:p w14:paraId="3849362E" w14:textId="229B3F77" w:rsidR="009F5390" w:rsidRPr="003076F2" w:rsidRDefault="009F5390" w:rsidP="007A0728">
            <w:pPr>
              <w:pStyle w:val="GLTablebody"/>
              <w:framePr w:hSpace="0" w:wrap="auto" w:vAnchor="margin" w:hAnchor="text" w:yAlign="inline"/>
              <w:suppressOverlap w:val="0"/>
            </w:pPr>
            <w:r w:rsidRPr="003076F2">
              <w:t>SMD=-0.11 (no difference)</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6BB045D8" w14:textId="35CE65BA" w:rsidR="009F5390" w:rsidRPr="003076F2" w:rsidRDefault="008A6362" w:rsidP="007A0728">
            <w:pPr>
              <w:pStyle w:val="GLTablebody"/>
              <w:framePr w:hSpace="0" w:wrap="auto" w:vAnchor="margin" w:hAnchor="text" w:yAlign="inline"/>
              <w:suppressOverlap w:val="0"/>
            </w:pPr>
            <w:r w:rsidRPr="003076F2">
              <w:t>NA</w:t>
            </w:r>
          </w:p>
        </w:tc>
      </w:tr>
      <w:tr w:rsidR="009F5390" w:rsidRPr="003076F2" w14:paraId="1CE6E666" w14:textId="77777777" w:rsidTr="008B207C">
        <w:tc>
          <w:tcPr>
            <w:tcW w:w="3104" w:type="dxa"/>
            <w:tcBorders>
              <w:top w:val="single" w:sz="8" w:space="0" w:color="D9D9D9" w:themeColor="background1" w:themeShade="D9"/>
              <w:bottom w:val="single" w:sz="8" w:space="0" w:color="D9D9D9" w:themeColor="background1" w:themeShade="D9"/>
            </w:tcBorders>
          </w:tcPr>
          <w:p w14:paraId="607CFBC8" w14:textId="77777777" w:rsidR="009F5390" w:rsidRPr="003076F2" w:rsidRDefault="009F5390" w:rsidP="007A0728">
            <w:pPr>
              <w:pStyle w:val="GLTablebody"/>
              <w:framePr w:hSpace="0" w:wrap="auto" w:vAnchor="margin" w:hAnchor="text" w:yAlign="inline"/>
              <w:suppressOverlap w:val="0"/>
              <w:rPr>
                <w:lang w:val="en-AU"/>
              </w:rPr>
            </w:pPr>
            <w:r w:rsidRPr="003076F2">
              <w:t>RRBI</w:t>
            </w:r>
          </w:p>
        </w:tc>
        <w:tc>
          <w:tcPr>
            <w:tcW w:w="2693" w:type="dxa"/>
            <w:tcBorders>
              <w:top w:val="single" w:sz="8" w:space="0" w:color="D9D9D9" w:themeColor="background1" w:themeShade="D9"/>
              <w:bottom w:val="single" w:sz="8" w:space="0" w:color="D9D9D9" w:themeColor="background1" w:themeShade="D9"/>
            </w:tcBorders>
          </w:tcPr>
          <w:p w14:paraId="35D424CA" w14:textId="33ACCBFC"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269419E6" w14:textId="77777777" w:rsidR="009F5390" w:rsidRPr="003076F2" w:rsidRDefault="009F5390" w:rsidP="007A0728">
            <w:pPr>
              <w:pStyle w:val="GLTablebody"/>
              <w:framePr w:hSpace="0" w:wrap="auto" w:vAnchor="margin" w:hAnchor="text" w:yAlign="inline"/>
              <w:suppressOverlap w:val="0"/>
            </w:pPr>
            <w:r w:rsidRPr="003076F2">
              <w:t>Autistic (no ID)</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1AB24F18" w14:textId="77777777" w:rsidR="009F5390" w:rsidRPr="003076F2" w:rsidRDefault="009F5390" w:rsidP="007A0728">
            <w:pPr>
              <w:pStyle w:val="GLTablebody"/>
              <w:framePr w:hSpace="0" w:wrap="auto" w:vAnchor="margin" w:hAnchor="text" w:yAlign="inline"/>
              <w:suppressOverlap w:val="0"/>
            </w:pPr>
            <w:r w:rsidRPr="003076F2">
              <w:t xml:space="preserve">15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5910A95" w14:textId="77777777" w:rsidR="009F5390" w:rsidRPr="003076F2" w:rsidRDefault="009F5390" w:rsidP="007A0728">
            <w:pPr>
              <w:pStyle w:val="GLTablebody"/>
              <w:framePr w:hSpace="0" w:wrap="auto" w:vAnchor="margin" w:hAnchor="text" w:yAlign="inline"/>
              <w:suppressOverlap w:val="0"/>
            </w:pPr>
            <w:r w:rsidRPr="003076F2">
              <w:t>K=40</w:t>
            </w:r>
          </w:p>
        </w:tc>
        <w:tc>
          <w:tcPr>
            <w:tcW w:w="2693" w:type="dxa"/>
            <w:tcBorders>
              <w:top w:val="single" w:sz="8" w:space="0" w:color="D9D9D9" w:themeColor="background1" w:themeShade="D9"/>
              <w:bottom w:val="single" w:sz="8" w:space="0" w:color="D9D9D9" w:themeColor="background1" w:themeShade="D9"/>
            </w:tcBorders>
            <w:shd w:val="clear" w:color="auto" w:fill="FFFE9D"/>
          </w:tcPr>
          <w:p w14:paraId="684FDF2D" w14:textId="77777777" w:rsidR="009F5390" w:rsidRPr="003076F2" w:rsidRDefault="009F5390" w:rsidP="007A0728">
            <w:pPr>
              <w:pStyle w:val="GLTablebody"/>
              <w:framePr w:hSpace="0" w:wrap="auto" w:vAnchor="margin" w:hAnchor="text" w:yAlign="inline"/>
              <w:suppressOverlap w:val="0"/>
            </w:pPr>
            <w:r w:rsidRPr="003076F2">
              <w:t>SMD=-0.23 (small)</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5B31B483" w14:textId="77777777"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2F05FDB2" w14:textId="77777777" w:rsidTr="008B207C">
        <w:tc>
          <w:tcPr>
            <w:tcW w:w="3104" w:type="dxa"/>
            <w:tcBorders>
              <w:top w:val="single" w:sz="8" w:space="0" w:color="D9D9D9" w:themeColor="background1" w:themeShade="D9"/>
              <w:bottom w:val="single" w:sz="8" w:space="0" w:color="D9D9D9" w:themeColor="background1" w:themeShade="D9"/>
            </w:tcBorders>
          </w:tcPr>
          <w:p w14:paraId="6121A49B" w14:textId="77777777" w:rsidR="009F5390" w:rsidRPr="003076F2" w:rsidRDefault="009F5390" w:rsidP="007A0728">
            <w:pPr>
              <w:pStyle w:val="GLTablebody"/>
              <w:framePr w:hSpace="0" w:wrap="auto" w:vAnchor="margin" w:hAnchor="text" w:yAlign="inline"/>
              <w:suppressOverlap w:val="0"/>
              <w:rPr>
                <w:lang w:val="en-AU"/>
              </w:rPr>
            </w:pPr>
            <w:r w:rsidRPr="003076F2">
              <w:t>Sensory  processing</w:t>
            </w:r>
          </w:p>
        </w:tc>
        <w:tc>
          <w:tcPr>
            <w:tcW w:w="2693" w:type="dxa"/>
            <w:tcBorders>
              <w:top w:val="single" w:sz="8" w:space="0" w:color="D9D9D9" w:themeColor="background1" w:themeShade="D9"/>
              <w:bottom w:val="single" w:sz="8" w:space="0" w:color="D9D9D9" w:themeColor="background1" w:themeShade="D9"/>
            </w:tcBorders>
          </w:tcPr>
          <w:p w14:paraId="62B4A812" w14:textId="7A3C4F77"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single" w:sz="8" w:space="0" w:color="D9D9D9" w:themeColor="background1" w:themeShade="D9"/>
              <w:bottom w:val="single" w:sz="8" w:space="0" w:color="D9D9D9" w:themeColor="background1" w:themeShade="D9"/>
            </w:tcBorders>
            <w:shd w:val="clear" w:color="auto" w:fill="auto"/>
          </w:tcPr>
          <w:p w14:paraId="47A0AB9B" w14:textId="77777777" w:rsidR="009F5390" w:rsidRPr="003076F2" w:rsidRDefault="009F5390" w:rsidP="007A0728">
            <w:pPr>
              <w:pStyle w:val="GLTablebody"/>
              <w:framePr w:hSpace="0" w:wrap="auto" w:vAnchor="margin" w:hAnchor="text" w:yAlign="inline"/>
              <w:suppressOverlap w:val="0"/>
            </w:pPr>
            <w:r w:rsidRPr="003076F2">
              <w:t>Autistic with ID</w:t>
            </w:r>
          </w:p>
        </w:tc>
        <w:tc>
          <w:tcPr>
            <w:tcW w:w="1276" w:type="dxa"/>
            <w:tcBorders>
              <w:top w:val="single" w:sz="8" w:space="0" w:color="D9D9D9" w:themeColor="background1" w:themeShade="D9"/>
              <w:bottom w:val="single" w:sz="8" w:space="0" w:color="D9D9D9" w:themeColor="background1" w:themeShade="D9"/>
            </w:tcBorders>
            <w:shd w:val="clear" w:color="auto" w:fill="auto"/>
          </w:tcPr>
          <w:p w14:paraId="79E436D1" w14:textId="77777777" w:rsidR="009F5390" w:rsidRPr="003076F2" w:rsidRDefault="009F5390" w:rsidP="007A0728">
            <w:pPr>
              <w:pStyle w:val="GLTablebody"/>
              <w:framePr w:hSpace="0" w:wrap="auto" w:vAnchor="margin" w:hAnchor="text" w:yAlign="inline"/>
              <w:suppressOverlap w:val="0"/>
            </w:pPr>
            <w:r w:rsidRPr="003076F2">
              <w:t xml:space="preserve">9 </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4317E424" w14:textId="77777777" w:rsidR="009F5390" w:rsidRPr="003076F2" w:rsidRDefault="009F5390" w:rsidP="007A0728">
            <w:pPr>
              <w:pStyle w:val="GLTablebody"/>
              <w:framePr w:hSpace="0" w:wrap="auto" w:vAnchor="margin" w:hAnchor="text" w:yAlign="inline"/>
              <w:suppressOverlap w:val="0"/>
            </w:pPr>
            <w:r w:rsidRPr="003076F2">
              <w:t>K=4</w:t>
            </w:r>
          </w:p>
        </w:tc>
        <w:tc>
          <w:tcPr>
            <w:tcW w:w="2693" w:type="dxa"/>
            <w:tcBorders>
              <w:top w:val="single" w:sz="8" w:space="0" w:color="D9D9D9" w:themeColor="background1" w:themeShade="D9"/>
              <w:bottom w:val="single" w:sz="8" w:space="0" w:color="D9D9D9" w:themeColor="background1" w:themeShade="D9"/>
            </w:tcBorders>
            <w:shd w:val="clear" w:color="auto" w:fill="FFFE9D"/>
          </w:tcPr>
          <w:p w14:paraId="0698086E" w14:textId="77777777" w:rsidR="009F5390" w:rsidRPr="003076F2" w:rsidRDefault="009F5390" w:rsidP="007A0728">
            <w:pPr>
              <w:pStyle w:val="GLTablebody"/>
              <w:framePr w:hSpace="0" w:wrap="auto" w:vAnchor="margin" w:hAnchor="text" w:yAlign="inline"/>
              <w:suppressOverlap w:val="0"/>
            </w:pPr>
            <w:r w:rsidRPr="003076F2">
              <w:t>SMD=-0.21 (small)</w:t>
            </w:r>
          </w:p>
        </w:tc>
        <w:tc>
          <w:tcPr>
            <w:tcW w:w="1134" w:type="dxa"/>
            <w:tcBorders>
              <w:top w:val="single" w:sz="8" w:space="0" w:color="D9D9D9" w:themeColor="background1" w:themeShade="D9"/>
              <w:bottom w:val="single" w:sz="8" w:space="0" w:color="D9D9D9" w:themeColor="background1" w:themeShade="D9"/>
            </w:tcBorders>
            <w:shd w:val="clear" w:color="auto" w:fill="auto"/>
          </w:tcPr>
          <w:p w14:paraId="11882527" w14:textId="77777777"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336B715D" w14:textId="77777777" w:rsidTr="008B207C">
        <w:tc>
          <w:tcPr>
            <w:tcW w:w="3104" w:type="dxa"/>
            <w:tcBorders>
              <w:top w:val="nil"/>
              <w:bottom w:val="single" w:sz="8" w:space="0" w:color="D9D9D9" w:themeColor="background1" w:themeShade="D9"/>
            </w:tcBorders>
          </w:tcPr>
          <w:p w14:paraId="13E255CE" w14:textId="77777777" w:rsidR="009F5390" w:rsidRPr="003076F2" w:rsidRDefault="009F5390" w:rsidP="007A0728">
            <w:pPr>
              <w:pStyle w:val="GLTablebody"/>
              <w:framePr w:hSpace="0" w:wrap="auto" w:vAnchor="margin" w:hAnchor="text" w:yAlign="inline"/>
              <w:suppressOverlap w:val="0"/>
              <w:rPr>
                <w:lang w:val="en-AU"/>
              </w:rPr>
            </w:pPr>
            <w:r w:rsidRPr="003076F2">
              <w:t>Sensory processing</w:t>
            </w:r>
          </w:p>
        </w:tc>
        <w:tc>
          <w:tcPr>
            <w:tcW w:w="2693" w:type="dxa"/>
            <w:tcBorders>
              <w:top w:val="nil"/>
              <w:bottom w:val="single" w:sz="8" w:space="0" w:color="D9D9D9" w:themeColor="background1" w:themeShade="D9"/>
            </w:tcBorders>
          </w:tcPr>
          <w:p w14:paraId="6D0285E4" w14:textId="5EC9A23A" w:rsidR="009F5390" w:rsidRPr="003076F2" w:rsidRDefault="009F5390" w:rsidP="007A0728">
            <w:pPr>
              <w:pStyle w:val="GLTablebody"/>
              <w:framePr w:hSpace="0" w:wrap="auto" w:vAnchor="margin" w:hAnchor="text" w:yAlign="inline"/>
              <w:suppressOverlap w:val="0"/>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p>
        </w:tc>
        <w:tc>
          <w:tcPr>
            <w:tcW w:w="1701" w:type="dxa"/>
            <w:tcBorders>
              <w:top w:val="nil"/>
              <w:bottom w:val="single" w:sz="8" w:space="0" w:color="D9D9D9" w:themeColor="background1" w:themeShade="D9"/>
            </w:tcBorders>
            <w:shd w:val="clear" w:color="auto" w:fill="auto"/>
          </w:tcPr>
          <w:p w14:paraId="14D775AA" w14:textId="77777777" w:rsidR="009F5390" w:rsidRPr="003076F2" w:rsidRDefault="009F5390" w:rsidP="007A0728">
            <w:pPr>
              <w:pStyle w:val="GLTablebody"/>
              <w:framePr w:hSpace="0" w:wrap="auto" w:vAnchor="margin" w:hAnchor="text" w:yAlign="inline"/>
              <w:suppressOverlap w:val="0"/>
            </w:pPr>
            <w:r w:rsidRPr="003076F2">
              <w:t>Autistic (no ID)</w:t>
            </w:r>
          </w:p>
        </w:tc>
        <w:tc>
          <w:tcPr>
            <w:tcW w:w="1276" w:type="dxa"/>
            <w:tcBorders>
              <w:top w:val="nil"/>
              <w:bottom w:val="single" w:sz="8" w:space="0" w:color="D9D9D9" w:themeColor="background1" w:themeShade="D9"/>
            </w:tcBorders>
            <w:shd w:val="clear" w:color="auto" w:fill="auto"/>
          </w:tcPr>
          <w:p w14:paraId="28C9BB93" w14:textId="77777777" w:rsidR="009F5390" w:rsidRPr="003076F2" w:rsidRDefault="009F5390" w:rsidP="007A0728">
            <w:pPr>
              <w:pStyle w:val="GLTablebody"/>
              <w:framePr w:hSpace="0" w:wrap="auto" w:vAnchor="margin" w:hAnchor="text" w:yAlign="inline"/>
              <w:suppressOverlap w:val="0"/>
            </w:pPr>
            <w:r w:rsidRPr="003076F2">
              <w:t xml:space="preserve">15 </w:t>
            </w:r>
          </w:p>
        </w:tc>
        <w:tc>
          <w:tcPr>
            <w:tcW w:w="1134" w:type="dxa"/>
            <w:tcBorders>
              <w:top w:val="nil"/>
              <w:bottom w:val="single" w:sz="8" w:space="0" w:color="D9D9D9" w:themeColor="background1" w:themeShade="D9"/>
            </w:tcBorders>
            <w:shd w:val="clear" w:color="auto" w:fill="auto"/>
          </w:tcPr>
          <w:p w14:paraId="5E2DAE72" w14:textId="77777777" w:rsidR="009F5390" w:rsidRPr="003076F2" w:rsidRDefault="009F5390" w:rsidP="007A0728">
            <w:pPr>
              <w:pStyle w:val="GLTablebody"/>
              <w:framePr w:hSpace="0" w:wrap="auto" w:vAnchor="margin" w:hAnchor="text" w:yAlign="inline"/>
              <w:suppressOverlap w:val="0"/>
            </w:pPr>
            <w:r w:rsidRPr="003076F2">
              <w:t>K=18</w:t>
            </w:r>
          </w:p>
        </w:tc>
        <w:tc>
          <w:tcPr>
            <w:tcW w:w="2693" w:type="dxa"/>
            <w:tcBorders>
              <w:top w:val="nil"/>
              <w:bottom w:val="single" w:sz="8" w:space="0" w:color="D9D9D9" w:themeColor="background1" w:themeShade="D9"/>
            </w:tcBorders>
            <w:shd w:val="clear" w:color="auto" w:fill="C5E0B3" w:themeFill="accent6" w:themeFillTint="66"/>
          </w:tcPr>
          <w:p w14:paraId="198A4686" w14:textId="77777777" w:rsidR="009F5390" w:rsidRPr="003076F2" w:rsidRDefault="009F5390" w:rsidP="007A0728">
            <w:pPr>
              <w:pStyle w:val="GLTablebody"/>
              <w:framePr w:hSpace="0" w:wrap="auto" w:vAnchor="margin" w:hAnchor="text" w:yAlign="inline"/>
              <w:suppressOverlap w:val="0"/>
            </w:pPr>
            <w:r w:rsidRPr="003076F2">
              <w:t>SMD=0.37 (small to medium)</w:t>
            </w:r>
          </w:p>
        </w:tc>
        <w:tc>
          <w:tcPr>
            <w:tcW w:w="1134" w:type="dxa"/>
            <w:tcBorders>
              <w:top w:val="nil"/>
              <w:bottom w:val="single" w:sz="8" w:space="0" w:color="D9D9D9" w:themeColor="background1" w:themeShade="D9"/>
            </w:tcBorders>
            <w:shd w:val="clear" w:color="auto" w:fill="auto"/>
          </w:tcPr>
          <w:p w14:paraId="68C046DD" w14:textId="77777777" w:rsidR="009F5390" w:rsidRPr="003076F2" w:rsidRDefault="009F5390" w:rsidP="007A0728">
            <w:pPr>
              <w:pStyle w:val="GLTablebody"/>
              <w:framePr w:hSpace="0" w:wrap="auto" w:vAnchor="margin" w:hAnchor="text" w:yAlign="inline"/>
              <w:suppressOverlap w:val="0"/>
            </w:pPr>
            <w:r w:rsidRPr="003076F2">
              <w:t>Males</w:t>
            </w:r>
          </w:p>
        </w:tc>
      </w:tr>
      <w:tr w:rsidR="009F5390" w:rsidRPr="003076F2" w14:paraId="0A4FA43A" w14:textId="77777777" w:rsidTr="008B207C">
        <w:tc>
          <w:tcPr>
            <w:tcW w:w="3104" w:type="dxa"/>
            <w:tcBorders>
              <w:top w:val="single" w:sz="8" w:space="0" w:color="D9D9D9" w:themeColor="background1" w:themeShade="D9"/>
              <w:bottom w:val="single" w:sz="12" w:space="0" w:color="4472C4" w:themeColor="accent1"/>
            </w:tcBorders>
          </w:tcPr>
          <w:p w14:paraId="3BE8D7E6" w14:textId="77777777" w:rsidR="009F5390" w:rsidRPr="003076F2" w:rsidRDefault="009F5390" w:rsidP="007A0728">
            <w:pPr>
              <w:pStyle w:val="GLTablebody"/>
              <w:framePr w:hSpace="0" w:wrap="auto" w:vAnchor="margin" w:hAnchor="text" w:yAlign="inline"/>
              <w:suppressOverlap w:val="0"/>
            </w:pPr>
            <w:r w:rsidRPr="003076F2">
              <w:t>Sensory processing</w:t>
            </w:r>
          </w:p>
        </w:tc>
        <w:tc>
          <w:tcPr>
            <w:tcW w:w="2693" w:type="dxa"/>
            <w:tcBorders>
              <w:top w:val="single" w:sz="8" w:space="0" w:color="D9D9D9" w:themeColor="background1" w:themeShade="D9"/>
              <w:bottom w:val="single" w:sz="12" w:space="0" w:color="4472C4" w:themeColor="accent1"/>
            </w:tcBorders>
          </w:tcPr>
          <w:p w14:paraId="6EAF6799" w14:textId="101884B2" w:rsidR="009F5390" w:rsidRPr="003076F2" w:rsidRDefault="009F5390" w:rsidP="007A0728">
            <w:pPr>
              <w:pStyle w:val="GLTablebody"/>
              <w:framePr w:hSpace="0" w:wrap="auto" w:vAnchor="margin" w:hAnchor="text" w:yAlign="inline"/>
              <w:suppressOverlap w:val="0"/>
            </w:pPr>
            <w:r w:rsidRPr="003076F2">
              <w:t xml:space="preserve">Ben-Sasson et al., (2019)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p>
        </w:tc>
        <w:tc>
          <w:tcPr>
            <w:tcW w:w="1701" w:type="dxa"/>
            <w:tcBorders>
              <w:top w:val="single" w:sz="8" w:space="0" w:color="D9D9D9" w:themeColor="background1" w:themeShade="D9"/>
              <w:bottom w:val="single" w:sz="12" w:space="0" w:color="4472C4" w:themeColor="accent1"/>
            </w:tcBorders>
            <w:shd w:val="clear" w:color="auto" w:fill="auto"/>
          </w:tcPr>
          <w:p w14:paraId="5A2638A4" w14:textId="77777777" w:rsidR="009F5390" w:rsidRPr="003076F2" w:rsidRDefault="009F5390" w:rsidP="007A0728">
            <w:pPr>
              <w:pStyle w:val="GLTablebody"/>
              <w:framePr w:hSpace="0" w:wrap="auto" w:vAnchor="margin" w:hAnchor="text" w:yAlign="inline"/>
              <w:suppressOverlap w:val="0"/>
            </w:pPr>
            <w:r w:rsidRPr="003076F2">
              <w:t>Autistic</w:t>
            </w:r>
          </w:p>
        </w:tc>
        <w:tc>
          <w:tcPr>
            <w:tcW w:w="1276" w:type="dxa"/>
            <w:tcBorders>
              <w:top w:val="single" w:sz="8" w:space="0" w:color="D9D9D9" w:themeColor="background1" w:themeShade="D9"/>
              <w:bottom w:val="single" w:sz="12" w:space="0" w:color="4472C4" w:themeColor="accent1"/>
            </w:tcBorders>
            <w:shd w:val="clear" w:color="auto" w:fill="auto"/>
          </w:tcPr>
          <w:p w14:paraId="0757C02D" w14:textId="77777777" w:rsidR="009F5390" w:rsidRPr="003076F2" w:rsidRDefault="009F5390" w:rsidP="007A0728">
            <w:pPr>
              <w:pStyle w:val="GLTablebody"/>
              <w:framePr w:hSpace="0" w:wrap="auto" w:vAnchor="margin" w:hAnchor="text" w:yAlign="inline"/>
              <w:suppressOverlap w:val="0"/>
            </w:pPr>
            <w:r w:rsidRPr="003076F2">
              <w:t xml:space="preserve">11 </w:t>
            </w:r>
          </w:p>
        </w:tc>
        <w:tc>
          <w:tcPr>
            <w:tcW w:w="1134" w:type="dxa"/>
            <w:tcBorders>
              <w:top w:val="single" w:sz="8" w:space="0" w:color="D9D9D9" w:themeColor="background1" w:themeShade="D9"/>
              <w:bottom w:val="single" w:sz="12" w:space="0" w:color="4472C4" w:themeColor="accent1"/>
            </w:tcBorders>
            <w:shd w:val="clear" w:color="auto" w:fill="auto"/>
          </w:tcPr>
          <w:p w14:paraId="4C743498" w14:textId="77777777" w:rsidR="009F5390" w:rsidRPr="003076F2" w:rsidRDefault="009F5390" w:rsidP="007A0728">
            <w:pPr>
              <w:pStyle w:val="GLTablebody"/>
              <w:framePr w:hSpace="0" w:wrap="auto" w:vAnchor="margin" w:hAnchor="text" w:yAlign="inline"/>
              <w:suppressOverlap w:val="0"/>
            </w:pPr>
            <w:r w:rsidRPr="003076F2">
              <w:t>K=55</w:t>
            </w:r>
          </w:p>
        </w:tc>
        <w:tc>
          <w:tcPr>
            <w:tcW w:w="2693" w:type="dxa"/>
            <w:tcBorders>
              <w:top w:val="single" w:sz="8" w:space="0" w:color="D9D9D9" w:themeColor="background1" w:themeShade="D9"/>
              <w:bottom w:val="single" w:sz="12" w:space="0" w:color="4472C4" w:themeColor="accent1"/>
            </w:tcBorders>
            <w:shd w:val="clear" w:color="auto" w:fill="auto"/>
          </w:tcPr>
          <w:p w14:paraId="2112988B" w14:textId="77777777" w:rsidR="009F5390" w:rsidRPr="003076F2" w:rsidRDefault="009F5390" w:rsidP="007A0728">
            <w:pPr>
              <w:pStyle w:val="GLTablebody"/>
              <w:framePr w:hSpace="0" w:wrap="auto" w:vAnchor="margin" w:hAnchor="text" w:yAlign="inline"/>
              <w:suppressOverlap w:val="0"/>
            </w:pPr>
            <w:r w:rsidRPr="003076F2">
              <w:t>No difference</w:t>
            </w:r>
          </w:p>
        </w:tc>
        <w:tc>
          <w:tcPr>
            <w:tcW w:w="1134" w:type="dxa"/>
            <w:tcBorders>
              <w:top w:val="single" w:sz="8" w:space="0" w:color="D9D9D9" w:themeColor="background1" w:themeShade="D9"/>
              <w:bottom w:val="single" w:sz="12" w:space="0" w:color="4472C4" w:themeColor="accent1"/>
            </w:tcBorders>
            <w:shd w:val="clear" w:color="auto" w:fill="auto"/>
          </w:tcPr>
          <w:p w14:paraId="6172C07F" w14:textId="77777777" w:rsidR="009F5390" w:rsidRPr="003076F2" w:rsidRDefault="009F5390" w:rsidP="007A0728">
            <w:pPr>
              <w:pStyle w:val="GLTablebody"/>
              <w:framePr w:hSpace="0" w:wrap="auto" w:vAnchor="margin" w:hAnchor="text" w:yAlign="inline"/>
              <w:suppressOverlap w:val="0"/>
            </w:pPr>
            <w:r w:rsidRPr="003076F2">
              <w:t>NA</w:t>
            </w:r>
          </w:p>
        </w:tc>
      </w:tr>
    </w:tbl>
    <w:p w14:paraId="2C5C019D" w14:textId="77777777" w:rsidR="009F5390" w:rsidRPr="003076F2" w:rsidRDefault="009F5390" w:rsidP="009F5390">
      <w:pPr>
        <w:pStyle w:val="GLBodytext"/>
        <w:rPr>
          <w:rFonts w:asciiTheme="majorHAnsi" w:hAnsiTheme="majorHAnsi" w:cstheme="majorHAnsi"/>
          <w:sz w:val="16"/>
          <w:szCs w:val="16"/>
        </w:rPr>
        <w:sectPr w:rsidR="009F5390" w:rsidRPr="003076F2" w:rsidSect="00146300">
          <w:footerReference w:type="default" r:id="rId32"/>
          <w:endnotePr>
            <w:numFmt w:val="decimal"/>
          </w:endnotePr>
          <w:pgSz w:w="16820" w:h="11900" w:orient="landscape" w:code="9"/>
          <w:pgMar w:top="1418" w:right="1418" w:bottom="1418" w:left="1418" w:header="567" w:footer="425" w:gutter="284"/>
          <w:cols w:space="720"/>
          <w:docGrid w:linePitch="326"/>
        </w:sectPr>
      </w:pPr>
      <w:r w:rsidRPr="003076F2">
        <w:rPr>
          <w:rFonts w:asciiTheme="majorHAnsi" w:hAnsiTheme="majorHAnsi" w:cstheme="majorHAnsi"/>
          <w:b/>
          <w:bCs/>
          <w:sz w:val="16"/>
          <w:szCs w:val="16"/>
        </w:rPr>
        <w:t>Key</w:t>
      </w:r>
      <w:r w:rsidRPr="003076F2">
        <w:rPr>
          <w:rFonts w:asciiTheme="majorHAnsi" w:hAnsiTheme="majorHAnsi" w:cstheme="majorHAnsi"/>
          <w:sz w:val="16"/>
          <w:szCs w:val="16"/>
        </w:rPr>
        <w:t>: No colour (&lt;0.15 = No difference), orange (0.15-0.20 = trend/uncertain effect), yellow (0.2&lt;0.35 = small effect), green (0.35&lt;0.5 = small to medium effect), NA=Not Applicable</w:t>
      </w:r>
    </w:p>
    <w:p w14:paraId="5F27BFAF" w14:textId="4F975061" w:rsidR="007E2885" w:rsidRPr="003076F2" w:rsidRDefault="007E2885" w:rsidP="00B860BF">
      <w:pPr>
        <w:pStyle w:val="GLHeading5"/>
      </w:pPr>
      <w:r w:rsidRPr="003076F2">
        <w:lastRenderedPageBreak/>
        <w:t xml:space="preserve">Huang et al., (2020)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p>
    <w:p w14:paraId="6B243BD1" w14:textId="74BFBC6D" w:rsidR="008F223A" w:rsidRPr="003076F2" w:rsidRDefault="00380C9F" w:rsidP="00102F7E">
      <w:pPr>
        <w:pStyle w:val="GLBodytext"/>
      </w:pPr>
      <w:r w:rsidRPr="003076F2">
        <w:t>Australian re</w:t>
      </w:r>
      <w:r w:rsidR="00B76A0A" w:rsidRPr="003076F2">
        <w:t>search</w:t>
      </w:r>
      <w:r w:rsidRPr="003076F2">
        <w:t xml:space="preserve">ers conducted a broad scoping review (medium quality) to summarise </w:t>
      </w:r>
      <w:r w:rsidR="00102F7E" w:rsidRPr="003076F2">
        <w:t xml:space="preserve">quantitative and qualitative </w:t>
      </w:r>
      <w:r w:rsidRPr="003076F2">
        <w:t>research on autism diagnosis in adulthood</w:t>
      </w:r>
      <w:r w:rsidR="00012668" w:rsidRPr="003076F2">
        <w:t xml:space="preserve">, including studies of people who underwent or sought first-time diagnosis for ASD in adulthood, their </w:t>
      </w:r>
      <w:proofErr w:type="spellStart"/>
      <w:r w:rsidR="00012668" w:rsidRPr="003076F2">
        <w:t>carers</w:t>
      </w:r>
      <w:proofErr w:type="spellEnd"/>
      <w:r w:rsidR="00012668" w:rsidRPr="003076F2">
        <w:t xml:space="preserve">, and </w:t>
      </w:r>
      <w:r w:rsidR="003309A1" w:rsidRPr="003076F2">
        <w:t xml:space="preserve">practitioners </w:t>
      </w:r>
      <w:r w:rsidR="00012668" w:rsidRPr="003076F2">
        <w:t>who diagnose adults</w:t>
      </w:r>
      <w:r w:rsidRPr="003076F2">
        <w:t xml:space="preserve">. </w:t>
      </w:r>
    </w:p>
    <w:p w14:paraId="0ECCDB27" w14:textId="7C7B06A4" w:rsidR="00380C9F" w:rsidRPr="003076F2" w:rsidRDefault="00380C9F" w:rsidP="008F223A">
      <w:pPr>
        <w:pStyle w:val="GLBodytext"/>
      </w:pPr>
      <w:r w:rsidRPr="003076F2">
        <w:t xml:space="preserve">Findings were qualitatively synthesised into themes, one of which related to </w:t>
      </w:r>
      <w:r w:rsidR="006D2647" w:rsidRPr="003076F2">
        <w:t>gender. F</w:t>
      </w:r>
      <w:r w:rsidR="00102F7E" w:rsidRPr="003076F2">
        <w:t xml:space="preserve">our studies reporting on </w:t>
      </w:r>
      <w:r w:rsidR="003E7AC2" w:rsidRPr="003076F2">
        <w:t>sex/</w:t>
      </w:r>
      <w:r w:rsidR="009821B3" w:rsidRPr="003076F2">
        <w:t>gender differences</w:t>
      </w:r>
      <w:r w:rsidRPr="003076F2">
        <w:t xml:space="preserve"> in autis</w:t>
      </w:r>
      <w:r w:rsidR="005A0B32" w:rsidRPr="003076F2">
        <w:t>tic</w:t>
      </w:r>
      <w:r w:rsidRPr="003076F2">
        <w:t xml:space="preserve"> characteristics</w:t>
      </w:r>
      <w:r w:rsidR="00102F7E" w:rsidRPr="003076F2">
        <w:t xml:space="preserve"> in over 1</w:t>
      </w:r>
      <w:r w:rsidR="00322088" w:rsidRPr="003076F2">
        <w:t>,</w:t>
      </w:r>
      <w:r w:rsidR="00102F7E" w:rsidRPr="003076F2">
        <w:t>600</w:t>
      </w:r>
      <w:r w:rsidRPr="003076F2">
        <w:t xml:space="preserve"> autistic </w:t>
      </w:r>
      <w:r w:rsidR="00102F7E" w:rsidRPr="003076F2">
        <w:t>adults.</w:t>
      </w:r>
      <w:r w:rsidR="008F223A" w:rsidRPr="003076F2">
        <w:t xml:space="preserve"> Two studies reported that w</w:t>
      </w:r>
      <w:r w:rsidRPr="003076F2">
        <w:t xml:space="preserve">omen tend to self-report more autistic </w:t>
      </w:r>
      <w:r w:rsidR="00990294" w:rsidRPr="003076F2">
        <w:t>characteristics</w:t>
      </w:r>
      <w:r w:rsidRPr="003076F2">
        <w:t xml:space="preserve"> </w:t>
      </w:r>
      <w:r w:rsidR="008F223A" w:rsidRPr="003076F2">
        <w:t>then men</w:t>
      </w:r>
      <w:r w:rsidR="006F56EA" w:rsidRPr="003076F2">
        <w:t xml:space="preserve"> </w:t>
      </w:r>
      <w:r w:rsidR="008F1FB7">
        <w:fldChar w:fldCharType="begin">
          <w:fldData xml:space="preserve">PEVuZE5vdGU+PENpdGU+PEF1dGhvcj5IYXBww6k8L0F1dGhvcj48WWVhcj4yMDE2PC9ZZWFyPjxS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==
</w:fldData>
        </w:fldChar>
      </w:r>
      <w:r w:rsidR="000D3CD4">
        <w:instrText xml:space="preserve"> ADDIN EN.CITE </w:instrText>
      </w:r>
      <w:r w:rsidR="000D3CD4">
        <w:fldChar w:fldCharType="begin">
          <w:fldData xml:space="preserve">PEVuZE5vdGU+PENpdGU+PEF1dGhvcj5IYXBww6k8L0F1dGhvcj48WWVhcj4yMDE2PC9ZZWFyPjxS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==
</w:fldData>
        </w:fldChar>
      </w:r>
      <w:r w:rsidR="000D3CD4">
        <w:instrText xml:space="preserve"> ADDIN EN.CITE.DATA </w:instrText>
      </w:r>
      <w:r w:rsidR="000D3CD4">
        <w:fldChar w:fldCharType="end"/>
      </w:r>
      <w:r w:rsidR="008F1FB7">
        <w:fldChar w:fldCharType="separate"/>
      </w:r>
      <w:r w:rsidR="000D3CD4">
        <w:rPr>
          <w:noProof/>
        </w:rPr>
        <w:t>[</w:t>
      </w:r>
      <w:hyperlink w:anchor="_ENREF_98" w:tooltip="Happé, 2016 #1380" w:history="1">
        <w:r w:rsidR="006525B5">
          <w:rPr>
            <w:noProof/>
          </w:rPr>
          <w:t>98</w:t>
        </w:r>
      </w:hyperlink>
      <w:r w:rsidR="000D3CD4">
        <w:rPr>
          <w:noProof/>
        </w:rPr>
        <w:t xml:space="preserve">, </w:t>
      </w:r>
      <w:hyperlink w:anchor="_ENREF_99" w:tooltip="Lehnhardt, 2016 #1381" w:history="1">
        <w:r w:rsidR="006525B5">
          <w:rPr>
            <w:noProof/>
          </w:rPr>
          <w:t>99</w:t>
        </w:r>
      </w:hyperlink>
      <w:r w:rsidR="000D3CD4">
        <w:rPr>
          <w:noProof/>
        </w:rPr>
        <w:t>]</w:t>
      </w:r>
      <w:r w:rsidR="008F1FB7">
        <w:fldChar w:fldCharType="end"/>
      </w:r>
      <w:r w:rsidR="006D2647" w:rsidRPr="003076F2">
        <w:t xml:space="preserve">. However </w:t>
      </w:r>
      <w:r w:rsidR="006F56EA" w:rsidRPr="003076F2">
        <w:t>two other studies found that</w:t>
      </w:r>
      <w:r w:rsidRPr="003076F2">
        <w:t xml:space="preserve"> </w:t>
      </w:r>
      <w:r w:rsidR="006F56EA" w:rsidRPr="003076F2">
        <w:t xml:space="preserve">women </w:t>
      </w:r>
      <w:r w:rsidRPr="003076F2">
        <w:t>scored similar to men</w:t>
      </w:r>
      <w:r w:rsidR="006F56EA" w:rsidRPr="003076F2">
        <w:t xml:space="preserve"> on clinician-rated diagnostic tools</w:t>
      </w:r>
      <w:r w:rsidRPr="003076F2">
        <w:t xml:space="preserve"> </w:t>
      </w:r>
      <w:r w:rsidR="008F1FB7">
        <w:fldChar w:fldCharType="begin"/>
      </w:r>
      <w:r w:rsidR="000D3CD4">
        <w:instrText xml:space="preserve"> ADDIN EN.CITE &lt;EndNote&gt;&lt;Cite&gt;&lt;Author&gt;Rydén&lt;/Author&gt;&lt;Year&gt;2008&lt;/Year&gt;&lt;RecNum&gt;1382&lt;/RecNum&gt;&lt;DisplayText&gt;[100, 101]&lt;/DisplayText&gt;&lt;record&gt;&lt;rec-number&gt;1382&lt;/rec-number&gt;&lt;foreign-keys&gt;&lt;key app="EN" db-id="f9afr5w2dew9afeza9sxpvrlvrf92zssvfpp" timestamp="1699498877"&gt;1382&lt;/key&gt;&lt;/foreign-keys&gt;&lt;ref-type name="Journal Article"&gt;17&lt;/ref-type&gt;&lt;contributors&gt;&lt;authors&gt;&lt;author&gt;Rydén, E.&lt;/author&gt;&lt;author&gt;Bejerot, S. &lt;/author&gt;&lt;/authors&gt;&lt;/contributors&gt;&lt;titles&gt;&lt;title&gt;Autism spectrum disorders in an adult psychiatric population: A naturalistic cross-sectional controlled study&lt;/title&gt;&lt;secondary-title&gt;Clinical Neuropsychiatry&lt;/secondary-title&gt;&lt;/titles&gt;&lt;periodical&gt;&lt;full-title&gt;Clinical Neuropsychiatry&lt;/full-title&gt;&lt;/periodical&gt;&lt;pages&gt;13-21&lt;/pages&gt;&lt;volume&gt;5&lt;/volume&gt;&lt;number&gt;1&lt;/number&gt;&lt;dates&gt;&lt;year&gt;2008&lt;/year&gt;&lt;/dates&gt;&lt;urls&gt;&lt;/urls&gt;&lt;/record&gt;&lt;/Cite&gt;&lt;Cite&gt;&lt;Author&gt;Wilson&lt;/Author&gt;&lt;Year&gt;2016&lt;/Year&gt;&lt;RecNum&gt;1383&lt;/RecNum&gt;&lt;record&gt;&lt;rec-number&gt;1383&lt;/rec-number&gt;&lt;foreign-keys&gt;&lt;key app="EN" db-id="f9afr5w2dew9afeza9sxpvrlvrf92zssvfpp" timestamp="1699498971"&gt;1383&lt;/key&gt;&lt;/foreign-keys&gt;&lt;ref-type name="Journal Article"&gt;17&lt;/ref-type&gt;&lt;contributors&gt;&lt;authors&gt;&lt;author&gt;Wilson, C. E.&lt;/author&gt;&lt;author&gt;Murphy, C. M.&lt;/author&gt;&lt;author&gt;McAlonan, G.&lt;/author&gt;&lt;author&gt;Robertson, D. M.&lt;/author&gt;&lt;author&gt;Spain, D.&lt;/author&gt;&lt;author&gt;Hayward, H.&lt;/author&gt;&lt;author&gt;Murphy, D. G. M. &lt;/author&gt;&lt;/authors&gt;&lt;/contributors&gt;&lt;titles&gt;&lt;title&gt;Does sex influence the diagnostic evaluation of autism spectrum disorder in adults?&lt;/title&gt;&lt;secondary-title&gt;Autism&lt;/secondary-title&gt;&lt;/titles&gt;&lt;periodical&gt;&lt;full-title&gt;Autism&lt;/full-title&gt;&lt;/periodical&gt;&lt;pages&gt;808-819&lt;/pages&gt;&lt;volume&gt;20&lt;/volume&gt;&lt;number&gt;7&lt;/number&gt;&lt;dates&gt;&lt;year&gt;2016&lt;/year&gt;&lt;/dates&gt;&lt;urls&gt;&lt;/urls&gt;&lt;electronic-resource-num&gt;https://doi.org/10.1177/1362361315611381&lt;/electronic-resource-num&gt;&lt;/record&gt;&lt;/Cite&gt;&lt;/EndNote&gt;</w:instrText>
      </w:r>
      <w:r w:rsidR="008F1FB7">
        <w:fldChar w:fldCharType="separate"/>
      </w:r>
      <w:r w:rsidR="000D3CD4">
        <w:rPr>
          <w:noProof/>
        </w:rPr>
        <w:t>[</w:t>
      </w:r>
      <w:hyperlink w:anchor="_ENREF_100" w:tooltip="Rydén, 2008 #1382" w:history="1">
        <w:r w:rsidR="006525B5">
          <w:rPr>
            <w:noProof/>
          </w:rPr>
          <w:t>100</w:t>
        </w:r>
      </w:hyperlink>
      <w:r w:rsidR="000D3CD4">
        <w:rPr>
          <w:noProof/>
        </w:rPr>
        <w:t xml:space="preserve">, </w:t>
      </w:r>
      <w:hyperlink w:anchor="_ENREF_101" w:tooltip="Wilson, 2016 #1383" w:history="1">
        <w:r w:rsidR="006525B5">
          <w:rPr>
            <w:noProof/>
          </w:rPr>
          <w:t>101</w:t>
        </w:r>
      </w:hyperlink>
      <w:r w:rsidR="000D3CD4">
        <w:rPr>
          <w:noProof/>
        </w:rPr>
        <w:t>]</w:t>
      </w:r>
      <w:r w:rsidR="008F1FB7">
        <w:fldChar w:fldCharType="end"/>
      </w:r>
      <w:r w:rsidR="006F56EA" w:rsidRPr="003076F2">
        <w:t>.</w:t>
      </w:r>
      <w:r w:rsidR="00C36375" w:rsidRPr="003076F2">
        <w:t xml:space="preserve"> The authors suggest that heightened social demands for women from increased involvement in social relationships may lead to increased awareness of their own difficulties </w:t>
      </w:r>
      <w:r w:rsidR="008F1FB7">
        <w:fldChar w:fldCharType="begin"/>
      </w:r>
      <w:r w:rsidR="000D3CD4">
        <w:instrText xml:space="preserve"> ADDIN EN.CITE &lt;EndNote&gt;&lt;Cite&gt;&lt;Author&gt;Lehnhardt&lt;/Author&gt;&lt;Year&gt;2016&lt;/Year&gt;&lt;RecNum&gt;1381&lt;/RecNum&gt;&lt;DisplayText&gt;[99]&lt;/DisplayText&gt;&lt;record&gt;&lt;rec-number&gt;1381&lt;/rec-number&gt;&lt;foreign-keys&gt;&lt;key app="EN" db-id="f9afr5w2dew9afeza9sxpvrlvrf92zssvfpp" timestamp="1699498697"&gt;1381&lt;/key&gt;&lt;/foreign-keys&gt;&lt;ref-type name="Journal Article"&gt;17&lt;/ref-type&gt;&lt;contributors&gt;&lt;authors&gt;&lt;author&gt;Lehnhardt, F. G.&lt;/author&gt;&lt;author&gt;Falter, C. M.&lt;/author&gt;&lt;author&gt;Gawronski, A.&lt;/author&gt;&lt;author&gt;Pfeiffer, K.&lt;/author&gt;&lt;author&gt;Tepest, R.&lt;/author&gt;&lt;author&gt;Franklin, J.&lt;/author&gt;&lt;author&gt;Vogeley, K. &lt;/author&gt;&lt;/authors&gt;&lt;/contributors&gt;&lt;titles&gt;&lt;title&gt;Sex- related cognitive profile in autism spectrum disorders diagnosed late in life: Implications for the female autistic phenotype&lt;/title&gt;&lt;secondary-title&gt;Journal of Autism and Developmental Disorders&lt;/secondary-title&gt;&lt;/titles&gt;&lt;periodical&gt;&lt;full-title&gt;Journal of Autism and Developmental Disorders&lt;/full-title&gt;&lt;/periodical&gt;&lt;pages&gt;139-154&lt;/pages&gt;&lt;volume&gt;46&lt;/volume&gt;&lt;number&gt;1&lt;/number&gt;&lt;dates&gt;&lt;year&gt;2016&lt;/year&gt;&lt;/dates&gt;&lt;urls&gt;&lt;/urls&gt;&lt;electronic-resource-num&gt; https://doi.org/10.1007/s10803-015-2558-7&lt;/electronic-resource-num&gt;&lt;/record&gt;&lt;/Cite&gt;&lt;/EndNote&gt;</w:instrText>
      </w:r>
      <w:r w:rsidR="008F1FB7">
        <w:fldChar w:fldCharType="separate"/>
      </w:r>
      <w:r w:rsidR="000D3CD4">
        <w:rPr>
          <w:noProof/>
        </w:rPr>
        <w:t>[</w:t>
      </w:r>
      <w:hyperlink w:anchor="_ENREF_99" w:tooltip="Lehnhardt, 2016 #1381" w:history="1">
        <w:r w:rsidR="006525B5">
          <w:rPr>
            <w:noProof/>
          </w:rPr>
          <w:t>99</w:t>
        </w:r>
      </w:hyperlink>
      <w:r w:rsidR="000D3CD4">
        <w:rPr>
          <w:noProof/>
        </w:rPr>
        <w:t>]</w:t>
      </w:r>
      <w:r w:rsidR="008F1FB7">
        <w:fldChar w:fldCharType="end"/>
      </w:r>
      <w:r w:rsidR="00C36375" w:rsidRPr="003076F2">
        <w:t xml:space="preserve">. There is also the possibility that clinical measures are insufficiently sensitive to the presentation of autistic </w:t>
      </w:r>
      <w:r w:rsidR="00990294" w:rsidRPr="003076F2">
        <w:t>characteristics</w:t>
      </w:r>
      <w:r w:rsidR="00C36375" w:rsidRPr="003076F2">
        <w:t xml:space="preserve"> in women </w:t>
      </w:r>
      <w:r w:rsidR="008F1FB7">
        <w:fldChar w:fldCharType="begin"/>
      </w:r>
      <w:r w:rsidR="000D3CD4">
        <w:instrText xml:space="preserve"> ADDIN EN.CITE &lt;EndNote&gt;&lt;Cite&gt;&lt;Author&gt;Wilson&lt;/Author&gt;&lt;Year&gt;2016&lt;/Year&gt;&lt;RecNum&gt;1383&lt;/RecNum&gt;&lt;DisplayText&gt;[101]&lt;/DisplayText&gt;&lt;record&gt;&lt;rec-number&gt;1383&lt;/rec-number&gt;&lt;foreign-keys&gt;&lt;key app="EN" db-id="f9afr5w2dew9afeza9sxpvrlvrf92zssvfpp" timestamp="1699498971"&gt;1383&lt;/key&gt;&lt;/foreign-keys&gt;&lt;ref-type name="Journal Article"&gt;17&lt;/ref-type&gt;&lt;contributors&gt;&lt;authors&gt;&lt;author&gt;Wilson, C. E.&lt;/author&gt;&lt;author&gt;Murphy, C. M.&lt;/author&gt;&lt;author&gt;McAlonan, G.&lt;/author&gt;&lt;author&gt;Robertson, D. M.&lt;/author&gt;&lt;author&gt;Spain, D.&lt;/author&gt;&lt;author&gt;Hayward, H.&lt;/author&gt;&lt;author&gt;Murphy, D. G. M. &lt;/author&gt;&lt;/authors&gt;&lt;/contributors&gt;&lt;titles&gt;&lt;title&gt;Does sex influence the diagnostic evaluation of autism spectrum disorder in adults?&lt;/title&gt;&lt;secondary-title&gt;Autism&lt;/secondary-title&gt;&lt;/titles&gt;&lt;periodical&gt;&lt;full-title&gt;Autism&lt;/full-title&gt;&lt;/periodical&gt;&lt;pages&gt;808-819&lt;/pages&gt;&lt;volume&gt;20&lt;/volume&gt;&lt;number&gt;7&lt;/number&gt;&lt;dates&gt;&lt;year&gt;2016&lt;/year&gt;&lt;/dates&gt;&lt;urls&gt;&lt;/urls&gt;&lt;electronic-resource-num&gt;https://doi.org/10.1177/1362361315611381&lt;/electronic-resource-num&gt;&lt;/record&gt;&lt;/Cite&gt;&lt;/EndNote&gt;</w:instrText>
      </w:r>
      <w:r w:rsidR="008F1FB7">
        <w:fldChar w:fldCharType="separate"/>
      </w:r>
      <w:r w:rsidR="000D3CD4">
        <w:rPr>
          <w:noProof/>
        </w:rPr>
        <w:t>[</w:t>
      </w:r>
      <w:hyperlink w:anchor="_ENREF_101" w:tooltip="Wilson, 2016 #1383" w:history="1">
        <w:r w:rsidR="006525B5">
          <w:rPr>
            <w:noProof/>
          </w:rPr>
          <w:t>101</w:t>
        </w:r>
      </w:hyperlink>
      <w:r w:rsidR="000D3CD4">
        <w:rPr>
          <w:noProof/>
        </w:rPr>
        <w:t>]</w:t>
      </w:r>
      <w:r w:rsidR="008F1FB7">
        <w:fldChar w:fldCharType="end"/>
      </w:r>
      <w:r w:rsidR="00C36375" w:rsidRPr="003076F2">
        <w:t>.</w:t>
      </w:r>
    </w:p>
    <w:p w14:paraId="07E1BE3C" w14:textId="10DE5C24" w:rsidR="00F47690" w:rsidRPr="003076F2" w:rsidRDefault="006D2647" w:rsidP="00380C9F">
      <w:pPr>
        <w:pStyle w:val="GLBodytext"/>
      </w:pPr>
      <w:r w:rsidRPr="003076F2">
        <w:t>These findings must be interpreted with caution given th</w:t>
      </w:r>
      <w:r w:rsidR="00752E49" w:rsidRPr="003076F2">
        <w:t xml:space="preserve">at the two studies reporting on autistic </w:t>
      </w:r>
      <w:r w:rsidR="00990294" w:rsidRPr="003076F2">
        <w:t>characteristics</w:t>
      </w:r>
      <w:r w:rsidR="00752E49" w:rsidRPr="003076F2">
        <w:t xml:space="preserve"> were small. Comparing rates of </w:t>
      </w:r>
      <w:r w:rsidR="00380C9F" w:rsidRPr="003076F2">
        <w:t>self-report</w:t>
      </w:r>
      <w:r w:rsidR="00752E49" w:rsidRPr="003076F2">
        <w:t>ed</w:t>
      </w:r>
      <w:r w:rsidR="00380C9F" w:rsidRPr="003076F2">
        <w:t xml:space="preserve"> </w:t>
      </w:r>
      <w:r w:rsidR="00990294" w:rsidRPr="003076F2">
        <w:t>characteristics</w:t>
      </w:r>
      <w:r w:rsidR="00380C9F" w:rsidRPr="003076F2">
        <w:t xml:space="preserve"> </w:t>
      </w:r>
      <w:r w:rsidRPr="003076F2">
        <w:t>versus</w:t>
      </w:r>
      <w:r w:rsidR="00380C9F" w:rsidRPr="003076F2">
        <w:t xml:space="preserve"> diagnostic scores </w:t>
      </w:r>
      <w:r w:rsidR="00752E49" w:rsidRPr="003076F2">
        <w:t>is problematic given</w:t>
      </w:r>
      <w:r w:rsidRPr="003076F2">
        <w:t xml:space="preserve"> these studies</w:t>
      </w:r>
      <w:r w:rsidR="00380C9F" w:rsidRPr="003076F2">
        <w:t xml:space="preserve"> </w:t>
      </w:r>
      <w:r w:rsidR="007715AE" w:rsidRPr="003076F2">
        <w:t xml:space="preserve">are </w:t>
      </w:r>
      <w:r w:rsidRPr="003076F2">
        <w:t>reporting on differen</w:t>
      </w:r>
      <w:r w:rsidR="00C36375" w:rsidRPr="003076F2">
        <w:t>t</w:t>
      </w:r>
      <w:r w:rsidRPr="003076F2">
        <w:t xml:space="preserve"> </w:t>
      </w:r>
      <w:r w:rsidR="00380C9F" w:rsidRPr="003076F2">
        <w:t>populations</w:t>
      </w:r>
      <w:r w:rsidR="00752E49" w:rsidRPr="003076F2">
        <w:t>.</w:t>
      </w:r>
      <w:r w:rsidR="00C36375" w:rsidRPr="003076F2">
        <w:t xml:space="preserve"> </w:t>
      </w:r>
    </w:p>
    <w:p w14:paraId="581CAC62" w14:textId="1E51E2A8" w:rsidR="007E2885" w:rsidRPr="003076F2" w:rsidRDefault="007E2885" w:rsidP="00B860BF">
      <w:pPr>
        <w:pStyle w:val="GLHeading5"/>
      </w:pPr>
      <w:r w:rsidRPr="003076F2">
        <w:t xml:space="preserve">Melo et al., (2020) </w:t>
      </w:r>
      <w:r w:rsidR="008F1FB7">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instrText xml:space="preserve"> ADDIN EN.CITE </w:instrText>
      </w:r>
      <w:r w:rsidR="008F1FB7">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w:t>
      </w:r>
      <w:r w:rsidR="008F1FB7">
        <w:fldChar w:fldCharType="end"/>
      </w:r>
      <w:r w:rsidR="00EE60E8" w:rsidRPr="003076F2">
        <w:t xml:space="preserve"> </w:t>
      </w:r>
    </w:p>
    <w:p w14:paraId="46916A35" w14:textId="4E634EBC" w:rsidR="0042659E" w:rsidRPr="003076F2" w:rsidRDefault="0062052D" w:rsidP="0042659E">
      <w:pPr>
        <w:pStyle w:val="GLBodytext"/>
      </w:pPr>
      <w:r w:rsidRPr="003076F2">
        <w:t xml:space="preserve">In </w:t>
      </w:r>
      <w:r w:rsidR="00074CD9" w:rsidRPr="003076F2">
        <w:t>Canada</w:t>
      </w:r>
      <w:r w:rsidRPr="003076F2">
        <w:t xml:space="preserve">, </w:t>
      </w:r>
      <w:r w:rsidR="00074CD9" w:rsidRPr="003076F2">
        <w:t>systematic review</w:t>
      </w:r>
      <w:r w:rsidRPr="003076F2">
        <w:t>ers conducted a</w:t>
      </w:r>
      <w:r w:rsidR="0042659E" w:rsidRPr="003076F2">
        <w:t xml:space="preserve">n </w:t>
      </w:r>
      <w:r w:rsidRPr="003076F2">
        <w:t xml:space="preserve">investigation </w:t>
      </w:r>
      <w:r w:rsidR="0042659E" w:rsidRPr="003076F2">
        <w:t xml:space="preserve">(coded as </w:t>
      </w:r>
      <w:r w:rsidR="00322088" w:rsidRPr="003076F2">
        <w:t xml:space="preserve">being of </w:t>
      </w:r>
      <w:r w:rsidR="0042659E" w:rsidRPr="003076F2">
        <w:t xml:space="preserve">high quality) </w:t>
      </w:r>
      <w:r w:rsidRPr="003076F2">
        <w:t xml:space="preserve">of the prevalence of </w:t>
      </w:r>
      <w:r w:rsidR="007F3F86">
        <w:t>‘</w:t>
      </w:r>
      <w:r w:rsidRPr="003076F2">
        <w:t>motor stereotypies</w:t>
      </w:r>
      <w:r w:rsidR="007F3F86">
        <w:t>’</w:t>
      </w:r>
      <w:r w:rsidR="00686EDA">
        <w:t>/</w:t>
      </w:r>
      <w:r w:rsidR="00686EDA" w:rsidRPr="003076F2">
        <w:t>repetitive body movements</w:t>
      </w:r>
      <w:r w:rsidR="0042659E" w:rsidRPr="003076F2">
        <w:t xml:space="preserve"> in autistic people</w:t>
      </w:r>
      <w:r w:rsidRPr="003076F2">
        <w:t xml:space="preserve"> </w:t>
      </w:r>
      <w:r w:rsidR="0042659E" w:rsidRPr="003076F2">
        <w:t>and considered whether gender may be a</w:t>
      </w:r>
      <w:r w:rsidR="00807CA5" w:rsidRPr="003076F2">
        <w:t>ssociated (among other clinical and demographic factors)</w:t>
      </w:r>
      <w:r w:rsidR="0042659E" w:rsidRPr="003076F2">
        <w:t xml:space="preserve">. </w:t>
      </w:r>
      <w:r w:rsidR="00577ACE" w:rsidRPr="003076F2">
        <w:t xml:space="preserve">The authors </w:t>
      </w:r>
      <w:r w:rsidR="0096500B" w:rsidRPr="003076F2">
        <w:t xml:space="preserve">acknowledged that the </w:t>
      </w:r>
      <w:r w:rsidR="00577ACE" w:rsidRPr="003076F2">
        <w:t xml:space="preserve">definition, classification and terminology used for motor stereotypies </w:t>
      </w:r>
      <w:r w:rsidR="0096500B" w:rsidRPr="003076F2">
        <w:t xml:space="preserve">is highly variable and contentious. </w:t>
      </w:r>
      <w:r w:rsidR="00841BDD" w:rsidRPr="003076F2">
        <w:t>In their review, t</w:t>
      </w:r>
      <w:r w:rsidR="00577ACE" w:rsidRPr="003076F2">
        <w:t>hey defined m</w:t>
      </w:r>
      <w:r w:rsidR="0042659E" w:rsidRPr="003076F2">
        <w:t xml:space="preserve">otor </w:t>
      </w:r>
      <w:r w:rsidR="00074CD9" w:rsidRPr="003076F2">
        <w:t xml:space="preserve">stereotypies as repetitive body movements </w:t>
      </w:r>
      <w:r w:rsidR="0042659E" w:rsidRPr="003076F2">
        <w:t>which were</w:t>
      </w:r>
      <w:r w:rsidR="00074CD9" w:rsidRPr="003076F2">
        <w:t xml:space="preserve"> clearly differentiated and described separately from other repetitive behaviours</w:t>
      </w:r>
      <w:r w:rsidR="00577ACE" w:rsidRPr="003076F2">
        <w:t>.</w:t>
      </w:r>
      <w:r w:rsidR="0042659E" w:rsidRPr="003076F2">
        <w:t xml:space="preserve"> Meta-analyses investigating gender were not conducted due to insufficient data reporting on this variable.</w:t>
      </w:r>
    </w:p>
    <w:p w14:paraId="6FEC11D8" w14:textId="2ADD1FA2" w:rsidR="00074CD9" w:rsidRPr="003076F2" w:rsidRDefault="0019018D" w:rsidP="00074CD9">
      <w:pPr>
        <w:pStyle w:val="GLBodytext"/>
      </w:pPr>
      <w:r w:rsidRPr="003076F2">
        <w:t xml:space="preserve">A subset of seven studies analysed </w:t>
      </w:r>
      <w:r w:rsidR="00074CD9" w:rsidRPr="003076F2">
        <w:t>gender differences</w:t>
      </w:r>
      <w:r w:rsidRPr="003076F2">
        <w:t>, reporting on nearly 1</w:t>
      </w:r>
      <w:r w:rsidR="00322088" w:rsidRPr="003076F2">
        <w:t>,</w:t>
      </w:r>
      <w:r w:rsidRPr="003076F2">
        <w:t xml:space="preserve">300 </w:t>
      </w:r>
      <w:r w:rsidR="00074CD9" w:rsidRPr="003076F2">
        <w:t>autistic people</w:t>
      </w:r>
      <w:r w:rsidRPr="003076F2">
        <w:t xml:space="preserve">. </w:t>
      </w:r>
      <w:r w:rsidR="00074CD9" w:rsidRPr="003076F2">
        <w:t>Only one stud</w:t>
      </w:r>
      <w:r w:rsidRPr="003076F2">
        <w:t>y</w:t>
      </w:r>
      <w:r w:rsidR="00074CD9" w:rsidRPr="003076F2">
        <w:t xml:space="preserve"> </w:t>
      </w:r>
      <w:r w:rsidR="008F1FB7">
        <w:fldChar w:fldCharType="begin"/>
      </w:r>
      <w:r w:rsidR="000D3CD4">
        <w:instrText xml:space="preserve"> ADDIN EN.CITE &lt;EndNote&gt;&lt;Cite&gt;&lt;Author&gt;Goldman&lt;/Author&gt;&lt;Year&gt;2009&lt;/Year&gt;&lt;RecNum&gt;1391&lt;/RecNum&gt;&lt;DisplayText&gt;[102]&lt;/DisplayText&gt;&lt;record&gt;&lt;rec-number&gt;1391&lt;/rec-number&gt;&lt;foreign-keys&gt;&lt;key app="EN" db-id="f9afr5w2dew9afeza9sxpvrlvrf92zssvfpp" timestamp="1699898759"&gt;1391&lt;/key&gt;&lt;/foreign-keys&gt;&lt;ref-type name="Journal Article"&gt;17&lt;/ref-type&gt;&lt;contributors&gt;&lt;authors&gt;&lt;author&gt;Goldman, Sylvie&lt;/author&gt;&lt;author&gt;Wang, Cuiling&lt;/author&gt;&lt;author&gt;Salgado, Miran W.&lt;/author&gt;&lt;author&gt;Greene, Paul E.&lt;/author&gt;&lt;author&gt;Kim, Mimi&lt;/author&gt;&lt;author&gt;Rapin, Isabelle&lt;/author&gt;&lt;/authors&gt;&lt;/contributors&gt;&lt;titles&gt;&lt;title&gt;Motor stereotypies in children with autism and other developmental disorders&lt;/title&gt;&lt;secondary-title&gt;Developmental Medicine &amp;amp; Child Neurology&lt;/secondary-title&gt;&lt;/titles&gt;&lt;periodical&gt;&lt;full-title&gt;Developmental Medicine &amp;amp; Child Neurology&lt;/full-title&gt;&lt;/periodical&gt;&lt;pages&gt;30-38&lt;/pages&gt;&lt;volume&gt;51&lt;/volume&gt;&lt;number&gt;1&lt;/number&gt;&lt;dates&gt;&lt;year&gt;2009&lt;/year&gt;&lt;pub-dates&gt;&lt;date&gt;2009/01/01&lt;/date&gt;&lt;/pub-dates&gt;&lt;/dates&gt;&lt;publisher&gt;John Wiley &amp;amp; Sons, Ltd&lt;/publisher&gt;&lt;isbn&gt;0012-1622&lt;/isbn&gt;&lt;urls&gt;&lt;related-urls&gt;&lt;url&gt;https://doi.org/10.1111/j.1469-8749.2008.03178.x&lt;/url&gt;&lt;/related-urls&gt;&lt;/urls&gt;&lt;electronic-resource-num&gt;https://doi.org/10.1111/j.1469-8749.2008.03178.x&lt;/electronic-resource-num&gt;&lt;access-date&gt;2023/11/13&lt;/access-date&gt;&lt;/record&gt;&lt;/Cite&gt;&lt;/EndNote&gt;</w:instrText>
      </w:r>
      <w:r w:rsidR="008F1FB7">
        <w:fldChar w:fldCharType="separate"/>
      </w:r>
      <w:r w:rsidR="000D3CD4">
        <w:rPr>
          <w:noProof/>
        </w:rPr>
        <w:t>[</w:t>
      </w:r>
      <w:hyperlink w:anchor="_ENREF_102" w:tooltip="Goldman, 2009 #1391" w:history="1">
        <w:r w:rsidR="006525B5">
          <w:rPr>
            <w:noProof/>
          </w:rPr>
          <w:t>102</w:t>
        </w:r>
      </w:hyperlink>
      <w:r w:rsidR="000D3CD4">
        <w:rPr>
          <w:noProof/>
        </w:rPr>
        <w:t>]</w:t>
      </w:r>
      <w:r w:rsidR="008F1FB7">
        <w:fldChar w:fldCharType="end"/>
      </w:r>
      <w:r w:rsidR="005D3CCB" w:rsidRPr="003076F2">
        <w:t xml:space="preserve"> </w:t>
      </w:r>
      <w:r w:rsidR="00074CD9" w:rsidRPr="003076F2">
        <w:t>found a gender difference in the prevalence of motor stereotypies</w:t>
      </w:r>
      <w:r w:rsidR="008A16CE" w:rsidRPr="003076F2">
        <w:t>, and this was limited to autistic individuals who had low non-verbal IQ scores</w:t>
      </w:r>
      <w:r w:rsidR="00074CD9" w:rsidRPr="003076F2">
        <w:t xml:space="preserve">. </w:t>
      </w:r>
      <w:r w:rsidR="008A16CE" w:rsidRPr="003076F2">
        <w:t xml:space="preserve">In this group, </w:t>
      </w:r>
      <w:r w:rsidR="00074CD9" w:rsidRPr="003076F2">
        <w:t xml:space="preserve">females had significantly more stereotypies than </w:t>
      </w:r>
      <w:r w:rsidR="008A16CE" w:rsidRPr="003076F2">
        <w:t xml:space="preserve">males. </w:t>
      </w:r>
      <w:r w:rsidR="00074CD9" w:rsidRPr="003076F2">
        <w:t xml:space="preserve">This effect was not identified </w:t>
      </w:r>
      <w:r w:rsidR="008A16CE" w:rsidRPr="003076F2">
        <w:t>i</w:t>
      </w:r>
      <w:r w:rsidR="00074CD9" w:rsidRPr="003076F2">
        <w:t xml:space="preserve">n the higher </w:t>
      </w:r>
      <w:r w:rsidR="00322088" w:rsidRPr="003076F2">
        <w:t>n</w:t>
      </w:r>
      <w:r w:rsidR="00074CD9" w:rsidRPr="003076F2">
        <w:t>on</w:t>
      </w:r>
      <w:r w:rsidR="00322088" w:rsidRPr="003076F2">
        <w:t>-v</w:t>
      </w:r>
      <w:r w:rsidR="00074CD9" w:rsidRPr="003076F2">
        <w:t>erbal IQ group.</w:t>
      </w:r>
    </w:p>
    <w:p w14:paraId="4E758DD8" w14:textId="7E3DE584" w:rsidR="00074CD9" w:rsidRPr="003076F2" w:rsidRDefault="008E42FA" w:rsidP="00074CD9">
      <w:pPr>
        <w:pStyle w:val="GLBodytext"/>
        <w:rPr>
          <w:bCs/>
        </w:rPr>
      </w:pPr>
      <w:r w:rsidRPr="003076F2">
        <w:rPr>
          <w:bCs/>
        </w:rPr>
        <w:t>The authors concluded that the</w:t>
      </w:r>
      <w:r w:rsidR="00074CD9" w:rsidRPr="003076F2">
        <w:rPr>
          <w:bCs/>
        </w:rPr>
        <w:t xml:space="preserve"> </w:t>
      </w:r>
      <w:r w:rsidR="00BA42D5" w:rsidRPr="003076F2">
        <w:rPr>
          <w:bCs/>
        </w:rPr>
        <w:t xml:space="preserve">data on the </w:t>
      </w:r>
      <w:r w:rsidR="00074CD9" w:rsidRPr="003076F2">
        <w:rPr>
          <w:bCs/>
        </w:rPr>
        <w:t xml:space="preserve">influence of gender on </w:t>
      </w:r>
      <w:r w:rsidR="00BA42D5" w:rsidRPr="003076F2">
        <w:rPr>
          <w:bCs/>
        </w:rPr>
        <w:t xml:space="preserve">the prevalence of </w:t>
      </w:r>
      <w:r w:rsidR="00074CD9" w:rsidRPr="003076F2">
        <w:rPr>
          <w:bCs/>
        </w:rPr>
        <w:t xml:space="preserve">motor stereotypies was </w:t>
      </w:r>
      <w:r w:rsidR="00BA42D5" w:rsidRPr="003076F2">
        <w:rPr>
          <w:bCs/>
        </w:rPr>
        <w:t>inc</w:t>
      </w:r>
      <w:r w:rsidR="00074CD9" w:rsidRPr="003076F2">
        <w:rPr>
          <w:bCs/>
        </w:rPr>
        <w:t xml:space="preserve">onclusive. </w:t>
      </w:r>
      <w:r w:rsidRPr="003076F2">
        <w:rPr>
          <w:bCs/>
        </w:rPr>
        <w:t>However</w:t>
      </w:r>
      <w:r w:rsidR="00706B98">
        <w:rPr>
          <w:bCs/>
        </w:rPr>
        <w:t>,</w:t>
      </w:r>
      <w:r w:rsidRPr="003076F2">
        <w:rPr>
          <w:bCs/>
        </w:rPr>
        <w:t xml:space="preserve"> the review was limited by </w:t>
      </w:r>
      <w:r w:rsidRPr="003076F2">
        <w:t xml:space="preserve">high heterogeneity, </w:t>
      </w:r>
      <w:r w:rsidR="00B10F37" w:rsidRPr="003076F2">
        <w:t xml:space="preserve">a low number of studies, </w:t>
      </w:r>
      <w:r w:rsidRPr="003076F2">
        <w:t xml:space="preserve">use of convenience samples </w:t>
      </w:r>
      <w:r w:rsidR="00B10F37" w:rsidRPr="003076F2">
        <w:t xml:space="preserve">predominantly </w:t>
      </w:r>
      <w:r w:rsidR="00BA42D5" w:rsidRPr="003076F2">
        <w:t xml:space="preserve">consisting </w:t>
      </w:r>
      <w:r w:rsidR="00B10F37" w:rsidRPr="003076F2">
        <w:t xml:space="preserve">of </w:t>
      </w:r>
      <w:r w:rsidR="00FA6AC3" w:rsidRPr="003076F2">
        <w:t xml:space="preserve">‘high functioning’ (i.e., with less obvious autistic </w:t>
      </w:r>
      <w:r w:rsidRPr="003076F2">
        <w:t>characteristics</w:t>
      </w:r>
      <w:r w:rsidR="00FA6AC3" w:rsidRPr="003076F2">
        <w:t xml:space="preserve"> and average or above IQ)</w:t>
      </w:r>
      <w:r w:rsidR="00B10F37" w:rsidRPr="003076F2">
        <w:t xml:space="preserve"> autistic people</w:t>
      </w:r>
      <w:r w:rsidRPr="003076F2">
        <w:t>, and small samples that were underpowered to detect differences.</w:t>
      </w:r>
    </w:p>
    <w:p w14:paraId="4E2E8A26" w14:textId="453482E0" w:rsidR="00D91A94" w:rsidRPr="003076F2" w:rsidRDefault="007E2885" w:rsidP="00B860BF">
      <w:pPr>
        <w:pStyle w:val="GLHeading5"/>
      </w:pPr>
      <w:r w:rsidRPr="003076F2">
        <w:t>Wood-</w:t>
      </w:r>
      <w:proofErr w:type="spellStart"/>
      <w:r w:rsidRPr="003076F2">
        <w:t>Downie</w:t>
      </w:r>
      <w:proofErr w:type="spellEnd"/>
      <w:r w:rsidRPr="003076F2">
        <w:t xml:space="preserve"> et al., (2021) </w:t>
      </w:r>
      <w:r w:rsidR="008F1FB7">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instrText xml:space="preserve"> ADDIN EN.CITE </w:instrText>
      </w:r>
      <w:r w:rsidR="008F1FB7">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8A16CE" w:rsidRPr="003076F2">
        <w:t xml:space="preserve"> </w:t>
      </w:r>
    </w:p>
    <w:p w14:paraId="35438459" w14:textId="2A694C21" w:rsidR="00A91C6A" w:rsidRPr="003076F2" w:rsidRDefault="006C5898" w:rsidP="006C778E">
      <w:pPr>
        <w:pStyle w:val="GLBodytext"/>
        <w:rPr>
          <w:rFonts w:ascii="Times New Roman" w:hAnsi="Times New Roman"/>
        </w:rPr>
      </w:pPr>
      <w:r w:rsidRPr="003076F2">
        <w:t>Authors of a</w:t>
      </w:r>
      <w:r w:rsidR="00322088" w:rsidRPr="003076F2">
        <w:t xml:space="preserve"> UK-</w:t>
      </w:r>
      <w:r w:rsidRPr="003076F2">
        <w:t xml:space="preserve">based </w:t>
      </w:r>
      <w:r w:rsidRPr="003076F2">
        <w:rPr>
          <w:bCs/>
        </w:rPr>
        <w:t xml:space="preserve">systematic </w:t>
      </w:r>
      <w:r w:rsidRPr="003076F2">
        <w:t xml:space="preserve">review and meta-analysis (rated as </w:t>
      </w:r>
      <w:r w:rsidR="00322088" w:rsidRPr="003076F2">
        <w:t xml:space="preserve">being of </w:t>
      </w:r>
      <w:r w:rsidRPr="003076F2">
        <w:t xml:space="preserve">high quality) </w:t>
      </w:r>
      <w:r w:rsidR="00D31572" w:rsidRPr="003076F2">
        <w:t>reviewed research suggesting</w:t>
      </w:r>
      <w:r w:rsidR="00AE2A6E" w:rsidRPr="003076F2">
        <w:t xml:space="preserve"> that current diagnostic/screening instruments may not capture gender differences </w:t>
      </w:r>
      <w:r w:rsidR="00D31572" w:rsidRPr="003076F2">
        <w:t>and may</w:t>
      </w:r>
      <w:r w:rsidR="00AE2A6E" w:rsidRPr="003076F2">
        <w:t xml:space="preserve"> have been biased by the small number of females included in </w:t>
      </w:r>
      <w:r w:rsidR="00D31572" w:rsidRPr="003076F2">
        <w:t xml:space="preserve">their </w:t>
      </w:r>
      <w:r w:rsidR="00AE2A6E" w:rsidRPr="003076F2">
        <w:t xml:space="preserve">development and validation. </w:t>
      </w:r>
      <w:r w:rsidR="00D31572" w:rsidRPr="003076F2">
        <w:t>In order t</w:t>
      </w:r>
      <w:r w:rsidR="00A91C6A" w:rsidRPr="003076F2">
        <w:t xml:space="preserve">o </w:t>
      </w:r>
      <w:r w:rsidR="006C778E" w:rsidRPr="003076F2">
        <w:t>c</w:t>
      </w:r>
      <w:r w:rsidR="00A91C6A" w:rsidRPr="003076F2">
        <w:t xml:space="preserve">apture more subtle </w:t>
      </w:r>
      <w:r w:rsidR="00314B71" w:rsidRPr="003076F2">
        <w:t xml:space="preserve">and specific </w:t>
      </w:r>
      <w:r w:rsidR="00A91C6A" w:rsidRPr="003076F2">
        <w:lastRenderedPageBreak/>
        <w:t xml:space="preserve">sex/gender differences, </w:t>
      </w:r>
      <w:r w:rsidR="00D31572" w:rsidRPr="003076F2">
        <w:t>the</w:t>
      </w:r>
      <w:r w:rsidRPr="003076F2">
        <w:t xml:space="preserve"> review</w:t>
      </w:r>
      <w:r w:rsidR="001E3660" w:rsidRPr="003076F2">
        <w:t xml:space="preserve"> </w:t>
      </w:r>
      <w:r w:rsidR="006C778E" w:rsidRPr="003076F2">
        <w:t>focused exclusively on narrow construct</w:t>
      </w:r>
      <w:r w:rsidR="00957C77" w:rsidRPr="003076F2">
        <w:t>/behavioural exemplars of social interaction and communication, based on</w:t>
      </w:r>
      <w:r w:rsidR="006C778E" w:rsidRPr="003076F2">
        <w:t xml:space="preserve"> </w:t>
      </w:r>
      <w:r w:rsidR="005A025D" w:rsidRPr="003076F2">
        <w:t xml:space="preserve">fine-grained </w:t>
      </w:r>
      <w:r w:rsidR="006C778E" w:rsidRPr="003076F2">
        <w:t xml:space="preserve">subdomains of the DSM5 diagnostic criteria, rather than </w:t>
      </w:r>
      <w:r w:rsidR="005A025D" w:rsidRPr="003076F2">
        <w:t xml:space="preserve">abstract, </w:t>
      </w:r>
      <w:r w:rsidR="006C778E" w:rsidRPr="003076F2">
        <w:t>broad construct measures typically reflected in ‘gold-standard’ instruments</w:t>
      </w:r>
      <w:r w:rsidR="002B4827" w:rsidRPr="003076F2">
        <w:t xml:space="preserve">. </w:t>
      </w:r>
      <w:r w:rsidR="005C7F93" w:rsidRPr="003076F2">
        <w:t>Studies based on diagnostic/screening instrument scores at the broad construct level were excluded.</w:t>
      </w:r>
    </w:p>
    <w:p w14:paraId="6D9757F3" w14:textId="0BB8B935" w:rsidR="00D91A94" w:rsidRPr="003076F2" w:rsidRDefault="002B4827" w:rsidP="00D91A94">
      <w:pPr>
        <w:pStyle w:val="GLBodytext"/>
      </w:pPr>
      <w:r w:rsidRPr="003076F2">
        <w:t>Studies</w:t>
      </w:r>
      <w:r w:rsidR="002D227A" w:rsidRPr="003076F2">
        <w:t xml:space="preserve"> </w:t>
      </w:r>
      <w:r w:rsidRPr="003076F2">
        <w:t>compared within and between</w:t>
      </w:r>
      <w:r w:rsidR="00322088" w:rsidRPr="003076F2">
        <w:t xml:space="preserve"> groups of</w:t>
      </w:r>
      <w:r w:rsidR="002D227A" w:rsidRPr="003076F2">
        <w:t xml:space="preserve"> </w:t>
      </w:r>
      <w:r w:rsidR="00D91A94" w:rsidRPr="003076F2">
        <w:t xml:space="preserve">autistic </w:t>
      </w:r>
      <w:r w:rsidR="002D227A" w:rsidRPr="003076F2">
        <w:t>and non-autistic individuals</w:t>
      </w:r>
      <w:r w:rsidR="00EA776E" w:rsidRPr="003076F2">
        <w:t xml:space="preserve">. </w:t>
      </w:r>
      <w:r w:rsidR="0060626E" w:rsidRPr="003076F2">
        <w:rPr>
          <w:shd w:val="clear" w:color="auto" w:fill="FFFFFF"/>
        </w:rPr>
        <w:t>In random effects model meta-analyses, a</w:t>
      </w:r>
      <w:r w:rsidR="00C46F07" w:rsidRPr="003076F2">
        <w:rPr>
          <w:shd w:val="clear" w:color="auto" w:fill="FFFFFF"/>
        </w:rPr>
        <w:t xml:space="preserve">ge group was </w:t>
      </w:r>
      <w:r w:rsidR="0060626E" w:rsidRPr="003076F2">
        <w:rPr>
          <w:shd w:val="clear" w:color="auto" w:fill="FFFFFF"/>
        </w:rPr>
        <w:t xml:space="preserve">also </w:t>
      </w:r>
      <w:r w:rsidR="00C46F07" w:rsidRPr="003076F2">
        <w:rPr>
          <w:shd w:val="clear" w:color="auto" w:fill="FFFFFF"/>
        </w:rPr>
        <w:t>investigated a</w:t>
      </w:r>
      <w:r w:rsidR="0060626E" w:rsidRPr="003076F2">
        <w:rPr>
          <w:shd w:val="clear" w:color="auto" w:fill="FFFFFF"/>
        </w:rPr>
        <w:t>s a</w:t>
      </w:r>
      <w:r w:rsidR="00C46F07" w:rsidRPr="003076F2">
        <w:rPr>
          <w:shd w:val="clear" w:color="auto" w:fill="FFFFFF"/>
        </w:rPr>
        <w:t xml:space="preserve"> moderating factor</w:t>
      </w:r>
      <w:r w:rsidR="00366FF7" w:rsidRPr="003076F2">
        <w:rPr>
          <w:shd w:val="clear" w:color="auto" w:fill="FFFFFF"/>
        </w:rPr>
        <w:t xml:space="preserve"> </w:t>
      </w:r>
      <w:r w:rsidR="00C46F07" w:rsidRPr="003076F2">
        <w:rPr>
          <w:shd w:val="clear" w:color="auto" w:fill="FFFFFF"/>
        </w:rPr>
        <w:t>w</w:t>
      </w:r>
      <w:r w:rsidR="00D91A94" w:rsidRPr="003076F2">
        <w:rPr>
          <w:shd w:val="clear" w:color="auto" w:fill="FFFFFF"/>
        </w:rPr>
        <w:t>here heterogeneity was significant</w:t>
      </w:r>
      <w:r w:rsidR="00C46F07" w:rsidRPr="003076F2">
        <w:rPr>
          <w:shd w:val="clear" w:color="auto" w:fill="FFFFFF"/>
        </w:rPr>
        <w:t>.</w:t>
      </w:r>
    </w:p>
    <w:p w14:paraId="58F6DCC5" w14:textId="536EDBA5" w:rsidR="0039456B" w:rsidRPr="003076F2" w:rsidRDefault="00C46F07" w:rsidP="00D91A94">
      <w:pPr>
        <w:pStyle w:val="GLBodytext"/>
      </w:pPr>
      <w:r w:rsidRPr="003076F2">
        <w:t xml:space="preserve">There were </w:t>
      </w:r>
      <w:r w:rsidR="00D91A94" w:rsidRPr="003076F2">
        <w:t xml:space="preserve">16 </w:t>
      </w:r>
      <w:r w:rsidRPr="003076F2">
        <w:t xml:space="preserve">relevant </w:t>
      </w:r>
      <w:r w:rsidR="00D91A94" w:rsidRPr="003076F2">
        <w:t xml:space="preserve">studies </w:t>
      </w:r>
      <w:r w:rsidRPr="003076F2">
        <w:t>including</w:t>
      </w:r>
      <w:r w:rsidR="00D91A94" w:rsidRPr="003076F2">
        <w:t xml:space="preserve"> </w:t>
      </w:r>
      <w:r w:rsidR="00DC781A" w:rsidRPr="003076F2">
        <w:t>over 1</w:t>
      </w:r>
      <w:r w:rsidR="00322088" w:rsidRPr="003076F2">
        <w:t>,</w:t>
      </w:r>
      <w:r w:rsidR="00DC781A" w:rsidRPr="003076F2">
        <w:t xml:space="preserve">400 </w:t>
      </w:r>
      <w:r w:rsidR="00D91A94" w:rsidRPr="003076F2">
        <w:t>autistic people</w:t>
      </w:r>
      <w:r w:rsidR="00EA776E" w:rsidRPr="003076F2">
        <w:t xml:space="preserve">. </w:t>
      </w:r>
      <w:r w:rsidR="00D91A94" w:rsidRPr="003076F2">
        <w:t xml:space="preserve">Studies </w:t>
      </w:r>
      <w:r w:rsidR="00FE4C86" w:rsidRPr="003076F2">
        <w:t>considered</w:t>
      </w:r>
      <w:r w:rsidR="00D91A94" w:rsidRPr="003076F2">
        <w:t xml:space="preserve"> </w:t>
      </w:r>
      <w:r w:rsidR="00D21C94">
        <w:t xml:space="preserve">a </w:t>
      </w:r>
      <w:r w:rsidR="00FE4C86" w:rsidRPr="003076F2">
        <w:t xml:space="preserve">wide </w:t>
      </w:r>
      <w:r w:rsidR="00D91A94" w:rsidRPr="003076F2">
        <w:t xml:space="preserve">range of </w:t>
      </w:r>
      <w:r w:rsidR="0039456B" w:rsidRPr="003076F2">
        <w:t>behavioural exemplars relating to</w:t>
      </w:r>
      <w:r w:rsidR="00D91A94" w:rsidRPr="003076F2">
        <w:t xml:space="preserve"> peer relationships: (k=6 studies); play behaviours: (k=2); social attention: (k=3); and social reciprocity: (k=1). </w:t>
      </w:r>
      <w:r w:rsidR="00FE4C86" w:rsidRPr="003076F2">
        <w:t xml:space="preserve">Outcomes were assessed </w:t>
      </w:r>
      <w:r w:rsidR="0039456B" w:rsidRPr="003076F2">
        <w:t>through</w:t>
      </w:r>
      <w:r w:rsidR="00FE4C86" w:rsidRPr="003076F2">
        <w:t xml:space="preserve"> questionnaires, eye-tracking, observational measures</w:t>
      </w:r>
      <w:r w:rsidR="0039456B" w:rsidRPr="003076F2">
        <w:t xml:space="preserve">, and </w:t>
      </w:r>
      <w:r w:rsidR="00FE4C86" w:rsidRPr="003076F2">
        <w:t xml:space="preserve">behavioural tasks. </w:t>
      </w:r>
    </w:p>
    <w:p w14:paraId="3C04DD31" w14:textId="379B25F2" w:rsidR="003A527D" w:rsidRPr="003076F2" w:rsidRDefault="00E331D2" w:rsidP="00D91A94">
      <w:pPr>
        <w:pStyle w:val="GLBodytext"/>
      </w:pPr>
      <w:r w:rsidRPr="003076F2">
        <w:t xml:space="preserve">In analyses considering autistic people, there was a </w:t>
      </w:r>
      <w:r w:rsidR="00D91A94" w:rsidRPr="003076F2">
        <w:t xml:space="preserve">small to medium effect (SMD=0.39) </w:t>
      </w:r>
      <w:r w:rsidRPr="003076F2">
        <w:t>such that</w:t>
      </w:r>
      <w:r w:rsidR="00D91A94" w:rsidRPr="003076F2">
        <w:t xml:space="preserve"> autistic females </w:t>
      </w:r>
      <w:r w:rsidRPr="003076F2">
        <w:t>expressed</w:t>
      </w:r>
      <w:r w:rsidR="00D91A94" w:rsidRPr="003076F2">
        <w:t xml:space="preserve"> fewer </w:t>
      </w:r>
      <w:r w:rsidRPr="003076F2">
        <w:t xml:space="preserve">social/communication </w:t>
      </w:r>
      <w:r w:rsidR="00D91A94" w:rsidRPr="003076F2">
        <w:t xml:space="preserve">difficulties than </w:t>
      </w:r>
      <w:r w:rsidRPr="003076F2">
        <w:t xml:space="preserve">autistic </w:t>
      </w:r>
      <w:r w:rsidR="00D91A94" w:rsidRPr="003076F2">
        <w:t>males</w:t>
      </w:r>
      <w:r w:rsidRPr="003076F2">
        <w:t>.</w:t>
      </w:r>
      <w:r w:rsidR="00F9548E" w:rsidRPr="003076F2">
        <w:t xml:space="preserve"> This gender difference mirrored what was observed for non-autistic people (SMD=0.35). </w:t>
      </w:r>
    </w:p>
    <w:p w14:paraId="64A18E2B" w14:textId="298424DC" w:rsidR="00D91A94" w:rsidRPr="003076F2" w:rsidRDefault="00A26229" w:rsidP="00D91A94">
      <w:pPr>
        <w:pStyle w:val="GLBodytext"/>
      </w:pPr>
      <w:r w:rsidRPr="003076F2">
        <w:t xml:space="preserve">As expected, </w:t>
      </w:r>
      <w:r w:rsidR="003A527D" w:rsidRPr="003076F2">
        <w:t>both autistic females and males had significantly lower social interaction and communication skills than their nonautistic female and male counterparts</w:t>
      </w:r>
      <w:r w:rsidR="00F9548E" w:rsidRPr="003076F2">
        <w:t xml:space="preserve">, </w:t>
      </w:r>
      <w:r w:rsidRPr="003076F2">
        <w:t>with medium to large effects</w:t>
      </w:r>
      <w:r w:rsidR="004837ED" w:rsidRPr="003076F2">
        <w:t xml:space="preserve">. </w:t>
      </w:r>
      <w:r w:rsidR="00DA4764" w:rsidRPr="003076F2">
        <w:t xml:space="preserve">Age moderated some </w:t>
      </w:r>
      <w:r w:rsidR="001922E4" w:rsidRPr="003076F2">
        <w:t>gender differences</w:t>
      </w:r>
      <w:r w:rsidR="00DA4764" w:rsidRPr="003076F2">
        <w:t xml:space="preserve">. </w:t>
      </w:r>
      <w:r w:rsidR="003A527D" w:rsidRPr="003076F2">
        <w:t>The difference between nonautistic males and nonautistic females, and between autistic</w:t>
      </w:r>
      <w:r w:rsidR="00DA4764" w:rsidRPr="003076F2">
        <w:t xml:space="preserve"> females </w:t>
      </w:r>
      <w:r w:rsidR="003A527D" w:rsidRPr="003076F2">
        <w:t xml:space="preserve">and nonautistic females, became more evident with increased age. </w:t>
      </w:r>
      <w:r w:rsidR="00217838" w:rsidRPr="003076F2">
        <w:t>Whilst there was a trend that nonautistic males had fewer social/communication difficulties than autistic females, the difference was non-significant.</w:t>
      </w:r>
    </w:p>
    <w:p w14:paraId="13A3D2A3" w14:textId="77777777" w:rsidR="00F77315" w:rsidRPr="003076F2" w:rsidRDefault="00E16649" w:rsidP="00E16649">
      <w:pPr>
        <w:pStyle w:val="GLBodytext"/>
      </w:pPr>
      <w:r w:rsidRPr="003076F2">
        <w:t>These findings suggest that autistic girls/women have better social and communication skills when assessed with measures focusing on narrow constructs that are quite different from those of diagnostic instruments. The authors argue that</w:t>
      </w:r>
      <w:r w:rsidR="00D91A94" w:rsidRPr="003076F2">
        <w:t xml:space="preserve"> </w:t>
      </w:r>
      <w:r w:rsidR="00F16E02" w:rsidRPr="003076F2">
        <w:t xml:space="preserve">these narrow construct/behavioural exemplars </w:t>
      </w:r>
      <w:r w:rsidR="00D91A94" w:rsidRPr="003076F2">
        <w:t>may need to be reflected in the diagnostic process.</w:t>
      </w:r>
      <w:r w:rsidR="00F16E02" w:rsidRPr="003076F2">
        <w:t xml:space="preserve"> </w:t>
      </w:r>
    </w:p>
    <w:p w14:paraId="1BC1DB25" w14:textId="4F192B6D" w:rsidR="00635702" w:rsidRPr="003076F2" w:rsidRDefault="00E16649" w:rsidP="00E16649">
      <w:pPr>
        <w:pStyle w:val="GLBodytext"/>
      </w:pPr>
      <w:r w:rsidRPr="003076F2">
        <w:t xml:space="preserve">It </w:t>
      </w:r>
      <w:r w:rsidR="00F16E02" w:rsidRPr="003076F2">
        <w:t>was</w:t>
      </w:r>
      <w:r w:rsidRPr="003076F2">
        <w:t xml:space="preserve"> acknowledged that the findings are l</w:t>
      </w:r>
      <w:r w:rsidR="00D91A94" w:rsidRPr="003076F2">
        <w:t xml:space="preserve">imited by </w:t>
      </w:r>
      <w:r w:rsidRPr="003076F2">
        <w:t xml:space="preserve">the </w:t>
      </w:r>
      <w:r w:rsidR="00D91A94" w:rsidRPr="003076F2">
        <w:t>relatively low number of studies</w:t>
      </w:r>
      <w:r w:rsidR="00EF53DF" w:rsidRPr="003076F2">
        <w:t>.</w:t>
      </w:r>
    </w:p>
    <w:p w14:paraId="4854E9F9" w14:textId="0B6F9297" w:rsidR="007E2885" w:rsidRPr="003076F2" w:rsidRDefault="007E2885" w:rsidP="00B860BF">
      <w:pPr>
        <w:pStyle w:val="GLHeading5"/>
      </w:pP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EF53DF" w:rsidRPr="003076F2">
        <w:t xml:space="preserve"> </w:t>
      </w:r>
    </w:p>
    <w:p w14:paraId="6070BA37" w14:textId="209E907D" w:rsidR="00B31D34" w:rsidRPr="003076F2" w:rsidRDefault="00036EDC" w:rsidP="00036EDC">
      <w:pPr>
        <w:pStyle w:val="GLBodytext"/>
      </w:pPr>
      <w:r w:rsidRPr="003076F2">
        <w:rPr>
          <w:shd w:val="clear" w:color="auto" w:fill="FFFFFF"/>
        </w:rPr>
        <w:t xml:space="preserve">Most recently, a </w:t>
      </w:r>
      <w:r w:rsidR="00B31D34" w:rsidRPr="003076F2">
        <w:t>Fin</w:t>
      </w:r>
      <w:r w:rsidRPr="003076F2">
        <w:t>nish team conducted a large and wide-ranging systematic review and meta-analysis (</w:t>
      </w:r>
      <w:r w:rsidR="00944459" w:rsidRPr="003076F2">
        <w:t xml:space="preserve">rated as being </w:t>
      </w:r>
      <w:r w:rsidRPr="003076F2">
        <w:t xml:space="preserve">of high quality) of gender differences across </w:t>
      </w:r>
      <w:r w:rsidR="00AD4626" w:rsidRPr="003076F2">
        <w:t>five</w:t>
      </w:r>
      <w:r w:rsidRPr="003076F2">
        <w:t xml:space="preserve"> autistic characteristic domains in autistic individuals with and </w:t>
      </w:r>
      <w:r w:rsidR="00B31D34" w:rsidRPr="003076F2">
        <w:t>without intellectual disability</w:t>
      </w:r>
      <w:r w:rsidRPr="003076F2">
        <w:t xml:space="preserve"> (ID).</w:t>
      </w:r>
      <w:r w:rsidR="00B31D34" w:rsidRPr="003076F2">
        <w:t xml:space="preserve"> </w:t>
      </w:r>
      <w:r w:rsidRPr="003076F2">
        <w:t xml:space="preserve">A total of </w:t>
      </w:r>
      <w:r w:rsidR="00B31D34" w:rsidRPr="003076F2">
        <w:t xml:space="preserve">79 studies </w:t>
      </w:r>
      <w:r w:rsidRPr="003076F2">
        <w:t xml:space="preserve">were included considering just under 15,000 autistic </w:t>
      </w:r>
      <w:r w:rsidR="00B31D34" w:rsidRPr="003076F2">
        <w:rPr>
          <w:shd w:val="clear" w:color="auto" w:fill="FFFFFF"/>
        </w:rPr>
        <w:t xml:space="preserve">people; 28% </w:t>
      </w:r>
      <w:r w:rsidRPr="003076F2">
        <w:rPr>
          <w:shd w:val="clear" w:color="auto" w:fill="FFFFFF"/>
        </w:rPr>
        <w:t xml:space="preserve">of whom had </w:t>
      </w:r>
      <w:r w:rsidRPr="003076F2">
        <w:t xml:space="preserve">an ID. </w:t>
      </w:r>
    </w:p>
    <w:p w14:paraId="5FA4A95E" w14:textId="673FE59B" w:rsidR="00B31D34" w:rsidRPr="003076F2" w:rsidRDefault="00193589" w:rsidP="00B31D34">
      <w:pPr>
        <w:pStyle w:val="GLBodytext"/>
      </w:pPr>
      <w:r w:rsidRPr="003076F2">
        <w:t>With respect to</w:t>
      </w:r>
      <w:r w:rsidR="00AE000A" w:rsidRPr="003076F2">
        <w:t xml:space="preserve"> studies considering </w:t>
      </w:r>
      <w:r w:rsidRPr="003076F2">
        <w:t>s</w:t>
      </w:r>
      <w:r w:rsidR="00B31D34" w:rsidRPr="003076F2">
        <w:t>ocial communication and social interaction</w:t>
      </w:r>
      <w:r w:rsidR="00AE000A" w:rsidRPr="003076F2">
        <w:t xml:space="preserve">, in 39 studies of autistic participants without ID there was an uncertain effect (SMD=-0.17) such that </w:t>
      </w:r>
      <w:r w:rsidR="00B31D34" w:rsidRPr="003076F2">
        <w:t xml:space="preserve">females </w:t>
      </w:r>
      <w:r w:rsidR="00AE000A" w:rsidRPr="003076F2">
        <w:t>had</w:t>
      </w:r>
      <w:r w:rsidR="00B31D34" w:rsidRPr="003076F2">
        <w:t xml:space="preserve"> </w:t>
      </w:r>
      <w:r w:rsidR="00B31D34" w:rsidRPr="003076F2">
        <w:rPr>
          <w:i/>
          <w:iCs/>
        </w:rPr>
        <w:t>fewer</w:t>
      </w:r>
      <w:r w:rsidR="00B31D34" w:rsidRPr="003076F2">
        <w:t xml:space="preserve"> difficulties than males</w:t>
      </w:r>
      <w:r w:rsidR="00AE000A" w:rsidRPr="003076F2">
        <w:t>. However</w:t>
      </w:r>
      <w:r w:rsidR="00B00869">
        <w:t>,</w:t>
      </w:r>
      <w:r w:rsidR="00AE000A" w:rsidRPr="003076F2">
        <w:t xml:space="preserve"> in 15 studies of autistic people with ID, there was a</w:t>
      </w:r>
      <w:r w:rsidR="00B31D34" w:rsidRPr="003076F2">
        <w:t xml:space="preserve"> small effect for females having </w:t>
      </w:r>
      <w:r w:rsidR="00B31D34" w:rsidRPr="003076F2">
        <w:rPr>
          <w:i/>
          <w:iCs/>
        </w:rPr>
        <w:t>more</w:t>
      </w:r>
      <w:r w:rsidR="00B31D34" w:rsidRPr="003076F2">
        <w:t xml:space="preserve"> difficulties </w:t>
      </w:r>
      <w:r w:rsidR="00865B50" w:rsidRPr="003076F2">
        <w:t xml:space="preserve">in social communication and social interaction </w:t>
      </w:r>
      <w:r w:rsidR="00B31D34" w:rsidRPr="003076F2">
        <w:t xml:space="preserve">than males with ID (SMD=0.20).  </w:t>
      </w:r>
    </w:p>
    <w:p w14:paraId="4B026FBD" w14:textId="06E8AEAC" w:rsidR="00B31D34" w:rsidRPr="003076F2" w:rsidRDefault="00725563" w:rsidP="00B31D34">
      <w:pPr>
        <w:pStyle w:val="GLBodytext"/>
      </w:pPr>
      <w:r w:rsidRPr="003076F2">
        <w:t>For r</w:t>
      </w:r>
      <w:r w:rsidR="00B31D34" w:rsidRPr="003076F2">
        <w:t>estrictive and repetitive behaviour and interests (RRBI)</w:t>
      </w:r>
      <w:r w:rsidRPr="003076F2">
        <w:t xml:space="preserve">, </w:t>
      </w:r>
      <w:r w:rsidR="00840FB3" w:rsidRPr="003076F2">
        <w:t>in 40 studies of</w:t>
      </w:r>
      <w:r w:rsidRPr="003076F2">
        <w:t xml:space="preserve"> autistic people without ID there was a</w:t>
      </w:r>
      <w:r w:rsidR="00B31D34" w:rsidRPr="003076F2">
        <w:t xml:space="preserve"> small effect (SMD=-0.23) </w:t>
      </w:r>
      <w:r w:rsidR="00C66C6C" w:rsidRPr="003076F2">
        <w:t xml:space="preserve">such that </w:t>
      </w:r>
      <w:r w:rsidR="00B31D34" w:rsidRPr="003076F2">
        <w:t xml:space="preserve">females </w:t>
      </w:r>
      <w:r w:rsidR="00C66C6C" w:rsidRPr="003076F2">
        <w:t xml:space="preserve">had </w:t>
      </w:r>
      <w:r w:rsidR="00B31D34" w:rsidRPr="003076F2">
        <w:rPr>
          <w:i/>
          <w:iCs/>
        </w:rPr>
        <w:t>fewer</w:t>
      </w:r>
      <w:r w:rsidR="00B31D34" w:rsidRPr="003076F2">
        <w:t xml:space="preserve"> RRBI than </w:t>
      </w:r>
      <w:r w:rsidR="00B31D34" w:rsidRPr="003076F2">
        <w:lastRenderedPageBreak/>
        <w:t>males</w:t>
      </w:r>
      <w:r w:rsidRPr="003076F2">
        <w:t>. For 9 studies considering autistic people with ID, there was an</w:t>
      </w:r>
      <w:r w:rsidR="00B31D34" w:rsidRPr="003076F2">
        <w:t xml:space="preserve"> uncertain effect for females having </w:t>
      </w:r>
      <w:r w:rsidR="00B31D34" w:rsidRPr="003076F2">
        <w:rPr>
          <w:i/>
          <w:iCs/>
        </w:rPr>
        <w:t>more</w:t>
      </w:r>
      <w:r w:rsidR="00B31D34" w:rsidRPr="003076F2">
        <w:t xml:space="preserve"> difficulties than males (SMD=-0.11). </w:t>
      </w:r>
    </w:p>
    <w:p w14:paraId="3785716A" w14:textId="32C45F02" w:rsidR="00B31D34" w:rsidRPr="003076F2" w:rsidRDefault="009851EA" w:rsidP="00B31D34">
      <w:pPr>
        <w:pStyle w:val="GLBodytext"/>
        <w:rPr>
          <w:color w:val="000000" w:themeColor="text1"/>
        </w:rPr>
      </w:pPr>
      <w:r w:rsidRPr="003076F2">
        <w:t>Considering s</w:t>
      </w:r>
      <w:r w:rsidR="00B31D34" w:rsidRPr="003076F2">
        <w:t>ensory processing</w:t>
      </w:r>
      <w:r w:rsidRPr="003076F2">
        <w:t xml:space="preserve">, there was a </w:t>
      </w:r>
      <w:r w:rsidR="00B31D34" w:rsidRPr="003076F2">
        <w:t xml:space="preserve">small to medium effect (SMD=0.37) </w:t>
      </w:r>
      <w:r w:rsidRPr="003076F2">
        <w:t xml:space="preserve">in 18 studies </w:t>
      </w:r>
      <w:r w:rsidR="00C66C6C" w:rsidRPr="003076F2">
        <w:t xml:space="preserve">such that </w:t>
      </w:r>
      <w:r w:rsidR="00B31D34" w:rsidRPr="003076F2">
        <w:t xml:space="preserve">autistic females without ID </w:t>
      </w:r>
      <w:r w:rsidR="00C66C6C" w:rsidRPr="003076F2">
        <w:t xml:space="preserve">had </w:t>
      </w:r>
      <w:r w:rsidR="00B31D34" w:rsidRPr="003076F2">
        <w:rPr>
          <w:i/>
          <w:iCs/>
        </w:rPr>
        <w:t>more</w:t>
      </w:r>
      <w:r w:rsidR="00B31D34" w:rsidRPr="003076F2">
        <w:t xml:space="preserve"> sensory </w:t>
      </w:r>
      <w:r w:rsidR="001F04E5" w:rsidRPr="003076F2">
        <w:t>difficulties</w:t>
      </w:r>
      <w:r w:rsidR="00B31D34" w:rsidRPr="003076F2">
        <w:t xml:space="preserve"> than autistic males without ID</w:t>
      </w:r>
      <w:r w:rsidRPr="003076F2">
        <w:t xml:space="preserve">. For autistic people with ID, there was </w:t>
      </w:r>
      <w:r w:rsidR="00B31D34" w:rsidRPr="003076F2">
        <w:t xml:space="preserve">a small effect </w:t>
      </w:r>
      <w:r w:rsidR="00004405" w:rsidRPr="003076F2">
        <w:t>in the opp</w:t>
      </w:r>
      <w:r w:rsidR="009D2281" w:rsidRPr="003076F2">
        <w:t>o</w:t>
      </w:r>
      <w:r w:rsidR="00004405" w:rsidRPr="003076F2">
        <w:t xml:space="preserve">site direction such that </w:t>
      </w:r>
      <w:r w:rsidR="00B31D34" w:rsidRPr="003076F2">
        <w:t xml:space="preserve">females </w:t>
      </w:r>
      <w:r w:rsidR="00B31D34" w:rsidRPr="003076F2">
        <w:rPr>
          <w:color w:val="000000" w:themeColor="text1"/>
        </w:rPr>
        <w:t>ha</w:t>
      </w:r>
      <w:r w:rsidR="00004405" w:rsidRPr="003076F2">
        <w:rPr>
          <w:color w:val="000000" w:themeColor="text1"/>
        </w:rPr>
        <w:t>d</w:t>
      </w:r>
      <w:r w:rsidR="00B31D34" w:rsidRPr="003076F2">
        <w:rPr>
          <w:color w:val="000000" w:themeColor="text1"/>
        </w:rPr>
        <w:t xml:space="preserve"> </w:t>
      </w:r>
      <w:r w:rsidR="00B31D34" w:rsidRPr="003076F2">
        <w:rPr>
          <w:i/>
          <w:iCs/>
          <w:color w:val="000000" w:themeColor="text1"/>
        </w:rPr>
        <w:t>fewer</w:t>
      </w:r>
      <w:r w:rsidR="00B31D34" w:rsidRPr="003076F2">
        <w:rPr>
          <w:color w:val="000000" w:themeColor="text1"/>
        </w:rPr>
        <w:t xml:space="preserve"> </w:t>
      </w:r>
      <w:r w:rsidR="001F04E5" w:rsidRPr="003076F2">
        <w:rPr>
          <w:color w:val="000000" w:themeColor="text1"/>
        </w:rPr>
        <w:t>difficulties</w:t>
      </w:r>
      <w:r w:rsidR="00B31D34" w:rsidRPr="003076F2">
        <w:rPr>
          <w:color w:val="000000" w:themeColor="text1"/>
        </w:rPr>
        <w:t xml:space="preserve"> than</w:t>
      </w:r>
      <w:r w:rsidR="00B31D34" w:rsidRPr="003076F2">
        <w:t xml:space="preserve"> </w:t>
      </w:r>
      <w:r w:rsidR="00B31D34" w:rsidRPr="003076F2">
        <w:rPr>
          <w:color w:val="000000" w:themeColor="text1"/>
        </w:rPr>
        <w:t xml:space="preserve">males </w:t>
      </w:r>
      <w:r w:rsidRPr="003076F2">
        <w:rPr>
          <w:color w:val="000000" w:themeColor="text1"/>
        </w:rPr>
        <w:t xml:space="preserve">in 4 studies </w:t>
      </w:r>
      <w:r w:rsidR="00B31D34" w:rsidRPr="003076F2">
        <w:rPr>
          <w:color w:val="000000" w:themeColor="text1"/>
        </w:rPr>
        <w:t xml:space="preserve">(SMD=-0.21). </w:t>
      </w:r>
    </w:p>
    <w:p w14:paraId="54415106" w14:textId="1638C39F" w:rsidR="006D1077" w:rsidRPr="003076F2" w:rsidRDefault="00FD5AFD" w:rsidP="00B31D34">
      <w:pPr>
        <w:pStyle w:val="GLBodytext"/>
      </w:pPr>
      <w:r w:rsidRPr="003076F2">
        <w:t>Analyses found significant</w:t>
      </w:r>
      <w:r w:rsidR="006D1077" w:rsidRPr="003076F2">
        <w:t xml:space="preserve"> group effects for ID status in gender differences for </w:t>
      </w:r>
      <w:r w:rsidRPr="003076F2">
        <w:t>all of these outcomes with the exception of RRBI</w:t>
      </w:r>
      <w:r w:rsidR="00C66C6C" w:rsidRPr="003076F2">
        <w:t>,</w:t>
      </w:r>
      <w:r w:rsidRPr="003076F2">
        <w:t xml:space="preserve"> for which there was </w:t>
      </w:r>
      <w:r w:rsidR="006D1077" w:rsidRPr="003076F2">
        <w:t>a trend</w:t>
      </w:r>
      <w:r w:rsidRPr="003076F2">
        <w:t xml:space="preserve"> effect (p=0.06)</w:t>
      </w:r>
      <w:r w:rsidR="006D1077" w:rsidRPr="003076F2">
        <w:t xml:space="preserve">. </w:t>
      </w:r>
    </w:p>
    <w:p w14:paraId="0F305A7F" w14:textId="45CEDFD8" w:rsidR="00C145AA" w:rsidRPr="003076F2" w:rsidRDefault="00921E97" w:rsidP="00391F13">
      <w:pPr>
        <w:pStyle w:val="GLBodytext"/>
      </w:pPr>
      <w:r w:rsidRPr="003076F2">
        <w:t>The reviewers conclude</w:t>
      </w:r>
      <w:r w:rsidR="00C66C6C" w:rsidRPr="003076F2">
        <w:t>d</w:t>
      </w:r>
      <w:r w:rsidRPr="003076F2">
        <w:t xml:space="preserve"> </w:t>
      </w:r>
      <w:r w:rsidR="00B31D34" w:rsidRPr="003076F2">
        <w:t xml:space="preserve">that the female phenotype of </w:t>
      </w:r>
      <w:r w:rsidRPr="003076F2">
        <w:t>autism</w:t>
      </w:r>
      <w:r w:rsidR="00B31D34" w:rsidRPr="003076F2">
        <w:t xml:space="preserve"> </w:t>
      </w:r>
      <w:r w:rsidR="00391F13" w:rsidRPr="003076F2">
        <w:t>differs from the male phenotype, and this is</w:t>
      </w:r>
      <w:r w:rsidR="00B31D34" w:rsidRPr="003076F2">
        <w:t xml:space="preserve"> moderated by </w:t>
      </w:r>
      <w:r w:rsidR="00E22253" w:rsidRPr="003076F2">
        <w:t>intellectual disability.</w:t>
      </w:r>
      <w:r w:rsidR="00391F13" w:rsidRPr="003076F2">
        <w:t xml:space="preserve"> I</w:t>
      </w:r>
      <w:r w:rsidR="00B31D34" w:rsidRPr="003076F2">
        <w:t>n</w:t>
      </w:r>
      <w:r w:rsidR="00391F13" w:rsidRPr="003076F2">
        <w:t>deed</w:t>
      </w:r>
      <w:r w:rsidR="00B00869">
        <w:t>,</w:t>
      </w:r>
      <w:r w:rsidR="00391F13" w:rsidRPr="003076F2">
        <w:t xml:space="preserve"> in</w:t>
      </w:r>
      <w:r w:rsidR="00B31D34" w:rsidRPr="003076F2">
        <w:t xml:space="preserve"> several studied domains, gender differences </w:t>
      </w:r>
      <w:r w:rsidR="00391F13" w:rsidRPr="003076F2">
        <w:t>were in</w:t>
      </w:r>
      <w:r w:rsidR="00B31D34" w:rsidRPr="003076F2">
        <w:t xml:space="preserve"> the opposite direction. Among autistic individuals with ID, </w:t>
      </w:r>
      <w:r w:rsidR="00391F13" w:rsidRPr="003076F2">
        <w:t>females</w:t>
      </w:r>
      <w:r w:rsidR="00B31D34" w:rsidRPr="003076F2">
        <w:t xml:space="preserve"> </w:t>
      </w:r>
      <w:r w:rsidR="00C66C6C" w:rsidRPr="003076F2">
        <w:t>were</w:t>
      </w:r>
      <w:r w:rsidR="00B31D34" w:rsidRPr="003076F2">
        <w:t xml:space="preserve"> more severely affected than </w:t>
      </w:r>
      <w:r w:rsidR="00391F13" w:rsidRPr="003076F2">
        <w:t>males</w:t>
      </w:r>
      <w:r w:rsidR="00C145AA" w:rsidRPr="003076F2">
        <w:t>.</w:t>
      </w:r>
    </w:p>
    <w:p w14:paraId="6BDB31EE" w14:textId="1A29ADFD" w:rsidR="00B31D34" w:rsidRPr="003076F2" w:rsidRDefault="004D4732" w:rsidP="00B31D34">
      <w:pPr>
        <w:pStyle w:val="GLBodytext"/>
      </w:pPr>
      <w:r w:rsidRPr="003076F2">
        <w:t xml:space="preserve">Limitations of the review include </w:t>
      </w:r>
      <w:r w:rsidR="00C66C6C" w:rsidRPr="003076F2">
        <w:t xml:space="preserve">a </w:t>
      </w:r>
      <w:r w:rsidRPr="003076F2">
        <w:t>large h</w:t>
      </w:r>
      <w:r w:rsidR="00B31D34" w:rsidRPr="003076F2">
        <w:t>eterogeneity</w:t>
      </w:r>
      <w:r w:rsidRPr="003076F2">
        <w:t xml:space="preserve">, </w:t>
      </w:r>
      <w:r w:rsidR="00B31D34" w:rsidRPr="003076F2">
        <w:t xml:space="preserve">a small number of studies in some categories, </w:t>
      </w:r>
      <w:r w:rsidRPr="003076F2">
        <w:t>and conflicting</w:t>
      </w:r>
      <w:r w:rsidR="00B31D34" w:rsidRPr="003076F2">
        <w:t xml:space="preserve"> findings. </w:t>
      </w:r>
      <w:r w:rsidRPr="003076F2">
        <w:t xml:space="preserve">It is suggested that </w:t>
      </w:r>
      <w:r w:rsidR="00004C3C" w:rsidRPr="003076F2">
        <w:t>masking</w:t>
      </w:r>
      <w:r w:rsidRPr="003076F2">
        <w:t xml:space="preserve"> of autistic characteristics may </w:t>
      </w:r>
      <w:r w:rsidR="00B31D34" w:rsidRPr="003076F2">
        <w:t>potentially contribut</w:t>
      </w:r>
      <w:r w:rsidRPr="003076F2">
        <w:t xml:space="preserve">e </w:t>
      </w:r>
      <w:r w:rsidR="00B31D34" w:rsidRPr="003076F2">
        <w:t xml:space="preserve">to </w:t>
      </w:r>
      <w:r w:rsidRPr="003076F2">
        <w:t>residual</w:t>
      </w:r>
      <w:r w:rsidR="00C66C6C" w:rsidRPr="003076F2">
        <w:t>,</w:t>
      </w:r>
      <w:r w:rsidR="00B31D34" w:rsidRPr="003076F2">
        <w:t xml:space="preserve"> </w:t>
      </w:r>
      <w:r w:rsidR="00442C72" w:rsidRPr="003076F2">
        <w:t xml:space="preserve">unexplained </w:t>
      </w:r>
      <w:r w:rsidR="00B31D34" w:rsidRPr="003076F2">
        <w:t>heterogeneity</w:t>
      </w:r>
      <w:r w:rsidRPr="003076F2">
        <w:t>.</w:t>
      </w:r>
    </w:p>
    <w:p w14:paraId="4A8BC3F6" w14:textId="77777777" w:rsidR="00D61EB7" w:rsidRPr="003076F2" w:rsidRDefault="00D61EB7" w:rsidP="00B860BF">
      <w:pPr>
        <w:pStyle w:val="GLHeading4"/>
      </w:pPr>
      <w:r w:rsidRPr="003076F2">
        <w:t xml:space="preserve">Studies investigating sex/gender differences in age of autism diagnosis </w:t>
      </w:r>
    </w:p>
    <w:p w14:paraId="6EE9855D" w14:textId="5B72056F" w:rsidR="00D61EB7" w:rsidRPr="003076F2" w:rsidRDefault="005A198B" w:rsidP="00D61EB7">
      <w:pPr>
        <w:pStyle w:val="GLBodytext"/>
      </w:pPr>
      <w:r w:rsidRPr="003076F2">
        <w:t>Two</w:t>
      </w:r>
      <w:r w:rsidR="00D61EB7" w:rsidRPr="003076F2">
        <w:t xml:space="preserve"> </w:t>
      </w:r>
      <w:r w:rsidRPr="003076F2">
        <w:t>systematic reviews</w:t>
      </w:r>
      <w:r w:rsidR="00D61EB7" w:rsidRPr="003076F2">
        <w:t xml:space="preserve"> </w:t>
      </w:r>
      <w:r w:rsidRPr="003076F2">
        <w:t>considered whether</w:t>
      </w:r>
      <w:r w:rsidR="00D61EB7" w:rsidRPr="003076F2">
        <w:t xml:space="preserve"> </w:t>
      </w:r>
      <w:r w:rsidRPr="003076F2">
        <w:t>gender</w:t>
      </w:r>
      <w:r w:rsidR="00D61EB7" w:rsidRPr="003076F2">
        <w:t xml:space="preserve"> </w:t>
      </w:r>
      <w:r w:rsidRPr="003076F2">
        <w:t>was</w:t>
      </w:r>
      <w:r w:rsidR="00D61EB7" w:rsidRPr="003076F2">
        <w:t xml:space="preserve"> a possible moderating factor</w:t>
      </w:r>
      <w:r w:rsidRPr="003076F2">
        <w:t xml:space="preserve"> in age of autism diagnosis</w:t>
      </w:r>
      <w:r w:rsidR="00D61EB7" w:rsidRPr="003076F2">
        <w:t xml:space="preserve"> (see </w:t>
      </w:r>
      <w:hyperlink w:anchor="Table2_6" w:history="1">
        <w:r w:rsidR="00D61EB7" w:rsidRPr="003076F2">
          <w:rPr>
            <w:rStyle w:val="Hyperlink"/>
            <w:rFonts w:cstheme="minorHAnsi"/>
          </w:rPr>
          <w:t>Table 2.6</w:t>
        </w:r>
      </w:hyperlink>
      <w:r w:rsidR="00D61EB7" w:rsidRPr="003076F2">
        <w:t>).</w:t>
      </w:r>
    </w:p>
    <w:p w14:paraId="0FAE2831" w14:textId="5DA77D6A" w:rsidR="00D61EB7" w:rsidRPr="003076F2" w:rsidRDefault="00D61EB7" w:rsidP="00B860BF">
      <w:pPr>
        <w:pStyle w:val="GLHeading5"/>
      </w:pPr>
      <w:proofErr w:type="spellStart"/>
      <w:r w:rsidRPr="003076F2">
        <w:t>Loubersac</w:t>
      </w:r>
      <w:proofErr w:type="spellEnd"/>
      <w:r w:rsidRPr="003076F2">
        <w:t xml:space="preserve"> et al., (2021)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p>
    <w:p w14:paraId="27488664" w14:textId="0B981350" w:rsidR="00D61EB7" w:rsidRPr="003076F2" w:rsidRDefault="00D61EB7" w:rsidP="00D61EB7">
      <w:pPr>
        <w:pStyle w:val="GLBodytext"/>
      </w:pPr>
      <w:r w:rsidRPr="003076F2">
        <w:t xml:space="preserve">A French systematic review (rated as being of medium quality) by </w:t>
      </w:r>
      <w:proofErr w:type="spellStart"/>
      <w:r w:rsidRPr="003076F2">
        <w:t>Loubersac</w:t>
      </w:r>
      <w:proofErr w:type="spellEnd"/>
      <w:r w:rsidRPr="003076F2">
        <w:t xml:space="preserve"> et al (2021)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r w:rsidRPr="003076F2">
        <w:t xml:space="preserve"> investigated the average of at which the diagnosis of autism is confirmed, and also considered associated moderating/explanatory factors, including age. Fourteen </w:t>
      </w:r>
      <w:r w:rsidRPr="003076F2">
        <w:rPr>
          <w:bCs/>
        </w:rPr>
        <w:t>observational cohort studies</w:t>
      </w:r>
      <w:r w:rsidRPr="003076F2">
        <w:t xml:space="preserve"> were identified </w:t>
      </w:r>
      <w:r w:rsidRPr="003076F2">
        <w:rPr>
          <w:bCs/>
        </w:rPr>
        <w:t>that investigated the association between gender and age of diagnosis</w:t>
      </w:r>
      <w:r w:rsidRPr="003076F2">
        <w:t>, considering data from over 75,121 autistic people with mean ages of 3 to 9 years.</w:t>
      </w:r>
    </w:p>
    <w:p w14:paraId="245872B6" w14:textId="40EFE28C" w:rsidR="00D61EB7" w:rsidRPr="003076F2" w:rsidRDefault="00D61EB7" w:rsidP="00D61EB7">
      <w:pPr>
        <w:pStyle w:val="GLBodytext"/>
        <w:rPr>
          <w:bCs/>
        </w:rPr>
      </w:pPr>
      <w:r w:rsidRPr="003076F2">
        <w:rPr>
          <w:bCs/>
        </w:rPr>
        <w:t>None of these studies found a significant associatio</w:t>
      </w:r>
      <w:r w:rsidRPr="003076F2">
        <w:t>n with gender. Whilst gender did not appear to be significantly associated with age of diagnosis, the reviewers cautioned that there was a low representation of girls in the study samples</w:t>
      </w:r>
      <w:r w:rsidRPr="003076F2">
        <w:rPr>
          <w:bCs/>
        </w:rPr>
        <w:t xml:space="preserve">, suggesting the possibility of ascertainment and other sampling biases. </w:t>
      </w:r>
    </w:p>
    <w:p w14:paraId="7035756C" w14:textId="77777777" w:rsidR="00D61EB7" w:rsidRPr="003076F2" w:rsidRDefault="00D61EB7" w:rsidP="00D61EB7">
      <w:pPr>
        <w:pStyle w:val="GLBodytext"/>
        <w:rPr>
          <w:bCs/>
        </w:rPr>
      </w:pPr>
      <w:r w:rsidRPr="003076F2">
        <w:rPr>
          <w:bCs/>
        </w:rPr>
        <w:t xml:space="preserve">The reviewers recommended further studies using large and well-characterized data sets to simultaneously explore clinical and socio-environmental factors involved in early diagnosis. </w:t>
      </w:r>
    </w:p>
    <w:p w14:paraId="02BF0058" w14:textId="77777777" w:rsidR="00D61EB7" w:rsidRPr="003076F2" w:rsidRDefault="00D61EB7" w:rsidP="00B31D34">
      <w:pPr>
        <w:pStyle w:val="GLBodytext"/>
      </w:pPr>
    </w:p>
    <w:p w14:paraId="141BABA5" w14:textId="77777777" w:rsidR="009F5390" w:rsidRPr="003076F2" w:rsidRDefault="009F5390" w:rsidP="00B860BF">
      <w:pPr>
        <w:pStyle w:val="GLHeading5"/>
        <w:sectPr w:rsidR="009F5390" w:rsidRPr="003076F2" w:rsidSect="00146300">
          <w:endnotePr>
            <w:numFmt w:val="decimal"/>
          </w:endnotePr>
          <w:pgSz w:w="11900" w:h="16820" w:code="9"/>
          <w:pgMar w:top="1418" w:right="1418" w:bottom="1418" w:left="1418" w:header="567" w:footer="425" w:gutter="284"/>
          <w:cols w:space="720"/>
          <w:docGrid w:linePitch="326"/>
        </w:sectPr>
      </w:pPr>
      <w:bookmarkStart w:id="617" w:name="_Toc102405147"/>
      <w:bookmarkStart w:id="618" w:name="_Toc371965362"/>
      <w:bookmarkStart w:id="619" w:name="_Toc511695514"/>
      <w:bookmarkStart w:id="620" w:name="_Toc8216577"/>
      <w:bookmarkStart w:id="621" w:name="_Toc25763907"/>
      <w:bookmarkStart w:id="622" w:name="_Toc56091731"/>
      <w:bookmarkStart w:id="623" w:name="_Toc68714944"/>
      <w:bookmarkStart w:id="624" w:name="_Toc214642287"/>
      <w:bookmarkStart w:id="625" w:name="_Toc214642591"/>
      <w:bookmarkStart w:id="626" w:name="_Toc214993656"/>
      <w:bookmarkStart w:id="627" w:name="_Toc214994198"/>
      <w:bookmarkStart w:id="628" w:name="_Toc216717520"/>
      <w:bookmarkStart w:id="629" w:name="_Toc227063477"/>
      <w:bookmarkStart w:id="630" w:name="_Toc227063693"/>
      <w:bookmarkStart w:id="631" w:name="_Toc227064763"/>
      <w:bookmarkStart w:id="632" w:name="_Toc227125016"/>
      <w:bookmarkStart w:id="633" w:name="_Toc214642286"/>
      <w:bookmarkStart w:id="634" w:name="_Toc214642590"/>
      <w:bookmarkStart w:id="635" w:name="_Toc214993655"/>
      <w:bookmarkStart w:id="636" w:name="_Toc214994197"/>
      <w:bookmarkStart w:id="637" w:name="_Toc216717519"/>
      <w:bookmarkStart w:id="638" w:name="_Toc227063476"/>
      <w:bookmarkStart w:id="639" w:name="_Toc227063692"/>
      <w:bookmarkStart w:id="640" w:name="_Toc227064762"/>
      <w:bookmarkStart w:id="641" w:name="_Toc227125015"/>
      <w:bookmarkEnd w:id="571"/>
      <w:bookmarkEnd w:id="572"/>
      <w:bookmarkEnd w:id="573"/>
      <w:bookmarkEnd w:id="574"/>
      <w:bookmarkEnd w:id="575"/>
      <w:bookmarkEnd w:id="576"/>
      <w:bookmarkEnd w:id="577"/>
      <w:bookmarkEnd w:id="578"/>
      <w:bookmarkEnd w:id="579"/>
      <w:bookmarkEnd w:id="580"/>
      <w:bookmarkEnd w:id="581"/>
      <w:bookmarkEnd w:id="582"/>
      <w:bookmarkEnd w:id="591"/>
      <w:bookmarkEnd w:id="592"/>
      <w:bookmarkEnd w:id="593"/>
      <w:bookmarkEnd w:id="594"/>
      <w:bookmarkEnd w:id="595"/>
    </w:p>
    <w:p w14:paraId="535FC515" w14:textId="60295DBD" w:rsidR="009F5390" w:rsidRPr="003076F2" w:rsidRDefault="009F5390" w:rsidP="009F5390">
      <w:pPr>
        <w:pStyle w:val="GLTableheading"/>
        <w:framePr w:hSpace="0" w:wrap="auto" w:vAnchor="margin" w:hAnchor="text" w:yAlign="inline"/>
        <w:rPr>
          <w:i/>
          <w:iCs/>
        </w:rPr>
      </w:pPr>
      <w:bookmarkStart w:id="642" w:name="Table2_6"/>
      <w:r w:rsidRPr="003076F2">
        <w:lastRenderedPageBreak/>
        <w:t>Table 2.6: Summary of</w:t>
      </w:r>
      <w:r w:rsidR="00D04220" w:rsidRPr="003076F2">
        <w:t xml:space="preserve"> sex/gender</w:t>
      </w:r>
      <w:r w:rsidRPr="003076F2">
        <w:t xml:space="preserve"> differences in age of diagnosis</w:t>
      </w:r>
    </w:p>
    <w:tbl>
      <w:tblPr>
        <w:tblW w:w="13735" w:type="dxa"/>
        <w:tblBorders>
          <w:top w:val="single" w:sz="12" w:space="0" w:color="4472C4" w:themeColor="accent1"/>
          <w:left w:val="single" w:sz="12" w:space="0" w:color="4472C4" w:themeColor="accent1"/>
          <w:bottom w:val="single" w:sz="12" w:space="0" w:color="BFBFBF" w:themeColor="background1" w:themeShade="BF"/>
          <w:right w:val="single" w:sz="12" w:space="0" w:color="4472C4" w:themeColor="accent1"/>
          <w:insideH w:val="single" w:sz="12" w:space="0" w:color="BFBFBF" w:themeColor="background1" w:themeShade="BF"/>
          <w:insideV w:val="single" w:sz="12" w:space="0" w:color="BFBFBF" w:themeColor="background1" w:themeShade="BF"/>
        </w:tblBorders>
        <w:tblLayout w:type="fixed"/>
        <w:tblLook w:val="04A0" w:firstRow="1" w:lastRow="0" w:firstColumn="1" w:lastColumn="0" w:noHBand="0" w:noVBand="1"/>
      </w:tblPr>
      <w:tblGrid>
        <w:gridCol w:w="2395"/>
        <w:gridCol w:w="2693"/>
        <w:gridCol w:w="2127"/>
        <w:gridCol w:w="1275"/>
        <w:gridCol w:w="1418"/>
        <w:gridCol w:w="2410"/>
        <w:gridCol w:w="1417"/>
      </w:tblGrid>
      <w:tr w:rsidR="009F5390" w:rsidRPr="003076F2" w14:paraId="245DDB25" w14:textId="77777777" w:rsidTr="00DD3E37">
        <w:tc>
          <w:tcPr>
            <w:tcW w:w="2395" w:type="dxa"/>
            <w:tcBorders>
              <w:top w:val="single" w:sz="12" w:space="0" w:color="4472C4" w:themeColor="accent1"/>
              <w:bottom w:val="single" w:sz="12" w:space="0" w:color="4472C4" w:themeColor="accent1"/>
            </w:tcBorders>
            <w:shd w:val="clear" w:color="auto" w:fill="D9E2F3" w:themeFill="accent1" w:themeFillTint="33"/>
          </w:tcPr>
          <w:bookmarkEnd w:id="642"/>
          <w:p w14:paraId="1C18A321" w14:textId="77777777" w:rsidR="009F5390" w:rsidRPr="003076F2" w:rsidRDefault="009F5390" w:rsidP="00901A22">
            <w:pPr>
              <w:keepNext/>
              <w:spacing w:before="120" w:after="120"/>
              <w:rPr>
                <w:rFonts w:asciiTheme="minorHAnsi" w:hAnsiTheme="minorHAnsi" w:cstheme="minorHAnsi"/>
                <w:bCs/>
                <w:i/>
                <w:iCs/>
                <w:sz w:val="20"/>
                <w:szCs w:val="20"/>
              </w:rPr>
            </w:pPr>
            <w:r w:rsidRPr="003076F2">
              <w:rPr>
                <w:rFonts w:asciiTheme="minorHAnsi" w:hAnsiTheme="minorHAnsi" w:cstheme="minorHAnsi"/>
                <w:bCs/>
                <w:color w:val="000000"/>
                <w:sz w:val="20"/>
                <w:szCs w:val="20"/>
              </w:rPr>
              <w:t>Domain of interest</w:t>
            </w:r>
          </w:p>
        </w:tc>
        <w:tc>
          <w:tcPr>
            <w:tcW w:w="2693" w:type="dxa"/>
            <w:tcBorders>
              <w:top w:val="single" w:sz="12" w:space="0" w:color="4472C4" w:themeColor="accent1"/>
              <w:bottom w:val="single" w:sz="12" w:space="0" w:color="4472C4" w:themeColor="accent1"/>
            </w:tcBorders>
            <w:shd w:val="clear" w:color="auto" w:fill="D9E2F3" w:themeFill="accent1" w:themeFillTint="33"/>
          </w:tcPr>
          <w:p w14:paraId="7836DD0F" w14:textId="77777777"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lang w:val="en-GB"/>
              </w:rPr>
              <w:t>Study authors (year)</w:t>
            </w:r>
          </w:p>
        </w:tc>
        <w:tc>
          <w:tcPr>
            <w:tcW w:w="2127" w:type="dxa"/>
            <w:tcBorders>
              <w:top w:val="single" w:sz="12" w:space="0" w:color="4472C4" w:themeColor="accent1"/>
              <w:bottom w:val="single" w:sz="12" w:space="0" w:color="4472C4" w:themeColor="accent1"/>
            </w:tcBorders>
            <w:shd w:val="clear" w:color="auto" w:fill="D9E2F3" w:themeFill="accent1" w:themeFillTint="33"/>
          </w:tcPr>
          <w:p w14:paraId="6BCB91DE" w14:textId="77777777"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Population </w:t>
            </w:r>
          </w:p>
        </w:tc>
        <w:tc>
          <w:tcPr>
            <w:tcW w:w="1275" w:type="dxa"/>
            <w:tcBorders>
              <w:top w:val="single" w:sz="12" w:space="0" w:color="4472C4" w:themeColor="accent1"/>
              <w:bottom w:val="single" w:sz="12" w:space="0" w:color="4472C4" w:themeColor="accent1"/>
            </w:tcBorders>
            <w:shd w:val="clear" w:color="auto" w:fill="D9E2F3" w:themeFill="accent1" w:themeFillTint="33"/>
          </w:tcPr>
          <w:p w14:paraId="7BA7D06E" w14:textId="45E58614"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Mean age/range </w:t>
            </w:r>
          </w:p>
        </w:tc>
        <w:tc>
          <w:tcPr>
            <w:tcW w:w="1418" w:type="dxa"/>
            <w:tcBorders>
              <w:top w:val="single" w:sz="12" w:space="0" w:color="4472C4" w:themeColor="accent1"/>
              <w:bottom w:val="single" w:sz="12" w:space="0" w:color="4472C4" w:themeColor="accent1"/>
            </w:tcBorders>
            <w:shd w:val="clear" w:color="auto" w:fill="D9E2F3" w:themeFill="accent1" w:themeFillTint="33"/>
          </w:tcPr>
          <w:p w14:paraId="6FF4039E" w14:textId="05CDDE00"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Studies </w:t>
            </w:r>
            <w:r w:rsidR="00E101FC" w:rsidRPr="003076F2">
              <w:rPr>
                <w:rFonts w:asciiTheme="minorHAnsi" w:hAnsiTheme="minorHAnsi" w:cstheme="minorHAnsi"/>
                <w:bCs/>
                <w:color w:val="000000"/>
                <w:sz w:val="20"/>
                <w:szCs w:val="20"/>
              </w:rPr>
              <w:t>where</w:t>
            </w:r>
            <w:r w:rsidR="00D04220" w:rsidRPr="003076F2">
              <w:rPr>
                <w:rFonts w:asciiTheme="minorHAnsi" w:hAnsiTheme="minorHAnsi" w:cstheme="minorHAnsi"/>
                <w:bCs/>
                <w:color w:val="000000"/>
                <w:sz w:val="20"/>
                <w:szCs w:val="20"/>
              </w:rPr>
              <w:t xml:space="preserve"> sex/gender</w:t>
            </w:r>
            <w:r w:rsidRPr="003076F2">
              <w:rPr>
                <w:rFonts w:asciiTheme="minorHAnsi" w:hAnsiTheme="minorHAnsi" w:cstheme="minorHAnsi"/>
                <w:bCs/>
                <w:color w:val="000000"/>
                <w:sz w:val="20"/>
                <w:szCs w:val="20"/>
              </w:rPr>
              <w:t xml:space="preserve"> compared</w:t>
            </w:r>
          </w:p>
        </w:tc>
        <w:tc>
          <w:tcPr>
            <w:tcW w:w="2410" w:type="dxa"/>
            <w:tcBorders>
              <w:top w:val="single" w:sz="12" w:space="0" w:color="4472C4" w:themeColor="accent1"/>
              <w:bottom w:val="single" w:sz="12" w:space="0" w:color="4472C4" w:themeColor="accent1"/>
            </w:tcBorders>
            <w:shd w:val="clear" w:color="auto" w:fill="D9E2F3" w:themeFill="accent1" w:themeFillTint="33"/>
          </w:tcPr>
          <w:p w14:paraId="7F3BC7BF" w14:textId="455B9E43" w:rsidR="009F5390" w:rsidRPr="003076F2" w:rsidRDefault="00E101FC"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Sex/gender differences</w:t>
            </w:r>
          </w:p>
        </w:tc>
        <w:tc>
          <w:tcPr>
            <w:tcW w:w="1417" w:type="dxa"/>
            <w:tcBorders>
              <w:top w:val="single" w:sz="12" w:space="0" w:color="4472C4" w:themeColor="accent1"/>
              <w:bottom w:val="single" w:sz="12" w:space="0" w:color="4472C4" w:themeColor="accent1"/>
            </w:tcBorders>
            <w:shd w:val="clear" w:color="auto" w:fill="D9E2F3" w:themeFill="accent1" w:themeFillTint="33"/>
          </w:tcPr>
          <w:p w14:paraId="336AD443" w14:textId="77777777"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Delayed diagnosis</w:t>
            </w:r>
          </w:p>
        </w:tc>
      </w:tr>
      <w:tr w:rsidR="008A5C7F" w:rsidRPr="003076F2" w14:paraId="2408E21B" w14:textId="77777777" w:rsidTr="008A5C7F">
        <w:tc>
          <w:tcPr>
            <w:tcW w:w="13735" w:type="dxa"/>
            <w:gridSpan w:val="7"/>
            <w:tcBorders>
              <w:top w:val="single" w:sz="12" w:space="0" w:color="4472C4" w:themeColor="accent1"/>
              <w:bottom w:val="nil"/>
            </w:tcBorders>
            <w:shd w:val="clear" w:color="auto" w:fill="D9D9D9" w:themeFill="background1" w:themeFillShade="D9"/>
          </w:tcPr>
          <w:p w14:paraId="550E636B" w14:textId="613027CA"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Age of autism diagnosis</w:t>
            </w:r>
          </w:p>
        </w:tc>
      </w:tr>
      <w:tr w:rsidR="008A5C7F" w:rsidRPr="003076F2" w14:paraId="1BA87F7D" w14:textId="77777777" w:rsidTr="00DD3E37">
        <w:tc>
          <w:tcPr>
            <w:tcW w:w="2395" w:type="dxa"/>
            <w:tcBorders>
              <w:top w:val="nil"/>
              <w:bottom w:val="single" w:sz="8" w:space="0" w:color="D9D9D9" w:themeColor="background1" w:themeShade="D9"/>
            </w:tcBorders>
            <w:shd w:val="clear" w:color="auto" w:fill="auto"/>
          </w:tcPr>
          <w:p w14:paraId="0A968616" w14:textId="1D38B9B6"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Average age of diagnosis</w:t>
            </w:r>
          </w:p>
        </w:tc>
        <w:tc>
          <w:tcPr>
            <w:tcW w:w="2693" w:type="dxa"/>
            <w:tcBorders>
              <w:top w:val="nil"/>
              <w:bottom w:val="single" w:sz="8" w:space="0" w:color="D9D9D9" w:themeColor="background1" w:themeShade="D9"/>
            </w:tcBorders>
            <w:shd w:val="clear" w:color="auto" w:fill="auto"/>
          </w:tcPr>
          <w:p w14:paraId="4BA2BEA1" w14:textId="14F31E11" w:rsidR="008A5C7F" w:rsidRPr="003076F2" w:rsidRDefault="008A5C7F" w:rsidP="008A5C7F">
            <w:pPr>
              <w:keepNext/>
              <w:spacing w:before="120" w:after="120"/>
              <w:rPr>
                <w:rFonts w:asciiTheme="minorHAnsi" w:hAnsiTheme="minorHAnsi" w:cstheme="minorHAnsi"/>
                <w:bCs/>
                <w:color w:val="000000"/>
                <w:sz w:val="20"/>
                <w:szCs w:val="20"/>
                <w:lang w:val="en-GB"/>
              </w:rPr>
            </w:pPr>
            <w:proofErr w:type="spellStart"/>
            <w:r w:rsidRPr="003076F2">
              <w:rPr>
                <w:rFonts w:asciiTheme="minorHAnsi" w:hAnsiTheme="minorHAnsi" w:cstheme="minorHAnsi"/>
                <w:sz w:val="20"/>
                <w:szCs w:val="20"/>
              </w:rPr>
              <w:t>Loubersac</w:t>
            </w:r>
            <w:proofErr w:type="spellEnd"/>
            <w:r w:rsidRPr="003076F2">
              <w:rPr>
                <w:rFonts w:asciiTheme="minorHAnsi" w:hAnsiTheme="minorHAnsi" w:cstheme="minorHAnsi"/>
                <w:sz w:val="20"/>
                <w:szCs w:val="20"/>
              </w:rPr>
              <w:t xml:space="preserve"> et al., (2021) </w:t>
            </w:r>
            <w:r w:rsidR="008F1FB7">
              <w:rPr>
                <w:rFonts w:asciiTheme="minorHAnsi" w:hAnsiTheme="minorHAnsi" w:cstheme="minorHAnsi"/>
                <w:sz w:val="20"/>
                <w:szCs w:val="20"/>
              </w:rPr>
              <w:fldChar w:fldCharType="begin"/>
            </w:r>
            <w:r w:rsidR="008F1FB7">
              <w:rPr>
                <w:rFonts w:asciiTheme="minorHAnsi" w:hAnsiTheme="minorHAnsi" w:cstheme="minorHAnsi"/>
                <w:sz w:val="20"/>
                <w:szCs w:val="20"/>
              </w:rPr>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rPr>
                <w:rFonts w:asciiTheme="minorHAnsi" w:hAnsiTheme="minorHAnsi" w:cstheme="minorHAnsi"/>
                <w:sz w:val="20"/>
                <w:szCs w:val="20"/>
              </w:rPr>
              <w:fldChar w:fldCharType="separate"/>
            </w:r>
            <w:r w:rsidR="008F1FB7">
              <w:rPr>
                <w:rFonts w:asciiTheme="minorHAnsi" w:hAnsiTheme="minorHAnsi" w:cstheme="minorHAnsi"/>
                <w:noProof/>
                <w:sz w:val="20"/>
                <w:szCs w:val="20"/>
              </w:rPr>
              <w:t>[</w:t>
            </w:r>
            <w:hyperlink w:anchor="_ENREF_17" w:tooltip="Loubersac, 2021 #1375" w:history="1">
              <w:r w:rsidR="006525B5">
                <w:rPr>
                  <w:rFonts w:asciiTheme="minorHAnsi" w:hAnsiTheme="minorHAnsi" w:cstheme="minorHAnsi"/>
                  <w:noProof/>
                  <w:sz w:val="20"/>
                  <w:szCs w:val="20"/>
                </w:rPr>
                <w:t>17</w:t>
              </w:r>
            </w:hyperlink>
            <w:r w:rsidR="008F1FB7">
              <w:rPr>
                <w:rFonts w:asciiTheme="minorHAnsi" w:hAnsiTheme="minorHAnsi" w:cstheme="minorHAnsi"/>
                <w:noProof/>
                <w:sz w:val="20"/>
                <w:szCs w:val="20"/>
              </w:rPr>
              <w:t>]</w:t>
            </w:r>
            <w:r w:rsidR="008F1FB7">
              <w:rPr>
                <w:rFonts w:asciiTheme="minorHAnsi" w:hAnsiTheme="minorHAnsi" w:cstheme="minorHAnsi"/>
                <w:sz w:val="20"/>
                <w:szCs w:val="20"/>
              </w:rPr>
              <w:fldChar w:fldCharType="end"/>
            </w:r>
          </w:p>
        </w:tc>
        <w:tc>
          <w:tcPr>
            <w:tcW w:w="2127" w:type="dxa"/>
            <w:tcBorders>
              <w:top w:val="nil"/>
              <w:bottom w:val="single" w:sz="8" w:space="0" w:color="D9D9D9" w:themeColor="background1" w:themeShade="D9"/>
            </w:tcBorders>
            <w:shd w:val="clear" w:color="auto" w:fill="auto"/>
          </w:tcPr>
          <w:p w14:paraId="3D77FFA5" w14:textId="42107FA1"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 xml:space="preserve">Autistic </w:t>
            </w:r>
          </w:p>
        </w:tc>
        <w:tc>
          <w:tcPr>
            <w:tcW w:w="1275" w:type="dxa"/>
            <w:tcBorders>
              <w:top w:val="nil"/>
              <w:bottom w:val="single" w:sz="8" w:space="0" w:color="D9D9D9" w:themeColor="background1" w:themeShade="D9"/>
            </w:tcBorders>
            <w:shd w:val="clear" w:color="auto" w:fill="auto"/>
          </w:tcPr>
          <w:p w14:paraId="3F972D57" w14:textId="4532FC12"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3</w:t>
            </w:r>
            <w:r w:rsidR="00006E37">
              <w:rPr>
                <w:rFonts w:asciiTheme="minorHAnsi" w:hAnsiTheme="minorHAnsi" w:cstheme="minorHAnsi"/>
                <w:sz w:val="20"/>
                <w:szCs w:val="20"/>
              </w:rPr>
              <w:t>-</w:t>
            </w:r>
            <w:r w:rsidRPr="003076F2">
              <w:rPr>
                <w:rFonts w:asciiTheme="minorHAnsi" w:hAnsiTheme="minorHAnsi" w:cstheme="minorHAnsi"/>
                <w:sz w:val="20"/>
                <w:szCs w:val="20"/>
              </w:rPr>
              <w:t>9 years</w:t>
            </w:r>
          </w:p>
        </w:tc>
        <w:tc>
          <w:tcPr>
            <w:tcW w:w="1418" w:type="dxa"/>
            <w:tcBorders>
              <w:top w:val="nil"/>
              <w:bottom w:val="single" w:sz="8" w:space="0" w:color="D9D9D9" w:themeColor="background1" w:themeShade="D9"/>
            </w:tcBorders>
            <w:shd w:val="clear" w:color="auto" w:fill="auto"/>
          </w:tcPr>
          <w:p w14:paraId="25B338A0" w14:textId="4426DC7F"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K=14</w:t>
            </w:r>
          </w:p>
        </w:tc>
        <w:tc>
          <w:tcPr>
            <w:tcW w:w="2410" w:type="dxa"/>
            <w:tcBorders>
              <w:top w:val="nil"/>
              <w:bottom w:val="single" w:sz="8" w:space="0" w:color="D9D9D9" w:themeColor="background1" w:themeShade="D9"/>
            </w:tcBorders>
            <w:shd w:val="clear" w:color="auto" w:fill="auto"/>
          </w:tcPr>
          <w:p w14:paraId="679019AE" w14:textId="21E5C656"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No difference</w:t>
            </w:r>
          </w:p>
        </w:tc>
        <w:tc>
          <w:tcPr>
            <w:tcW w:w="1417" w:type="dxa"/>
            <w:tcBorders>
              <w:top w:val="nil"/>
              <w:bottom w:val="single" w:sz="8" w:space="0" w:color="D9D9D9" w:themeColor="background1" w:themeShade="D9"/>
            </w:tcBorders>
            <w:shd w:val="clear" w:color="auto" w:fill="auto"/>
          </w:tcPr>
          <w:p w14:paraId="1E3613F6" w14:textId="06F68EB0" w:rsidR="008A5C7F" w:rsidRPr="003076F2" w:rsidRDefault="008A5C7F" w:rsidP="008A5C7F">
            <w:pPr>
              <w:keepNext/>
              <w:spacing w:before="120" w:after="120"/>
              <w:rPr>
                <w:rFonts w:asciiTheme="minorHAnsi" w:hAnsiTheme="minorHAnsi" w:cstheme="minorHAnsi"/>
                <w:bCs/>
                <w:color w:val="000000"/>
                <w:sz w:val="20"/>
                <w:szCs w:val="20"/>
              </w:rPr>
            </w:pPr>
            <w:r w:rsidRPr="003076F2">
              <w:rPr>
                <w:rFonts w:asciiTheme="minorHAnsi" w:hAnsiTheme="minorHAnsi" w:cstheme="minorHAnsi"/>
                <w:sz w:val="20"/>
                <w:szCs w:val="20"/>
              </w:rPr>
              <w:t>NA</w:t>
            </w:r>
          </w:p>
        </w:tc>
      </w:tr>
      <w:tr w:rsidR="008A5C7F" w:rsidRPr="003076F2" w14:paraId="32E0645F" w14:textId="77777777" w:rsidTr="00DD3E37">
        <w:tc>
          <w:tcPr>
            <w:tcW w:w="2395" w:type="dxa"/>
            <w:tcBorders>
              <w:top w:val="single" w:sz="8" w:space="0" w:color="D9D9D9" w:themeColor="background1" w:themeShade="D9"/>
              <w:bottom w:val="single" w:sz="12" w:space="0" w:color="4472C4" w:themeColor="accent1"/>
            </w:tcBorders>
            <w:shd w:val="clear" w:color="auto" w:fill="auto"/>
          </w:tcPr>
          <w:p w14:paraId="634ADF41" w14:textId="4999263B"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Average age of diagnosis</w:t>
            </w:r>
          </w:p>
        </w:tc>
        <w:tc>
          <w:tcPr>
            <w:tcW w:w="2693" w:type="dxa"/>
            <w:tcBorders>
              <w:top w:val="single" w:sz="8" w:space="0" w:color="D9D9D9" w:themeColor="background1" w:themeShade="D9"/>
              <w:bottom w:val="single" w:sz="12" w:space="0" w:color="4472C4" w:themeColor="accent1"/>
            </w:tcBorders>
            <w:shd w:val="clear" w:color="auto" w:fill="auto"/>
          </w:tcPr>
          <w:p w14:paraId="4A639DC0" w14:textId="4AC1BC59"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 xml:space="preserve">Van ‘t Hof et al., (2021) </w:t>
            </w:r>
            <w:r w:rsidR="008F1FB7">
              <w:rPr>
                <w:rFonts w:asciiTheme="minorHAnsi" w:hAnsiTheme="minorHAnsi" w:cstheme="minorHAnsi"/>
                <w:sz w:val="20"/>
                <w:szCs w:val="20"/>
              </w:rP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rPr>
                <w:rFonts w:asciiTheme="minorHAnsi" w:hAnsiTheme="minorHAnsi" w:cstheme="minorHAnsi"/>
                <w:sz w:val="20"/>
                <w:szCs w:val="20"/>
              </w:rPr>
              <w:instrText xml:space="preserve"> ADDIN EN.CITE </w:instrText>
            </w:r>
            <w:r w:rsidR="008F1FB7">
              <w:rPr>
                <w:rFonts w:asciiTheme="minorHAnsi" w:hAnsiTheme="minorHAnsi" w:cstheme="minorHAnsi"/>
                <w:sz w:val="20"/>
                <w:szCs w:val="20"/>
              </w:rP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rPr>
                <w:rFonts w:asciiTheme="minorHAnsi" w:hAnsiTheme="minorHAnsi" w:cstheme="minorHAnsi"/>
                <w:sz w:val="20"/>
                <w:szCs w:val="20"/>
              </w:rPr>
              <w:instrText xml:space="preserve"> ADDIN EN.CITE.DATA </w:instrText>
            </w:r>
            <w:r w:rsidR="008F1FB7">
              <w:rPr>
                <w:rFonts w:asciiTheme="minorHAnsi" w:hAnsiTheme="minorHAnsi" w:cstheme="minorHAnsi"/>
                <w:sz w:val="20"/>
                <w:szCs w:val="20"/>
              </w:rPr>
            </w:r>
            <w:r w:rsidR="008F1FB7">
              <w:rPr>
                <w:rFonts w:asciiTheme="minorHAnsi" w:hAnsiTheme="minorHAnsi" w:cstheme="minorHAnsi"/>
                <w:sz w:val="20"/>
                <w:szCs w:val="20"/>
              </w:rPr>
              <w:fldChar w:fldCharType="end"/>
            </w:r>
            <w:r w:rsidR="008F1FB7">
              <w:rPr>
                <w:rFonts w:asciiTheme="minorHAnsi" w:hAnsiTheme="minorHAnsi" w:cstheme="minorHAnsi"/>
                <w:sz w:val="20"/>
                <w:szCs w:val="20"/>
              </w:rPr>
            </w:r>
            <w:r w:rsidR="008F1FB7">
              <w:rPr>
                <w:rFonts w:asciiTheme="minorHAnsi" w:hAnsiTheme="minorHAnsi" w:cstheme="minorHAnsi"/>
                <w:sz w:val="20"/>
                <w:szCs w:val="20"/>
              </w:rPr>
              <w:fldChar w:fldCharType="separate"/>
            </w:r>
            <w:r w:rsidR="008F1FB7">
              <w:rPr>
                <w:rFonts w:asciiTheme="minorHAnsi" w:hAnsiTheme="minorHAnsi" w:cstheme="minorHAnsi"/>
                <w:noProof/>
                <w:sz w:val="20"/>
                <w:szCs w:val="20"/>
              </w:rPr>
              <w:t>[</w:t>
            </w:r>
            <w:hyperlink w:anchor="_ENREF_21" w:tooltip="van 't Hof, 2021 #1376" w:history="1">
              <w:r w:rsidR="006525B5">
                <w:rPr>
                  <w:rFonts w:asciiTheme="minorHAnsi" w:hAnsiTheme="minorHAnsi" w:cstheme="minorHAnsi"/>
                  <w:noProof/>
                  <w:sz w:val="20"/>
                  <w:szCs w:val="20"/>
                </w:rPr>
                <w:t>21</w:t>
              </w:r>
            </w:hyperlink>
            <w:r w:rsidR="008F1FB7">
              <w:rPr>
                <w:rFonts w:asciiTheme="minorHAnsi" w:hAnsiTheme="minorHAnsi" w:cstheme="minorHAnsi"/>
                <w:noProof/>
                <w:sz w:val="20"/>
                <w:szCs w:val="20"/>
              </w:rPr>
              <w:t>]</w:t>
            </w:r>
            <w:r w:rsidR="008F1FB7">
              <w:rPr>
                <w:rFonts w:asciiTheme="minorHAnsi" w:hAnsiTheme="minorHAnsi" w:cstheme="minorHAnsi"/>
                <w:sz w:val="20"/>
                <w:szCs w:val="20"/>
              </w:rPr>
              <w:fldChar w:fldCharType="end"/>
            </w:r>
          </w:p>
        </w:tc>
        <w:tc>
          <w:tcPr>
            <w:tcW w:w="2127" w:type="dxa"/>
            <w:tcBorders>
              <w:top w:val="single" w:sz="8" w:space="0" w:color="D9D9D9" w:themeColor="background1" w:themeShade="D9"/>
              <w:bottom w:val="single" w:sz="12" w:space="0" w:color="4472C4" w:themeColor="accent1"/>
            </w:tcBorders>
            <w:shd w:val="clear" w:color="auto" w:fill="auto"/>
          </w:tcPr>
          <w:p w14:paraId="6AA7A01F" w14:textId="5E747322"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 xml:space="preserve">Autistic </w:t>
            </w:r>
          </w:p>
        </w:tc>
        <w:tc>
          <w:tcPr>
            <w:tcW w:w="1275" w:type="dxa"/>
            <w:tcBorders>
              <w:top w:val="single" w:sz="8" w:space="0" w:color="D9D9D9" w:themeColor="background1" w:themeShade="D9"/>
              <w:bottom w:val="single" w:sz="12" w:space="0" w:color="4472C4" w:themeColor="accent1"/>
            </w:tcBorders>
            <w:shd w:val="clear" w:color="auto" w:fill="auto"/>
          </w:tcPr>
          <w:p w14:paraId="3BB6A924" w14:textId="4FFD0E30"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2</w:t>
            </w:r>
            <w:r w:rsidR="00006E37">
              <w:rPr>
                <w:rFonts w:asciiTheme="minorHAnsi" w:hAnsiTheme="minorHAnsi" w:cstheme="minorHAnsi"/>
                <w:sz w:val="20"/>
                <w:szCs w:val="20"/>
              </w:rPr>
              <w:t>-</w:t>
            </w:r>
            <w:r w:rsidRPr="003076F2">
              <w:rPr>
                <w:rFonts w:asciiTheme="minorHAnsi" w:hAnsiTheme="minorHAnsi" w:cstheme="minorHAnsi"/>
                <w:sz w:val="20"/>
                <w:szCs w:val="20"/>
              </w:rPr>
              <w:t>48 years</w:t>
            </w:r>
          </w:p>
        </w:tc>
        <w:tc>
          <w:tcPr>
            <w:tcW w:w="1418" w:type="dxa"/>
            <w:tcBorders>
              <w:top w:val="single" w:sz="8" w:space="0" w:color="D9D9D9" w:themeColor="background1" w:themeShade="D9"/>
              <w:bottom w:val="single" w:sz="12" w:space="0" w:color="4472C4" w:themeColor="accent1"/>
            </w:tcBorders>
            <w:shd w:val="clear" w:color="auto" w:fill="auto"/>
          </w:tcPr>
          <w:p w14:paraId="6983A8C9" w14:textId="0EB9E659"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K=56</w:t>
            </w:r>
          </w:p>
        </w:tc>
        <w:tc>
          <w:tcPr>
            <w:tcW w:w="2410" w:type="dxa"/>
            <w:tcBorders>
              <w:top w:val="single" w:sz="8" w:space="0" w:color="D9D9D9" w:themeColor="background1" w:themeShade="D9"/>
              <w:bottom w:val="single" w:sz="12" w:space="0" w:color="4472C4" w:themeColor="accent1"/>
            </w:tcBorders>
            <w:shd w:val="clear" w:color="auto" w:fill="auto"/>
          </w:tcPr>
          <w:p w14:paraId="7AEF17A2" w14:textId="0CC6A5E6"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 xml:space="preserve">In 5/22 studies </w:t>
            </w:r>
          </w:p>
        </w:tc>
        <w:tc>
          <w:tcPr>
            <w:tcW w:w="1417" w:type="dxa"/>
            <w:tcBorders>
              <w:top w:val="single" w:sz="8" w:space="0" w:color="D9D9D9" w:themeColor="background1" w:themeShade="D9"/>
              <w:bottom w:val="single" w:sz="12" w:space="0" w:color="4472C4" w:themeColor="accent1"/>
            </w:tcBorders>
            <w:shd w:val="clear" w:color="auto" w:fill="auto"/>
          </w:tcPr>
          <w:p w14:paraId="416AA247" w14:textId="3BD7198F" w:rsidR="008A5C7F" w:rsidRPr="003076F2" w:rsidRDefault="008A5C7F" w:rsidP="008A5C7F">
            <w:pPr>
              <w:keepNext/>
              <w:spacing w:before="120" w:after="120"/>
              <w:rPr>
                <w:rFonts w:asciiTheme="minorHAnsi" w:hAnsiTheme="minorHAnsi" w:cstheme="minorHAnsi"/>
                <w:sz w:val="20"/>
                <w:szCs w:val="20"/>
              </w:rPr>
            </w:pPr>
            <w:r w:rsidRPr="003076F2">
              <w:rPr>
                <w:rFonts w:asciiTheme="minorHAnsi" w:hAnsiTheme="minorHAnsi" w:cstheme="minorHAnsi"/>
                <w:sz w:val="20"/>
                <w:szCs w:val="20"/>
              </w:rPr>
              <w:t>Females</w:t>
            </w:r>
          </w:p>
        </w:tc>
      </w:tr>
    </w:tbl>
    <w:p w14:paraId="1C7EF83D" w14:textId="77777777" w:rsidR="00D33778" w:rsidRPr="003076F2" w:rsidRDefault="00D33778" w:rsidP="009F5390">
      <w:pPr>
        <w:pStyle w:val="GLTableheading"/>
        <w:framePr w:hSpace="0" w:wrap="auto" w:vAnchor="margin" w:hAnchor="text" w:yAlign="inline"/>
      </w:pPr>
      <w:bookmarkStart w:id="643" w:name="Table2_7"/>
    </w:p>
    <w:p w14:paraId="216D6225" w14:textId="572D54C5" w:rsidR="009F5390" w:rsidRPr="003076F2" w:rsidRDefault="009F5390" w:rsidP="009F5390">
      <w:pPr>
        <w:pStyle w:val="GLTableheading"/>
        <w:framePr w:hSpace="0" w:wrap="auto" w:vAnchor="margin" w:hAnchor="text" w:yAlign="inline"/>
        <w:rPr>
          <w:i/>
          <w:iCs/>
        </w:rPr>
      </w:pPr>
      <w:r w:rsidRPr="003076F2">
        <w:t>Table 2.7: Summary of</w:t>
      </w:r>
      <w:r w:rsidR="00D04220" w:rsidRPr="003076F2">
        <w:t xml:space="preserve"> sex/gender</w:t>
      </w:r>
      <w:r w:rsidRPr="003076F2">
        <w:t xml:space="preserve"> differences in </w:t>
      </w:r>
      <w:r w:rsidR="00004C3C" w:rsidRPr="003076F2">
        <w:t>autistic masking</w:t>
      </w:r>
    </w:p>
    <w:tbl>
      <w:tblPr>
        <w:tblpPr w:leftFromText="180" w:rightFromText="180" w:vertAnchor="text" w:horzAnchor="margin" w:tblpY="163"/>
        <w:tblW w:w="13735" w:type="dxa"/>
        <w:tblBorders>
          <w:top w:val="single" w:sz="12" w:space="0" w:color="4472C4" w:themeColor="accent1"/>
          <w:left w:val="single" w:sz="12" w:space="0" w:color="4472C4" w:themeColor="accent1"/>
          <w:bottom w:val="single" w:sz="12" w:space="0" w:color="BFBFBF" w:themeColor="background1" w:themeShade="BF"/>
          <w:right w:val="single" w:sz="12" w:space="0" w:color="4472C4" w:themeColor="accent1"/>
          <w:insideH w:val="single" w:sz="12" w:space="0" w:color="BFBFBF" w:themeColor="background1" w:themeShade="BF"/>
          <w:insideV w:val="single" w:sz="12" w:space="0" w:color="BFBFBF" w:themeColor="background1" w:themeShade="BF"/>
        </w:tblBorders>
        <w:tblLayout w:type="fixed"/>
        <w:tblLook w:val="04A0" w:firstRow="1" w:lastRow="0" w:firstColumn="1" w:lastColumn="0" w:noHBand="0" w:noVBand="1"/>
      </w:tblPr>
      <w:tblGrid>
        <w:gridCol w:w="2395"/>
        <w:gridCol w:w="2693"/>
        <w:gridCol w:w="2127"/>
        <w:gridCol w:w="1275"/>
        <w:gridCol w:w="1418"/>
        <w:gridCol w:w="2410"/>
        <w:gridCol w:w="1417"/>
      </w:tblGrid>
      <w:tr w:rsidR="009F5390" w:rsidRPr="003076F2" w14:paraId="39838A0A" w14:textId="70488A86" w:rsidTr="00DD3E37">
        <w:tc>
          <w:tcPr>
            <w:tcW w:w="2395" w:type="dxa"/>
            <w:tcBorders>
              <w:top w:val="single" w:sz="12" w:space="0" w:color="4472C4" w:themeColor="accent1"/>
              <w:bottom w:val="single" w:sz="12" w:space="0" w:color="4472C4" w:themeColor="accent1"/>
            </w:tcBorders>
            <w:shd w:val="clear" w:color="auto" w:fill="D9E2F3" w:themeFill="accent1" w:themeFillTint="33"/>
          </w:tcPr>
          <w:bookmarkEnd w:id="643"/>
          <w:p w14:paraId="7C5ADE4F" w14:textId="26E01FA1" w:rsidR="009F5390" w:rsidRPr="003076F2" w:rsidRDefault="009F5390" w:rsidP="00901A22">
            <w:pPr>
              <w:keepNext/>
              <w:spacing w:before="120" w:after="120"/>
              <w:rPr>
                <w:rFonts w:asciiTheme="minorHAnsi" w:hAnsiTheme="minorHAnsi" w:cstheme="minorHAnsi"/>
                <w:bCs/>
                <w:i/>
                <w:iCs/>
                <w:sz w:val="20"/>
                <w:szCs w:val="20"/>
              </w:rPr>
            </w:pPr>
            <w:r w:rsidRPr="003076F2">
              <w:rPr>
                <w:rFonts w:asciiTheme="minorHAnsi" w:hAnsiTheme="minorHAnsi" w:cstheme="minorHAnsi"/>
                <w:bCs/>
                <w:color w:val="000000"/>
                <w:sz w:val="20"/>
                <w:szCs w:val="20"/>
              </w:rPr>
              <w:t>Domain of interest</w:t>
            </w:r>
          </w:p>
        </w:tc>
        <w:tc>
          <w:tcPr>
            <w:tcW w:w="2693" w:type="dxa"/>
            <w:tcBorders>
              <w:top w:val="single" w:sz="12" w:space="0" w:color="4472C4" w:themeColor="accent1"/>
              <w:bottom w:val="single" w:sz="12" w:space="0" w:color="4472C4" w:themeColor="accent1"/>
            </w:tcBorders>
            <w:shd w:val="clear" w:color="auto" w:fill="D9E2F3" w:themeFill="accent1" w:themeFillTint="33"/>
          </w:tcPr>
          <w:p w14:paraId="450F77BB" w14:textId="10F0032B"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lang w:val="en-GB"/>
              </w:rPr>
              <w:t>Study authors (year)</w:t>
            </w:r>
          </w:p>
        </w:tc>
        <w:tc>
          <w:tcPr>
            <w:tcW w:w="2127" w:type="dxa"/>
            <w:tcBorders>
              <w:top w:val="single" w:sz="12" w:space="0" w:color="4472C4" w:themeColor="accent1"/>
              <w:bottom w:val="single" w:sz="12" w:space="0" w:color="4472C4" w:themeColor="accent1"/>
            </w:tcBorders>
            <w:shd w:val="clear" w:color="auto" w:fill="D9E2F3" w:themeFill="accent1" w:themeFillTint="33"/>
          </w:tcPr>
          <w:p w14:paraId="7D712483" w14:textId="79EEA5DF"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Population </w:t>
            </w:r>
          </w:p>
        </w:tc>
        <w:tc>
          <w:tcPr>
            <w:tcW w:w="1275" w:type="dxa"/>
            <w:tcBorders>
              <w:top w:val="single" w:sz="12" w:space="0" w:color="4472C4" w:themeColor="accent1"/>
              <w:bottom w:val="single" w:sz="12" w:space="0" w:color="4472C4" w:themeColor="accent1"/>
            </w:tcBorders>
            <w:shd w:val="clear" w:color="auto" w:fill="D9E2F3" w:themeFill="accent1" w:themeFillTint="33"/>
          </w:tcPr>
          <w:p w14:paraId="78929EC9" w14:textId="4C26E62C"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Mean age/range </w:t>
            </w:r>
          </w:p>
        </w:tc>
        <w:tc>
          <w:tcPr>
            <w:tcW w:w="1418" w:type="dxa"/>
            <w:tcBorders>
              <w:top w:val="single" w:sz="12" w:space="0" w:color="4472C4" w:themeColor="accent1"/>
              <w:bottom w:val="single" w:sz="12" w:space="0" w:color="4472C4" w:themeColor="accent1"/>
            </w:tcBorders>
            <w:shd w:val="clear" w:color="auto" w:fill="D9E2F3" w:themeFill="accent1" w:themeFillTint="33"/>
          </w:tcPr>
          <w:p w14:paraId="2BE2861F" w14:textId="4D32A983"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Studies where</w:t>
            </w:r>
            <w:r w:rsidR="00D04220" w:rsidRPr="003076F2">
              <w:rPr>
                <w:rFonts w:asciiTheme="minorHAnsi" w:hAnsiTheme="minorHAnsi" w:cstheme="minorHAnsi"/>
                <w:bCs/>
                <w:color w:val="000000"/>
                <w:sz w:val="20"/>
                <w:szCs w:val="20"/>
              </w:rPr>
              <w:t xml:space="preserve"> sex/gender</w:t>
            </w:r>
            <w:r w:rsidRPr="003076F2">
              <w:rPr>
                <w:rFonts w:asciiTheme="minorHAnsi" w:hAnsiTheme="minorHAnsi" w:cstheme="minorHAnsi"/>
                <w:bCs/>
                <w:color w:val="000000"/>
                <w:sz w:val="20"/>
                <w:szCs w:val="20"/>
              </w:rPr>
              <w:t xml:space="preserve"> compared</w:t>
            </w:r>
          </w:p>
        </w:tc>
        <w:tc>
          <w:tcPr>
            <w:tcW w:w="2410" w:type="dxa"/>
            <w:tcBorders>
              <w:top w:val="single" w:sz="12" w:space="0" w:color="4472C4" w:themeColor="accent1"/>
              <w:bottom w:val="single" w:sz="12" w:space="0" w:color="4472C4" w:themeColor="accent1"/>
            </w:tcBorders>
            <w:shd w:val="clear" w:color="auto" w:fill="D9E2F3" w:themeFill="accent1" w:themeFillTint="33"/>
          </w:tcPr>
          <w:p w14:paraId="2C402BE7" w14:textId="6144DE50"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Sex/gender differences</w:t>
            </w:r>
          </w:p>
        </w:tc>
        <w:tc>
          <w:tcPr>
            <w:tcW w:w="1417" w:type="dxa"/>
            <w:tcBorders>
              <w:top w:val="single" w:sz="12" w:space="0" w:color="4472C4" w:themeColor="accent1"/>
              <w:bottom w:val="single" w:sz="12" w:space="0" w:color="4472C4" w:themeColor="accent1"/>
            </w:tcBorders>
            <w:shd w:val="clear" w:color="auto" w:fill="D9E2F3" w:themeFill="accent1" w:themeFillTint="33"/>
          </w:tcPr>
          <w:p w14:paraId="34E11230" w14:textId="2C91CBEA" w:rsidR="009F5390" w:rsidRPr="003076F2" w:rsidRDefault="009F5390" w:rsidP="00901A22">
            <w:pPr>
              <w:keepNext/>
              <w:spacing w:before="120" w:after="120"/>
              <w:rPr>
                <w:rFonts w:asciiTheme="minorHAnsi" w:hAnsiTheme="minorHAnsi" w:cstheme="minorHAnsi"/>
                <w:bCs/>
                <w:color w:val="000000"/>
                <w:sz w:val="20"/>
                <w:szCs w:val="20"/>
              </w:rPr>
            </w:pPr>
            <w:r w:rsidRPr="003076F2">
              <w:rPr>
                <w:rFonts w:asciiTheme="minorHAnsi" w:hAnsiTheme="minorHAnsi" w:cstheme="minorHAnsi"/>
                <w:bCs/>
                <w:color w:val="000000"/>
                <w:sz w:val="20"/>
                <w:szCs w:val="20"/>
              </w:rPr>
              <w:t xml:space="preserve">Higher </w:t>
            </w:r>
            <w:r w:rsidR="00004C3C" w:rsidRPr="003076F2">
              <w:rPr>
                <w:rFonts w:asciiTheme="minorHAnsi" w:hAnsiTheme="minorHAnsi" w:cstheme="minorHAnsi"/>
                <w:bCs/>
                <w:color w:val="000000"/>
                <w:sz w:val="20"/>
                <w:szCs w:val="20"/>
              </w:rPr>
              <w:t>masking</w:t>
            </w:r>
          </w:p>
        </w:tc>
      </w:tr>
      <w:tr w:rsidR="009F5390" w:rsidRPr="003076F2" w14:paraId="49112105" w14:textId="34FD9F9E" w:rsidTr="00901A22">
        <w:tc>
          <w:tcPr>
            <w:tcW w:w="13735" w:type="dxa"/>
            <w:gridSpan w:val="7"/>
            <w:tcBorders>
              <w:top w:val="single" w:sz="12" w:space="0" w:color="4472C4" w:themeColor="accent1"/>
              <w:bottom w:val="nil"/>
            </w:tcBorders>
            <w:shd w:val="clear" w:color="auto" w:fill="DBDBDB" w:themeFill="accent3" w:themeFillTint="66"/>
          </w:tcPr>
          <w:p w14:paraId="065369DE" w14:textId="138A2016" w:rsidR="009F5390" w:rsidRPr="003076F2" w:rsidRDefault="00004C3C" w:rsidP="007A0728">
            <w:pPr>
              <w:pStyle w:val="GLTablebody"/>
              <w:framePr w:hSpace="0" w:wrap="auto" w:vAnchor="margin" w:hAnchor="text" w:yAlign="inline"/>
              <w:suppressOverlap w:val="0"/>
            </w:pPr>
            <w:r w:rsidRPr="003076F2">
              <w:t>Masking</w:t>
            </w:r>
            <w:r w:rsidR="009F5390" w:rsidRPr="003076F2">
              <w:t xml:space="preserve"> </w:t>
            </w:r>
          </w:p>
        </w:tc>
      </w:tr>
      <w:tr w:rsidR="009F5390" w:rsidRPr="003076F2" w14:paraId="455FC309" w14:textId="2C17919D" w:rsidTr="00DD3E37">
        <w:tc>
          <w:tcPr>
            <w:tcW w:w="2395" w:type="dxa"/>
            <w:tcBorders>
              <w:top w:val="single" w:sz="8" w:space="0" w:color="D9D9D9" w:themeColor="background1" w:themeShade="D9"/>
              <w:bottom w:val="single" w:sz="8" w:space="0" w:color="D9D9D9" w:themeColor="background1" w:themeShade="D9"/>
            </w:tcBorders>
          </w:tcPr>
          <w:p w14:paraId="312C9F93" w14:textId="5FABD1F2" w:rsidR="009F5390" w:rsidRPr="003076F2" w:rsidRDefault="00F74E7C" w:rsidP="007A0728">
            <w:pPr>
              <w:pStyle w:val="GLTablebody"/>
              <w:framePr w:hSpace="0" w:wrap="auto" w:vAnchor="margin" w:hAnchor="text" w:yAlign="inline"/>
              <w:suppressOverlap w:val="0"/>
              <w:rPr>
                <w:lang w:val="en-AU"/>
              </w:rPr>
            </w:pPr>
            <w:r w:rsidRPr="003076F2">
              <w:t>M</w:t>
            </w:r>
            <w:r w:rsidR="009F5390" w:rsidRPr="003076F2">
              <w:t>asking,</w:t>
            </w:r>
            <w:r w:rsidRPr="003076F2">
              <w:t xml:space="preserve"> camouflaging, </w:t>
            </w:r>
            <w:r w:rsidR="009F5390" w:rsidRPr="003076F2">
              <w:t>compensating</w:t>
            </w:r>
          </w:p>
        </w:tc>
        <w:tc>
          <w:tcPr>
            <w:tcW w:w="2693" w:type="dxa"/>
            <w:tcBorders>
              <w:top w:val="single" w:sz="8" w:space="0" w:color="D9D9D9" w:themeColor="background1" w:themeShade="D9"/>
              <w:bottom w:val="single" w:sz="8" w:space="0" w:color="D9D9D9" w:themeColor="background1" w:themeShade="D9"/>
            </w:tcBorders>
          </w:tcPr>
          <w:p w14:paraId="17F28D51" w14:textId="779AE042" w:rsidR="009F5390" w:rsidRPr="003076F2" w:rsidRDefault="009F5390" w:rsidP="007A0728">
            <w:pPr>
              <w:pStyle w:val="GLTablebody"/>
              <w:framePr w:hSpace="0" w:wrap="auto" w:vAnchor="margin" w:hAnchor="text" w:yAlign="inline"/>
              <w:suppressOverlap w:val="0"/>
            </w:pPr>
            <w:r w:rsidRPr="003076F2">
              <w:t xml:space="preserve">Cook et al., (2021)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p>
        </w:tc>
        <w:tc>
          <w:tcPr>
            <w:tcW w:w="2127" w:type="dxa"/>
            <w:tcBorders>
              <w:top w:val="single" w:sz="8" w:space="0" w:color="D9D9D9" w:themeColor="background1" w:themeShade="D9"/>
              <w:bottom w:val="single" w:sz="8" w:space="0" w:color="D9D9D9" w:themeColor="background1" w:themeShade="D9"/>
            </w:tcBorders>
            <w:shd w:val="clear" w:color="auto" w:fill="auto"/>
          </w:tcPr>
          <w:p w14:paraId="4F2417C5" w14:textId="0BF0C12D" w:rsidR="009F5390" w:rsidRPr="003076F2" w:rsidRDefault="009F5390" w:rsidP="007A0728">
            <w:pPr>
              <w:pStyle w:val="GLTablebody"/>
              <w:framePr w:hSpace="0" w:wrap="auto" w:vAnchor="margin" w:hAnchor="text" w:yAlign="inline"/>
              <w:suppressOverlap w:val="0"/>
            </w:pPr>
            <w:r w:rsidRPr="003076F2">
              <w:t xml:space="preserve">Autistic children/adolescents (diagnosed or high autistic </w:t>
            </w:r>
            <w:r w:rsidR="00990294" w:rsidRPr="003076F2">
              <w:t>characteristics</w:t>
            </w:r>
            <w:r w:rsidRPr="003076F2">
              <w:t>)</w:t>
            </w:r>
          </w:p>
        </w:tc>
        <w:tc>
          <w:tcPr>
            <w:tcW w:w="1275" w:type="dxa"/>
            <w:tcBorders>
              <w:top w:val="single" w:sz="8" w:space="0" w:color="D9D9D9" w:themeColor="background1" w:themeShade="D9"/>
              <w:bottom w:val="single" w:sz="8" w:space="0" w:color="D9D9D9" w:themeColor="background1" w:themeShade="D9"/>
            </w:tcBorders>
            <w:shd w:val="clear" w:color="auto" w:fill="auto"/>
          </w:tcPr>
          <w:p w14:paraId="36B0B503" w14:textId="56AD5519" w:rsidR="009F5390" w:rsidRPr="003076F2" w:rsidRDefault="009F5390" w:rsidP="007A0728">
            <w:pPr>
              <w:pStyle w:val="GLTablebody"/>
              <w:framePr w:hSpace="0" w:wrap="auto" w:vAnchor="margin" w:hAnchor="text" w:yAlign="inline"/>
              <w:suppressOverlap w:val="0"/>
            </w:pPr>
            <w:r w:rsidRPr="003076F2">
              <w:t>12 years</w:t>
            </w:r>
          </w:p>
        </w:tc>
        <w:tc>
          <w:tcPr>
            <w:tcW w:w="1418" w:type="dxa"/>
            <w:tcBorders>
              <w:top w:val="single" w:sz="8" w:space="0" w:color="D9D9D9" w:themeColor="background1" w:themeShade="D9"/>
              <w:bottom w:val="single" w:sz="8" w:space="0" w:color="D9D9D9" w:themeColor="background1" w:themeShade="D9"/>
            </w:tcBorders>
            <w:shd w:val="clear" w:color="auto" w:fill="auto"/>
          </w:tcPr>
          <w:p w14:paraId="341D02C4" w14:textId="07A67D60" w:rsidR="009F5390" w:rsidRPr="003076F2" w:rsidRDefault="009F5390" w:rsidP="007A0728">
            <w:pPr>
              <w:pStyle w:val="GLTablebody"/>
              <w:framePr w:hSpace="0" w:wrap="auto" w:vAnchor="margin" w:hAnchor="text" w:yAlign="inline"/>
              <w:suppressOverlap w:val="0"/>
            </w:pPr>
            <w:r w:rsidRPr="003076F2">
              <w:t>K=9</w:t>
            </w:r>
          </w:p>
        </w:tc>
        <w:tc>
          <w:tcPr>
            <w:tcW w:w="2410" w:type="dxa"/>
            <w:tcBorders>
              <w:top w:val="single" w:sz="8" w:space="0" w:color="D9D9D9" w:themeColor="background1" w:themeShade="D9"/>
              <w:bottom w:val="single" w:sz="8" w:space="0" w:color="D9D9D9" w:themeColor="background1" w:themeShade="D9"/>
            </w:tcBorders>
            <w:shd w:val="clear" w:color="auto" w:fill="auto"/>
          </w:tcPr>
          <w:p w14:paraId="57FFE867" w14:textId="288F8D5C" w:rsidR="009F5390" w:rsidRPr="003076F2" w:rsidRDefault="009F5390" w:rsidP="007A0728">
            <w:pPr>
              <w:pStyle w:val="GLTablebody"/>
              <w:framePr w:hSpace="0" w:wrap="auto" w:vAnchor="margin" w:hAnchor="text" w:yAlign="inline"/>
              <w:suppressOverlap w:val="0"/>
            </w:pPr>
            <w:r w:rsidRPr="003076F2">
              <w:t>in 7/9 studies</w:t>
            </w:r>
          </w:p>
        </w:tc>
        <w:tc>
          <w:tcPr>
            <w:tcW w:w="1417" w:type="dxa"/>
            <w:tcBorders>
              <w:top w:val="single" w:sz="8" w:space="0" w:color="D9D9D9" w:themeColor="background1" w:themeShade="D9"/>
              <w:bottom w:val="single" w:sz="8" w:space="0" w:color="D9D9D9" w:themeColor="background1" w:themeShade="D9"/>
            </w:tcBorders>
            <w:shd w:val="clear" w:color="auto" w:fill="auto"/>
          </w:tcPr>
          <w:p w14:paraId="0F839109" w14:textId="6CCDBEA4"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555E0C7A" w14:textId="1E62D7CE" w:rsidTr="00DD3E37">
        <w:tc>
          <w:tcPr>
            <w:tcW w:w="2395" w:type="dxa"/>
            <w:tcBorders>
              <w:top w:val="single" w:sz="8" w:space="0" w:color="D9D9D9" w:themeColor="background1" w:themeShade="D9"/>
              <w:bottom w:val="single" w:sz="8" w:space="0" w:color="D9D9D9" w:themeColor="background1" w:themeShade="D9"/>
            </w:tcBorders>
          </w:tcPr>
          <w:p w14:paraId="05CA1607" w14:textId="36A7E232" w:rsidR="009F5390" w:rsidRPr="003076F2" w:rsidRDefault="00F74E7C" w:rsidP="007A0728">
            <w:pPr>
              <w:pStyle w:val="GLTablebody"/>
              <w:framePr w:hSpace="0" w:wrap="auto" w:vAnchor="margin" w:hAnchor="text" w:yAlign="inline"/>
              <w:suppressOverlap w:val="0"/>
              <w:rPr>
                <w:lang w:val="en-AU"/>
              </w:rPr>
            </w:pPr>
            <w:r w:rsidRPr="003076F2">
              <w:t>Masking, camouflaging, compensating</w:t>
            </w:r>
          </w:p>
        </w:tc>
        <w:tc>
          <w:tcPr>
            <w:tcW w:w="2693" w:type="dxa"/>
            <w:tcBorders>
              <w:top w:val="single" w:sz="8" w:space="0" w:color="D9D9D9" w:themeColor="background1" w:themeShade="D9"/>
              <w:bottom w:val="single" w:sz="8" w:space="0" w:color="D9D9D9" w:themeColor="background1" w:themeShade="D9"/>
            </w:tcBorders>
          </w:tcPr>
          <w:p w14:paraId="34BBB148" w14:textId="6BBB9E2B" w:rsidR="009F5390" w:rsidRPr="003076F2" w:rsidRDefault="009F5390" w:rsidP="007A0728">
            <w:pPr>
              <w:pStyle w:val="GLTablebody"/>
              <w:framePr w:hSpace="0" w:wrap="auto" w:vAnchor="margin" w:hAnchor="text" w:yAlign="inline"/>
              <w:suppressOverlap w:val="0"/>
            </w:pPr>
            <w:r w:rsidRPr="003076F2">
              <w:t xml:space="preserve">Cook et al., (2021)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p>
        </w:tc>
        <w:tc>
          <w:tcPr>
            <w:tcW w:w="2127" w:type="dxa"/>
            <w:tcBorders>
              <w:top w:val="single" w:sz="8" w:space="0" w:color="D9D9D9" w:themeColor="background1" w:themeShade="D9"/>
              <w:bottom w:val="single" w:sz="8" w:space="0" w:color="D9D9D9" w:themeColor="background1" w:themeShade="D9"/>
            </w:tcBorders>
            <w:shd w:val="clear" w:color="auto" w:fill="auto"/>
          </w:tcPr>
          <w:p w14:paraId="1F8CED7A" w14:textId="0D7ECC3C" w:rsidR="009F5390" w:rsidRPr="003076F2" w:rsidRDefault="009F5390" w:rsidP="007A0728">
            <w:pPr>
              <w:pStyle w:val="GLTablebody"/>
              <w:framePr w:hSpace="0" w:wrap="auto" w:vAnchor="margin" w:hAnchor="text" w:yAlign="inline"/>
              <w:suppressOverlap w:val="0"/>
            </w:pPr>
            <w:r w:rsidRPr="003076F2">
              <w:t xml:space="preserve">Autistic adults (diagnosed or high autistic </w:t>
            </w:r>
            <w:r w:rsidR="00990294" w:rsidRPr="003076F2">
              <w:t>characteristics</w:t>
            </w:r>
            <w:r w:rsidRPr="003076F2">
              <w:t>)</w:t>
            </w:r>
          </w:p>
        </w:tc>
        <w:tc>
          <w:tcPr>
            <w:tcW w:w="1275" w:type="dxa"/>
            <w:tcBorders>
              <w:top w:val="single" w:sz="8" w:space="0" w:color="D9D9D9" w:themeColor="background1" w:themeShade="D9"/>
              <w:bottom w:val="single" w:sz="8" w:space="0" w:color="D9D9D9" w:themeColor="background1" w:themeShade="D9"/>
            </w:tcBorders>
            <w:shd w:val="clear" w:color="auto" w:fill="auto"/>
          </w:tcPr>
          <w:p w14:paraId="7C7F1E62" w14:textId="1D28B8EE" w:rsidR="009F5390" w:rsidRPr="003076F2" w:rsidRDefault="009F5390" w:rsidP="007A0728">
            <w:pPr>
              <w:pStyle w:val="GLTablebody"/>
              <w:framePr w:hSpace="0" w:wrap="auto" w:vAnchor="margin" w:hAnchor="text" w:yAlign="inline"/>
              <w:suppressOverlap w:val="0"/>
            </w:pPr>
            <w:r w:rsidRPr="003076F2">
              <w:t>&gt;18 years</w:t>
            </w:r>
          </w:p>
        </w:tc>
        <w:tc>
          <w:tcPr>
            <w:tcW w:w="1418" w:type="dxa"/>
            <w:tcBorders>
              <w:top w:val="single" w:sz="8" w:space="0" w:color="D9D9D9" w:themeColor="background1" w:themeShade="D9"/>
              <w:bottom w:val="single" w:sz="8" w:space="0" w:color="D9D9D9" w:themeColor="background1" w:themeShade="D9"/>
            </w:tcBorders>
            <w:shd w:val="clear" w:color="auto" w:fill="auto"/>
          </w:tcPr>
          <w:p w14:paraId="33BD973B" w14:textId="64CB77BC" w:rsidR="009F5390" w:rsidRPr="003076F2" w:rsidRDefault="009F5390" w:rsidP="007A0728">
            <w:pPr>
              <w:pStyle w:val="GLTablebody"/>
              <w:framePr w:hSpace="0" w:wrap="auto" w:vAnchor="margin" w:hAnchor="text" w:yAlign="inline"/>
              <w:suppressOverlap w:val="0"/>
            </w:pPr>
            <w:r w:rsidRPr="003076F2">
              <w:t>K=9</w:t>
            </w:r>
          </w:p>
        </w:tc>
        <w:tc>
          <w:tcPr>
            <w:tcW w:w="2410" w:type="dxa"/>
            <w:tcBorders>
              <w:top w:val="single" w:sz="8" w:space="0" w:color="D9D9D9" w:themeColor="background1" w:themeShade="D9"/>
              <w:bottom w:val="single" w:sz="8" w:space="0" w:color="D9D9D9" w:themeColor="background1" w:themeShade="D9"/>
            </w:tcBorders>
            <w:shd w:val="clear" w:color="auto" w:fill="auto"/>
          </w:tcPr>
          <w:p w14:paraId="0B5F6F0E" w14:textId="37A03D89" w:rsidR="009F5390" w:rsidRPr="003076F2" w:rsidRDefault="009F5390" w:rsidP="007A0728">
            <w:pPr>
              <w:pStyle w:val="GLTablebody"/>
              <w:framePr w:hSpace="0" w:wrap="auto" w:vAnchor="margin" w:hAnchor="text" w:yAlign="inline"/>
              <w:suppressOverlap w:val="0"/>
            </w:pPr>
            <w:r w:rsidRPr="003076F2">
              <w:t>in 5/9 studies</w:t>
            </w:r>
          </w:p>
        </w:tc>
        <w:tc>
          <w:tcPr>
            <w:tcW w:w="1417" w:type="dxa"/>
            <w:tcBorders>
              <w:top w:val="single" w:sz="8" w:space="0" w:color="D9D9D9" w:themeColor="background1" w:themeShade="D9"/>
              <w:bottom w:val="single" w:sz="8" w:space="0" w:color="D9D9D9" w:themeColor="background1" w:themeShade="D9"/>
            </w:tcBorders>
            <w:shd w:val="clear" w:color="auto" w:fill="auto"/>
          </w:tcPr>
          <w:p w14:paraId="67341D89" w14:textId="68E7C44E" w:rsidR="009F5390" w:rsidRPr="003076F2" w:rsidRDefault="009F5390" w:rsidP="007A0728">
            <w:pPr>
              <w:pStyle w:val="GLTablebody"/>
              <w:framePr w:hSpace="0" w:wrap="auto" w:vAnchor="margin" w:hAnchor="text" w:yAlign="inline"/>
              <w:suppressOverlap w:val="0"/>
            </w:pPr>
            <w:r w:rsidRPr="003076F2">
              <w:t>Females</w:t>
            </w:r>
          </w:p>
        </w:tc>
      </w:tr>
      <w:tr w:rsidR="009F5390" w:rsidRPr="003076F2" w14:paraId="5450AD27" w14:textId="4DB9E000" w:rsidTr="00DD3E37">
        <w:tc>
          <w:tcPr>
            <w:tcW w:w="2395" w:type="dxa"/>
            <w:tcBorders>
              <w:top w:val="single" w:sz="8" w:space="0" w:color="D9D9D9" w:themeColor="background1" w:themeShade="D9"/>
              <w:bottom w:val="single" w:sz="18" w:space="0" w:color="4472C4" w:themeColor="accent1"/>
            </w:tcBorders>
          </w:tcPr>
          <w:p w14:paraId="141179E4" w14:textId="2E678DD0" w:rsidR="009F5390" w:rsidRPr="003076F2" w:rsidRDefault="009F5390" w:rsidP="007A0728">
            <w:pPr>
              <w:pStyle w:val="GLTablebody"/>
              <w:framePr w:hSpace="0" w:wrap="auto" w:vAnchor="margin" w:hAnchor="text" w:yAlign="inline"/>
              <w:suppressOverlap w:val="0"/>
              <w:rPr>
                <w:lang w:val="en-AU"/>
              </w:rPr>
            </w:pPr>
            <w:r w:rsidRPr="003076F2">
              <w:t>Passing as non-autistic</w:t>
            </w:r>
          </w:p>
        </w:tc>
        <w:tc>
          <w:tcPr>
            <w:tcW w:w="2693" w:type="dxa"/>
            <w:tcBorders>
              <w:top w:val="single" w:sz="8" w:space="0" w:color="D9D9D9" w:themeColor="background1" w:themeShade="D9"/>
              <w:bottom w:val="single" w:sz="18" w:space="0" w:color="4472C4" w:themeColor="accent1"/>
            </w:tcBorders>
          </w:tcPr>
          <w:p w14:paraId="7D7DE3EF" w14:textId="07A411E1" w:rsidR="009F5390" w:rsidRPr="003076F2" w:rsidRDefault="009F5390" w:rsidP="007A0728">
            <w:pPr>
              <w:pStyle w:val="GLTablebody"/>
              <w:framePr w:hSpace="0" w:wrap="auto" w:vAnchor="margin" w:hAnchor="text" w:yAlign="inline"/>
              <w:suppressOverlap w:val="0"/>
            </w:pPr>
            <w:proofErr w:type="spellStart"/>
            <w:r w:rsidRPr="003076F2">
              <w:t>Libsack</w:t>
            </w:r>
            <w:proofErr w:type="spellEnd"/>
            <w:r w:rsidRPr="003076F2">
              <w:t xml:space="preserve"> et al., (2021)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p>
        </w:tc>
        <w:tc>
          <w:tcPr>
            <w:tcW w:w="2127" w:type="dxa"/>
            <w:tcBorders>
              <w:top w:val="single" w:sz="8" w:space="0" w:color="D9D9D9" w:themeColor="background1" w:themeShade="D9"/>
              <w:bottom w:val="single" w:sz="18" w:space="0" w:color="4472C4" w:themeColor="accent1"/>
            </w:tcBorders>
            <w:shd w:val="clear" w:color="auto" w:fill="auto"/>
          </w:tcPr>
          <w:p w14:paraId="619E4C4C" w14:textId="05FD342D" w:rsidR="009F5390" w:rsidRPr="003076F2" w:rsidRDefault="009F5390" w:rsidP="007A0728">
            <w:pPr>
              <w:pStyle w:val="GLTablebody"/>
              <w:framePr w:hSpace="0" w:wrap="auto" w:vAnchor="margin" w:hAnchor="text" w:yAlign="inline"/>
              <w:suppressOverlap w:val="0"/>
            </w:pPr>
            <w:r w:rsidRPr="003076F2">
              <w:t xml:space="preserve">Autistic people of any age (diagnosed or self-identified) </w:t>
            </w:r>
          </w:p>
        </w:tc>
        <w:tc>
          <w:tcPr>
            <w:tcW w:w="1275" w:type="dxa"/>
            <w:tcBorders>
              <w:top w:val="single" w:sz="8" w:space="0" w:color="D9D9D9" w:themeColor="background1" w:themeShade="D9"/>
              <w:bottom w:val="single" w:sz="18" w:space="0" w:color="4472C4" w:themeColor="accent1"/>
            </w:tcBorders>
            <w:shd w:val="clear" w:color="auto" w:fill="auto"/>
          </w:tcPr>
          <w:p w14:paraId="10E1DED9" w14:textId="597EA4C7" w:rsidR="009F5390" w:rsidRPr="003076F2" w:rsidRDefault="009F5390" w:rsidP="007A0728">
            <w:pPr>
              <w:pStyle w:val="GLTablebody"/>
              <w:framePr w:hSpace="0" w:wrap="auto" w:vAnchor="margin" w:hAnchor="text" w:yAlign="inline"/>
              <w:suppressOverlap w:val="0"/>
            </w:pPr>
            <w:r w:rsidRPr="003076F2">
              <w:t>24 years</w:t>
            </w:r>
          </w:p>
        </w:tc>
        <w:tc>
          <w:tcPr>
            <w:tcW w:w="1418" w:type="dxa"/>
            <w:tcBorders>
              <w:top w:val="single" w:sz="8" w:space="0" w:color="D9D9D9" w:themeColor="background1" w:themeShade="D9"/>
              <w:bottom w:val="single" w:sz="18" w:space="0" w:color="4472C4" w:themeColor="accent1"/>
            </w:tcBorders>
            <w:shd w:val="clear" w:color="auto" w:fill="auto"/>
          </w:tcPr>
          <w:p w14:paraId="442ED923" w14:textId="60DFA6C4" w:rsidR="009F5390" w:rsidRPr="003076F2" w:rsidRDefault="009F5390" w:rsidP="007A0728">
            <w:pPr>
              <w:pStyle w:val="GLTablebody"/>
              <w:framePr w:hSpace="0" w:wrap="auto" w:vAnchor="margin" w:hAnchor="text" w:yAlign="inline"/>
              <w:suppressOverlap w:val="0"/>
            </w:pPr>
            <w:r w:rsidRPr="003076F2">
              <w:t>K=19</w:t>
            </w:r>
          </w:p>
        </w:tc>
        <w:tc>
          <w:tcPr>
            <w:tcW w:w="2410" w:type="dxa"/>
            <w:tcBorders>
              <w:top w:val="single" w:sz="8" w:space="0" w:color="D9D9D9" w:themeColor="background1" w:themeShade="D9"/>
              <w:bottom w:val="single" w:sz="18" w:space="0" w:color="4472C4" w:themeColor="accent1"/>
            </w:tcBorders>
            <w:shd w:val="clear" w:color="auto" w:fill="auto"/>
          </w:tcPr>
          <w:p w14:paraId="544CF74B" w14:textId="4735E952" w:rsidR="009F5390" w:rsidRPr="003076F2" w:rsidRDefault="009F5390" w:rsidP="007A0728">
            <w:pPr>
              <w:pStyle w:val="GLTablebody"/>
              <w:framePr w:hSpace="0" w:wrap="auto" w:vAnchor="margin" w:hAnchor="text" w:yAlign="inline"/>
              <w:suppressOverlap w:val="0"/>
            </w:pPr>
            <w:r w:rsidRPr="003076F2">
              <w:t>Mixed, uncertain</w:t>
            </w:r>
          </w:p>
        </w:tc>
        <w:tc>
          <w:tcPr>
            <w:tcW w:w="1417" w:type="dxa"/>
            <w:tcBorders>
              <w:top w:val="single" w:sz="8" w:space="0" w:color="D9D9D9" w:themeColor="background1" w:themeShade="D9"/>
              <w:bottom w:val="single" w:sz="18" w:space="0" w:color="4472C4" w:themeColor="accent1"/>
            </w:tcBorders>
            <w:shd w:val="clear" w:color="auto" w:fill="auto"/>
          </w:tcPr>
          <w:p w14:paraId="27B7E172" w14:textId="3B6FDE8F" w:rsidR="009F5390" w:rsidRPr="003076F2" w:rsidRDefault="009F5390" w:rsidP="007A0728">
            <w:pPr>
              <w:pStyle w:val="GLTablebody"/>
              <w:framePr w:hSpace="0" w:wrap="auto" w:vAnchor="margin" w:hAnchor="text" w:yAlign="inline"/>
              <w:suppressOverlap w:val="0"/>
            </w:pPr>
            <w:r w:rsidRPr="003076F2">
              <w:t>Females</w:t>
            </w:r>
          </w:p>
        </w:tc>
      </w:tr>
    </w:tbl>
    <w:p w14:paraId="360F89BC" w14:textId="6EB4447B" w:rsidR="009F5390" w:rsidRPr="003076F2" w:rsidRDefault="009F5390" w:rsidP="009F5390">
      <w:pPr>
        <w:pStyle w:val="GLTableheading"/>
        <w:framePr w:hSpace="0" w:wrap="auto" w:vAnchor="margin" w:hAnchor="text" w:yAlign="inline"/>
        <w:rPr>
          <w:rFonts w:asciiTheme="majorHAnsi" w:hAnsiTheme="majorHAnsi" w:cstheme="majorHAnsi"/>
          <w:b w:val="0"/>
          <w:bCs w:val="0"/>
          <w:sz w:val="16"/>
          <w:szCs w:val="16"/>
        </w:rPr>
      </w:pPr>
      <w:r w:rsidRPr="003076F2">
        <w:rPr>
          <w:rFonts w:asciiTheme="majorHAnsi" w:hAnsiTheme="majorHAnsi" w:cstheme="majorHAnsi"/>
          <w:b w:val="0"/>
          <w:bCs w:val="0"/>
          <w:color w:val="000000"/>
          <w:sz w:val="16"/>
          <w:szCs w:val="16"/>
        </w:rPr>
        <w:t xml:space="preserve">Note: </w:t>
      </w:r>
      <w:r w:rsidR="00004C3C" w:rsidRPr="003076F2">
        <w:rPr>
          <w:rFonts w:asciiTheme="majorHAnsi" w:hAnsiTheme="majorHAnsi" w:cstheme="majorHAnsi"/>
          <w:b w:val="0"/>
          <w:bCs w:val="0"/>
          <w:color w:val="000000"/>
          <w:sz w:val="16"/>
          <w:szCs w:val="16"/>
        </w:rPr>
        <w:t>Masking</w:t>
      </w:r>
      <w:r w:rsidRPr="003076F2">
        <w:rPr>
          <w:rFonts w:asciiTheme="majorHAnsi" w:hAnsiTheme="majorHAnsi" w:cstheme="majorHAnsi"/>
          <w:b w:val="0"/>
          <w:bCs w:val="0"/>
          <w:color w:val="000000"/>
          <w:sz w:val="16"/>
          <w:szCs w:val="16"/>
        </w:rPr>
        <w:t xml:space="preserve"> refers to related concepts of </w:t>
      </w:r>
      <w:r w:rsidR="00004C3C" w:rsidRPr="003076F2">
        <w:rPr>
          <w:rFonts w:asciiTheme="majorHAnsi" w:hAnsiTheme="majorHAnsi" w:cstheme="majorHAnsi"/>
          <w:b w:val="0"/>
          <w:bCs w:val="0"/>
          <w:color w:val="000000"/>
          <w:sz w:val="16"/>
          <w:szCs w:val="16"/>
        </w:rPr>
        <w:t xml:space="preserve">autistic masking, social </w:t>
      </w:r>
      <w:r w:rsidRPr="003076F2">
        <w:rPr>
          <w:rFonts w:asciiTheme="majorHAnsi" w:hAnsiTheme="majorHAnsi" w:cstheme="majorHAnsi"/>
          <w:b w:val="0"/>
          <w:bCs w:val="0"/>
          <w:color w:val="000000"/>
          <w:sz w:val="16"/>
          <w:szCs w:val="16"/>
        </w:rPr>
        <w:t xml:space="preserve">camouflaging, </w:t>
      </w:r>
      <w:r w:rsidR="00C62247" w:rsidRPr="003076F2">
        <w:rPr>
          <w:rFonts w:asciiTheme="majorHAnsi" w:hAnsiTheme="majorHAnsi" w:cstheme="majorHAnsi"/>
          <w:b w:val="0"/>
          <w:bCs w:val="0"/>
          <w:color w:val="000000"/>
          <w:sz w:val="16"/>
          <w:szCs w:val="16"/>
        </w:rPr>
        <w:t xml:space="preserve">adaptive morphing, </w:t>
      </w:r>
      <w:r w:rsidRPr="003076F2">
        <w:rPr>
          <w:rFonts w:asciiTheme="majorHAnsi" w:hAnsiTheme="majorHAnsi" w:cstheme="majorHAnsi"/>
          <w:b w:val="0"/>
          <w:bCs w:val="0"/>
          <w:color w:val="000000"/>
          <w:sz w:val="16"/>
          <w:szCs w:val="16"/>
        </w:rPr>
        <w:t xml:space="preserve">imitating, compensating, and passing as </w:t>
      </w:r>
      <w:r w:rsidR="00004C3C" w:rsidRPr="003076F2">
        <w:rPr>
          <w:rFonts w:asciiTheme="majorHAnsi" w:hAnsiTheme="majorHAnsi" w:cstheme="majorHAnsi"/>
          <w:b w:val="0"/>
          <w:bCs w:val="0"/>
          <w:color w:val="000000"/>
          <w:sz w:val="16"/>
          <w:szCs w:val="16"/>
        </w:rPr>
        <w:t>non-autistic</w:t>
      </w:r>
    </w:p>
    <w:p w14:paraId="04949689" w14:textId="77777777" w:rsidR="009F5390" w:rsidRPr="003076F2" w:rsidRDefault="009F5390" w:rsidP="00B860BF">
      <w:pPr>
        <w:pStyle w:val="GLHeading5"/>
        <w:sectPr w:rsidR="009F5390" w:rsidRPr="003076F2" w:rsidSect="00146300">
          <w:endnotePr>
            <w:numFmt w:val="decimal"/>
          </w:endnotePr>
          <w:pgSz w:w="16820" w:h="11900" w:orient="landscape" w:code="9"/>
          <w:pgMar w:top="1418" w:right="1418" w:bottom="1418" w:left="1418" w:header="567" w:footer="425" w:gutter="284"/>
          <w:cols w:space="720"/>
          <w:docGrid w:linePitch="326"/>
        </w:sectPr>
      </w:pPr>
    </w:p>
    <w:p w14:paraId="12C55AAA" w14:textId="435A853B" w:rsidR="00033AD1" w:rsidRPr="003076F2" w:rsidRDefault="00033AD1" w:rsidP="00B860BF">
      <w:pPr>
        <w:pStyle w:val="GLHeading5"/>
      </w:pPr>
      <w:r w:rsidRPr="003076F2">
        <w:lastRenderedPageBreak/>
        <w:t xml:space="preserve">Van ‘t Hof et al., (2021) </w:t>
      </w:r>
      <w: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instrText xml:space="preserve"> ADDIN EN.CITE </w:instrText>
      </w:r>
      <w: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instrText xml:space="preserve"> ADDIN EN.CITE.DATA </w:instrText>
      </w:r>
      <w:r>
        <w:fldChar w:fldCharType="end"/>
      </w:r>
      <w:r>
        <w:fldChar w:fldCharType="separate"/>
      </w:r>
      <w:r>
        <w:rPr>
          <w:noProof/>
        </w:rPr>
        <w:t>[</w:t>
      </w:r>
      <w:hyperlink w:anchor="_ENREF_21" w:tooltip="van 't Hof, 2021 #1376" w:history="1">
        <w:r w:rsidR="006525B5">
          <w:rPr>
            <w:noProof/>
          </w:rPr>
          <w:t>21</w:t>
        </w:r>
      </w:hyperlink>
      <w:r>
        <w:rPr>
          <w:noProof/>
        </w:rPr>
        <w:t>]</w:t>
      </w:r>
      <w:r>
        <w:fldChar w:fldCharType="end"/>
      </w:r>
      <w:r w:rsidRPr="003076F2">
        <w:t xml:space="preserve"> </w:t>
      </w:r>
    </w:p>
    <w:p w14:paraId="3833D7BE" w14:textId="54284960" w:rsidR="00033AD1" w:rsidRPr="003076F2" w:rsidRDefault="00033AD1" w:rsidP="00033AD1">
      <w:pPr>
        <w:pStyle w:val="GLBodytext"/>
      </w:pPr>
      <w:r w:rsidRPr="003076F2">
        <w:t xml:space="preserve">A systematic review and meta-analysis from The Netherlands by Van ‘t Hof et al </w:t>
      </w:r>
      <w: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instrText xml:space="preserve"> ADDIN EN.CITE </w:instrText>
      </w:r>
      <w:r>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instrText xml:space="preserve"> ADDIN EN.CITE.DATA </w:instrText>
      </w:r>
      <w:r>
        <w:fldChar w:fldCharType="end"/>
      </w:r>
      <w:r>
        <w:fldChar w:fldCharType="separate"/>
      </w:r>
      <w:r>
        <w:rPr>
          <w:noProof/>
        </w:rPr>
        <w:t>[</w:t>
      </w:r>
      <w:hyperlink w:anchor="_ENREF_21" w:tooltip="van 't Hof, 2021 #1376" w:history="1">
        <w:r w:rsidR="006525B5">
          <w:rPr>
            <w:noProof/>
          </w:rPr>
          <w:t>21</w:t>
        </w:r>
      </w:hyperlink>
      <w:r>
        <w:rPr>
          <w:noProof/>
        </w:rPr>
        <w:t>]</w:t>
      </w:r>
      <w:r>
        <w:fldChar w:fldCharType="end"/>
      </w:r>
      <w:r w:rsidRPr="003076F2">
        <w:t>, also rated as being of medium quality, similarly considered age at autism diagnosis in its analyses. The 56 studies identified considered over 120,000 autistic people with a mean age at diagnosis ranging between 2 and 47 years.</w:t>
      </w:r>
    </w:p>
    <w:p w14:paraId="37E85F67" w14:textId="3A162480" w:rsidR="00033AD1" w:rsidRPr="003076F2" w:rsidRDefault="00033AD1" w:rsidP="00033AD1">
      <w:pPr>
        <w:pStyle w:val="GLBodytext"/>
      </w:pPr>
      <w:r w:rsidRPr="003076F2">
        <w:t xml:space="preserve">Of 22 studies in which gender differences were statistically compared, there was no effect of gender on age at diagnosis in children/adolescents found in 17 studies. In 5 studies, there was a later age at diagnosis for girls than boys. </w:t>
      </w:r>
      <w:r>
        <w:t>Sex/g</w:t>
      </w:r>
      <w:r w:rsidRPr="003076F2">
        <w:t>ender was not included in the meta-analysis as a potential moderating variable as this was not a planned aim of the review.</w:t>
      </w:r>
    </w:p>
    <w:p w14:paraId="68A0C1EA" w14:textId="77777777" w:rsidR="00033AD1" w:rsidRPr="003076F2" w:rsidRDefault="00033AD1" w:rsidP="00033AD1">
      <w:pPr>
        <w:pStyle w:val="GLBodytext"/>
      </w:pPr>
      <w:r w:rsidRPr="003076F2">
        <w:t>The authors commented on the lack of consistency in the research base. To better understand variables that may influence age at diagnosis, the reviewers called for research that reports on and evaluates a wide variety of potential moderating factors, and that employs study designs which enable adjustment for covariates.</w:t>
      </w:r>
    </w:p>
    <w:p w14:paraId="189F1982" w14:textId="398D4CDB" w:rsidR="0057214A" w:rsidRPr="003076F2" w:rsidRDefault="0057214A" w:rsidP="00B860BF">
      <w:pPr>
        <w:pStyle w:val="GLHeading4"/>
      </w:pPr>
      <w:r w:rsidRPr="003076F2">
        <w:t>Studies investigating</w:t>
      </w:r>
      <w:r w:rsidR="00D04220" w:rsidRPr="003076F2">
        <w:t xml:space="preserve"> sex/gender</w:t>
      </w:r>
      <w:r w:rsidR="009821B3" w:rsidRPr="003076F2">
        <w:t xml:space="preserve"> differences</w:t>
      </w:r>
      <w:r w:rsidRPr="003076F2">
        <w:t xml:space="preserve"> in </w:t>
      </w:r>
      <w:r w:rsidR="00004C3C" w:rsidRPr="003076F2">
        <w:t>masking</w:t>
      </w:r>
      <w:r w:rsidRPr="003076F2">
        <w:t xml:space="preserve"> of autis</w:t>
      </w:r>
      <w:r w:rsidR="005A0B32" w:rsidRPr="003076F2">
        <w:t>tic</w:t>
      </w:r>
      <w:r w:rsidRPr="003076F2">
        <w:t xml:space="preserve"> characteristics</w:t>
      </w:r>
    </w:p>
    <w:p w14:paraId="233CA23A" w14:textId="5E28C47C" w:rsidR="002D18DA" w:rsidRPr="003076F2" w:rsidRDefault="00832997" w:rsidP="00832997">
      <w:pPr>
        <w:pStyle w:val="GLBodytext"/>
      </w:pPr>
      <w:r w:rsidRPr="003076F2">
        <w:t>Finally, two systematic reviews investigated</w:t>
      </w:r>
      <w:r w:rsidR="00D04220" w:rsidRPr="003076F2">
        <w:t xml:space="preserve"> sex/gender</w:t>
      </w:r>
      <w:r w:rsidRPr="003076F2">
        <w:t xml:space="preserve"> differences in the </w:t>
      </w:r>
      <w:r w:rsidR="00004C3C" w:rsidRPr="003076F2">
        <w:t>masking</w:t>
      </w:r>
      <w:r w:rsidR="00333F35" w:rsidRPr="003076F2">
        <w:t xml:space="preserve"> </w:t>
      </w:r>
      <w:r w:rsidRPr="003076F2">
        <w:t>of autistic characteristics</w:t>
      </w:r>
      <w:r w:rsidR="00333F35" w:rsidRPr="003076F2">
        <w:t>, including strategies (</w:t>
      </w:r>
      <w:r w:rsidR="007A0951" w:rsidRPr="003076F2">
        <w:t xml:space="preserve">of varying intent and effectiveness) including </w:t>
      </w:r>
      <w:r w:rsidR="00333F35" w:rsidRPr="003076F2">
        <w:t>masking, compensating, and passing as non-autistic</w:t>
      </w:r>
      <w:r w:rsidRPr="003076F2">
        <w:t xml:space="preserve"> (see </w:t>
      </w:r>
      <w:hyperlink w:anchor="Table2_7" w:history="1">
        <w:r w:rsidRPr="003076F2">
          <w:rPr>
            <w:rStyle w:val="Hyperlink"/>
            <w:rFonts w:cstheme="minorHAnsi"/>
          </w:rPr>
          <w:t>Table 2.7</w:t>
        </w:r>
      </w:hyperlink>
      <w:r w:rsidRPr="003076F2">
        <w:t>).</w:t>
      </w:r>
      <w:r w:rsidR="00F36069" w:rsidRPr="003076F2">
        <w:t xml:space="preserve"> </w:t>
      </w:r>
    </w:p>
    <w:p w14:paraId="551F039C" w14:textId="242AB8BE" w:rsidR="00136296" w:rsidRPr="003076F2" w:rsidRDefault="00031B39" w:rsidP="00136296">
      <w:pPr>
        <w:pStyle w:val="GLBodytext"/>
        <w:rPr>
          <w:rFonts w:eastAsiaTheme="minorHAnsi"/>
        </w:rPr>
      </w:pPr>
      <w:r w:rsidRPr="003076F2">
        <w:rPr>
          <w:rFonts w:eastAsiaTheme="minorHAnsi"/>
        </w:rPr>
        <w:t xml:space="preserve">These studies </w:t>
      </w:r>
      <w:r w:rsidR="00947FAC" w:rsidRPr="003076F2">
        <w:rPr>
          <w:rFonts w:eastAsiaTheme="minorHAnsi"/>
        </w:rPr>
        <w:t xml:space="preserve">vary in terms of the measurement approaches employed to assess masking. </w:t>
      </w:r>
      <w:r w:rsidR="00F31CB6">
        <w:rPr>
          <w:rFonts w:eastAsiaTheme="minorHAnsi"/>
        </w:rPr>
        <w:t>Q</w:t>
      </w:r>
      <w:r w:rsidR="00136296" w:rsidRPr="003076F2">
        <w:rPr>
          <w:rFonts w:eastAsiaTheme="minorHAnsi"/>
        </w:rPr>
        <w:t xml:space="preserve">uantitative cross-sectional research into masking has advanced through the use of two broad approaches to measurement: discrepancy </w:t>
      </w:r>
      <w:r w:rsidR="00947FAC" w:rsidRPr="003076F2">
        <w:rPr>
          <w:rFonts w:eastAsiaTheme="minorHAnsi"/>
        </w:rPr>
        <w:t xml:space="preserve">metrics </w:t>
      </w:r>
      <w:r w:rsidR="00136296" w:rsidRPr="003076F2">
        <w:rPr>
          <w:rFonts w:eastAsiaTheme="minorHAnsi"/>
        </w:rPr>
        <w:t xml:space="preserve">and self-report </w:t>
      </w:r>
      <w:r w:rsidR="008F1FB7">
        <w:rPr>
          <w:rFonts w:eastAsiaTheme="minorHAnsi"/>
        </w:rPr>
        <w:fldChar w:fldCharType="begin"/>
      </w:r>
      <w:r w:rsidR="00031151">
        <w:rPr>
          <w:rFonts w:eastAsiaTheme="minorHAnsi"/>
        </w:rPr>
        <w:instrText xml:space="preserve"> ADDIN EN.CITE &lt;EndNote&gt;&lt;Cite&gt;&lt;Author&gt;Hull&lt;/Author&gt;&lt;Year&gt;2019&lt;/Year&gt;&lt;RecNum&gt;1395&lt;/RecNum&gt;&lt;DisplayText&gt;[75]&lt;/DisplayText&gt;&lt;record&gt;&lt;rec-number&gt;1395&lt;/rec-number&gt;&lt;foreign-keys&gt;&lt;key app="EN" db-id="f9afr5w2dew9afeza9sxpvrlvrf92zssvfpp" timestamp="1700084966"&gt;1395&lt;/key&gt;&lt;/foreign-keys&gt;&lt;ref-type name="Journal Article"&gt;17&lt;/ref-type&gt;&lt;contributors&gt;&lt;authors&gt;&lt;author&gt;Hull, Laura&lt;/author&gt;&lt;author&gt;Mandy, William&lt;/author&gt;&lt;author&gt;Lai, Meng-Chuan&lt;/author&gt;&lt;author&gt;Baron-Cohen, Simon&lt;/author&gt;&lt;author&gt;Allison, Carrie&lt;/author&gt;&lt;author&gt;Smith, Paula&lt;/author&gt;&lt;author&gt;Petrides, K. V.&lt;/author&gt;&lt;/authors&gt;&lt;/contributors&gt;&lt;titles&gt;&lt;title&gt;Development and Validation of the Camouflaging Autistic Traits Questionnaire (CAT-Q)&lt;/title&gt;&lt;secondary-title&gt;Journal of Autism and Developmental Disorders&lt;/secondary-title&gt;&lt;/titles&gt;&lt;periodical&gt;&lt;full-title&gt;Journal of Autism and Developmental Disorders&lt;/full-title&gt;&lt;/periodical&gt;&lt;pages&gt;819-833&lt;/pages&gt;&lt;volume&gt;49&lt;/volume&gt;&lt;number&gt;3&lt;/number&gt;&lt;dates&gt;&lt;year&gt;2019&lt;/year&gt;&lt;pub-dates&gt;&lt;date&gt;2019/03/01&lt;/date&gt;&lt;/pub-dates&gt;&lt;/dates&gt;&lt;isbn&gt;1573-3432&lt;/isbn&gt;&lt;urls&gt;&lt;related-urls&gt;&lt;url&gt;https://doi.org/10.1007/s10803-018-3792-6&lt;/url&gt;&lt;/related-urls&gt;&lt;/urls&gt;&lt;electronic-resource-num&gt;10.1007/s10803-018-3792-6&lt;/electronic-resource-num&gt;&lt;/record&gt;&lt;/Cite&gt;&lt;/EndNote&gt;</w:instrText>
      </w:r>
      <w:r w:rsidR="008F1FB7">
        <w:rPr>
          <w:rFonts w:eastAsiaTheme="minorHAnsi"/>
        </w:rPr>
        <w:fldChar w:fldCharType="separate"/>
      </w:r>
      <w:r w:rsidR="00031151">
        <w:rPr>
          <w:rFonts w:eastAsiaTheme="minorHAnsi"/>
          <w:noProof/>
        </w:rPr>
        <w:t>[</w:t>
      </w:r>
      <w:hyperlink w:anchor="_ENREF_75" w:tooltip="Hull, 2019 #1395" w:history="1">
        <w:r w:rsidR="006525B5">
          <w:rPr>
            <w:rFonts w:eastAsiaTheme="minorHAnsi"/>
            <w:noProof/>
          </w:rPr>
          <w:t>75</w:t>
        </w:r>
      </w:hyperlink>
      <w:r w:rsidR="00031151">
        <w:rPr>
          <w:rFonts w:eastAsiaTheme="minorHAnsi"/>
          <w:noProof/>
        </w:rPr>
        <w:t>]</w:t>
      </w:r>
      <w:r w:rsidR="008F1FB7">
        <w:rPr>
          <w:rFonts w:eastAsiaTheme="minorHAnsi"/>
        </w:rPr>
        <w:fldChar w:fldCharType="end"/>
      </w:r>
      <w:r w:rsidR="00136296" w:rsidRPr="003076F2">
        <w:rPr>
          <w:rFonts w:eastAsiaTheme="minorHAnsi"/>
        </w:rPr>
        <w:t xml:space="preserve">. </w:t>
      </w:r>
      <w:r w:rsidR="00136296" w:rsidRPr="003076F2">
        <w:t xml:space="preserve">Internal-external discrepancy approaches attempt to quantify the degree to which an individual's autistic social difficulties are masked/camouflaged during an interaction. That is, quantifying the difference between an individual's ‘true’ autistic state (‘internal’ dispositional and/or cognitive </w:t>
      </w:r>
      <w:r w:rsidR="00136296" w:rsidRPr="003076F2">
        <w:rPr>
          <w:rFonts w:eastAsiaTheme="minorHAnsi"/>
        </w:rPr>
        <w:t>autistic status</w:t>
      </w:r>
      <w:r w:rsidR="00136296" w:rsidRPr="003076F2">
        <w:t xml:space="preserve">) and their observable behavioural ‘external’ presentation </w:t>
      </w:r>
      <w:r w:rsidR="008F1FB7">
        <w:fldChar w:fldCharType="begin"/>
      </w:r>
      <w:r w:rsidR="00031151">
        <w:instrText xml:space="preserve"> ADDIN EN.CITE &lt;EndNote&gt;&lt;Cite&gt;&lt;Author&gt;Lai&lt;/Author&gt;&lt;Year&gt;2016&lt;/Year&gt;&lt;RecNum&gt;1397&lt;/RecNum&gt;&lt;DisplayText&gt;[74]&lt;/DisplayText&gt;&lt;record&gt;&lt;rec-number&gt;1397&lt;/rec-number&gt;&lt;foreign-keys&gt;&lt;key app="EN" db-id="f9afr5w2dew9afeza9sxpvrlvrf92zssvfpp" timestamp="1700085152"&gt;1397&lt;/key&gt;&lt;/foreign-keys&gt;&lt;ref-type name="Journal Article"&gt;17&lt;/ref-type&gt;&lt;contributors&gt;&lt;authors&gt;&lt;author&gt;Lai, Meng-Chuan&lt;/author&gt;&lt;author&gt;Lombardo, Michael V.&lt;/author&gt;&lt;author&gt;Ruigrok, Amber N. V.&lt;/author&gt;&lt;author&gt;Chakrabarti, Bhismadev&lt;/author&gt;&lt;author&gt;Auyeung, Bonnie&lt;/author&gt;&lt;author&gt;Szatmari, Peter&lt;/author&gt;&lt;author&gt;Happé, Francesca&lt;/author&gt;&lt;author&gt;Baron-Cohen, Simon&lt;/author&gt;&lt;/authors&gt;&lt;/contributors&gt;&lt;titles&gt;&lt;title&gt;Quantifying and exploring camouflaging in men and women with autism&lt;/title&gt;&lt;secondary-title&gt;Autism&lt;/secondary-title&gt;&lt;/titles&gt;&lt;periodical&gt;&lt;full-title&gt;Autism&lt;/full-title&gt;&lt;/periodical&gt;&lt;pages&gt;690-702&lt;/pages&gt;&lt;volume&gt;21&lt;/volume&gt;&lt;number&gt;6&lt;/number&gt;&lt;dates&gt;&lt;year&gt;2016&lt;/year&gt;&lt;pub-dates&gt;&lt;date&gt;2017/08/01&lt;/date&gt;&lt;/pub-dates&gt;&lt;/dates&gt;&lt;publisher&gt;SAGE Publications Ltd&lt;/publisher&gt;&lt;isbn&gt;1362-3613&lt;/isbn&gt;&lt;urls&gt;&lt;related-urls&gt;&lt;url&gt;https://doi.org/10.1177/1362361316671012&lt;/url&gt;&lt;/related-urls&gt;&lt;/urls&gt;&lt;electronic-resource-num&gt;10.1177/1362361316671012&lt;/electronic-resource-num&gt;&lt;access-date&gt;2023/11/15&lt;/access-date&gt;&lt;/record&gt;&lt;/Cite&gt;&lt;/EndNote&gt;</w:instrText>
      </w:r>
      <w:r w:rsidR="008F1FB7">
        <w:fldChar w:fldCharType="separate"/>
      </w:r>
      <w:r w:rsidR="00031151">
        <w:rPr>
          <w:noProof/>
        </w:rPr>
        <w:t>[</w:t>
      </w:r>
      <w:hyperlink w:anchor="_ENREF_74" w:tooltip="Lai, 2016 #1397" w:history="1">
        <w:r w:rsidR="006525B5">
          <w:rPr>
            <w:noProof/>
          </w:rPr>
          <w:t>74</w:t>
        </w:r>
      </w:hyperlink>
      <w:r w:rsidR="00031151">
        <w:rPr>
          <w:noProof/>
        </w:rPr>
        <w:t>]</w:t>
      </w:r>
      <w:r w:rsidR="008F1FB7">
        <w:fldChar w:fldCharType="end"/>
      </w:r>
      <w:r w:rsidR="00136296" w:rsidRPr="003076F2">
        <w:t xml:space="preserve">. Whereas self-report approaches focus on quantifying an individual's use of </w:t>
      </w:r>
      <w:r w:rsidR="00136296" w:rsidRPr="003076F2">
        <w:rPr>
          <w:rFonts w:eastAsiaTheme="minorHAnsi"/>
        </w:rPr>
        <w:t xml:space="preserve">self-perceived camouflaging </w:t>
      </w:r>
      <w:r w:rsidR="008F1FB7">
        <w:fldChar w:fldCharType="begin">
          <w:fldData xml:space="preserve">PEVuZE5vdGU+PENpdGU+PEF1dGhvcj5Db29rPC9BdXRob3I+PFllYXI+MjAyMTwvWWVhcj48UmVj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</w:fldData>
        </w:fldChar>
      </w:r>
      <w:r w:rsidR="00031151">
        <w:instrText xml:space="preserve"> ADDIN EN.CITE </w:instrText>
      </w:r>
      <w:r w:rsidR="00031151">
        <w:fldChar w:fldCharType="begin">
          <w:fldData xml:space="preserve">PEVuZE5vdGU+PENpdGU+PEF1dGhvcj5Db29rPC9BdXRob3I+PFllYXI+MjAyMTwvWWVhcj48UmVj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</w:fldData>
        </w:fldChar>
      </w:r>
      <w:r w:rsidR="00031151">
        <w:instrText xml:space="preserve"> ADDIN EN.CITE.DATA </w:instrText>
      </w:r>
      <w:r w:rsidR="00031151">
        <w:fldChar w:fldCharType="end"/>
      </w:r>
      <w:r w:rsidR="008F1FB7">
        <w:fldChar w:fldCharType="separate"/>
      </w:r>
      <w:r w:rsidR="00031151">
        <w:rPr>
          <w:noProof/>
        </w:rPr>
        <w:t>[</w:t>
      </w:r>
      <w:hyperlink w:anchor="_ENREF_23" w:tooltip="Cook, 2021 #291" w:history="1">
        <w:r w:rsidR="006525B5">
          <w:rPr>
            <w:noProof/>
          </w:rPr>
          <w:t>23</w:t>
        </w:r>
      </w:hyperlink>
      <w:r w:rsidR="00031151">
        <w:rPr>
          <w:noProof/>
        </w:rPr>
        <w:t xml:space="preserve">, </w:t>
      </w:r>
      <w:hyperlink w:anchor="_ENREF_77" w:tooltip="Cook, 2021 #1396" w:history="1">
        <w:r w:rsidR="006525B5">
          <w:rPr>
            <w:noProof/>
          </w:rPr>
          <w:t>77</w:t>
        </w:r>
      </w:hyperlink>
      <w:r w:rsidR="00031151">
        <w:rPr>
          <w:noProof/>
        </w:rPr>
        <w:t>]</w:t>
      </w:r>
      <w:r w:rsidR="008F1FB7">
        <w:fldChar w:fldCharType="end"/>
      </w:r>
      <w:r w:rsidR="00136296" w:rsidRPr="003076F2">
        <w:t>.</w:t>
      </w:r>
      <w:r w:rsidRPr="003076F2">
        <w:t xml:space="preserve"> </w:t>
      </w:r>
    </w:p>
    <w:p w14:paraId="39728ACE" w14:textId="2741FD40" w:rsidR="007E2885" w:rsidRPr="003076F2" w:rsidRDefault="007E2885" w:rsidP="00B860BF">
      <w:pPr>
        <w:pStyle w:val="GLHeading5"/>
      </w:pPr>
      <w:r w:rsidRPr="003076F2">
        <w:t xml:space="preserve">Cook et al., (2021)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F06F3E" w:rsidRPr="003076F2">
        <w:t xml:space="preserve"> </w:t>
      </w:r>
    </w:p>
    <w:p w14:paraId="19A481F1" w14:textId="5B60FFBA" w:rsidR="009C595A" w:rsidRPr="003076F2" w:rsidRDefault="00AA7B42" w:rsidP="009C595A">
      <w:pPr>
        <w:pStyle w:val="GLBodytext"/>
        <w:rPr>
          <w:rFonts w:eastAsiaTheme="minorHAnsi"/>
        </w:rPr>
      </w:pPr>
      <w:r w:rsidRPr="003076F2">
        <w:t>A</w:t>
      </w:r>
      <w:r w:rsidR="009C595A" w:rsidRPr="003076F2">
        <w:t xml:space="preserve"> systematic review (</w:t>
      </w:r>
      <w:r w:rsidR="00240745" w:rsidRPr="003076F2">
        <w:t xml:space="preserve">rated as being of </w:t>
      </w:r>
      <w:r w:rsidR="009C595A" w:rsidRPr="003076F2">
        <w:t xml:space="preserve">high quality) </w:t>
      </w:r>
      <w:r w:rsidR="00960E4A" w:rsidRPr="003076F2">
        <w:t xml:space="preserve">from a British team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BD3BE5" w:rsidRPr="003076F2">
        <w:t xml:space="preserve"> </w:t>
      </w:r>
      <w:r w:rsidR="00960E4A" w:rsidRPr="003076F2">
        <w:t>considered</w:t>
      </w:r>
      <w:r w:rsidR="009C595A" w:rsidRPr="003076F2">
        <w:rPr>
          <w:rFonts w:eastAsiaTheme="minorHAnsi"/>
        </w:rPr>
        <w:t xml:space="preserve"> the </w:t>
      </w:r>
      <w:r w:rsidR="00960E4A" w:rsidRPr="003076F2">
        <w:rPr>
          <w:rFonts w:eastAsiaTheme="minorHAnsi"/>
        </w:rPr>
        <w:t>research</w:t>
      </w:r>
      <w:r w:rsidR="009C595A" w:rsidRPr="003076F2">
        <w:rPr>
          <w:rFonts w:eastAsiaTheme="minorHAnsi"/>
        </w:rPr>
        <w:t xml:space="preserve"> </w:t>
      </w:r>
      <w:r w:rsidR="00960E4A" w:rsidRPr="003076F2">
        <w:rPr>
          <w:rFonts w:eastAsiaTheme="minorHAnsi"/>
        </w:rPr>
        <w:t>into</w:t>
      </w:r>
      <w:r w:rsidR="009C595A" w:rsidRPr="003076F2">
        <w:rPr>
          <w:rFonts w:eastAsiaTheme="minorHAnsi"/>
        </w:rPr>
        <w:t xml:space="preserve"> autistic camouflaging</w:t>
      </w:r>
      <w:r w:rsidR="00004C3C" w:rsidRPr="003076F2">
        <w:rPr>
          <w:rFonts w:eastAsiaTheme="minorHAnsi"/>
        </w:rPr>
        <w:t>/masking</w:t>
      </w:r>
      <w:r w:rsidR="00960E4A" w:rsidRPr="003076F2">
        <w:rPr>
          <w:rFonts w:eastAsiaTheme="minorHAnsi"/>
        </w:rPr>
        <w:t xml:space="preserve"> </w:t>
      </w:r>
      <w:r w:rsidR="009C595A" w:rsidRPr="003076F2">
        <w:rPr>
          <w:rFonts w:eastAsiaTheme="minorHAnsi"/>
        </w:rPr>
        <w:t xml:space="preserve">in children and adults with </w:t>
      </w:r>
      <w:r w:rsidR="00960E4A" w:rsidRPr="003076F2">
        <w:rPr>
          <w:rFonts w:eastAsiaTheme="minorHAnsi"/>
        </w:rPr>
        <w:t xml:space="preserve">either </w:t>
      </w:r>
      <w:r w:rsidR="009C595A" w:rsidRPr="003076F2">
        <w:rPr>
          <w:rFonts w:eastAsiaTheme="minorHAnsi"/>
        </w:rPr>
        <w:t xml:space="preserve">autism diagnoses or high levels of autistic </w:t>
      </w:r>
      <w:r w:rsidR="00990294" w:rsidRPr="003076F2">
        <w:rPr>
          <w:rFonts w:eastAsiaTheme="minorHAnsi"/>
        </w:rPr>
        <w:t>characteristics</w:t>
      </w:r>
      <w:r w:rsidR="00F512CF" w:rsidRPr="003076F2">
        <w:rPr>
          <w:rFonts w:eastAsiaTheme="minorHAnsi"/>
        </w:rPr>
        <w:t xml:space="preserve">. </w:t>
      </w:r>
    </w:p>
    <w:p w14:paraId="624CD23A" w14:textId="6044C60E" w:rsidR="002C1825" w:rsidRPr="00DD3E37" w:rsidRDefault="00272665" w:rsidP="00DD3E37">
      <w:pPr>
        <w:pStyle w:val="GLBodytext"/>
        <w:rPr>
          <w:rFonts w:eastAsia="Calibri"/>
          <w:color w:val="000000"/>
        </w:rPr>
      </w:pPr>
      <w:r w:rsidRPr="003076F2">
        <w:rPr>
          <w:bCs/>
        </w:rPr>
        <w:t xml:space="preserve">Of studies </w:t>
      </w:r>
      <w:r w:rsidRPr="002C1825">
        <w:rPr>
          <w:bCs/>
        </w:rPr>
        <w:t xml:space="preserve">investigating gender differences in autistic people, </w:t>
      </w:r>
      <w:r w:rsidRPr="002C1825">
        <w:t>9</w:t>
      </w:r>
      <w:r w:rsidR="00EA6F30" w:rsidRPr="002C1825">
        <w:t xml:space="preserve"> </w:t>
      </w:r>
      <w:r w:rsidRPr="002C1825">
        <w:t xml:space="preserve">included </w:t>
      </w:r>
      <w:r w:rsidR="00EA6F30" w:rsidRPr="002C1825">
        <w:t>autistic children and adolescents</w:t>
      </w:r>
      <w:r w:rsidR="00354F88" w:rsidRPr="002C1825">
        <w:t xml:space="preserve"> (over 1000), and </w:t>
      </w:r>
      <w:r w:rsidR="00354F88" w:rsidRPr="002C1825">
        <w:rPr>
          <w:bCs/>
        </w:rPr>
        <w:t>9</w:t>
      </w:r>
      <w:r w:rsidR="00354F88" w:rsidRPr="002C1825">
        <w:t xml:space="preserve"> included adults (over 2</w:t>
      </w:r>
      <w:r w:rsidR="0071045C" w:rsidRPr="002C1825">
        <w:t>,</w:t>
      </w:r>
      <w:r w:rsidR="00354F88" w:rsidRPr="002C1825">
        <w:t>200).</w:t>
      </w:r>
      <w:r w:rsidR="002D18DA" w:rsidRPr="002C1825">
        <w:t xml:space="preserve"> </w:t>
      </w:r>
      <w:r w:rsidR="0016570C">
        <w:rPr>
          <w:rFonts w:eastAsia="Calibri"/>
          <w:color w:val="000000"/>
        </w:rPr>
        <w:t xml:space="preserve">The authors </w:t>
      </w:r>
      <w:r w:rsidR="0016570C">
        <w:rPr>
          <w:rFonts w:eastAsia="Calibri"/>
          <w:lang w:val="mi-NZ"/>
        </w:rPr>
        <w:t>note that m</w:t>
      </w:r>
      <w:r w:rsidR="0016570C" w:rsidRPr="00AA5710">
        <w:rPr>
          <w:rFonts w:eastAsia="Calibri"/>
          <w:lang w:val="mi-NZ"/>
        </w:rPr>
        <w:t>ost studies</w:t>
      </w:r>
      <w:r w:rsidR="0016570C">
        <w:rPr>
          <w:rFonts w:eastAsia="Calibri"/>
          <w:lang w:val="mi-NZ"/>
        </w:rPr>
        <w:t xml:space="preserve"> </w:t>
      </w:r>
      <w:r w:rsidR="0016570C" w:rsidRPr="00AA5710">
        <w:rPr>
          <w:rFonts w:eastAsia="Calibri"/>
          <w:lang w:val="mi-NZ"/>
        </w:rPr>
        <w:t>combined male sex and identifying as male together, and female sex and identifying as female together.</w:t>
      </w:r>
    </w:p>
    <w:p w14:paraId="79AAAB13" w14:textId="7E830CE6" w:rsidR="00EE3870" w:rsidRPr="003076F2" w:rsidRDefault="007F1505" w:rsidP="009C595A">
      <w:pPr>
        <w:pStyle w:val="GLBodytext"/>
      </w:pPr>
      <w:r w:rsidRPr="002C1825">
        <w:t xml:space="preserve">The high majority of studies </w:t>
      </w:r>
      <w:r w:rsidR="00354F88" w:rsidRPr="002C1825">
        <w:t>of young people</w:t>
      </w:r>
      <w:r w:rsidRPr="002C1825">
        <w:t xml:space="preserve"> (7/9) found</w:t>
      </w:r>
      <w:r w:rsidR="009C595A" w:rsidRPr="002C1825">
        <w:t xml:space="preserve"> that girls camouflaged more than boys</w:t>
      </w:r>
      <w:r w:rsidR="00B17667" w:rsidRPr="002C1825">
        <w:t>. O</w:t>
      </w:r>
      <w:r w:rsidR="00354F88" w:rsidRPr="002C1825">
        <w:rPr>
          <w:rFonts w:eastAsiaTheme="minorHAnsi"/>
        </w:rPr>
        <w:t>ver half (5/9</w:t>
      </w:r>
      <w:r w:rsidR="00354F88" w:rsidRPr="003076F2">
        <w:rPr>
          <w:rFonts w:eastAsiaTheme="minorHAnsi"/>
        </w:rPr>
        <w:t xml:space="preserve">) </w:t>
      </w:r>
      <w:r w:rsidR="000E2478" w:rsidRPr="003076F2">
        <w:rPr>
          <w:rFonts w:eastAsiaTheme="minorHAnsi"/>
        </w:rPr>
        <w:t xml:space="preserve">the </w:t>
      </w:r>
      <w:r w:rsidR="00354F88" w:rsidRPr="003076F2">
        <w:rPr>
          <w:rFonts w:eastAsiaTheme="minorHAnsi"/>
        </w:rPr>
        <w:t xml:space="preserve">studies of adults </w:t>
      </w:r>
      <w:r w:rsidR="006E0AC6" w:rsidRPr="003076F2">
        <w:rPr>
          <w:rFonts w:eastAsiaTheme="minorHAnsi"/>
        </w:rPr>
        <w:t>found</w:t>
      </w:r>
      <w:r w:rsidR="00EB3CDB" w:rsidRPr="003076F2">
        <w:rPr>
          <w:rFonts w:eastAsiaTheme="minorHAnsi"/>
        </w:rPr>
        <w:t xml:space="preserve"> </w:t>
      </w:r>
      <w:r w:rsidR="00EB3CDB" w:rsidRPr="003076F2">
        <w:t>that females camouflaged more than males</w:t>
      </w:r>
      <w:r w:rsidR="00B17667" w:rsidRPr="003076F2">
        <w:t>, o</w:t>
      </w:r>
      <w:r w:rsidR="009C595A" w:rsidRPr="003076F2">
        <w:t xml:space="preserve">ne </w:t>
      </w:r>
      <w:r w:rsidR="00B17667" w:rsidRPr="003076F2">
        <w:t>of which</w:t>
      </w:r>
      <w:r w:rsidR="00A57E62" w:rsidRPr="003076F2">
        <w:t xml:space="preserve"> </w:t>
      </w:r>
      <w:r w:rsidR="00B17667" w:rsidRPr="003076F2">
        <w:t>also found that</w:t>
      </w:r>
      <w:r w:rsidR="009C595A" w:rsidRPr="003076F2">
        <w:t xml:space="preserve"> non</w:t>
      </w:r>
      <w:r w:rsidR="00413DB6">
        <w:t>-</w:t>
      </w:r>
      <w:r w:rsidR="009C595A" w:rsidRPr="003076F2">
        <w:t>binary gendered people camouflaged more than those identifying as m</w:t>
      </w:r>
      <w:r w:rsidR="00947FAC" w:rsidRPr="003076F2">
        <w:t>ale</w:t>
      </w:r>
      <w:r w:rsidR="009C595A" w:rsidRPr="003076F2">
        <w:t xml:space="preserve">. </w:t>
      </w:r>
      <w:r w:rsidR="00413724" w:rsidRPr="003076F2">
        <w:t>The review also reported that</w:t>
      </w:r>
      <w:r w:rsidR="00413724" w:rsidRPr="003076F2">
        <w:rPr>
          <w:color w:val="000000" w:themeColor="text1"/>
        </w:rPr>
        <w:t xml:space="preserve"> higher self-reported masking was associated</w:t>
      </w:r>
      <w:r w:rsidR="00413724" w:rsidRPr="003076F2">
        <w:rPr>
          <w:rFonts w:eastAsia="Calibri"/>
        </w:rPr>
        <w:t xml:space="preserve"> with poorer mental health outcomes.</w:t>
      </w:r>
    </w:p>
    <w:p w14:paraId="33F98D76" w14:textId="0492E1EC" w:rsidR="009C595A" w:rsidRPr="003076F2" w:rsidRDefault="004C516C" w:rsidP="009C595A">
      <w:pPr>
        <w:pStyle w:val="GLBodytext"/>
        <w:rPr>
          <w:rFonts w:eastAsiaTheme="minorHAnsi"/>
        </w:rPr>
      </w:pPr>
      <w:r w:rsidRPr="003076F2">
        <w:rPr>
          <w:rFonts w:eastAsiaTheme="minorHAnsi"/>
        </w:rPr>
        <w:t>P</w:t>
      </w:r>
      <w:r w:rsidR="009C595A" w:rsidRPr="003076F2">
        <w:rPr>
          <w:rFonts w:eastAsiaTheme="minorHAnsi"/>
        </w:rPr>
        <w:t xml:space="preserve">reliminary findings suggest </w:t>
      </w:r>
      <w:r w:rsidRPr="003076F2">
        <w:rPr>
          <w:rFonts w:eastAsiaTheme="minorHAnsi"/>
        </w:rPr>
        <w:t xml:space="preserve">that, although mixed, </w:t>
      </w:r>
      <w:r w:rsidR="009C595A" w:rsidRPr="003076F2">
        <w:rPr>
          <w:rFonts w:eastAsiaTheme="minorHAnsi"/>
        </w:rPr>
        <w:t>sex</w:t>
      </w:r>
      <w:r w:rsidR="003A5DF0">
        <w:rPr>
          <w:rFonts w:eastAsiaTheme="minorHAnsi"/>
        </w:rPr>
        <w:t xml:space="preserve"> and </w:t>
      </w:r>
      <w:r w:rsidR="009C595A" w:rsidRPr="003076F2">
        <w:rPr>
          <w:rFonts w:eastAsiaTheme="minorHAnsi"/>
        </w:rPr>
        <w:t xml:space="preserve">gender differences exist in </w:t>
      </w:r>
      <w:r w:rsidR="00004C3C" w:rsidRPr="003076F2">
        <w:rPr>
          <w:rFonts w:eastAsiaTheme="minorHAnsi"/>
        </w:rPr>
        <w:t>camouflaging/masking</w:t>
      </w:r>
      <w:r w:rsidR="009C595A" w:rsidRPr="003076F2">
        <w:rPr>
          <w:rFonts w:eastAsiaTheme="minorHAnsi"/>
        </w:rPr>
        <w:t xml:space="preserve">. However, </w:t>
      </w:r>
      <w:r w:rsidRPr="003076F2">
        <w:rPr>
          <w:rFonts w:eastAsiaTheme="minorHAnsi"/>
        </w:rPr>
        <w:t>conclusions are</w:t>
      </w:r>
      <w:r w:rsidR="009C595A" w:rsidRPr="003076F2">
        <w:rPr>
          <w:rFonts w:eastAsiaTheme="minorHAnsi"/>
        </w:rPr>
        <w:t xml:space="preserve"> limited </w:t>
      </w:r>
      <w:r w:rsidRPr="003076F2">
        <w:rPr>
          <w:rFonts w:eastAsiaTheme="minorHAnsi"/>
        </w:rPr>
        <w:t xml:space="preserve">by </w:t>
      </w:r>
      <w:r w:rsidR="00947FAC" w:rsidRPr="003076F2">
        <w:rPr>
          <w:rFonts w:eastAsiaTheme="minorHAnsi"/>
        </w:rPr>
        <w:t xml:space="preserve">biases in </w:t>
      </w:r>
      <w:r w:rsidR="009C595A" w:rsidRPr="003076F2">
        <w:rPr>
          <w:rFonts w:eastAsiaTheme="minorHAnsi"/>
        </w:rPr>
        <w:t xml:space="preserve">participant </w:t>
      </w:r>
      <w:r w:rsidRPr="003076F2">
        <w:rPr>
          <w:rFonts w:eastAsiaTheme="minorHAnsi"/>
        </w:rPr>
        <w:lastRenderedPageBreak/>
        <w:t xml:space="preserve">recruitment, </w:t>
      </w:r>
      <w:r w:rsidR="009C595A" w:rsidRPr="003076F2">
        <w:rPr>
          <w:rFonts w:eastAsiaTheme="minorHAnsi"/>
        </w:rPr>
        <w:t xml:space="preserve">characterisation and representativeness which suggests that conclusions </w:t>
      </w:r>
      <w:r w:rsidRPr="003076F2">
        <w:rPr>
          <w:rFonts w:eastAsiaTheme="minorHAnsi"/>
        </w:rPr>
        <w:t>may not</w:t>
      </w:r>
      <w:r w:rsidR="009C595A" w:rsidRPr="003076F2">
        <w:rPr>
          <w:rFonts w:eastAsiaTheme="minorHAnsi"/>
        </w:rPr>
        <w:t xml:space="preserve"> be applied to the autistic community </w:t>
      </w:r>
      <w:r w:rsidRPr="003076F2">
        <w:rPr>
          <w:rFonts w:eastAsiaTheme="minorHAnsi"/>
        </w:rPr>
        <w:t>generally</w:t>
      </w:r>
      <w:r w:rsidR="009C595A" w:rsidRPr="003076F2">
        <w:rPr>
          <w:rFonts w:eastAsiaTheme="minorHAnsi"/>
        </w:rPr>
        <w:t>.</w:t>
      </w:r>
      <w:r w:rsidR="002D18DA" w:rsidRPr="003076F2">
        <w:rPr>
          <w:rFonts w:eastAsiaTheme="minorHAnsi"/>
        </w:rPr>
        <w:t xml:space="preserve"> </w:t>
      </w:r>
    </w:p>
    <w:p w14:paraId="45F25CC7" w14:textId="0CBC4248" w:rsidR="007E2885" w:rsidRPr="003076F2" w:rsidRDefault="007E2885" w:rsidP="00B860BF">
      <w:pPr>
        <w:pStyle w:val="GLHeading5"/>
      </w:pPr>
      <w:proofErr w:type="spellStart"/>
      <w:r w:rsidRPr="003076F2">
        <w:t>Libsack</w:t>
      </w:r>
      <w:proofErr w:type="spellEnd"/>
      <w:r w:rsidRPr="003076F2">
        <w:t xml:space="preserve"> et al., (2021)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p>
    <w:p w14:paraId="013511F2" w14:textId="1F00F831" w:rsidR="009C595A" w:rsidRPr="003076F2" w:rsidRDefault="009E7209" w:rsidP="009C595A">
      <w:pPr>
        <w:pStyle w:val="GLBodytext"/>
      </w:pPr>
      <w:r w:rsidRPr="003076F2">
        <w:t xml:space="preserve">Another </w:t>
      </w:r>
      <w:r w:rsidR="009C595A" w:rsidRPr="003076F2">
        <w:t xml:space="preserve">systematic review </w:t>
      </w:r>
      <w:r w:rsidRPr="003076F2">
        <w:t>from the United States</w:t>
      </w:r>
      <w:r w:rsidRPr="003076F2">
        <w:rPr>
          <w:b/>
        </w:rPr>
        <w:t xml:space="preserve"> </w:t>
      </w:r>
      <w:r w:rsidR="009C595A" w:rsidRPr="003076F2">
        <w:t>(</w:t>
      </w:r>
      <w:r w:rsidRPr="003076F2">
        <w:t xml:space="preserve">of </w:t>
      </w:r>
      <w:r w:rsidR="009C595A" w:rsidRPr="003076F2">
        <w:t xml:space="preserve">medium quality) </w:t>
      </w:r>
      <w:r w:rsidRPr="003076F2">
        <w:t>considered</w:t>
      </w:r>
      <w:r w:rsidR="009C595A" w:rsidRPr="003076F2">
        <w:t xml:space="preserve"> literature on </w:t>
      </w:r>
      <w:r w:rsidRPr="003076F2">
        <w:t xml:space="preserve">what they termed </w:t>
      </w:r>
      <w:r w:rsidR="003A2D5B" w:rsidRPr="003076F2">
        <w:t>‘</w:t>
      </w:r>
      <w:r w:rsidR="009C595A" w:rsidRPr="003076F2">
        <w:t>passing as non-autistic</w:t>
      </w:r>
      <w:r w:rsidR="003A2D5B" w:rsidRPr="003076F2">
        <w:t>’</w:t>
      </w:r>
      <w:r w:rsidR="009C595A" w:rsidRPr="003076F2">
        <w:t xml:space="preserve"> (PAN).</w:t>
      </w:r>
      <w:r w:rsidR="00C40121" w:rsidRPr="003076F2">
        <w:t xml:space="preserve"> </w:t>
      </w:r>
      <w:r w:rsidR="009C595A" w:rsidRPr="003076F2">
        <w:t xml:space="preserve">PAN </w:t>
      </w:r>
      <w:r w:rsidR="003A2D5B" w:rsidRPr="003076F2">
        <w:t xml:space="preserve">was an inclusive term that included </w:t>
      </w:r>
      <w:r w:rsidR="009C595A" w:rsidRPr="003076F2">
        <w:t>any attempt (intentional or otherwise) to minimize, alter, or otherwise change the outward appearance of autistic behaviours, regardless of the perceived level of effectiveness or ineffectiveness attributed to such attempts.</w:t>
      </w:r>
      <w:r w:rsidR="009C595A" w:rsidRPr="003076F2">
        <w:rPr>
          <w:rFonts w:ascii="STIX" w:hAnsi="STIX"/>
          <w:i/>
          <w:iCs/>
          <w:sz w:val="20"/>
          <w:szCs w:val="20"/>
        </w:rPr>
        <w:t xml:space="preserve"> </w:t>
      </w:r>
    </w:p>
    <w:p w14:paraId="127B759A" w14:textId="10D52366" w:rsidR="009C595A" w:rsidRPr="003076F2" w:rsidRDefault="00FC0D1A" w:rsidP="009C595A">
      <w:pPr>
        <w:pStyle w:val="GLBodytext"/>
      </w:pPr>
      <w:r w:rsidRPr="003076F2">
        <w:t>Across</w:t>
      </w:r>
      <w:r w:rsidR="00E42719" w:rsidRPr="003076F2">
        <w:t xml:space="preserve"> </w:t>
      </w:r>
      <w:r w:rsidR="009C595A" w:rsidRPr="003076F2">
        <w:t xml:space="preserve">46 studies </w:t>
      </w:r>
      <w:r w:rsidR="00E42719" w:rsidRPr="003076F2">
        <w:t>considering nearly 6</w:t>
      </w:r>
      <w:r w:rsidR="00031B39" w:rsidRPr="003076F2">
        <w:t>,</w:t>
      </w:r>
      <w:r w:rsidR="00E42719" w:rsidRPr="003076F2">
        <w:t>000</w:t>
      </w:r>
      <w:r w:rsidR="009C595A" w:rsidRPr="003076F2">
        <w:t xml:space="preserve"> </w:t>
      </w:r>
      <w:r w:rsidR="00E42719" w:rsidRPr="003076F2">
        <w:t>autistic</w:t>
      </w:r>
      <w:r w:rsidR="009C595A" w:rsidRPr="003076F2">
        <w:t xml:space="preserve"> people</w:t>
      </w:r>
      <w:r w:rsidRPr="003076F2">
        <w:t>, p</w:t>
      </w:r>
      <w:r w:rsidR="009C595A" w:rsidRPr="003076F2">
        <w:t xml:space="preserve">articipants were disproportionately </w:t>
      </w:r>
      <w:r w:rsidR="0039156E" w:rsidRPr="003076F2">
        <w:t>white female adults with average/above average intellectual ability</w:t>
      </w:r>
      <w:r w:rsidR="009C595A" w:rsidRPr="003076F2">
        <w:t xml:space="preserve">. </w:t>
      </w:r>
      <w:r w:rsidRPr="003076F2">
        <w:t>In</w:t>
      </w:r>
      <w:r w:rsidR="00A25ABF" w:rsidRPr="003076F2">
        <w:t xml:space="preserve"> </w:t>
      </w:r>
      <w:r w:rsidR="009C595A" w:rsidRPr="003076F2">
        <w:t>19 studies compar</w:t>
      </w:r>
      <w:r w:rsidR="00A25ABF" w:rsidRPr="003076F2">
        <w:t>ing</w:t>
      </w:r>
      <w:r w:rsidR="009C595A" w:rsidRPr="003076F2">
        <w:t xml:space="preserve"> PAN across genders</w:t>
      </w:r>
      <w:r w:rsidR="00A25ABF" w:rsidRPr="003076F2">
        <w:t xml:space="preserve">, 17 (90%) </w:t>
      </w:r>
      <w:r w:rsidR="009C595A" w:rsidRPr="003076F2">
        <w:t xml:space="preserve">reported findings supporting group differences between genders in behaviours thought to be associated with PAN. </w:t>
      </w:r>
    </w:p>
    <w:p w14:paraId="39BCAB7E" w14:textId="31FD175C" w:rsidR="009C595A" w:rsidRPr="003076F2" w:rsidRDefault="006845E2" w:rsidP="009C595A">
      <w:pPr>
        <w:pStyle w:val="GLBodytext"/>
      </w:pPr>
      <w:r w:rsidRPr="003076F2">
        <w:t xml:space="preserve">A subset of </w:t>
      </w:r>
      <w:r w:rsidR="00031B39" w:rsidRPr="003076F2">
        <w:t>seven</w:t>
      </w:r>
      <w:r w:rsidRPr="003076F2">
        <w:t xml:space="preserve"> </w:t>
      </w:r>
      <w:r w:rsidR="009C595A" w:rsidRPr="003076F2">
        <w:t xml:space="preserve">studies directly </w:t>
      </w:r>
      <w:r w:rsidRPr="003076F2">
        <w:t>compared</w:t>
      </w:r>
      <w:r w:rsidR="009C595A" w:rsidRPr="003076F2">
        <w:t xml:space="preserve"> rates of PAN across genders </w:t>
      </w:r>
      <w:r w:rsidRPr="003076F2">
        <w:t>using</w:t>
      </w:r>
      <w:r w:rsidR="009C595A" w:rsidRPr="003076F2">
        <w:t xml:space="preserve"> </w:t>
      </w:r>
      <w:r w:rsidR="009C595A" w:rsidRPr="003076F2">
        <w:rPr>
          <w:i/>
          <w:iCs/>
        </w:rPr>
        <w:t>discrepancy metrics</w:t>
      </w:r>
      <w:r w:rsidR="009C595A" w:rsidRPr="003076F2">
        <w:t xml:space="preserve"> (i.e., discrepancy between ‘external’ behavioural presentation and their ‘internal’ </w:t>
      </w:r>
      <w:r w:rsidRPr="003076F2">
        <w:t xml:space="preserve">autistic </w:t>
      </w:r>
      <w:r w:rsidR="00990294" w:rsidRPr="003076F2">
        <w:t>characteristics</w:t>
      </w:r>
      <w:r w:rsidR="009C595A" w:rsidRPr="003076F2">
        <w:t>)</w:t>
      </w:r>
      <w:r w:rsidRPr="003076F2">
        <w:t>. Five of these</w:t>
      </w:r>
      <w:r w:rsidR="009C595A" w:rsidRPr="003076F2">
        <w:t xml:space="preserve"> studies (4 </w:t>
      </w:r>
      <w:r w:rsidRPr="003076F2">
        <w:t xml:space="preserve">including </w:t>
      </w:r>
      <w:r w:rsidR="009C595A" w:rsidRPr="003076F2">
        <w:t>adults only) reported greater rates of PAN among autistic females compared to autistic males</w:t>
      </w:r>
      <w:r w:rsidRPr="003076F2">
        <w:t>.</w:t>
      </w:r>
    </w:p>
    <w:p w14:paraId="2B8E4B2E" w14:textId="46123A2C" w:rsidR="005374DF" w:rsidRPr="003076F2" w:rsidRDefault="002B2B94" w:rsidP="000B7319">
      <w:pPr>
        <w:pStyle w:val="GLBodytext"/>
      </w:pPr>
      <w:r w:rsidRPr="003076F2">
        <w:t>Overall</w:t>
      </w:r>
      <w:r w:rsidR="00B00869">
        <w:t>,</w:t>
      </w:r>
      <w:r w:rsidRPr="003076F2">
        <w:t xml:space="preserve"> there was</w:t>
      </w:r>
      <w:r w:rsidR="000B7319" w:rsidRPr="003076F2">
        <w:t xml:space="preserve"> some preliminary evidence that rates of </w:t>
      </w:r>
      <w:r w:rsidR="00947FAC" w:rsidRPr="003076F2">
        <w:t xml:space="preserve">passing as non-autistic </w:t>
      </w:r>
      <w:r w:rsidR="000B7319" w:rsidRPr="003076F2">
        <w:t>may be higher for autistic females than autistic males. However</w:t>
      </w:r>
      <w:r w:rsidR="007A0728">
        <w:t>,</w:t>
      </w:r>
      <w:r w:rsidR="000B7319" w:rsidRPr="003076F2">
        <w:t xml:space="preserve"> patterns of effect size and direction of the association were mixed and not broadly interpretable due to the wide variation in participant characteristics, sample size, </w:t>
      </w:r>
      <w:r w:rsidRPr="003076F2">
        <w:t xml:space="preserve">constructs measured, and </w:t>
      </w:r>
      <w:r w:rsidR="000B7319" w:rsidRPr="003076F2">
        <w:t>study design</w:t>
      </w:r>
      <w:r w:rsidRPr="003076F2">
        <w:t>. In addition</w:t>
      </w:r>
      <w:r w:rsidR="007A0728">
        <w:t>,</w:t>
      </w:r>
      <w:r w:rsidRPr="003076F2">
        <w:t xml:space="preserve"> there was high inconsistency in the measurement tools used, </w:t>
      </w:r>
      <w:r w:rsidR="005374DF" w:rsidRPr="003076F2">
        <w:t>a</w:t>
      </w:r>
      <w:r w:rsidRPr="003076F2">
        <w:t xml:space="preserve"> prevalence of overlapping samples</w:t>
      </w:r>
      <w:r w:rsidR="005374DF" w:rsidRPr="003076F2">
        <w:t>, and lack of differentiation between participants’ sex</w:t>
      </w:r>
      <w:r w:rsidR="0014514C" w:rsidRPr="003076F2">
        <w:t xml:space="preserve"> and </w:t>
      </w:r>
      <w:r w:rsidR="005374DF" w:rsidRPr="003076F2">
        <w:t>gender in reporting.</w:t>
      </w:r>
      <w:r w:rsidR="00C75930" w:rsidRPr="003076F2">
        <w:t xml:space="preserve"> </w:t>
      </w:r>
    </w:p>
    <w:p w14:paraId="5E098BAA" w14:textId="72D9FBFF" w:rsidR="0044091B" w:rsidRPr="003076F2" w:rsidRDefault="0044091B" w:rsidP="00B860BF">
      <w:pPr>
        <w:pStyle w:val="GLHeading3"/>
      </w:pPr>
      <w:bookmarkStart w:id="644" w:name="_Toc166869239"/>
      <w:bookmarkStart w:id="645" w:name="_Toc131381728"/>
      <w:bookmarkStart w:id="646" w:name="_Toc131383498"/>
      <w:r w:rsidRPr="003076F2">
        <w:t>Aotearoa New Zealand research</w:t>
      </w:r>
      <w:bookmarkEnd w:id="644"/>
    </w:p>
    <w:p w14:paraId="5CFAAE23" w14:textId="5FF3CA8E" w:rsidR="0044091B" w:rsidRPr="003076F2" w:rsidRDefault="00CE4F2A" w:rsidP="0044091B">
      <w:pPr>
        <w:pStyle w:val="GLBodytext"/>
      </w:pPr>
      <w:r w:rsidRPr="003076F2">
        <w:t>To support</w:t>
      </w:r>
      <w:r w:rsidR="00A25A8B" w:rsidRPr="003076F2">
        <w:t xml:space="preserve"> the Living Guideline Group</w:t>
      </w:r>
      <w:r w:rsidRPr="003076F2">
        <w:t xml:space="preserve">’s consideration of </w:t>
      </w:r>
      <w:r w:rsidR="00A25A8B" w:rsidRPr="003076F2">
        <w:t xml:space="preserve">the </w:t>
      </w:r>
      <w:r w:rsidRPr="003076F2">
        <w:t xml:space="preserve">applicability and generalisability of reviewed </w:t>
      </w:r>
      <w:r w:rsidR="00A25A8B" w:rsidRPr="003076F2">
        <w:t xml:space="preserve">international evidence to </w:t>
      </w:r>
      <w:r w:rsidRPr="003076F2">
        <w:t xml:space="preserve">Aotearoa </w:t>
      </w:r>
      <w:r w:rsidR="00A25A8B" w:rsidRPr="003076F2">
        <w:t>New Zealand</w:t>
      </w:r>
      <w:r w:rsidRPr="003076F2">
        <w:t>, a search for local research</w:t>
      </w:r>
      <w:r w:rsidR="0044091B" w:rsidRPr="003076F2">
        <w:t xml:space="preserve"> </w:t>
      </w:r>
      <w:r w:rsidR="00334D61" w:rsidRPr="003076F2">
        <w:t>was sought</w:t>
      </w:r>
      <w:r w:rsidR="0044091B" w:rsidRPr="003076F2">
        <w:t>.</w:t>
      </w:r>
      <w:r w:rsidRPr="003076F2">
        <w:t xml:space="preserve"> </w:t>
      </w:r>
      <w:r w:rsidR="0044091B" w:rsidRPr="003076F2">
        <w:t xml:space="preserve">A wider and </w:t>
      </w:r>
      <w:r w:rsidR="00466E8D" w:rsidRPr="003076F2">
        <w:t xml:space="preserve">more inclusive </w:t>
      </w:r>
      <w:r w:rsidR="0044091B" w:rsidRPr="003076F2">
        <w:t xml:space="preserve">search </w:t>
      </w:r>
      <w:r w:rsidR="00334D61" w:rsidRPr="003076F2">
        <w:t xml:space="preserve">strategy </w:t>
      </w:r>
      <w:r w:rsidR="0044091B" w:rsidRPr="003076F2">
        <w:t xml:space="preserve">was undertaken to identify relevant primary research published in New Zealand since 2004 (see </w:t>
      </w:r>
      <w:hyperlink w:anchor="A1_2" w:history="1">
        <w:r w:rsidR="0044091B" w:rsidRPr="003076F2">
          <w:rPr>
            <w:rStyle w:val="Hyperlink"/>
            <w:rFonts w:cstheme="minorHAnsi"/>
          </w:rPr>
          <w:t>Appendices A1.2</w:t>
        </w:r>
      </w:hyperlink>
      <w:r w:rsidR="0044091B" w:rsidRPr="003076F2">
        <w:t xml:space="preserve"> and </w:t>
      </w:r>
      <w:hyperlink w:anchor="A1_3" w:history="1">
        <w:r w:rsidR="0044091B" w:rsidRPr="003076F2">
          <w:rPr>
            <w:rStyle w:val="Hyperlink"/>
            <w:rFonts w:cstheme="minorHAnsi"/>
          </w:rPr>
          <w:t>A1.3</w:t>
        </w:r>
      </w:hyperlink>
      <w:r w:rsidR="0044091B" w:rsidRPr="003076F2">
        <w:t xml:space="preserve"> for the methodology). </w:t>
      </w:r>
      <w:r w:rsidR="00821A5D" w:rsidRPr="003076F2">
        <w:t>No study design limitations were applied</w:t>
      </w:r>
      <w:r w:rsidR="00AC4B21" w:rsidRPr="003076F2">
        <w:t xml:space="preserve">, </w:t>
      </w:r>
      <w:r w:rsidR="0098547A" w:rsidRPr="003076F2">
        <w:t xml:space="preserve">however </w:t>
      </w:r>
      <w:r w:rsidR="00AC4B21" w:rsidRPr="003076F2">
        <w:t>s</w:t>
      </w:r>
      <w:r w:rsidR="00821A5D" w:rsidRPr="003076F2">
        <w:t xml:space="preserve">ingle case studies </w:t>
      </w:r>
      <w:r w:rsidR="00334D61" w:rsidRPr="003076F2">
        <w:t xml:space="preserve">and dissertations </w:t>
      </w:r>
      <w:r w:rsidR="00821A5D" w:rsidRPr="003076F2">
        <w:t>were excluded.</w:t>
      </w:r>
      <w:r w:rsidR="00875AC3" w:rsidRPr="003076F2">
        <w:t xml:space="preserve"> </w:t>
      </w:r>
      <w:r w:rsidR="0044091B" w:rsidRPr="003076F2">
        <w:t>Of the 126 abstracts identified by the search strategy, six were retrieved as full text</w:t>
      </w:r>
      <w:r w:rsidR="0098547A" w:rsidRPr="003076F2">
        <w:t xml:space="preserve"> and</w:t>
      </w:r>
      <w:r w:rsidR="0044091B" w:rsidRPr="003076F2">
        <w:t xml:space="preserve"> </w:t>
      </w:r>
      <w:r w:rsidR="00875AC3" w:rsidRPr="003076F2">
        <w:t xml:space="preserve">four studies were identified of relevant scope to the current review. </w:t>
      </w:r>
    </w:p>
    <w:p w14:paraId="17F75334" w14:textId="3209E42B" w:rsidR="0044091B" w:rsidRPr="003076F2" w:rsidRDefault="0044091B" w:rsidP="0044091B">
      <w:pPr>
        <w:pStyle w:val="GLBodytext"/>
      </w:pPr>
      <w:r w:rsidRPr="003076F2">
        <w:t xml:space="preserve">In a recently published study, </w:t>
      </w:r>
      <w:proofErr w:type="spellStart"/>
      <w:r w:rsidRPr="003076F2">
        <w:t>Tanwen</w:t>
      </w:r>
      <w:proofErr w:type="spellEnd"/>
      <w:r w:rsidRPr="003076F2">
        <w:t xml:space="preserve"> Ward and colleagues </w:t>
      </w:r>
      <w:r w:rsidR="008F1FB7">
        <w:fldChar w:fldCharType="begin"/>
      </w:r>
      <w:r w:rsidR="000D3CD4">
        <w:instrText xml:space="preserve"> ADDIN EN.CITE &lt;EndNote&gt;&lt;Cite&gt;&lt;Author&gt;Ward&lt;/Author&gt;&lt;Year&gt;2022&lt;/Year&gt;&lt;RecNum&gt;744&lt;/RecNum&gt;&lt;DisplayText&gt;[103]&lt;/DisplayText&gt;&lt;record&gt;&lt;rec-number&gt;744&lt;/rec-number&gt;&lt;foreign-keys&gt;&lt;key app="EN" db-id="f9afr5w2dew9afeza9sxpvrlvrf92zssvfpp" timestamp="1680159984"&gt;744&lt;/key&gt;&lt;/foreign-keys&gt;&lt;ref-type name="Journal Article"&gt;17&lt;/ref-type&gt;&lt;contributors&gt;&lt;authors&gt;&lt;author&gt;Ward, Tanwen B.&lt;/author&gt;&lt;author&gt;Curtis, Cate&lt;/author&gt;&lt;author&gt;Seehagen, Sabine&lt;/author&gt;&lt;/authors&gt;&lt;/contributors&gt;&lt;titles&gt;&lt;title&gt;Investigating the effects of perceived student gender on primary school teachers&amp;apos; recognition of autism&lt;/title&gt;&lt;secondary-title&gt;Psychology in the Schools&lt;/secondary-title&gt;&lt;/titles&gt;&lt;periodical&gt;&lt;full-title&gt;Psychology in the Schools&lt;/full-title&gt;&lt;/periodical&gt;&lt;pages&gt;1363-1376&lt;/pages&gt;&lt;volume&gt;59&lt;/volume&gt;&lt;number&gt;7&lt;/number&gt;&lt;keywords&gt;&lt;keyword&gt;Primary school teachers&lt;/keyword&gt;&lt;keyword&gt;School children&lt;/keyword&gt;&lt;keyword&gt;Autism&lt;/keyword&gt;&lt;keyword&gt;Disability identification&lt;/keyword&gt;&lt;keyword&gt;Child psychology&lt;/keyword&gt;&lt;keyword&gt;gender bias&lt;/keyword&gt;&lt;keyword&gt;identification&lt;/keyword&gt;&lt;/keywords&gt;&lt;dates&gt;&lt;year&gt;2022&lt;/year&gt;&lt;/dates&gt;&lt;isbn&gt;00333085&lt;/isbn&gt;&lt;accession-num&gt;157235902&lt;/accession-num&gt;&lt;work-type&gt;Article&lt;/work-type&gt;&lt;urls&gt;&lt;related-urls&gt;&lt;url&gt;https://educationlibrary.idm.oclc.org/login?url=https://search.ebscohost.com/login.aspx?direct=true&amp;amp;db=ehh&amp;amp;AN=157235902&amp;amp;site=ehost-live&amp;amp;scope=site&lt;/url&gt;&lt;/related-urls&gt;&lt;/urls&gt;&lt;electronic-resource-num&gt;10.1002/pits.22667&lt;/electronic-resource-num&gt;&lt;remote-database-name&gt;Education Research Complete&lt;/remote-database-name&gt;&lt;remote-database-provider&gt;EBSCOhost&lt;/remote-database-provider&gt;&lt;/record&gt;&lt;/Cite&gt;&lt;/EndNote&gt;</w:instrText>
      </w:r>
      <w:r w:rsidR="008F1FB7">
        <w:fldChar w:fldCharType="separate"/>
      </w:r>
      <w:r w:rsidR="000D3CD4">
        <w:rPr>
          <w:noProof/>
        </w:rPr>
        <w:t>[</w:t>
      </w:r>
      <w:hyperlink w:anchor="_ENREF_103" w:tooltip="Ward, 2022 #744" w:history="1">
        <w:r w:rsidR="006525B5">
          <w:rPr>
            <w:noProof/>
          </w:rPr>
          <w:t>103</w:t>
        </w:r>
      </w:hyperlink>
      <w:r w:rsidR="000D3CD4">
        <w:rPr>
          <w:noProof/>
        </w:rPr>
        <w:t>]</w:t>
      </w:r>
      <w:r w:rsidR="008F1FB7">
        <w:fldChar w:fldCharType="end"/>
      </w:r>
      <w:r w:rsidRPr="003076F2">
        <w:t xml:space="preserve"> from </w:t>
      </w:r>
      <w:r w:rsidR="00BC2C7C" w:rsidRPr="003076F2">
        <w:t>the</w:t>
      </w:r>
      <w:r w:rsidRPr="003076F2">
        <w:t xml:space="preserve"> University </w:t>
      </w:r>
      <w:r w:rsidR="00BC2C7C" w:rsidRPr="003076F2">
        <w:t xml:space="preserve">of </w:t>
      </w:r>
      <w:r w:rsidR="00BC2C7C" w:rsidRPr="003076F2">
        <w:rPr>
          <w:color w:val="000000"/>
          <w:shd w:val="clear" w:color="auto" w:fill="FFFFFF"/>
        </w:rPr>
        <w:t xml:space="preserve">Waikato </w:t>
      </w:r>
      <w:r w:rsidRPr="003076F2">
        <w:t>conducted a survey of 249 primary school teaching staff in Aotearoa New Zealand. After reading a vignette describing the behaviour of a hypothetical child whose gender was randomly assigned, participants answered questions regarding possible reasons for the behaviour described, including mental health and disability diagnoses. The gender of the described child was not found to have an impact on the likelihood of choosing autism as a potential diagnosis, suggesting that the participants did not make gender‐based assumptions about autistic characteristics. Teachers may have more nuanced understandings of the complexities of autism than expected. However</w:t>
      </w:r>
      <w:r w:rsidR="00B00869">
        <w:t>,</w:t>
      </w:r>
      <w:r w:rsidRPr="003076F2">
        <w:t xml:space="preserve"> the authors acknowledge that the way that autism characteristics were presented in this study are </w:t>
      </w:r>
      <w:r w:rsidRPr="003076F2">
        <w:lastRenderedPageBreak/>
        <w:t xml:space="preserve">unlikely to be representative of the reality of working with autistic students in everyday classrooms. Reassuringly, </w:t>
      </w:r>
      <w:r w:rsidR="00AF0B17">
        <w:t>this</w:t>
      </w:r>
      <w:r w:rsidRPr="003076F2">
        <w:t xml:space="preserve"> study found that when given a description of behaviour that would fulfil all criteria for a formal diagnosis of autism, New Zealand primary school teachers were usually able to identify autism, regardless of the student's gender. </w:t>
      </w:r>
    </w:p>
    <w:p w14:paraId="493630A9" w14:textId="05A7FB0E" w:rsidR="00DA5BE2" w:rsidRPr="003076F2" w:rsidRDefault="0044091B" w:rsidP="0044091B">
      <w:pPr>
        <w:pStyle w:val="GLBodytext"/>
        <w:rPr>
          <w:rFonts w:eastAsia="Calibri"/>
        </w:rPr>
      </w:pPr>
      <w:r w:rsidRPr="003076F2">
        <w:rPr>
          <w:rFonts w:eastAsia="Calibri"/>
        </w:rPr>
        <w:t xml:space="preserve">An investigation of the autism diagnostic process in New Zealand was conducted by Autism CRC </w:t>
      </w:r>
      <w:r w:rsidR="008F1FB7">
        <w:rPr>
          <w:rFonts w:eastAsia="Calibri"/>
        </w:rPr>
        <w:fldChar w:fldCharType="begin">
          <w:fldData xml:space="preserve">PEVuZE5vdGU+PENpdGU+PEF1dGhvcj5FdmFuczwvQXV0aG9yPjxZZWFyPjIwMjI8L1llYXI+PFJl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==
</w:fldData>
        </w:fldChar>
      </w:r>
      <w:r w:rsidR="00031151">
        <w:rPr>
          <w:rFonts w:eastAsia="Calibri"/>
        </w:rPr>
        <w:instrText xml:space="preserve"> ADDIN EN.CITE </w:instrText>
      </w:r>
      <w:r w:rsidR="00031151">
        <w:rPr>
          <w:rFonts w:eastAsia="Calibri"/>
        </w:rPr>
        <w:fldChar w:fldCharType="begin">
          <w:fldData xml:space="preserve">PEVuZE5vdGU+PENpdGU+PEF1dGhvcj5FdmFuczwvQXV0aG9yPjxZZWFyPjIwMjI8L1llYXI+PFJl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==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8F1FB7">
        <w:rPr>
          <w:rFonts w:eastAsia="Calibri"/>
        </w:rPr>
      </w:r>
      <w:r w:rsidR="008F1FB7">
        <w:rPr>
          <w:rFonts w:eastAsia="Calibri"/>
        </w:rPr>
        <w:fldChar w:fldCharType="separate"/>
      </w:r>
      <w:r w:rsidR="00031151">
        <w:rPr>
          <w:rFonts w:eastAsia="Calibri"/>
          <w:noProof/>
        </w:rPr>
        <w:t>[</w:t>
      </w:r>
      <w:hyperlink w:anchor="_ENREF_83" w:tooltip="Taylor, 2021 #1420" w:history="1">
        <w:r w:rsidR="006525B5">
          <w:rPr>
            <w:rFonts w:eastAsia="Calibri"/>
            <w:noProof/>
          </w:rPr>
          <w:t>83-85</w:t>
        </w:r>
      </w:hyperlink>
      <w:r w:rsidR="00031151">
        <w:rPr>
          <w:rFonts w:eastAsia="Calibri"/>
          <w:noProof/>
        </w:rPr>
        <w:t>]</w:t>
      </w:r>
      <w:r w:rsidR="008F1FB7">
        <w:rPr>
          <w:rFonts w:eastAsia="Calibri"/>
        </w:rPr>
        <w:fldChar w:fldCharType="end"/>
      </w:r>
      <w:r w:rsidR="00984C97" w:rsidRPr="003076F2">
        <w:rPr>
          <w:rFonts w:eastAsia="Calibri"/>
        </w:rPr>
        <w:t>.</w:t>
      </w:r>
      <w:r w:rsidRPr="003076F2">
        <w:rPr>
          <w:rFonts w:eastAsia="Calibri"/>
        </w:rPr>
        <w:t xml:space="preserve"> The research involved three online surveys, completed by 458 caregivers of children diagnosed with autism, 70 autistic adults, and 11</w:t>
      </w:r>
      <w:r w:rsidR="001C0000" w:rsidRPr="003076F2">
        <w:rPr>
          <w:rFonts w:eastAsia="Calibri"/>
        </w:rPr>
        <w:t>2</w:t>
      </w:r>
      <w:r w:rsidRPr="003076F2">
        <w:rPr>
          <w:rFonts w:eastAsia="Calibri"/>
        </w:rPr>
        <w:t xml:space="preserve"> clinicians, respectively. </w:t>
      </w:r>
    </w:p>
    <w:p w14:paraId="52FFB596" w14:textId="63CCF3C8" w:rsidR="0044091B" w:rsidRPr="003076F2" w:rsidRDefault="0044091B" w:rsidP="0044091B">
      <w:pPr>
        <w:pStyle w:val="GLBodytext"/>
        <w:rPr>
          <w:rFonts w:eastAsia="Calibri"/>
        </w:rPr>
      </w:pPr>
      <w:r w:rsidRPr="003076F2">
        <w:rPr>
          <w:rFonts w:eastAsia="Calibri"/>
        </w:rPr>
        <w:t xml:space="preserve">Gender disparities </w:t>
      </w:r>
      <w:r w:rsidR="008036D6" w:rsidRPr="003076F2">
        <w:rPr>
          <w:rFonts w:eastAsia="Calibri"/>
        </w:rPr>
        <w:t xml:space="preserve">in diagnosis </w:t>
      </w:r>
      <w:r w:rsidRPr="003076F2">
        <w:rPr>
          <w:rFonts w:eastAsia="Calibri"/>
        </w:rPr>
        <w:t>were evident across children and adults. Boys were diagnosed at a younger age on average (6.2 years) compared with girls (7.3 years). The gap between first concerns and diagnosis was also somewhat longer for girls (2.1 years) than boys (1.9 years). Parents of boys were also more satisfied than those of girls with the diagnostic process overall</w:t>
      </w:r>
      <w:r w:rsidR="007A6E45" w:rsidRPr="003076F2">
        <w:rPr>
          <w:rFonts w:eastAsia="Calibri"/>
        </w:rPr>
        <w:t xml:space="preserve"> </w:t>
      </w:r>
      <w:r w:rsidR="008F1FB7">
        <w:rPr>
          <w:rFonts w:eastAsia="Calibri"/>
        </w:rPr>
        <w:fldChar w:fldCharType="begin"/>
      </w:r>
      <w:r w:rsidR="00031151">
        <w:rPr>
          <w:rFonts w:eastAsia="Calibri"/>
        </w:rPr>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rPr>
          <w:rFonts w:eastAsia="Calibri"/>
        </w:rPr>
        <w:fldChar w:fldCharType="separate"/>
      </w:r>
      <w:r w:rsidR="00031151">
        <w:rPr>
          <w:rFonts w:eastAsia="Calibri"/>
          <w:noProof/>
        </w:rPr>
        <w:t>[</w:t>
      </w:r>
      <w:hyperlink w:anchor="_ENREF_84" w:tooltip="van der Meer, 2021 #1412" w:history="1">
        <w:r w:rsidR="006525B5">
          <w:rPr>
            <w:rFonts w:eastAsia="Calibri"/>
            <w:noProof/>
          </w:rPr>
          <w:t>84</w:t>
        </w:r>
      </w:hyperlink>
      <w:r w:rsidR="00031151">
        <w:rPr>
          <w:rFonts w:eastAsia="Calibri"/>
          <w:noProof/>
        </w:rPr>
        <w:t>]</w:t>
      </w:r>
      <w:r w:rsidR="008F1FB7">
        <w:rPr>
          <w:rFonts w:eastAsia="Calibri"/>
        </w:rPr>
        <w:fldChar w:fldCharType="end"/>
      </w:r>
      <w:r w:rsidRPr="003076F2">
        <w:rPr>
          <w:rFonts w:eastAsia="Calibri"/>
        </w:rPr>
        <w:t xml:space="preserve">. </w:t>
      </w:r>
    </w:p>
    <w:p w14:paraId="36E620F2" w14:textId="11E7C0BE" w:rsidR="0044091B" w:rsidRPr="003076F2" w:rsidRDefault="00385570" w:rsidP="007A6E45">
      <w:pPr>
        <w:pStyle w:val="GLBodytext"/>
        <w:rPr>
          <w:rFonts w:eastAsia="Calibri"/>
        </w:rPr>
      </w:pPr>
      <w:r w:rsidRPr="003076F2">
        <w:rPr>
          <w:rFonts w:eastAsia="Calibri"/>
        </w:rPr>
        <w:t>In the study of autistic adults</w:t>
      </w:r>
      <w:r w:rsidR="00CC1568" w:rsidRPr="003076F2">
        <w:rPr>
          <w:rFonts w:eastAsia="Calibri"/>
        </w:rPr>
        <w:t xml:space="preserve"> who had received a formal diagnosis within the past 10 years</w:t>
      </w:r>
      <w:r w:rsidRPr="003076F2">
        <w:rPr>
          <w:rFonts w:eastAsia="Calibri"/>
        </w:rPr>
        <w:t>,</w:t>
      </w:r>
      <w:r w:rsidR="002B2288" w:rsidRPr="003076F2">
        <w:rPr>
          <w:rFonts w:eastAsia="Calibri"/>
        </w:rPr>
        <w:t xml:space="preserve"> q</w:t>
      </w:r>
      <w:r w:rsidR="0044091B" w:rsidRPr="003076F2">
        <w:rPr>
          <w:rFonts w:eastAsia="Calibri"/>
        </w:rPr>
        <w:t xml:space="preserve">ualitative data </w:t>
      </w:r>
      <w:r w:rsidR="002B2288" w:rsidRPr="003076F2">
        <w:rPr>
          <w:rFonts w:eastAsia="Calibri"/>
        </w:rPr>
        <w:t xml:space="preserve">of suggested improvements </w:t>
      </w:r>
      <w:r w:rsidR="0044091B" w:rsidRPr="003076F2">
        <w:rPr>
          <w:rFonts w:eastAsia="Calibri"/>
        </w:rPr>
        <w:t xml:space="preserve">relevant to gender </w:t>
      </w:r>
      <w:r w:rsidR="002B2288" w:rsidRPr="003076F2">
        <w:rPr>
          <w:rFonts w:eastAsia="Calibri"/>
        </w:rPr>
        <w:t xml:space="preserve">were </w:t>
      </w:r>
      <w:r w:rsidR="0045725B" w:rsidRPr="003076F2">
        <w:rPr>
          <w:rFonts w:eastAsia="Calibri"/>
        </w:rPr>
        <w:t>reported</w:t>
      </w:r>
      <w:r w:rsidR="002B2288" w:rsidRPr="003076F2">
        <w:rPr>
          <w:rFonts w:eastAsia="Calibri"/>
        </w:rPr>
        <w:t>. These included that cl</w:t>
      </w:r>
      <w:r w:rsidR="0044091B" w:rsidRPr="003076F2">
        <w:rPr>
          <w:rFonts w:eastAsia="Calibri"/>
        </w:rPr>
        <w:t>inicians need to be more aware of autism presentation in females, be accessible to people of all ages and genders, and that assessment tools may be less appropriate for females. The researchers argue</w:t>
      </w:r>
      <w:r w:rsidR="00FC68E4" w:rsidRPr="003076F2">
        <w:rPr>
          <w:rFonts w:eastAsia="Calibri"/>
        </w:rPr>
        <w:t>d</w:t>
      </w:r>
      <w:r w:rsidR="0044091B" w:rsidRPr="003076F2">
        <w:rPr>
          <w:rFonts w:eastAsia="Calibri"/>
        </w:rPr>
        <w:t xml:space="preserve"> that these results suggest that many females may be “slipping through the cracks”</w:t>
      </w:r>
      <w:r w:rsidR="00817B05" w:rsidRPr="003076F2">
        <w:rPr>
          <w:rFonts w:eastAsia="Calibri"/>
        </w:rPr>
        <w:t xml:space="preserve"> </w:t>
      </w:r>
      <w:r w:rsidR="008F1FB7">
        <w:rPr>
          <w:rFonts w:eastAsia="Calibri"/>
        </w:rPr>
        <w:fldChar w:fldCharType="begin"/>
      </w:r>
      <w:r w:rsidR="00031151">
        <w:rPr>
          <w:rFonts w:eastAsia="Calibri"/>
        </w:rPr>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rPr>
          <w:rFonts w:eastAsia="Calibri"/>
        </w:rPr>
        <w:fldChar w:fldCharType="separate"/>
      </w:r>
      <w:r w:rsidR="00031151">
        <w:rPr>
          <w:rFonts w:eastAsia="Calibri"/>
          <w:noProof/>
        </w:rPr>
        <w:t>[</w:t>
      </w:r>
      <w:hyperlink w:anchor="_ENREF_84" w:tooltip="van der Meer, 2021 #1412" w:history="1">
        <w:r w:rsidR="006525B5">
          <w:rPr>
            <w:rFonts w:eastAsia="Calibri"/>
            <w:noProof/>
          </w:rPr>
          <w:t>84</w:t>
        </w:r>
      </w:hyperlink>
      <w:r w:rsidR="00031151">
        <w:rPr>
          <w:rFonts w:eastAsia="Calibri"/>
          <w:noProof/>
        </w:rPr>
        <w:t>]</w:t>
      </w:r>
      <w:r w:rsidR="008F1FB7">
        <w:rPr>
          <w:rFonts w:eastAsia="Calibri"/>
        </w:rPr>
        <w:fldChar w:fldCharType="end"/>
      </w:r>
      <w:r w:rsidR="002B2288" w:rsidRPr="003076F2">
        <w:rPr>
          <w:rFonts w:eastAsia="Calibri"/>
        </w:rPr>
        <w:t xml:space="preserve">. The sample was under-represented for males (29%), with 63% female, and 9% </w:t>
      </w:r>
      <w:r w:rsidR="00D80CF9">
        <w:rPr>
          <w:rFonts w:eastAsia="Calibri"/>
        </w:rPr>
        <w:t>‘</w:t>
      </w:r>
      <w:r w:rsidR="002B2288" w:rsidRPr="003076F2">
        <w:rPr>
          <w:rFonts w:eastAsia="Calibri"/>
        </w:rPr>
        <w:t>gender-diverse</w:t>
      </w:r>
      <w:r w:rsidR="00D80CF9">
        <w:rPr>
          <w:rFonts w:eastAsia="Calibri"/>
        </w:rPr>
        <w:t>’</w:t>
      </w:r>
      <w:r w:rsidR="00D80CF9">
        <w:rPr>
          <w:rStyle w:val="FootnoteReference"/>
          <w:rFonts w:eastAsia="Calibri"/>
        </w:rPr>
        <w:footnoteReference w:id="4"/>
      </w:r>
      <w:r w:rsidR="002B2288" w:rsidRPr="003076F2">
        <w:rPr>
          <w:rFonts w:eastAsia="Calibri"/>
        </w:rPr>
        <w:t xml:space="preserve"> </w:t>
      </w:r>
      <w:r w:rsidR="008F1FB7">
        <w:rPr>
          <w:rFonts w:eastAsia="Calibri"/>
        </w:rPr>
        <w:fldChar w:fldCharType="begin"/>
      </w:r>
      <w:r w:rsidR="00B84CE7">
        <w:rPr>
          <w:rFonts w:eastAsia="Calibri"/>
        </w:rPr>
        <w:instrText xml:space="preserve"> ADDIN EN.CITE &lt;EndNote&gt;&lt;Cite&gt;&lt;Author&gt;Evans&lt;/Author&gt;&lt;Year&gt;2022&lt;/Year&gt;&lt;RecNum&gt;1422&lt;/RecNum&gt;&lt;DisplayText&gt;[85]&lt;/DisplayText&gt;&lt;record&gt;&lt;rec-number&gt;1422&lt;/rec-number&gt;&lt;foreign-keys&gt;&lt;key app="EN" db-id="f9afr5w2dew9afeza9sxpvrlvrf92zssvfpp" timestamp="1701276094"&gt;1422&lt;/key&gt;&lt;/foreign-keys&gt;&lt;ref-type name="Journal Article"&gt;17&lt;/ref-type&gt;&lt;contributors&gt;&lt;authors&gt;&lt;author&gt;Evans, Kiah&lt;/author&gt;&lt;author&gt;van der Meer, Larah&lt;/author&gt;&lt;author&gt;Eggleston, Matthew J. F.&lt;/author&gt;&lt;author&gt;Taylor, Lauren J.&lt;/author&gt;&lt;author&gt;Thabrew, Hiran&lt;/author&gt;&lt;author&gt;Waddington, Hannah&lt;/author&gt;&lt;author&gt;Whitehouse, Andrew J. O.&lt;/author&gt;&lt;/authors&gt;&lt;/contributors&gt;&lt;titles&gt;&lt;title&gt;A Survey of Autistic Adults from New Zealand on the Autism Diagnostic Process During Adolescence and Adulthood&lt;/title&gt;&lt;secondary-title&gt;Journal of Autism and Developmental Disorders&lt;/secondary-title&gt;&lt;/titles&gt;&lt;periodical&gt;&lt;full-title&gt;Journal of Autism and Developmental Disorders&lt;/full-title&gt;&lt;/periodical&gt;&lt;pages&gt;771-781&lt;/pages&gt;&lt;volume&gt;52&lt;/volume&gt;&lt;number&gt;2&lt;/number&gt;&lt;dates&gt;&lt;year&gt;2022&lt;/year&gt;&lt;pub-dates&gt;&lt;date&gt;2022/02/01&lt;/date&gt;&lt;/pub-dates&gt;&lt;/dates&gt;&lt;isbn&gt;1573-3432&lt;/isbn&gt;&lt;urls&gt;&lt;related-urls&gt;&lt;url&gt;https://doi.org/10.1007/s10803-021-04983-0&lt;/url&gt;&lt;/related-urls&gt;&lt;/urls&gt;&lt;electronic-resource-num&gt;10.1007/s10803-021-04983-0&lt;/electronic-resource-num&gt;&lt;/record&gt;&lt;/Cite&gt;&lt;/EndNote&gt;</w:instrText>
      </w:r>
      <w:r w:rsidR="008F1FB7">
        <w:rPr>
          <w:rFonts w:eastAsia="Calibri"/>
        </w:rPr>
        <w:fldChar w:fldCharType="separate"/>
      </w:r>
      <w:r w:rsidR="00B84CE7">
        <w:rPr>
          <w:rFonts w:eastAsia="Calibri"/>
          <w:noProof/>
        </w:rPr>
        <w:t>[</w:t>
      </w:r>
      <w:hyperlink w:anchor="_ENREF_85" w:tooltip="Evans, 2022 #1422" w:history="1">
        <w:r w:rsidR="006525B5">
          <w:rPr>
            <w:rFonts w:eastAsia="Calibri"/>
            <w:noProof/>
          </w:rPr>
          <w:t>85</w:t>
        </w:r>
      </w:hyperlink>
      <w:r w:rsidR="00B84CE7">
        <w:rPr>
          <w:rFonts w:eastAsia="Calibri"/>
          <w:noProof/>
        </w:rPr>
        <w:t>]</w:t>
      </w:r>
      <w:r w:rsidR="008F1FB7">
        <w:rPr>
          <w:rFonts w:eastAsia="Calibri"/>
        </w:rPr>
        <w:fldChar w:fldCharType="end"/>
      </w:r>
    </w:p>
    <w:p w14:paraId="358ABB82" w14:textId="5997EA56" w:rsidR="0044091B" w:rsidRPr="003076F2" w:rsidRDefault="0044091B" w:rsidP="0044091B">
      <w:pPr>
        <w:pStyle w:val="GLBodytext"/>
        <w:rPr>
          <w:rFonts w:eastAsia="Calibri"/>
        </w:rPr>
      </w:pPr>
      <w:r w:rsidRPr="003076F2">
        <w:rPr>
          <w:rFonts w:eastAsia="Calibri"/>
        </w:rPr>
        <w:t xml:space="preserve">In the survey of clinicians, </w:t>
      </w:r>
      <w:r w:rsidR="004D5837" w:rsidRPr="003076F2">
        <w:rPr>
          <w:rFonts w:eastAsia="Calibri"/>
        </w:rPr>
        <w:t>when asked</w:t>
      </w:r>
      <w:r w:rsidRPr="003076F2">
        <w:rPr>
          <w:rFonts w:eastAsia="Calibri"/>
          <w:color w:val="000000"/>
        </w:rPr>
        <w:t xml:space="preserve"> about training preferences, </w:t>
      </w:r>
      <w:r w:rsidR="006E425C" w:rsidRPr="003076F2">
        <w:rPr>
          <w:rFonts w:eastAsia="Calibri"/>
        </w:rPr>
        <w:t xml:space="preserve">one of the common suggestions was </w:t>
      </w:r>
      <w:r w:rsidRPr="003076F2">
        <w:rPr>
          <w:rFonts w:eastAsia="Calibri"/>
        </w:rPr>
        <w:t xml:space="preserve">recognising different presentations of autistic </w:t>
      </w:r>
      <w:r w:rsidR="00990294" w:rsidRPr="003076F2">
        <w:rPr>
          <w:rFonts w:eastAsia="Calibri"/>
        </w:rPr>
        <w:t>characteristics</w:t>
      </w:r>
      <w:r w:rsidRPr="003076F2">
        <w:rPr>
          <w:rFonts w:eastAsia="Calibri"/>
        </w:rPr>
        <w:t xml:space="preserve"> in females</w:t>
      </w:r>
      <w:r w:rsidR="00AC28FE" w:rsidRPr="003076F2">
        <w:rPr>
          <w:rFonts w:eastAsia="Calibri"/>
        </w:rPr>
        <w:t xml:space="preserve"> </w:t>
      </w:r>
      <w:r w:rsidR="008F1FB7">
        <w:rPr>
          <w:rFonts w:eastAsia="Calibri"/>
        </w:rPr>
        <w:fldChar w:fldCharType="begin"/>
      </w:r>
      <w:r w:rsidR="00031151">
        <w:rPr>
          <w:rFonts w:eastAsia="Calibri"/>
        </w:rPr>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rPr>
          <w:rFonts w:eastAsia="Calibri"/>
        </w:rPr>
        <w:fldChar w:fldCharType="separate"/>
      </w:r>
      <w:r w:rsidR="00031151">
        <w:rPr>
          <w:rFonts w:eastAsia="Calibri"/>
          <w:noProof/>
        </w:rPr>
        <w:t>[</w:t>
      </w:r>
      <w:hyperlink w:anchor="_ENREF_84" w:tooltip="van der Meer, 2021 #1412" w:history="1">
        <w:r w:rsidR="006525B5">
          <w:rPr>
            <w:rFonts w:eastAsia="Calibri"/>
            <w:noProof/>
          </w:rPr>
          <w:t>84</w:t>
        </w:r>
      </w:hyperlink>
      <w:r w:rsidR="00031151">
        <w:rPr>
          <w:rFonts w:eastAsia="Calibri"/>
          <w:noProof/>
        </w:rPr>
        <w:t>]</w:t>
      </w:r>
      <w:r w:rsidR="008F1FB7">
        <w:rPr>
          <w:rFonts w:eastAsia="Calibri"/>
        </w:rPr>
        <w:fldChar w:fldCharType="end"/>
      </w:r>
      <w:r w:rsidR="003727A5" w:rsidRPr="003076F2">
        <w:rPr>
          <w:rFonts w:eastAsia="Calibri"/>
        </w:rPr>
        <w:t>.</w:t>
      </w:r>
    </w:p>
    <w:p w14:paraId="26482AAB" w14:textId="1DC0A8CE" w:rsidR="0044091B" w:rsidRPr="003076F2" w:rsidRDefault="0044091B" w:rsidP="0044091B">
      <w:pPr>
        <w:pStyle w:val="GLBodytext"/>
        <w:rPr>
          <w:rFonts w:eastAsia="Calibri"/>
        </w:rPr>
      </w:pPr>
      <w:r w:rsidRPr="003076F2">
        <w:rPr>
          <w:rFonts w:eastAsia="Calibri"/>
        </w:rPr>
        <w:t xml:space="preserve">Drawing from the research, </w:t>
      </w:r>
      <w:r w:rsidR="00FA6DB0" w:rsidRPr="003076F2">
        <w:rPr>
          <w:rFonts w:eastAsia="Calibri"/>
        </w:rPr>
        <w:t xml:space="preserve">of </w:t>
      </w:r>
      <w:r w:rsidRPr="003076F2">
        <w:rPr>
          <w:rFonts w:eastAsia="Calibri"/>
        </w:rPr>
        <w:t>four key recommendations made, one explicitly referenced gender</w:t>
      </w:r>
      <w:r w:rsidR="00082DAC" w:rsidRPr="003076F2">
        <w:rPr>
          <w:rFonts w:eastAsia="Calibri"/>
        </w:rPr>
        <w:t>:</w:t>
      </w:r>
    </w:p>
    <w:p w14:paraId="300590FC" w14:textId="6E40EA5E" w:rsidR="00334D61" w:rsidRPr="003076F2" w:rsidRDefault="0044091B" w:rsidP="00C6492D">
      <w:pPr>
        <w:pStyle w:val="GLQuote"/>
      </w:pPr>
      <w:r w:rsidRPr="003076F2">
        <w:t xml:space="preserve">“Increase awareness of autism among the general public (including parents), educators and clinicians. This should focus on providing education and training about signs and symptoms of autism (across the lifespan and for all genders), implementing Guideline recommendations for the autism diagnostic process (from the time of initial concerns until supports are in place), and effective supports for individuals on the autism spectrum and their families” </w:t>
      </w:r>
      <w:r w:rsidRPr="003076F2">
        <w:rPr>
          <w:i w:val="0"/>
          <w:iCs/>
        </w:rPr>
        <w:t>(p. 11)</w:t>
      </w:r>
      <w:r w:rsidR="001E749A" w:rsidRPr="003076F2">
        <w:rPr>
          <w:i w:val="0"/>
          <w:iCs/>
        </w:rPr>
        <w:t xml:space="preserve"> </w:t>
      </w:r>
      <w:r w:rsidR="008F1FB7">
        <w:rPr>
          <w:i w:val="0"/>
          <w:iCs/>
        </w:rPr>
        <w:fldChar w:fldCharType="begin"/>
      </w:r>
      <w:r w:rsidR="00031151">
        <w:rPr>
          <w:i w:val="0"/>
          <w:iCs/>
        </w:rPr>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rPr>
          <w:i w:val="0"/>
          <w:iCs/>
        </w:rPr>
        <w:fldChar w:fldCharType="separate"/>
      </w:r>
      <w:r w:rsidR="00031151">
        <w:rPr>
          <w:i w:val="0"/>
          <w:iCs/>
          <w:noProof/>
        </w:rPr>
        <w:t>[</w:t>
      </w:r>
      <w:hyperlink w:anchor="_ENREF_84" w:tooltip="van der Meer, 2021 #1412" w:history="1">
        <w:r w:rsidR="006525B5">
          <w:rPr>
            <w:i w:val="0"/>
            <w:iCs/>
            <w:noProof/>
          </w:rPr>
          <w:t>84</w:t>
        </w:r>
      </w:hyperlink>
      <w:r w:rsidR="00031151">
        <w:rPr>
          <w:i w:val="0"/>
          <w:iCs/>
          <w:noProof/>
        </w:rPr>
        <w:t>]</w:t>
      </w:r>
      <w:r w:rsidR="008F1FB7">
        <w:rPr>
          <w:i w:val="0"/>
          <w:iCs/>
        </w:rPr>
        <w:fldChar w:fldCharType="end"/>
      </w:r>
      <w:r w:rsidR="001E749A" w:rsidRPr="003076F2">
        <w:rPr>
          <w:i w:val="0"/>
          <w:iCs/>
        </w:rPr>
        <w:t>.</w:t>
      </w:r>
    </w:p>
    <w:p w14:paraId="378000DF" w14:textId="26201D7E" w:rsidR="005721F0" w:rsidRPr="003076F2" w:rsidRDefault="005721F0" w:rsidP="00E3786F">
      <w:pPr>
        <w:pStyle w:val="GLHeading2"/>
      </w:pPr>
      <w:bookmarkStart w:id="647" w:name="_Toc166869240"/>
      <w:r w:rsidRPr="003076F2">
        <w:t>2.</w:t>
      </w:r>
      <w:bookmarkEnd w:id="645"/>
      <w:bookmarkEnd w:id="646"/>
      <w:r w:rsidR="001257C1" w:rsidRPr="003076F2">
        <w:t>3</w:t>
      </w:r>
      <w:r w:rsidR="00557DE8" w:rsidRPr="003076F2">
        <w:tab/>
      </w:r>
      <w:r w:rsidR="009F5390" w:rsidRPr="003076F2">
        <w:t>Summary and Discussion</w:t>
      </w:r>
      <w:bookmarkEnd w:id="647"/>
    </w:p>
    <w:p w14:paraId="1B7E5B28" w14:textId="31F1EB81" w:rsidR="00964A30" w:rsidRPr="003076F2" w:rsidRDefault="00CF3994" w:rsidP="00CF3994">
      <w:pPr>
        <w:pStyle w:val="GLBodytext"/>
      </w:pPr>
      <w:r w:rsidRPr="003076F2">
        <w:t xml:space="preserve">Findings </w:t>
      </w:r>
      <w:r w:rsidR="00CA64B4" w:rsidRPr="003076F2">
        <w:t>a</w:t>
      </w:r>
      <w:r w:rsidR="008A705C" w:rsidRPr="003076F2">
        <w:t>r</w:t>
      </w:r>
      <w:r w:rsidRPr="003076F2">
        <w:t>e synthesised across studies within the three research areas,</w:t>
      </w:r>
      <w:r w:rsidR="008A705C" w:rsidRPr="003076F2">
        <w:t xml:space="preserve"> </w:t>
      </w:r>
      <w:r w:rsidRPr="003076F2">
        <w:t>with results summarised in</w:t>
      </w:r>
      <w:r w:rsidR="00F36069" w:rsidRPr="003076F2">
        <w:t xml:space="preserve"> </w:t>
      </w:r>
      <w:hyperlink w:anchor="Table2_5" w:history="1">
        <w:r w:rsidR="00F36069" w:rsidRPr="003076F2">
          <w:rPr>
            <w:rStyle w:val="Hyperlink"/>
            <w:rFonts w:cstheme="minorHAnsi"/>
          </w:rPr>
          <w:t>Table 2.5</w:t>
        </w:r>
      </w:hyperlink>
      <w:r w:rsidR="00F36069" w:rsidRPr="003076F2">
        <w:t>,</w:t>
      </w:r>
      <w:r w:rsidRPr="003076F2">
        <w:t xml:space="preserve"> </w:t>
      </w:r>
      <w:hyperlink w:anchor="Table2_6" w:history="1">
        <w:r w:rsidRPr="003076F2">
          <w:rPr>
            <w:rStyle w:val="Hyperlink"/>
            <w:rFonts w:cstheme="minorHAnsi"/>
          </w:rPr>
          <w:t>Table 2.6</w:t>
        </w:r>
      </w:hyperlink>
      <w:r w:rsidR="00F36069" w:rsidRPr="003076F2">
        <w:t xml:space="preserve"> and </w:t>
      </w:r>
      <w:hyperlink w:anchor="Table2_7" w:history="1">
        <w:r w:rsidR="00F36069" w:rsidRPr="003076F2">
          <w:rPr>
            <w:rStyle w:val="Hyperlink"/>
            <w:rFonts w:cstheme="minorHAnsi"/>
          </w:rPr>
          <w:t xml:space="preserve">Table </w:t>
        </w:r>
        <w:r w:rsidRPr="003076F2">
          <w:rPr>
            <w:rStyle w:val="Hyperlink"/>
            <w:rFonts w:cstheme="minorHAnsi"/>
          </w:rPr>
          <w:t>2.7</w:t>
        </w:r>
      </w:hyperlink>
      <w:r w:rsidRPr="003076F2">
        <w:t xml:space="preserve">. </w:t>
      </w:r>
    </w:p>
    <w:p w14:paraId="42A5B1B5" w14:textId="11F1D2B5" w:rsidR="00CF3994" w:rsidRPr="003076F2" w:rsidRDefault="00FD208D" w:rsidP="00CF3994">
      <w:pPr>
        <w:pStyle w:val="GLBodytext"/>
      </w:pPr>
      <w:r w:rsidRPr="003076F2">
        <w:t xml:space="preserve">Note that results </w:t>
      </w:r>
      <w:r w:rsidR="00786F0F" w:rsidRPr="003076F2">
        <w:t xml:space="preserve">synthesised </w:t>
      </w:r>
      <w:r w:rsidRPr="003076F2">
        <w:t xml:space="preserve">across separate reviews within a research </w:t>
      </w:r>
      <w:r w:rsidR="00FC68E4" w:rsidRPr="003076F2">
        <w:t xml:space="preserve">area </w:t>
      </w:r>
      <w:r w:rsidRPr="003076F2">
        <w:t xml:space="preserve">or outcome domain should not be considered unique findings, as the studies reported for each review may overlap with others. Instead, they are a reflection of the consistency (or lack thereof) of conclusions from reviews of different but overlapping scope. </w:t>
      </w:r>
    </w:p>
    <w:p w14:paraId="28AFAF16" w14:textId="27BC2CA7" w:rsidR="00964A30" w:rsidRPr="003076F2" w:rsidRDefault="00964A30" w:rsidP="00CF3994">
      <w:pPr>
        <w:pStyle w:val="GLBodytext"/>
      </w:pPr>
      <w:r w:rsidRPr="003076F2">
        <w:lastRenderedPageBreak/>
        <w:t>Some variation between reviews is to be expected given the heterogeneity of measures employed, informants used, and the recruitment and characteristics of the participants, particularly with respect to age.</w:t>
      </w:r>
      <w:r w:rsidR="000D1045">
        <w:t xml:space="preserve"> </w:t>
      </w:r>
    </w:p>
    <w:p w14:paraId="0AC7F3D5" w14:textId="5FFA2FCB" w:rsidR="00E910DC" w:rsidRPr="003076F2" w:rsidRDefault="003E7AC2" w:rsidP="00B860BF">
      <w:pPr>
        <w:pStyle w:val="GLHeading3"/>
      </w:pPr>
      <w:bookmarkStart w:id="648" w:name="_Toc166869241"/>
      <w:r w:rsidRPr="003076F2">
        <w:t>Sex/g</w:t>
      </w:r>
      <w:r w:rsidR="009821B3" w:rsidRPr="003076F2">
        <w:t>ender differences</w:t>
      </w:r>
      <w:r w:rsidR="006659CC" w:rsidRPr="003076F2">
        <w:t xml:space="preserve"> in autis</w:t>
      </w:r>
      <w:r w:rsidR="005A0B32" w:rsidRPr="003076F2">
        <w:t>tic</w:t>
      </w:r>
      <w:r w:rsidR="006659CC" w:rsidRPr="003076F2">
        <w:t xml:space="preserve"> characteristics</w:t>
      </w:r>
      <w:bookmarkEnd w:id="648"/>
    </w:p>
    <w:p w14:paraId="76B5D4B0" w14:textId="7C18D85E" w:rsidR="006F28C8" w:rsidRPr="003076F2" w:rsidRDefault="008C703C" w:rsidP="00E578F1">
      <w:pPr>
        <w:pStyle w:val="GLBodytext"/>
      </w:pPr>
      <w:r w:rsidRPr="003076F2">
        <w:t>Six studies investigated</w:t>
      </w:r>
      <w:r w:rsidR="00D04220" w:rsidRPr="003076F2">
        <w:t xml:space="preserve"> sex/gender</w:t>
      </w:r>
      <w:r w:rsidR="009821B3" w:rsidRPr="003076F2">
        <w:t xml:space="preserve"> differences</w:t>
      </w:r>
      <w:r w:rsidRPr="003076F2">
        <w:t xml:space="preserve"> in the presentation of autis</w:t>
      </w:r>
      <w:r w:rsidR="005A0B32" w:rsidRPr="003076F2">
        <w:t>tic</w:t>
      </w:r>
      <w:r w:rsidRPr="003076F2">
        <w:t xml:space="preserve"> characteristics. </w:t>
      </w:r>
      <w:r w:rsidR="007D54A9" w:rsidRPr="003076F2">
        <w:t xml:space="preserve">Key </w:t>
      </w:r>
      <w:r w:rsidRPr="003076F2">
        <w:t>findings</w:t>
      </w:r>
      <w:r w:rsidR="007D54A9" w:rsidRPr="003076F2">
        <w:t xml:space="preserve"> </w:t>
      </w:r>
      <w:r w:rsidR="004F27B7" w:rsidRPr="003076F2">
        <w:t>a</w:t>
      </w:r>
      <w:r w:rsidR="002D4BF6" w:rsidRPr="003076F2">
        <w:t xml:space="preserve">re </w:t>
      </w:r>
      <w:r w:rsidR="007D54A9" w:rsidRPr="003076F2">
        <w:t xml:space="preserve">presented in </w:t>
      </w:r>
      <w:hyperlink w:anchor="Table2_5" w:history="1">
        <w:r w:rsidR="00854DC7" w:rsidRPr="003076F2">
          <w:rPr>
            <w:rStyle w:val="Hyperlink"/>
            <w:rFonts w:cstheme="minorHAnsi"/>
          </w:rPr>
          <w:t>Table 2.5</w:t>
        </w:r>
      </w:hyperlink>
      <w:r w:rsidR="0005211B" w:rsidRPr="003076F2">
        <w:t xml:space="preserve">. </w:t>
      </w:r>
    </w:p>
    <w:p w14:paraId="2F274E64" w14:textId="28E47055" w:rsidR="00DF5914" w:rsidRPr="003076F2" w:rsidRDefault="008C703C" w:rsidP="00E578F1">
      <w:pPr>
        <w:pStyle w:val="GLBodytext"/>
      </w:pPr>
      <w:r w:rsidRPr="003076F2">
        <w:t>Results</w:t>
      </w:r>
      <w:r w:rsidR="0005211B" w:rsidRPr="003076F2">
        <w:t xml:space="preserve"> are</w:t>
      </w:r>
      <w:r w:rsidR="002D4BF6" w:rsidRPr="003076F2">
        <w:t xml:space="preserve"> </w:t>
      </w:r>
      <w:r w:rsidR="00DF5914" w:rsidRPr="003076F2">
        <w:t>grouped</w:t>
      </w:r>
      <w:r w:rsidR="007D54A9" w:rsidRPr="003076F2">
        <w:t xml:space="preserve"> </w:t>
      </w:r>
      <w:r w:rsidR="006925FD" w:rsidRPr="003076F2">
        <w:t xml:space="preserve">broadly </w:t>
      </w:r>
      <w:r w:rsidR="00D66532" w:rsidRPr="003076F2">
        <w:t>into</w:t>
      </w:r>
      <w:r w:rsidR="007D54A9" w:rsidRPr="003076F2">
        <w:t xml:space="preserve"> </w:t>
      </w:r>
      <w:r w:rsidR="00DF5914" w:rsidRPr="003076F2">
        <w:t>outcome domain</w:t>
      </w:r>
      <w:r w:rsidR="00D66532" w:rsidRPr="003076F2">
        <w:t>s</w:t>
      </w:r>
      <w:r w:rsidR="006925FD" w:rsidRPr="003076F2">
        <w:t xml:space="preserve">, and then within each domain </w:t>
      </w:r>
      <w:r w:rsidR="001273BF" w:rsidRPr="003076F2">
        <w:t xml:space="preserve">into </w:t>
      </w:r>
      <w:r w:rsidR="008B62B9" w:rsidRPr="003076F2">
        <w:t xml:space="preserve">similar sub-categories within which studies are </w:t>
      </w:r>
      <w:r w:rsidR="006925FD" w:rsidRPr="003076F2">
        <w:t>ordered by lower to higher number of included studies for the reported outcome</w:t>
      </w:r>
      <w:r w:rsidR="00E94FC8" w:rsidRPr="003076F2">
        <w:t>.</w:t>
      </w:r>
    </w:p>
    <w:p w14:paraId="21E22FDB" w14:textId="052D3789" w:rsidR="003804D3" w:rsidRPr="003076F2" w:rsidRDefault="009E55DD" w:rsidP="009E55DD">
      <w:pPr>
        <w:pStyle w:val="GLBodytext"/>
      </w:pPr>
      <w:r w:rsidRPr="003076F2">
        <w:t xml:space="preserve">For each </w:t>
      </w:r>
      <w:r w:rsidR="00265CE4" w:rsidRPr="003076F2">
        <w:t>study</w:t>
      </w:r>
      <w:r w:rsidR="003A1C4A" w:rsidRPr="003076F2">
        <w:t>/row</w:t>
      </w:r>
      <w:r w:rsidRPr="003076F2">
        <w:t>, whether a</w:t>
      </w:r>
      <w:r w:rsidR="004F27B7" w:rsidRPr="003076F2">
        <w:t xml:space="preserve"> significant</w:t>
      </w:r>
      <w:r w:rsidR="00D04220" w:rsidRPr="003076F2">
        <w:t xml:space="preserve"> sex/gender</w:t>
      </w:r>
      <w:r w:rsidR="004F27B7" w:rsidRPr="003076F2">
        <w:t xml:space="preserve"> difference </w:t>
      </w:r>
      <w:r w:rsidR="00265CE4" w:rsidRPr="003076F2">
        <w:t>was found is</w:t>
      </w:r>
      <w:r w:rsidRPr="003076F2">
        <w:t xml:space="preserve"> indicated, </w:t>
      </w:r>
      <w:r w:rsidR="004F27B7" w:rsidRPr="003076F2">
        <w:t xml:space="preserve">accompanied </w:t>
      </w:r>
      <w:r w:rsidR="0023588C" w:rsidRPr="003076F2">
        <w:t xml:space="preserve">either </w:t>
      </w:r>
      <w:r w:rsidR="004F27B7" w:rsidRPr="003076F2">
        <w:t xml:space="preserve">by an effect size </w:t>
      </w:r>
      <w:r w:rsidR="001273BF" w:rsidRPr="003076F2">
        <w:t>(</w:t>
      </w:r>
      <w:r w:rsidRPr="003076F2">
        <w:t>based on pooled effect sizes for meta</w:t>
      </w:r>
      <w:r w:rsidR="00B00869">
        <w:t>-</w:t>
      </w:r>
      <w:r w:rsidRPr="003076F2">
        <w:t>analyses</w:t>
      </w:r>
      <w:r w:rsidR="001273BF" w:rsidRPr="003076F2">
        <w:t>)</w:t>
      </w:r>
      <w:r w:rsidRPr="003076F2">
        <w:t>, or descript</w:t>
      </w:r>
      <w:r w:rsidR="00E94FC8" w:rsidRPr="003076F2">
        <w:t xml:space="preserve">ors </w:t>
      </w:r>
      <w:r w:rsidR="001273BF" w:rsidRPr="003076F2">
        <w:t>(</w:t>
      </w:r>
      <w:r w:rsidRPr="003076F2">
        <w:t>for studies synthesised narratively</w:t>
      </w:r>
      <w:r w:rsidR="001273BF" w:rsidRPr="003076F2">
        <w:t>)</w:t>
      </w:r>
      <w:r w:rsidRPr="003076F2">
        <w:t xml:space="preserve">. </w:t>
      </w:r>
      <w:r w:rsidR="0023588C" w:rsidRPr="003076F2">
        <w:t xml:space="preserve">Where a </w:t>
      </w:r>
      <w:r w:rsidR="00F77629" w:rsidRPr="003076F2">
        <w:t xml:space="preserve">significant </w:t>
      </w:r>
      <w:r w:rsidR="0023588C" w:rsidRPr="003076F2">
        <w:t xml:space="preserve">difference is found, the </w:t>
      </w:r>
      <w:r w:rsidR="00361167" w:rsidRPr="003076F2">
        <w:t>sex/</w:t>
      </w:r>
      <w:r w:rsidR="0023588C" w:rsidRPr="003076F2">
        <w:t xml:space="preserve">gender experiencing fewer </w:t>
      </w:r>
      <w:r w:rsidR="001F04E5" w:rsidRPr="003076F2">
        <w:t>difficulties</w:t>
      </w:r>
      <w:r w:rsidR="008B207C" w:rsidRPr="003076F2">
        <w:t xml:space="preserve"> in that area</w:t>
      </w:r>
      <w:r w:rsidR="0023588C" w:rsidRPr="003076F2">
        <w:t xml:space="preserve"> is shown</w:t>
      </w:r>
      <w:r w:rsidR="00265CE4" w:rsidRPr="003076F2">
        <w:t xml:space="preserve"> in the final column</w:t>
      </w:r>
      <w:r w:rsidR="0023588C" w:rsidRPr="003076F2">
        <w:t>.</w:t>
      </w:r>
    </w:p>
    <w:p w14:paraId="12534CA7" w14:textId="118E9300" w:rsidR="00FD1940" w:rsidRPr="003076F2" w:rsidRDefault="009E55DD" w:rsidP="006934DA">
      <w:pPr>
        <w:pStyle w:val="GLBodytext"/>
      </w:pPr>
      <w:r w:rsidRPr="003076F2">
        <w:t xml:space="preserve">Colours have been used </w:t>
      </w:r>
      <w:r w:rsidR="005E3BDE" w:rsidRPr="003076F2">
        <w:t xml:space="preserve">in the table </w:t>
      </w:r>
      <w:r w:rsidRPr="003076F2">
        <w:t xml:space="preserve">to visually highlight the degree to which </w:t>
      </w:r>
      <w:r w:rsidR="00705C5A" w:rsidRPr="003076F2">
        <w:t>a</w:t>
      </w:r>
      <w:r w:rsidR="0066398A" w:rsidRPr="003076F2">
        <w:t xml:space="preserve"> sex/gender</w:t>
      </w:r>
      <w:r w:rsidR="00705C5A" w:rsidRPr="003076F2">
        <w:t xml:space="preserve"> difference</w:t>
      </w:r>
      <w:r w:rsidRPr="003076F2">
        <w:t xml:space="preserve"> is </w:t>
      </w:r>
      <w:r w:rsidR="00705C5A" w:rsidRPr="003076F2">
        <w:t>found</w:t>
      </w:r>
      <w:r w:rsidRPr="003076F2">
        <w:t xml:space="preserve">, ranging from </w:t>
      </w:r>
      <w:r w:rsidR="00B3030B" w:rsidRPr="003076F2">
        <w:rPr>
          <w:i/>
          <w:iCs/>
        </w:rPr>
        <w:t>uncertain</w:t>
      </w:r>
      <w:r w:rsidR="005E3BDE" w:rsidRPr="003076F2">
        <w:t xml:space="preserve">, </w:t>
      </w:r>
      <w:r w:rsidR="00250D39" w:rsidRPr="003076F2">
        <w:t xml:space="preserve">representing </w:t>
      </w:r>
      <w:r w:rsidR="005E3BDE" w:rsidRPr="003076F2">
        <w:t xml:space="preserve">a </w:t>
      </w:r>
      <w:r w:rsidR="004F27B7" w:rsidRPr="003076F2">
        <w:t>trend</w:t>
      </w:r>
      <w:r w:rsidR="005E3BDE" w:rsidRPr="003076F2">
        <w:t xml:space="preserve"> or </w:t>
      </w:r>
      <w:r w:rsidR="003317D1" w:rsidRPr="003076F2">
        <w:t>negligible</w:t>
      </w:r>
      <w:r w:rsidR="0066398A" w:rsidRPr="003076F2">
        <w:t xml:space="preserve"> sex/gender</w:t>
      </w:r>
      <w:r w:rsidR="003317D1" w:rsidRPr="003076F2">
        <w:t xml:space="preserve"> difference </w:t>
      </w:r>
      <w:r w:rsidRPr="003076F2">
        <w:t xml:space="preserve">(highlighted in orange), </w:t>
      </w:r>
      <w:r w:rsidR="00250D39" w:rsidRPr="003076F2">
        <w:t xml:space="preserve">a </w:t>
      </w:r>
      <w:r w:rsidRPr="003076F2">
        <w:rPr>
          <w:i/>
          <w:iCs/>
        </w:rPr>
        <w:t>small</w:t>
      </w:r>
      <w:r w:rsidR="0066398A" w:rsidRPr="003076F2">
        <w:t xml:space="preserve"> sex/gender</w:t>
      </w:r>
      <w:r w:rsidR="00250D39" w:rsidRPr="003076F2">
        <w:t xml:space="preserve"> difference </w:t>
      </w:r>
      <w:r w:rsidRPr="003076F2">
        <w:t>(</w:t>
      </w:r>
      <w:r w:rsidR="00250D39" w:rsidRPr="003076F2">
        <w:t xml:space="preserve">highlighted in </w:t>
      </w:r>
      <w:r w:rsidRPr="003076F2">
        <w:t xml:space="preserve">yellow), </w:t>
      </w:r>
      <w:r w:rsidR="004F27B7" w:rsidRPr="003076F2">
        <w:t>or</w:t>
      </w:r>
      <w:r w:rsidR="00250D39" w:rsidRPr="003076F2">
        <w:t xml:space="preserve"> a</w:t>
      </w:r>
      <w:r w:rsidR="004F27B7" w:rsidRPr="003076F2">
        <w:t xml:space="preserve"> </w:t>
      </w:r>
      <w:r w:rsidR="004F27B7" w:rsidRPr="003076F2">
        <w:rPr>
          <w:i/>
          <w:iCs/>
        </w:rPr>
        <w:t>small to medium</w:t>
      </w:r>
      <w:r w:rsidR="0066398A" w:rsidRPr="003076F2">
        <w:t xml:space="preserve"> sex/gender</w:t>
      </w:r>
      <w:r w:rsidR="003317D1" w:rsidRPr="003076F2">
        <w:t xml:space="preserve"> difference</w:t>
      </w:r>
      <w:r w:rsidRPr="003076F2">
        <w:t xml:space="preserve"> (</w:t>
      </w:r>
      <w:r w:rsidR="00250D39" w:rsidRPr="003076F2">
        <w:t xml:space="preserve">highlighted in </w:t>
      </w:r>
      <w:r w:rsidR="004F27B7" w:rsidRPr="003076F2">
        <w:t xml:space="preserve">green). No effect sizes were found to indicate moderate </w:t>
      </w:r>
      <w:r w:rsidR="00D25BD9" w:rsidRPr="003076F2">
        <w:t>or</w:t>
      </w:r>
      <w:r w:rsidR="004F27B7" w:rsidRPr="003076F2">
        <w:t xml:space="preserve"> large effect sizes. </w:t>
      </w:r>
    </w:p>
    <w:p w14:paraId="442E241C" w14:textId="644481A0" w:rsidR="00597421" w:rsidRPr="003076F2" w:rsidRDefault="00597421" w:rsidP="00B860BF">
      <w:pPr>
        <w:pStyle w:val="GLHeading4"/>
      </w:pPr>
      <w:r w:rsidRPr="003076F2">
        <w:t>Social communication and</w:t>
      </w:r>
      <w:r w:rsidR="00320417" w:rsidRPr="003076F2">
        <w:t xml:space="preserve"> social</w:t>
      </w:r>
      <w:r w:rsidRPr="003076F2">
        <w:t xml:space="preserve"> interaction</w:t>
      </w:r>
    </w:p>
    <w:p w14:paraId="39DAD900" w14:textId="2E2FCCE1" w:rsidR="009A579D" w:rsidRPr="003076F2" w:rsidRDefault="00370BC9" w:rsidP="009E55DD">
      <w:pPr>
        <w:pStyle w:val="GLBodytext"/>
      </w:pPr>
      <w:r w:rsidRPr="003076F2">
        <w:t xml:space="preserve">Three </w:t>
      </w:r>
      <w:r w:rsidR="004A4721" w:rsidRPr="003076F2">
        <w:t>systematic reviews</w:t>
      </w:r>
      <w:r w:rsidRPr="003076F2">
        <w:t xml:space="preserve"> reported on</w:t>
      </w:r>
      <w:r w:rsidR="0066398A" w:rsidRPr="003076F2">
        <w:t xml:space="preserve"> sex/gender</w:t>
      </w:r>
      <w:r w:rsidRPr="003076F2">
        <w:t xml:space="preserve"> differences within the social communication and/or </w:t>
      </w:r>
      <w:r w:rsidR="00896A4E" w:rsidRPr="003076F2">
        <w:t xml:space="preserve">social </w:t>
      </w:r>
      <w:r w:rsidRPr="003076F2">
        <w:t>interaction domain</w:t>
      </w:r>
      <w:r w:rsidR="001E3C86" w:rsidRPr="003076F2">
        <w:t xml:space="preserve"> for autistic people across all age groups</w:t>
      </w:r>
      <w:r w:rsidRPr="003076F2">
        <w:t xml:space="preserve">. </w:t>
      </w:r>
      <w:proofErr w:type="spellStart"/>
      <w:r w:rsidR="000C4808" w:rsidRPr="003076F2">
        <w:t>Mahendiran</w:t>
      </w:r>
      <w:proofErr w:type="spellEnd"/>
      <w:r w:rsidR="000C4808" w:rsidRPr="003076F2">
        <w:t xml:space="preserve"> et al (2021) </w:t>
      </w:r>
      <w:r w:rsidR="008F1FB7">
        <w:fldChar w:fldCharType="begin"/>
      </w:r>
      <w:r w:rsidR="008F1FB7">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8" w:tooltip="Mahendiran, 2019 #1371" w:history="1">
        <w:r w:rsidR="006525B5">
          <w:rPr>
            <w:noProof/>
          </w:rPr>
          <w:t>18</w:t>
        </w:r>
      </w:hyperlink>
      <w:r w:rsidR="008F1FB7">
        <w:rPr>
          <w:noProof/>
        </w:rPr>
        <w:t>]</w:t>
      </w:r>
      <w:r w:rsidR="008F1FB7">
        <w:fldChar w:fldCharType="end"/>
      </w:r>
      <w:r w:rsidR="00317703" w:rsidRPr="003076F2">
        <w:t xml:space="preserve"> </w:t>
      </w:r>
      <w:r w:rsidR="00896A4E" w:rsidRPr="003076F2">
        <w:t xml:space="preserve">found no difference in either social communication or social interaction domains </w:t>
      </w:r>
      <w:r w:rsidR="007C46C8" w:rsidRPr="003076F2">
        <w:t>in</w:t>
      </w:r>
      <w:r w:rsidR="00896A4E" w:rsidRPr="003076F2">
        <w:t xml:space="preserve"> </w:t>
      </w:r>
      <w:r w:rsidR="0043019C" w:rsidRPr="003076F2">
        <w:t xml:space="preserve">their review of </w:t>
      </w:r>
      <w:r w:rsidR="00896A4E" w:rsidRPr="003076F2">
        <w:t>8 studies</w:t>
      </w:r>
      <w:r w:rsidR="00317703" w:rsidRPr="003076F2">
        <w:t>.</w:t>
      </w:r>
      <w:r w:rsidR="00896A4E" w:rsidRPr="003076F2">
        <w:t xml:space="preserve"> In the most recent </w:t>
      </w:r>
      <w:r w:rsidR="00BB2F5E" w:rsidRPr="003076F2">
        <w:t xml:space="preserve">and largest </w:t>
      </w:r>
      <w:r w:rsidR="00896A4E" w:rsidRPr="003076F2">
        <w:t xml:space="preserve">systematic review, </w:t>
      </w:r>
      <w:proofErr w:type="spellStart"/>
      <w:r w:rsidR="00896A4E" w:rsidRPr="003076F2">
        <w:t>Saure</w:t>
      </w:r>
      <w:proofErr w:type="spellEnd"/>
      <w:r w:rsidR="00896A4E" w:rsidRPr="003076F2">
        <w:t xml:space="preserve"> </w:t>
      </w:r>
      <w:r w:rsidR="000C4808" w:rsidRPr="003076F2">
        <w:t>and colleagues</w:t>
      </w:r>
      <w:r w:rsidR="00F806A4" w:rsidRPr="003076F2">
        <w:t xml:space="preserve"> (2023)</w:t>
      </w:r>
      <w:r w:rsidR="000C4808"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896A4E" w:rsidRPr="003076F2">
        <w:t xml:space="preserve"> considered outcomes</w:t>
      </w:r>
      <w:r w:rsidR="00BE2649" w:rsidRPr="003076F2">
        <w:t xml:space="preserve"> for autistic people with and without an accompanying intellectual disability</w:t>
      </w:r>
      <w:r w:rsidR="00896A4E" w:rsidRPr="003076F2">
        <w:t xml:space="preserve"> </w:t>
      </w:r>
      <w:r w:rsidR="006C363F" w:rsidRPr="003076F2">
        <w:t>(ID)</w:t>
      </w:r>
      <w:r w:rsidR="003A6134" w:rsidRPr="003076F2">
        <w:t>. I</w:t>
      </w:r>
      <w:r w:rsidR="00896A4E" w:rsidRPr="003076F2">
        <w:t>n their meta-analyses</w:t>
      </w:r>
      <w:r w:rsidR="003A6134" w:rsidRPr="003076F2">
        <w:t xml:space="preserve">, </w:t>
      </w:r>
      <w:r w:rsidR="002A3C9C" w:rsidRPr="003076F2">
        <w:t>t</w:t>
      </w:r>
      <w:r w:rsidR="00166202" w:rsidRPr="003076F2">
        <w:t>here was a borderline</w:t>
      </w:r>
      <w:r w:rsidR="009A579D" w:rsidRPr="003076F2">
        <w:t xml:space="preserve"> </w:t>
      </w:r>
      <w:r w:rsidR="00166202" w:rsidRPr="003076F2">
        <w:t xml:space="preserve">small effect such that </w:t>
      </w:r>
      <w:r w:rsidR="00896A4E" w:rsidRPr="003076F2">
        <w:t xml:space="preserve">males experienced fewer social and communication difficulties in </w:t>
      </w:r>
      <w:r w:rsidR="00BB2F5E" w:rsidRPr="003076F2">
        <w:t xml:space="preserve">15 </w:t>
      </w:r>
      <w:r w:rsidR="00896A4E" w:rsidRPr="003076F2">
        <w:t xml:space="preserve">studies of autistic people with </w:t>
      </w:r>
      <w:r w:rsidR="00BB2F5E" w:rsidRPr="003076F2">
        <w:t>ID</w:t>
      </w:r>
      <w:r w:rsidR="00166202" w:rsidRPr="003076F2">
        <w:t xml:space="preserve">. </w:t>
      </w:r>
      <w:r w:rsidR="00BE2649" w:rsidRPr="003076F2">
        <w:t>I</w:t>
      </w:r>
      <w:r w:rsidR="00166202" w:rsidRPr="003076F2">
        <w:t>n 39 studies of autistic people</w:t>
      </w:r>
      <w:r w:rsidR="006C363F" w:rsidRPr="003076F2">
        <w:t xml:space="preserve"> without ID</w:t>
      </w:r>
      <w:r w:rsidR="00166202" w:rsidRPr="003076F2">
        <w:t>, there was a</w:t>
      </w:r>
      <w:r w:rsidR="00BB2F5E" w:rsidRPr="003076F2">
        <w:t xml:space="preserve"> </w:t>
      </w:r>
      <w:r w:rsidR="00BE2649" w:rsidRPr="003076F2">
        <w:t xml:space="preserve">non-significant </w:t>
      </w:r>
      <w:r w:rsidR="00BB2F5E" w:rsidRPr="003076F2">
        <w:t xml:space="preserve">trend </w:t>
      </w:r>
      <w:r w:rsidR="0015217E" w:rsidRPr="003076F2">
        <w:t>favouring females</w:t>
      </w:r>
      <w:r w:rsidR="00166202" w:rsidRPr="003076F2">
        <w:t>.</w:t>
      </w:r>
      <w:r w:rsidR="002A3C9C" w:rsidRPr="003076F2">
        <w:t xml:space="preserve"> </w:t>
      </w:r>
    </w:p>
    <w:p w14:paraId="28055B7D" w14:textId="1157B172" w:rsidR="009A579D" w:rsidRPr="003076F2" w:rsidRDefault="002A3C9C" w:rsidP="009A579D">
      <w:pPr>
        <w:pStyle w:val="GLBodytext"/>
        <w:rPr>
          <w:rFonts w:ascii="AdvBOOKO" w:hAnsi="AdvBOOKO"/>
          <w:sz w:val="18"/>
          <w:szCs w:val="18"/>
        </w:rPr>
      </w:pPr>
      <w:r w:rsidRPr="003076F2">
        <w:t>These reviews</w:t>
      </w:r>
      <w:r w:rsidR="009A579D" w:rsidRPr="003076F2">
        <w:t xml:space="preserve"> </w:t>
      </w:r>
      <w:r w:rsidRPr="003076F2">
        <w:t>f</w:t>
      </w:r>
      <w:r w:rsidR="009A579D" w:rsidRPr="003076F2">
        <w:t>in</w:t>
      </w:r>
      <w:r w:rsidRPr="003076F2">
        <w:t>d</w:t>
      </w:r>
      <w:r w:rsidR="009A579D" w:rsidRPr="003076F2">
        <w:t>ing</w:t>
      </w:r>
      <w:r w:rsidRPr="003076F2">
        <w:t xml:space="preserve"> </w:t>
      </w:r>
      <w:r w:rsidR="00CE19B7" w:rsidRPr="003076F2">
        <w:t xml:space="preserve">no or </w:t>
      </w:r>
      <w:r w:rsidR="003E03AF" w:rsidRPr="003076F2">
        <w:t>slight</w:t>
      </w:r>
      <w:r w:rsidR="0066398A" w:rsidRPr="003076F2">
        <w:t xml:space="preserve"> sex/gender</w:t>
      </w:r>
      <w:r w:rsidR="00CE19B7" w:rsidRPr="003076F2">
        <w:t xml:space="preserve"> differences</w:t>
      </w:r>
      <w:r w:rsidRPr="003076F2">
        <w:t xml:space="preserve"> both employed</w:t>
      </w:r>
      <w:r w:rsidR="004266FA" w:rsidRPr="003076F2">
        <w:t xml:space="preserve"> </w:t>
      </w:r>
      <w:r w:rsidRPr="003076F2">
        <w:t xml:space="preserve">diagnostic instruments </w:t>
      </w:r>
      <w:r w:rsidR="00883EBE" w:rsidRPr="003076F2">
        <w:t xml:space="preserve">to </w:t>
      </w:r>
      <w:r w:rsidR="0037713C" w:rsidRPr="003076F2">
        <w:t>measur</w:t>
      </w:r>
      <w:r w:rsidR="00883EBE" w:rsidRPr="003076F2">
        <w:t>e</w:t>
      </w:r>
      <w:r w:rsidR="0037713C" w:rsidRPr="003076F2">
        <w:t xml:space="preserve"> </w:t>
      </w:r>
      <w:r w:rsidRPr="003076F2">
        <w:t xml:space="preserve">outcomes </w:t>
      </w:r>
      <w:r w:rsidR="008F1FB7">
        <w:fldChar w:fldCharType="begin">
          <w:fldData xml:space="preserve">PEVuZE5vdGU+PENpdGU+PEF1dGhvcj5NYWhlbmRpcmFuPC9BdXRob3I+PFllYXI+MjAxOTwvWWVh
cj48UmVjTnVtPjEzNzE8L1JlY051bT48RGlzcGxheVRleHQ+WzE4LCAyMF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U2F1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</w:fldData>
        </w:fldChar>
      </w:r>
      <w:r w:rsidR="008F1FB7">
        <w:instrText xml:space="preserve"> ADDIN EN.CITE </w:instrText>
      </w:r>
      <w:r w:rsidR="008F1FB7">
        <w:fldChar w:fldCharType="begin">
          <w:fldData xml:space="preserve">PEVuZE5vdGU+PENpdGU+PEF1dGhvcj5NYWhlbmRpcmFuPC9BdXRob3I+PFllYXI+MjAxOTwvWWVh
cj48UmVjTnVtPjEzNzE8L1JlY051bT48RGlzcGxheVRleHQ+WzE4LCAyMF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U2F1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18" w:tooltip="Mahendiran, 2019 #1371" w:history="1">
        <w:r w:rsidR="006525B5">
          <w:rPr>
            <w:noProof/>
          </w:rPr>
          <w:t>18</w:t>
        </w:r>
      </w:hyperlink>
      <w:r w:rsidR="008F1FB7">
        <w:rPr>
          <w:noProof/>
        </w:rPr>
        <w:t xml:space="preserve">, </w:t>
      </w:r>
      <w:hyperlink w:anchor="_ENREF_20" w:tooltip="Saure, 2023 #1373" w:history="1">
        <w:r w:rsidR="006525B5">
          <w:rPr>
            <w:noProof/>
          </w:rPr>
          <w:t>20</w:t>
        </w:r>
      </w:hyperlink>
      <w:r w:rsidR="008F1FB7">
        <w:rPr>
          <w:noProof/>
        </w:rPr>
        <w:t>]</w:t>
      </w:r>
      <w:r w:rsidR="008F1FB7">
        <w:fldChar w:fldCharType="end"/>
      </w:r>
      <w:r w:rsidR="00CE19B7" w:rsidRPr="003076F2">
        <w:t xml:space="preserve">. </w:t>
      </w:r>
      <w:r w:rsidR="00865CEB" w:rsidRPr="003076F2">
        <w:t>By</w:t>
      </w:r>
      <w:r w:rsidR="001E3C86" w:rsidRPr="003076F2">
        <w:t xml:space="preserve"> contrast, </w:t>
      </w:r>
      <w:r w:rsidR="00896A4E" w:rsidRPr="003076F2">
        <w:t>Wood-</w:t>
      </w:r>
      <w:proofErr w:type="spellStart"/>
      <w:r w:rsidR="00896A4E" w:rsidRPr="003076F2">
        <w:t>Downie</w:t>
      </w:r>
      <w:proofErr w:type="spellEnd"/>
      <w:r w:rsidR="00896A4E" w:rsidRPr="003076F2">
        <w:t xml:space="preserve"> et al</w:t>
      </w:r>
      <w:r w:rsidR="001E3C86" w:rsidRPr="003076F2">
        <w:t xml:space="preserve"> (2021)</w:t>
      </w:r>
      <w:r w:rsidR="00896A4E" w:rsidRPr="003076F2">
        <w:t xml:space="preserve">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1E3C86" w:rsidRPr="003076F2">
        <w:t xml:space="preserve"> </w:t>
      </w:r>
      <w:r w:rsidR="009A579D" w:rsidRPr="003076F2">
        <w:t xml:space="preserve">excluded </w:t>
      </w:r>
      <w:r w:rsidR="00883EBE" w:rsidRPr="003076F2">
        <w:t xml:space="preserve">such </w:t>
      </w:r>
      <w:r w:rsidR="009A579D" w:rsidRPr="003076F2">
        <w:t>studies. Instead, eligible studies reported on outcomes representing narrow construct sub-domains. These aimed to capture more subtle</w:t>
      </w:r>
      <w:r w:rsidR="0066398A" w:rsidRPr="003076F2">
        <w:t xml:space="preserve"> </w:t>
      </w:r>
      <w:r w:rsidR="004D2162" w:rsidRPr="003076F2">
        <w:t xml:space="preserve">and specific </w:t>
      </w:r>
      <w:r w:rsidR="0066398A" w:rsidRPr="003076F2">
        <w:t>sex/gender</w:t>
      </w:r>
      <w:r w:rsidR="009A579D" w:rsidRPr="003076F2">
        <w:t xml:space="preserve"> differences in social interaction and social communication through </w:t>
      </w:r>
      <w:r w:rsidR="00241900" w:rsidRPr="003076F2">
        <w:t>behavioural exemplars relating to peer relationships, play behaviours, social attention, and social reciprocity assessed through questionnaires, eye-tracking, observational measures, and behavioural tasks.</w:t>
      </w:r>
      <w:r w:rsidR="009A579D" w:rsidRPr="003076F2">
        <w:t xml:space="preserve"> Using this approach, the meta-analysis </w:t>
      </w:r>
      <w:r w:rsidR="001E3C86" w:rsidRPr="003076F2">
        <w:t xml:space="preserve">reported </w:t>
      </w:r>
      <w:r w:rsidR="008821C0" w:rsidRPr="003076F2">
        <w:t xml:space="preserve">a small to medium effect </w:t>
      </w:r>
      <w:r w:rsidR="009A579D" w:rsidRPr="003076F2">
        <w:t>from</w:t>
      </w:r>
      <w:r w:rsidR="008821C0" w:rsidRPr="003076F2">
        <w:t xml:space="preserve"> </w:t>
      </w:r>
      <w:r w:rsidR="00ED3FBF" w:rsidRPr="003076F2">
        <w:t>16</w:t>
      </w:r>
      <w:r w:rsidR="008821C0" w:rsidRPr="003076F2">
        <w:t xml:space="preserve"> studies</w:t>
      </w:r>
      <w:r w:rsidR="00EB07DC" w:rsidRPr="003076F2">
        <w:t xml:space="preserve">, with </w:t>
      </w:r>
      <w:r w:rsidR="00ED3FBF" w:rsidRPr="003076F2">
        <w:t>f</w:t>
      </w:r>
      <w:r w:rsidR="008821C0" w:rsidRPr="003076F2">
        <w:t>emales express</w:t>
      </w:r>
      <w:r w:rsidR="00EB07DC" w:rsidRPr="003076F2">
        <w:t>ing</w:t>
      </w:r>
      <w:r w:rsidR="008821C0" w:rsidRPr="003076F2">
        <w:t xml:space="preserve"> fewer </w:t>
      </w:r>
      <w:r w:rsidR="001F04E5" w:rsidRPr="003076F2">
        <w:t>difficulties</w:t>
      </w:r>
      <w:r w:rsidR="008821C0" w:rsidRPr="003076F2">
        <w:t xml:space="preserve"> than males. </w:t>
      </w:r>
      <w:r w:rsidR="008521BC" w:rsidRPr="003076F2">
        <w:t xml:space="preserve">The </w:t>
      </w:r>
      <w:r w:rsidR="00F102BE" w:rsidRPr="003076F2">
        <w:t>higher abilities of</w:t>
      </w:r>
      <w:r w:rsidR="008521BC" w:rsidRPr="003076F2">
        <w:t xml:space="preserve"> females </w:t>
      </w:r>
      <w:r w:rsidR="007874BA" w:rsidRPr="003076F2">
        <w:t xml:space="preserve">over males </w:t>
      </w:r>
      <w:r w:rsidR="00F102BE" w:rsidRPr="003076F2">
        <w:t xml:space="preserve">in </w:t>
      </w:r>
      <w:r w:rsidR="003D07A1" w:rsidRPr="003076F2">
        <w:t xml:space="preserve">autistic people </w:t>
      </w:r>
      <w:r w:rsidR="008521BC" w:rsidRPr="003076F2">
        <w:t xml:space="preserve">mirrored </w:t>
      </w:r>
      <w:r w:rsidR="00E372A3" w:rsidRPr="003076F2">
        <w:t>the</w:t>
      </w:r>
      <w:r w:rsidR="0066398A" w:rsidRPr="003076F2">
        <w:t xml:space="preserve"> sex/gender</w:t>
      </w:r>
      <w:r w:rsidR="00E372A3" w:rsidRPr="003076F2">
        <w:t xml:space="preserve"> differences</w:t>
      </w:r>
      <w:r w:rsidR="003D07A1" w:rsidRPr="003076F2">
        <w:t xml:space="preserve"> </w:t>
      </w:r>
      <w:r w:rsidR="00E372A3" w:rsidRPr="003076F2">
        <w:t>found in</w:t>
      </w:r>
      <w:r w:rsidR="003D07A1" w:rsidRPr="003076F2">
        <w:t xml:space="preserve"> their </w:t>
      </w:r>
      <w:r w:rsidR="008521BC" w:rsidRPr="003076F2">
        <w:t xml:space="preserve">non-autistic </w:t>
      </w:r>
      <w:r w:rsidR="00F102BE" w:rsidRPr="003076F2">
        <w:t>peers</w:t>
      </w:r>
      <w:r w:rsidR="008521BC" w:rsidRPr="003076F2">
        <w:t>, and in both groups</w:t>
      </w:r>
      <w:r w:rsidR="007874BA" w:rsidRPr="003076F2">
        <w:t xml:space="preserve"> </w:t>
      </w:r>
      <w:r w:rsidR="008521BC" w:rsidRPr="003076F2">
        <w:t>became more evident with increased age.</w:t>
      </w:r>
      <w:r w:rsidR="009A579D" w:rsidRPr="003076F2">
        <w:t xml:space="preserve"> However, social interaction and communication</w:t>
      </w:r>
      <w:r w:rsidR="009A579D" w:rsidRPr="003076F2">
        <w:rPr>
          <w:rFonts w:ascii="AdvBOOKO" w:hAnsi="AdvBOOKO"/>
          <w:sz w:val="18"/>
          <w:szCs w:val="18"/>
        </w:rPr>
        <w:t xml:space="preserve"> </w:t>
      </w:r>
      <w:r w:rsidR="009A579D" w:rsidRPr="003076F2">
        <w:t>skills improved with age for non-autistic females more than autistic females. This is consistent with the adolescent emergence hypothesis whereby autistic characteristics in females become mo</w:t>
      </w:r>
      <w:r w:rsidR="00AD2FF1" w:rsidRPr="003076F2">
        <w:t xml:space="preserve">re </w:t>
      </w:r>
      <w:r w:rsidR="009A579D" w:rsidRPr="003076F2">
        <w:t xml:space="preserve">apparent in adolescence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9A579D" w:rsidRPr="003076F2">
        <w:t xml:space="preserve">. </w:t>
      </w:r>
    </w:p>
    <w:p w14:paraId="71D8BFF5" w14:textId="133A6389" w:rsidR="00833274" w:rsidRPr="003076F2" w:rsidRDefault="00B80D56" w:rsidP="00EF0DDC">
      <w:pPr>
        <w:pStyle w:val="GLBodytext"/>
      </w:pPr>
      <w:r w:rsidRPr="003076F2">
        <w:lastRenderedPageBreak/>
        <w:t xml:space="preserve">Taken together these </w:t>
      </w:r>
      <w:r w:rsidR="00833274" w:rsidRPr="003076F2">
        <w:t>findings</w:t>
      </w:r>
      <w:r w:rsidRPr="003076F2">
        <w:t xml:space="preserve"> suggest that when assessed using current gold-standard diagnostic scales, there is little if any</w:t>
      </w:r>
      <w:r w:rsidR="0066398A" w:rsidRPr="003076F2">
        <w:t xml:space="preserve"> sex/gender</w:t>
      </w:r>
      <w:r w:rsidRPr="003076F2">
        <w:t xml:space="preserve"> differences apparent in the social interaction and communication domain</w:t>
      </w:r>
      <w:r w:rsidR="003D5640" w:rsidRPr="003076F2">
        <w:t xml:space="preserve">, with a </w:t>
      </w:r>
      <w:r w:rsidR="008D58E8" w:rsidRPr="003076F2">
        <w:t>very small</w:t>
      </w:r>
      <w:r w:rsidR="003D5640" w:rsidRPr="003076F2">
        <w:t xml:space="preserve"> advantage for autistic males with an intellectual disability. </w:t>
      </w:r>
      <w:r w:rsidR="00ED5B53" w:rsidRPr="003076F2">
        <w:t>However</w:t>
      </w:r>
      <w:r w:rsidR="00B00869">
        <w:t>,</w:t>
      </w:r>
      <w:r w:rsidR="00ED5B53" w:rsidRPr="003076F2">
        <w:t xml:space="preserve"> </w:t>
      </w:r>
      <w:r w:rsidR="00606319" w:rsidRPr="003076F2">
        <w:t>when assessed more subtly across narrow constructs,</w:t>
      </w:r>
      <w:r w:rsidR="00877315" w:rsidRPr="003076F2">
        <w:t xml:space="preserve"> autistic females demonstrated </w:t>
      </w:r>
      <w:r w:rsidR="00ED5B53" w:rsidRPr="003076F2">
        <w:t xml:space="preserve">superior social </w:t>
      </w:r>
      <w:r w:rsidR="00833274" w:rsidRPr="003076F2">
        <w:t>interaction</w:t>
      </w:r>
      <w:r w:rsidR="00C21E33" w:rsidRPr="003076F2">
        <w:t>/</w:t>
      </w:r>
      <w:r w:rsidR="00ED5B53" w:rsidRPr="003076F2">
        <w:t>communication behaviour</w:t>
      </w:r>
      <w:r w:rsidR="00877315" w:rsidRPr="003076F2">
        <w:t xml:space="preserve"> compared with autistic males</w:t>
      </w:r>
      <w:r w:rsidR="007D2912" w:rsidRPr="003076F2">
        <w:t xml:space="preserve">. This more advanced social interaction/communication profile in autistic females mirrored the normative sex/gender differences observed (to a similar effect size) in their non autistic peers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7D2912" w:rsidRPr="003076F2">
        <w:t>.</w:t>
      </w:r>
    </w:p>
    <w:p w14:paraId="35A4C332" w14:textId="226B423E" w:rsidR="00EF0DDC" w:rsidRPr="003076F2" w:rsidRDefault="00EF45D5" w:rsidP="00EF0DDC">
      <w:pPr>
        <w:pStyle w:val="GLBodytext"/>
      </w:pPr>
      <w:r w:rsidRPr="003076F2">
        <w:t>It is argued</w:t>
      </w:r>
      <w:r w:rsidR="00606319" w:rsidRPr="003076F2">
        <w:t xml:space="preserve"> by Wood-</w:t>
      </w:r>
      <w:proofErr w:type="spellStart"/>
      <w:r w:rsidR="00606319" w:rsidRPr="003076F2">
        <w:t>Downie</w:t>
      </w:r>
      <w:proofErr w:type="spellEnd"/>
      <w:r w:rsidR="00606319" w:rsidRPr="003076F2">
        <w:t xml:space="preserve"> </w:t>
      </w:r>
      <w:r w:rsidR="00C87DFA" w:rsidRPr="003076F2">
        <w:t>and colleagues</w:t>
      </w:r>
      <w:r w:rsidR="00606319" w:rsidRPr="003076F2">
        <w:t xml:space="preserve"> (2021)</w:t>
      </w:r>
      <w:r w:rsidRPr="003076F2">
        <w:t xml:space="preserve">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EF0DDC" w:rsidRPr="003076F2">
        <w:t xml:space="preserve"> that t</w:t>
      </w:r>
      <w:r w:rsidR="00C21E33" w:rsidRPr="003076F2">
        <w:t>he superiority of autistic female</w:t>
      </w:r>
      <w:r w:rsidR="00606319" w:rsidRPr="003076F2">
        <w:t>s’</w:t>
      </w:r>
      <w:r w:rsidR="00C21E33" w:rsidRPr="003076F2">
        <w:t xml:space="preserve"> social interaction/communication abilities over autistic males, </w:t>
      </w:r>
      <w:r w:rsidR="007F3F86">
        <w:t>whilst being</w:t>
      </w:r>
      <w:r w:rsidR="007F3F86" w:rsidRPr="003076F2">
        <w:t xml:space="preserve"> </w:t>
      </w:r>
      <w:r w:rsidR="00C21E33" w:rsidRPr="003076F2">
        <w:t xml:space="preserve">similar to that of non-autistic males, may make their autism less noticeable. </w:t>
      </w:r>
      <w:r w:rsidR="00B23A6B" w:rsidRPr="003076F2">
        <w:t>In</w:t>
      </w:r>
      <w:r w:rsidR="007B1A3E" w:rsidRPr="003076F2">
        <w:t xml:space="preserve"> considering (narrow construct) social-communication difficulties in females, </w:t>
      </w:r>
      <w:r w:rsidR="00B23A6B" w:rsidRPr="003076F2">
        <w:t xml:space="preserve">it is suggested that </w:t>
      </w:r>
      <w:r w:rsidR="007B1A3E" w:rsidRPr="003076F2">
        <w:t>practitioners consider normative gender differences</w:t>
      </w:r>
      <w:r w:rsidR="00B23A6B" w:rsidRPr="003076F2">
        <w:t xml:space="preserve">; that is, </w:t>
      </w:r>
      <w:r w:rsidR="007B1A3E" w:rsidRPr="003076F2">
        <w:t xml:space="preserve">compare </w:t>
      </w:r>
      <w:r w:rsidR="00B23A6B" w:rsidRPr="003076F2">
        <w:t>females</w:t>
      </w:r>
      <w:r w:rsidR="007B1A3E" w:rsidRPr="003076F2">
        <w:t xml:space="preserve"> to their same-gender peers rather than to autistic </w:t>
      </w:r>
      <w:r w:rsidR="0020417D" w:rsidRPr="003076F2">
        <w:t xml:space="preserve">(or </w:t>
      </w:r>
      <w:r w:rsidR="007B1A3E" w:rsidRPr="003076F2">
        <w:t>nonautistic)</w:t>
      </w:r>
      <w:r w:rsidR="0020417D" w:rsidRPr="003076F2">
        <w:t xml:space="preserve"> males </w:t>
      </w:r>
      <w:r w:rsidR="008F1FB7">
        <w:fldChar w:fldCharType="begin">
          <w:fldData xml:space="preserve">PEVuZE5vdGU+PENpdGU+PEF1dGhvcj5IdWxsPC9BdXRob3I+PFllYXI+MjAxNzwvWWVhcj48UmVj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</w:fldData>
        </w:fldChar>
      </w:r>
      <w:r w:rsidR="000D3CD4">
        <w:instrText xml:space="preserve"> ADDIN EN.CITE </w:instrText>
      </w:r>
      <w:r w:rsidR="000D3CD4">
        <w:fldChar w:fldCharType="begin">
          <w:fldData xml:space="preserve">PEVuZE5vdGU+PENpdGU+PEF1dGhvcj5IdWxsPC9BdXRob3I+PFllYXI+MjAxNzwvWWVhcj48UmVj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</w:fldData>
        </w:fldChar>
      </w:r>
      <w:r w:rsidR="000D3CD4">
        <w:instrText xml:space="preserve"> ADDIN EN.CITE.DATA </w:instrText>
      </w:r>
      <w:r w:rsidR="000D3CD4">
        <w:fldChar w:fldCharType="end"/>
      </w:r>
      <w:r w:rsidR="008F1FB7">
        <w:fldChar w:fldCharType="separate"/>
      </w:r>
      <w:r w:rsidR="000D3CD4">
        <w:rPr>
          <w:noProof/>
        </w:rPr>
        <w:t>[</w:t>
      </w:r>
      <w:hyperlink w:anchor="_ENREF_22" w:tooltip="Wood-Downie, 2021 #1374" w:history="1">
        <w:r w:rsidR="006525B5">
          <w:rPr>
            <w:noProof/>
          </w:rPr>
          <w:t>22</w:t>
        </w:r>
      </w:hyperlink>
      <w:r w:rsidR="000D3CD4">
        <w:rPr>
          <w:noProof/>
        </w:rPr>
        <w:t xml:space="preserve">, </w:t>
      </w:r>
      <w:hyperlink w:anchor="_ENREF_104" w:tooltip="Hull, 2017 #1408" w:history="1">
        <w:r w:rsidR="006525B5">
          <w:rPr>
            <w:noProof/>
          </w:rPr>
          <w:t>104</w:t>
        </w:r>
      </w:hyperlink>
      <w:r w:rsidR="000D3CD4">
        <w:rPr>
          <w:noProof/>
        </w:rPr>
        <w:t>]</w:t>
      </w:r>
      <w:r w:rsidR="008F1FB7">
        <w:fldChar w:fldCharType="end"/>
      </w:r>
      <w:r w:rsidR="00B23A6B" w:rsidRPr="003076F2">
        <w:t xml:space="preserve">. </w:t>
      </w:r>
      <w:r w:rsidR="00C21E33" w:rsidRPr="003076F2">
        <w:t>Efforts to c</w:t>
      </w:r>
      <w:r w:rsidRPr="003076F2">
        <w:t>onsider the characteristics of autistic girls and women in comparison with their non-autistic female peers may improve recognition</w:t>
      </w:r>
      <w:r w:rsidR="00C21E33" w:rsidRPr="003076F2">
        <w:t>, referral, and diagnosis of autism.</w:t>
      </w:r>
    </w:p>
    <w:p w14:paraId="61661516" w14:textId="77777777" w:rsidR="00597421" w:rsidRPr="003076F2" w:rsidRDefault="00597421" w:rsidP="00B860BF">
      <w:pPr>
        <w:pStyle w:val="GLHeading4"/>
      </w:pPr>
      <w:r w:rsidRPr="003076F2">
        <w:t>Restrictive and repetitive behaviours and interests</w:t>
      </w:r>
    </w:p>
    <w:p w14:paraId="6BDEB5EA" w14:textId="7F2B89C9" w:rsidR="0080366C" w:rsidRPr="003076F2" w:rsidRDefault="002040B8" w:rsidP="00281488">
      <w:pPr>
        <w:pStyle w:val="GLBodytext"/>
      </w:pPr>
      <w:r w:rsidRPr="003076F2">
        <w:t>Four</w:t>
      </w:r>
      <w:r w:rsidR="00281488" w:rsidRPr="003076F2">
        <w:t xml:space="preserve"> studies reported on </w:t>
      </w:r>
      <w:r w:rsidR="00CC692B" w:rsidRPr="003076F2">
        <w:t>restrictive and repetitive behaviours and interests</w:t>
      </w:r>
      <w:r w:rsidRPr="003076F2">
        <w:t xml:space="preserve">, one on </w:t>
      </w:r>
      <w:r w:rsidR="00686EDA">
        <w:t>‘</w:t>
      </w:r>
      <w:r w:rsidRPr="003076F2">
        <w:t>motor stereotypies</w:t>
      </w:r>
      <w:r w:rsidR="00686EDA">
        <w:t>’/</w:t>
      </w:r>
      <w:r w:rsidR="00686EDA" w:rsidRPr="003076F2">
        <w:t>repetitive body movements</w:t>
      </w:r>
      <w:r w:rsidRPr="003076F2">
        <w:t>, two on sensory processing, and the other on RRBI</w:t>
      </w:r>
      <w:r w:rsidR="008C612D" w:rsidRPr="003076F2">
        <w:t xml:space="preserve"> </w:t>
      </w:r>
      <w:r w:rsidRPr="003076F2">
        <w:t>more generally</w:t>
      </w:r>
      <w:r w:rsidR="00CC692B" w:rsidRPr="003076F2">
        <w:t xml:space="preserve">. </w:t>
      </w:r>
    </w:p>
    <w:p w14:paraId="6B4D9166" w14:textId="1027DCED" w:rsidR="002B5FB1" w:rsidRPr="003076F2" w:rsidRDefault="0080366C" w:rsidP="00281488">
      <w:pPr>
        <w:pStyle w:val="GLBodytext"/>
      </w:pPr>
      <w:r w:rsidRPr="003076F2">
        <w:t>Melo et al (2020)</w:t>
      </w:r>
      <w:r w:rsidR="00CC692B" w:rsidRPr="003076F2">
        <w:t xml:space="preserve"> </w: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 </w:instrTex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w:t>
      </w:r>
      <w:r w:rsidR="008F1FB7">
        <w:fldChar w:fldCharType="end"/>
      </w:r>
      <w:r w:rsidR="00CC692B" w:rsidRPr="003076F2">
        <w:t xml:space="preserve"> considered 7 studies investigating </w:t>
      </w:r>
      <w:r w:rsidR="00686EDA">
        <w:t>‘</w:t>
      </w:r>
      <w:r w:rsidR="00CC692B" w:rsidRPr="003076F2">
        <w:t xml:space="preserve">motor </w:t>
      </w:r>
      <w:r w:rsidR="00863903" w:rsidRPr="003076F2">
        <w:t>stereotypies</w:t>
      </w:r>
      <w:r w:rsidR="00686EDA">
        <w:t>’</w:t>
      </w:r>
      <w:r w:rsidR="00863903" w:rsidRPr="003076F2">
        <w:t>, finding no</w:t>
      </w:r>
      <w:r w:rsidR="0066398A" w:rsidRPr="003076F2">
        <w:t xml:space="preserve"> sex/gender</w:t>
      </w:r>
      <w:r w:rsidR="00863903" w:rsidRPr="003076F2">
        <w:t xml:space="preserve"> differences. </w:t>
      </w:r>
    </w:p>
    <w:p w14:paraId="16499289" w14:textId="3976B1B4" w:rsidR="00281488" w:rsidRPr="003076F2" w:rsidRDefault="00863903" w:rsidP="00281488">
      <w:pPr>
        <w:pStyle w:val="GLBodytext"/>
      </w:pPr>
      <w:r w:rsidRPr="003076F2">
        <w:t xml:space="preserve">A large meta-analysis by </w:t>
      </w: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Pr="003076F2">
        <w:t xml:space="preserve"> similarly found no difference in </w:t>
      </w:r>
      <w:r w:rsidR="00F6498C" w:rsidRPr="003076F2">
        <w:t xml:space="preserve">a broad range of </w:t>
      </w:r>
      <w:r w:rsidRPr="003076F2">
        <w:t xml:space="preserve">RRBI </w:t>
      </w:r>
      <w:r w:rsidR="00F6498C" w:rsidRPr="003076F2">
        <w:t>from</w:t>
      </w:r>
      <w:r w:rsidRPr="003076F2">
        <w:t xml:space="preserve"> 9 studies involving autistic people with an intellectual disability. However a small difference was found across 15 studies including autistic people without an ID. For this group, autistic females were found to have fewer restrictive and repetitive behaviours and interests than autistic males.</w:t>
      </w:r>
    </w:p>
    <w:p w14:paraId="514AE191" w14:textId="272F43BA" w:rsidR="00AA4106" w:rsidRPr="003076F2" w:rsidRDefault="002B5FB1" w:rsidP="0022082B">
      <w:pPr>
        <w:pStyle w:val="GLBodytext"/>
      </w:pPr>
      <w:r w:rsidRPr="003076F2">
        <w:t xml:space="preserve">With respect to sensory processing, </w:t>
      </w:r>
      <w:r w:rsidR="0024032F" w:rsidRPr="003076F2">
        <w:t xml:space="preserve">a large </w:t>
      </w:r>
      <w:r w:rsidR="00182450" w:rsidRPr="003076F2">
        <w:t xml:space="preserve">systematic review considered sensory patterns in autistic people including sensory over-responsivity, under-responsivity, and sensation seeking in 55 studies </w: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w:t>
      </w:r>
      <w:r w:rsidR="008F1FB7">
        <w:fldChar w:fldCharType="end"/>
      </w:r>
      <w:r w:rsidR="00182450" w:rsidRPr="003076F2">
        <w:t xml:space="preserve">. </w:t>
      </w:r>
      <w:r w:rsidR="0066398A" w:rsidRPr="003076F2">
        <w:t>Sex/g</w:t>
      </w:r>
      <w:r w:rsidR="00182450" w:rsidRPr="003076F2">
        <w:t xml:space="preserve">ender had a non-significant moderating effect on sensory symptoms in the meta-analysis models. </w:t>
      </w:r>
    </w:p>
    <w:p w14:paraId="786C8D58" w14:textId="782FD2B4" w:rsidR="00AA4106" w:rsidRPr="003076F2" w:rsidRDefault="0022082B" w:rsidP="00AA4106">
      <w:pPr>
        <w:pStyle w:val="GLBodytext"/>
        <w:rPr>
          <w:color w:val="000000" w:themeColor="text1"/>
        </w:rPr>
      </w:pPr>
      <w:r w:rsidRPr="003076F2">
        <w:rPr>
          <w:color w:val="000000" w:themeColor="text1"/>
        </w:rPr>
        <w:t xml:space="preserve">By contrast, </w:t>
      </w:r>
      <w:r w:rsidR="00120CF7" w:rsidRPr="003076F2">
        <w:rPr>
          <w:color w:val="000000" w:themeColor="text1"/>
        </w:rPr>
        <w:t xml:space="preserve">when considering sensory processing difficulties, </w:t>
      </w:r>
      <w:proofErr w:type="spellStart"/>
      <w:r w:rsidRPr="003076F2">
        <w:t>Saure</w:t>
      </w:r>
      <w:proofErr w:type="spellEnd"/>
      <w:r w:rsidRPr="003076F2">
        <w:t xml:space="preserve"> et al (2023)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Pr="003076F2">
        <w:t xml:space="preserve"> found</w:t>
      </w:r>
      <w:r w:rsidR="0066398A" w:rsidRPr="003076F2">
        <w:t xml:space="preserve"> sex/gender</w:t>
      </w:r>
      <w:r w:rsidRPr="003076F2">
        <w:t xml:space="preserve"> differences </w:t>
      </w:r>
      <w:r w:rsidR="00CB526A" w:rsidRPr="003076F2">
        <w:t>varied</w:t>
      </w:r>
      <w:r w:rsidRPr="003076F2">
        <w:t xml:space="preserve"> </w:t>
      </w:r>
      <w:r w:rsidR="00120CF7" w:rsidRPr="003076F2">
        <w:t>dependent on whether</w:t>
      </w:r>
      <w:r w:rsidR="00CB526A" w:rsidRPr="003076F2">
        <w:t xml:space="preserve"> </w:t>
      </w:r>
      <w:r w:rsidR="00D8178B">
        <w:t xml:space="preserve">autism was </w:t>
      </w:r>
      <w:r w:rsidR="00CB526A" w:rsidRPr="003076F2">
        <w:t>accompanied by an intellectual disability</w:t>
      </w:r>
      <w:r w:rsidRPr="003076F2">
        <w:t>. In 18 studies of autistic people without ID,</w:t>
      </w:r>
      <w:r w:rsidR="00182450" w:rsidRPr="003076F2">
        <w:t xml:space="preserve"> there was a small to medium effect </w:t>
      </w:r>
      <w:r w:rsidRPr="003076F2">
        <w:t>for</w:t>
      </w:r>
      <w:r w:rsidR="00182450" w:rsidRPr="003076F2">
        <w:t xml:space="preserve"> autistic </w:t>
      </w:r>
      <w:r w:rsidR="001C0C4A" w:rsidRPr="003076F2">
        <w:t>males</w:t>
      </w:r>
      <w:r w:rsidR="00182450" w:rsidRPr="003076F2">
        <w:t xml:space="preserve"> having </w:t>
      </w:r>
      <w:r w:rsidR="001C0C4A" w:rsidRPr="003076F2">
        <w:t>fewer</w:t>
      </w:r>
      <w:r w:rsidR="00182450" w:rsidRPr="003076F2">
        <w:t xml:space="preserve"> sensory </w:t>
      </w:r>
      <w:r w:rsidR="001F04E5" w:rsidRPr="003076F2">
        <w:t>difficulties</w:t>
      </w:r>
      <w:r w:rsidR="00182450" w:rsidRPr="003076F2">
        <w:t xml:space="preserve"> than autistic </w:t>
      </w:r>
      <w:r w:rsidR="00604E09" w:rsidRPr="003076F2">
        <w:t>fe</w:t>
      </w:r>
      <w:r w:rsidR="00182450" w:rsidRPr="003076F2">
        <w:t xml:space="preserve">males. </w:t>
      </w:r>
      <w:r w:rsidRPr="003076F2">
        <w:t>However</w:t>
      </w:r>
      <w:r w:rsidR="00B00869">
        <w:t>,</w:t>
      </w:r>
      <w:r w:rsidRPr="003076F2">
        <w:t xml:space="preserve"> in 4 studies of</w:t>
      </w:r>
      <w:r w:rsidR="00182450" w:rsidRPr="003076F2">
        <w:t xml:space="preserve"> autistic people with ID, there was a small effect in the opposite direction </w:t>
      </w:r>
      <w:r w:rsidR="00120CF7" w:rsidRPr="003076F2">
        <w:t>–</w:t>
      </w:r>
      <w:r w:rsidR="00182450" w:rsidRPr="003076F2">
        <w:t xml:space="preserve"> females</w:t>
      </w:r>
      <w:r w:rsidR="0020370D" w:rsidRPr="003076F2">
        <w:t xml:space="preserve"> were</w:t>
      </w:r>
      <w:r w:rsidR="00182450" w:rsidRPr="003076F2">
        <w:t xml:space="preserve"> </w:t>
      </w:r>
      <w:r w:rsidR="008B10D4" w:rsidRPr="003076F2">
        <w:t xml:space="preserve">judged as </w:t>
      </w:r>
      <w:r w:rsidR="00182450" w:rsidRPr="003076F2">
        <w:rPr>
          <w:color w:val="000000" w:themeColor="text1"/>
        </w:rPr>
        <w:t>ha</w:t>
      </w:r>
      <w:r w:rsidR="00604E09" w:rsidRPr="003076F2">
        <w:rPr>
          <w:color w:val="000000" w:themeColor="text1"/>
        </w:rPr>
        <w:t>ving</w:t>
      </w:r>
      <w:r w:rsidR="00182450" w:rsidRPr="003076F2">
        <w:rPr>
          <w:color w:val="000000" w:themeColor="text1"/>
        </w:rPr>
        <w:t xml:space="preserve"> fewer </w:t>
      </w:r>
      <w:r w:rsidR="008B207C" w:rsidRPr="003076F2">
        <w:rPr>
          <w:color w:val="000000" w:themeColor="text1"/>
        </w:rPr>
        <w:t xml:space="preserve">sensory </w:t>
      </w:r>
      <w:r w:rsidR="001F04E5" w:rsidRPr="003076F2">
        <w:rPr>
          <w:color w:val="000000" w:themeColor="text1"/>
        </w:rPr>
        <w:t>difficulties</w:t>
      </w:r>
      <w:r w:rsidR="00182450" w:rsidRPr="003076F2">
        <w:rPr>
          <w:color w:val="000000" w:themeColor="text1"/>
        </w:rPr>
        <w:t xml:space="preserve"> than</w:t>
      </w:r>
      <w:r w:rsidR="00182450" w:rsidRPr="003076F2">
        <w:t xml:space="preserve"> </w:t>
      </w:r>
      <w:r w:rsidRPr="003076F2">
        <w:rPr>
          <w:color w:val="000000" w:themeColor="text1"/>
        </w:rPr>
        <w:t>males.</w:t>
      </w:r>
      <w:r w:rsidR="00AA4106" w:rsidRPr="003076F2">
        <w:rPr>
          <w:color w:val="000000" w:themeColor="text1"/>
        </w:rPr>
        <w:t xml:space="preserve"> </w:t>
      </w:r>
      <w:r w:rsidR="00244AFA" w:rsidRPr="003076F2">
        <w:t>It is</w:t>
      </w:r>
      <w:r w:rsidR="00AA4106" w:rsidRPr="003076F2">
        <w:t xml:space="preserve"> suggest</w:t>
      </w:r>
      <w:r w:rsidR="00244AFA" w:rsidRPr="003076F2">
        <w:t>ed</w:t>
      </w:r>
      <w:r w:rsidR="00AA4106" w:rsidRPr="003076F2">
        <w:t xml:space="preserve"> that previous meta-analyses may have not found sex/gender differences because </w:t>
      </w:r>
      <w:r w:rsidR="00244AFA" w:rsidRPr="003076F2">
        <w:t>it</w:t>
      </w:r>
      <w:r w:rsidR="00AA4106" w:rsidRPr="003076F2">
        <w:t xml:space="preserve"> depend</w:t>
      </w:r>
      <w:r w:rsidR="00244AFA" w:rsidRPr="003076F2">
        <w:t>s</w:t>
      </w:r>
      <w:r w:rsidR="00AA4106" w:rsidRPr="003076F2">
        <w:t xml:space="preserve"> on whether ID is co-occurring or not</w:t>
      </w:r>
      <w:r w:rsidR="00244AFA" w:rsidRPr="003076F2">
        <w:t>.</w:t>
      </w:r>
    </w:p>
    <w:p w14:paraId="0C1C5B43" w14:textId="64533362" w:rsidR="00C76BB4" w:rsidRPr="003076F2" w:rsidRDefault="0088289D" w:rsidP="002A003D">
      <w:pPr>
        <w:pStyle w:val="GLBodytext"/>
      </w:pPr>
      <w:r w:rsidRPr="003076F2">
        <w:t>There is also research suggesting</w:t>
      </w:r>
      <w:r w:rsidR="00C76BB4" w:rsidRPr="003076F2">
        <w:t xml:space="preserve"> that girls/women may exhibit quantitative and qualitative differences in RRBI than boys/men, which may limit their detection. For example, RR</w:t>
      </w:r>
      <w:r w:rsidR="008C612D" w:rsidRPr="003076F2">
        <w:t>BI</w:t>
      </w:r>
      <w:r w:rsidR="00C76BB4" w:rsidRPr="003076F2">
        <w:t xml:space="preserve"> observed in autistic girls/women </w:t>
      </w:r>
      <w:r w:rsidR="00967E4E" w:rsidRPr="003076F2">
        <w:t>may be</w:t>
      </w:r>
      <w:r w:rsidR="00C76BB4" w:rsidRPr="003076F2">
        <w:t xml:space="preserve"> more socially accept</w:t>
      </w:r>
      <w:r w:rsidRPr="003076F2">
        <w:t>able</w:t>
      </w:r>
      <w:r w:rsidR="001F3C26" w:rsidRPr="003076F2">
        <w:t xml:space="preserve"> </w:t>
      </w:r>
      <w:r w:rsidR="002A003D" w:rsidRPr="003076F2">
        <w:t xml:space="preserve">and in </w:t>
      </w:r>
      <w:r w:rsidR="005A3A57" w:rsidRPr="003076F2">
        <w:t>alignment</w:t>
      </w:r>
      <w:r w:rsidR="001F3C26" w:rsidRPr="003076F2">
        <w:t xml:space="preserve"> with typical </w:t>
      </w:r>
      <w:r w:rsidR="007737B2">
        <w:t>sex/gender</w:t>
      </w:r>
      <w:r w:rsidR="001F3C26" w:rsidRPr="003076F2">
        <w:t xml:space="preserve"> norms</w:t>
      </w:r>
      <w:r w:rsidR="00C76BB4" w:rsidRPr="003076F2">
        <w:t xml:space="preserve"> (e.g., </w:t>
      </w:r>
      <w:r w:rsidR="002104CB" w:rsidRPr="003076F2">
        <w:t xml:space="preserve">celebrities, </w:t>
      </w:r>
      <w:r w:rsidRPr="003076F2">
        <w:t xml:space="preserve">pop </w:t>
      </w:r>
      <w:r w:rsidR="002104CB" w:rsidRPr="003076F2">
        <w:t>music</w:t>
      </w:r>
      <w:r w:rsidR="00C76BB4" w:rsidRPr="003076F2">
        <w:t xml:space="preserve">, </w:t>
      </w:r>
      <w:r w:rsidR="002104CB" w:rsidRPr="003076F2">
        <w:t xml:space="preserve">fashion, </w:t>
      </w:r>
      <w:r w:rsidR="00C76BB4" w:rsidRPr="003076F2">
        <w:t>fictional characters</w:t>
      </w:r>
      <w:r w:rsidR="007A5AF1" w:rsidRPr="003076F2">
        <w:t>,</w:t>
      </w:r>
      <w:r w:rsidR="00C76BB4" w:rsidRPr="003076F2">
        <w:t xml:space="preserve"> </w:t>
      </w:r>
      <w:r w:rsidR="002104CB" w:rsidRPr="003076F2">
        <w:t xml:space="preserve">horses, </w:t>
      </w:r>
      <w:r w:rsidR="002104CB" w:rsidRPr="003076F2">
        <w:lastRenderedPageBreak/>
        <w:t>pets</w:t>
      </w:r>
      <w:r w:rsidR="00C76BB4" w:rsidRPr="003076F2">
        <w:t>),</w:t>
      </w:r>
      <w:r w:rsidRPr="003076F2">
        <w:t xml:space="preserve"> and therefore seem less unusual or</w:t>
      </w:r>
      <w:r w:rsidR="00EF778C" w:rsidRPr="003076F2">
        <w:t xml:space="preserve"> autistic</w:t>
      </w:r>
      <w:r w:rsidRPr="003076F2">
        <w:t>. By contrast</w:t>
      </w:r>
      <w:r w:rsidR="00C76BB4" w:rsidRPr="003076F2">
        <w:t xml:space="preserve"> </w:t>
      </w:r>
      <w:r w:rsidRPr="003076F2">
        <w:t xml:space="preserve">the RRBI of </w:t>
      </w:r>
      <w:r w:rsidR="00C76BB4" w:rsidRPr="003076F2">
        <w:t xml:space="preserve">autistic boys/men </w:t>
      </w:r>
      <w:r w:rsidR="007A5AF1" w:rsidRPr="003076F2">
        <w:t>tend to be more</w:t>
      </w:r>
      <w:r w:rsidR="00C76BB4" w:rsidRPr="003076F2">
        <w:t xml:space="preserve"> fixated, </w:t>
      </w:r>
      <w:r w:rsidR="00887FDC" w:rsidRPr="003076F2">
        <w:t xml:space="preserve">and </w:t>
      </w:r>
      <w:r w:rsidR="00C76BB4" w:rsidRPr="003076F2">
        <w:t>stereotyped (e.g.</w:t>
      </w:r>
      <w:r w:rsidR="007A5AF1" w:rsidRPr="003076F2">
        <w:t>,</w:t>
      </w:r>
      <w:r w:rsidR="00C76BB4" w:rsidRPr="003076F2">
        <w:t xml:space="preserve"> lining up toys and fascination for parts of objects</w:t>
      </w:r>
      <w:r w:rsidR="007A5AF1" w:rsidRPr="003076F2">
        <w:t>)</w:t>
      </w:r>
      <w:r w:rsidR="000B70E8" w:rsidRPr="003076F2">
        <w:t xml:space="preserve"> </w:t>
      </w:r>
      <w:r w:rsidR="008F1FB7">
        <w:fldChar w:fldCharType="begin">
          <w:fldData xml:space="preserve">PEVuZE5vdGU+PENpdGU+PEF1dGhvcj5EdXZla290PC9BdXRob3I+PFllYXI+MjAxNzwvWWVhcj48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zMDYtMzE2PC9wYWdlcz48dm9sdW1lPjc8L3ZvbHVtZT48ZGF0ZXM+PHllYXI+
MjAyMDwveWVhcj48L2RhdGVzPjx1cmxzPjwvdXJscz48L3JlY29yZD48L0NpdGU+PC9FbmROb3Rl
Pn==
</w:fldData>
        </w:fldChar>
      </w:r>
      <w:r w:rsidR="000D3CD4">
        <w:instrText xml:space="preserve"> ADDIN EN.CITE </w:instrText>
      </w:r>
      <w:r w:rsidR="000D3CD4">
        <w:fldChar w:fldCharType="begin">
          <w:fldData xml:space="preserve">PEVuZE5vdGU+PENpdGU+PEF1dGhvcj5EdXZla290PC9BdXRob3I+PFllYXI+MjAxNzwvWWVhcj48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zMDYtMzE2PC9wYWdlcz48dm9sdW1lPjc8L3ZvbHVtZT48ZGF0ZXM+PHllYXI+
MjAyMDwveWVhcj48L2RhdGVzPjx1cmxzPjwvdXJscz48L3JlY29yZD48L0NpdGU+PC9FbmROb3Rl
Pn==
</w:fldData>
        </w:fldChar>
      </w:r>
      <w:r w:rsidR="000D3CD4">
        <w:instrText xml:space="preserve"> ADDIN EN.CITE.DATA </w:instrText>
      </w:r>
      <w:r w:rsidR="000D3CD4">
        <w:fldChar w:fldCharType="end"/>
      </w:r>
      <w:r w:rsidR="008F1FB7">
        <w:fldChar w:fldCharType="separate"/>
      </w:r>
      <w:r w:rsidR="000D3CD4">
        <w:rPr>
          <w:noProof/>
        </w:rPr>
        <w:t>[</w:t>
      </w:r>
      <w:hyperlink w:anchor="_ENREF_54" w:tooltip="Hull, 2020 #829" w:history="1">
        <w:r w:rsidR="006525B5">
          <w:rPr>
            <w:noProof/>
          </w:rPr>
          <w:t>54</w:t>
        </w:r>
      </w:hyperlink>
      <w:r w:rsidR="000D3CD4">
        <w:rPr>
          <w:noProof/>
        </w:rPr>
        <w:t xml:space="preserve">, </w:t>
      </w:r>
      <w:hyperlink w:anchor="_ENREF_105" w:tooltip="Duvekot, 2017 #1393" w:history="1">
        <w:r w:rsidR="006525B5">
          <w:rPr>
            <w:noProof/>
          </w:rPr>
          <w:t>105</w:t>
        </w:r>
      </w:hyperlink>
      <w:r w:rsidR="000D3CD4">
        <w:rPr>
          <w:noProof/>
        </w:rPr>
        <w:t xml:space="preserve">, </w:t>
      </w:r>
      <w:hyperlink w:anchor="_ENREF_106" w:tooltip="McFayden, 2019 #1394" w:history="1">
        <w:r w:rsidR="006525B5">
          <w:rPr>
            <w:noProof/>
          </w:rPr>
          <w:t>106</w:t>
        </w:r>
      </w:hyperlink>
      <w:r w:rsidR="000D3CD4">
        <w:rPr>
          <w:noProof/>
        </w:rPr>
        <w:t>]</w:t>
      </w:r>
      <w:r w:rsidR="008F1FB7">
        <w:fldChar w:fldCharType="end"/>
      </w:r>
      <w:r w:rsidR="000B70E8" w:rsidRPr="003076F2">
        <w:t>.</w:t>
      </w:r>
    </w:p>
    <w:p w14:paraId="02685E4C" w14:textId="77777777" w:rsidR="00FD1940" w:rsidRPr="003076F2" w:rsidRDefault="00FD1940" w:rsidP="00B860BF">
      <w:pPr>
        <w:pStyle w:val="GLHeading4"/>
      </w:pPr>
      <w:r w:rsidRPr="003076F2">
        <w:t>Autistic characteristics generally</w:t>
      </w:r>
    </w:p>
    <w:p w14:paraId="6FF23B8D" w14:textId="73713229" w:rsidR="006C66AA" w:rsidRPr="003076F2" w:rsidRDefault="00FD1940" w:rsidP="00FD1940">
      <w:pPr>
        <w:pStyle w:val="GLBodytext"/>
      </w:pPr>
      <w:r w:rsidRPr="003076F2">
        <w:t>In a thematic qualitative review of research in autistic adults, Australian researchers Huang et al</w:t>
      </w:r>
      <w:r w:rsidR="00A34B08" w:rsidRPr="003076F2">
        <w:t>’s</w:t>
      </w:r>
      <w:r w:rsidRPr="003076F2">
        <w:t xml:space="preserve"> review </w: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 </w:instrText>
      </w:r>
      <w:r w:rsidR="008F1FB7">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instrText xml:space="preserve"> ADDIN EN.CITE.DATA </w:instrText>
      </w:r>
      <w:r w:rsidR="008F1FB7">
        <w:fldChar w:fldCharType="end"/>
      </w:r>
      <w:r w:rsidR="008F1FB7">
        <w:fldChar w:fldCharType="separate"/>
      </w:r>
      <w:r w:rsidR="008F1FB7">
        <w:rPr>
          <w:noProof/>
        </w:rPr>
        <w:t>[</w:t>
      </w:r>
      <w:hyperlink w:anchor="_ENREF_24" w:tooltip="Huang, 2020 #1378" w:history="1">
        <w:r w:rsidR="006525B5">
          <w:rPr>
            <w:noProof/>
          </w:rPr>
          <w:t>24</w:t>
        </w:r>
      </w:hyperlink>
      <w:r w:rsidR="008F1FB7">
        <w:rPr>
          <w:noProof/>
        </w:rPr>
        <w:t>]</w:t>
      </w:r>
      <w:r w:rsidR="008F1FB7">
        <w:fldChar w:fldCharType="end"/>
      </w:r>
      <w:r w:rsidRPr="003076F2">
        <w:t xml:space="preserve"> reported contrasting results. Whilst two studies found that women tend to self-report more autistic </w:t>
      </w:r>
      <w:r w:rsidR="00990294" w:rsidRPr="003076F2">
        <w:t>characteristics</w:t>
      </w:r>
      <w:r w:rsidRPr="003076F2">
        <w:t xml:space="preserve"> then men, two other</w:t>
      </w:r>
      <w:r w:rsidR="00A34B08" w:rsidRPr="003076F2">
        <w:t xml:space="preserve"> studies </w:t>
      </w:r>
      <w:r w:rsidRPr="003076F2">
        <w:t xml:space="preserve">found that women scored similar to men </w:t>
      </w:r>
      <w:r w:rsidR="004D58DE" w:rsidRPr="003076F2">
        <w:t>according to</w:t>
      </w:r>
      <w:r w:rsidRPr="003076F2">
        <w:t xml:space="preserve"> clinician-rated diagnostic tools. </w:t>
      </w:r>
      <w:r w:rsidR="00675DC2" w:rsidRPr="003076F2">
        <w:t>This review didn’t provide further details of the studies</w:t>
      </w:r>
      <w:r w:rsidR="00554BEF" w:rsidRPr="003076F2">
        <w:t>’ populations</w:t>
      </w:r>
      <w:r w:rsidR="00675DC2" w:rsidRPr="003076F2">
        <w:t xml:space="preserve"> in order to interpret these findings</w:t>
      </w:r>
      <w:r w:rsidR="00554BEF" w:rsidRPr="003076F2">
        <w:t xml:space="preserve"> fully, and the populations </w:t>
      </w:r>
      <w:r w:rsidR="00400FE4" w:rsidRPr="003076F2">
        <w:t xml:space="preserve">of these studies </w:t>
      </w:r>
      <w:r w:rsidR="00554BEF" w:rsidRPr="003076F2">
        <w:t>are not comparable. However</w:t>
      </w:r>
      <w:r w:rsidR="007A0728">
        <w:t>,</w:t>
      </w:r>
      <w:r w:rsidR="00554BEF" w:rsidRPr="003076F2">
        <w:t xml:space="preserve"> </w:t>
      </w:r>
      <w:r w:rsidR="008003D9" w:rsidRPr="003076F2">
        <w:t>findings</w:t>
      </w:r>
      <w:r w:rsidR="00554BEF" w:rsidRPr="003076F2">
        <w:t xml:space="preserve"> are consistent with the </w:t>
      </w:r>
      <w:r w:rsidR="008003D9" w:rsidRPr="003076F2">
        <w:t>suggestion that</w:t>
      </w:r>
      <w:r w:rsidR="00554BEF" w:rsidRPr="003076F2">
        <w:t xml:space="preserve"> diagnostic tools </w:t>
      </w:r>
      <w:r w:rsidR="008003D9" w:rsidRPr="003076F2">
        <w:t xml:space="preserve">observed from “the outside” do </w:t>
      </w:r>
      <w:r w:rsidR="00554BEF" w:rsidRPr="003076F2">
        <w:t>not necessarily captur</w:t>
      </w:r>
      <w:r w:rsidR="008003D9" w:rsidRPr="003076F2">
        <w:t>e</w:t>
      </w:r>
      <w:r w:rsidR="00554BEF" w:rsidRPr="003076F2">
        <w:t xml:space="preserve"> the full experience of autism</w:t>
      </w:r>
      <w:r w:rsidR="008003D9" w:rsidRPr="003076F2">
        <w:t xml:space="preserve"> as experienced </w:t>
      </w:r>
      <w:r w:rsidR="00554BEF" w:rsidRPr="003076F2">
        <w:t>from “the inside”</w:t>
      </w:r>
      <w:r w:rsidR="008158B4" w:rsidRPr="003076F2">
        <w:t xml:space="preserve">. </w:t>
      </w:r>
    </w:p>
    <w:p w14:paraId="60B01DBA" w14:textId="562F0EB1" w:rsidR="00BE2649" w:rsidRPr="003076F2" w:rsidRDefault="006C66AA" w:rsidP="00FD1940">
      <w:pPr>
        <w:pStyle w:val="GLBodytext"/>
      </w:pPr>
      <w:r w:rsidRPr="003076F2">
        <w:t xml:space="preserve">These findings illustrate the complexity of interpreting findings based on different measurement approaches and raise questions about the comparability of the </w:t>
      </w:r>
      <w:r w:rsidR="00B9219C" w:rsidRPr="003076F2">
        <w:t>constructs</w:t>
      </w:r>
      <w:r w:rsidRPr="003076F2">
        <w:t xml:space="preserve"> being measured. </w:t>
      </w:r>
    </w:p>
    <w:p w14:paraId="1589A363" w14:textId="66E714C9" w:rsidR="006659CC" w:rsidRPr="003076F2" w:rsidRDefault="007737B2" w:rsidP="00B860BF">
      <w:pPr>
        <w:pStyle w:val="GLHeading3"/>
      </w:pPr>
      <w:bookmarkStart w:id="649" w:name="_Toc166869242"/>
      <w:bookmarkStart w:id="650" w:name="_Toc214642246"/>
      <w:bookmarkStart w:id="651" w:name="_Toc214642550"/>
      <w:bookmarkStart w:id="652" w:name="_Toc214993627"/>
      <w:bookmarkStart w:id="653" w:name="_Toc214994169"/>
      <w:bookmarkStart w:id="654" w:name="_Toc216717491"/>
      <w:bookmarkStart w:id="655" w:name="_Toc227063436"/>
      <w:bookmarkStart w:id="656" w:name="_Toc227063649"/>
      <w:bookmarkStart w:id="657" w:name="_Toc227064719"/>
      <w:bookmarkStart w:id="658" w:name="_Toc227124972"/>
      <w:bookmarkStart w:id="659" w:name="_Toc275181284"/>
      <w:bookmarkStart w:id="660" w:name="_Toc288166811"/>
      <w:bookmarkStart w:id="661" w:name="_Toc309328743"/>
      <w:bookmarkStart w:id="662" w:name="_Toc345035315"/>
      <w:bookmarkStart w:id="663" w:name="_Toc352193670"/>
      <w:bookmarkStart w:id="664" w:name="_Toc352193784"/>
      <w:bookmarkStart w:id="665" w:name="_Toc352194066"/>
      <w:bookmarkStart w:id="666" w:name="_Toc352195777"/>
      <w:bookmarkStart w:id="667" w:name="_Toc371965325"/>
      <w:bookmarkStart w:id="668" w:name="_Toc511695491"/>
      <w:bookmarkStart w:id="669" w:name="_Toc8216553"/>
      <w:bookmarkStart w:id="670" w:name="_Toc25763884"/>
      <w:bookmarkStart w:id="671" w:name="_Toc56091706"/>
      <w:bookmarkStart w:id="672" w:name="_Toc68714919"/>
      <w:bookmarkStart w:id="673" w:name="_Toc102405125"/>
      <w:bookmarkStart w:id="674" w:name="_Toc131381708"/>
      <w:bookmarkStart w:id="675" w:name="_Toc131383478"/>
      <w:bookmarkEnd w:id="617"/>
      <w:r>
        <w:t>Sex/g</w:t>
      </w:r>
      <w:r w:rsidR="009821B3" w:rsidRPr="003076F2">
        <w:t>ender differences</w:t>
      </w:r>
      <w:r w:rsidR="006659CC" w:rsidRPr="003076F2">
        <w:t xml:space="preserve"> in </w:t>
      </w:r>
      <w:r w:rsidR="00107748" w:rsidRPr="003076F2">
        <w:t>age of</w:t>
      </w:r>
      <w:r w:rsidR="006659CC" w:rsidRPr="003076F2">
        <w:t xml:space="preserve"> autism </w:t>
      </w:r>
      <w:r w:rsidR="006E0FC9" w:rsidRPr="003076F2">
        <w:t>diagnosis</w:t>
      </w:r>
      <w:bookmarkEnd w:id="649"/>
      <w:r w:rsidR="00F36069" w:rsidRPr="003076F2">
        <w:t xml:space="preserve"> </w:t>
      </w:r>
    </w:p>
    <w:p w14:paraId="542E09B2" w14:textId="009DFE5E" w:rsidR="00872344" w:rsidRPr="003076F2" w:rsidRDefault="0041413F" w:rsidP="0041413F">
      <w:pPr>
        <w:pStyle w:val="GLBodytext"/>
      </w:pPr>
      <w:r w:rsidRPr="003076F2">
        <w:t xml:space="preserve">Two systematic reviews </w: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 </w:instrTex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DATA </w:instrText>
      </w:r>
      <w:r w:rsidR="008F1FB7">
        <w:fldChar w:fldCharType="end"/>
      </w:r>
      <w:r w:rsidR="008F1FB7">
        <w:fldChar w:fldCharType="separate"/>
      </w:r>
      <w:r w:rsidR="008F1FB7">
        <w:rPr>
          <w:noProof/>
        </w:rPr>
        <w:t>[</w:t>
      </w:r>
      <w:hyperlink w:anchor="_ENREF_17" w:tooltip="Loubersac, 2021 #1375" w:history="1">
        <w:r w:rsidR="006525B5">
          <w:rPr>
            <w:noProof/>
          </w:rPr>
          <w:t>17</w:t>
        </w:r>
      </w:hyperlink>
      <w:r w:rsidR="008F1FB7">
        <w:rPr>
          <w:noProof/>
        </w:rPr>
        <w:t xml:space="preserve">, </w:t>
      </w:r>
      <w:hyperlink w:anchor="_ENREF_21" w:tooltip="van 't Hof, 2021 #1376" w:history="1">
        <w:r w:rsidR="006525B5">
          <w:rPr>
            <w:noProof/>
          </w:rPr>
          <w:t>21</w:t>
        </w:r>
      </w:hyperlink>
      <w:r w:rsidR="008F1FB7">
        <w:rPr>
          <w:noProof/>
        </w:rPr>
        <w:t>]</w:t>
      </w:r>
      <w:r w:rsidR="008F1FB7">
        <w:fldChar w:fldCharType="end"/>
      </w:r>
      <w:r w:rsidR="00872344" w:rsidRPr="003076F2">
        <w:t xml:space="preserve"> </w:t>
      </w:r>
      <w:r w:rsidRPr="003076F2">
        <w:t>were identified which estimated the average age at which a diagnosis of autism is confirmed</w:t>
      </w:r>
      <w:r w:rsidR="00872344" w:rsidRPr="003076F2">
        <w:t xml:space="preserve"> (see </w:t>
      </w:r>
      <w:hyperlink w:anchor="Table2_6" w:history="1">
        <w:r w:rsidR="00872344" w:rsidRPr="003076F2">
          <w:rPr>
            <w:rStyle w:val="Hyperlink"/>
            <w:rFonts w:cstheme="minorHAnsi"/>
          </w:rPr>
          <w:t>Table 2.</w:t>
        </w:r>
        <w:r w:rsidR="00A63CD0" w:rsidRPr="003076F2">
          <w:rPr>
            <w:rStyle w:val="Hyperlink"/>
            <w:rFonts w:cstheme="minorHAnsi"/>
          </w:rPr>
          <w:t>6</w:t>
        </w:r>
      </w:hyperlink>
      <w:r w:rsidR="00872344" w:rsidRPr="003076F2">
        <w:t>)</w:t>
      </w:r>
      <w:r w:rsidRPr="003076F2">
        <w:t>. Both considered whether</w:t>
      </w:r>
      <w:r w:rsidR="0066398A" w:rsidRPr="003076F2">
        <w:t xml:space="preserve"> sex/gender</w:t>
      </w:r>
      <w:r w:rsidRPr="003076F2">
        <w:t xml:space="preserve"> was a moderating factor in age of diagnosis. </w:t>
      </w:r>
    </w:p>
    <w:p w14:paraId="1C775B05" w14:textId="21D0610C" w:rsidR="0020414E" w:rsidRPr="003076F2" w:rsidRDefault="0041413F" w:rsidP="0041413F">
      <w:pPr>
        <w:pStyle w:val="GLBodytext"/>
      </w:pPr>
      <w:r w:rsidRPr="003076F2">
        <w:t>One review found that no association with</w:t>
      </w:r>
      <w:r w:rsidR="0066398A" w:rsidRPr="003076F2">
        <w:t xml:space="preserve"> sex/gender</w:t>
      </w:r>
      <w:r w:rsidRPr="003076F2">
        <w:t xml:space="preserve"> across 14 studies</w:t>
      </w:r>
      <w:r w:rsidR="00872344" w:rsidRPr="003076F2">
        <w:t xml:space="preserve">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r w:rsidR="00872344" w:rsidRPr="003076F2">
        <w:t>. T</w:t>
      </w:r>
      <w:r w:rsidRPr="003076F2">
        <w:t xml:space="preserve">he other </w:t>
      </w:r>
      <w:r w:rsidR="00872344" w:rsidRPr="003076F2">
        <w:t xml:space="preserve">review </w: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 </w:instrTex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1" w:tooltip="van 't Hof, 2021 #1376" w:history="1">
        <w:r w:rsidR="006525B5">
          <w:rPr>
            <w:noProof/>
          </w:rPr>
          <w:t>21</w:t>
        </w:r>
      </w:hyperlink>
      <w:r w:rsidR="008F1FB7">
        <w:rPr>
          <w:noProof/>
        </w:rPr>
        <w:t>]</w:t>
      </w:r>
      <w:r w:rsidR="008F1FB7">
        <w:fldChar w:fldCharType="end"/>
      </w:r>
      <w:r w:rsidRPr="003076F2">
        <w:t xml:space="preserve"> </w:t>
      </w:r>
      <w:r w:rsidR="00872344" w:rsidRPr="003076F2">
        <w:t xml:space="preserve">found </w:t>
      </w:r>
      <w:r w:rsidRPr="003076F2">
        <w:t xml:space="preserve">no difference in 17 of 22 studies, </w:t>
      </w:r>
      <w:r w:rsidR="009F7123" w:rsidRPr="003076F2">
        <w:t xml:space="preserve">with </w:t>
      </w:r>
      <w:r w:rsidRPr="003076F2">
        <w:t xml:space="preserve">girls being diagnosed later than boys in 5 studies. </w:t>
      </w:r>
    </w:p>
    <w:p w14:paraId="0CE36B0E" w14:textId="6235E351" w:rsidR="0041413F" w:rsidRPr="003076F2" w:rsidRDefault="0041413F" w:rsidP="0041413F">
      <w:pPr>
        <w:pStyle w:val="GLBodytext"/>
      </w:pPr>
      <w:r w:rsidRPr="003076F2">
        <w:t>Authors from both reviews called for higher quality research to consider moderating factors including</w:t>
      </w:r>
      <w:r w:rsidR="0066398A" w:rsidRPr="003076F2">
        <w:t xml:space="preserve"> sex/gender</w:t>
      </w:r>
      <w:r w:rsidRPr="003076F2">
        <w:t xml:space="preserve">. </w:t>
      </w:r>
      <w:r w:rsidR="009C210D" w:rsidRPr="003076F2">
        <w:t>It should be noted that both studies did not include an examination of</w:t>
      </w:r>
      <w:r w:rsidR="0066398A" w:rsidRPr="003076F2">
        <w:t xml:space="preserve"> sex/gender</w:t>
      </w:r>
      <w:r w:rsidR="009C210D" w:rsidRPr="003076F2">
        <w:t xml:space="preserve"> differences as one of their primary aims</w:t>
      </w:r>
      <w:r w:rsidR="00516FDD" w:rsidRPr="003076F2">
        <w:t xml:space="preserve"> and were therefore not designed to examine this question</w:t>
      </w:r>
      <w:r w:rsidR="009C210D" w:rsidRPr="003076F2">
        <w:t xml:space="preserve">. </w:t>
      </w:r>
    </w:p>
    <w:p w14:paraId="0B7A77B0" w14:textId="4A154939" w:rsidR="00F65175" w:rsidRPr="003076F2" w:rsidRDefault="007737B2" w:rsidP="00B860BF">
      <w:pPr>
        <w:pStyle w:val="GLHeading3"/>
      </w:pPr>
      <w:bookmarkStart w:id="676" w:name="_Toc166869243"/>
      <w:r>
        <w:t>Sex/g</w:t>
      </w:r>
      <w:r w:rsidR="009821B3" w:rsidRPr="003076F2">
        <w:t>ender differences</w:t>
      </w:r>
      <w:r w:rsidR="00F65175" w:rsidRPr="003076F2">
        <w:t xml:space="preserve"> in </w:t>
      </w:r>
      <w:r w:rsidR="00004C3C" w:rsidRPr="003076F2">
        <w:t>masking</w:t>
      </w:r>
      <w:r w:rsidR="00F65175" w:rsidRPr="003076F2">
        <w:t xml:space="preserve"> autis</w:t>
      </w:r>
      <w:r w:rsidR="00DB1E05" w:rsidRPr="003076F2">
        <w:t>tic</w:t>
      </w:r>
      <w:r w:rsidR="00F65175" w:rsidRPr="003076F2">
        <w:t xml:space="preserve"> characteristics</w:t>
      </w:r>
      <w:bookmarkEnd w:id="676"/>
    </w:p>
    <w:p w14:paraId="2832F1C2" w14:textId="2F7B29DD" w:rsidR="00C76535" w:rsidRPr="003076F2" w:rsidRDefault="008E649B" w:rsidP="00073C41">
      <w:pPr>
        <w:pStyle w:val="GLBodytext"/>
        <w:rPr>
          <w:color w:val="000000" w:themeColor="text1"/>
        </w:rPr>
      </w:pPr>
      <w:r w:rsidRPr="003076F2">
        <w:t xml:space="preserve">It has been hypothesised that autistic girls/women more commonly mask or camouflage their autistic characteristics despite having similar autistic characteristics as boys/men </w:t>
      </w:r>
      <w:r w:rsidR="008F1FB7">
        <w:fldChar w:fldCharType="begin"/>
      </w:r>
      <w:r w:rsidR="00031151">
        <w:instrText xml:space="preserve"> ADDIN EN.CITE &lt;EndNote&gt;&lt;Cite&gt;&lt;Author&gt;Lai&lt;/Author&gt;&lt;Year&gt;2016&lt;/Year&gt;&lt;RecNum&gt;1397&lt;/RecNum&gt;&lt;DisplayText&gt;[74]&lt;/DisplayText&gt;&lt;record&gt;&lt;rec-number&gt;1397&lt;/rec-number&gt;&lt;foreign-keys&gt;&lt;key app="EN" db-id="f9afr5w2dew9afeza9sxpvrlvrf92zssvfpp" timestamp="1700085152"&gt;1397&lt;/key&gt;&lt;/foreign-keys&gt;&lt;ref-type name="Journal Article"&gt;17&lt;/ref-type&gt;&lt;contributors&gt;&lt;authors&gt;&lt;author&gt;Lai, Meng-Chuan&lt;/author&gt;&lt;author&gt;Lombardo, Michael V.&lt;/author&gt;&lt;author&gt;Ruigrok, Amber N. V.&lt;/author&gt;&lt;author&gt;Chakrabarti, Bhismadev&lt;/author&gt;&lt;author&gt;Auyeung, Bonnie&lt;/author&gt;&lt;author&gt;Szatmari, Peter&lt;/author&gt;&lt;author&gt;Happé, Francesca&lt;/author&gt;&lt;author&gt;Baron-Cohen, Simon&lt;/author&gt;&lt;/authors&gt;&lt;/contributors&gt;&lt;titles&gt;&lt;title&gt;Quantifying and exploring camouflaging in men and women with autism&lt;/title&gt;&lt;secondary-title&gt;Autism&lt;/secondary-title&gt;&lt;/titles&gt;&lt;periodical&gt;&lt;full-title&gt;Autism&lt;/full-title&gt;&lt;/periodical&gt;&lt;pages&gt;690-702&lt;/pages&gt;&lt;volume&gt;21&lt;/volume&gt;&lt;number&gt;6&lt;/number&gt;&lt;dates&gt;&lt;year&gt;2016&lt;/year&gt;&lt;pub-dates&gt;&lt;date&gt;2017/08/01&lt;/date&gt;&lt;/pub-dates&gt;&lt;/dates&gt;&lt;publisher&gt;SAGE Publications Ltd&lt;/publisher&gt;&lt;isbn&gt;1362-3613&lt;/isbn&gt;&lt;urls&gt;&lt;related-urls&gt;&lt;url&gt;https://doi.org/10.1177/1362361316671012&lt;/url&gt;&lt;/related-urls&gt;&lt;/urls&gt;&lt;electronic-resource-num&gt;10.1177/1362361316671012&lt;/electronic-resource-num&gt;&lt;access-date&gt;2023/11/15&lt;/access-date&gt;&lt;/record&gt;&lt;/Cite&gt;&lt;/EndNote&gt;</w:instrText>
      </w:r>
      <w:r w:rsidR="008F1FB7">
        <w:fldChar w:fldCharType="separate"/>
      </w:r>
      <w:r w:rsidR="00031151">
        <w:rPr>
          <w:noProof/>
        </w:rPr>
        <w:t>[</w:t>
      </w:r>
      <w:hyperlink w:anchor="_ENREF_74" w:tooltip="Lai, 2016 #1397" w:history="1">
        <w:r w:rsidR="006525B5">
          <w:rPr>
            <w:noProof/>
          </w:rPr>
          <w:t>74</w:t>
        </w:r>
      </w:hyperlink>
      <w:r w:rsidR="00031151">
        <w:rPr>
          <w:noProof/>
        </w:rPr>
        <w:t>]</w:t>
      </w:r>
      <w:r w:rsidR="008F1FB7">
        <w:fldChar w:fldCharType="end"/>
      </w:r>
      <w:r w:rsidRPr="003076F2">
        <w:t xml:space="preserve">. </w:t>
      </w:r>
      <w:r w:rsidR="00C76535" w:rsidRPr="003076F2">
        <w:t xml:space="preserve">This is an important area of research given </w:t>
      </w:r>
      <w:r w:rsidR="00C76535" w:rsidRPr="003076F2">
        <w:rPr>
          <w:color w:val="000000" w:themeColor="text1"/>
        </w:rPr>
        <w:t>that higher self-reported masking has been associated</w:t>
      </w:r>
      <w:r w:rsidR="00C76535" w:rsidRPr="003076F2">
        <w:rPr>
          <w:rFonts w:eastAsia="Calibri"/>
        </w:rPr>
        <w:t xml:space="preserve"> with poorer mental health outcomes </w:t>
      </w:r>
      <w:r w:rsidR="008F1FB7">
        <w:rPr>
          <w:color w:val="000000" w:themeColor="text1"/>
        </w:rPr>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rPr>
          <w:color w:val="000000" w:themeColor="text1"/>
        </w:rPr>
        <w:instrText xml:space="preserve"> ADDIN EN.CITE </w:instrText>
      </w:r>
      <w:r w:rsidR="008F1FB7">
        <w:rPr>
          <w:color w:val="000000" w:themeColor="text1"/>
        </w:rPr>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rPr>
          <w:color w:val="000000" w:themeColor="text1"/>
        </w:rPr>
        <w:instrText xml:space="preserve"> ADDIN EN.CITE.DATA </w:instrText>
      </w:r>
      <w:r w:rsidR="008F1FB7">
        <w:rPr>
          <w:color w:val="000000" w:themeColor="text1"/>
        </w:rPr>
      </w:r>
      <w:r w:rsidR="008F1FB7">
        <w:rPr>
          <w:color w:val="000000" w:themeColor="text1"/>
        </w:rPr>
        <w:fldChar w:fldCharType="end"/>
      </w:r>
      <w:r w:rsidR="008F1FB7">
        <w:rPr>
          <w:color w:val="000000" w:themeColor="text1"/>
        </w:rPr>
      </w:r>
      <w:r w:rsidR="008F1FB7">
        <w:rPr>
          <w:color w:val="000000" w:themeColor="text1"/>
        </w:rPr>
        <w:fldChar w:fldCharType="separate"/>
      </w:r>
      <w:r w:rsidR="008F1FB7">
        <w:rPr>
          <w:noProof/>
          <w:color w:val="000000" w:themeColor="text1"/>
        </w:rPr>
        <w:t>[</w:t>
      </w:r>
      <w:hyperlink w:anchor="_ENREF_23" w:tooltip="Cook, 2021 #291" w:history="1">
        <w:r w:rsidR="006525B5">
          <w:rPr>
            <w:noProof/>
            <w:color w:val="000000" w:themeColor="text1"/>
          </w:rPr>
          <w:t>23</w:t>
        </w:r>
      </w:hyperlink>
      <w:r w:rsidR="008F1FB7">
        <w:rPr>
          <w:noProof/>
          <w:color w:val="000000" w:themeColor="text1"/>
        </w:rPr>
        <w:t>]</w:t>
      </w:r>
      <w:r w:rsidR="008F1FB7">
        <w:rPr>
          <w:color w:val="000000" w:themeColor="text1"/>
        </w:rPr>
        <w:fldChar w:fldCharType="end"/>
      </w:r>
      <w:r w:rsidR="00C76535" w:rsidRPr="003076F2">
        <w:rPr>
          <w:color w:val="000000" w:themeColor="text1"/>
        </w:rPr>
        <w:t xml:space="preserve">. </w:t>
      </w:r>
    </w:p>
    <w:p w14:paraId="304318D7" w14:textId="4E622996" w:rsidR="009755A3" w:rsidRPr="003076F2" w:rsidRDefault="0030739E" w:rsidP="00073C41">
      <w:pPr>
        <w:pStyle w:val="GLBodytext"/>
        <w:rPr>
          <w:rFonts w:eastAsiaTheme="minorHAnsi"/>
        </w:rPr>
      </w:pPr>
      <w:r w:rsidRPr="003076F2">
        <w:t>T</w:t>
      </w:r>
      <w:r w:rsidR="009B3496" w:rsidRPr="003076F2">
        <w:rPr>
          <w:rFonts w:eastAsiaTheme="minorHAnsi"/>
        </w:rPr>
        <w:t xml:space="preserve">wo </w:t>
      </w:r>
      <w:r w:rsidR="009755A3" w:rsidRPr="003076F2">
        <w:t>systematic review</w:t>
      </w:r>
      <w:r w:rsidR="009B3496" w:rsidRPr="003076F2">
        <w:t xml:space="preserve">s were </w:t>
      </w:r>
      <w:r w:rsidR="003E2693" w:rsidRPr="003076F2">
        <w:t>relevant</w:t>
      </w:r>
      <w:r w:rsidR="009B3496" w:rsidRPr="003076F2">
        <w:t xml:space="preserve"> </w:t>
      </w:r>
      <w:r w:rsidR="005945E4" w:rsidRPr="003076F2">
        <w:t xml:space="preserve">(see </w:t>
      </w:r>
      <w:hyperlink w:anchor="Table2_7" w:history="1">
        <w:r w:rsidR="005945E4" w:rsidRPr="003076F2">
          <w:rPr>
            <w:rStyle w:val="Hyperlink"/>
            <w:rFonts w:cstheme="minorHAnsi"/>
          </w:rPr>
          <w:t>Table 2.7</w:t>
        </w:r>
      </w:hyperlink>
      <w:r w:rsidR="005945E4" w:rsidRPr="003076F2">
        <w:t>)</w:t>
      </w:r>
      <w:r w:rsidR="003E2693" w:rsidRPr="003076F2">
        <w:t xml:space="preserve">. </w:t>
      </w:r>
      <w:r w:rsidR="00FE3E9B" w:rsidRPr="003076F2">
        <w:t xml:space="preserve">One </w:t>
      </w:r>
      <w:r w:rsidR="00DA634B" w:rsidRPr="003076F2">
        <w:t>review</w:t>
      </w:r>
      <w:r w:rsidR="005945E4" w:rsidRPr="003076F2">
        <w:t xml:space="preserve">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D33778" w:rsidRPr="003076F2">
        <w:t xml:space="preserve"> </w:t>
      </w:r>
      <w:r w:rsidR="005945E4" w:rsidRPr="003076F2">
        <w:t xml:space="preserve">found that girls camouflaged more than boys in 7/9 studies of children and adolescents, and in 5/9 </w:t>
      </w:r>
      <w:r w:rsidR="009755A3" w:rsidRPr="003076F2">
        <w:rPr>
          <w:rFonts w:eastAsiaTheme="minorHAnsi"/>
        </w:rPr>
        <w:t>studies of adults</w:t>
      </w:r>
      <w:r w:rsidR="005945E4" w:rsidRPr="003076F2">
        <w:rPr>
          <w:rFonts w:eastAsiaTheme="minorHAnsi"/>
        </w:rPr>
        <w:t xml:space="preserve">. </w:t>
      </w:r>
      <w:r w:rsidR="00E510D3" w:rsidRPr="003076F2">
        <w:rPr>
          <w:rFonts w:eastAsiaTheme="minorHAnsi"/>
        </w:rPr>
        <w:t>A</w:t>
      </w:r>
      <w:r w:rsidR="005945E4" w:rsidRPr="003076F2">
        <w:rPr>
          <w:rFonts w:eastAsiaTheme="minorHAnsi"/>
        </w:rPr>
        <w:t xml:space="preserve"> second review</w:t>
      </w:r>
      <w:r w:rsidR="00D33778" w:rsidRPr="003076F2">
        <w:rPr>
          <w:rFonts w:eastAsiaTheme="minorHAnsi"/>
        </w:rPr>
        <w:t xml:space="preserve"> published in the same year</w:t>
      </w:r>
      <w:r w:rsidR="005945E4" w:rsidRPr="003076F2">
        <w:rPr>
          <w:rFonts w:eastAsiaTheme="minorHAnsi"/>
        </w:rPr>
        <w:t xml:space="preserve"> </w: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 </w:instrTex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DATA </w:instrText>
      </w:r>
      <w:r w:rsidR="008F1FB7">
        <w:rPr>
          <w:rFonts w:eastAsiaTheme="minorHAnsi"/>
        </w:rPr>
      </w:r>
      <w:r w:rsidR="008F1FB7">
        <w:rPr>
          <w:rFonts w:eastAsiaTheme="minorHAnsi"/>
        </w:rPr>
        <w:fldChar w:fldCharType="end"/>
      </w:r>
      <w:r w:rsidR="008F1FB7">
        <w:rPr>
          <w:rFonts w:eastAsiaTheme="minorHAnsi"/>
        </w:rPr>
      </w:r>
      <w:r w:rsidR="008F1FB7">
        <w:rPr>
          <w:rFonts w:eastAsiaTheme="minorHAnsi"/>
        </w:rPr>
        <w:fldChar w:fldCharType="separate"/>
      </w:r>
      <w:r w:rsidR="008F1FB7">
        <w:rPr>
          <w:rFonts w:eastAsiaTheme="minorHAnsi"/>
          <w:noProof/>
        </w:rPr>
        <w:t>[</w:t>
      </w:r>
      <w:hyperlink w:anchor="_ENREF_25" w:tooltip="Libsack, 2021 #211" w:history="1">
        <w:r w:rsidR="006525B5">
          <w:rPr>
            <w:rFonts w:eastAsiaTheme="minorHAnsi"/>
            <w:noProof/>
          </w:rPr>
          <w:t>25</w:t>
        </w:r>
      </w:hyperlink>
      <w:r w:rsidR="008F1FB7">
        <w:rPr>
          <w:rFonts w:eastAsiaTheme="minorHAnsi"/>
          <w:noProof/>
        </w:rPr>
        <w:t>]</w:t>
      </w:r>
      <w:r w:rsidR="008F1FB7">
        <w:rPr>
          <w:rFonts w:eastAsiaTheme="minorHAnsi"/>
        </w:rPr>
        <w:fldChar w:fldCharType="end"/>
      </w:r>
      <w:r w:rsidR="005945E4" w:rsidRPr="003076F2">
        <w:rPr>
          <w:rFonts w:eastAsiaTheme="minorHAnsi"/>
        </w:rPr>
        <w:t xml:space="preserve"> </w:t>
      </w:r>
      <w:r w:rsidR="00073C41" w:rsidRPr="003076F2">
        <w:rPr>
          <w:rFonts w:eastAsiaTheme="minorHAnsi"/>
        </w:rPr>
        <w:t xml:space="preserve">investigated </w:t>
      </w:r>
      <w:r w:rsidR="00073C41" w:rsidRPr="003076F2">
        <w:t>‘passing as non-autistic’ (PAN) behaviour</w:t>
      </w:r>
      <w:r w:rsidR="00D33778" w:rsidRPr="003076F2">
        <w:t xml:space="preserve">. It </w:t>
      </w:r>
      <w:r w:rsidR="00073C41" w:rsidRPr="003076F2">
        <w:t>found</w:t>
      </w:r>
      <w:r w:rsidR="0066398A" w:rsidRPr="003076F2">
        <w:t xml:space="preserve"> sex/gender</w:t>
      </w:r>
      <w:r w:rsidR="00073C41" w:rsidRPr="003076F2">
        <w:t>-based differences in 17/</w:t>
      </w:r>
      <w:r w:rsidR="009755A3" w:rsidRPr="003076F2">
        <w:t>19 studies</w:t>
      </w:r>
      <w:r w:rsidR="00073C41" w:rsidRPr="003076F2">
        <w:t xml:space="preserve">. </w:t>
      </w:r>
      <w:r w:rsidR="00D33778" w:rsidRPr="003076F2">
        <w:t>However</w:t>
      </w:r>
      <w:r w:rsidR="00B00869">
        <w:t>,</w:t>
      </w:r>
      <w:r w:rsidR="00D33778" w:rsidRPr="003076F2">
        <w:t xml:space="preserve"> s</w:t>
      </w:r>
      <w:r w:rsidR="00073C41" w:rsidRPr="003076F2">
        <w:t>ize and direction of effect size were mixed and not broadly interpretable due to the wide variation in study methodology and sampling</w:t>
      </w:r>
      <w:r w:rsidR="001F2F4A" w:rsidRPr="003076F2">
        <w:t>. In 7 studies measuring discrepancy of PAN between internal experience and external observations, 5 found greater passing as nonautistic for females compared with males, mostly in adult samples.</w:t>
      </w:r>
    </w:p>
    <w:p w14:paraId="1E18F8C7" w14:textId="0E7633B2" w:rsidR="0015066D" w:rsidRPr="003076F2" w:rsidRDefault="009755A3" w:rsidP="007B09A2">
      <w:pPr>
        <w:pStyle w:val="GLBodytext"/>
      </w:pPr>
      <w:r w:rsidRPr="003076F2">
        <w:lastRenderedPageBreak/>
        <w:t>Overall</w:t>
      </w:r>
      <w:r w:rsidR="00B00869">
        <w:t>,</w:t>
      </w:r>
      <w:r w:rsidRPr="003076F2">
        <w:t xml:space="preserve"> there </w:t>
      </w:r>
      <w:r w:rsidR="00581095" w:rsidRPr="003076F2">
        <w:t>appears to be</w:t>
      </w:r>
      <w:r w:rsidRPr="003076F2">
        <w:t xml:space="preserve"> preliminary evidence that</w:t>
      </w:r>
      <w:r w:rsidR="007D4810" w:rsidRPr="003076F2">
        <w:rPr>
          <w:rFonts w:eastAsiaTheme="minorHAnsi"/>
        </w:rPr>
        <w:t xml:space="preserve"> </w:t>
      </w:r>
      <w:r w:rsidR="00C62FCC" w:rsidRPr="003076F2">
        <w:rPr>
          <w:rFonts w:eastAsiaTheme="minorHAnsi"/>
        </w:rPr>
        <w:t xml:space="preserve">there may be </w:t>
      </w:r>
      <w:r w:rsidR="007D4810" w:rsidRPr="003076F2">
        <w:rPr>
          <w:rFonts w:eastAsiaTheme="minorHAnsi"/>
        </w:rPr>
        <w:t xml:space="preserve">sex/gender differences in </w:t>
      </w:r>
      <w:r w:rsidR="00581095" w:rsidRPr="003076F2">
        <w:t>masking</w:t>
      </w:r>
      <w:r w:rsidRPr="003076F2">
        <w:t xml:space="preserve"> </w:t>
      </w:r>
      <w:r w:rsidR="00C62FCC" w:rsidRPr="003076F2">
        <w:t xml:space="preserve">such that rates </w:t>
      </w:r>
      <w:r w:rsidR="00D33778" w:rsidRPr="003076F2">
        <w:t>ar</w:t>
      </w:r>
      <w:r w:rsidR="00C62FCC" w:rsidRPr="003076F2">
        <w:t>e</w:t>
      </w:r>
      <w:r w:rsidR="007D4810" w:rsidRPr="003076F2">
        <w:t xml:space="preserve"> higher for</w:t>
      </w:r>
      <w:r w:rsidRPr="003076F2">
        <w:t xml:space="preserve"> autistic females than autistic males. </w:t>
      </w:r>
      <w:r w:rsidR="0015066D" w:rsidRPr="003076F2">
        <w:t xml:space="preserve">However, finding an association between </w:t>
      </w:r>
      <w:r w:rsidR="00D33778" w:rsidRPr="003076F2">
        <w:t>masking</w:t>
      </w:r>
      <w:r w:rsidR="0015066D" w:rsidRPr="003076F2">
        <w:t xml:space="preserve"> and</w:t>
      </w:r>
      <w:r w:rsidR="0066398A" w:rsidRPr="003076F2">
        <w:t xml:space="preserve"> sex/gender</w:t>
      </w:r>
      <w:r w:rsidR="0015066D" w:rsidRPr="003076F2">
        <w:t xml:space="preserve"> may be premature due to</w:t>
      </w:r>
      <w:r w:rsidR="00581095" w:rsidRPr="003076F2">
        <w:t xml:space="preserve"> inconsistency of measurement approaches and </w:t>
      </w:r>
      <w:r w:rsidR="00D33778" w:rsidRPr="003076F2">
        <w:t xml:space="preserve">the </w:t>
      </w:r>
      <w:r w:rsidR="00581095" w:rsidRPr="003076F2">
        <w:t>prevalence of overlapping samples</w:t>
      </w:r>
      <w:r w:rsidR="0015066D" w:rsidRPr="003076F2">
        <w:t xml:space="preserve">. </w:t>
      </w:r>
    </w:p>
    <w:p w14:paraId="51995206" w14:textId="2DA6E042" w:rsidR="00927305" w:rsidRPr="003076F2" w:rsidRDefault="0015066D" w:rsidP="007B09A2">
      <w:pPr>
        <w:pStyle w:val="GLBodytext"/>
      </w:pPr>
      <w:r w:rsidRPr="003076F2">
        <w:rPr>
          <w:rFonts w:eastAsiaTheme="minorHAnsi"/>
        </w:rPr>
        <w:t>The evidence is also</w:t>
      </w:r>
      <w:r w:rsidR="00C62FCC" w:rsidRPr="003076F2">
        <w:rPr>
          <w:rFonts w:eastAsiaTheme="minorHAnsi"/>
        </w:rPr>
        <w:t xml:space="preserve"> limited </w:t>
      </w:r>
      <w:r w:rsidRPr="003076F2">
        <w:rPr>
          <w:rFonts w:eastAsiaTheme="minorHAnsi"/>
        </w:rPr>
        <w:t xml:space="preserve">with respect to </w:t>
      </w:r>
      <w:r w:rsidR="000877A4" w:rsidRPr="003076F2">
        <w:rPr>
          <w:rFonts w:eastAsiaTheme="minorHAnsi"/>
        </w:rPr>
        <w:t xml:space="preserve">biases in </w:t>
      </w:r>
      <w:r w:rsidR="00C62FCC" w:rsidRPr="003076F2">
        <w:rPr>
          <w:rFonts w:eastAsiaTheme="minorHAnsi"/>
        </w:rPr>
        <w:t>participant recruitment</w:t>
      </w:r>
      <w:r w:rsidR="000877A4" w:rsidRPr="003076F2">
        <w:rPr>
          <w:rFonts w:eastAsiaTheme="minorHAnsi"/>
        </w:rPr>
        <w:t xml:space="preserve"> and participation</w:t>
      </w:r>
      <w:r w:rsidR="00927305" w:rsidRPr="003076F2">
        <w:rPr>
          <w:rFonts w:eastAsiaTheme="minorHAnsi"/>
        </w:rPr>
        <w:t xml:space="preserve">. </w:t>
      </w:r>
      <w:r w:rsidR="00C62FCC" w:rsidRPr="003076F2">
        <w:t>T</w:t>
      </w:r>
      <w:r w:rsidR="009755A3" w:rsidRPr="003076F2">
        <w:t>hat participants were disproportionately white female adults with average/above average intellectual ability</w:t>
      </w:r>
      <w:r w:rsidR="00581095" w:rsidRPr="003076F2">
        <w:t xml:space="preserve"> in the larger review </w: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 </w:instrTex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DATA </w:instrText>
      </w:r>
      <w:r w:rsidR="008F1FB7">
        <w:rPr>
          <w:rFonts w:eastAsiaTheme="minorHAnsi"/>
        </w:rPr>
      </w:r>
      <w:r w:rsidR="008F1FB7">
        <w:rPr>
          <w:rFonts w:eastAsiaTheme="minorHAnsi"/>
        </w:rPr>
        <w:fldChar w:fldCharType="end"/>
      </w:r>
      <w:r w:rsidR="008F1FB7">
        <w:rPr>
          <w:rFonts w:eastAsiaTheme="minorHAnsi"/>
        </w:rPr>
      </w:r>
      <w:r w:rsidR="008F1FB7">
        <w:rPr>
          <w:rFonts w:eastAsiaTheme="minorHAnsi"/>
        </w:rPr>
        <w:fldChar w:fldCharType="separate"/>
      </w:r>
      <w:r w:rsidR="008F1FB7">
        <w:rPr>
          <w:rFonts w:eastAsiaTheme="minorHAnsi"/>
          <w:noProof/>
        </w:rPr>
        <w:t>[</w:t>
      </w:r>
      <w:hyperlink w:anchor="_ENREF_25" w:tooltip="Libsack, 2021 #211" w:history="1">
        <w:r w:rsidR="006525B5">
          <w:rPr>
            <w:rFonts w:eastAsiaTheme="minorHAnsi"/>
            <w:noProof/>
          </w:rPr>
          <w:t>25</w:t>
        </w:r>
      </w:hyperlink>
      <w:r w:rsidR="008F1FB7">
        <w:rPr>
          <w:rFonts w:eastAsiaTheme="minorHAnsi"/>
          <w:noProof/>
        </w:rPr>
        <w:t>]</w:t>
      </w:r>
      <w:r w:rsidR="008F1FB7">
        <w:rPr>
          <w:rFonts w:eastAsiaTheme="minorHAnsi"/>
        </w:rPr>
        <w:fldChar w:fldCharType="end"/>
      </w:r>
      <w:r w:rsidR="00581095" w:rsidRPr="003076F2">
        <w:rPr>
          <w:rFonts w:eastAsiaTheme="minorHAnsi"/>
        </w:rPr>
        <w:t xml:space="preserve"> </w:t>
      </w:r>
      <w:r w:rsidR="009755A3" w:rsidRPr="003076F2">
        <w:t xml:space="preserve">raises important questions about the generalizability of current empirical knowledge about </w:t>
      </w:r>
      <w:r w:rsidR="00927305" w:rsidRPr="003076F2">
        <w:t>masking</w:t>
      </w:r>
      <w:r w:rsidR="009755A3" w:rsidRPr="003076F2">
        <w:t xml:space="preserve"> in </w:t>
      </w:r>
      <w:r w:rsidR="00BF5873" w:rsidRPr="003076F2">
        <w:t>autism</w:t>
      </w:r>
      <w:r w:rsidR="009755A3" w:rsidRPr="003076F2">
        <w:t xml:space="preserve"> </w:t>
      </w:r>
      <w:r w:rsidR="008F1FB7">
        <w:fldChar w:fldCharType="begin">
          <w:fldData xml:space="preserve">PEVuZE5vdGU+PENpdGU+PEF1dGhvcj5Gb21ib25uZTwvQXV0aG9yPjxZZWFyPjIwMjA8L1llYXI+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</w:fldData>
        </w:fldChar>
      </w:r>
      <w:r w:rsidR="00031151">
        <w:instrText xml:space="preserve"> ADDIN EN.CITE </w:instrText>
      </w:r>
      <w:r w:rsidR="00031151">
        <w:fldChar w:fldCharType="begin">
          <w:fldData xml:space="preserve">PEVuZE5vdGU+PENpdGU+PEF1dGhvcj5Gb21ib25uZTwvQXV0aG9yPjxZZWFyPjIwMjA8L1llYXI+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</w:fldData>
        </w:fldChar>
      </w:r>
      <w:r w:rsidR="00031151">
        <w:instrText xml:space="preserve"> ADDIN EN.CITE.DATA </w:instrText>
      </w:r>
      <w:r w:rsidR="00031151">
        <w:fldChar w:fldCharType="end"/>
      </w:r>
      <w:r w:rsidR="008F1FB7">
        <w:fldChar w:fldCharType="separate"/>
      </w:r>
      <w:r w:rsidR="00031151">
        <w:rPr>
          <w:noProof/>
        </w:rPr>
        <w:t>[</w:t>
      </w:r>
      <w:hyperlink w:anchor="_ENREF_25" w:tooltip="Libsack, 2021 #211" w:history="1">
        <w:r w:rsidR="006525B5">
          <w:rPr>
            <w:noProof/>
          </w:rPr>
          <w:t>25</w:t>
        </w:r>
      </w:hyperlink>
      <w:r w:rsidR="00031151">
        <w:rPr>
          <w:noProof/>
        </w:rPr>
        <w:t xml:space="preserve">, </w:t>
      </w:r>
      <w:hyperlink w:anchor="_ENREF_81" w:tooltip="Fombonne, 2020 #784" w:history="1">
        <w:r w:rsidR="006525B5">
          <w:rPr>
            <w:noProof/>
          </w:rPr>
          <w:t>81</w:t>
        </w:r>
      </w:hyperlink>
      <w:r w:rsidR="00031151">
        <w:rPr>
          <w:noProof/>
        </w:rPr>
        <w:t>]</w:t>
      </w:r>
      <w:r w:rsidR="008F1FB7">
        <w:fldChar w:fldCharType="end"/>
      </w:r>
      <w:r w:rsidR="00927305" w:rsidRPr="003076F2">
        <w:t>.</w:t>
      </w:r>
      <w:r w:rsidR="000877A4" w:rsidRPr="003076F2">
        <w:t xml:space="preserve"> This bias may be an artifact of convenience sampling methods that recruit largely through social media groups (as found in a New Zealand study of autistic adults which </w:t>
      </w:r>
      <w:r w:rsidR="006C5592">
        <w:t>included</w:t>
      </w:r>
      <w:r w:rsidR="006C5592" w:rsidRPr="003076F2">
        <w:t xml:space="preserve"> </w:t>
      </w:r>
      <w:r w:rsidR="000877A4" w:rsidRPr="003076F2">
        <w:t xml:space="preserve">63% female and 9% </w:t>
      </w:r>
      <w:r w:rsidR="007737B2">
        <w:t>‘</w:t>
      </w:r>
      <w:r w:rsidR="000877A4" w:rsidRPr="003076F2">
        <w:t>gender diverse</w:t>
      </w:r>
      <w:r w:rsidR="007737B2">
        <w:t>’</w:t>
      </w:r>
      <w:r w:rsidR="000877A4" w:rsidRPr="003076F2">
        <w:t xml:space="preserve"> participants </w:t>
      </w:r>
      <w:r w:rsidR="008F1FB7">
        <w:fldChar w:fldCharType="begin"/>
      </w:r>
      <w:r w:rsidR="00B84CE7">
        <w:instrText xml:space="preserve"> ADDIN EN.CITE &lt;EndNote&gt;&lt;Cite&gt;&lt;Author&gt;Evans&lt;/Author&gt;&lt;Year&gt;2022&lt;/Year&gt;&lt;RecNum&gt;1422&lt;/RecNum&gt;&lt;DisplayText&gt;[85]&lt;/DisplayText&gt;&lt;record&gt;&lt;rec-number&gt;1422&lt;/rec-number&gt;&lt;foreign-keys&gt;&lt;key app="EN" db-id="f9afr5w2dew9afeza9sxpvrlvrf92zssvfpp" timestamp="1701276094"&gt;1422&lt;/key&gt;&lt;/foreign-keys&gt;&lt;ref-type name="Journal Article"&gt;17&lt;/ref-type&gt;&lt;contributors&gt;&lt;authors&gt;&lt;author&gt;Evans, Kiah&lt;/author&gt;&lt;author&gt;van der Meer, Larah&lt;/author&gt;&lt;author&gt;Eggleston, Matthew J. F.&lt;/author&gt;&lt;author&gt;Taylor, Lauren J.&lt;/author&gt;&lt;author&gt;Thabrew, Hiran&lt;/author&gt;&lt;author&gt;Waddington, Hannah&lt;/author&gt;&lt;author&gt;Whitehouse, Andrew J. O.&lt;/author&gt;&lt;/authors&gt;&lt;/contributors&gt;&lt;titles&gt;&lt;title&gt;A Survey of Autistic Adults from New Zealand on the Autism Diagnostic Process During Adolescence and Adulthood&lt;/title&gt;&lt;secondary-title&gt;Journal of Autism and Developmental Disorders&lt;/secondary-title&gt;&lt;/titles&gt;&lt;periodical&gt;&lt;full-title&gt;Journal of Autism and Developmental Disorders&lt;/full-title&gt;&lt;/periodical&gt;&lt;pages&gt;771-781&lt;/pages&gt;&lt;volume&gt;52&lt;/volume&gt;&lt;number&gt;2&lt;/number&gt;&lt;dates&gt;&lt;year&gt;2022&lt;/year&gt;&lt;pub-dates&gt;&lt;date&gt;2022/02/01&lt;/date&gt;&lt;/pub-dates&gt;&lt;/dates&gt;&lt;isbn&gt;1573-3432&lt;/isbn&gt;&lt;urls&gt;&lt;related-urls&gt;&lt;url&gt;https://doi.org/10.1007/s10803-021-04983-0&lt;/url&gt;&lt;/related-urls&gt;&lt;/urls&gt;&lt;electronic-resource-num&gt;10.1007/s10803-021-04983-0&lt;/electronic-resource-num&gt;&lt;/record&gt;&lt;/Cite&gt;&lt;/EndNote&gt;</w:instrText>
      </w:r>
      <w:r w:rsidR="008F1FB7">
        <w:fldChar w:fldCharType="separate"/>
      </w:r>
      <w:r w:rsidR="00B84CE7">
        <w:rPr>
          <w:noProof/>
        </w:rPr>
        <w:t>[</w:t>
      </w:r>
      <w:hyperlink w:anchor="_ENREF_85" w:tooltip="Evans, 2022 #1422" w:history="1">
        <w:r w:rsidR="006525B5">
          <w:rPr>
            <w:noProof/>
          </w:rPr>
          <w:t>85</w:t>
        </w:r>
      </w:hyperlink>
      <w:r w:rsidR="00B84CE7">
        <w:rPr>
          <w:noProof/>
        </w:rPr>
        <w:t>]</w:t>
      </w:r>
      <w:r w:rsidR="008F1FB7">
        <w:fldChar w:fldCharType="end"/>
      </w:r>
      <w:r w:rsidR="000877A4" w:rsidRPr="003076F2">
        <w:t xml:space="preserve">). </w:t>
      </w:r>
    </w:p>
    <w:p w14:paraId="52B7A261" w14:textId="4C6C4961" w:rsidR="005C24D8" w:rsidRPr="003076F2" w:rsidRDefault="00EB74E8" w:rsidP="007B09A2">
      <w:pPr>
        <w:pStyle w:val="GLBodytext"/>
      </w:pPr>
      <w:r w:rsidRPr="003076F2">
        <w:t xml:space="preserve">Adding to these limitations of sampling is the preponderance of female-only studies which </w:t>
      </w:r>
      <w:r w:rsidR="00007FCB" w:rsidRPr="003076F2">
        <w:t>we</w:t>
      </w:r>
      <w:r w:rsidRPr="003076F2">
        <w:t>re not designed to test for</w:t>
      </w:r>
      <w:r w:rsidR="0066398A" w:rsidRPr="003076F2">
        <w:t xml:space="preserve"> sex/gender</w:t>
      </w:r>
      <w:r w:rsidRPr="003076F2">
        <w:t xml:space="preserve"> differences. Instead</w:t>
      </w:r>
      <w:r w:rsidR="00B00869">
        <w:t>,</w:t>
      </w:r>
      <w:r w:rsidRPr="003076F2">
        <w:t xml:space="preserve"> these may strengthen the perception of masking as predominantly female strategies. </w:t>
      </w:r>
      <w:proofErr w:type="spellStart"/>
      <w:r w:rsidR="007D4810" w:rsidRPr="003076F2">
        <w:t>Libsack</w:t>
      </w:r>
      <w:proofErr w:type="spellEnd"/>
      <w:r w:rsidR="007D4810" w:rsidRPr="003076F2">
        <w:t xml:space="preserve"> and colleagues (2021)</w:t>
      </w:r>
      <w:r w:rsidR="009755A3" w:rsidRPr="003076F2">
        <w:t xml:space="preserve"> </w: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 </w:instrText>
      </w:r>
      <w:r w:rsidR="008F1FB7">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Pr>
          <w:rFonts w:eastAsiaTheme="minorHAnsi"/>
        </w:rPr>
        <w:instrText xml:space="preserve"> ADDIN EN.CITE.DATA </w:instrText>
      </w:r>
      <w:r w:rsidR="008F1FB7">
        <w:rPr>
          <w:rFonts w:eastAsiaTheme="minorHAnsi"/>
        </w:rPr>
      </w:r>
      <w:r w:rsidR="008F1FB7">
        <w:rPr>
          <w:rFonts w:eastAsiaTheme="minorHAnsi"/>
        </w:rPr>
        <w:fldChar w:fldCharType="end"/>
      </w:r>
      <w:r w:rsidR="008F1FB7">
        <w:rPr>
          <w:rFonts w:eastAsiaTheme="minorHAnsi"/>
        </w:rPr>
      </w:r>
      <w:r w:rsidR="008F1FB7">
        <w:rPr>
          <w:rFonts w:eastAsiaTheme="minorHAnsi"/>
        </w:rPr>
        <w:fldChar w:fldCharType="separate"/>
      </w:r>
      <w:r w:rsidR="008F1FB7">
        <w:rPr>
          <w:rFonts w:eastAsiaTheme="minorHAnsi"/>
          <w:noProof/>
        </w:rPr>
        <w:t>[</w:t>
      </w:r>
      <w:hyperlink w:anchor="_ENREF_25" w:tooltip="Libsack, 2021 #211" w:history="1">
        <w:r w:rsidR="006525B5">
          <w:rPr>
            <w:rFonts w:eastAsiaTheme="minorHAnsi"/>
            <w:noProof/>
          </w:rPr>
          <w:t>25</w:t>
        </w:r>
      </w:hyperlink>
      <w:r w:rsidR="008F1FB7">
        <w:rPr>
          <w:rFonts w:eastAsiaTheme="minorHAnsi"/>
          <w:noProof/>
        </w:rPr>
        <w:t>]</w:t>
      </w:r>
      <w:r w:rsidR="008F1FB7">
        <w:rPr>
          <w:rFonts w:eastAsiaTheme="minorHAnsi"/>
        </w:rPr>
        <w:fldChar w:fldCharType="end"/>
      </w:r>
      <w:r w:rsidR="007D4810" w:rsidRPr="003076F2">
        <w:rPr>
          <w:rFonts w:eastAsiaTheme="minorHAnsi"/>
        </w:rPr>
        <w:t xml:space="preserve"> caution</w:t>
      </w:r>
      <w:r w:rsidR="009755A3" w:rsidRPr="003076F2">
        <w:t xml:space="preserve"> that </w:t>
      </w:r>
      <w:r w:rsidR="009755A3" w:rsidRPr="003076F2">
        <w:rPr>
          <w:i/>
          <w:iCs/>
        </w:rPr>
        <w:t>a priori</w:t>
      </w:r>
      <w:r w:rsidR="009755A3" w:rsidRPr="003076F2">
        <w:t xml:space="preserve"> assumptions that </w:t>
      </w:r>
      <w:r w:rsidR="004E3E33" w:rsidRPr="003076F2">
        <w:t>‘passing as non-autistic’ (masking)</w:t>
      </w:r>
      <w:r w:rsidR="009755A3" w:rsidRPr="003076F2">
        <w:t xml:space="preserve"> is more common among females “are being made without the support of extensive empirical scrutiny in the current literature” (p. 804). </w:t>
      </w:r>
    </w:p>
    <w:p w14:paraId="0DCC3859" w14:textId="2229465A" w:rsidR="002F39A9" w:rsidRPr="003076F2" w:rsidRDefault="0015066D" w:rsidP="00553D3B">
      <w:pPr>
        <w:pStyle w:val="GLBodytext"/>
      </w:pPr>
      <w:r w:rsidRPr="003076F2">
        <w:t xml:space="preserve">The limitations of the evidence in this emerging and </w:t>
      </w:r>
      <w:r w:rsidR="0030044A" w:rsidRPr="003076F2">
        <w:t>burgeoning</w:t>
      </w:r>
      <w:r w:rsidRPr="003076F2">
        <w:t xml:space="preserve"> area restrict the ability to make firm conclusions at this time about</w:t>
      </w:r>
      <w:r w:rsidR="0066398A" w:rsidRPr="003076F2">
        <w:t xml:space="preserve"> sex/gender</w:t>
      </w:r>
      <w:r w:rsidRPr="003076F2">
        <w:t xml:space="preserve"> differences in </w:t>
      </w:r>
      <w:r w:rsidR="00FF2084" w:rsidRPr="003076F2">
        <w:t>autistic masking</w:t>
      </w:r>
      <w:r w:rsidRPr="003076F2">
        <w:t>.</w:t>
      </w:r>
      <w:bookmarkStart w:id="677" w:name="_Toc131381731"/>
      <w:bookmarkStart w:id="678" w:name="_Toc131383501"/>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r w:rsidR="00977C53" w:rsidRPr="003076F2">
        <w:t xml:space="preserve"> </w:t>
      </w:r>
    </w:p>
    <w:p w14:paraId="40AFCD03" w14:textId="27B9DCAF" w:rsidR="00453734" w:rsidRPr="003076F2" w:rsidRDefault="00453734" w:rsidP="00B860BF">
      <w:pPr>
        <w:pStyle w:val="GLHeading3"/>
      </w:pPr>
      <w:bookmarkStart w:id="679" w:name="_Toc166869244"/>
      <w:r w:rsidRPr="003076F2">
        <w:t>Aotearoa New Zealand research</w:t>
      </w:r>
      <w:bookmarkEnd w:id="679"/>
    </w:p>
    <w:p w14:paraId="2E92D1E4" w14:textId="46454A87" w:rsidR="007179B9" w:rsidRPr="003076F2" w:rsidRDefault="007179B9" w:rsidP="007179B9">
      <w:pPr>
        <w:pStyle w:val="GLBodytext"/>
      </w:pPr>
      <w:r w:rsidRPr="003076F2">
        <w:t xml:space="preserve">An important </w:t>
      </w:r>
      <w:r w:rsidR="00C8008F" w:rsidRPr="003076F2">
        <w:t>task</w:t>
      </w:r>
      <w:r w:rsidRPr="003076F2">
        <w:t xml:space="preserve"> of the Living Guideline </w:t>
      </w:r>
      <w:r w:rsidR="00C8008F" w:rsidRPr="003076F2">
        <w:t xml:space="preserve">Group </w:t>
      </w:r>
      <w:r w:rsidRPr="003076F2">
        <w:t xml:space="preserve">is </w:t>
      </w:r>
      <w:r w:rsidR="00C8008F" w:rsidRPr="003076F2">
        <w:t>the development of</w:t>
      </w:r>
      <w:r w:rsidRPr="003076F2">
        <w:t xml:space="preserve"> </w:t>
      </w:r>
      <w:r w:rsidR="008F42B6" w:rsidRPr="003076F2">
        <w:t xml:space="preserve">recommendations based on </w:t>
      </w:r>
      <w:r w:rsidRPr="003076F2">
        <w:t xml:space="preserve">the international evidence </w:t>
      </w:r>
      <w:r w:rsidR="00007FCB" w:rsidRPr="003076F2">
        <w:t xml:space="preserve">after considering </w:t>
      </w:r>
      <w:r w:rsidR="00C8008F" w:rsidRPr="003076F2">
        <w:t>its</w:t>
      </w:r>
      <w:r w:rsidRPr="003076F2">
        <w:t xml:space="preserve"> applicability and generalisability to </w:t>
      </w:r>
      <w:r w:rsidR="00CE4F2A" w:rsidRPr="003076F2">
        <w:t xml:space="preserve">Aotearoa </w:t>
      </w:r>
      <w:r w:rsidRPr="003076F2">
        <w:t>New Zealand</w:t>
      </w:r>
      <w:r w:rsidR="00C8008F" w:rsidRPr="003076F2">
        <w:t>’s people, culture and service context</w:t>
      </w:r>
      <w:r w:rsidRPr="003076F2">
        <w:t>.</w:t>
      </w:r>
      <w:r w:rsidR="00C8008F" w:rsidRPr="003076F2">
        <w:t xml:space="preserve"> To supplement</w:t>
      </w:r>
      <w:r w:rsidR="00CE4F2A" w:rsidRPr="003076F2">
        <w:t xml:space="preserve"> </w:t>
      </w:r>
      <w:r w:rsidR="008F42B6" w:rsidRPr="003076F2">
        <w:t>members’</w:t>
      </w:r>
      <w:r w:rsidR="00CE4F2A" w:rsidRPr="003076F2">
        <w:t xml:space="preserve"> </w:t>
      </w:r>
      <w:r w:rsidRPr="003076F2">
        <w:t>lived</w:t>
      </w:r>
      <w:r w:rsidR="00096A2A" w:rsidRPr="003076F2">
        <w:t xml:space="preserve"> and professional experiences</w:t>
      </w:r>
      <w:r w:rsidRPr="003076F2">
        <w:t xml:space="preserve"> and </w:t>
      </w:r>
      <w:r w:rsidR="00096A2A" w:rsidRPr="003076F2">
        <w:t>judgemen</w:t>
      </w:r>
      <w:r w:rsidR="00A62784" w:rsidRPr="003076F2">
        <w:t>t</w:t>
      </w:r>
      <w:r w:rsidR="008F42B6" w:rsidRPr="003076F2">
        <w:t xml:space="preserve">, </w:t>
      </w:r>
      <w:r w:rsidRPr="003076F2">
        <w:t xml:space="preserve">additional </w:t>
      </w:r>
      <w:r w:rsidR="00334819" w:rsidRPr="003076F2">
        <w:t xml:space="preserve">relevant </w:t>
      </w:r>
      <w:r w:rsidR="00096A2A" w:rsidRPr="003076F2">
        <w:t xml:space="preserve">primary </w:t>
      </w:r>
      <w:r w:rsidRPr="003076F2">
        <w:t xml:space="preserve">research conducted in Aotearoa was </w:t>
      </w:r>
      <w:r w:rsidR="00CE4F2A" w:rsidRPr="003076F2">
        <w:t>identified</w:t>
      </w:r>
      <w:r w:rsidR="00F110C9" w:rsidRPr="003076F2">
        <w:t xml:space="preserve"> </w:t>
      </w:r>
      <w:r w:rsidR="00C8008F" w:rsidRPr="003076F2">
        <w:t xml:space="preserve">using a </w:t>
      </w:r>
      <w:r w:rsidRPr="003076F2">
        <w:t xml:space="preserve">wider and more inclusive search strategy </w:t>
      </w:r>
      <w:r w:rsidR="00C8008F" w:rsidRPr="003076F2">
        <w:t xml:space="preserve">to that </w:t>
      </w:r>
      <w:r w:rsidR="00334819" w:rsidRPr="003076F2">
        <w:t>o</w:t>
      </w:r>
      <w:r w:rsidR="00C8008F" w:rsidRPr="003076F2">
        <w:t>f the umbrella review.</w:t>
      </w:r>
      <w:r w:rsidR="00E729DA" w:rsidRPr="003076F2">
        <w:t xml:space="preserve"> </w:t>
      </w:r>
      <w:r w:rsidR="007606FA" w:rsidRPr="003076F2">
        <w:t>Four studies were identified from a systematic search for p</w:t>
      </w:r>
      <w:r w:rsidRPr="003076F2">
        <w:t xml:space="preserve">rimary </w:t>
      </w:r>
      <w:r w:rsidR="00E729DA" w:rsidRPr="003076F2">
        <w:t xml:space="preserve">studies </w:t>
      </w:r>
      <w:r w:rsidR="007606FA" w:rsidRPr="003076F2">
        <w:t xml:space="preserve">relevant to the current review </w:t>
      </w:r>
      <w:r w:rsidR="00E4605C" w:rsidRPr="003076F2">
        <w:t>published since 2004</w:t>
      </w:r>
      <w:r w:rsidR="007606FA" w:rsidRPr="003076F2">
        <w:t xml:space="preserve">, </w:t>
      </w:r>
      <w:r w:rsidR="00E729DA" w:rsidRPr="003076F2">
        <w:t>of any study design</w:t>
      </w:r>
      <w:r w:rsidR="007606FA" w:rsidRPr="003076F2">
        <w:t xml:space="preserve">, </w:t>
      </w:r>
      <w:r w:rsidR="00E729DA" w:rsidRPr="003076F2">
        <w:t>inclu</w:t>
      </w:r>
      <w:r w:rsidR="00E4605C" w:rsidRPr="003076F2">
        <w:t>ding</w:t>
      </w:r>
      <w:r w:rsidR="00E729DA" w:rsidRPr="003076F2">
        <w:t xml:space="preserve"> participants from the</w:t>
      </w:r>
      <w:r w:rsidRPr="003076F2">
        <w:t xml:space="preserve"> New Zealand </w:t>
      </w:r>
      <w:r w:rsidR="00E729DA" w:rsidRPr="003076F2">
        <w:t>population</w:t>
      </w:r>
      <w:r w:rsidR="002C4CAB" w:rsidRPr="003076F2">
        <w:t xml:space="preserve"> </w:t>
      </w:r>
      <w:r w:rsidR="008F1FB7">
        <w:fldChar w:fldCharType="begin">
          <w:fldData xml:space="preserve">PEVuZE5vdGU+PENpdGU+PEF1dGhvcj5FdmFuczwvQXV0aG9yPjxZZWFyPjIwMjI8L1llYXI+PFJl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</w:fldData>
        </w:fldChar>
      </w:r>
      <w:r w:rsidR="000D3CD4">
        <w:instrText xml:space="preserve"> ADDIN EN.CITE </w:instrText>
      </w:r>
      <w:r w:rsidR="000D3CD4">
        <w:fldChar w:fldCharType="begin">
          <w:fldData xml:space="preserve">PEVuZE5vdGU+PENpdGU+PEF1dGhvcj5FdmFuczwvQXV0aG9yPjxZZWFyPjIwMjI8L1llYXI+PFJl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</w:fldData>
        </w:fldChar>
      </w:r>
      <w:r w:rsidR="000D3CD4">
        <w:instrText xml:space="preserve"> ADDIN EN.CITE.DATA </w:instrText>
      </w:r>
      <w:r w:rsidR="000D3CD4">
        <w:fldChar w:fldCharType="end"/>
      </w:r>
      <w:r w:rsidR="008F1FB7">
        <w:fldChar w:fldCharType="separate"/>
      </w:r>
      <w:r w:rsidR="000D3CD4">
        <w:rPr>
          <w:noProof/>
        </w:rPr>
        <w:t>[</w:t>
      </w:r>
      <w:hyperlink w:anchor="_ENREF_83" w:tooltip="Taylor, 2021 #1420" w:history="1">
        <w:r w:rsidR="006525B5">
          <w:rPr>
            <w:noProof/>
          </w:rPr>
          <w:t>83-85</w:t>
        </w:r>
      </w:hyperlink>
      <w:r w:rsidR="000D3CD4">
        <w:rPr>
          <w:noProof/>
        </w:rPr>
        <w:t xml:space="preserve">, </w:t>
      </w:r>
      <w:hyperlink w:anchor="_ENREF_103" w:tooltip="Ward, 2022 #744" w:history="1">
        <w:r w:rsidR="006525B5">
          <w:rPr>
            <w:noProof/>
          </w:rPr>
          <w:t>103</w:t>
        </w:r>
      </w:hyperlink>
      <w:r w:rsidR="000D3CD4">
        <w:rPr>
          <w:noProof/>
        </w:rPr>
        <w:t>]</w:t>
      </w:r>
      <w:r w:rsidR="008F1FB7">
        <w:fldChar w:fldCharType="end"/>
      </w:r>
      <w:r w:rsidR="005B1692" w:rsidRPr="003076F2">
        <w:t>.</w:t>
      </w:r>
      <w:r w:rsidRPr="003076F2">
        <w:t xml:space="preserve"> </w:t>
      </w:r>
    </w:p>
    <w:p w14:paraId="233566A9" w14:textId="1A37330F" w:rsidR="009747E1" w:rsidRPr="003076F2" w:rsidRDefault="00BF67AC" w:rsidP="007179B9">
      <w:pPr>
        <w:pStyle w:val="GLBodytext"/>
      </w:pPr>
      <w:r w:rsidRPr="003076F2">
        <w:t xml:space="preserve">A vignette </w:t>
      </w:r>
      <w:r w:rsidR="009747E1" w:rsidRPr="003076F2">
        <w:t xml:space="preserve">study </w:t>
      </w:r>
      <w:r w:rsidR="008F1FB7">
        <w:fldChar w:fldCharType="begin"/>
      </w:r>
      <w:r w:rsidR="000D3CD4">
        <w:instrText xml:space="preserve"> ADDIN EN.CITE &lt;EndNote&gt;&lt;Cite&gt;&lt;Author&gt;Ward&lt;/Author&gt;&lt;Year&gt;2022&lt;/Year&gt;&lt;RecNum&gt;744&lt;/RecNum&gt;&lt;DisplayText&gt;[103]&lt;/DisplayText&gt;&lt;record&gt;&lt;rec-number&gt;744&lt;/rec-number&gt;&lt;foreign-keys&gt;&lt;key app="EN" db-id="f9afr5w2dew9afeza9sxpvrlvrf92zssvfpp" timestamp="1680159984"&gt;744&lt;/key&gt;&lt;/foreign-keys&gt;&lt;ref-type name="Journal Article"&gt;17&lt;/ref-type&gt;&lt;contributors&gt;&lt;authors&gt;&lt;author&gt;Ward, Tanwen B.&lt;/author&gt;&lt;author&gt;Curtis, Cate&lt;/author&gt;&lt;author&gt;Seehagen, Sabine&lt;/author&gt;&lt;/authors&gt;&lt;/contributors&gt;&lt;titles&gt;&lt;title&gt;Investigating the effects of perceived student gender on primary school teachers&amp;apos; recognition of autism&lt;/title&gt;&lt;secondary-title&gt;Psychology in the Schools&lt;/secondary-title&gt;&lt;/titles&gt;&lt;periodical&gt;&lt;full-title&gt;Psychology in the Schools&lt;/full-title&gt;&lt;/periodical&gt;&lt;pages&gt;1363-1376&lt;/pages&gt;&lt;volume&gt;59&lt;/volume&gt;&lt;number&gt;7&lt;/number&gt;&lt;keywords&gt;&lt;keyword&gt;Primary school teachers&lt;/keyword&gt;&lt;keyword&gt;School children&lt;/keyword&gt;&lt;keyword&gt;Autism&lt;/keyword&gt;&lt;keyword&gt;Disability identification&lt;/keyword&gt;&lt;keyword&gt;Child psychology&lt;/keyword&gt;&lt;keyword&gt;gender bias&lt;/keyword&gt;&lt;keyword&gt;identification&lt;/keyword&gt;&lt;/keywords&gt;&lt;dates&gt;&lt;year&gt;2022&lt;/year&gt;&lt;/dates&gt;&lt;isbn&gt;00333085&lt;/isbn&gt;&lt;accession-num&gt;157235902&lt;/accession-num&gt;&lt;work-type&gt;Article&lt;/work-type&gt;&lt;urls&gt;&lt;related-urls&gt;&lt;url&gt;https://educationlibrary.idm.oclc.org/login?url=https://search.ebscohost.com/login.aspx?direct=true&amp;amp;db=ehh&amp;amp;AN=157235902&amp;amp;site=ehost-live&amp;amp;scope=site&lt;/url&gt;&lt;/related-urls&gt;&lt;/urls&gt;&lt;electronic-resource-num&gt;10.1002/pits.22667&lt;/electronic-resource-num&gt;&lt;remote-database-name&gt;Education Research Complete&lt;/remote-database-name&gt;&lt;remote-database-provider&gt;EBSCOhost&lt;/remote-database-provider&gt;&lt;/record&gt;&lt;/Cite&gt;&lt;/EndNote&gt;</w:instrText>
      </w:r>
      <w:r w:rsidR="008F1FB7">
        <w:fldChar w:fldCharType="separate"/>
      </w:r>
      <w:r w:rsidR="000D3CD4">
        <w:rPr>
          <w:noProof/>
        </w:rPr>
        <w:t>[</w:t>
      </w:r>
      <w:hyperlink w:anchor="_ENREF_103" w:tooltip="Ward, 2022 #744" w:history="1">
        <w:r w:rsidR="006525B5">
          <w:rPr>
            <w:noProof/>
          </w:rPr>
          <w:t>103</w:t>
        </w:r>
      </w:hyperlink>
      <w:r w:rsidR="000D3CD4">
        <w:rPr>
          <w:noProof/>
        </w:rPr>
        <w:t>]</w:t>
      </w:r>
      <w:r w:rsidR="008F1FB7">
        <w:fldChar w:fldCharType="end"/>
      </w:r>
      <w:r w:rsidR="009747E1" w:rsidRPr="003076F2">
        <w:t xml:space="preserve"> assessed primary school teaching staff’s judgements of </w:t>
      </w:r>
      <w:r w:rsidR="003504BD" w:rsidRPr="003076F2">
        <w:t xml:space="preserve">whether </w:t>
      </w:r>
      <w:r w:rsidR="009747E1" w:rsidRPr="003076F2">
        <w:t xml:space="preserve">the behaviour of a hypothetical child </w:t>
      </w:r>
      <w:r w:rsidRPr="003076F2">
        <w:t>suggested</w:t>
      </w:r>
      <w:r w:rsidR="009747E1" w:rsidRPr="003076F2">
        <w:t xml:space="preserve"> autism. The child’s </w:t>
      </w:r>
      <w:r w:rsidR="007737B2">
        <w:t>sex/gender</w:t>
      </w:r>
      <w:r w:rsidR="009747E1" w:rsidRPr="003076F2">
        <w:t xml:space="preserve"> was randomly assigned</w:t>
      </w:r>
      <w:r w:rsidR="007A0728">
        <w:t>,</w:t>
      </w:r>
      <w:r w:rsidR="009747E1" w:rsidRPr="003076F2">
        <w:t xml:space="preserve"> but was not found to </w:t>
      </w:r>
      <w:r w:rsidR="0073450D" w:rsidRPr="003076F2">
        <w:t xml:space="preserve">affect </w:t>
      </w:r>
      <w:r w:rsidR="009747E1" w:rsidRPr="003076F2">
        <w:t xml:space="preserve">whether autism was selected as a likely diagnosis. </w:t>
      </w:r>
    </w:p>
    <w:p w14:paraId="47EDFACC" w14:textId="16525245" w:rsidR="007179B9" w:rsidRPr="003076F2" w:rsidRDefault="003504BD" w:rsidP="004040FF">
      <w:pPr>
        <w:pStyle w:val="GLBodytext"/>
        <w:rPr>
          <w:rFonts w:eastAsia="Calibri"/>
        </w:rPr>
      </w:pPr>
      <w:r w:rsidRPr="003076F2">
        <w:rPr>
          <w:rFonts w:eastAsia="Calibri"/>
        </w:rPr>
        <w:t xml:space="preserve">Three other studies conducted </w:t>
      </w:r>
      <w:r w:rsidR="007179B9" w:rsidRPr="003076F2">
        <w:rPr>
          <w:rFonts w:eastAsia="Calibri"/>
        </w:rPr>
        <w:t xml:space="preserve">by </w:t>
      </w:r>
      <w:r w:rsidRPr="003076F2">
        <w:rPr>
          <w:rFonts w:eastAsia="Calibri"/>
        </w:rPr>
        <w:t xml:space="preserve">a research team led by </w:t>
      </w:r>
      <w:r w:rsidR="007179B9" w:rsidRPr="003076F2">
        <w:rPr>
          <w:rFonts w:eastAsia="Calibri"/>
        </w:rPr>
        <w:t xml:space="preserve">Autism CRC </w:t>
      </w:r>
      <w:r w:rsidR="0043098C" w:rsidRPr="003076F2">
        <w:rPr>
          <w:rFonts w:eastAsia="Calibri"/>
        </w:rPr>
        <w:t xml:space="preserve">investigated </w:t>
      </w:r>
      <w:r w:rsidRPr="003076F2">
        <w:rPr>
          <w:rFonts w:eastAsia="Calibri"/>
        </w:rPr>
        <w:t xml:space="preserve">the autism diagnostic process in New Zealand through online surveys of </w:t>
      </w:r>
      <w:r w:rsidR="007179B9" w:rsidRPr="003076F2">
        <w:rPr>
          <w:rFonts w:eastAsia="Calibri"/>
        </w:rPr>
        <w:t>caregivers</w:t>
      </w:r>
      <w:r w:rsidRPr="003076F2">
        <w:rPr>
          <w:rFonts w:eastAsia="Calibri"/>
        </w:rPr>
        <w:t xml:space="preserve">, </w:t>
      </w:r>
      <w:r w:rsidR="007179B9" w:rsidRPr="003076F2">
        <w:rPr>
          <w:rFonts w:eastAsia="Calibri"/>
        </w:rPr>
        <w:t>autistic adults, and clinicians</w:t>
      </w:r>
      <w:r w:rsidR="00792E7D" w:rsidRPr="003076F2">
        <w:rPr>
          <w:rFonts w:eastAsia="Calibri"/>
        </w:rPr>
        <w:t xml:space="preserve"> </w:t>
      </w:r>
      <w:r w:rsidR="008F1FB7">
        <w:rPr>
          <w:rFonts w:eastAsia="Calibri"/>
        </w:rPr>
        <w:fldChar w:fldCharType="begin">
          <w:fldData xml:space="preserve">PEVuZE5vdGU+PENpdGU+PEF1dGhvcj5FdmFuczwvQXV0aG9yPjxZZWFyPjIwMjI8L1llYXI+PFJl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==
</w:fldData>
        </w:fldChar>
      </w:r>
      <w:r w:rsidR="00031151">
        <w:rPr>
          <w:rFonts w:eastAsia="Calibri"/>
        </w:rPr>
        <w:instrText xml:space="preserve"> ADDIN EN.CITE </w:instrText>
      </w:r>
      <w:r w:rsidR="00031151">
        <w:rPr>
          <w:rFonts w:eastAsia="Calibri"/>
        </w:rPr>
        <w:fldChar w:fldCharType="begin">
          <w:fldData xml:space="preserve">PEVuZE5vdGU+PENpdGU+PEF1dGhvcj5FdmFuczwvQXV0aG9yPjxZZWFyPjIwMjI8L1llYXI+PFJl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==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8F1FB7">
        <w:rPr>
          <w:rFonts w:eastAsia="Calibri"/>
        </w:rPr>
      </w:r>
      <w:r w:rsidR="008F1FB7">
        <w:rPr>
          <w:rFonts w:eastAsia="Calibri"/>
        </w:rPr>
        <w:fldChar w:fldCharType="separate"/>
      </w:r>
      <w:r w:rsidR="00031151">
        <w:rPr>
          <w:rFonts w:eastAsia="Calibri"/>
          <w:noProof/>
        </w:rPr>
        <w:t>[</w:t>
      </w:r>
      <w:hyperlink w:anchor="_ENREF_83" w:tooltip="Taylor, 2021 #1420" w:history="1">
        <w:r w:rsidR="006525B5">
          <w:rPr>
            <w:rFonts w:eastAsia="Calibri"/>
            <w:noProof/>
          </w:rPr>
          <w:t>83-85</w:t>
        </w:r>
      </w:hyperlink>
      <w:r w:rsidR="00031151">
        <w:rPr>
          <w:rFonts w:eastAsia="Calibri"/>
          <w:noProof/>
        </w:rPr>
        <w:t>]</w:t>
      </w:r>
      <w:r w:rsidR="008F1FB7">
        <w:rPr>
          <w:rFonts w:eastAsia="Calibri"/>
        </w:rPr>
        <w:fldChar w:fldCharType="end"/>
      </w:r>
      <w:r w:rsidR="00792E7D" w:rsidRPr="003076F2">
        <w:rPr>
          <w:rFonts w:eastAsia="Calibri"/>
        </w:rPr>
        <w:t>.</w:t>
      </w:r>
      <w:r w:rsidR="00727389" w:rsidRPr="003076F2">
        <w:rPr>
          <w:rFonts w:eastAsia="Calibri"/>
        </w:rPr>
        <w:t xml:space="preserve"> </w:t>
      </w:r>
      <w:r w:rsidR="00465E1D" w:rsidRPr="003076F2">
        <w:rPr>
          <w:rFonts w:eastAsia="Calibri"/>
        </w:rPr>
        <w:t>Parents</w:t>
      </w:r>
      <w:r w:rsidR="00567461" w:rsidRPr="003076F2">
        <w:rPr>
          <w:rFonts w:eastAsia="Calibri"/>
        </w:rPr>
        <w:t xml:space="preserve"> responses suggested that </w:t>
      </w:r>
      <w:r w:rsidR="00465E1D" w:rsidRPr="003076F2">
        <w:rPr>
          <w:rFonts w:eastAsia="Calibri"/>
        </w:rPr>
        <w:t>boys were diagnosed at a younger age</w:t>
      </w:r>
      <w:r w:rsidR="00567461" w:rsidRPr="003076F2">
        <w:rPr>
          <w:rFonts w:eastAsia="Calibri"/>
        </w:rPr>
        <w:t>,</w:t>
      </w:r>
      <w:r w:rsidR="00465E1D" w:rsidRPr="003076F2">
        <w:rPr>
          <w:rFonts w:eastAsia="Calibri"/>
        </w:rPr>
        <w:t xml:space="preserve"> and with less delay from raising initial concerns</w:t>
      </w:r>
      <w:r w:rsidR="00567461" w:rsidRPr="003076F2">
        <w:rPr>
          <w:rFonts w:eastAsia="Calibri"/>
        </w:rPr>
        <w:t>,</w:t>
      </w:r>
      <w:r w:rsidR="00465E1D" w:rsidRPr="003076F2">
        <w:rPr>
          <w:rFonts w:eastAsia="Calibri"/>
        </w:rPr>
        <w:t xml:space="preserve"> compared with girls </w:t>
      </w:r>
      <w:r w:rsidR="008F1FB7">
        <w:rPr>
          <w:rFonts w:eastAsia="Calibri"/>
        </w:rPr>
        <w:fldChar w:fldCharType="begin"/>
      </w:r>
      <w:r w:rsidR="00031151">
        <w:rPr>
          <w:rFonts w:eastAsia="Calibri"/>
        </w:rPr>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rPr>
          <w:rFonts w:eastAsia="Calibri"/>
        </w:rPr>
        <w:fldChar w:fldCharType="separate"/>
      </w:r>
      <w:r w:rsidR="00031151">
        <w:rPr>
          <w:rFonts w:eastAsia="Calibri"/>
          <w:noProof/>
        </w:rPr>
        <w:t>[</w:t>
      </w:r>
      <w:hyperlink w:anchor="_ENREF_84" w:tooltip="van der Meer, 2021 #1412" w:history="1">
        <w:r w:rsidR="006525B5">
          <w:rPr>
            <w:rFonts w:eastAsia="Calibri"/>
            <w:noProof/>
          </w:rPr>
          <w:t>84</w:t>
        </w:r>
      </w:hyperlink>
      <w:r w:rsidR="00031151">
        <w:rPr>
          <w:rFonts w:eastAsia="Calibri"/>
          <w:noProof/>
        </w:rPr>
        <w:t>]</w:t>
      </w:r>
      <w:r w:rsidR="008F1FB7">
        <w:rPr>
          <w:rFonts w:eastAsia="Calibri"/>
        </w:rPr>
        <w:fldChar w:fldCharType="end"/>
      </w:r>
      <w:r w:rsidR="007179B9" w:rsidRPr="003076F2">
        <w:rPr>
          <w:rFonts w:eastAsia="Calibri"/>
        </w:rPr>
        <w:t>.</w:t>
      </w:r>
      <w:r w:rsidR="007F66CA" w:rsidRPr="003076F2">
        <w:rPr>
          <w:rFonts w:eastAsia="Calibri"/>
        </w:rPr>
        <w:t xml:space="preserve"> Clinicians recommended more training on how autistic signs may vary across genders </w:t>
      </w:r>
      <w:r w:rsidR="008F1FB7">
        <w:fldChar w:fldCharType="begin"/>
      </w:r>
      <w:r w:rsidR="00031151">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fldChar w:fldCharType="separate"/>
      </w:r>
      <w:r w:rsidR="00031151">
        <w:rPr>
          <w:noProof/>
        </w:rPr>
        <w:t>[</w:t>
      </w:r>
      <w:hyperlink w:anchor="_ENREF_84" w:tooltip="van der Meer, 2021 #1412" w:history="1">
        <w:r w:rsidR="006525B5">
          <w:rPr>
            <w:noProof/>
          </w:rPr>
          <w:t>84</w:t>
        </w:r>
      </w:hyperlink>
      <w:r w:rsidR="00031151">
        <w:rPr>
          <w:noProof/>
        </w:rPr>
        <w:t>]</w:t>
      </w:r>
      <w:r w:rsidR="008F1FB7">
        <w:fldChar w:fldCharType="end"/>
      </w:r>
      <w:r w:rsidR="007F66CA" w:rsidRPr="003076F2">
        <w:rPr>
          <w:i/>
          <w:iCs/>
        </w:rPr>
        <w:t xml:space="preserve">. </w:t>
      </w:r>
      <w:r w:rsidR="00007FCB" w:rsidRPr="003076F2">
        <w:rPr>
          <w:rFonts w:eastAsia="Calibri"/>
        </w:rPr>
        <w:t>I</w:t>
      </w:r>
      <w:r w:rsidR="009271EB" w:rsidRPr="003076F2">
        <w:rPr>
          <w:rFonts w:eastAsia="Calibri"/>
        </w:rPr>
        <w:t xml:space="preserve">n a sample over-represented by females and gender-diverse autistic adults, </w:t>
      </w:r>
      <w:r w:rsidR="00567461" w:rsidRPr="003076F2">
        <w:rPr>
          <w:rFonts w:eastAsia="Calibri"/>
        </w:rPr>
        <w:t>there were</w:t>
      </w:r>
      <w:r w:rsidR="00465E1D" w:rsidRPr="003076F2">
        <w:rPr>
          <w:rFonts w:eastAsia="Calibri"/>
        </w:rPr>
        <w:t xml:space="preserve"> call</w:t>
      </w:r>
      <w:r w:rsidR="00567461" w:rsidRPr="003076F2">
        <w:rPr>
          <w:rFonts w:eastAsia="Calibri"/>
        </w:rPr>
        <w:t>s</w:t>
      </w:r>
      <w:r w:rsidR="00465E1D" w:rsidRPr="003076F2">
        <w:rPr>
          <w:rFonts w:eastAsia="Calibri"/>
        </w:rPr>
        <w:t xml:space="preserve"> for greater</w:t>
      </w:r>
      <w:r w:rsidR="007179B9" w:rsidRPr="003076F2">
        <w:rPr>
          <w:rFonts w:eastAsia="Calibri"/>
        </w:rPr>
        <w:t xml:space="preserve"> aware</w:t>
      </w:r>
      <w:r w:rsidR="00465E1D" w:rsidRPr="003076F2">
        <w:rPr>
          <w:rFonts w:eastAsia="Calibri"/>
        </w:rPr>
        <w:t>ness</w:t>
      </w:r>
      <w:r w:rsidR="007179B9" w:rsidRPr="003076F2">
        <w:rPr>
          <w:rFonts w:eastAsia="Calibri"/>
        </w:rPr>
        <w:t xml:space="preserve"> of </w:t>
      </w:r>
      <w:r w:rsidR="00022C7E">
        <w:rPr>
          <w:rFonts w:eastAsia="Calibri"/>
        </w:rPr>
        <w:t>sex/gender</w:t>
      </w:r>
      <w:r w:rsidR="004040FF" w:rsidRPr="003076F2">
        <w:rPr>
          <w:rFonts w:eastAsia="Calibri"/>
        </w:rPr>
        <w:t xml:space="preserve"> differences in </w:t>
      </w:r>
      <w:r w:rsidR="007179B9" w:rsidRPr="003076F2">
        <w:rPr>
          <w:rFonts w:eastAsia="Calibri"/>
        </w:rPr>
        <w:t>autism presentation</w:t>
      </w:r>
      <w:r w:rsidR="004040FF" w:rsidRPr="003076F2">
        <w:rPr>
          <w:rFonts w:eastAsia="Calibri"/>
        </w:rPr>
        <w:t xml:space="preserve">, </w:t>
      </w:r>
      <w:r w:rsidR="00465E1D" w:rsidRPr="003076F2">
        <w:rPr>
          <w:rFonts w:eastAsia="Calibri"/>
        </w:rPr>
        <w:t xml:space="preserve">more appropriate </w:t>
      </w:r>
      <w:r w:rsidR="00007FCB" w:rsidRPr="003076F2">
        <w:rPr>
          <w:rFonts w:eastAsia="Calibri"/>
        </w:rPr>
        <w:t xml:space="preserve">diagnostic </w:t>
      </w:r>
      <w:r w:rsidR="00465E1D" w:rsidRPr="003076F2">
        <w:rPr>
          <w:rFonts w:eastAsia="Calibri"/>
        </w:rPr>
        <w:t xml:space="preserve">tools for </w:t>
      </w:r>
      <w:r w:rsidR="007179B9" w:rsidRPr="003076F2">
        <w:rPr>
          <w:rFonts w:eastAsia="Calibri"/>
        </w:rPr>
        <w:t>females</w:t>
      </w:r>
      <w:r w:rsidR="00567461" w:rsidRPr="003076F2">
        <w:rPr>
          <w:rFonts w:eastAsia="Calibri"/>
        </w:rPr>
        <w:t>,</w:t>
      </w:r>
      <w:r w:rsidR="00465E1D" w:rsidRPr="003076F2">
        <w:rPr>
          <w:rFonts w:eastAsia="Calibri"/>
        </w:rPr>
        <w:t xml:space="preserve"> and a</w:t>
      </w:r>
      <w:r w:rsidR="00567461" w:rsidRPr="003076F2">
        <w:rPr>
          <w:rFonts w:eastAsia="Calibri"/>
        </w:rPr>
        <w:t xml:space="preserve"> more accessible</w:t>
      </w:r>
      <w:r w:rsidR="00465E1D" w:rsidRPr="003076F2">
        <w:rPr>
          <w:rFonts w:eastAsia="Calibri"/>
        </w:rPr>
        <w:t xml:space="preserve"> diagnostic process </w:t>
      </w:r>
      <w:r w:rsidR="00560B1E" w:rsidRPr="003076F2">
        <w:rPr>
          <w:rFonts w:eastAsia="Calibri"/>
        </w:rPr>
        <w:t>irrespective</w:t>
      </w:r>
      <w:r w:rsidR="00567461" w:rsidRPr="003076F2">
        <w:rPr>
          <w:rFonts w:eastAsia="Calibri"/>
        </w:rPr>
        <w:t xml:space="preserve"> of </w:t>
      </w:r>
      <w:r w:rsidR="00465E1D" w:rsidRPr="003076F2">
        <w:rPr>
          <w:rFonts w:eastAsia="Calibri"/>
        </w:rPr>
        <w:t>age or gender identity</w:t>
      </w:r>
      <w:r w:rsidR="00386CDE" w:rsidRPr="003076F2">
        <w:rPr>
          <w:rFonts w:eastAsia="Calibri"/>
        </w:rPr>
        <w:t xml:space="preserve"> </w:t>
      </w:r>
      <w:r w:rsidR="008F1FB7">
        <w:rPr>
          <w:rFonts w:eastAsia="Calibri"/>
        </w:rPr>
        <w:fldChar w:fldCharType="begin"/>
      </w:r>
      <w:r w:rsidR="00B84CE7">
        <w:rPr>
          <w:rFonts w:eastAsia="Calibri"/>
        </w:rPr>
        <w:instrText xml:space="preserve"> ADDIN EN.CITE &lt;EndNote&gt;&lt;Cite&gt;&lt;Author&gt;Evans&lt;/Author&gt;&lt;Year&gt;2022&lt;/Year&gt;&lt;RecNum&gt;1422&lt;/RecNum&gt;&lt;DisplayText&gt;[85]&lt;/DisplayText&gt;&lt;record&gt;&lt;rec-number&gt;1422&lt;/rec-number&gt;&lt;foreign-keys&gt;&lt;key app="EN" db-id="f9afr5w2dew9afeza9sxpvrlvrf92zssvfpp" timestamp="1701276094"&gt;1422&lt;/key&gt;&lt;/foreign-keys&gt;&lt;ref-type name="Journal Article"&gt;17&lt;/ref-type&gt;&lt;contributors&gt;&lt;authors&gt;&lt;author&gt;Evans, Kiah&lt;/author&gt;&lt;author&gt;van der Meer, Larah&lt;/author&gt;&lt;author&gt;Eggleston, Matthew J. F.&lt;/author&gt;&lt;author&gt;Taylor, Lauren J.&lt;/author&gt;&lt;author&gt;Thabrew, Hiran&lt;/author&gt;&lt;author&gt;Waddington, Hannah&lt;/author&gt;&lt;author&gt;Whitehouse, Andrew J. O.&lt;/author&gt;&lt;/authors&gt;&lt;/contributors&gt;&lt;titles&gt;&lt;title&gt;A Survey of Autistic Adults from New Zealand on the Autism Diagnostic Process During Adolescence and Adulthood&lt;/title&gt;&lt;secondary-title&gt;Journal of Autism and Developmental Disorders&lt;/secondary-title&gt;&lt;/titles&gt;&lt;periodical&gt;&lt;full-title&gt;Journal of Autism and Developmental Disorders&lt;/full-title&gt;&lt;/periodical&gt;&lt;pages&gt;771-781&lt;/pages&gt;&lt;volume&gt;52&lt;/volume&gt;&lt;number&gt;2&lt;/number&gt;&lt;dates&gt;&lt;year&gt;2022&lt;/year&gt;&lt;pub-dates&gt;&lt;date&gt;2022/02/01&lt;/date&gt;&lt;/pub-dates&gt;&lt;/dates&gt;&lt;isbn&gt;1573-3432&lt;/isbn&gt;&lt;urls&gt;&lt;related-urls&gt;&lt;url&gt;https://doi.org/10.1007/s10803-021-04983-0&lt;/url&gt;&lt;/related-urls&gt;&lt;/urls&gt;&lt;electronic-resource-num&gt;10.1007/s10803-021-04983-0&lt;/electronic-resource-num&gt;&lt;/record&gt;&lt;/Cite&gt;&lt;/EndNote&gt;</w:instrText>
      </w:r>
      <w:r w:rsidR="008F1FB7">
        <w:rPr>
          <w:rFonts w:eastAsia="Calibri"/>
        </w:rPr>
        <w:fldChar w:fldCharType="separate"/>
      </w:r>
      <w:r w:rsidR="00B84CE7">
        <w:rPr>
          <w:rFonts w:eastAsia="Calibri"/>
          <w:noProof/>
        </w:rPr>
        <w:t>[</w:t>
      </w:r>
      <w:hyperlink w:anchor="_ENREF_85" w:tooltip="Evans, 2022 #1422" w:history="1">
        <w:r w:rsidR="006525B5">
          <w:rPr>
            <w:rFonts w:eastAsia="Calibri"/>
            <w:noProof/>
          </w:rPr>
          <w:t>85</w:t>
        </w:r>
      </w:hyperlink>
      <w:r w:rsidR="00B84CE7">
        <w:rPr>
          <w:rFonts w:eastAsia="Calibri"/>
          <w:noProof/>
        </w:rPr>
        <w:t>]</w:t>
      </w:r>
      <w:r w:rsidR="008F1FB7">
        <w:rPr>
          <w:rFonts w:eastAsia="Calibri"/>
        </w:rPr>
        <w:fldChar w:fldCharType="end"/>
      </w:r>
      <w:r w:rsidR="00465E1D" w:rsidRPr="003076F2">
        <w:rPr>
          <w:rFonts w:eastAsia="Calibri"/>
        </w:rPr>
        <w:t>.</w:t>
      </w:r>
      <w:r w:rsidR="00560B1E" w:rsidRPr="003076F2">
        <w:rPr>
          <w:rFonts w:eastAsia="Calibri"/>
        </w:rPr>
        <w:t xml:space="preserve"> Drawing from a</w:t>
      </w:r>
      <w:r w:rsidR="004040FF" w:rsidRPr="003076F2">
        <w:rPr>
          <w:rFonts w:eastAsia="Calibri"/>
        </w:rPr>
        <w:t xml:space="preserve">ll three studies, the research team recommended </w:t>
      </w:r>
      <w:r w:rsidR="00B66DB7" w:rsidRPr="003076F2">
        <w:rPr>
          <w:rFonts w:eastAsia="Calibri"/>
        </w:rPr>
        <w:t xml:space="preserve">education programmes and training </w:t>
      </w:r>
      <w:r w:rsidR="007179B9" w:rsidRPr="003076F2">
        <w:t>among the general public</w:t>
      </w:r>
      <w:r w:rsidR="00161943" w:rsidRPr="003076F2">
        <w:t xml:space="preserve">, care-givers, </w:t>
      </w:r>
      <w:r w:rsidR="007179B9" w:rsidRPr="003076F2">
        <w:t>educators and clinicians</w:t>
      </w:r>
      <w:r w:rsidR="00161943" w:rsidRPr="003076F2">
        <w:t xml:space="preserve"> </w:t>
      </w:r>
      <w:r w:rsidR="00BE6F16" w:rsidRPr="003076F2">
        <w:rPr>
          <w:rFonts w:eastAsia="Calibri"/>
        </w:rPr>
        <w:t xml:space="preserve">to increase </w:t>
      </w:r>
      <w:r w:rsidR="00BE6F16" w:rsidRPr="003076F2">
        <w:t>awareness of autistic characteristics as they present across all gender</w:t>
      </w:r>
      <w:r w:rsidR="00022C7E">
        <w:t xml:space="preserve"> identitie</w:t>
      </w:r>
      <w:r w:rsidR="00BE6F16" w:rsidRPr="003076F2">
        <w:t xml:space="preserve">s and the lifespan </w:t>
      </w:r>
      <w:r w:rsidR="008F1FB7">
        <w:fldChar w:fldCharType="begin"/>
      </w:r>
      <w:r w:rsidR="00031151">
        <w:instrText xml:space="preserve"> ADDIN EN.CITE &lt;EndNote&gt;&lt;Cite&gt;&lt;Author&gt;van der Meer&lt;/Author&gt;&lt;Year&gt;2021&lt;/Year&gt;&lt;RecNum&gt;1412&lt;/RecNum&gt;&lt;DisplayText&gt;[84]&lt;/DisplayText&gt;&lt;record&gt;&lt;rec-number&gt;1412&lt;/rec-number&gt;&lt;foreign-keys&gt;&lt;key app="EN" db-id="f9afr5w2dew9afeza9sxpvrlvrf92zssvfpp" timestamp="1701186231"&gt;1412&lt;/key&gt;&lt;/foreign-keys&gt;&lt;ref-type name="Electronic Book"&gt;44&lt;/ref-type&gt;&lt;contributors&gt;&lt;authors&gt;&lt;author&gt;van der Meer, L.&lt;/author&gt;&lt;author&gt;Evans, K.&lt;/author&gt;&lt;/authors&gt;&lt;/contributors&gt;&lt;titles&gt;&lt;title&gt;The autism diagnostic process in New Zealand: Final Report&lt;/title&gt;&lt;/titles&gt;&lt;dates&gt;&lt;year&gt;2021&lt;/year&gt;&lt;/dates&gt;&lt;pub-location&gt;Brisbane, Australia&lt;/pub-location&gt;&lt;publisher&gt;Autism CRC&lt;/publisher&gt;&lt;isbn&gt;978-1-922365-17-0&lt;/isbn&gt;&lt;urls&gt;&lt;related-urls&gt;&lt;url&gt;https://www.autismcrc.com.au/sites/default/files/reports/1-058_NZ-Diagnostic-Practices_Final-Report_2021.pdf?v=Feb22&lt;/url&gt;&lt;/related-urls&gt;&lt;/urls&gt;&lt;/record&gt;&lt;/Cite&gt;&lt;/EndNote&gt;</w:instrText>
      </w:r>
      <w:r w:rsidR="008F1FB7">
        <w:fldChar w:fldCharType="separate"/>
      </w:r>
      <w:r w:rsidR="00031151">
        <w:rPr>
          <w:noProof/>
        </w:rPr>
        <w:t>[</w:t>
      </w:r>
      <w:hyperlink w:anchor="_ENREF_84" w:tooltip="van der Meer, 2021 #1412" w:history="1">
        <w:r w:rsidR="006525B5">
          <w:rPr>
            <w:noProof/>
          </w:rPr>
          <w:t>84</w:t>
        </w:r>
      </w:hyperlink>
      <w:r w:rsidR="00031151">
        <w:rPr>
          <w:noProof/>
        </w:rPr>
        <w:t>]</w:t>
      </w:r>
      <w:r w:rsidR="008F1FB7">
        <w:fldChar w:fldCharType="end"/>
      </w:r>
      <w:r w:rsidR="007179B9" w:rsidRPr="003076F2">
        <w:rPr>
          <w:i/>
          <w:iCs/>
        </w:rPr>
        <w:t>.</w:t>
      </w:r>
    </w:p>
    <w:p w14:paraId="4D63C665" w14:textId="22D715B5" w:rsidR="002917F2" w:rsidRPr="003076F2" w:rsidRDefault="00567461" w:rsidP="004040FF">
      <w:pPr>
        <w:pStyle w:val="GLBodytext"/>
        <w:rPr>
          <w:rFonts w:eastAsia="Calibri"/>
        </w:rPr>
      </w:pPr>
      <w:r w:rsidRPr="003076F2">
        <w:lastRenderedPageBreak/>
        <w:t>The</w:t>
      </w:r>
      <w:r w:rsidR="006F332E" w:rsidRPr="003076F2">
        <w:t>se findings</w:t>
      </w:r>
      <w:r w:rsidR="00316F9B" w:rsidRPr="003076F2">
        <w:t xml:space="preserve"> are </w:t>
      </w:r>
      <w:r w:rsidR="006F332E" w:rsidRPr="003076F2">
        <w:t>preliminary and based on samples likely to be affected by biases</w:t>
      </w:r>
      <w:r w:rsidRPr="003076F2">
        <w:t xml:space="preserve"> </w:t>
      </w:r>
      <w:r w:rsidR="006F332E" w:rsidRPr="003076F2">
        <w:t>in recruitment</w:t>
      </w:r>
      <w:r w:rsidR="00316F9B" w:rsidRPr="003076F2">
        <w:t xml:space="preserve"> and participation. However</w:t>
      </w:r>
      <w:r w:rsidR="00B00869">
        <w:t>,</w:t>
      </w:r>
      <w:r w:rsidR="00316F9B" w:rsidRPr="003076F2">
        <w:t xml:space="preserve"> they</w:t>
      </w:r>
      <w:r w:rsidR="006F332E" w:rsidRPr="003076F2">
        <w:t xml:space="preserve"> suggest that </w:t>
      </w:r>
      <w:r w:rsidRPr="003076F2">
        <w:t>New Zealand</w:t>
      </w:r>
      <w:r w:rsidR="006F332E" w:rsidRPr="003076F2">
        <w:t xml:space="preserve">ers </w:t>
      </w:r>
      <w:r w:rsidR="00A033C9" w:rsidRPr="003076F2">
        <w:t xml:space="preserve">share similar concerns to those </w:t>
      </w:r>
      <w:r w:rsidR="00E10DB4" w:rsidRPr="003076F2">
        <w:t>raised</w:t>
      </w:r>
      <w:r w:rsidR="00A033C9" w:rsidRPr="003076F2">
        <w:t xml:space="preserve"> in the umbrella review relating to the variable presentation of autism </w:t>
      </w:r>
      <w:r w:rsidR="000379DF" w:rsidRPr="003076F2">
        <w:t xml:space="preserve">that varies from the </w:t>
      </w:r>
      <w:r w:rsidR="00292614" w:rsidRPr="003076F2">
        <w:t>predominan</w:t>
      </w:r>
      <w:r w:rsidR="007B5A32" w:rsidRPr="003076F2">
        <w:t xml:space="preserve">tly </w:t>
      </w:r>
      <w:r w:rsidR="009621C5" w:rsidRPr="003076F2">
        <w:t>‘</w:t>
      </w:r>
      <w:r w:rsidR="007B5A32" w:rsidRPr="003076F2">
        <w:t>male</w:t>
      </w:r>
      <w:r w:rsidR="009621C5" w:rsidRPr="003076F2">
        <w:t>’</w:t>
      </w:r>
      <w:r w:rsidR="007B5A32" w:rsidRPr="003076F2">
        <w:t xml:space="preserve"> </w:t>
      </w:r>
      <w:r w:rsidR="009621C5" w:rsidRPr="003076F2">
        <w:t>presentation</w:t>
      </w:r>
      <w:r w:rsidR="00793D6E" w:rsidRPr="003076F2">
        <w:t>.</w:t>
      </w:r>
    </w:p>
    <w:p w14:paraId="368BC96A" w14:textId="3DBF7EE9" w:rsidR="00F571EC" w:rsidRPr="003076F2" w:rsidRDefault="00F571EC" w:rsidP="00B860BF">
      <w:pPr>
        <w:pStyle w:val="GLHeading3"/>
      </w:pPr>
      <w:bookmarkStart w:id="680" w:name="_Toc166869245"/>
      <w:bookmarkEnd w:id="677"/>
      <w:bookmarkEnd w:id="678"/>
      <w:r w:rsidRPr="003076F2">
        <w:t>Limitations of the umbrella review</w:t>
      </w:r>
      <w:bookmarkEnd w:id="680"/>
    </w:p>
    <w:p w14:paraId="0DA9A831" w14:textId="092E19A3" w:rsidR="00E348CD" w:rsidRPr="003076F2" w:rsidRDefault="00913682" w:rsidP="00E578F1">
      <w:pPr>
        <w:pStyle w:val="GLBodytext"/>
      </w:pPr>
      <w:r w:rsidRPr="003076F2">
        <w:t xml:space="preserve">The review is limited by </w:t>
      </w:r>
      <w:r w:rsidR="00FD14B2" w:rsidRPr="003076F2">
        <w:t>the</w:t>
      </w:r>
      <w:r w:rsidRPr="003076F2">
        <w:t xml:space="preserve"> </w:t>
      </w:r>
      <w:r w:rsidR="00585C89" w:rsidRPr="003076F2">
        <w:t>structured approach</w:t>
      </w:r>
      <w:r w:rsidR="00FD14B2" w:rsidRPr="003076F2">
        <w:t xml:space="preserve"> inherent in its methodology</w:t>
      </w:r>
      <w:r w:rsidR="00585C89" w:rsidRPr="003076F2">
        <w:t>,</w:t>
      </w:r>
      <w:r w:rsidRPr="003076F2">
        <w:t xml:space="preserve"> </w:t>
      </w:r>
      <w:r w:rsidR="00B87972" w:rsidRPr="003076F2">
        <w:t>as well as</w:t>
      </w:r>
      <w:r w:rsidRPr="003076F2">
        <w:t xml:space="preserve"> the quality of the studies </w:t>
      </w:r>
      <w:r w:rsidR="00B87972" w:rsidRPr="003076F2">
        <w:t>appraised</w:t>
      </w:r>
      <w:r w:rsidRPr="003076F2">
        <w:t xml:space="preserve">. </w:t>
      </w:r>
    </w:p>
    <w:bookmarkEnd w:id="618"/>
    <w:bookmarkEnd w:id="619"/>
    <w:bookmarkEnd w:id="620"/>
    <w:bookmarkEnd w:id="621"/>
    <w:bookmarkEnd w:id="622"/>
    <w:bookmarkEnd w:id="623"/>
    <w:p w14:paraId="3EC57663" w14:textId="6E45B45A" w:rsidR="006E014F" w:rsidRPr="003076F2" w:rsidRDefault="006E014F" w:rsidP="00E578F1">
      <w:pPr>
        <w:pStyle w:val="GLBodytext"/>
      </w:pPr>
      <w:r w:rsidRPr="003076F2">
        <w:t xml:space="preserve">The current review was </w:t>
      </w:r>
      <w:r w:rsidR="009B2762" w:rsidRPr="003076F2">
        <w:t xml:space="preserve">initially </w:t>
      </w:r>
      <w:r w:rsidR="00097498" w:rsidRPr="003076F2">
        <w:t>restricted</w:t>
      </w:r>
      <w:r w:rsidRPr="003076F2">
        <w:t xml:space="preserve"> to English language studies. </w:t>
      </w:r>
      <w:r w:rsidR="009B2762" w:rsidRPr="003076F2">
        <w:t>However</w:t>
      </w:r>
      <w:r w:rsidR="00B00869">
        <w:t>,</w:t>
      </w:r>
      <w:r w:rsidR="009B2762" w:rsidRPr="003076F2">
        <w:t xml:space="preserve"> follow-up searching using the same strategy restricted to </w:t>
      </w:r>
      <w:r w:rsidR="00AD04A3" w:rsidRPr="003076F2">
        <w:t xml:space="preserve">non-English </w:t>
      </w:r>
      <w:r w:rsidR="009B2762" w:rsidRPr="003076F2">
        <w:t xml:space="preserve">Journal articles did not identify any eligible reviews. This gives reassurance that the initial language restriction did not </w:t>
      </w:r>
      <w:r w:rsidR="00AD04A3" w:rsidRPr="003076F2">
        <w:t>affect</w:t>
      </w:r>
      <w:r w:rsidR="009B2762" w:rsidRPr="003076F2">
        <w:t xml:space="preserve"> identification of </w:t>
      </w:r>
      <w:r w:rsidR="00200E38" w:rsidRPr="003076F2">
        <w:t xml:space="preserve">relevant </w:t>
      </w:r>
      <w:r w:rsidR="009B2762" w:rsidRPr="003076F2">
        <w:t>studies.</w:t>
      </w:r>
      <w:r w:rsidR="00A57B4D" w:rsidRPr="003076F2">
        <w:t xml:space="preserve"> </w:t>
      </w:r>
    </w:p>
    <w:p w14:paraId="5CB22EAD" w14:textId="6F2ADC2F" w:rsidR="00E72C9D" w:rsidRPr="003076F2" w:rsidRDefault="00FA43D1" w:rsidP="00E578F1">
      <w:pPr>
        <w:pStyle w:val="GLBodytext"/>
      </w:pPr>
      <w:r w:rsidRPr="003076F2">
        <w:t>The review</w:t>
      </w:r>
      <w:r w:rsidR="00A47EAE" w:rsidRPr="003076F2">
        <w:t>’s search strategy was very broad and inclusive, using a large list of</w:t>
      </w:r>
      <w:r w:rsidRPr="003076F2">
        <w:t xml:space="preserve"> search term</w:t>
      </w:r>
      <w:r w:rsidR="00E72C9D" w:rsidRPr="003076F2">
        <w:t>s</w:t>
      </w:r>
      <w:r w:rsidRPr="003076F2">
        <w:t xml:space="preserve">. </w:t>
      </w:r>
      <w:r w:rsidR="00E72C9D" w:rsidRPr="003076F2">
        <w:t xml:space="preserve">The </w:t>
      </w:r>
      <w:r w:rsidR="00383168" w:rsidRPr="003076F2">
        <w:t>scope of</w:t>
      </w:r>
      <w:r w:rsidR="00E72C9D" w:rsidRPr="003076F2">
        <w:t xml:space="preserve"> the review was broad and exploratory, and therefore systematic reviews and meta</w:t>
      </w:r>
      <w:r w:rsidR="00B00869">
        <w:t>-</w:t>
      </w:r>
      <w:r w:rsidR="00E72C9D" w:rsidRPr="003076F2">
        <w:t>analyses included in the umbrella review had somewhat different review questions that were nevertheless relevant to the impact of</w:t>
      </w:r>
      <w:r w:rsidR="0066398A" w:rsidRPr="003076F2">
        <w:t xml:space="preserve"> sex/gender</w:t>
      </w:r>
      <w:r w:rsidR="00E72C9D" w:rsidRPr="003076F2">
        <w:t xml:space="preserve"> on recognition of autism. Study findings were therefore synthesised under different </w:t>
      </w:r>
      <w:r w:rsidR="00383168" w:rsidRPr="003076F2">
        <w:t xml:space="preserve">research </w:t>
      </w:r>
      <w:r w:rsidR="00E72C9D" w:rsidRPr="003076F2">
        <w:t>areas.</w:t>
      </w:r>
    </w:p>
    <w:p w14:paraId="2B02CD85" w14:textId="16F5545D" w:rsidR="003D1F17" w:rsidRPr="003076F2" w:rsidRDefault="006E014F" w:rsidP="00E578F1">
      <w:pPr>
        <w:pStyle w:val="GLBodytext"/>
        <w:rPr>
          <w:b/>
          <w:bCs/>
        </w:rPr>
      </w:pPr>
      <w:r w:rsidRPr="003076F2">
        <w:t xml:space="preserve">Studies were initially selected for appraisal by examining the articles’ abstracts. Therefore, it is possible that some studies were inappropriately excluded prior to examination of the full text. To minimise this possibility, where detail was lacking or ambiguous, papers were retrieved as full text. </w:t>
      </w:r>
      <w:r w:rsidR="00FA43D1" w:rsidRPr="003076F2">
        <w:t>Supplemental searching, including considering the reference list of all retrieved studies, and narrative reviews retrieved as background material, extended the search catchment</w:t>
      </w:r>
      <w:r w:rsidR="007D01BA" w:rsidRPr="003076F2">
        <w:t xml:space="preserve">, increasing the likelihood of inclusion of eligible </w:t>
      </w:r>
      <w:r w:rsidR="00E72C9D" w:rsidRPr="003076F2">
        <w:t xml:space="preserve">secondary </w:t>
      </w:r>
      <w:r w:rsidR="007D01BA" w:rsidRPr="003076F2">
        <w:t>studies.</w:t>
      </w:r>
    </w:p>
    <w:p w14:paraId="25932702" w14:textId="331BD2AE" w:rsidR="00A260D9" w:rsidRPr="003076F2" w:rsidRDefault="003B0EAD" w:rsidP="00E578F1">
      <w:pPr>
        <w:pStyle w:val="GLBodytext"/>
      </w:pPr>
      <w:r w:rsidRPr="003076F2">
        <w:t xml:space="preserve">Geographically, most of the </w:t>
      </w:r>
      <w:r w:rsidR="006D4C0C" w:rsidRPr="003076F2">
        <w:t xml:space="preserve">primary </w:t>
      </w:r>
      <w:r w:rsidRPr="003076F2">
        <w:t xml:space="preserve">studies </w:t>
      </w:r>
      <w:r w:rsidR="006D4C0C" w:rsidRPr="003076F2">
        <w:t xml:space="preserve">included in the appraised reviews </w:t>
      </w:r>
      <w:r w:rsidRPr="003076F2">
        <w:t>tended to be conducted by researchers in industrialised, developed countries</w:t>
      </w:r>
      <w:r w:rsidR="00B661FD" w:rsidRPr="003076F2">
        <w:t xml:space="preserve">, and </w:t>
      </w:r>
      <w:r w:rsidR="004722F4" w:rsidRPr="003076F2">
        <w:rPr>
          <w:shd w:val="clear" w:color="auto" w:fill="FFFFFF"/>
        </w:rPr>
        <w:t>featured predominantly</w:t>
      </w:r>
      <w:r w:rsidR="004722F4" w:rsidRPr="003076F2">
        <w:t xml:space="preserve"> </w:t>
      </w:r>
      <w:r w:rsidR="004722F4" w:rsidRPr="003076F2">
        <w:rPr>
          <w:shd w:val="clear" w:color="auto" w:fill="FFFFFF"/>
        </w:rPr>
        <w:t>white children</w:t>
      </w:r>
      <w:r w:rsidR="00E72C9D" w:rsidRPr="003076F2">
        <w:t xml:space="preserve">. </w:t>
      </w:r>
      <w:r w:rsidR="00AA008A" w:rsidRPr="003076F2">
        <w:t>The</w:t>
      </w:r>
      <w:r w:rsidR="006E014F" w:rsidRPr="003076F2">
        <w:t xml:space="preserve"> generalisability </w:t>
      </w:r>
      <w:r w:rsidR="007C2CD6" w:rsidRPr="003076F2">
        <w:t xml:space="preserve">of the evidence base </w:t>
      </w:r>
      <w:r w:rsidR="006E014F" w:rsidRPr="003076F2">
        <w:t xml:space="preserve">to the </w:t>
      </w:r>
      <w:r w:rsidR="00383168" w:rsidRPr="003076F2">
        <w:t xml:space="preserve">Aotearoa </w:t>
      </w:r>
      <w:r w:rsidR="006E014F" w:rsidRPr="003076F2">
        <w:t>New Zealand population</w:t>
      </w:r>
      <w:r w:rsidR="00D178B6" w:rsidRPr="003076F2">
        <w:t xml:space="preserve"> (</w:t>
      </w:r>
      <w:r w:rsidR="00D81F61" w:rsidRPr="003076F2">
        <w:t>particularly</w:t>
      </w:r>
      <w:r w:rsidR="00D178B6" w:rsidRPr="003076F2">
        <w:t xml:space="preserve"> Māori and Pacific Peoples)</w:t>
      </w:r>
      <w:r w:rsidR="00D81F61" w:rsidRPr="003076F2">
        <w:t xml:space="preserve"> </w:t>
      </w:r>
      <w:r w:rsidR="00D24B07" w:rsidRPr="003076F2">
        <w:t xml:space="preserve">and health/disability </w:t>
      </w:r>
      <w:r w:rsidR="006E014F" w:rsidRPr="003076F2">
        <w:t xml:space="preserve">service context may </w:t>
      </w:r>
      <w:r w:rsidR="00AA008A" w:rsidRPr="003076F2">
        <w:t xml:space="preserve">therefore </w:t>
      </w:r>
      <w:r w:rsidR="006E014F" w:rsidRPr="003076F2">
        <w:t>be limited</w:t>
      </w:r>
      <w:r w:rsidR="00C864BC" w:rsidRPr="003076F2">
        <w:t>.</w:t>
      </w:r>
      <w:r w:rsidR="006E014F" w:rsidRPr="003076F2">
        <w:t xml:space="preserve"> </w:t>
      </w:r>
      <w:r w:rsidR="003325D9" w:rsidRPr="003076F2">
        <w:t>Such factors</w:t>
      </w:r>
      <w:r w:rsidR="005F0C42" w:rsidRPr="003076F2">
        <w:t xml:space="preserve"> must be considered in implementing the research findings (and this </w:t>
      </w:r>
      <w:r w:rsidR="00D17CB4" w:rsidRPr="003076F2">
        <w:t>G</w:t>
      </w:r>
      <w:r w:rsidR="005F0C42" w:rsidRPr="003076F2">
        <w:t>uideline update) locally. This is particularly needed to honour the Crown’s obligations to Te Tiriti o Waitangi with respect to considering what approaches and resources are needed to achieve equitable health outcomes for Māori</w:t>
      </w:r>
      <w:r w:rsidR="005F0C42" w:rsidRPr="003076F2">
        <w:rPr>
          <w:rStyle w:val="FootnoteReference"/>
          <w:rFonts w:cstheme="minorHAnsi"/>
        </w:rPr>
        <w:footnoteReference w:id="5"/>
      </w:r>
      <w:r w:rsidR="005F0C42" w:rsidRPr="003076F2">
        <w:t xml:space="preserve">. </w:t>
      </w:r>
    </w:p>
    <w:p w14:paraId="35DB169F" w14:textId="524EBFF3" w:rsidR="00264A10" w:rsidRPr="003076F2" w:rsidRDefault="00427105" w:rsidP="00F86F20">
      <w:pPr>
        <w:pStyle w:val="GLBodytext"/>
      </w:pPr>
      <w:r w:rsidRPr="003076F2">
        <w:t xml:space="preserve">In order to consider the relevance and applicability of the international evidence to Aotearoa’s culture and service systems, </w:t>
      </w:r>
      <w:r w:rsidR="008254AB" w:rsidRPr="003076F2">
        <w:t xml:space="preserve">relevant </w:t>
      </w:r>
      <w:r w:rsidR="003E4386" w:rsidRPr="003076F2">
        <w:t xml:space="preserve">New Zealand-based </w:t>
      </w:r>
      <w:r w:rsidR="00BF391A" w:rsidRPr="003076F2">
        <w:t>primary</w:t>
      </w:r>
      <w:r w:rsidRPr="003076F2">
        <w:t xml:space="preserve"> research was </w:t>
      </w:r>
      <w:r w:rsidR="003E4386" w:rsidRPr="003076F2">
        <w:t>also identified and reviewed</w:t>
      </w:r>
      <w:r w:rsidR="008254AB" w:rsidRPr="003076F2">
        <w:t>.</w:t>
      </w:r>
      <w:r w:rsidR="00E72C9D" w:rsidRPr="003076F2">
        <w:t xml:space="preserve"> </w:t>
      </w:r>
      <w:r w:rsidR="00C85E6F" w:rsidRPr="003076F2">
        <w:t>C</w:t>
      </w:r>
      <w:r w:rsidR="00EA0419" w:rsidRPr="003076F2">
        <w:t xml:space="preserve">riteria </w:t>
      </w:r>
      <w:r w:rsidR="00C85E6F" w:rsidRPr="003076F2">
        <w:t>were</w:t>
      </w:r>
      <w:r w:rsidR="00EA0419" w:rsidRPr="003076F2">
        <w:t xml:space="preserve"> broader in terms of timeframe (2004 – 2023)</w:t>
      </w:r>
      <w:r w:rsidR="00EB61EA" w:rsidRPr="003076F2">
        <w:t xml:space="preserve"> </w:t>
      </w:r>
      <w:r w:rsidR="00264A10" w:rsidRPr="003076F2">
        <w:t xml:space="preserve">and </w:t>
      </w:r>
      <w:r w:rsidR="00EA0419" w:rsidRPr="003076F2">
        <w:t>study methodology (all designs except single case studies</w:t>
      </w:r>
      <w:r w:rsidR="00264A10" w:rsidRPr="003076F2">
        <w:t xml:space="preserve">). </w:t>
      </w:r>
    </w:p>
    <w:p w14:paraId="4E98AA26" w14:textId="036BA99A" w:rsidR="000F5AB1" w:rsidRPr="003076F2" w:rsidRDefault="00EA0419" w:rsidP="00F86F20">
      <w:pPr>
        <w:pStyle w:val="GLBodytext"/>
      </w:pPr>
      <w:r w:rsidRPr="003076F2">
        <w:t xml:space="preserve">It is possible that </w:t>
      </w:r>
      <w:r w:rsidR="00AC46E6" w:rsidRPr="003076F2">
        <w:t xml:space="preserve">some excluded </w:t>
      </w:r>
      <w:r w:rsidRPr="003076F2">
        <w:t xml:space="preserve">studies </w:t>
      </w:r>
      <w:r w:rsidR="00A50A61" w:rsidRPr="003076F2">
        <w:t>considered</w:t>
      </w:r>
      <w:r w:rsidR="0066398A" w:rsidRPr="003076F2">
        <w:t xml:space="preserve"> sex/gender</w:t>
      </w:r>
      <w:r w:rsidR="00A50A61" w:rsidRPr="003076F2">
        <w:t xml:space="preserve"> differences in their findings of relevance to the current review </w:t>
      </w:r>
      <w:r w:rsidR="00AC46E6" w:rsidRPr="003076F2">
        <w:t xml:space="preserve">but </w:t>
      </w:r>
      <w:r w:rsidR="00A50A61" w:rsidRPr="003076F2">
        <w:t>were missed as they did not</w:t>
      </w:r>
      <w:r w:rsidR="00AC46E6" w:rsidRPr="003076F2">
        <w:t xml:space="preserve"> explicitly refer to these in their abstracts</w:t>
      </w:r>
      <w:r w:rsidR="00A50A61" w:rsidRPr="003076F2">
        <w:t>. This may be because understanding</w:t>
      </w:r>
      <w:r w:rsidR="0066398A" w:rsidRPr="003076F2">
        <w:t xml:space="preserve"> sex/gender</w:t>
      </w:r>
      <w:r w:rsidR="00A50A61" w:rsidRPr="003076F2">
        <w:t xml:space="preserve"> differences</w:t>
      </w:r>
      <w:r w:rsidRPr="003076F2">
        <w:t xml:space="preserve"> </w:t>
      </w:r>
      <w:r w:rsidR="00383168" w:rsidRPr="003076F2">
        <w:t xml:space="preserve">was </w:t>
      </w:r>
      <w:r w:rsidRPr="003076F2">
        <w:t>not a</w:t>
      </w:r>
      <w:r w:rsidR="00AC46E6" w:rsidRPr="003076F2">
        <w:t xml:space="preserve"> </w:t>
      </w:r>
      <w:r w:rsidR="00A50A61" w:rsidRPr="003076F2">
        <w:t xml:space="preserve">key </w:t>
      </w:r>
      <w:r w:rsidR="00AC46E6" w:rsidRPr="003076F2">
        <w:t>study aim or finding</w:t>
      </w:r>
      <w:r w:rsidR="00A50A61" w:rsidRPr="003076F2">
        <w:t xml:space="preserve"> requiring prominence in the abstract.</w:t>
      </w:r>
      <w:r w:rsidRPr="003076F2">
        <w:t xml:space="preserve"> </w:t>
      </w:r>
      <w:r w:rsidR="00A50A61" w:rsidRPr="003076F2">
        <w:t>Some studies were also excluded because they considered only one</w:t>
      </w:r>
      <w:r w:rsidR="0066398A" w:rsidRPr="003076F2">
        <w:t xml:space="preserve"> sex/gender</w:t>
      </w:r>
      <w:r w:rsidR="00A50A61" w:rsidRPr="003076F2">
        <w:t xml:space="preserve"> (e.g., female autistics only). </w:t>
      </w:r>
    </w:p>
    <w:p w14:paraId="063E0970" w14:textId="513698AB" w:rsidR="00F571EC" w:rsidRPr="003076F2" w:rsidRDefault="00F571EC" w:rsidP="00B860BF">
      <w:pPr>
        <w:pStyle w:val="GLHeading3"/>
      </w:pPr>
      <w:bookmarkStart w:id="681" w:name="_Toc166869246"/>
      <w:bookmarkStart w:id="682" w:name="LimEvBase"/>
      <w:r w:rsidRPr="003076F2">
        <w:lastRenderedPageBreak/>
        <w:t>Limitations of the evidence base</w:t>
      </w:r>
      <w:bookmarkEnd w:id="681"/>
      <w:r w:rsidRPr="003076F2">
        <w:t xml:space="preserve"> </w:t>
      </w:r>
    </w:p>
    <w:bookmarkEnd w:id="682"/>
    <w:p w14:paraId="62936F9B" w14:textId="5A4DDCFA" w:rsidR="007512B3" w:rsidRPr="003076F2" w:rsidRDefault="00F571EC" w:rsidP="001A5FDD">
      <w:pPr>
        <w:pStyle w:val="GLBodytext"/>
        <w:rPr>
          <w:rFonts w:eastAsia="Calibri"/>
        </w:rPr>
      </w:pPr>
      <w:r w:rsidRPr="003076F2">
        <w:rPr>
          <w:rFonts w:eastAsia="Calibri"/>
        </w:rPr>
        <w:t>The evidence base is prone to certain limitations</w:t>
      </w:r>
      <w:r w:rsidR="001A5FDD" w:rsidRPr="003076F2">
        <w:rPr>
          <w:rFonts w:eastAsia="Calibri"/>
        </w:rPr>
        <w:t xml:space="preserve"> that introduce biases which misrepresent the truth and may lead to distorted results or wrong conclusions.</w:t>
      </w:r>
      <w:r w:rsidRPr="003076F2">
        <w:rPr>
          <w:rFonts w:eastAsia="Calibri"/>
        </w:rPr>
        <w:t xml:space="preserve"> </w:t>
      </w:r>
      <w:r w:rsidR="007512B3" w:rsidRPr="003076F2">
        <w:rPr>
          <w:rFonts w:eastAsia="Calibri"/>
        </w:rPr>
        <w:t>Key limitations of individual reviews and meta</w:t>
      </w:r>
      <w:r w:rsidR="00DD3E37">
        <w:rPr>
          <w:rFonts w:eastAsia="Calibri"/>
        </w:rPr>
        <w:t>-</w:t>
      </w:r>
      <w:r w:rsidR="007512B3" w:rsidRPr="003076F2">
        <w:rPr>
          <w:rFonts w:eastAsia="Calibri"/>
        </w:rPr>
        <w:t xml:space="preserve">analyses included in this umbrella review have been identified in the syntheses of included papers in the Body of Evidence (see </w:t>
      </w:r>
      <w:hyperlink w:anchor="BodOfEv_NS" w:history="1">
        <w:r w:rsidR="007512B3" w:rsidRPr="003076F2">
          <w:rPr>
            <w:rStyle w:val="Hyperlink"/>
            <w:rFonts w:eastAsia="Calibri" w:cstheme="minorHAnsi"/>
          </w:rPr>
          <w:t>here</w:t>
        </w:r>
      </w:hyperlink>
      <w:r w:rsidR="007512B3" w:rsidRPr="003076F2">
        <w:rPr>
          <w:rFonts w:eastAsia="Calibri"/>
        </w:rPr>
        <w:t xml:space="preserve">). </w:t>
      </w:r>
    </w:p>
    <w:p w14:paraId="44150691" w14:textId="76C7C80E" w:rsidR="001A5FDD" w:rsidRPr="003076F2" w:rsidRDefault="007512B3" w:rsidP="001A5FDD">
      <w:pPr>
        <w:pStyle w:val="GLBodytext"/>
        <w:rPr>
          <w:rFonts w:eastAsia="Calibri"/>
        </w:rPr>
      </w:pPr>
      <w:r w:rsidRPr="003076F2">
        <w:rPr>
          <w:rFonts w:eastAsia="Calibri"/>
        </w:rPr>
        <w:t>Common methodological issues include</w:t>
      </w:r>
      <w:r w:rsidR="00383168" w:rsidRPr="003076F2">
        <w:rPr>
          <w:rFonts w:eastAsia="Calibri"/>
        </w:rPr>
        <w:t>d</w:t>
      </w:r>
      <w:r w:rsidRPr="003076F2">
        <w:rPr>
          <w:rFonts w:eastAsia="Calibri"/>
        </w:rPr>
        <w:t>:</w:t>
      </w:r>
      <w:r w:rsidR="00D135F5" w:rsidRPr="003076F2">
        <w:rPr>
          <w:rFonts w:eastAsia="Calibri"/>
        </w:rPr>
        <w:t xml:space="preserve"> </w:t>
      </w:r>
    </w:p>
    <w:p w14:paraId="323CC078" w14:textId="78233DDB" w:rsidR="00A9547C" w:rsidRPr="0081755F" w:rsidRDefault="00F571EC" w:rsidP="00A6181B">
      <w:pPr>
        <w:pStyle w:val="GLbulletlist0"/>
      </w:pPr>
      <w:r w:rsidRPr="0081755F">
        <w:t xml:space="preserve">heterogenous </w:t>
      </w:r>
      <w:r w:rsidR="007512B3" w:rsidRPr="0081755F">
        <w:t>and poorly characterised sample</w:t>
      </w:r>
      <w:r w:rsidR="00A075D6" w:rsidRPr="0081755F">
        <w:t>s</w:t>
      </w:r>
    </w:p>
    <w:p w14:paraId="2FF52C9F" w14:textId="7B08EEFE" w:rsidR="006B0AFD" w:rsidRPr="0081755F" w:rsidRDefault="00AB3197" w:rsidP="00A6181B">
      <w:pPr>
        <w:pStyle w:val="GLbulletlist0"/>
      </w:pPr>
      <w:r w:rsidRPr="0081755F">
        <w:t>inconsistency in describing</w:t>
      </w:r>
      <w:r w:rsidR="00C875D6">
        <w:t>,</w:t>
      </w:r>
      <w:r w:rsidRPr="0081755F">
        <w:t xml:space="preserve"> and </w:t>
      </w:r>
      <w:r w:rsidR="00F05A90" w:rsidRPr="0081755F">
        <w:t>failure to differentiate</w:t>
      </w:r>
      <w:r w:rsidRPr="0081755F">
        <w:t xml:space="preserve"> between</w:t>
      </w:r>
      <w:r w:rsidR="00C875D6">
        <w:t>,</w:t>
      </w:r>
      <w:r w:rsidR="00F05A90" w:rsidRPr="0081755F">
        <w:t xml:space="preserve"> biological sex and gender identity in sample characteristics </w:t>
      </w:r>
      <w:r w:rsidR="00F05A90" w:rsidRPr="0081755F">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F05A90" w:rsidRPr="0081755F">
        <w:instrText xml:space="preserve"> ADDIN EN.CITE </w:instrText>
      </w:r>
      <w:r w:rsidR="00F05A90" w:rsidRPr="0081755F">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F05A90" w:rsidRPr="0081755F">
        <w:instrText xml:space="preserve"> ADDIN EN.CITE.DATA </w:instrText>
      </w:r>
      <w:r w:rsidR="00F05A90" w:rsidRPr="0081755F">
        <w:fldChar w:fldCharType="end"/>
      </w:r>
      <w:r w:rsidR="00F05A90" w:rsidRPr="0081755F">
        <w:fldChar w:fldCharType="separate"/>
      </w:r>
      <w:r w:rsidR="00F05A90" w:rsidRPr="0081755F">
        <w:t>[</w:t>
      </w:r>
      <w:hyperlink w:anchor="_ENREF_25" w:tooltip="Libsack, 2021 #211" w:history="1">
        <w:r w:rsidR="006525B5" w:rsidRPr="0081755F">
          <w:t>25</w:t>
        </w:r>
      </w:hyperlink>
      <w:r w:rsidR="00F05A90" w:rsidRPr="0081755F">
        <w:t>]</w:t>
      </w:r>
      <w:r w:rsidR="00F05A90" w:rsidRPr="0081755F">
        <w:fldChar w:fldCharType="end"/>
      </w:r>
      <w:r w:rsidR="00740CF2" w:rsidRPr="0081755F">
        <w:t xml:space="preserve">, </w:t>
      </w:r>
      <w:r w:rsidR="000B0787" w:rsidRPr="0081755F">
        <w:t>a</w:t>
      </w:r>
      <w:r w:rsidR="00740CF2" w:rsidRPr="0081755F">
        <w:t xml:space="preserve"> problem </w:t>
      </w:r>
      <w:r w:rsidRPr="0081755F">
        <w:t xml:space="preserve">that is </w:t>
      </w:r>
      <w:r w:rsidR="00740CF2" w:rsidRPr="0081755F">
        <w:t>compounded in reviews attempting to synthesise results across multiple studies</w:t>
      </w:r>
    </w:p>
    <w:p w14:paraId="667A0F31" w14:textId="70970A96" w:rsidR="00CD10C3" w:rsidRPr="0081755F" w:rsidRDefault="00CD10C3" w:rsidP="00A6181B">
      <w:pPr>
        <w:pStyle w:val="GLbulletlist0"/>
      </w:pPr>
      <w:r w:rsidRPr="0081755F">
        <w:t xml:space="preserve">imprecisely measured </w:t>
      </w:r>
      <w:r w:rsidR="001366F4">
        <w:t>sex/</w:t>
      </w:r>
      <w:r w:rsidRPr="0081755F">
        <w:t xml:space="preserve">gender. </w:t>
      </w:r>
      <w:r w:rsidR="00747CFA">
        <w:t xml:space="preserve">For </w:t>
      </w:r>
      <w:r w:rsidR="004723B9">
        <w:t>many</w:t>
      </w:r>
      <w:r w:rsidR="00747CFA">
        <w:t xml:space="preserve"> </w:t>
      </w:r>
      <w:r w:rsidR="004723B9">
        <w:t>included reviews, respondents are described as being male or female but it is not known how the questions from the synthesised studies</w:t>
      </w:r>
      <w:r w:rsidR="00747CFA">
        <w:t xml:space="preserve"> </w:t>
      </w:r>
      <w:r w:rsidR="004723B9">
        <w:t>were</w:t>
      </w:r>
      <w:r w:rsidR="001366F4">
        <w:t xml:space="preserve"> framed, answered, </w:t>
      </w:r>
      <w:r w:rsidR="00C6731F">
        <w:t>or</w:t>
      </w:r>
      <w:r w:rsidR="001366F4">
        <w:t xml:space="preserve"> coded</w:t>
      </w:r>
      <w:r w:rsidR="004723B9">
        <w:t>. This makes</w:t>
      </w:r>
      <w:r w:rsidR="001366F4">
        <w:t xml:space="preserve"> interpretation</w:t>
      </w:r>
      <w:r w:rsidR="004723B9">
        <w:t xml:space="preserve"> fraught</w:t>
      </w:r>
      <w:r w:rsidR="001366F4">
        <w:t xml:space="preserve">. </w:t>
      </w:r>
      <w:r w:rsidRPr="0081755F">
        <w:t xml:space="preserve">For example, </w:t>
      </w:r>
      <w:r w:rsidR="004723B9">
        <w:t>adults</w:t>
      </w:r>
      <w:r w:rsidRPr="0081755F">
        <w:t xml:space="preserve"> </w:t>
      </w:r>
      <w:r w:rsidR="001366F4">
        <w:t>recording their sex/gender as</w:t>
      </w:r>
      <w:r w:rsidR="00626057">
        <w:t xml:space="preserve"> ‘female’ </w:t>
      </w:r>
      <w:r w:rsidRPr="0081755F">
        <w:t xml:space="preserve">may include cisgender </w:t>
      </w:r>
      <w:r w:rsidR="001366F4">
        <w:t>women</w:t>
      </w:r>
      <w:r w:rsidRPr="0081755F">
        <w:t xml:space="preserve">, transgender </w:t>
      </w:r>
      <w:r w:rsidR="004723B9">
        <w:t xml:space="preserve">people before or following transition, </w:t>
      </w:r>
      <w:r w:rsidR="00E81405">
        <w:t>non-binary</w:t>
      </w:r>
      <w:r w:rsidR="001366F4">
        <w:t>,</w:t>
      </w:r>
      <w:r w:rsidR="00640341">
        <w:t xml:space="preserve"> </w:t>
      </w:r>
      <w:r w:rsidR="001366F4">
        <w:t>genderfluid</w:t>
      </w:r>
      <w:r w:rsidR="00640341">
        <w:t>, or multiple gender identities</w:t>
      </w:r>
      <w:r w:rsidRPr="003244C1">
        <w:t xml:space="preserve">. </w:t>
      </w:r>
      <w:r w:rsidR="003244C1" w:rsidRPr="00DD3E37">
        <w:t>This may have a confounding effect, and dilute evidence for gender</w:t>
      </w:r>
      <w:r w:rsidR="00CE42BF">
        <w:t xml:space="preserve"> </w:t>
      </w:r>
      <w:r w:rsidR="003244C1" w:rsidRPr="00DD3E37">
        <w:t>based autistic characteristics</w:t>
      </w:r>
      <w:r w:rsidR="003244C1">
        <w:t>.</w:t>
      </w:r>
      <w:r w:rsidR="003244C1" w:rsidRPr="0081755F">
        <w:t xml:space="preserve"> </w:t>
      </w:r>
      <w:r w:rsidR="0052733C" w:rsidRPr="0081755F">
        <w:t xml:space="preserve">Given accumulating evidence that being </w:t>
      </w:r>
      <w:r w:rsidR="00CE42BF">
        <w:t>of a</w:t>
      </w:r>
      <w:r w:rsidR="00747CFA">
        <w:t xml:space="preserve"> </w:t>
      </w:r>
      <w:r w:rsidR="001366F4">
        <w:t xml:space="preserve">gender minority </w:t>
      </w:r>
      <w:r w:rsidR="0052733C" w:rsidRPr="0081755F">
        <w:t xml:space="preserve">is more common in people on the autism spectrum compared to the broader population </w:t>
      </w:r>
      <w:r w:rsidR="0052733C" w:rsidRPr="0081755F">
        <w:fldChar w:fldCharType="begin">
          <w:fldData xml:space="preserve">PEVuZE5vdGU+PENpdGU+PEF1dGhvcj5HbGlkZGVuPC9BdXRob3I+PFllYXI+MjAxNjwvWWVhcj48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</w:fldData>
        </w:fldChar>
      </w:r>
      <w:r w:rsidR="0052733C" w:rsidRPr="0081755F">
        <w:instrText xml:space="preserve"> ADDIN EN.CITE </w:instrText>
      </w:r>
      <w:r w:rsidR="0052733C" w:rsidRPr="0081755F">
        <w:fldChar w:fldCharType="begin">
          <w:fldData xml:space="preserve">PEVuZE5vdGU+PENpdGU+PEF1dGhvcj5HbGlkZGVuPC9BdXRob3I+PFllYXI+MjAxNjwvWWVhcj48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</w:fldData>
        </w:fldChar>
      </w:r>
      <w:r w:rsidR="0052733C" w:rsidRPr="0081755F">
        <w:instrText xml:space="preserve"> ADDIN EN.CITE.DATA </w:instrText>
      </w:r>
      <w:r w:rsidR="0052733C" w:rsidRPr="0081755F">
        <w:fldChar w:fldCharType="end"/>
      </w:r>
      <w:r w:rsidR="0052733C" w:rsidRPr="0081755F">
        <w:fldChar w:fldCharType="separate"/>
      </w:r>
      <w:r w:rsidR="0052733C" w:rsidRPr="0081755F">
        <w:t>[</w:t>
      </w:r>
      <w:hyperlink w:anchor="_ENREF_38" w:tooltip="Glidden, 2016 #1399" w:history="1">
        <w:r w:rsidR="006525B5" w:rsidRPr="0081755F">
          <w:t>38</w:t>
        </w:r>
      </w:hyperlink>
      <w:r w:rsidR="0052733C" w:rsidRPr="0081755F">
        <w:t>]</w:t>
      </w:r>
      <w:r w:rsidR="0052733C" w:rsidRPr="0081755F">
        <w:fldChar w:fldCharType="end"/>
      </w:r>
      <w:r w:rsidR="0052733C" w:rsidRPr="0081755F">
        <w:t xml:space="preserve">, the impact of such confounders is non-trivial. </w:t>
      </w:r>
    </w:p>
    <w:p w14:paraId="6AD7462B" w14:textId="20C590D1" w:rsidR="00372B0B" w:rsidRPr="0081755F" w:rsidRDefault="00F571EC" w:rsidP="00A6181B">
      <w:pPr>
        <w:pStyle w:val="GLbulletlist0"/>
      </w:pPr>
      <w:r w:rsidRPr="0081755F">
        <w:t xml:space="preserve">referral and identification biases. For example, some studies were dominated by clinical samples more likely to include people </w:t>
      </w:r>
      <w:r w:rsidR="00383168" w:rsidRPr="0081755F">
        <w:t>with autistic</w:t>
      </w:r>
      <w:r w:rsidRPr="0081755F">
        <w:t xml:space="preserve"> characteristics that are more obvious (more ‘severe’) </w:t>
      </w:r>
      <w:r w:rsidR="008F1FB7" w:rsidRPr="0081755F">
        <w:fldChar w:fldCharType="begin"/>
      </w:r>
      <w:r w:rsidR="008F1FB7" w:rsidRPr="0081755F">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sidRPr="0081755F">
        <w:fldChar w:fldCharType="separate"/>
      </w:r>
      <w:r w:rsidR="008F1FB7" w:rsidRPr="0081755F">
        <w:t>[</w:t>
      </w:r>
      <w:hyperlink w:anchor="_ENREF_18" w:tooltip="Mahendiran, 2019 #1371" w:history="1">
        <w:r w:rsidR="006525B5" w:rsidRPr="0081755F">
          <w:t>18</w:t>
        </w:r>
      </w:hyperlink>
      <w:r w:rsidR="008F1FB7" w:rsidRPr="0081755F">
        <w:t>]</w:t>
      </w:r>
      <w:r w:rsidR="008F1FB7" w:rsidRPr="0081755F">
        <w:fldChar w:fldCharType="end"/>
      </w:r>
      <w:r w:rsidRPr="0081755F">
        <w:t xml:space="preserve">. Alternatively, some studies relied heavily on convenience </w:t>
      </w:r>
      <w:r w:rsidR="00022E8E" w:rsidRPr="0081755F">
        <w:t xml:space="preserve">or self-selected </w:t>
      </w:r>
      <w:r w:rsidRPr="0081755F">
        <w:t xml:space="preserve">samples predominantly including people </w:t>
      </w:r>
      <w:r w:rsidRPr="00A6181B">
        <w:t xml:space="preserve">with less obvious autistic characteristics </w:t>
      </w:r>
      <w:r w:rsidR="008F1FB7" w:rsidRPr="00A6181B">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rsidRPr="00A6181B">
        <w:instrText xml:space="preserve"> ADDIN EN.CITE </w:instrText>
      </w:r>
      <w:r w:rsidR="008F1FB7" w:rsidRPr="00A6181B">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rsidRPr="00A6181B">
        <w:instrText xml:space="preserve"> ADDIN EN.CITE.DATA </w:instrText>
      </w:r>
      <w:r w:rsidR="008F1FB7" w:rsidRPr="00A6181B">
        <w:fldChar w:fldCharType="end"/>
      </w:r>
      <w:r w:rsidR="008F1FB7" w:rsidRPr="00A6181B">
        <w:fldChar w:fldCharType="separate"/>
      </w:r>
      <w:r w:rsidR="008F1FB7" w:rsidRPr="00A6181B">
        <w:t>[</w:t>
      </w:r>
      <w:hyperlink w:anchor="_ENREF_19" w:tooltip="Melo, 2020 #507" w:history="1">
        <w:r w:rsidR="006525B5" w:rsidRPr="00A6181B">
          <w:t>19</w:t>
        </w:r>
      </w:hyperlink>
      <w:r w:rsidR="008F1FB7" w:rsidRPr="00A6181B">
        <w:t>]</w:t>
      </w:r>
      <w:r w:rsidR="008F1FB7" w:rsidRPr="00A6181B">
        <w:fldChar w:fldCharType="end"/>
      </w:r>
      <w:r w:rsidRPr="00A6181B">
        <w:t>.</w:t>
      </w:r>
      <w:r w:rsidR="00372B0B" w:rsidRPr="00A6181B">
        <w:t xml:space="preserve"> </w:t>
      </w:r>
      <w:r w:rsidR="00A6181B">
        <w:rPr>
          <w:color w:val="000000"/>
          <w:shd w:val="clear" w:color="auto" w:fill="FFFFFF"/>
        </w:rPr>
        <w:t>S</w:t>
      </w:r>
      <w:r w:rsidR="00A6181B" w:rsidRPr="00DD3E37">
        <w:rPr>
          <w:color w:val="000000"/>
          <w:shd w:val="clear" w:color="auto" w:fill="FFFFFF"/>
        </w:rPr>
        <w:t xml:space="preserve">amples </w:t>
      </w:r>
      <w:r w:rsidR="00A6181B">
        <w:rPr>
          <w:color w:val="000000"/>
          <w:shd w:val="clear" w:color="auto" w:fill="FFFFFF"/>
        </w:rPr>
        <w:t xml:space="preserve">recruited through </w:t>
      </w:r>
      <w:r w:rsidR="00A6181B" w:rsidRPr="0081755F">
        <w:t>social media sites</w:t>
      </w:r>
      <w:r w:rsidR="00A6181B" w:rsidRPr="00A6181B">
        <w:rPr>
          <w:color w:val="000000"/>
          <w:shd w:val="clear" w:color="auto" w:fill="FFFFFF"/>
        </w:rPr>
        <w:t xml:space="preserve"> </w:t>
      </w:r>
      <w:r w:rsidR="00A6181B">
        <w:rPr>
          <w:color w:val="000000"/>
          <w:shd w:val="clear" w:color="auto" w:fill="FFFFFF"/>
        </w:rPr>
        <w:t>have</w:t>
      </w:r>
      <w:r w:rsidR="00A6181B" w:rsidRPr="00DD3E37">
        <w:rPr>
          <w:color w:val="000000"/>
          <w:shd w:val="clear" w:color="auto" w:fill="FFFFFF"/>
        </w:rPr>
        <w:t xml:space="preserve"> sampling bias</w:t>
      </w:r>
      <w:r w:rsidR="00A6181B">
        <w:rPr>
          <w:color w:val="000000"/>
          <w:shd w:val="clear" w:color="auto" w:fill="FFFFFF"/>
        </w:rPr>
        <w:t xml:space="preserve">es </w:t>
      </w:r>
      <w:r w:rsidR="00A6181B" w:rsidRPr="00DD3E37">
        <w:rPr>
          <w:color w:val="000000"/>
          <w:shd w:val="clear" w:color="auto" w:fill="FFFFFF"/>
        </w:rPr>
        <w:t>in the form of reversed sex ratio, higher employment rates, higher education level, lower fraction of individuals with intellectual disability, and</w:t>
      </w:r>
      <w:r w:rsidR="00A6181B">
        <w:rPr>
          <w:color w:val="000000"/>
          <w:shd w:val="clear" w:color="auto" w:fill="FFFFFF"/>
        </w:rPr>
        <w:t>/or</w:t>
      </w:r>
      <w:r w:rsidR="00A6181B" w:rsidRPr="00DD3E37">
        <w:rPr>
          <w:color w:val="000000"/>
          <w:shd w:val="clear" w:color="auto" w:fill="FFFFFF"/>
        </w:rPr>
        <w:t xml:space="preserve"> later age of diagnosis than expected</w:t>
      </w:r>
      <w:r w:rsidR="00A6181B">
        <w:rPr>
          <w:color w:val="000000"/>
          <w:shd w:val="clear" w:color="auto" w:fill="FFFFFF"/>
        </w:rPr>
        <w:t xml:space="preserve"> </w:t>
      </w:r>
      <w:r w:rsidR="00A6181B">
        <w:rPr>
          <w:color w:val="000000"/>
          <w:shd w:val="clear" w:color="auto" w:fill="FFFFFF"/>
        </w:rPr>
        <w:fldChar w:fldCharType="begin"/>
      </w:r>
      <w:r w:rsidR="000D3CD4">
        <w:rPr>
          <w:color w:val="000000"/>
          <w:shd w:val="clear" w:color="auto" w:fill="FFFFFF"/>
        </w:rPr>
        <w:instrText xml:space="preserve"> ADDIN EN.CITE &lt;EndNote&gt;&lt;Cite&gt;&lt;Author&gt;Rødgaard&lt;/Author&gt;&lt;Year&gt;2022&lt;/Year&gt;&lt;RecNum&gt;1445&lt;/RecNum&gt;&lt;DisplayText&gt;[107]&lt;/DisplayText&gt;&lt;record&gt;&lt;rec-number&gt;1445&lt;/rec-number&gt;&lt;foreign-keys&gt;&lt;key app="EN" db-id="f9afr5w2dew9afeza9sxpvrlvrf92zssvfpp" timestamp="1714561292"&gt;1445&lt;/key&gt;&lt;/foreign-keys&gt;&lt;ref-type name="Journal Article"&gt;17&lt;/ref-type&gt;&lt;contributors&gt;&lt;authors&gt;&lt;author&gt;Rødgaard, Eya-Mist&lt;/author&gt;&lt;author&gt;Jensen, Kristian&lt;/author&gt;&lt;author&gt;Miskowiak, Kamilla Woznica&lt;/author&gt;&lt;author&gt;Mottron, Laurent&lt;/author&gt;&lt;/authors&gt;&lt;/contributors&gt;&lt;titles&gt;&lt;title&gt;Representativeness of autistic samples in studies recruiting through social media&lt;/title&gt;&lt;secondary-title&gt;Autism Research&lt;/secondary-title&gt;&lt;/titles&gt;&lt;periodical&gt;&lt;full-title&gt;Autism Research&lt;/full-title&gt;&lt;/periodical&gt;&lt;pages&gt;1447-1456&lt;/pages&gt;&lt;volume&gt;15&lt;/volume&gt;&lt;number&gt;8&lt;/number&gt;&lt;keywords&gt;&lt;keyword&gt;autism&lt;/keyword&gt;&lt;keyword&gt;online recruitment&lt;/keyword&gt;&lt;keyword&gt;sampling bias&lt;/keyword&gt;&lt;keyword&gt;selection bias&lt;/keyword&gt;&lt;/keywords&gt;&lt;dates&gt;&lt;year&gt;2022&lt;/year&gt;&lt;pub-dates&gt;&lt;date&gt;2022/08/01&lt;/date&gt;&lt;/pub-dates&gt;&lt;/dates&gt;&lt;publisher&gt;John Wiley &amp;amp; Sons, Ltd&lt;/publisher&gt;&lt;isbn&gt;1939-3792&lt;/isbn&gt;&lt;urls&gt;&lt;related-urls&gt;&lt;url&gt;https://doi.org/10.1002/aur.2777&lt;/url&gt;&lt;/related-urls&gt;&lt;/urls&gt;&lt;electronic-resource-num&gt;https://doi.org/10.1002/aur.2777&lt;/electronic-resource-num&gt;&lt;access-date&gt;2024/05/01&lt;/access-date&gt;&lt;/record&gt;&lt;/Cite&gt;&lt;/EndNote&gt;</w:instrText>
      </w:r>
      <w:r w:rsidR="00A6181B">
        <w:rPr>
          <w:color w:val="000000"/>
          <w:shd w:val="clear" w:color="auto" w:fill="FFFFFF"/>
        </w:rPr>
        <w:fldChar w:fldCharType="separate"/>
      </w:r>
      <w:r w:rsidR="000D3CD4">
        <w:rPr>
          <w:noProof/>
          <w:color w:val="000000"/>
          <w:shd w:val="clear" w:color="auto" w:fill="FFFFFF"/>
        </w:rPr>
        <w:t>[</w:t>
      </w:r>
      <w:hyperlink w:anchor="_ENREF_107" w:tooltip="Rødgaard, 2022 #1445" w:history="1">
        <w:r w:rsidR="006525B5">
          <w:rPr>
            <w:noProof/>
            <w:color w:val="000000"/>
            <w:shd w:val="clear" w:color="auto" w:fill="FFFFFF"/>
          </w:rPr>
          <w:t>107</w:t>
        </w:r>
      </w:hyperlink>
      <w:r w:rsidR="000D3CD4">
        <w:rPr>
          <w:noProof/>
          <w:color w:val="000000"/>
          <w:shd w:val="clear" w:color="auto" w:fill="FFFFFF"/>
        </w:rPr>
        <w:t>]</w:t>
      </w:r>
      <w:r w:rsidR="00A6181B">
        <w:rPr>
          <w:color w:val="000000"/>
          <w:shd w:val="clear" w:color="auto" w:fill="FFFFFF"/>
        </w:rPr>
        <w:fldChar w:fldCharType="end"/>
      </w:r>
      <w:r w:rsidR="00A6181B" w:rsidRPr="00DD3E37">
        <w:rPr>
          <w:color w:val="000000"/>
          <w:shd w:val="clear" w:color="auto" w:fill="FFFFFF"/>
        </w:rPr>
        <w:t>.</w:t>
      </w:r>
      <w:r w:rsidR="00A6181B" w:rsidRPr="00DD3E37">
        <w:rPr>
          <w:rStyle w:val="apple-converted-space"/>
          <w:color w:val="000000"/>
          <w:shd w:val="clear" w:color="auto" w:fill="FFFFFF"/>
        </w:rPr>
        <w:t> </w:t>
      </w:r>
      <w:r w:rsidR="00372B0B" w:rsidRPr="00A6181B">
        <w:t>Such</w:t>
      </w:r>
      <w:r w:rsidR="00372B0B" w:rsidRPr="0081755F">
        <w:t xml:space="preserve"> biases </w:t>
      </w:r>
      <w:r w:rsidR="00372B0B" w:rsidRPr="0081755F">
        <w:rPr>
          <w:rFonts w:eastAsiaTheme="minorHAnsi"/>
        </w:rPr>
        <w:t xml:space="preserve">impact on the characterisation and representativeness of samples </w:t>
      </w:r>
      <w:r w:rsidR="001A795D" w:rsidRPr="0081755F">
        <w:rPr>
          <w:rFonts w:eastAsiaTheme="minorHAnsi"/>
        </w:rPr>
        <w:t xml:space="preserve">and </w:t>
      </w:r>
      <w:r w:rsidR="00AA5030" w:rsidRPr="0081755F">
        <w:rPr>
          <w:rFonts w:eastAsiaTheme="minorHAnsi"/>
        </w:rPr>
        <w:t xml:space="preserve">reduce the </w:t>
      </w:r>
      <w:r w:rsidR="001A795D" w:rsidRPr="0081755F">
        <w:t>generali</w:t>
      </w:r>
      <w:r w:rsidR="00AA5030" w:rsidRPr="0081755F">
        <w:t>s</w:t>
      </w:r>
      <w:r w:rsidR="001A795D" w:rsidRPr="0081755F">
        <w:t xml:space="preserve">ability of findings </w:t>
      </w:r>
      <w:r w:rsidR="00372B0B" w:rsidRPr="0081755F">
        <w:rPr>
          <w:rFonts w:eastAsiaTheme="minorHAnsi"/>
        </w:rPr>
        <w:t xml:space="preserve">to the general </w:t>
      </w:r>
      <w:r w:rsidR="001A795D" w:rsidRPr="0081755F">
        <w:rPr>
          <w:rFonts w:eastAsiaTheme="minorHAnsi"/>
        </w:rPr>
        <w:t xml:space="preserve">autistic </w:t>
      </w:r>
      <w:r w:rsidR="00372B0B" w:rsidRPr="0081755F">
        <w:rPr>
          <w:rFonts w:eastAsiaTheme="minorHAnsi"/>
        </w:rPr>
        <w:t>community</w:t>
      </w:r>
      <w:r w:rsidR="00730E29" w:rsidRPr="0081755F">
        <w:rPr>
          <w:rFonts w:eastAsiaTheme="minorHAnsi"/>
        </w:rPr>
        <w:t xml:space="preserve"> </w:t>
      </w:r>
      <w:r w:rsidR="001C0C20">
        <w:rPr>
          <w:rFonts w:eastAsiaTheme="minorHAnsi"/>
        </w:rPr>
        <w:fldChar w:fldCharType="begin">
          <w:fldData xml:space="preserve">PEVuZE5vdGU+PENpdGU+PEF1dGhvcj5Db29rPC9BdXRob3I+PFllYXI+MjAyMTwvWWVhcj48UmVj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</w:fldData>
        </w:fldChar>
      </w:r>
      <w:r w:rsidR="000D3CD4">
        <w:rPr>
          <w:rFonts w:eastAsiaTheme="minorHAnsi"/>
        </w:rPr>
        <w:instrText xml:space="preserve"> ADDIN EN.CITE </w:instrText>
      </w:r>
      <w:r w:rsidR="000D3CD4">
        <w:rPr>
          <w:rFonts w:eastAsiaTheme="minorHAnsi"/>
        </w:rPr>
        <w:fldChar w:fldCharType="begin">
          <w:fldData xml:space="preserve">PEVuZE5vdGU+PENpdGU+PEF1dGhvcj5Db29rPC9BdXRob3I+PFllYXI+MjAyMTwvWWVhcj48UmVj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</w:fldData>
        </w:fldChar>
      </w:r>
      <w:r w:rsidR="000D3CD4">
        <w:rPr>
          <w:rFonts w:eastAsiaTheme="minorHAnsi"/>
        </w:rPr>
        <w:instrText xml:space="preserve"> ADDIN EN.CITE.DATA </w:instrText>
      </w:r>
      <w:r w:rsidR="000D3CD4">
        <w:rPr>
          <w:rFonts w:eastAsiaTheme="minorHAnsi"/>
        </w:rPr>
      </w:r>
      <w:r w:rsidR="000D3CD4">
        <w:rPr>
          <w:rFonts w:eastAsiaTheme="minorHAnsi"/>
        </w:rPr>
        <w:fldChar w:fldCharType="end"/>
      </w:r>
      <w:r w:rsidR="001C0C20">
        <w:rPr>
          <w:rFonts w:eastAsiaTheme="minorHAnsi"/>
        </w:rPr>
      </w:r>
      <w:r w:rsidR="001C0C20">
        <w:rPr>
          <w:rFonts w:eastAsiaTheme="minorHAnsi"/>
        </w:rPr>
        <w:fldChar w:fldCharType="separate"/>
      </w:r>
      <w:r w:rsidR="000D3CD4">
        <w:rPr>
          <w:rFonts w:eastAsiaTheme="minorHAnsi"/>
          <w:noProof/>
        </w:rPr>
        <w:t>[</w:t>
      </w:r>
      <w:hyperlink w:anchor="_ENREF_23" w:tooltip="Cook, 2021 #291" w:history="1">
        <w:r w:rsidR="006525B5">
          <w:rPr>
            <w:rFonts w:eastAsiaTheme="minorHAnsi"/>
            <w:noProof/>
          </w:rPr>
          <w:t>23</w:t>
        </w:r>
      </w:hyperlink>
      <w:r w:rsidR="000D3CD4">
        <w:rPr>
          <w:rFonts w:eastAsiaTheme="minorHAnsi"/>
          <w:noProof/>
        </w:rPr>
        <w:t xml:space="preserve">, </w:t>
      </w:r>
      <w:hyperlink w:anchor="_ENREF_81" w:tooltip="Fombonne, 2020 #784" w:history="1">
        <w:r w:rsidR="006525B5">
          <w:rPr>
            <w:rFonts w:eastAsiaTheme="minorHAnsi"/>
            <w:noProof/>
          </w:rPr>
          <w:t>81</w:t>
        </w:r>
      </w:hyperlink>
      <w:r w:rsidR="000D3CD4">
        <w:rPr>
          <w:rFonts w:eastAsiaTheme="minorHAnsi"/>
          <w:noProof/>
        </w:rPr>
        <w:t xml:space="preserve">, </w:t>
      </w:r>
      <w:hyperlink w:anchor="_ENREF_107" w:tooltip="Rødgaard, 2022 #1445" w:history="1">
        <w:r w:rsidR="006525B5">
          <w:rPr>
            <w:rFonts w:eastAsiaTheme="minorHAnsi"/>
            <w:noProof/>
          </w:rPr>
          <w:t>107</w:t>
        </w:r>
      </w:hyperlink>
      <w:r w:rsidR="000D3CD4">
        <w:rPr>
          <w:rFonts w:eastAsiaTheme="minorHAnsi"/>
          <w:noProof/>
        </w:rPr>
        <w:t>]</w:t>
      </w:r>
      <w:r w:rsidR="001C0C20">
        <w:rPr>
          <w:rFonts w:eastAsiaTheme="minorHAnsi"/>
        </w:rPr>
        <w:fldChar w:fldCharType="end"/>
      </w:r>
      <w:r w:rsidR="001C0C20">
        <w:rPr>
          <w:rFonts w:eastAsiaTheme="minorHAnsi"/>
        </w:rPr>
        <w:t>.</w:t>
      </w:r>
    </w:p>
    <w:p w14:paraId="3EE88607" w14:textId="0F884F8C" w:rsidR="00F571EC" w:rsidRPr="0081755F" w:rsidRDefault="00F571EC" w:rsidP="00A6181B">
      <w:pPr>
        <w:pStyle w:val="GLbulletlist0"/>
      </w:pPr>
      <w:r w:rsidRPr="0081755F">
        <w:t xml:space="preserve">small </w:t>
      </w:r>
      <w:r w:rsidR="00A9547C" w:rsidRPr="0081755F">
        <w:t xml:space="preserve">sample sizes and </w:t>
      </w:r>
      <w:r w:rsidR="00DA7599" w:rsidRPr="0081755F">
        <w:t>number of studies</w:t>
      </w:r>
      <w:r w:rsidR="00443B74" w:rsidRPr="0081755F">
        <w:t xml:space="preserve">, particularly </w:t>
      </w:r>
      <w:r w:rsidR="00A9547C" w:rsidRPr="0081755F">
        <w:t>reporting on</w:t>
      </w:r>
      <w:r w:rsidR="00443B74" w:rsidRPr="0081755F">
        <w:t xml:space="preserve"> specific </w:t>
      </w:r>
      <w:r w:rsidRPr="0081755F">
        <w:t>domains</w:t>
      </w:r>
      <w:r w:rsidR="00443B74" w:rsidRPr="0081755F">
        <w:t xml:space="preserve"> of autis</w:t>
      </w:r>
      <w:r w:rsidR="005A0B32" w:rsidRPr="0081755F">
        <w:t>tic</w:t>
      </w:r>
      <w:r w:rsidR="00443B74" w:rsidRPr="0081755F">
        <w:t xml:space="preserve"> characteristics</w:t>
      </w:r>
      <w:r w:rsidRPr="0081755F">
        <w:t xml:space="preserve"> </w:t>
      </w:r>
      <w:r w:rsidR="008F1FB7" w:rsidRPr="0081755F">
        <w:fldChar w:fldCharType="begin">
          <w:fldData xml:space="preserve">PEVuZE5vdGU+PENpdGU+PEF1dGhvcj5NYWhlbmRpcmFuPC9BdXRob3I+PFllYXI+MjAxOTwvWWVh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</w:fldData>
        </w:fldChar>
      </w:r>
      <w:r w:rsidR="008F1FB7" w:rsidRPr="0081755F">
        <w:instrText xml:space="preserve"> ADDIN EN.CITE </w:instrText>
      </w:r>
      <w:r w:rsidR="008F1FB7" w:rsidRPr="0081755F">
        <w:fldChar w:fldCharType="begin">
          <w:fldData xml:space="preserve">PEVuZE5vdGU+PENpdGU+PEF1dGhvcj5NYWhlbmRpcmFuPC9BdXRob3I+PFllYXI+MjAxOTwvWWVh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</w:fldData>
        </w:fldChar>
      </w:r>
      <w:r w:rsidR="008F1FB7" w:rsidRPr="0081755F">
        <w:instrText xml:space="preserve"> ADDIN EN.CITE.DATA </w:instrText>
      </w:r>
      <w:r w:rsidR="008F1FB7" w:rsidRPr="0081755F">
        <w:fldChar w:fldCharType="end"/>
      </w:r>
      <w:r w:rsidR="008F1FB7" w:rsidRPr="0081755F">
        <w:fldChar w:fldCharType="separate"/>
      </w:r>
      <w:r w:rsidR="008F1FB7" w:rsidRPr="0081755F">
        <w:t>[</w:t>
      </w:r>
      <w:hyperlink w:anchor="_ENREF_17" w:tooltip="Loubersac, 2021 #1375" w:history="1">
        <w:r w:rsidR="006525B5" w:rsidRPr="0081755F">
          <w:t>17-19</w:t>
        </w:r>
      </w:hyperlink>
      <w:r w:rsidR="008F1FB7" w:rsidRPr="0081755F">
        <w:t xml:space="preserve">, </w:t>
      </w:r>
      <w:hyperlink w:anchor="_ENREF_22" w:tooltip="Wood-Downie, 2021 #1374" w:history="1">
        <w:r w:rsidR="006525B5" w:rsidRPr="0081755F">
          <w:t>22</w:t>
        </w:r>
      </w:hyperlink>
      <w:r w:rsidR="008F1FB7" w:rsidRPr="0081755F">
        <w:t>]</w:t>
      </w:r>
      <w:r w:rsidR="008F1FB7" w:rsidRPr="0081755F">
        <w:fldChar w:fldCharType="end"/>
      </w:r>
      <w:r w:rsidRPr="0081755F">
        <w:t xml:space="preserve"> and </w:t>
      </w:r>
      <w:r w:rsidR="00A9547C" w:rsidRPr="0081755F">
        <w:t>representing</w:t>
      </w:r>
      <w:r w:rsidRPr="0081755F">
        <w:t xml:space="preserve"> sub-groups </w:t>
      </w:r>
      <w:r w:rsidR="00B06523" w:rsidRPr="0081755F">
        <w:t xml:space="preserve">of participants </w:t>
      </w:r>
      <w:r w:rsidRPr="0081755F">
        <w:t>(</w:t>
      </w:r>
      <w:r w:rsidR="00443B74" w:rsidRPr="0081755F">
        <w:t>e.g.,</w:t>
      </w:r>
      <w:r w:rsidR="00847C7E" w:rsidRPr="0081755F">
        <w:t xml:space="preserve"> </w:t>
      </w:r>
      <w:r w:rsidR="00D43F78" w:rsidRPr="0081755F">
        <w:t xml:space="preserve">adult males, </w:t>
      </w:r>
      <w:r w:rsidR="00032FFF" w:rsidRPr="0081755F">
        <w:t xml:space="preserve">people </w:t>
      </w:r>
      <w:r w:rsidRPr="0081755F">
        <w:t xml:space="preserve">with </w:t>
      </w:r>
      <w:r w:rsidR="00032FFF" w:rsidRPr="0081755F">
        <w:t>intellectual disabilities</w:t>
      </w:r>
      <w:r w:rsidR="00325A26" w:rsidRPr="0081755F">
        <w:t>,</w:t>
      </w:r>
      <w:r w:rsidR="00847C7E" w:rsidRPr="0081755F">
        <w:t xml:space="preserve"> </w:t>
      </w:r>
      <w:r w:rsidR="00032FFF" w:rsidRPr="0081755F">
        <w:t>those with</w:t>
      </w:r>
      <w:r w:rsidR="00847C7E" w:rsidRPr="0081755F">
        <w:t xml:space="preserve"> language difficulties,</w:t>
      </w:r>
      <w:r w:rsidR="00325A26" w:rsidRPr="0081755F">
        <w:t xml:space="preserve"> </w:t>
      </w:r>
      <w:r w:rsidR="005D7508" w:rsidRPr="0081755F">
        <w:t xml:space="preserve">and </w:t>
      </w:r>
      <w:r w:rsidR="00032FFF" w:rsidRPr="0081755F">
        <w:t>non-white ethnic groups</w:t>
      </w:r>
      <w:r w:rsidRPr="0081755F">
        <w:t xml:space="preserve">) </w:t>
      </w:r>
      <w:r w:rsidR="008F1FB7" w:rsidRPr="0081755F">
        <w:fldChar w:fldCharType="begin"/>
      </w:r>
      <w:r w:rsidR="008F1FB7" w:rsidRPr="0081755F">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rsidRPr="0081755F">
        <w:fldChar w:fldCharType="separate"/>
      </w:r>
      <w:r w:rsidR="008F1FB7" w:rsidRPr="0081755F">
        <w:t>[</w:t>
      </w:r>
      <w:hyperlink w:anchor="_ENREF_20" w:tooltip="Saure, 2023 #1373" w:history="1">
        <w:r w:rsidR="006525B5" w:rsidRPr="0081755F">
          <w:t>20</w:t>
        </w:r>
      </w:hyperlink>
      <w:r w:rsidR="008F1FB7" w:rsidRPr="0081755F">
        <w:t>]</w:t>
      </w:r>
      <w:r w:rsidR="008F1FB7" w:rsidRPr="0081755F">
        <w:fldChar w:fldCharType="end"/>
      </w:r>
      <w:r w:rsidR="00DA7599" w:rsidRPr="0081755F">
        <w:t xml:space="preserve"> </w:t>
      </w:r>
    </w:p>
    <w:p w14:paraId="6C8877A8" w14:textId="62D7EC6C" w:rsidR="005D7508" w:rsidRPr="0081755F" w:rsidRDefault="00A075D6" w:rsidP="00A6181B">
      <w:pPr>
        <w:pStyle w:val="GLbulletlist0"/>
        <w:rPr>
          <w:rFonts w:eastAsiaTheme="minorHAnsi"/>
        </w:rPr>
      </w:pPr>
      <w:r w:rsidRPr="0081755F">
        <w:t xml:space="preserve">samples </w:t>
      </w:r>
      <w:r w:rsidR="00FD05E0" w:rsidRPr="0081755F">
        <w:t xml:space="preserve">that </w:t>
      </w:r>
      <w:r w:rsidRPr="0081755F">
        <w:t>are either highly dominated by one</w:t>
      </w:r>
      <w:r w:rsidR="0066398A" w:rsidRPr="0081755F">
        <w:t xml:space="preserve"> sex/gender</w:t>
      </w:r>
      <w:r w:rsidRPr="0081755F">
        <w:t xml:space="preserve"> (e</w:t>
      </w:r>
      <w:r w:rsidR="00FD05E0" w:rsidRPr="0081755F">
        <w:t>.</w:t>
      </w:r>
      <w:r w:rsidRPr="0081755F">
        <w:t>g., males)</w:t>
      </w:r>
      <w:r w:rsidR="00F571EC" w:rsidRPr="0081755F">
        <w:t>, making them underpowered to detect</w:t>
      </w:r>
      <w:r w:rsidR="0066398A" w:rsidRPr="0081755F">
        <w:t xml:space="preserve"> sex/gender</w:t>
      </w:r>
      <w:r w:rsidR="00F571EC" w:rsidRPr="0081755F">
        <w:t xml:space="preserve"> differences</w:t>
      </w:r>
      <w:r w:rsidR="00FD05E0" w:rsidRPr="0081755F">
        <w:t xml:space="preserve"> for the under-represented</w:t>
      </w:r>
      <w:r w:rsidR="0066398A" w:rsidRPr="0081755F">
        <w:t xml:space="preserve"> sex/gender</w:t>
      </w:r>
      <w:r w:rsidR="00F571EC" w:rsidRPr="0081755F">
        <w:t xml:space="preserve"> </w:t>
      </w:r>
      <w:r w:rsidR="008F1FB7" w:rsidRPr="0081755F">
        <w:fldChar w:fldCharType="begin">
          <w:fldData xml:space="preserve">PEVuZE5vdGU+PENpdGU+PEF1dGhvcj5NYWhlbmRpcmFuPC9BdXRob3I+PFllYXI+MjAxOTwvWWVh
cj48UmVjTnVtPjEzNzE8L1JlY051bT48RGlzcGxheVRleHQ+WzE4LCAxOV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n==
</w:fldData>
        </w:fldChar>
      </w:r>
      <w:r w:rsidR="008F1FB7" w:rsidRPr="0081755F">
        <w:instrText xml:space="preserve"> ADDIN EN.CITE </w:instrText>
      </w:r>
      <w:r w:rsidR="008F1FB7" w:rsidRPr="0081755F">
        <w:fldChar w:fldCharType="begin">
          <w:fldData xml:space="preserve">PEVuZE5vdGU+PENpdGU+PEF1dGhvcj5NYWhlbmRpcmFuPC9BdXRob3I+PFllYXI+MjAxOTwvWWVh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n==
</w:fldData>
        </w:fldChar>
      </w:r>
      <w:r w:rsidR="008F1FB7" w:rsidRPr="0081755F">
        <w:instrText xml:space="preserve"> ADDIN EN.CITE.DATA </w:instrText>
      </w:r>
      <w:r w:rsidR="008F1FB7" w:rsidRPr="0081755F">
        <w:fldChar w:fldCharType="end"/>
      </w:r>
      <w:r w:rsidR="008F1FB7" w:rsidRPr="0081755F">
        <w:fldChar w:fldCharType="separate"/>
      </w:r>
      <w:r w:rsidR="008F1FB7" w:rsidRPr="0081755F">
        <w:t>[</w:t>
      </w:r>
      <w:hyperlink w:anchor="_ENREF_18" w:tooltip="Mahendiran, 2019 #1371" w:history="1">
        <w:r w:rsidR="006525B5" w:rsidRPr="0081755F">
          <w:t>18</w:t>
        </w:r>
      </w:hyperlink>
      <w:r w:rsidR="008F1FB7" w:rsidRPr="0081755F">
        <w:t xml:space="preserve">, </w:t>
      </w:r>
      <w:hyperlink w:anchor="_ENREF_19" w:tooltip="Melo, 2020 #507" w:history="1">
        <w:r w:rsidR="006525B5" w:rsidRPr="0081755F">
          <w:t>19</w:t>
        </w:r>
      </w:hyperlink>
      <w:r w:rsidR="008F1FB7" w:rsidRPr="0081755F">
        <w:t>]</w:t>
      </w:r>
      <w:r w:rsidR="008F1FB7" w:rsidRPr="0081755F">
        <w:fldChar w:fldCharType="end"/>
      </w:r>
      <w:r w:rsidR="00F81BEC" w:rsidRPr="0081755F">
        <w:t>,</w:t>
      </w:r>
      <w:r w:rsidR="00D466E6" w:rsidRPr="0081755F">
        <w:t xml:space="preserve"> or </w:t>
      </w:r>
      <w:r w:rsidR="009A2234" w:rsidRPr="0081755F">
        <w:t xml:space="preserve">alternatively </w:t>
      </w:r>
      <w:r w:rsidR="00C13BD2" w:rsidRPr="0081755F">
        <w:t>included only one</w:t>
      </w:r>
      <w:r w:rsidR="0066398A" w:rsidRPr="0081755F">
        <w:t xml:space="preserve"> sex/gender</w:t>
      </w:r>
      <w:r w:rsidR="00C13BD2" w:rsidRPr="0081755F">
        <w:t xml:space="preserve">, </w:t>
      </w:r>
      <w:r w:rsidR="00D466E6" w:rsidRPr="0081755F">
        <w:t>preclud</w:t>
      </w:r>
      <w:r w:rsidR="00C13BD2" w:rsidRPr="0081755F">
        <w:t>ing</w:t>
      </w:r>
      <w:r w:rsidR="00D466E6" w:rsidRPr="0081755F">
        <w:t xml:space="preserve"> examination of</w:t>
      </w:r>
      <w:r w:rsidR="0066398A" w:rsidRPr="0081755F">
        <w:t xml:space="preserve"> sex/gender</w:t>
      </w:r>
      <w:r w:rsidR="00D466E6" w:rsidRPr="0081755F">
        <w:t xml:space="preserve"> differences </w:t>
      </w:r>
      <w:r w:rsidRPr="0081755F">
        <w:t>at all</w:t>
      </w:r>
      <w:r w:rsidR="00D466E6" w:rsidRPr="0081755F">
        <w:t xml:space="preserve"> </w:t>
      </w:r>
      <w:r w:rsidR="008F1FB7" w:rsidRPr="0081755F">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sidRPr="0081755F">
        <w:rPr>
          <w:rFonts w:eastAsiaTheme="minorHAnsi"/>
        </w:rPr>
        <w:instrText xml:space="preserve"> ADDIN EN.CITE </w:instrText>
      </w:r>
      <w:r w:rsidR="008F1FB7" w:rsidRPr="0081755F">
        <w:rPr>
          <w:rFonts w:eastAsiaTheme="minorHAnsi"/>
        </w:rPr>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rsidRPr="0081755F">
        <w:rPr>
          <w:rFonts w:eastAsiaTheme="minorHAnsi"/>
        </w:rPr>
        <w:instrText xml:space="preserve"> ADDIN EN.CITE.DATA </w:instrText>
      </w:r>
      <w:r w:rsidR="008F1FB7" w:rsidRPr="0081755F">
        <w:rPr>
          <w:rFonts w:eastAsiaTheme="minorHAnsi"/>
        </w:rPr>
      </w:r>
      <w:r w:rsidR="008F1FB7" w:rsidRPr="0081755F">
        <w:rPr>
          <w:rFonts w:eastAsiaTheme="minorHAnsi"/>
        </w:rPr>
        <w:fldChar w:fldCharType="end"/>
      </w:r>
      <w:r w:rsidR="008F1FB7" w:rsidRPr="0081755F">
        <w:rPr>
          <w:rFonts w:eastAsiaTheme="minorHAnsi"/>
        </w:rPr>
      </w:r>
      <w:r w:rsidR="008F1FB7" w:rsidRPr="0081755F">
        <w:rPr>
          <w:rFonts w:eastAsiaTheme="minorHAnsi"/>
        </w:rPr>
        <w:fldChar w:fldCharType="separate"/>
      </w:r>
      <w:r w:rsidR="008F1FB7" w:rsidRPr="0081755F">
        <w:rPr>
          <w:rFonts w:eastAsiaTheme="minorHAnsi"/>
        </w:rPr>
        <w:t>[</w:t>
      </w:r>
      <w:hyperlink w:anchor="_ENREF_25" w:tooltip="Libsack, 2021 #211" w:history="1">
        <w:r w:rsidR="006525B5" w:rsidRPr="0081755F">
          <w:rPr>
            <w:rFonts w:eastAsiaTheme="minorHAnsi"/>
          </w:rPr>
          <w:t>25</w:t>
        </w:r>
      </w:hyperlink>
      <w:r w:rsidR="008F1FB7" w:rsidRPr="0081755F">
        <w:rPr>
          <w:rFonts w:eastAsiaTheme="minorHAnsi"/>
        </w:rPr>
        <w:t>]</w:t>
      </w:r>
      <w:r w:rsidR="008F1FB7" w:rsidRPr="0081755F">
        <w:rPr>
          <w:rFonts w:eastAsiaTheme="minorHAnsi"/>
        </w:rPr>
        <w:fldChar w:fldCharType="end"/>
      </w:r>
    </w:p>
    <w:p w14:paraId="611D642A" w14:textId="4BAF2640" w:rsidR="00CE6538" w:rsidRPr="0081755F" w:rsidRDefault="00CE6538" w:rsidP="00A6181B">
      <w:pPr>
        <w:pStyle w:val="GLbulletlist0"/>
      </w:pPr>
      <w:r w:rsidRPr="0081755F">
        <w:t xml:space="preserve">samples that are under-represented for </w:t>
      </w:r>
      <w:r w:rsidR="00641A49">
        <w:t>(at least explicitly)</w:t>
      </w:r>
      <w:r w:rsidR="00AD2EFD">
        <w:t xml:space="preserve"> autistic individuals who are </w:t>
      </w:r>
      <w:r w:rsidRPr="0081755F">
        <w:t>transgender</w:t>
      </w:r>
      <w:r>
        <w:t>,</w:t>
      </w:r>
      <w:r w:rsidRPr="0081755F">
        <w:t xml:space="preserve"> </w:t>
      </w:r>
      <w:r w:rsidR="00E81405">
        <w:t>non-binary</w:t>
      </w:r>
      <w:r w:rsidR="00AD2EFD">
        <w:t xml:space="preserve">, </w:t>
      </w:r>
      <w:r w:rsidR="00606E9F">
        <w:rPr>
          <w:color w:val="000000" w:themeColor="text1"/>
        </w:rPr>
        <w:t>and</w:t>
      </w:r>
      <w:r w:rsidR="00640341">
        <w:rPr>
          <w:color w:val="000000" w:themeColor="text1"/>
        </w:rPr>
        <w:t>/or</w:t>
      </w:r>
      <w:r w:rsidR="00606E9F">
        <w:rPr>
          <w:color w:val="000000" w:themeColor="text1"/>
        </w:rPr>
        <w:t xml:space="preserve"> </w:t>
      </w:r>
      <w:r w:rsidR="00606E9F">
        <w:rPr>
          <w:rFonts w:eastAsia="Calibri"/>
        </w:rPr>
        <w:t>genderfluid identities</w:t>
      </w:r>
    </w:p>
    <w:p w14:paraId="0A46B435" w14:textId="0E312973" w:rsidR="00F571EC" w:rsidRPr="0081755F" w:rsidRDefault="00F571EC" w:rsidP="00A6181B">
      <w:pPr>
        <w:pStyle w:val="GLbulletlist0"/>
      </w:pPr>
      <w:r w:rsidRPr="0081755F">
        <w:t>high</w:t>
      </w:r>
      <w:r w:rsidR="00147006" w:rsidRPr="0081755F">
        <w:t>ly</w:t>
      </w:r>
      <w:r w:rsidRPr="0081755F">
        <w:t xml:space="preserve"> variable </w:t>
      </w:r>
      <w:r w:rsidR="00BA0B6C" w:rsidRPr="0081755F">
        <w:t xml:space="preserve">and inconsistent </w:t>
      </w:r>
      <w:r w:rsidRPr="0081755F">
        <w:t>definitions of autistic characteristics</w:t>
      </w:r>
      <w:r w:rsidR="00F24CFF" w:rsidRPr="0081755F">
        <w:t xml:space="preserve"> across different studies</w:t>
      </w:r>
      <w:r w:rsidRPr="0081755F">
        <w:t xml:space="preserve">, including </w:t>
      </w:r>
      <w:r w:rsidR="00686EDA">
        <w:t>‘</w:t>
      </w:r>
      <w:r w:rsidRPr="0081755F">
        <w:t>motor stereotypies</w:t>
      </w:r>
      <w:r w:rsidR="00C6731F">
        <w:t>’</w:t>
      </w:r>
      <w:r w:rsidR="00CC692B" w:rsidRPr="0081755F">
        <w:t>/</w:t>
      </w:r>
      <w:r w:rsidR="00686EDA" w:rsidRPr="003076F2">
        <w:t>repetitive body movements</w:t>
      </w:r>
      <w:r w:rsidR="00686EDA" w:rsidRPr="0081755F" w:rsidDel="00686EDA">
        <w:t xml:space="preserve"> </w:t>
      </w:r>
      <w:r w:rsidR="008F1FB7" w:rsidRPr="0081755F">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rsidRPr="0081755F">
        <w:instrText xml:space="preserve"> ADDIN EN.CITE </w:instrText>
      </w:r>
      <w:r w:rsidR="008F1FB7" w:rsidRPr="0081755F">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rsidRPr="0081755F">
        <w:instrText xml:space="preserve"> ADDIN EN.CITE.DATA </w:instrText>
      </w:r>
      <w:r w:rsidR="008F1FB7" w:rsidRPr="0081755F">
        <w:fldChar w:fldCharType="end"/>
      </w:r>
      <w:r w:rsidR="008F1FB7" w:rsidRPr="0081755F">
        <w:fldChar w:fldCharType="separate"/>
      </w:r>
      <w:r w:rsidR="008F1FB7" w:rsidRPr="0081755F">
        <w:t>[</w:t>
      </w:r>
      <w:hyperlink w:anchor="_ENREF_19" w:tooltip="Melo, 2020 #507" w:history="1">
        <w:r w:rsidR="006525B5" w:rsidRPr="0081755F">
          <w:t>19</w:t>
        </w:r>
      </w:hyperlink>
      <w:r w:rsidR="008F1FB7" w:rsidRPr="0081755F">
        <w:t>]</w:t>
      </w:r>
      <w:r w:rsidR="008F1FB7" w:rsidRPr="0081755F">
        <w:fldChar w:fldCharType="end"/>
      </w:r>
      <w:r w:rsidR="00A9547C" w:rsidRPr="0081755F">
        <w:t xml:space="preserve">, and concepts of </w:t>
      </w:r>
      <w:r w:rsidR="002039DE" w:rsidRPr="0081755F">
        <w:t>masking</w:t>
      </w:r>
      <w:r w:rsidR="00A9547C" w:rsidRPr="0081755F">
        <w:t xml:space="preserve"> </w:t>
      </w:r>
      <w:r w:rsidR="008F1FB7" w:rsidRPr="0081755F">
        <w:fldChar w:fldCharType="begin">
          <w:fldData xml:space="preserve">PEVuZE5vdGU+PENpdGU+PEF1dGhvcj5TYXVyZTwvQXV0aG9yPjxZZWFyPjIwMjM8L1llYXI+PFJl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</w:fldData>
        </w:fldChar>
      </w:r>
      <w:r w:rsidR="000D3CD4">
        <w:instrText xml:space="preserve"> ADDIN EN.CITE </w:instrText>
      </w:r>
      <w:r w:rsidR="000D3CD4">
        <w:fldChar w:fldCharType="begin">
          <w:fldData xml:space="preserve">PEVuZE5vdGU+PENpdGU+PEF1dGhvcj5TYXVyZTwvQXV0aG9yPjxZZWFyPjIwMjM8L1llYXI+PFJl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</w:fldData>
        </w:fldChar>
      </w:r>
      <w:r w:rsidR="000D3CD4">
        <w:instrText xml:space="preserve"> ADDIN EN.CITE.DATA </w:instrText>
      </w:r>
      <w:r w:rsidR="000D3CD4">
        <w:fldChar w:fldCharType="end"/>
      </w:r>
      <w:r w:rsidR="008F1FB7" w:rsidRPr="0081755F">
        <w:fldChar w:fldCharType="separate"/>
      </w:r>
      <w:r w:rsidR="000D3CD4">
        <w:rPr>
          <w:noProof/>
        </w:rPr>
        <w:t>[</w:t>
      </w:r>
      <w:hyperlink w:anchor="_ENREF_20" w:tooltip="Saure, 2023 #1373" w:history="1">
        <w:r w:rsidR="006525B5">
          <w:rPr>
            <w:noProof/>
          </w:rPr>
          <w:t>20</w:t>
        </w:r>
      </w:hyperlink>
      <w:r w:rsidR="000D3CD4">
        <w:rPr>
          <w:noProof/>
        </w:rPr>
        <w:t xml:space="preserve">, </w:t>
      </w:r>
      <w:hyperlink w:anchor="_ENREF_108" w:tooltip="Williams, 2022 #1405" w:history="1">
        <w:r w:rsidR="006525B5">
          <w:rPr>
            <w:noProof/>
          </w:rPr>
          <w:t>108</w:t>
        </w:r>
      </w:hyperlink>
      <w:r w:rsidR="000D3CD4">
        <w:rPr>
          <w:noProof/>
        </w:rPr>
        <w:t>]</w:t>
      </w:r>
      <w:r w:rsidR="008F1FB7" w:rsidRPr="0081755F">
        <w:fldChar w:fldCharType="end"/>
      </w:r>
    </w:p>
    <w:p w14:paraId="006B9CB8" w14:textId="0F0FD1DC" w:rsidR="0047744D" w:rsidRPr="0081755F" w:rsidRDefault="001E55D7" w:rsidP="00A6181B">
      <w:pPr>
        <w:pStyle w:val="GLbulletlist0"/>
      </w:pPr>
      <w:r w:rsidRPr="0081755F">
        <w:lastRenderedPageBreak/>
        <w:t>under</w:t>
      </w:r>
      <w:r w:rsidR="00C6731F">
        <w:t xml:space="preserve"> or non-</w:t>
      </w:r>
      <w:r w:rsidRPr="0081755F">
        <w:t>established validity and reliability of</w:t>
      </w:r>
      <w:r w:rsidR="00F571EC" w:rsidRPr="0081755F">
        <w:t xml:space="preserve"> assessment tools employed and </w:t>
      </w:r>
      <w:r w:rsidRPr="0081755F">
        <w:t xml:space="preserve">high variability in </w:t>
      </w:r>
      <w:r w:rsidR="00F571EC" w:rsidRPr="0081755F">
        <w:t>the constructs they are capturing</w:t>
      </w:r>
      <w:r w:rsidRPr="0081755F">
        <w:t xml:space="preserve"> </w:t>
      </w:r>
      <w:r w:rsidR="008F1FB7" w:rsidRPr="0081755F">
        <w:fldChar w:fldCharType="begin">
          <w:fldData xml:space="preserve">PEVuZE5vdGU+PENpdGU+PEF1dGhvcj5MaWJzYWNrPC9BdXRob3I+PFllYXI+MjAyMTwvWWVhcj48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</w:fldData>
        </w:fldChar>
      </w:r>
      <w:r w:rsidR="000D3CD4">
        <w:instrText xml:space="preserve"> ADDIN EN.CITE </w:instrText>
      </w:r>
      <w:r w:rsidR="000D3CD4">
        <w:fldChar w:fldCharType="begin">
          <w:fldData xml:space="preserve">PEVuZE5vdGU+PENpdGU+PEF1dGhvcj5MaWJzYWNrPC9BdXRob3I+PFllYXI+MjAyMTwvWWVhcj48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</w:fldData>
        </w:fldChar>
      </w:r>
      <w:r w:rsidR="000D3CD4">
        <w:instrText xml:space="preserve"> ADDIN EN.CITE.DATA </w:instrText>
      </w:r>
      <w:r w:rsidR="000D3CD4">
        <w:fldChar w:fldCharType="end"/>
      </w:r>
      <w:r w:rsidR="008F1FB7" w:rsidRPr="0081755F">
        <w:fldChar w:fldCharType="separate"/>
      </w:r>
      <w:r w:rsidR="000D3CD4">
        <w:rPr>
          <w:noProof/>
        </w:rPr>
        <w:t>[</w:t>
      </w:r>
      <w:hyperlink w:anchor="_ENREF_19" w:tooltip="Melo, 2020 #507" w:history="1">
        <w:r w:rsidR="006525B5">
          <w:rPr>
            <w:noProof/>
          </w:rPr>
          <w:t>19</w:t>
        </w:r>
      </w:hyperlink>
      <w:r w:rsidR="000D3CD4">
        <w:rPr>
          <w:noProof/>
        </w:rPr>
        <w:t xml:space="preserve">, </w:t>
      </w:r>
      <w:hyperlink w:anchor="_ENREF_25" w:tooltip="Libsack, 2021 #211" w:history="1">
        <w:r w:rsidR="006525B5">
          <w:rPr>
            <w:noProof/>
          </w:rPr>
          <w:t>25</w:t>
        </w:r>
      </w:hyperlink>
      <w:r w:rsidR="000D3CD4">
        <w:rPr>
          <w:noProof/>
        </w:rPr>
        <w:t xml:space="preserve">, </w:t>
      </w:r>
      <w:hyperlink w:anchor="_ENREF_108" w:tooltip="Williams, 2022 #1405" w:history="1">
        <w:r w:rsidR="006525B5">
          <w:rPr>
            <w:noProof/>
          </w:rPr>
          <w:t>108</w:t>
        </w:r>
      </w:hyperlink>
      <w:r w:rsidR="000D3CD4">
        <w:rPr>
          <w:noProof/>
        </w:rPr>
        <w:t>]</w:t>
      </w:r>
      <w:r w:rsidR="008F1FB7" w:rsidRPr="0081755F">
        <w:fldChar w:fldCharType="end"/>
      </w:r>
      <w:r w:rsidR="00B94F94" w:rsidRPr="0081755F">
        <w:t xml:space="preserve"> </w:t>
      </w:r>
    </w:p>
    <w:p w14:paraId="7A39ED69" w14:textId="7E806592" w:rsidR="00F571EC" w:rsidRPr="0081755F" w:rsidRDefault="00F571EC" w:rsidP="00A6181B">
      <w:pPr>
        <w:pStyle w:val="GLbulletlist0"/>
      </w:pPr>
      <w:r w:rsidRPr="0081755F">
        <w:t>conflicting</w:t>
      </w:r>
      <w:r w:rsidR="0066398A" w:rsidRPr="0081755F">
        <w:t xml:space="preserve"> sex/gender</w:t>
      </w:r>
      <w:r w:rsidRPr="0081755F">
        <w:t xml:space="preserve"> differences </w:t>
      </w:r>
      <w:r w:rsidR="004F1899" w:rsidRPr="0081755F">
        <w:t xml:space="preserve">between studies in some </w:t>
      </w:r>
      <w:r w:rsidRPr="0081755F">
        <w:t xml:space="preserve">domains </w:t>
      </w:r>
      <w:r w:rsidR="008F1FB7" w:rsidRPr="0081755F">
        <w:fldChar w:fldCharType="begin"/>
      </w:r>
      <w:r w:rsidR="008F1FB7" w:rsidRPr="0081755F">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rsidRPr="0081755F">
        <w:fldChar w:fldCharType="separate"/>
      </w:r>
      <w:r w:rsidR="008F1FB7" w:rsidRPr="0081755F">
        <w:t>[</w:t>
      </w:r>
      <w:hyperlink w:anchor="_ENREF_20" w:tooltip="Saure, 2023 #1373" w:history="1">
        <w:r w:rsidR="006525B5" w:rsidRPr="0081755F">
          <w:t>20</w:t>
        </w:r>
      </w:hyperlink>
      <w:r w:rsidR="008F1FB7" w:rsidRPr="0081755F">
        <w:t>]</w:t>
      </w:r>
      <w:r w:rsidR="008F1FB7" w:rsidRPr="0081755F">
        <w:fldChar w:fldCharType="end"/>
      </w:r>
    </w:p>
    <w:p w14:paraId="7D40ECFE" w14:textId="4F9F86BA" w:rsidR="0060489D" w:rsidRPr="0081755F" w:rsidRDefault="00F571EC" w:rsidP="00A6181B">
      <w:pPr>
        <w:pStyle w:val="GLbulletlist0"/>
      </w:pPr>
      <w:r w:rsidRPr="0081755F">
        <w:t xml:space="preserve">residual heterogeneity in meta-analyses, and a lack of consistent measurement of confounding variables that are known to interact with potential </w:t>
      </w:r>
      <w:r w:rsidR="0014514C" w:rsidRPr="0081755F">
        <w:t>sex/gender</w:t>
      </w:r>
      <w:r w:rsidRPr="0081755F">
        <w:t xml:space="preserve"> differences, including IQ, ethnicity, </w:t>
      </w:r>
      <w:r w:rsidR="00CF37B0" w:rsidRPr="0081755F">
        <w:t>co-occurring conditions</w:t>
      </w:r>
      <w:r w:rsidRPr="0081755F">
        <w:t xml:space="preserve">, social/cultural environments, type of measures employed, and </w:t>
      </w:r>
      <w:r w:rsidR="00406E5C" w:rsidRPr="0081755F">
        <w:t>masking</w:t>
      </w:r>
      <w:r w:rsidRPr="0081755F">
        <w:t xml:space="preserve"> </w:t>
      </w:r>
      <w:r w:rsidR="008F1FB7" w:rsidRPr="0081755F">
        <w:fldChar w:fldCharType="begin">
          <w:fldData xml:space="preserve">PEVuZE5vdGU+PENpdGU+PEF1dGhvcj5NYWhlbmRpcmFuPC9BdXRob3I+PFllYXI+MjAxOTwvWWVh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</w:fldData>
        </w:fldChar>
      </w:r>
      <w:r w:rsidR="008F1FB7" w:rsidRPr="0081755F">
        <w:instrText xml:space="preserve"> ADDIN EN.CITE </w:instrText>
      </w:r>
      <w:r w:rsidR="008F1FB7" w:rsidRPr="0081755F">
        <w:fldChar w:fldCharType="begin">
          <w:fldData xml:space="preserve">PEVuZE5vdGU+PENpdGU+PEF1dGhvcj5NYWhlbmRpcmFuPC9BdXRob3I+PFllYXI+MjAxOTwvWWVh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</w:fldData>
        </w:fldChar>
      </w:r>
      <w:r w:rsidR="008F1FB7" w:rsidRPr="0081755F">
        <w:instrText xml:space="preserve"> ADDIN EN.CITE.DATA </w:instrText>
      </w:r>
      <w:r w:rsidR="008F1FB7" w:rsidRPr="0081755F">
        <w:fldChar w:fldCharType="end"/>
      </w:r>
      <w:r w:rsidR="008F1FB7" w:rsidRPr="0081755F">
        <w:fldChar w:fldCharType="separate"/>
      </w:r>
      <w:r w:rsidR="008F1FB7" w:rsidRPr="0081755F">
        <w:t>[</w:t>
      </w:r>
      <w:hyperlink w:anchor="_ENREF_18" w:tooltip="Mahendiran, 2019 #1371" w:history="1">
        <w:r w:rsidR="006525B5" w:rsidRPr="0081755F">
          <w:t>18</w:t>
        </w:r>
      </w:hyperlink>
      <w:r w:rsidR="008F1FB7" w:rsidRPr="0081755F">
        <w:t xml:space="preserve">, </w:t>
      </w:r>
      <w:hyperlink w:anchor="_ENREF_20" w:tooltip="Saure, 2023 #1373" w:history="1">
        <w:r w:rsidR="006525B5" w:rsidRPr="0081755F">
          <w:t>20-22</w:t>
        </w:r>
      </w:hyperlink>
      <w:r w:rsidR="008F1FB7" w:rsidRPr="0081755F">
        <w:t>]</w:t>
      </w:r>
      <w:r w:rsidR="008F1FB7" w:rsidRPr="0081755F">
        <w:fldChar w:fldCharType="end"/>
      </w:r>
    </w:p>
    <w:p w14:paraId="3E480246" w14:textId="0FFE854D" w:rsidR="0060489D" w:rsidRPr="0081755F" w:rsidRDefault="0060489D" w:rsidP="00A6181B">
      <w:pPr>
        <w:pStyle w:val="GLbulletlist0"/>
      </w:pPr>
      <w:r w:rsidRPr="0081755F">
        <w:t>lack of long-term follow-up of the impact of masking on the well-being of autistic individuals.</w:t>
      </w:r>
    </w:p>
    <w:p w14:paraId="7EBF84DC" w14:textId="0AA4A49F" w:rsidR="008F4225" w:rsidRPr="003076F2" w:rsidRDefault="008F4225" w:rsidP="00B860BF">
      <w:pPr>
        <w:pStyle w:val="GLHeading3"/>
      </w:pPr>
      <w:bookmarkStart w:id="683" w:name="_Toc166869247"/>
      <w:r w:rsidRPr="003076F2">
        <w:t>Future research</w:t>
      </w:r>
      <w:bookmarkEnd w:id="683"/>
    </w:p>
    <w:p w14:paraId="13118A96" w14:textId="6CF2976C" w:rsidR="00447450" w:rsidRPr="003076F2" w:rsidRDefault="00A6516F" w:rsidP="00292C8E">
      <w:pPr>
        <w:pStyle w:val="GLBodytext"/>
      </w:pPr>
      <w:r w:rsidRPr="003076F2">
        <w:t xml:space="preserve">Future research </w:t>
      </w:r>
      <w:r w:rsidR="00351E41" w:rsidRPr="003076F2">
        <w:t>needs</w:t>
      </w:r>
      <w:r w:rsidRPr="003076F2">
        <w:t xml:space="preserve"> to address methodological limitations of the evidence relating to </w:t>
      </w:r>
      <w:r w:rsidR="00022C7E">
        <w:t>sex/gender</w:t>
      </w:r>
      <w:r w:rsidRPr="003076F2">
        <w:t xml:space="preserve"> differences in </w:t>
      </w:r>
      <w:r w:rsidR="0066398A" w:rsidRPr="003076F2">
        <w:t xml:space="preserve">the presentation of </w:t>
      </w:r>
      <w:r w:rsidRPr="003076F2">
        <w:t>autism.</w:t>
      </w:r>
    </w:p>
    <w:p w14:paraId="72EBDE16" w14:textId="1CFA0ED9" w:rsidR="00F8131C" w:rsidRPr="003076F2" w:rsidRDefault="00C70165" w:rsidP="00F8131C">
      <w:pPr>
        <w:pStyle w:val="GLBodytext"/>
      </w:pPr>
      <w:r w:rsidRPr="003076F2">
        <w:t>E</w:t>
      </w:r>
      <w:r w:rsidRPr="003076F2">
        <w:rPr>
          <w:rFonts w:eastAsia="Calibri"/>
        </w:rPr>
        <w:t>xamining</w:t>
      </w:r>
      <w:r w:rsidR="0066398A" w:rsidRPr="003076F2">
        <w:rPr>
          <w:rFonts w:eastAsia="Calibri"/>
        </w:rPr>
        <w:t xml:space="preserve"> sex/gender</w:t>
      </w:r>
      <w:r w:rsidRPr="003076F2">
        <w:rPr>
          <w:rFonts w:eastAsia="Calibri"/>
        </w:rPr>
        <w:t xml:space="preserve"> differences in the community </w:t>
      </w:r>
      <w:r w:rsidRPr="003076F2">
        <w:t>is</w:t>
      </w:r>
      <w:r w:rsidRPr="003076F2">
        <w:rPr>
          <w:rFonts w:eastAsia="Calibri"/>
        </w:rPr>
        <w:t xml:space="preserve"> important </w:t>
      </w:r>
      <w:r w:rsidR="00383168" w:rsidRPr="003076F2">
        <w:rPr>
          <w:rFonts w:eastAsia="Calibri"/>
        </w:rPr>
        <w:t xml:space="preserve">in </w:t>
      </w:r>
      <w:r w:rsidRPr="003076F2">
        <w:rPr>
          <w:rFonts w:eastAsia="Calibri"/>
        </w:rPr>
        <w:t xml:space="preserve">understanding whether there are variations between clinical versus community samples </w:t>
      </w:r>
      <w:r w:rsidR="008F1FB7">
        <w:rPr>
          <w:rFonts w:eastAsia="Calibri"/>
        </w:rPr>
        <w:fldChar w:fldCharType="begin"/>
      </w:r>
      <w:r w:rsidR="008F1FB7">
        <w:rPr>
          <w:rFonts w:eastAsia="Calibri"/>
        </w:rP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Pr>
          <w:rFonts w:eastAsia="Calibri"/>
        </w:rPr>
        <w:fldChar w:fldCharType="separate"/>
      </w:r>
      <w:r w:rsidR="008F1FB7">
        <w:rPr>
          <w:rFonts w:eastAsia="Calibri"/>
          <w:noProof/>
        </w:rPr>
        <w:t>[</w:t>
      </w:r>
      <w:hyperlink w:anchor="_ENREF_18" w:tooltip="Mahendiran, 2019 #1371" w:history="1">
        <w:r w:rsidR="006525B5">
          <w:rPr>
            <w:rFonts w:eastAsia="Calibri"/>
            <w:noProof/>
          </w:rPr>
          <w:t>18</w:t>
        </w:r>
      </w:hyperlink>
      <w:r w:rsidR="008F1FB7">
        <w:rPr>
          <w:rFonts w:eastAsia="Calibri"/>
          <w:noProof/>
        </w:rPr>
        <w:t>]</w:t>
      </w:r>
      <w:r w:rsidR="008F1FB7">
        <w:rPr>
          <w:rFonts w:eastAsia="Calibri"/>
        </w:rPr>
        <w:fldChar w:fldCharType="end"/>
      </w:r>
      <w:r w:rsidRPr="003076F2">
        <w:rPr>
          <w:rFonts w:eastAsia="Calibri"/>
        </w:rPr>
        <w:t xml:space="preserve">. </w:t>
      </w:r>
      <w:r w:rsidR="005F3CEB" w:rsidRPr="003076F2">
        <w:t xml:space="preserve">To address </w:t>
      </w:r>
      <w:r w:rsidR="005F3CEB" w:rsidRPr="003076F2">
        <w:rPr>
          <w:lang w:val="en-GB"/>
        </w:rPr>
        <w:t xml:space="preserve">referral and identification </w:t>
      </w:r>
      <w:r w:rsidR="005F3CEB" w:rsidRPr="003076F2">
        <w:t>biases, l</w:t>
      </w:r>
      <w:r w:rsidR="00612B7A" w:rsidRPr="003076F2">
        <w:t xml:space="preserve">arge, population-based, prospective cohort studies with longitudinal follow-up of autistic individuals are </w:t>
      </w:r>
      <w:r w:rsidR="005F3CEB" w:rsidRPr="003076F2">
        <w:t xml:space="preserve">needed. These are </w:t>
      </w:r>
      <w:r w:rsidR="00612B7A" w:rsidRPr="003076F2">
        <w:t>best able to assess prevalence of autistic characteristics among different</w:t>
      </w:r>
      <w:r w:rsidR="0066398A" w:rsidRPr="003076F2">
        <w:t xml:space="preserve"> gender</w:t>
      </w:r>
      <w:r w:rsidR="00F8131C" w:rsidRPr="003076F2">
        <w:t xml:space="preserve"> identities</w:t>
      </w:r>
      <w:r w:rsidR="00180785" w:rsidRPr="003076F2">
        <w:t xml:space="preserve"> </w: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 </w:instrTex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w:t>
      </w:r>
      <w:r w:rsidR="008F1FB7">
        <w:fldChar w:fldCharType="end"/>
      </w:r>
      <w:r w:rsidR="00612B7A" w:rsidRPr="003076F2">
        <w:t xml:space="preserve">. </w:t>
      </w:r>
      <w:r w:rsidR="00047F06" w:rsidRPr="003076F2">
        <w:t>Such samples would permit</w:t>
      </w:r>
      <w:r w:rsidR="0066398A" w:rsidRPr="003076F2">
        <w:t xml:space="preserve"> sex/gender</w:t>
      </w:r>
      <w:r w:rsidR="00047F06" w:rsidRPr="003076F2">
        <w:t xml:space="preserve">-based </w:t>
      </w:r>
      <w:r w:rsidR="0051389B" w:rsidRPr="003076F2">
        <w:t>compar</w:t>
      </w:r>
      <w:r w:rsidR="00047F06" w:rsidRPr="003076F2">
        <w:t>isons of autistic (identified using active case ascertainment) and non-autistic individuals across</w:t>
      </w:r>
      <w:r w:rsidR="0051389B" w:rsidRPr="003076F2">
        <w:t xml:space="preserve"> a broad range of constructs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047F06" w:rsidRPr="003076F2">
        <w:t xml:space="preserve">. </w:t>
      </w:r>
    </w:p>
    <w:p w14:paraId="1A7F5863" w14:textId="0024380D" w:rsidR="0024337C" w:rsidRPr="003076F2" w:rsidRDefault="0024337C" w:rsidP="00B83997">
      <w:pPr>
        <w:pStyle w:val="GLBodytext"/>
      </w:pPr>
      <w:r w:rsidRPr="003076F2">
        <w:t xml:space="preserve">The use of large and well-characterized data sets would permit investigation of potential moderating variables </w:t>
      </w:r>
      <w:r w:rsidR="005F3CEB" w:rsidRPr="003076F2">
        <w:t xml:space="preserve">known to affect </w:t>
      </w:r>
      <w:r w:rsidR="00FD44A3" w:rsidRPr="003076F2">
        <w:t xml:space="preserve">the expression of autistic characteristics and </w:t>
      </w:r>
      <w:r w:rsidR="005F3CEB" w:rsidRPr="003076F2">
        <w:t xml:space="preserve">to be </w:t>
      </w:r>
      <w:r w:rsidR="00FD44A3" w:rsidRPr="003076F2">
        <w:t xml:space="preserve">predictors of early diagnosis </w:t>
      </w:r>
      <w:r w:rsidR="008F1FB7">
        <w:fldChar w:fldCharType="begin"/>
      </w:r>
      <w:r w:rsidR="008F1FB7">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17" w:tooltip="Loubersac, 2021 #1375" w:history="1">
        <w:r w:rsidR="006525B5">
          <w:rPr>
            <w:noProof/>
          </w:rPr>
          <w:t>17</w:t>
        </w:r>
      </w:hyperlink>
      <w:r w:rsidR="008F1FB7">
        <w:rPr>
          <w:noProof/>
        </w:rPr>
        <w:t>]</w:t>
      </w:r>
      <w:r w:rsidR="008F1FB7">
        <w:fldChar w:fldCharType="end"/>
      </w:r>
      <w:r w:rsidR="001A36DA" w:rsidRPr="003076F2">
        <w:t xml:space="preserve">. Such variables include </w:t>
      </w:r>
      <w:r w:rsidRPr="003076F2">
        <w:t xml:space="preserve">clinical and socio-environmental factors </w:t>
      </w:r>
      <w:r w:rsidR="00FD44A3" w:rsidRPr="003076F2">
        <w:rPr>
          <w:rFonts w:eastAsia="Calibri"/>
        </w:rPr>
        <w:t xml:space="preserve">such as </w:t>
      </w:r>
      <w:r w:rsidR="0085533C" w:rsidRPr="003076F2">
        <w:rPr>
          <w:rFonts w:eastAsia="Calibri"/>
        </w:rPr>
        <w:t>intellectual</w:t>
      </w:r>
      <w:r w:rsidR="00FD44A3" w:rsidRPr="003076F2">
        <w:rPr>
          <w:rFonts w:eastAsia="Calibri"/>
        </w:rPr>
        <w:t xml:space="preserve"> ability, </w:t>
      </w:r>
      <w:r w:rsidR="001A36DA" w:rsidRPr="003076F2">
        <w:rPr>
          <w:rFonts w:eastAsia="Calibri"/>
        </w:rPr>
        <w:t xml:space="preserve">other co-occurring conditions, </w:t>
      </w:r>
      <w:r w:rsidR="00FD44A3" w:rsidRPr="003076F2">
        <w:rPr>
          <w:rFonts w:eastAsia="Calibri"/>
        </w:rPr>
        <w:t xml:space="preserve">socio-economic status, </w:t>
      </w:r>
      <w:r w:rsidR="00EA3B1A" w:rsidRPr="003076F2">
        <w:rPr>
          <w:rFonts w:eastAsia="Calibri"/>
        </w:rPr>
        <w:t xml:space="preserve">and </w:t>
      </w:r>
      <w:r w:rsidR="00FD44A3" w:rsidRPr="003076F2">
        <w:rPr>
          <w:rFonts w:eastAsia="Calibri"/>
        </w:rPr>
        <w:t>ethnicity</w:t>
      </w:r>
      <w:r w:rsidR="001A36DA" w:rsidRPr="003076F2">
        <w:rPr>
          <w:rFonts w:eastAsia="Calibri"/>
        </w:rPr>
        <w:t xml:space="preserve"> </w:t>
      </w:r>
      <w:r w:rsidR="008F1FB7">
        <w:rPr>
          <w:rFonts w:eastAsia="Calibri"/>
        </w:rPr>
        <w:fldChar w:fldCharType="begin"/>
      </w:r>
      <w:r w:rsidR="008F1FB7">
        <w:rPr>
          <w:rFonts w:eastAsia="Calibri"/>
        </w:rP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Pr>
          <w:rFonts w:eastAsia="Calibri"/>
        </w:rPr>
        <w:fldChar w:fldCharType="separate"/>
      </w:r>
      <w:r w:rsidR="008F1FB7">
        <w:rPr>
          <w:rFonts w:eastAsia="Calibri"/>
          <w:noProof/>
        </w:rPr>
        <w:t>[</w:t>
      </w:r>
      <w:hyperlink w:anchor="_ENREF_18" w:tooltip="Mahendiran, 2019 #1371" w:history="1">
        <w:r w:rsidR="006525B5">
          <w:rPr>
            <w:rFonts w:eastAsia="Calibri"/>
            <w:noProof/>
          </w:rPr>
          <w:t>18</w:t>
        </w:r>
      </w:hyperlink>
      <w:r w:rsidR="008F1FB7">
        <w:rPr>
          <w:rFonts w:eastAsia="Calibri"/>
          <w:noProof/>
        </w:rPr>
        <w:t>]</w:t>
      </w:r>
      <w:r w:rsidR="008F1FB7">
        <w:rPr>
          <w:rFonts w:eastAsia="Calibri"/>
        </w:rPr>
        <w:fldChar w:fldCharType="end"/>
      </w:r>
      <w:r w:rsidR="001A36DA" w:rsidRPr="003076F2">
        <w:rPr>
          <w:rFonts w:eastAsia="Calibri"/>
        </w:rPr>
        <w:t xml:space="preserve">, </w:t>
      </w:r>
      <w:r w:rsidR="00681DED" w:rsidRPr="003076F2">
        <w:t>and</w:t>
      </w:r>
      <w:r w:rsidR="00611206" w:rsidRPr="003076F2">
        <w:t xml:space="preserve"> type of measures employed. Assessment of these variables would</w:t>
      </w:r>
      <w:r w:rsidR="00681DED" w:rsidRPr="003076F2">
        <w:t xml:space="preserve"> permit </w:t>
      </w:r>
      <w:r w:rsidR="001A36DA" w:rsidRPr="003076F2">
        <w:t xml:space="preserve">the </w:t>
      </w:r>
      <w:r w:rsidR="00681DED" w:rsidRPr="003076F2">
        <w:t xml:space="preserve">adjustment for covariates in </w:t>
      </w:r>
      <w:r w:rsidR="00611206" w:rsidRPr="003076F2">
        <w:t>meta-</w:t>
      </w:r>
      <w:r w:rsidR="00681DED" w:rsidRPr="003076F2">
        <w:t xml:space="preserve">analysis </w: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 </w:instrText>
      </w:r>
      <w:r w:rsidR="008F1FB7">
        <w:fldChar w:fldCharType="begin">
          <w:fldData xml:space="preserve">PEVuZE5vdGU+PENpdGU+PEF1dGhvcj52YW4gJmFwb3M7dCBIb2Y8L0F1dGhvcj48WWVhcj4yMDIx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</w:fldData>
        </w:fldChar>
      </w:r>
      <w:r w:rsidR="008F1FB7">
        <w:instrText xml:space="preserve"> ADDIN EN.CITE.DATA </w:instrText>
      </w:r>
      <w:r w:rsidR="008F1FB7">
        <w:fldChar w:fldCharType="end"/>
      </w:r>
      <w:r w:rsidR="008F1FB7">
        <w:fldChar w:fldCharType="separate"/>
      </w:r>
      <w:r w:rsidR="008F1FB7">
        <w:rPr>
          <w:noProof/>
        </w:rPr>
        <w:t>[</w:t>
      </w:r>
      <w:hyperlink w:anchor="_ENREF_21" w:tooltip="van 't Hof, 2021 #1376" w:history="1">
        <w:r w:rsidR="006525B5">
          <w:rPr>
            <w:noProof/>
          </w:rPr>
          <w:t>21</w:t>
        </w:r>
      </w:hyperlink>
      <w:r w:rsidR="008F1FB7">
        <w:rPr>
          <w:noProof/>
        </w:rPr>
        <w:t>]</w:t>
      </w:r>
      <w:r w:rsidR="008F1FB7">
        <w:fldChar w:fldCharType="end"/>
      </w:r>
      <w:r w:rsidR="00FD44A3" w:rsidRPr="003076F2">
        <w:t>.</w:t>
      </w:r>
    </w:p>
    <w:p w14:paraId="4B637B41" w14:textId="77777777" w:rsidR="000C2166" w:rsidRDefault="000C2166" w:rsidP="000C2166">
      <w:pPr>
        <w:pStyle w:val="GLBodytext"/>
      </w:pPr>
      <w:r w:rsidRPr="003076F2">
        <w:rPr>
          <w:rFonts w:eastAsia="Calibri"/>
        </w:rPr>
        <w:t xml:space="preserve">It is also important to accurately describe study participants’ </w:t>
      </w:r>
      <w:r w:rsidRPr="003076F2">
        <w:t>gender through the application of an inclusive range of identities</w:t>
      </w:r>
      <w:r>
        <w:t xml:space="preserve"> </w:t>
      </w:r>
      <w:r w:rsidRPr="003076F2">
        <w:t xml:space="preserve">instead of reporting ambiguous labels such as male and female. </w:t>
      </w:r>
      <w:r>
        <w:t>This requires two-step measurement of sex assigned at birth and current gender identity.</w:t>
      </w:r>
      <w:r w:rsidRPr="003076F2">
        <w:t xml:space="preserve"> </w:t>
      </w:r>
    </w:p>
    <w:p w14:paraId="0F0765B9" w14:textId="7D6FA65A" w:rsidR="00B83997" w:rsidRPr="003076F2" w:rsidRDefault="00FD5929" w:rsidP="00B83997">
      <w:pPr>
        <w:pStyle w:val="GLBodytext"/>
      </w:pPr>
      <w:r w:rsidRPr="003076F2">
        <w:t xml:space="preserve">Research is </w:t>
      </w:r>
      <w:r w:rsidR="00E7781D">
        <w:t xml:space="preserve">also </w:t>
      </w:r>
      <w:r w:rsidRPr="003076F2">
        <w:t xml:space="preserve">needed to ensure diagnostic tools and autism assessment processes do not preference </w:t>
      </w:r>
      <w:r w:rsidR="002332F5" w:rsidRPr="003076F2">
        <w:t xml:space="preserve">stereotypically male </w:t>
      </w:r>
      <w:r w:rsidR="003474CE" w:rsidRPr="003076F2">
        <w:t>behaviour</w:t>
      </w:r>
      <w:r w:rsidR="00D037E4" w:rsidRPr="003076F2">
        <w:t xml:space="preserve"> over more subtle or socially acceptable expressions more common in </w:t>
      </w:r>
      <w:r w:rsidR="00C77B5A" w:rsidRPr="003076F2">
        <w:t xml:space="preserve">autistic </w:t>
      </w:r>
      <w:r w:rsidR="00D037E4" w:rsidRPr="003076F2">
        <w:t>females</w:t>
      </w:r>
      <w:r w:rsidR="00796F17" w:rsidRPr="003076F2">
        <w:t>.</w:t>
      </w:r>
    </w:p>
    <w:p w14:paraId="561EDDA1" w14:textId="35A53458" w:rsidR="00611206" w:rsidRPr="003076F2" w:rsidRDefault="00497813" w:rsidP="00B83997">
      <w:pPr>
        <w:pStyle w:val="GLBodytext"/>
      </w:pPr>
      <w:r w:rsidRPr="003076F2">
        <w:t xml:space="preserve">More consistent use of the same measurement instruments would make synthesis of research more valid. </w:t>
      </w:r>
      <w:r w:rsidR="001342E1" w:rsidRPr="003076F2">
        <w:t>Studies collecting</w:t>
      </w:r>
      <w:r w:rsidR="00A35262" w:rsidRPr="003076F2">
        <w:t xml:space="preserve"> sensory data for autistic females </w:t>
      </w:r>
      <w:r w:rsidR="001342E1" w:rsidRPr="003076F2">
        <w:t>are also</w:t>
      </w:r>
      <w:r w:rsidR="00A35262" w:rsidRPr="003076F2">
        <w:t xml:space="preserve"> needed to investigate whether there are</w:t>
      </w:r>
      <w:r w:rsidR="0066398A" w:rsidRPr="003076F2">
        <w:t xml:space="preserve"> sex/gender</w:t>
      </w:r>
      <w:r w:rsidR="00A35262" w:rsidRPr="003076F2">
        <w:t xml:space="preserve"> differences in sensory patterns </w: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w:t>
      </w:r>
      <w:r w:rsidR="008F1FB7">
        <w:fldChar w:fldCharType="end"/>
      </w:r>
      <w:r w:rsidR="00A35262" w:rsidRPr="003076F2">
        <w:t>.</w:t>
      </w:r>
      <w:r w:rsidR="00B366C5" w:rsidRPr="003076F2">
        <w:t xml:space="preserve"> </w:t>
      </w:r>
      <w:r w:rsidR="00611206" w:rsidRPr="003076F2">
        <w:t xml:space="preserve">Another research gap is the need to clearly and consistently define and measure thoughts and behaviours associated with </w:t>
      </w:r>
      <w:r w:rsidR="00406E5C" w:rsidRPr="003076F2">
        <w:t xml:space="preserve">autistic masking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00611206" w:rsidRPr="003076F2">
        <w:t>.</w:t>
      </w:r>
    </w:p>
    <w:p w14:paraId="11F63472" w14:textId="77EF4AEA" w:rsidR="007006E1" w:rsidRPr="003076F2" w:rsidRDefault="007006E1" w:rsidP="00B83997">
      <w:pPr>
        <w:pStyle w:val="GLBodytext"/>
      </w:pPr>
      <w:r w:rsidRPr="003076F2">
        <w:t xml:space="preserve">In Aotearoa New Zealand, </w:t>
      </w:r>
      <w:r w:rsidR="0063240C" w:rsidRPr="003076F2">
        <w:t>larger</w:t>
      </w:r>
      <w:r w:rsidRPr="003076F2">
        <w:t xml:space="preserve"> studies </w:t>
      </w:r>
      <w:r w:rsidR="0063240C" w:rsidRPr="003076F2">
        <w:t xml:space="preserve">with representative samples </w:t>
      </w:r>
      <w:r w:rsidRPr="003076F2">
        <w:t xml:space="preserve">are needed to </w:t>
      </w:r>
      <w:r w:rsidR="0063240C" w:rsidRPr="003076F2">
        <w:t xml:space="preserve">further </w:t>
      </w:r>
      <w:r w:rsidRPr="003076F2">
        <w:t>investigate autistic experiences of diagnosis across ages</w:t>
      </w:r>
      <w:r w:rsidR="0063240C" w:rsidRPr="003076F2">
        <w:t>, ethnic groups</w:t>
      </w:r>
      <w:r w:rsidR="000924A7">
        <w:t xml:space="preserve"> (particularly Māori and Pacific Peoples)</w:t>
      </w:r>
      <w:r w:rsidR="008B3DD1" w:rsidRPr="003076F2">
        <w:t xml:space="preserve">, </w:t>
      </w:r>
      <w:r w:rsidR="0063240C" w:rsidRPr="003076F2">
        <w:t xml:space="preserve">and </w:t>
      </w:r>
      <w:r w:rsidRPr="003076F2">
        <w:t>gender identities</w:t>
      </w:r>
      <w:r w:rsidR="0063240C" w:rsidRPr="003076F2">
        <w:t>. Qualitative</w:t>
      </w:r>
      <w:r w:rsidRPr="003076F2">
        <w:t xml:space="preserve"> research investigating barriers to </w:t>
      </w:r>
      <w:r w:rsidRPr="003076F2">
        <w:lastRenderedPageBreak/>
        <w:t>applying Autism Guideline recommendations</w:t>
      </w:r>
      <w:r w:rsidR="004D6008" w:rsidRPr="003076F2">
        <w:t xml:space="preserve"> relating to diagnosis</w:t>
      </w:r>
      <w:r w:rsidR="0063240C" w:rsidRPr="003076F2">
        <w:t>, and evaluations of professional training interventions</w:t>
      </w:r>
      <w:r w:rsidR="004D6008" w:rsidRPr="003076F2">
        <w:t xml:space="preserve"> in this area</w:t>
      </w:r>
      <w:r w:rsidR="0063240C" w:rsidRPr="003076F2">
        <w:t>, would also be valuable.</w:t>
      </w:r>
    </w:p>
    <w:p w14:paraId="69B8CAC3" w14:textId="2358694B" w:rsidR="0016214E" w:rsidRPr="003076F2" w:rsidRDefault="00730869" w:rsidP="00E3786F">
      <w:pPr>
        <w:pStyle w:val="GLHeading2"/>
      </w:pPr>
      <w:bookmarkStart w:id="684" w:name="_Toc371965361"/>
      <w:bookmarkStart w:id="685" w:name="_Toc511695513"/>
      <w:bookmarkStart w:id="686" w:name="_Toc8216576"/>
      <w:bookmarkStart w:id="687" w:name="_Toc25763906"/>
      <w:bookmarkStart w:id="688" w:name="_Toc56091730"/>
      <w:bookmarkStart w:id="689" w:name="_Toc68714943"/>
      <w:bookmarkStart w:id="690" w:name="_Toc102405151"/>
      <w:bookmarkStart w:id="691" w:name="_Toc68714954"/>
      <w:bookmarkStart w:id="692" w:name="_Toc131381735"/>
      <w:bookmarkStart w:id="693" w:name="_Toc131383505"/>
      <w:bookmarkStart w:id="694" w:name="_Toc166869248"/>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r w:rsidRPr="003076F2">
        <w:t>2.</w:t>
      </w:r>
      <w:bookmarkStart w:id="695" w:name="_Toc102405155"/>
      <w:bookmarkStart w:id="696" w:name="_Toc184964850"/>
      <w:bookmarkStart w:id="697" w:name="_Toc311630039"/>
      <w:bookmarkStart w:id="698" w:name="_Toc311631997"/>
      <w:bookmarkStart w:id="699" w:name="_Toc214642298"/>
      <w:bookmarkStart w:id="700" w:name="_Toc214642602"/>
      <w:bookmarkStart w:id="701" w:name="_Toc214993667"/>
      <w:bookmarkStart w:id="702" w:name="_Toc214994209"/>
      <w:bookmarkStart w:id="703" w:name="_Toc216717531"/>
      <w:bookmarkStart w:id="704" w:name="_Toc227063496"/>
      <w:bookmarkStart w:id="705" w:name="_Toc227063712"/>
      <w:bookmarkStart w:id="706" w:name="_Toc227064782"/>
      <w:bookmarkStart w:id="707" w:name="_Toc227125035"/>
      <w:bookmarkStart w:id="708" w:name="_Toc275181371"/>
      <w:bookmarkStart w:id="709" w:name="_Toc288166899"/>
      <w:bookmarkStart w:id="710" w:name="_Toc309328778"/>
      <w:bookmarkStart w:id="711" w:name="_Toc345035366"/>
      <w:bookmarkStart w:id="712" w:name="_Toc352193714"/>
      <w:bookmarkStart w:id="713" w:name="_Toc352193828"/>
      <w:bookmarkStart w:id="714" w:name="_Toc352194110"/>
      <w:bookmarkStart w:id="715" w:name="_Toc183493334"/>
      <w:bookmarkStart w:id="716" w:name="_Toc183683341"/>
      <w:bookmarkStart w:id="717" w:name="_Toc183692911"/>
      <w:bookmarkEnd w:id="684"/>
      <w:bookmarkEnd w:id="685"/>
      <w:bookmarkEnd w:id="686"/>
      <w:bookmarkEnd w:id="687"/>
      <w:bookmarkEnd w:id="688"/>
      <w:bookmarkEnd w:id="689"/>
      <w:bookmarkEnd w:id="690"/>
      <w:bookmarkEnd w:id="691"/>
      <w:r w:rsidR="0050777A" w:rsidRPr="003076F2">
        <w:t>4</w:t>
      </w:r>
      <w:r w:rsidR="00557DE8" w:rsidRPr="003076F2">
        <w:tab/>
      </w:r>
      <w:r w:rsidR="00CF54CE" w:rsidRPr="003076F2">
        <w:t>C</w:t>
      </w:r>
      <w:r w:rsidR="0016214E" w:rsidRPr="003076F2">
        <w:t>onclusions</w:t>
      </w:r>
      <w:bookmarkEnd w:id="692"/>
      <w:bookmarkEnd w:id="693"/>
      <w:bookmarkEnd w:id="694"/>
      <w:bookmarkEnd w:id="695"/>
    </w:p>
    <w:p w14:paraId="7AF718F3" w14:textId="2E706E03" w:rsidR="00576C8B" w:rsidRPr="003076F2" w:rsidRDefault="00576C8B" w:rsidP="00B860BF">
      <w:pPr>
        <w:pStyle w:val="GLHeading3"/>
      </w:pPr>
      <w:bookmarkStart w:id="718" w:name="_Toc166869249"/>
      <w:r w:rsidRPr="003076F2">
        <w:t>Overview</w:t>
      </w:r>
      <w:bookmarkEnd w:id="718"/>
    </w:p>
    <w:p w14:paraId="7D98C2B4" w14:textId="33789EC8" w:rsidR="00A3465F" w:rsidRPr="003076F2" w:rsidRDefault="003E3CFA" w:rsidP="00E578F1">
      <w:pPr>
        <w:pStyle w:val="GLBodytext"/>
      </w:pPr>
      <w:r w:rsidRPr="003076F2">
        <w:t xml:space="preserve">This systematic </w:t>
      </w:r>
      <w:r w:rsidR="00A83824" w:rsidRPr="003076F2">
        <w:t xml:space="preserve">umbrella </w:t>
      </w:r>
      <w:r w:rsidRPr="003076F2">
        <w:t xml:space="preserve">review </w:t>
      </w:r>
      <w:r w:rsidR="00A9760B" w:rsidRPr="003076F2">
        <w:t>identified, appraised and synthesised the latest</w:t>
      </w:r>
      <w:r w:rsidRPr="003076F2">
        <w:t xml:space="preserve"> </w:t>
      </w:r>
      <w:r w:rsidR="00A83824" w:rsidRPr="003076F2">
        <w:t>reviews of research</w:t>
      </w:r>
      <w:r w:rsidRPr="003076F2">
        <w:t xml:space="preserve"> </w:t>
      </w:r>
      <w:r w:rsidR="00A83824" w:rsidRPr="003076F2">
        <w:t>investigating</w:t>
      </w:r>
      <w:r w:rsidRPr="003076F2">
        <w:t xml:space="preserve"> </w:t>
      </w:r>
      <w:r w:rsidR="003E7AC2" w:rsidRPr="003076F2">
        <w:t>sex/</w:t>
      </w:r>
      <w:r w:rsidR="00BF6C46" w:rsidRPr="003076F2">
        <w:t>gender differences in autistic characteristics</w:t>
      </w:r>
      <w:r w:rsidR="00A83824" w:rsidRPr="003076F2">
        <w:t xml:space="preserve">. In doing so it </w:t>
      </w:r>
      <w:r w:rsidRPr="003076F2">
        <w:t>update</w:t>
      </w:r>
      <w:r w:rsidR="00A9760B" w:rsidRPr="003076F2">
        <w:t>s</w:t>
      </w:r>
      <w:r w:rsidRPr="003076F2">
        <w:t xml:space="preserve"> </w:t>
      </w:r>
      <w:r w:rsidR="00A83824" w:rsidRPr="003076F2">
        <w:t xml:space="preserve">the </w:t>
      </w:r>
      <w:r w:rsidRPr="003076F2">
        <w:t>evidence</w:t>
      </w:r>
      <w:r w:rsidR="00A83824" w:rsidRPr="003076F2">
        <w:t xml:space="preserve"> base</w:t>
      </w:r>
      <w:r w:rsidRPr="003076F2">
        <w:t xml:space="preserve"> </w:t>
      </w:r>
      <w:r w:rsidR="00A83824" w:rsidRPr="003076F2">
        <w:t xml:space="preserve">for </w:t>
      </w:r>
      <w:r w:rsidRPr="003076F2">
        <w:t>the Aotearoa New Zealand Autism Guideline</w:t>
      </w:r>
      <w:r w:rsidR="00345704" w:rsidRPr="003076F2">
        <w:t>:</w:t>
      </w:r>
      <w:r w:rsidR="004E3872" w:rsidRPr="003076F2">
        <w:rPr>
          <w:noProof/>
        </w:rPr>
        <w:t xml:space="preserve"> He Waka Huia Takiwātanga Rau</w:t>
      </w:r>
      <w:r w:rsidR="004E3872" w:rsidRPr="003076F2">
        <w:t xml:space="preserve"> </w:t>
      </w:r>
      <w:r w:rsidRPr="003076F2">
        <w:t xml:space="preserve">(2022)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A9760B" w:rsidRPr="003076F2">
        <w:t xml:space="preserve">. This evidence, alongside consideration of relevant New Zealand research, </w:t>
      </w:r>
      <w:r w:rsidR="00A83824" w:rsidRPr="003076F2">
        <w:t>inform</w:t>
      </w:r>
      <w:r w:rsidR="00194672" w:rsidRPr="003076F2">
        <w:t>ed</w:t>
      </w:r>
      <w:r w:rsidR="00A83824" w:rsidRPr="003076F2">
        <w:t xml:space="preserve"> the Living Guideline Group’s development of new or revised Recommendations and Good Practice Points</w:t>
      </w:r>
      <w:r w:rsidR="00A9760B" w:rsidRPr="003076F2">
        <w:t xml:space="preserve"> as a supplement to the Guideline</w:t>
      </w:r>
      <w:r w:rsidR="00A83824" w:rsidRPr="003076F2">
        <w:t xml:space="preserve"> (see </w:t>
      </w:r>
      <w:hyperlink w:anchor="Part3" w:history="1">
        <w:r w:rsidR="00A83824" w:rsidRPr="003076F2">
          <w:rPr>
            <w:rStyle w:val="Hyperlink"/>
            <w:rFonts w:cstheme="minorHAnsi"/>
          </w:rPr>
          <w:t>Part 3</w:t>
        </w:r>
      </w:hyperlink>
      <w:r w:rsidR="00A83824" w:rsidRPr="003076F2">
        <w:t xml:space="preserve">). </w:t>
      </w:r>
    </w:p>
    <w:p w14:paraId="2D0BB91B" w14:textId="1918F3E6" w:rsidR="00254256" w:rsidRPr="003076F2" w:rsidRDefault="00987644" w:rsidP="00991FD0">
      <w:pPr>
        <w:pStyle w:val="GLBodytext"/>
      </w:pPr>
      <w:r w:rsidRPr="003076F2">
        <w:t xml:space="preserve">Sex/gender differences in the presentation of </w:t>
      </w:r>
      <w:r w:rsidR="00DA1900" w:rsidRPr="003076F2">
        <w:t>autism</w:t>
      </w:r>
      <w:r w:rsidRPr="003076F2">
        <w:t xml:space="preserve"> are a source of intense and growing research interest over the last decade, and </w:t>
      </w:r>
      <w:r w:rsidR="00586248" w:rsidRPr="003076F2">
        <w:t xml:space="preserve">an area which </w:t>
      </w:r>
      <w:r w:rsidRPr="003076F2">
        <w:t>is evolving quickly</w:t>
      </w:r>
      <w:r w:rsidR="00DA1900" w:rsidRPr="003076F2">
        <w:t>.</w:t>
      </w:r>
      <w:r w:rsidRPr="003076F2">
        <w:t xml:space="preserve"> </w:t>
      </w:r>
      <w:r w:rsidR="008D3EA5" w:rsidRPr="003076F2">
        <w:t>A</w:t>
      </w:r>
      <w:r w:rsidR="003E3CFA" w:rsidRPr="003076F2">
        <w:t xml:space="preserve"> comprehensive search </w:t>
      </w:r>
      <w:r w:rsidR="00B70CDB" w:rsidRPr="003076F2">
        <w:t xml:space="preserve">was undertaken </w:t>
      </w:r>
      <w:r w:rsidR="00B74611" w:rsidRPr="003076F2">
        <w:t xml:space="preserve">of </w:t>
      </w:r>
      <w:r w:rsidR="00B70CDB" w:rsidRPr="003076F2">
        <w:t xml:space="preserve">relevant </w:t>
      </w:r>
      <w:r w:rsidR="00B74611" w:rsidRPr="003076F2">
        <w:t xml:space="preserve">peer-reviewed </w:t>
      </w:r>
      <w:r w:rsidR="00B70CDB" w:rsidRPr="003076F2">
        <w:t xml:space="preserve">secondary evidence </w:t>
      </w:r>
      <w:r w:rsidR="008D3EA5" w:rsidRPr="003076F2">
        <w:t>published since</w:t>
      </w:r>
      <w:r w:rsidR="003446FD" w:rsidRPr="003076F2">
        <w:t xml:space="preserve"> 201</w:t>
      </w:r>
      <w:r w:rsidR="00BF6C46" w:rsidRPr="003076F2">
        <w:t>8</w:t>
      </w:r>
      <w:r w:rsidR="008D3EA5" w:rsidRPr="003076F2">
        <w:t xml:space="preserve"> </w:t>
      </w:r>
      <w:r w:rsidR="00BF6C46" w:rsidRPr="003076F2">
        <w:t>reporting on</w:t>
      </w:r>
      <w:r w:rsidR="008D3EA5" w:rsidRPr="003076F2">
        <w:t xml:space="preserve"> </w:t>
      </w:r>
      <w:r w:rsidR="006D7B45" w:rsidRPr="003076F2">
        <w:t>at least</w:t>
      </w:r>
      <w:r w:rsidR="004F492C" w:rsidRPr="003076F2">
        <w:t xml:space="preserve"> one </w:t>
      </w:r>
      <w:r w:rsidR="00B70CDB" w:rsidRPr="003076F2">
        <w:t xml:space="preserve">unique </w:t>
      </w:r>
      <w:r w:rsidR="00BF6C46" w:rsidRPr="003076F2">
        <w:t>study</w:t>
      </w:r>
      <w:r w:rsidR="008D3EA5" w:rsidRPr="003076F2">
        <w:t xml:space="preserve">. </w:t>
      </w:r>
      <w:r w:rsidR="00BF6C46" w:rsidRPr="003076F2">
        <w:t>Ten</w:t>
      </w:r>
      <w:r w:rsidR="008D3EA5" w:rsidRPr="003076F2">
        <w:t xml:space="preserve"> peer reviewed secondary studies were included: </w:t>
      </w:r>
      <w:r w:rsidR="00561E46" w:rsidRPr="003076F2">
        <w:t>five</w:t>
      </w:r>
      <w:r w:rsidR="008D3EA5" w:rsidRPr="003076F2">
        <w:t xml:space="preserve"> </w:t>
      </w:r>
      <w:r w:rsidR="00B6360D" w:rsidRPr="003076F2">
        <w:t xml:space="preserve">systematic reviews and </w:t>
      </w:r>
      <w:r w:rsidR="001F1CDA" w:rsidRPr="003076F2">
        <w:t>five</w:t>
      </w:r>
      <w:r w:rsidR="003E3CFA" w:rsidRPr="003076F2">
        <w:t xml:space="preserve"> meta-analy</w:t>
      </w:r>
      <w:r w:rsidR="008D3EA5" w:rsidRPr="003076F2">
        <w:t>ses</w:t>
      </w:r>
      <w:r w:rsidR="00DF166B" w:rsidRPr="003076F2">
        <w:t xml:space="preserve">. Of the 10, </w:t>
      </w:r>
      <w:r w:rsidR="00561E46" w:rsidRPr="003076F2">
        <w:t>six</w:t>
      </w:r>
      <w:r w:rsidR="00D75EE1" w:rsidRPr="003076F2">
        <w:t xml:space="preserve"> </w:t>
      </w:r>
      <w:r w:rsidR="008D3EA5" w:rsidRPr="003076F2">
        <w:t>reviews</w:t>
      </w:r>
      <w:r w:rsidR="00D75EE1" w:rsidRPr="003076F2">
        <w:t xml:space="preserve"> </w:t>
      </w:r>
      <w:r w:rsidR="000272D1" w:rsidRPr="003076F2">
        <w:t>considered</w:t>
      </w:r>
      <w:r w:rsidR="0066398A" w:rsidRPr="003076F2">
        <w:t xml:space="preserve"> sex/gender</w:t>
      </w:r>
      <w:r w:rsidR="000272D1" w:rsidRPr="003076F2">
        <w:t>-based differences in the presentation of autistic characteristics</w:t>
      </w:r>
      <w:r w:rsidR="00DF166B" w:rsidRPr="003076F2">
        <w:t xml:space="preserve">, </w:t>
      </w:r>
      <w:r w:rsidR="00561E46" w:rsidRPr="003076F2">
        <w:t>two</w:t>
      </w:r>
      <w:r w:rsidR="00DF166B" w:rsidRPr="003076F2">
        <w:t xml:space="preserve"> investigated whether </w:t>
      </w:r>
      <w:r w:rsidR="0066398A" w:rsidRPr="003076F2">
        <w:t>sex/gender</w:t>
      </w:r>
      <w:r w:rsidR="000272D1" w:rsidRPr="003076F2">
        <w:t xml:space="preserve"> impacted on the </w:t>
      </w:r>
      <w:r w:rsidR="00107748" w:rsidRPr="003076F2">
        <w:t>age of autism</w:t>
      </w:r>
      <w:r w:rsidR="000272D1" w:rsidRPr="003076F2">
        <w:t xml:space="preserve"> diagnosis</w:t>
      </w:r>
      <w:r w:rsidR="00DF166B" w:rsidRPr="003076F2">
        <w:t xml:space="preserve">, and </w:t>
      </w:r>
      <w:r w:rsidR="00561E46" w:rsidRPr="003076F2">
        <w:t>two</w:t>
      </w:r>
      <w:r w:rsidR="00DF166B" w:rsidRPr="003076F2">
        <w:t xml:space="preserve"> </w:t>
      </w:r>
      <w:r w:rsidR="00D75EE1" w:rsidRPr="003076F2">
        <w:t>examin</w:t>
      </w:r>
      <w:r w:rsidR="00B6360D" w:rsidRPr="003076F2">
        <w:t>ed</w:t>
      </w:r>
      <w:r w:rsidR="0066398A" w:rsidRPr="003076F2">
        <w:t xml:space="preserve"> </w:t>
      </w:r>
      <w:r w:rsidR="000272D1" w:rsidRPr="003076F2">
        <w:t xml:space="preserve">differences in the </w:t>
      </w:r>
      <w:r w:rsidR="00406E5C" w:rsidRPr="003076F2">
        <w:t>masking</w:t>
      </w:r>
      <w:r w:rsidR="000272D1" w:rsidRPr="003076F2">
        <w:t xml:space="preserve"> of autistic characteristics.</w:t>
      </w:r>
    </w:p>
    <w:p w14:paraId="323D5A56" w14:textId="31A7F469" w:rsidR="00AB0F75" w:rsidRPr="003076F2" w:rsidRDefault="00031DEB" w:rsidP="00AB0F75">
      <w:pPr>
        <w:pStyle w:val="GLBodytext"/>
      </w:pPr>
      <w:r w:rsidRPr="003076F2">
        <w:t xml:space="preserve">In addition, </w:t>
      </w:r>
      <w:r w:rsidR="00561E46" w:rsidRPr="003076F2">
        <w:t>four</w:t>
      </w:r>
      <w:r w:rsidR="00AB0F75" w:rsidRPr="003076F2">
        <w:t xml:space="preserve"> primary research studies conducted in New Zealand were identified to provide local context </w:t>
      </w:r>
      <w:r w:rsidR="00586248" w:rsidRPr="003076F2">
        <w:t xml:space="preserve">around </w:t>
      </w:r>
      <w:r w:rsidR="00AB0F75" w:rsidRPr="003076F2">
        <w:t xml:space="preserve">the applicability of the international evidence. </w:t>
      </w:r>
      <w:r w:rsidR="00510FEC" w:rsidRPr="003076F2">
        <w:t>Three were surveys of stakeholders</w:t>
      </w:r>
      <w:r w:rsidR="00BA51E0" w:rsidRPr="003076F2">
        <w:t>, and o</w:t>
      </w:r>
      <w:r w:rsidR="00510FEC" w:rsidRPr="003076F2">
        <w:t>ne was a vignette study assessing primary school teachers</w:t>
      </w:r>
      <w:r w:rsidR="005C2897">
        <w:t>’</w:t>
      </w:r>
      <w:r w:rsidR="00510FEC" w:rsidRPr="003076F2">
        <w:t xml:space="preserve"> judgements of autis</w:t>
      </w:r>
      <w:r w:rsidR="00BA51E0" w:rsidRPr="003076F2">
        <w:t>tic behaviour</w:t>
      </w:r>
      <w:r w:rsidR="00510FEC" w:rsidRPr="003076F2">
        <w:t>.</w:t>
      </w:r>
      <w:r w:rsidR="008651BC" w:rsidRPr="003076F2">
        <w:t xml:space="preserve"> </w:t>
      </w:r>
      <w:r w:rsidR="00D22D1C" w:rsidRPr="003076F2">
        <w:t>These</w:t>
      </w:r>
      <w:r w:rsidR="0028288F" w:rsidRPr="003076F2">
        <w:t xml:space="preserve"> studies </w:t>
      </w:r>
      <w:r w:rsidR="00E91FAA" w:rsidRPr="003076F2">
        <w:t>complement the international evidence and assist the L</w:t>
      </w:r>
      <w:r w:rsidR="002E64A9" w:rsidRPr="003076F2">
        <w:t>iving Guideline Group</w:t>
      </w:r>
      <w:r w:rsidR="00E91FAA" w:rsidRPr="003076F2">
        <w:t xml:space="preserve"> in considering its relevance and applicability to</w:t>
      </w:r>
      <w:r w:rsidR="00D22D1C" w:rsidRPr="003076F2">
        <w:t xml:space="preserve"> Aotearoa New Zealand</w:t>
      </w:r>
      <w:r w:rsidR="00285745" w:rsidRPr="003076F2">
        <w:t>.</w:t>
      </w:r>
    </w:p>
    <w:p w14:paraId="7D7D9AF7" w14:textId="2EB4DFBF" w:rsidR="008109A6" w:rsidRPr="003076F2" w:rsidRDefault="003A5221" w:rsidP="00A6181B">
      <w:pPr>
        <w:pStyle w:val="GLbulletlist0"/>
        <w:numPr>
          <w:ilvl w:val="0"/>
          <w:numId w:val="0"/>
        </w:numPr>
      </w:pPr>
      <w:r w:rsidRPr="003076F2">
        <w:t>The reviews appraised were limited to those of moderate to high quality in their methodology and reporting. However, methodological limitations of the primary studies were evident and informed the development of conclusions here.</w:t>
      </w:r>
    </w:p>
    <w:p w14:paraId="3D0B0FE0" w14:textId="6F7F0D5A" w:rsidR="00C976D1" w:rsidRPr="003076F2" w:rsidRDefault="00C976D1" w:rsidP="00B860BF">
      <w:pPr>
        <w:pStyle w:val="GLHeading3"/>
      </w:pPr>
      <w:bookmarkStart w:id="719" w:name="_Toc166869250"/>
      <w:r w:rsidRPr="003076F2">
        <w:t>Key findings</w:t>
      </w:r>
      <w:bookmarkEnd w:id="719"/>
    </w:p>
    <w:p w14:paraId="0EE42019" w14:textId="13582276" w:rsidR="002215DF" w:rsidRPr="003076F2" w:rsidRDefault="002215DF" w:rsidP="00AB75B1">
      <w:pPr>
        <w:pStyle w:val="GLBodytext"/>
      </w:pPr>
      <w:r w:rsidRPr="003076F2">
        <w:t xml:space="preserve">The following key findings </w:t>
      </w:r>
      <w:r w:rsidR="00E34C86" w:rsidRPr="003076F2">
        <w:t xml:space="preserve">and conclusions </w:t>
      </w:r>
      <w:r w:rsidRPr="003076F2">
        <w:t xml:space="preserve">emerged from the synthesis of </w:t>
      </w:r>
      <w:r w:rsidR="00FB2AF9" w:rsidRPr="003076F2">
        <w:t xml:space="preserve">10 </w:t>
      </w:r>
      <w:r w:rsidRPr="003076F2">
        <w:t>systematic reviews and meta</w:t>
      </w:r>
      <w:r w:rsidR="00DD3E37">
        <w:t>-</w:t>
      </w:r>
      <w:r w:rsidRPr="003076F2">
        <w:t>analyses identified.</w:t>
      </w:r>
      <w:r w:rsidR="00443DE2" w:rsidRPr="003076F2">
        <w:t xml:space="preserve"> </w:t>
      </w:r>
    </w:p>
    <w:p w14:paraId="2A8FA8B2" w14:textId="275E061B" w:rsidR="00EA54C8" w:rsidRPr="003076F2" w:rsidRDefault="00EA54C8" w:rsidP="00B860BF">
      <w:pPr>
        <w:pStyle w:val="GLHeading5"/>
      </w:pPr>
      <w:r w:rsidRPr="003076F2">
        <w:t xml:space="preserve">Social communication and social interaction </w:t>
      </w:r>
    </w:p>
    <w:p w14:paraId="0F184141" w14:textId="6D944E30" w:rsidR="00B10A74" w:rsidRPr="003076F2" w:rsidRDefault="00B10A74" w:rsidP="00B10A74">
      <w:pPr>
        <w:pStyle w:val="GLBodytext"/>
      </w:pPr>
      <w:r w:rsidRPr="003076F2">
        <w:t xml:space="preserve">The research base is complex and difficult to interpret. </w:t>
      </w:r>
      <w:r w:rsidR="00022C7E">
        <w:t>Sex/gender</w:t>
      </w:r>
      <w:r w:rsidR="00B21665" w:rsidRPr="003076F2">
        <w:t xml:space="preserve"> differences varied dependent on </w:t>
      </w:r>
      <w:r w:rsidR="00F44FC6" w:rsidRPr="003076F2">
        <w:t xml:space="preserve">whether there was accompanying intellectual disability, and </w:t>
      </w:r>
      <w:r w:rsidR="00B21665" w:rsidRPr="003076F2">
        <w:t>how</w:t>
      </w:r>
      <w:r w:rsidRPr="003076F2">
        <w:t xml:space="preserve"> social communication and social interaction was </w:t>
      </w:r>
      <w:r w:rsidR="00B21665" w:rsidRPr="003076F2">
        <w:t xml:space="preserve">framed and </w:t>
      </w:r>
      <w:r w:rsidRPr="003076F2">
        <w:t>measured</w:t>
      </w:r>
      <w:r w:rsidR="00B21665" w:rsidRPr="003076F2">
        <w:t>.</w:t>
      </w:r>
    </w:p>
    <w:p w14:paraId="0E36C0BF" w14:textId="220C7F18" w:rsidR="00443DE2" w:rsidRPr="003076F2" w:rsidRDefault="00CC29EC" w:rsidP="00B10A74">
      <w:pPr>
        <w:pStyle w:val="GLBodytext"/>
      </w:pPr>
      <w:r w:rsidRPr="003076F2">
        <w:t>Autistic f</w:t>
      </w:r>
      <w:r w:rsidR="003931D7" w:rsidRPr="003076F2">
        <w:t>em</w:t>
      </w:r>
      <w:r w:rsidR="00443DE2" w:rsidRPr="003076F2">
        <w:t xml:space="preserve">ales </w:t>
      </w:r>
      <w:r w:rsidR="00EA54C8" w:rsidRPr="003076F2">
        <w:t>with</w:t>
      </w:r>
      <w:r w:rsidR="00443DE2" w:rsidRPr="003076F2">
        <w:t xml:space="preserve"> an intellectual disability (ID) present with slightly </w:t>
      </w:r>
      <w:r w:rsidR="003931D7" w:rsidRPr="003076F2">
        <w:t>more</w:t>
      </w:r>
      <w:r w:rsidR="00443DE2" w:rsidRPr="003076F2">
        <w:t xml:space="preserve"> difficulties in</w:t>
      </w:r>
      <w:r w:rsidR="00AB3538" w:rsidRPr="003076F2">
        <w:t xml:space="preserve"> the broad</w:t>
      </w:r>
      <w:r w:rsidR="00443DE2" w:rsidRPr="003076F2">
        <w:t xml:space="preserve"> </w:t>
      </w:r>
      <w:r w:rsidR="00443DE2" w:rsidRPr="003076F2">
        <w:rPr>
          <w:b/>
        </w:rPr>
        <w:t>social communication and social interaction</w:t>
      </w:r>
      <w:r w:rsidR="00443DE2" w:rsidRPr="003076F2">
        <w:t xml:space="preserve"> domain </w:t>
      </w:r>
      <w:r w:rsidR="00AB3538" w:rsidRPr="003076F2">
        <w:t xml:space="preserve">(when assessed by diagnostic instruments) </w:t>
      </w:r>
      <w:r w:rsidR="00443DE2" w:rsidRPr="003076F2">
        <w:t xml:space="preserve">compared with </w:t>
      </w:r>
      <w:r w:rsidRPr="003076F2">
        <w:t xml:space="preserve">autistic </w:t>
      </w:r>
      <w:r w:rsidR="00443DE2" w:rsidRPr="003076F2">
        <w:t>males with ID</w:t>
      </w:r>
      <w:r w:rsidR="0028520E" w:rsidRPr="003076F2">
        <w:t xml:space="preserve"> (20 studies)</w:t>
      </w:r>
      <w:r w:rsidR="00443DE2" w:rsidRPr="003076F2">
        <w:t xml:space="preserve">. For autistic </w:t>
      </w:r>
      <w:r w:rsidR="00443DE2" w:rsidRPr="003076F2">
        <w:lastRenderedPageBreak/>
        <w:t xml:space="preserve">people without ID, </w:t>
      </w:r>
      <w:r w:rsidR="008D3C64" w:rsidRPr="003076F2">
        <w:t xml:space="preserve">the data is more uncertain but </w:t>
      </w:r>
      <w:r w:rsidR="00443DE2" w:rsidRPr="003076F2">
        <w:t xml:space="preserve">females may have </w:t>
      </w:r>
      <w:r w:rsidR="008B2204" w:rsidRPr="003076F2">
        <w:t>slight</w:t>
      </w:r>
      <w:r w:rsidR="00566AB2" w:rsidRPr="003076F2">
        <w:t xml:space="preserve">ly fewer difficulties </w:t>
      </w:r>
      <w:r w:rsidR="00443DE2" w:rsidRPr="003076F2">
        <w:t>compared with males</w:t>
      </w:r>
      <w:r w:rsidR="00566AB2" w:rsidRPr="003076F2">
        <w:t xml:space="preserve"> without ID</w:t>
      </w:r>
      <w:r w:rsidR="00443DE2" w:rsidRPr="003076F2">
        <w:t xml:space="preserve"> </w:t>
      </w:r>
      <w:r w:rsidR="0028520E" w:rsidRPr="003076F2">
        <w:t>(39 studies)</w:t>
      </w:r>
      <w:r w:rsidR="008D3C64"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443DE2" w:rsidRPr="003076F2">
        <w:t>.</w:t>
      </w:r>
    </w:p>
    <w:p w14:paraId="7BA1F821" w14:textId="3F2F9C7D" w:rsidR="00480CCC" w:rsidRPr="003076F2" w:rsidRDefault="008D3C64" w:rsidP="002F6982">
      <w:pPr>
        <w:pStyle w:val="GLBodytext"/>
      </w:pPr>
      <w:r w:rsidRPr="003076F2">
        <w:t>When assessed</w:t>
      </w:r>
      <w:r w:rsidR="00480CCC" w:rsidRPr="003076F2">
        <w:t xml:space="preserve"> </w:t>
      </w:r>
      <w:r w:rsidRPr="003076F2">
        <w:t>more</w:t>
      </w:r>
      <w:r w:rsidR="00480CCC" w:rsidRPr="003076F2">
        <w:t xml:space="preserve"> narrow</w:t>
      </w:r>
      <w:r w:rsidRPr="003076F2">
        <w:t>ly and</w:t>
      </w:r>
      <w:r w:rsidR="0052623F" w:rsidRPr="003076F2">
        <w:t xml:space="preserve"> subtl</w:t>
      </w:r>
      <w:r w:rsidRPr="003076F2">
        <w:t>y</w:t>
      </w:r>
      <w:r w:rsidR="00887FDC" w:rsidRPr="003076F2">
        <w:t xml:space="preserve">, </w:t>
      </w:r>
      <w:r w:rsidR="00480CCC" w:rsidRPr="003076F2">
        <w:t xml:space="preserve">autistic females </w:t>
      </w:r>
      <w:r w:rsidR="008B7B2B" w:rsidRPr="003076F2">
        <w:t>present</w:t>
      </w:r>
      <w:r w:rsidR="0052623F" w:rsidRPr="003076F2">
        <w:t>ed</w:t>
      </w:r>
      <w:r w:rsidR="008B7B2B" w:rsidRPr="003076F2">
        <w:t xml:space="preserve"> with</w:t>
      </w:r>
      <w:r w:rsidR="00EA54C8" w:rsidRPr="003076F2">
        <w:t xml:space="preserve"> </w:t>
      </w:r>
      <w:r w:rsidR="00480CCC" w:rsidRPr="003076F2">
        <w:t xml:space="preserve">fewer difficulties </w:t>
      </w:r>
      <w:r w:rsidRPr="003076F2">
        <w:t xml:space="preserve">in social communication and social interaction </w:t>
      </w:r>
      <w:r w:rsidR="00480CCC" w:rsidRPr="003076F2">
        <w:t>compared with autistic males</w:t>
      </w:r>
      <w:r w:rsidR="0028520E" w:rsidRPr="003076F2">
        <w:t xml:space="preserve"> (16 studies)</w:t>
      </w:r>
      <w:r w:rsidR="00887FDC" w:rsidRPr="003076F2">
        <w:t xml:space="preserve">, </w:t>
      </w:r>
      <w:r w:rsidR="00B14639" w:rsidRPr="003076F2">
        <w:t>and more</w:t>
      </w:r>
      <w:r w:rsidR="00887FDC" w:rsidRPr="003076F2">
        <w:t xml:space="preserve"> compared to their non-autistic female peers</w:t>
      </w:r>
      <w:r w:rsidRPr="003076F2">
        <w:t xml:space="preserve">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00887FDC" w:rsidRPr="003076F2">
        <w:t>.</w:t>
      </w:r>
    </w:p>
    <w:p w14:paraId="0F8E5547" w14:textId="77777777" w:rsidR="00EA54C8" w:rsidRPr="003076F2" w:rsidRDefault="00EA54C8" w:rsidP="00B860BF">
      <w:pPr>
        <w:pStyle w:val="GLHeading5"/>
      </w:pPr>
      <w:r w:rsidRPr="003076F2">
        <w:t>Restrictive and Repetitive Behaviours and Interests (RRBI)</w:t>
      </w:r>
    </w:p>
    <w:p w14:paraId="209DEE41" w14:textId="372EB2D4" w:rsidR="00D74414" w:rsidRPr="003076F2" w:rsidRDefault="008D3C64" w:rsidP="002F6982">
      <w:pPr>
        <w:pStyle w:val="GLBodytext"/>
      </w:pPr>
      <w:r w:rsidRPr="003076F2">
        <w:t>There was</w:t>
      </w:r>
      <w:r w:rsidR="00342772" w:rsidRPr="003076F2">
        <w:t xml:space="preserve"> </w:t>
      </w:r>
      <w:r w:rsidR="00B93965" w:rsidRPr="003076F2">
        <w:t>no</w:t>
      </w:r>
      <w:r w:rsidR="00D36A31" w:rsidRPr="003076F2">
        <w:t xml:space="preserve"> </w:t>
      </w:r>
      <w:r w:rsidR="00B93965" w:rsidRPr="003076F2">
        <w:t>consistent</w:t>
      </w:r>
      <w:r w:rsidR="00D36A31" w:rsidRPr="003076F2">
        <w:t xml:space="preserve"> evidence of </w:t>
      </w:r>
      <w:r w:rsidR="00022C7E">
        <w:t>sex/gender</w:t>
      </w:r>
      <w:r w:rsidR="00D36A31" w:rsidRPr="003076F2">
        <w:t xml:space="preserve"> differences in </w:t>
      </w:r>
      <w:r w:rsidR="00686EDA" w:rsidRPr="00DD3E37">
        <w:rPr>
          <w:b/>
          <w:bCs/>
        </w:rPr>
        <w:t>‘</w:t>
      </w:r>
      <w:r w:rsidR="00D36A31" w:rsidRPr="00DD3E37">
        <w:rPr>
          <w:b/>
          <w:bCs/>
        </w:rPr>
        <w:t>motor</w:t>
      </w:r>
      <w:r w:rsidR="00D36A31" w:rsidRPr="003076F2">
        <w:t xml:space="preserve"> </w:t>
      </w:r>
      <w:r w:rsidR="00D36A31" w:rsidRPr="003076F2">
        <w:rPr>
          <w:b/>
          <w:bCs/>
        </w:rPr>
        <w:t>stereotypies</w:t>
      </w:r>
      <w:r w:rsidR="00686EDA">
        <w:rPr>
          <w:b/>
          <w:bCs/>
        </w:rPr>
        <w:t>’</w:t>
      </w:r>
      <w:r w:rsidR="00D36A31" w:rsidRPr="003076F2">
        <w:rPr>
          <w:b/>
          <w:bCs/>
        </w:rPr>
        <w:t>/repetitive body movements</w:t>
      </w:r>
      <w:r w:rsidR="0027161D" w:rsidRPr="003076F2">
        <w:t xml:space="preserve"> (7 studies)</w:t>
      </w:r>
      <w:r w:rsidRPr="003076F2">
        <w:t xml:space="preserve"> </w: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 </w:instrText>
      </w:r>
      <w:r w:rsidR="008F1FB7">
        <w:fldChar w:fldCharType="begin">
          <w:fldData xml:space="preserve">PEVuZE5vdGU+PENpdGU+PEF1dGhvcj5NZWxvPC9BdXRob3I+PFllYXI+MjAyMDwvWWVhcj48UmVj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</w:fldData>
        </w:fldChar>
      </w:r>
      <w:r w:rsidR="008F1FB7">
        <w:instrText xml:space="preserve"> ADDIN EN.CITE.DATA </w:instrText>
      </w:r>
      <w:r w:rsidR="008F1FB7">
        <w:fldChar w:fldCharType="end"/>
      </w:r>
      <w:r w:rsidR="008F1FB7">
        <w:fldChar w:fldCharType="separate"/>
      </w:r>
      <w:r w:rsidR="008F1FB7">
        <w:rPr>
          <w:noProof/>
        </w:rPr>
        <w:t>[</w:t>
      </w:r>
      <w:hyperlink w:anchor="_ENREF_19" w:tooltip="Melo, 2020 #507" w:history="1">
        <w:r w:rsidR="006525B5">
          <w:rPr>
            <w:noProof/>
          </w:rPr>
          <w:t>19</w:t>
        </w:r>
      </w:hyperlink>
      <w:r w:rsidR="008F1FB7">
        <w:rPr>
          <w:noProof/>
        </w:rPr>
        <w:t>]</w:t>
      </w:r>
      <w:r w:rsidR="008F1FB7">
        <w:fldChar w:fldCharType="end"/>
      </w:r>
      <w:r w:rsidRPr="003076F2">
        <w:t>.</w:t>
      </w:r>
    </w:p>
    <w:p w14:paraId="7B25F611" w14:textId="158F3E11" w:rsidR="009529A2" w:rsidRPr="003076F2" w:rsidRDefault="008D3C64" w:rsidP="002F6982">
      <w:pPr>
        <w:pStyle w:val="GLBodytext"/>
      </w:pPr>
      <w:r w:rsidRPr="003076F2">
        <w:t>There were</w:t>
      </w:r>
      <w:r w:rsidR="00CA04DC" w:rsidRPr="003076F2">
        <w:t xml:space="preserve"> no </w:t>
      </w:r>
      <w:r w:rsidR="00022C7E">
        <w:t>sex/gender</w:t>
      </w:r>
      <w:r w:rsidRPr="003076F2">
        <w:t xml:space="preserve">-based </w:t>
      </w:r>
      <w:r w:rsidR="00CA04DC" w:rsidRPr="003076F2">
        <w:t xml:space="preserve">difference in </w:t>
      </w:r>
      <w:r w:rsidR="00CA04DC" w:rsidRPr="003076F2">
        <w:rPr>
          <w:b/>
          <w:bCs/>
        </w:rPr>
        <w:t xml:space="preserve">sensory </w:t>
      </w:r>
      <w:r w:rsidR="00D74414" w:rsidRPr="003076F2">
        <w:rPr>
          <w:b/>
          <w:bCs/>
        </w:rPr>
        <w:t xml:space="preserve">patterns </w:t>
      </w:r>
      <w:r w:rsidR="00D74414" w:rsidRPr="003076F2">
        <w:t>(sensory over-responsivity, under-responsivity, and sensation seeking)</w:t>
      </w:r>
      <w:r w:rsidR="00CA04DC" w:rsidRPr="003076F2">
        <w:t xml:space="preserve"> (55 studies)</w:t>
      </w:r>
      <w:r w:rsidRPr="003076F2">
        <w:t xml:space="preserve"> </w: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 </w:instrText>
      </w:r>
      <w:r w:rsidR="008F1FB7">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sidR="008F1FB7">
        <w:instrText xml:space="preserve"> ADDIN EN.CITE.DATA </w:instrText>
      </w:r>
      <w:r w:rsidR="008F1FB7">
        <w:fldChar w:fldCharType="end"/>
      </w:r>
      <w:r w:rsidR="008F1FB7">
        <w:fldChar w:fldCharType="separate"/>
      </w:r>
      <w:r w:rsidR="008F1FB7">
        <w:rPr>
          <w:noProof/>
        </w:rPr>
        <w:t>[</w:t>
      </w:r>
      <w:hyperlink w:anchor="_ENREF_16" w:tooltip="Ben-Sasson, 2019 #1370" w:history="1">
        <w:r w:rsidR="006525B5">
          <w:rPr>
            <w:noProof/>
          </w:rPr>
          <w:t>16</w:t>
        </w:r>
      </w:hyperlink>
      <w:r w:rsidR="008F1FB7">
        <w:rPr>
          <w:noProof/>
        </w:rPr>
        <w:t>]</w:t>
      </w:r>
      <w:r w:rsidR="008F1FB7">
        <w:fldChar w:fldCharType="end"/>
      </w:r>
      <w:r w:rsidR="00CA04DC" w:rsidRPr="003076F2">
        <w:t xml:space="preserve">. </w:t>
      </w:r>
    </w:p>
    <w:p w14:paraId="6B6CA8FE" w14:textId="26E7DF92" w:rsidR="00D36A31" w:rsidRPr="003076F2" w:rsidRDefault="00022C7E" w:rsidP="002F6982">
      <w:pPr>
        <w:pStyle w:val="GLBodytext"/>
      </w:pPr>
      <w:r>
        <w:t>Sex/gender</w:t>
      </w:r>
      <w:r w:rsidR="00D74414" w:rsidRPr="003076F2">
        <w:t xml:space="preserve"> differences emerged </w:t>
      </w:r>
      <w:r w:rsidR="00EA54C8" w:rsidRPr="003076F2">
        <w:t xml:space="preserve">in </w:t>
      </w:r>
      <w:r w:rsidR="00EA54C8" w:rsidRPr="003076F2">
        <w:rPr>
          <w:b/>
          <w:bCs/>
        </w:rPr>
        <w:t>sensory difficulties</w:t>
      </w:r>
      <w:r w:rsidR="00EA54C8" w:rsidRPr="003076F2">
        <w:t xml:space="preserve"> </w:t>
      </w:r>
      <w:r w:rsidR="009529A2" w:rsidRPr="003076F2">
        <w:t>as a function of accompanying</w:t>
      </w:r>
      <w:r w:rsidR="00D74414" w:rsidRPr="003076F2">
        <w:t xml:space="preserve"> intellectual disability. </w:t>
      </w:r>
      <w:r w:rsidR="00064C16" w:rsidRPr="003076F2">
        <w:t>A</w:t>
      </w:r>
      <w:r w:rsidR="008A6362" w:rsidRPr="003076F2">
        <w:t xml:space="preserve">utistic males </w:t>
      </w:r>
      <w:r w:rsidR="00986D8E" w:rsidRPr="003076F2">
        <w:t>with</w:t>
      </w:r>
      <w:r w:rsidR="002C793D" w:rsidRPr="003076F2">
        <w:t>out</w:t>
      </w:r>
      <w:r w:rsidR="00986D8E" w:rsidRPr="003076F2">
        <w:t xml:space="preserve"> ID </w:t>
      </w:r>
      <w:r w:rsidR="00064C16" w:rsidRPr="003076F2">
        <w:t xml:space="preserve">presented with </w:t>
      </w:r>
      <w:r w:rsidR="00986D8E" w:rsidRPr="003076F2">
        <w:t>slightly fewer</w:t>
      </w:r>
      <w:r w:rsidR="008A6362" w:rsidRPr="003076F2">
        <w:t xml:space="preserve"> </w:t>
      </w:r>
      <w:r w:rsidR="008A6362" w:rsidRPr="003076F2">
        <w:rPr>
          <w:b/>
          <w:bCs/>
        </w:rPr>
        <w:t>sensory difficulties</w:t>
      </w:r>
      <w:r w:rsidR="008A6362" w:rsidRPr="003076F2">
        <w:t xml:space="preserve"> </w:t>
      </w:r>
      <w:r w:rsidR="0027161D" w:rsidRPr="003076F2">
        <w:t xml:space="preserve">than autistic </w:t>
      </w:r>
      <w:r w:rsidR="002C793D" w:rsidRPr="003076F2">
        <w:t>fe</w:t>
      </w:r>
      <w:r w:rsidR="0027161D" w:rsidRPr="003076F2">
        <w:t>males with</w:t>
      </w:r>
      <w:r w:rsidR="00C22BDA" w:rsidRPr="003076F2">
        <w:t>out</w:t>
      </w:r>
      <w:r w:rsidR="0027161D" w:rsidRPr="003076F2">
        <w:t xml:space="preserve"> ID (</w:t>
      </w:r>
      <w:r w:rsidR="002C793D" w:rsidRPr="003076F2">
        <w:t>18</w:t>
      </w:r>
      <w:r w:rsidR="0027161D" w:rsidRPr="003076F2">
        <w:t xml:space="preserve"> studies). </w:t>
      </w:r>
      <w:r w:rsidR="009529A2" w:rsidRPr="003076F2">
        <w:t>I</w:t>
      </w:r>
      <w:r w:rsidR="0027161D" w:rsidRPr="003076F2">
        <w:t xml:space="preserve">n autistic people </w:t>
      </w:r>
      <w:r w:rsidR="0027161D" w:rsidRPr="003076F2">
        <w:rPr>
          <w:i/>
        </w:rPr>
        <w:t>wit</w:t>
      </w:r>
      <w:r w:rsidR="00601534" w:rsidRPr="003076F2">
        <w:rPr>
          <w:i/>
        </w:rPr>
        <w:t>h</w:t>
      </w:r>
      <w:r w:rsidR="0027161D" w:rsidRPr="003076F2">
        <w:rPr>
          <w:i/>
        </w:rPr>
        <w:t xml:space="preserve"> </w:t>
      </w:r>
      <w:r w:rsidR="00986D8E" w:rsidRPr="003076F2">
        <w:rPr>
          <w:i/>
        </w:rPr>
        <w:t>ID</w:t>
      </w:r>
      <w:r w:rsidR="0027161D" w:rsidRPr="003076F2">
        <w:t xml:space="preserve">, </w:t>
      </w:r>
      <w:r w:rsidR="002C793D" w:rsidRPr="003076F2">
        <w:t>fe</w:t>
      </w:r>
      <w:r w:rsidR="0027161D" w:rsidRPr="003076F2">
        <w:t>males had fewer sensory difficulties than males (</w:t>
      </w:r>
      <w:r w:rsidR="002C793D" w:rsidRPr="003076F2">
        <w:t xml:space="preserve">4 </w:t>
      </w:r>
      <w:r w:rsidR="0027161D" w:rsidRPr="003076F2">
        <w:t>studies)</w:t>
      </w:r>
      <w:r w:rsidR="00EA54C8"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EA54C8" w:rsidRPr="003076F2">
        <w:t>.</w:t>
      </w:r>
    </w:p>
    <w:p w14:paraId="1BA6AA9A" w14:textId="276A9AC4" w:rsidR="00C55EC4" w:rsidRPr="003076F2" w:rsidRDefault="00C75953" w:rsidP="002F6982">
      <w:pPr>
        <w:pStyle w:val="GLBodytext"/>
      </w:pPr>
      <w:r w:rsidRPr="003076F2">
        <w:t>Restrictive and Repetitive Behaviours and Interests (</w:t>
      </w:r>
      <w:r w:rsidRPr="003076F2">
        <w:rPr>
          <w:b/>
          <w:bCs/>
        </w:rPr>
        <w:t>RRBI</w:t>
      </w:r>
      <w:r w:rsidRPr="003076F2">
        <w:t>) more broadly</w:t>
      </w:r>
      <w:r w:rsidR="009529A2" w:rsidRPr="003076F2">
        <w:t xml:space="preserve"> </w:t>
      </w:r>
      <w:r w:rsidR="0027161D" w:rsidRPr="003076F2">
        <w:t xml:space="preserve">varied as a function of </w:t>
      </w:r>
      <w:r w:rsidR="009529A2" w:rsidRPr="003076F2">
        <w:t>ID</w:t>
      </w:r>
      <w:r w:rsidR="0027161D" w:rsidRPr="003076F2">
        <w:t xml:space="preserve">. </w:t>
      </w:r>
      <w:r w:rsidR="009529A2" w:rsidRPr="003076F2">
        <w:t>A</w:t>
      </w:r>
      <w:r w:rsidR="0027161D" w:rsidRPr="003076F2">
        <w:t xml:space="preserve">utistic females without ID had </w:t>
      </w:r>
      <w:r w:rsidR="007927F0" w:rsidRPr="003076F2">
        <w:t xml:space="preserve">slightly </w:t>
      </w:r>
      <w:r w:rsidR="0027161D" w:rsidRPr="003076F2">
        <w:t xml:space="preserve">fewer </w:t>
      </w:r>
      <w:r w:rsidR="009529A2" w:rsidRPr="003076F2">
        <w:t xml:space="preserve">RRBI </w:t>
      </w:r>
      <w:r w:rsidR="0027161D" w:rsidRPr="003076F2">
        <w:t>than males without ID (</w:t>
      </w:r>
      <w:r w:rsidR="007927F0" w:rsidRPr="003076F2">
        <w:t>40</w:t>
      </w:r>
      <w:r w:rsidR="0027161D" w:rsidRPr="003076F2">
        <w:t xml:space="preserve"> studies)</w:t>
      </w:r>
      <w:r w:rsidR="008448A5"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8448A5" w:rsidRPr="003076F2">
        <w:t>.</w:t>
      </w:r>
      <w:r w:rsidR="00425224" w:rsidRPr="003076F2">
        <w:t xml:space="preserve"> There was no difference for autistic people </w:t>
      </w:r>
      <w:r w:rsidR="00425224" w:rsidRPr="003076F2">
        <w:rPr>
          <w:i/>
        </w:rPr>
        <w:t>with ID</w:t>
      </w:r>
      <w:r w:rsidR="00425224" w:rsidRPr="003076F2">
        <w:t xml:space="preserve"> (9 studies).</w:t>
      </w:r>
    </w:p>
    <w:p w14:paraId="37D9F822" w14:textId="4757451E" w:rsidR="009550C6" w:rsidRPr="003076F2" w:rsidRDefault="009550C6" w:rsidP="00B860BF">
      <w:pPr>
        <w:pStyle w:val="GLHeading5"/>
      </w:pPr>
      <w:r w:rsidRPr="003076F2">
        <w:t>Age of diagnosis</w:t>
      </w:r>
    </w:p>
    <w:p w14:paraId="3DDCF6C4" w14:textId="2878A2AE" w:rsidR="00D85F54" w:rsidRPr="003076F2" w:rsidRDefault="00B34E7F" w:rsidP="00516FDD">
      <w:pPr>
        <w:pStyle w:val="GLBodytext"/>
      </w:pPr>
      <w:r w:rsidRPr="003076F2">
        <w:t>Two</w:t>
      </w:r>
      <w:r w:rsidR="009E08A1" w:rsidRPr="003076F2">
        <w:t xml:space="preserve"> </w:t>
      </w:r>
      <w:r w:rsidRPr="003076F2">
        <w:t xml:space="preserve">systematic reviews </w: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 </w:instrText>
      </w:r>
      <w:r w:rsidR="008F1FB7">
        <w:fldChar w:fldCharType="begin">
          <w:fldData xml:space="preserve">PEVuZE5vdGU+PENpdGU+PEF1dGhvcj5Mb3ViZXJzYWM8L0F1dGhvcj48WWVhcj4yMDIxPC9ZZWFy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</w:fldData>
        </w:fldChar>
      </w:r>
      <w:r w:rsidR="008F1FB7">
        <w:instrText xml:space="preserve"> ADDIN EN.CITE.DATA </w:instrText>
      </w:r>
      <w:r w:rsidR="008F1FB7">
        <w:fldChar w:fldCharType="end"/>
      </w:r>
      <w:r w:rsidR="008F1FB7">
        <w:fldChar w:fldCharType="separate"/>
      </w:r>
      <w:r w:rsidR="008F1FB7">
        <w:rPr>
          <w:noProof/>
        </w:rPr>
        <w:t>[</w:t>
      </w:r>
      <w:hyperlink w:anchor="_ENREF_17" w:tooltip="Loubersac, 2021 #1375" w:history="1">
        <w:r w:rsidR="006525B5">
          <w:rPr>
            <w:noProof/>
          </w:rPr>
          <w:t>17</w:t>
        </w:r>
      </w:hyperlink>
      <w:r w:rsidR="008F1FB7">
        <w:rPr>
          <w:noProof/>
        </w:rPr>
        <w:t xml:space="preserve">, </w:t>
      </w:r>
      <w:hyperlink w:anchor="_ENREF_21" w:tooltip="van 't Hof, 2021 #1376" w:history="1">
        <w:r w:rsidR="006525B5">
          <w:rPr>
            <w:noProof/>
          </w:rPr>
          <w:t>21</w:t>
        </w:r>
      </w:hyperlink>
      <w:r w:rsidR="008F1FB7">
        <w:rPr>
          <w:noProof/>
        </w:rPr>
        <w:t>]</w:t>
      </w:r>
      <w:r w:rsidR="008F1FB7">
        <w:fldChar w:fldCharType="end"/>
      </w:r>
      <w:r w:rsidRPr="003076F2">
        <w:t xml:space="preserve"> reported </w:t>
      </w:r>
      <w:r w:rsidR="003E26D3" w:rsidRPr="003076F2">
        <w:t xml:space="preserve">uncertain </w:t>
      </w:r>
      <w:r w:rsidR="009E08A1" w:rsidRPr="003076F2">
        <w:t>evidence that girls are diagnosed later than boys</w:t>
      </w:r>
      <w:r w:rsidRPr="003076F2">
        <w:t xml:space="preserve">. </w:t>
      </w:r>
      <w:r w:rsidR="00516FDD" w:rsidRPr="003076F2">
        <w:t>However</w:t>
      </w:r>
      <w:r w:rsidR="00DD3E37">
        <w:t>,</w:t>
      </w:r>
      <w:r w:rsidR="00516FDD" w:rsidRPr="003076F2">
        <w:t xml:space="preserve"> </w:t>
      </w:r>
      <w:r w:rsidR="00245F12" w:rsidRPr="003076F2">
        <w:t>the</w:t>
      </w:r>
      <w:r w:rsidR="00D85F54" w:rsidRPr="003076F2">
        <w:t xml:space="preserve">se </w:t>
      </w:r>
      <w:r w:rsidR="00245F12" w:rsidRPr="003076F2">
        <w:t>studies</w:t>
      </w:r>
      <w:r w:rsidRPr="003076F2">
        <w:t xml:space="preserve"> </w:t>
      </w:r>
      <w:r w:rsidR="00B7514D" w:rsidRPr="003076F2">
        <w:t>did not aim</w:t>
      </w:r>
      <w:r w:rsidR="001E3631" w:rsidRPr="003076F2">
        <w:t xml:space="preserve"> to measure </w:t>
      </w:r>
      <w:r w:rsidR="00022C7E">
        <w:t>sex/gender</w:t>
      </w:r>
      <w:r w:rsidR="001E3631" w:rsidRPr="003076F2">
        <w:t xml:space="preserve"> differences and </w:t>
      </w:r>
      <w:r w:rsidR="00B7514D" w:rsidRPr="003076F2">
        <w:t>results may</w:t>
      </w:r>
      <w:r w:rsidR="001E3631" w:rsidRPr="003076F2">
        <w:t xml:space="preserve"> reflect confounders </w:t>
      </w:r>
      <w:r w:rsidR="00FC3EB8" w:rsidRPr="003076F2">
        <w:t xml:space="preserve">with diagnostic delay </w:t>
      </w:r>
      <w:r w:rsidR="001E3631" w:rsidRPr="003076F2">
        <w:t xml:space="preserve">relating to characteristic noticeability/severity, </w:t>
      </w:r>
      <w:r w:rsidR="000F6487" w:rsidRPr="003076F2">
        <w:t xml:space="preserve">age, </w:t>
      </w:r>
      <w:r w:rsidR="001E3631" w:rsidRPr="003076F2">
        <w:t>cognitive abilities, co-occur</w:t>
      </w:r>
      <w:r w:rsidR="00367AFD" w:rsidRPr="003076F2">
        <w:t>r</w:t>
      </w:r>
      <w:r w:rsidR="001E3631" w:rsidRPr="003076F2">
        <w:t xml:space="preserve">ing conditions, and sampling biases. </w:t>
      </w:r>
    </w:p>
    <w:p w14:paraId="572D21F7" w14:textId="77777777" w:rsidR="001A6CB9" w:rsidRPr="003076F2" w:rsidRDefault="00FC3EB8" w:rsidP="00B860BF">
      <w:pPr>
        <w:pStyle w:val="GLHeading5"/>
      </w:pPr>
      <w:r w:rsidRPr="003076F2">
        <w:t>Masking</w:t>
      </w:r>
    </w:p>
    <w:p w14:paraId="655FBC8A" w14:textId="4505A2D7" w:rsidR="00EA55EF" w:rsidRPr="003076F2" w:rsidRDefault="003542CA" w:rsidP="002F6982">
      <w:pPr>
        <w:pStyle w:val="GLBodytext"/>
        <w:rPr>
          <w:color w:val="000000" w:themeColor="text1"/>
        </w:rPr>
      </w:pPr>
      <w:r w:rsidRPr="003076F2">
        <w:t>There is</w:t>
      </w:r>
      <w:r w:rsidR="00037A00" w:rsidRPr="003076F2">
        <w:t xml:space="preserve"> preliminary </w:t>
      </w:r>
      <w:r w:rsidRPr="003076F2">
        <w:t xml:space="preserve">evidence </w:t>
      </w:r>
      <w:r w:rsidR="00FC3EB8" w:rsidRPr="003076F2">
        <w:t>that</w:t>
      </w:r>
      <w:r w:rsidR="00037A00" w:rsidRPr="003076F2">
        <w:t xml:space="preserve"> autistic girls</w:t>
      </w:r>
      <w:r w:rsidR="00FC3EB8" w:rsidRPr="003076F2">
        <w:t>/</w:t>
      </w:r>
      <w:r w:rsidR="00037A00" w:rsidRPr="003076F2">
        <w:t>women more commonly exhibit masking/camouflaging than autistic boys</w:t>
      </w:r>
      <w:r w:rsidR="00F15D2C" w:rsidRPr="003076F2">
        <w:t>/</w:t>
      </w:r>
      <w:r w:rsidR="00037A00" w:rsidRPr="003076F2">
        <w:t xml:space="preserve">men (across 12 of 18 studies) </w: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 </w:instrText>
      </w:r>
      <w:r w:rsidR="008F1FB7">
        <w:fldChar w:fldCharType="begin">
          <w:fldData xml:space="preserve">PEVuZE5vdGU+PENpdGU+PEF1dGhvcj5Db29rPC9BdXRob3I+PFllYXI+MjAyMTwvWWVhcj48UmVj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</w:fldData>
        </w:fldChar>
      </w:r>
      <w:r w:rsidR="008F1FB7">
        <w:instrText xml:space="preserve"> ADDIN EN.CITE.DATA </w:instrText>
      </w:r>
      <w:r w:rsidR="008F1FB7">
        <w:fldChar w:fldCharType="end"/>
      </w:r>
      <w:r w:rsidR="008F1FB7">
        <w:fldChar w:fldCharType="separate"/>
      </w:r>
      <w:r w:rsidR="008F1FB7">
        <w:rPr>
          <w:noProof/>
        </w:rPr>
        <w:t>[</w:t>
      </w:r>
      <w:hyperlink w:anchor="_ENREF_23" w:tooltip="Cook, 2021 #291" w:history="1">
        <w:r w:rsidR="006525B5">
          <w:rPr>
            <w:noProof/>
          </w:rPr>
          <w:t>23</w:t>
        </w:r>
      </w:hyperlink>
      <w:r w:rsidR="008F1FB7">
        <w:rPr>
          <w:noProof/>
        </w:rPr>
        <w:t>]</w:t>
      </w:r>
      <w:r w:rsidR="008F1FB7">
        <w:fldChar w:fldCharType="end"/>
      </w:r>
      <w:r w:rsidRPr="003076F2">
        <w:t xml:space="preserve">. </w:t>
      </w:r>
      <w:r w:rsidR="00E303EA" w:rsidRPr="003076F2">
        <w:t xml:space="preserve">However </w:t>
      </w:r>
      <w:r w:rsidR="00037A00" w:rsidRPr="003076F2">
        <w:t>a larger, most recent review</w:t>
      </w:r>
      <w:r w:rsidR="00E303EA" w:rsidRPr="003076F2">
        <w:t xml:space="preserve"> </w:t>
      </w:r>
      <w:r w:rsidR="00C56BD3" w:rsidRPr="003076F2">
        <w:t>concluded that</w:t>
      </w:r>
      <w:r w:rsidR="00E303EA" w:rsidRPr="003076F2">
        <w:t xml:space="preserve"> </w:t>
      </w:r>
      <w:r w:rsidR="00037A00" w:rsidRPr="003076F2">
        <w:t xml:space="preserve">results were mixed and not broadly interpretable </w:t>
      </w:r>
      <w:r w:rsidR="00C56BD3" w:rsidRPr="003076F2">
        <w:t>with</w:t>
      </w:r>
      <w:r w:rsidR="00037A00" w:rsidRPr="003076F2">
        <w:t xml:space="preserve"> </w:t>
      </w:r>
      <w:r w:rsidR="00E303EA" w:rsidRPr="003076F2">
        <w:t xml:space="preserve">biased </w:t>
      </w:r>
      <w:r w:rsidR="00C56BD3" w:rsidRPr="003076F2">
        <w:t>samples over-represent</w:t>
      </w:r>
      <w:r w:rsidR="00F0178B" w:rsidRPr="003076F2">
        <w:t xml:space="preserve">ed for </w:t>
      </w:r>
      <w:r w:rsidR="00E303EA" w:rsidRPr="003076F2">
        <w:t xml:space="preserve">white women of average/above average intellectual ability </w:t>
      </w:r>
      <w:r w:rsidR="003C1FE1" w:rsidRPr="003076F2">
        <w:t>(</w:t>
      </w:r>
      <w:r w:rsidR="00E303EA" w:rsidRPr="003076F2">
        <w:t xml:space="preserve">19 </w:t>
      </w:r>
      <w:r w:rsidR="003C1FE1" w:rsidRPr="003076F2">
        <w:t xml:space="preserve">studies) </w: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 </w:instrText>
      </w:r>
      <w:r w:rsidR="008F1FB7">
        <w:fldChar w:fldCharType="begin">
          <w:fldData xml:space="preserve">PEVuZE5vdGU+PENpdGU+PEF1dGhvcj5MaWJzYWNrPC9BdXRob3I+PFllYXI+MjAyMTwvWWVhcj48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</w:fldData>
        </w:fldChar>
      </w:r>
      <w:r w:rsidR="008F1FB7">
        <w:instrText xml:space="preserve"> ADDIN EN.CITE.DATA </w:instrText>
      </w:r>
      <w:r w:rsidR="008F1FB7">
        <w:fldChar w:fldCharType="end"/>
      </w:r>
      <w:r w:rsidR="008F1FB7">
        <w:fldChar w:fldCharType="separate"/>
      </w:r>
      <w:r w:rsidR="008F1FB7">
        <w:rPr>
          <w:noProof/>
        </w:rPr>
        <w:t>[</w:t>
      </w:r>
      <w:hyperlink w:anchor="_ENREF_25" w:tooltip="Libsack, 2021 #211" w:history="1">
        <w:r w:rsidR="006525B5">
          <w:rPr>
            <w:noProof/>
          </w:rPr>
          <w:t>25</w:t>
        </w:r>
      </w:hyperlink>
      <w:r w:rsidR="008F1FB7">
        <w:rPr>
          <w:noProof/>
        </w:rPr>
        <w:t>]</w:t>
      </w:r>
      <w:r w:rsidR="008F1FB7">
        <w:fldChar w:fldCharType="end"/>
      </w:r>
      <w:r w:rsidRPr="003076F2">
        <w:t xml:space="preserve">. </w:t>
      </w:r>
    </w:p>
    <w:p w14:paraId="5DE15C92" w14:textId="10FFF984" w:rsidR="00B02F7F" w:rsidRPr="003076F2" w:rsidRDefault="00EA55EF" w:rsidP="002F6982">
      <w:pPr>
        <w:pStyle w:val="GLBodytext"/>
      </w:pPr>
      <w:r w:rsidRPr="003076F2">
        <w:t xml:space="preserve">Limitations in </w:t>
      </w:r>
      <w:r w:rsidR="007F67B8" w:rsidRPr="003076F2">
        <w:t>the</w:t>
      </w:r>
      <w:r w:rsidRPr="003076F2">
        <w:t xml:space="preserve"> emerging field of </w:t>
      </w:r>
      <w:r w:rsidR="007F67B8" w:rsidRPr="003076F2">
        <w:t xml:space="preserve">masking </w:t>
      </w:r>
      <w:r w:rsidRPr="003076F2">
        <w:t xml:space="preserve">research preclude firm conclusions </w:t>
      </w:r>
      <w:r w:rsidR="00853FF2" w:rsidRPr="003076F2">
        <w:t xml:space="preserve">at this time </w:t>
      </w:r>
      <w:r w:rsidRPr="003076F2">
        <w:t xml:space="preserve">about sex/gender differences in autistic masking. </w:t>
      </w:r>
    </w:p>
    <w:p w14:paraId="17E491B5" w14:textId="70323BCB" w:rsidR="002F6982" w:rsidRPr="003076F2" w:rsidRDefault="002F6982" w:rsidP="00B860BF">
      <w:pPr>
        <w:pStyle w:val="GLHeading5"/>
      </w:pPr>
      <w:r w:rsidRPr="003076F2">
        <w:t>Aotearoa New Zealand research</w:t>
      </w:r>
      <w:r w:rsidR="00425224" w:rsidRPr="003076F2">
        <w:t xml:space="preserve"> </w:t>
      </w:r>
    </w:p>
    <w:p w14:paraId="3F99C1FF" w14:textId="4C9BC130" w:rsidR="003542CA" w:rsidRPr="003076F2" w:rsidRDefault="00FD2656" w:rsidP="00FD2656">
      <w:pPr>
        <w:pStyle w:val="GLBodytext"/>
      </w:pPr>
      <w:r w:rsidRPr="003076F2">
        <w:rPr>
          <w:color w:val="000000" w:themeColor="text1"/>
        </w:rPr>
        <w:t>In Aotearoa New Zealand, research reflects and enriches the body of international evidence from the umbrella review. Echoing</w:t>
      </w:r>
      <w:r w:rsidR="00F8432C" w:rsidRPr="003076F2">
        <w:rPr>
          <w:color w:val="000000" w:themeColor="text1"/>
        </w:rPr>
        <w:t xml:space="preserve"> concerns raised by international research </w:t>
      </w:r>
      <w:r w:rsidRPr="003076F2">
        <w:rPr>
          <w:color w:val="000000" w:themeColor="text1"/>
        </w:rPr>
        <w:t>is</w:t>
      </w:r>
      <w:r w:rsidR="00F8432C" w:rsidRPr="003076F2">
        <w:rPr>
          <w:color w:val="000000" w:themeColor="text1"/>
        </w:rPr>
        <w:t xml:space="preserve"> the need for greater awareness of how autistic </w:t>
      </w:r>
      <w:r w:rsidR="00F8432C" w:rsidRPr="003076F2">
        <w:t xml:space="preserve">characteristics </w:t>
      </w:r>
      <w:r w:rsidR="002147DB" w:rsidRPr="003076F2">
        <w:t>may</w:t>
      </w:r>
      <w:r w:rsidR="00F8432C" w:rsidRPr="003076F2">
        <w:t xml:space="preserve"> present differently across gender identities</w:t>
      </w:r>
      <w:r w:rsidR="002F6982" w:rsidRPr="003076F2">
        <w:t xml:space="preserve"> (4 studies)</w:t>
      </w:r>
      <w:r w:rsidR="005B1692" w:rsidRPr="003076F2">
        <w:t xml:space="preserve"> </w:t>
      </w:r>
      <w:r w:rsidR="008F1FB7">
        <w:fldChar w:fldCharType="begin">
          <w:fldData xml:space="preserve">PEVuZE5vdGU+PENpdGU+PEF1dGhvcj5FdmFuczwvQXV0aG9yPjxZZWFyPjIwMjI8L1llYXI+PFJl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</w:fldData>
        </w:fldChar>
      </w:r>
      <w:r w:rsidR="000D3CD4">
        <w:instrText xml:space="preserve"> ADDIN EN.CITE </w:instrText>
      </w:r>
      <w:r w:rsidR="000D3CD4">
        <w:fldChar w:fldCharType="begin">
          <w:fldData xml:space="preserve">PEVuZE5vdGU+PENpdGU+PEF1dGhvcj5FdmFuczwvQXV0aG9yPjxZZWFyPjIwMjI8L1llYXI+PFJl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</w:fldData>
        </w:fldChar>
      </w:r>
      <w:r w:rsidR="000D3CD4">
        <w:instrText xml:space="preserve"> ADDIN EN.CITE.DATA </w:instrText>
      </w:r>
      <w:r w:rsidR="000D3CD4">
        <w:fldChar w:fldCharType="end"/>
      </w:r>
      <w:r w:rsidR="008F1FB7">
        <w:fldChar w:fldCharType="separate"/>
      </w:r>
      <w:r w:rsidR="000D3CD4">
        <w:rPr>
          <w:noProof/>
        </w:rPr>
        <w:t>[</w:t>
      </w:r>
      <w:hyperlink w:anchor="_ENREF_83" w:tooltip="Taylor, 2021 #1420" w:history="1">
        <w:r w:rsidR="006525B5">
          <w:rPr>
            <w:noProof/>
          </w:rPr>
          <w:t>83-85</w:t>
        </w:r>
      </w:hyperlink>
      <w:r w:rsidR="000D3CD4">
        <w:rPr>
          <w:noProof/>
        </w:rPr>
        <w:t xml:space="preserve">, </w:t>
      </w:r>
      <w:hyperlink w:anchor="_ENREF_103" w:tooltip="Ward, 2022 #744" w:history="1">
        <w:r w:rsidR="006525B5">
          <w:rPr>
            <w:noProof/>
          </w:rPr>
          <w:t>103</w:t>
        </w:r>
      </w:hyperlink>
      <w:r w:rsidR="000D3CD4">
        <w:rPr>
          <w:noProof/>
        </w:rPr>
        <w:t>]</w:t>
      </w:r>
      <w:r w:rsidR="008F1FB7">
        <w:fldChar w:fldCharType="end"/>
      </w:r>
      <w:r w:rsidR="005B1692" w:rsidRPr="003076F2">
        <w:t>.</w:t>
      </w:r>
      <w:r w:rsidR="00B248E2" w:rsidRPr="003076F2">
        <w:t xml:space="preserve"> Researchers have called for greater education and training programmes in the general population level, as well as for educators, health and service providers, and family and wh</w:t>
      </w:r>
      <w:r w:rsidR="00425224" w:rsidRPr="003076F2">
        <w:t>ā</w:t>
      </w:r>
      <w:r w:rsidR="00B248E2" w:rsidRPr="003076F2">
        <w:t xml:space="preserve">nau, in how to better recognise the diverse ways autism is expressed </w:t>
      </w:r>
      <w:r w:rsidR="008F1FB7">
        <w:fldChar w:fldCharType="begin"/>
      </w:r>
      <w:r w:rsidR="00B84CE7">
        <w:instrText xml:space="preserve"> ADDIN EN.CITE &lt;EndNote&gt;&lt;Cite&gt;&lt;Author&gt;Evans&lt;/Author&gt;&lt;Year&gt;2022&lt;/Year&gt;&lt;RecNum&gt;1422&lt;/RecNum&gt;&lt;DisplayText&gt;[85]&lt;/DisplayText&gt;&lt;record&gt;&lt;rec-number&gt;1422&lt;/rec-number&gt;&lt;foreign-keys&gt;&lt;key app="EN" db-id="f9afr5w2dew9afeza9sxpvrlvrf92zssvfpp" timestamp="1701276094"&gt;1422&lt;/key&gt;&lt;/foreign-keys&gt;&lt;ref-type name="Journal Article"&gt;17&lt;/ref-type&gt;&lt;contributors&gt;&lt;authors&gt;&lt;author&gt;Evans, Kiah&lt;/author&gt;&lt;author&gt;van der Meer, Larah&lt;/author&gt;&lt;author&gt;Eggleston, Matthew J. F.&lt;/author&gt;&lt;author&gt;Taylor, Lauren J.&lt;/author&gt;&lt;author&gt;Thabrew, Hiran&lt;/author&gt;&lt;author&gt;Waddington, Hannah&lt;/author&gt;&lt;author&gt;Whitehouse, Andrew J. O.&lt;/author&gt;&lt;/authors&gt;&lt;/contributors&gt;&lt;titles&gt;&lt;title&gt;A Survey of Autistic Adults from New Zealand on the Autism Diagnostic Process During Adolescence and Adulthood&lt;/title&gt;&lt;secondary-title&gt;Journal of Autism and Developmental Disorders&lt;/secondary-title&gt;&lt;/titles&gt;&lt;periodical&gt;&lt;full-title&gt;Journal of Autism and Developmental Disorders&lt;/full-title&gt;&lt;/periodical&gt;&lt;pages&gt;771-781&lt;/pages&gt;&lt;volume&gt;52&lt;/volume&gt;&lt;number&gt;2&lt;/number&gt;&lt;dates&gt;&lt;year&gt;2022&lt;/year&gt;&lt;pub-dates&gt;&lt;date&gt;2022/02/01&lt;/date&gt;&lt;/pub-dates&gt;&lt;/dates&gt;&lt;isbn&gt;1573-3432&lt;/isbn&gt;&lt;urls&gt;&lt;related-urls&gt;&lt;url&gt;https://doi.org/10.1007/s10803-021-04983-0&lt;/url&gt;&lt;/related-urls&gt;&lt;/urls&gt;&lt;electronic-resource-num&gt;10.1007/s10803-021-04983-0&lt;/electronic-resource-num&gt;&lt;/record&gt;&lt;/Cite&gt;&lt;/EndNote&gt;</w:instrText>
      </w:r>
      <w:r w:rsidR="008F1FB7">
        <w:fldChar w:fldCharType="separate"/>
      </w:r>
      <w:r w:rsidR="00B84CE7">
        <w:rPr>
          <w:noProof/>
        </w:rPr>
        <w:t>[</w:t>
      </w:r>
      <w:hyperlink w:anchor="_ENREF_85" w:tooltip="Evans, 2022 #1422" w:history="1">
        <w:r w:rsidR="006525B5">
          <w:rPr>
            <w:noProof/>
          </w:rPr>
          <w:t>85</w:t>
        </w:r>
      </w:hyperlink>
      <w:r w:rsidR="00B84CE7">
        <w:rPr>
          <w:noProof/>
        </w:rPr>
        <w:t>]</w:t>
      </w:r>
      <w:r w:rsidR="008F1FB7">
        <w:fldChar w:fldCharType="end"/>
      </w:r>
      <w:r w:rsidR="00B248E2" w:rsidRPr="003076F2">
        <w:t xml:space="preserve">. Given the heterogeneity of autism, it has also been recommended that practitioners select diagnostic tools best suited to the individual being assessed </w:t>
      </w:r>
      <w:r w:rsidR="008F1FB7">
        <w:fldChar w:fldCharType="begin"/>
      </w:r>
      <w:r w:rsidR="00031151">
        <w:instrText xml:space="preserve"> ADDIN EN.CITE &lt;EndNote&gt;&lt;Cite&gt;&lt;Author&gt;Taylor&lt;/Author&gt;&lt;Year&gt;2021&lt;/Year&gt;&lt;RecNum&gt;1420&lt;/RecNum&gt;&lt;DisplayText&gt;[83]&lt;/DisplayText&gt;&lt;record&gt;&lt;rec-number&gt;1420&lt;/rec-number&gt;&lt;foreign-keys&gt;&lt;key app="EN" db-id="f9afr5w2dew9afeza9sxpvrlvrf92zssvfpp" timestamp="1701214083"&gt;1420&lt;/key&gt;&lt;/foreign-keys&gt;&lt;ref-type name="Journal Article"&gt;17&lt;/ref-type&gt;&lt;contributors&gt;&lt;authors&gt;&lt;author&gt;Taylor, Lauren J.&lt;/author&gt;&lt;author&gt;Eggleston, Matthew J. F.&lt;/author&gt;&lt;author&gt;Thabrew, Hiran&lt;/author&gt;&lt;author&gt;van der Meer, Larah&lt;/author&gt;&lt;author&gt;Waddington, Hannah&lt;/author&gt;&lt;author&gt;Whitehouse, Andrew J. O.&lt;/author&gt;&lt;author&gt;Evans, Kiah&lt;/author&gt;&lt;/authors&gt;&lt;/contributors&gt;&lt;titles&gt;&lt;title&gt;An investigation of adherence to best practice guidelines for autism diagnosis in New Zealand&lt;/title&gt;&lt;secondary-title&gt;Autism&lt;/secondary-title&gt;&lt;/titles&gt;&lt;periodical&gt;&lt;full-title&gt;Autism&lt;/full-title&gt;&lt;/periodical&gt;&lt;pages&gt;2087-2100&lt;/pages&gt;&lt;volume&gt;25&lt;/volume&gt;&lt;number&gt;7&lt;/number&gt;&lt;dates&gt;&lt;year&gt;2021&lt;/year&gt;&lt;pub-dates&gt;&lt;date&gt;2021/10/01&lt;/date&gt;&lt;/pub-dates&gt;&lt;/dates&gt;&lt;publisher&gt;SAGE Publications Ltd&lt;/publisher&gt;&lt;isbn&gt;1362-3613&lt;/isbn&gt;&lt;urls&gt;&lt;related-urls&gt;&lt;url&gt;https://doi.org/10.1177/13623613211015757&lt;/url&gt;&lt;/related-urls&gt;&lt;/urls&gt;&lt;electronic-resource-num&gt;10.1177/13623613211015757&lt;/electronic-resource-num&gt;&lt;access-date&gt;2023/11/28&lt;/access-date&gt;&lt;/record&gt;&lt;/Cite&gt;&lt;/EndNote&gt;</w:instrText>
      </w:r>
      <w:r w:rsidR="008F1FB7">
        <w:fldChar w:fldCharType="separate"/>
      </w:r>
      <w:r w:rsidR="00031151">
        <w:rPr>
          <w:noProof/>
        </w:rPr>
        <w:t>[</w:t>
      </w:r>
      <w:hyperlink w:anchor="_ENREF_83" w:tooltip="Taylor, 2021 #1420" w:history="1">
        <w:r w:rsidR="006525B5">
          <w:rPr>
            <w:noProof/>
          </w:rPr>
          <w:t>83</w:t>
        </w:r>
      </w:hyperlink>
      <w:r w:rsidR="00031151">
        <w:rPr>
          <w:noProof/>
        </w:rPr>
        <w:t>]</w:t>
      </w:r>
      <w:r w:rsidR="008F1FB7">
        <w:fldChar w:fldCharType="end"/>
      </w:r>
      <w:r w:rsidR="00B248E2" w:rsidRPr="003076F2">
        <w:t>.</w:t>
      </w:r>
    </w:p>
    <w:p w14:paraId="6ABC9D01" w14:textId="3705C15B" w:rsidR="00FF5BAC" w:rsidRPr="003076F2" w:rsidRDefault="008C7AE8" w:rsidP="00B860BF">
      <w:pPr>
        <w:pStyle w:val="GLHeading5"/>
      </w:pPr>
      <w:r>
        <w:lastRenderedPageBreak/>
        <w:t>Limitations and f</w:t>
      </w:r>
      <w:r w:rsidR="00FF5BAC" w:rsidRPr="003076F2">
        <w:t>uture research</w:t>
      </w:r>
    </w:p>
    <w:p w14:paraId="248769C9" w14:textId="1FDD58E9" w:rsidR="00580DF9" w:rsidRPr="00DD3E37" w:rsidRDefault="00E74909" w:rsidP="00580DF9">
      <w:pPr>
        <w:pStyle w:val="GLBodytext"/>
      </w:pPr>
      <w:r>
        <w:t>A high</w:t>
      </w:r>
      <w:r w:rsidR="00580DF9" w:rsidRPr="00DD3E37">
        <w:t xml:space="preserve"> majority of studies reporting on participant </w:t>
      </w:r>
      <w:r>
        <w:t>sex/</w:t>
      </w:r>
      <w:r w:rsidR="00580DF9" w:rsidRPr="00DD3E37">
        <w:t xml:space="preserve">gender in </w:t>
      </w:r>
      <w:r>
        <w:t>the reviewed</w:t>
      </w:r>
      <w:r w:rsidR="00580DF9" w:rsidRPr="00DD3E37">
        <w:t xml:space="preserve"> literature d</w:t>
      </w:r>
      <w:r>
        <w:t>id</w:t>
      </w:r>
      <w:r w:rsidR="00580DF9" w:rsidRPr="00DD3E37">
        <w:t xml:space="preserve"> not </w:t>
      </w:r>
      <w:r>
        <w:t xml:space="preserve">define or </w:t>
      </w:r>
      <w:r w:rsidR="00580DF9" w:rsidRPr="00DD3E37">
        <w:t xml:space="preserve">differentiate between biological sex and gender, using the two terms interchangeably. </w:t>
      </w:r>
      <w:r w:rsidR="008C7AE8">
        <w:t xml:space="preserve">This lack of precision hampers our understanding of the how autism variously presents in transgender, </w:t>
      </w:r>
      <w:r w:rsidR="00E81405">
        <w:t>non-binary</w:t>
      </w:r>
      <w:r w:rsidR="00641A49">
        <w:t>,</w:t>
      </w:r>
      <w:r w:rsidR="008C7AE8">
        <w:t xml:space="preserve"> </w:t>
      </w:r>
      <w:r w:rsidR="00606E9F">
        <w:rPr>
          <w:color w:val="000000" w:themeColor="text1"/>
        </w:rPr>
        <w:t>and</w:t>
      </w:r>
      <w:r w:rsidR="00640341">
        <w:rPr>
          <w:color w:val="000000" w:themeColor="text1"/>
        </w:rPr>
        <w:t>/or</w:t>
      </w:r>
      <w:r w:rsidR="00606E9F">
        <w:rPr>
          <w:color w:val="000000" w:themeColor="text1"/>
        </w:rPr>
        <w:t xml:space="preserve"> </w:t>
      </w:r>
      <w:r w:rsidR="00606E9F">
        <w:rPr>
          <w:rFonts w:eastAsia="Calibri"/>
        </w:rPr>
        <w:t xml:space="preserve">genderfluid </w:t>
      </w:r>
      <w:r w:rsidR="008C7AE8">
        <w:t>communities.</w:t>
      </w:r>
    </w:p>
    <w:p w14:paraId="5544B146" w14:textId="157230C0" w:rsidR="00FF5BAC" w:rsidRPr="003076F2" w:rsidRDefault="00A4136B" w:rsidP="00FD2656">
      <w:pPr>
        <w:pStyle w:val="GLBodytext"/>
        <w:rPr>
          <w:color w:val="000000" w:themeColor="text1"/>
        </w:rPr>
      </w:pPr>
      <w:r w:rsidRPr="00E74909">
        <w:rPr>
          <w:rFonts w:eastAsia="Calibri"/>
        </w:rPr>
        <w:t>To</w:t>
      </w:r>
      <w:r w:rsidRPr="003076F2">
        <w:rPr>
          <w:rFonts w:eastAsia="Calibri"/>
        </w:rPr>
        <w:t xml:space="preserve"> build a more comprehensive picture of the many ways autism is expressed in the autistic community,</w:t>
      </w:r>
      <w:r w:rsidRPr="003076F2">
        <w:rPr>
          <w:color w:val="000000" w:themeColor="text1"/>
        </w:rPr>
        <w:t xml:space="preserve"> f</w:t>
      </w:r>
      <w:r w:rsidR="00FF5BAC" w:rsidRPr="003076F2">
        <w:rPr>
          <w:color w:val="000000" w:themeColor="text1"/>
        </w:rPr>
        <w:t xml:space="preserve">uture research needs to </w:t>
      </w:r>
      <w:r w:rsidRPr="003076F2">
        <w:rPr>
          <w:color w:val="000000" w:themeColor="text1"/>
        </w:rPr>
        <w:t>have adequate representation of</w:t>
      </w:r>
      <w:r w:rsidR="00FF5BAC" w:rsidRPr="003076F2">
        <w:rPr>
          <w:color w:val="000000" w:themeColor="text1"/>
        </w:rPr>
        <w:t xml:space="preserve"> </w:t>
      </w:r>
      <w:r w:rsidRPr="003076F2">
        <w:rPr>
          <w:color w:val="000000" w:themeColor="text1"/>
        </w:rPr>
        <w:t>autistic people</w:t>
      </w:r>
      <w:r w:rsidR="00FF5BAC" w:rsidRPr="003076F2">
        <w:rPr>
          <w:color w:val="000000" w:themeColor="text1"/>
        </w:rPr>
        <w:t xml:space="preserve"> across gender</w:t>
      </w:r>
      <w:r w:rsidR="005B1EF7">
        <w:rPr>
          <w:color w:val="000000" w:themeColor="text1"/>
        </w:rPr>
        <w:t xml:space="preserve"> identitie</w:t>
      </w:r>
      <w:r w:rsidR="00FF5BAC" w:rsidRPr="003076F2">
        <w:rPr>
          <w:color w:val="000000" w:themeColor="text1"/>
        </w:rPr>
        <w:t xml:space="preserve">s, ages, intellectual abilities, support needs and complexity, </w:t>
      </w:r>
      <w:r w:rsidR="00FF5BAC" w:rsidRPr="003076F2">
        <w:rPr>
          <w:rFonts w:eastAsia="Calibri"/>
        </w:rPr>
        <w:t>other co-occurring conditions, and ethnicity</w:t>
      </w:r>
      <w:r w:rsidR="00633851">
        <w:rPr>
          <w:rFonts w:eastAsia="Calibri"/>
        </w:rPr>
        <w:t>/culture</w:t>
      </w:r>
      <w:r w:rsidR="00FF5BAC" w:rsidRPr="003076F2">
        <w:rPr>
          <w:rFonts w:eastAsia="Calibri"/>
        </w:rPr>
        <w:t xml:space="preserve">, and the intersection of these identities. </w:t>
      </w:r>
      <w:r w:rsidR="00FF5BAC" w:rsidRPr="003076F2">
        <w:rPr>
          <w:color w:val="000000" w:themeColor="text1"/>
        </w:rPr>
        <w:t>With respect to masking, research should explore the context in which such strategies and behaviours develop and are maintained.</w:t>
      </w:r>
    </w:p>
    <w:p w14:paraId="795C7291" w14:textId="02B4922D" w:rsidR="00DC3A54" w:rsidRPr="003076F2" w:rsidRDefault="004C36E5" w:rsidP="00B860BF">
      <w:pPr>
        <w:pStyle w:val="GLHeading3"/>
      </w:pPr>
      <w:bookmarkStart w:id="720" w:name="_Toc166869251"/>
      <w:r w:rsidRPr="003076F2">
        <w:t>Implications for practitioners</w:t>
      </w:r>
      <w:bookmarkEnd w:id="720"/>
      <w:r w:rsidRPr="003076F2">
        <w:t xml:space="preserve"> </w:t>
      </w:r>
    </w:p>
    <w:p w14:paraId="3B8459C6" w14:textId="72D79938" w:rsidR="00E5649B" w:rsidRPr="003076F2" w:rsidRDefault="00022C7E" w:rsidP="001A73D0">
      <w:pPr>
        <w:pStyle w:val="GLBodytext"/>
      </w:pPr>
      <w:r>
        <w:t>Sex/gender</w:t>
      </w:r>
      <w:r w:rsidR="00B14362" w:rsidRPr="003076F2">
        <w:t xml:space="preserve"> differences may vary between autistic people with and without accompanying intellectual disability. </w:t>
      </w:r>
      <w:r w:rsidR="009C562C" w:rsidRPr="003076F2">
        <w:t xml:space="preserve">Evidence suggests that in the absence of ID, when compared with autistic males, autistic females may present with more sensory difficulties, and fewer </w:t>
      </w:r>
      <w:r w:rsidR="00E5649B" w:rsidRPr="003076F2">
        <w:t>RRBI</w:t>
      </w:r>
      <w:r w:rsidR="003D1C64" w:rsidRPr="003076F2">
        <w:t xml:space="preserve"> </w:t>
      </w:r>
      <w:r w:rsidR="008F1FB7">
        <w:fldChar w:fldCharType="begin"/>
      </w:r>
      <w:r w:rsidR="008F1FB7">
        <w:instrText xml:space="preserve"> ADDIN EN.CITE &lt;EndNote&gt;&lt;Cite&gt;&lt;Author&gt;Saure&lt;/Author&gt;&lt;Year&gt;2023&lt;/Year&gt;&lt;RecNum&gt;1373&lt;/RecNum&gt;&lt;DisplayText&gt;[20]&lt;/DisplayText&gt;&lt;record&gt;&lt;rec-number&gt;1373&lt;/rec-number&gt;&lt;foreign-keys&gt;&lt;key app="EN" db-id="f9afr5w2dew9afeza9sxpvrlvrf92zssvfpp" timestamp="1699371648"&gt;1373&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fldChar w:fldCharType="separate"/>
      </w:r>
      <w:r w:rsidR="008F1FB7">
        <w:rPr>
          <w:noProof/>
        </w:rPr>
        <w:t>[</w:t>
      </w:r>
      <w:hyperlink w:anchor="_ENREF_20" w:tooltip="Saure, 2023 #1373" w:history="1">
        <w:r w:rsidR="006525B5">
          <w:rPr>
            <w:noProof/>
          </w:rPr>
          <w:t>20</w:t>
        </w:r>
      </w:hyperlink>
      <w:r w:rsidR="008F1FB7">
        <w:rPr>
          <w:noProof/>
        </w:rPr>
        <w:t>]</w:t>
      </w:r>
      <w:r w:rsidR="008F1FB7">
        <w:fldChar w:fldCharType="end"/>
      </w:r>
      <w:r w:rsidR="009C562C" w:rsidRPr="003076F2">
        <w:t>. However</w:t>
      </w:r>
      <w:r w:rsidR="00DD3E37">
        <w:t>,</w:t>
      </w:r>
      <w:r w:rsidR="009C562C" w:rsidRPr="003076F2">
        <w:t xml:space="preserve"> both differences appear to be slight. </w:t>
      </w:r>
    </w:p>
    <w:p w14:paraId="2EC2FDDE" w14:textId="541DFF64" w:rsidR="009C562C" w:rsidRPr="003076F2" w:rsidRDefault="004572CD" w:rsidP="009C562C">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rPr>
          <w:color w:val="000000" w:themeColor="text1"/>
        </w:rPr>
      </w:pPr>
      <w:r w:rsidRPr="003076F2">
        <w:rPr>
          <w:color w:val="000000" w:themeColor="text1"/>
        </w:rPr>
        <w:t>W</w:t>
      </w:r>
      <w:r w:rsidR="00765456" w:rsidRPr="003076F2">
        <w:rPr>
          <w:color w:val="000000" w:themeColor="text1"/>
        </w:rPr>
        <w:t>h</w:t>
      </w:r>
      <w:r w:rsidR="006F368A" w:rsidRPr="003076F2">
        <w:rPr>
          <w:color w:val="000000" w:themeColor="text1"/>
        </w:rPr>
        <w:t xml:space="preserve">en </w:t>
      </w:r>
      <w:r w:rsidR="00AE64D1" w:rsidRPr="003076F2">
        <w:rPr>
          <w:color w:val="000000" w:themeColor="text1"/>
        </w:rPr>
        <w:t>considering the</w:t>
      </w:r>
      <w:r w:rsidR="00407EA7" w:rsidRPr="003076F2">
        <w:rPr>
          <w:color w:val="000000" w:themeColor="text1"/>
        </w:rPr>
        <w:t xml:space="preserve"> </w:t>
      </w:r>
      <w:r w:rsidR="00AE64D1" w:rsidRPr="003076F2">
        <w:rPr>
          <w:color w:val="000000" w:themeColor="text1"/>
        </w:rPr>
        <w:t>possibility of referral or diagnosis</w:t>
      </w:r>
      <w:r w:rsidR="00736FEC" w:rsidRPr="003076F2">
        <w:rPr>
          <w:color w:val="000000" w:themeColor="text1"/>
        </w:rPr>
        <w:t xml:space="preserve"> </w:t>
      </w:r>
      <w:r w:rsidR="00407EA7" w:rsidRPr="003076F2">
        <w:rPr>
          <w:color w:val="000000" w:themeColor="text1"/>
        </w:rPr>
        <w:t>for</w:t>
      </w:r>
      <w:r w:rsidR="006F368A" w:rsidRPr="003076F2">
        <w:rPr>
          <w:color w:val="000000" w:themeColor="text1"/>
        </w:rPr>
        <w:t xml:space="preserve"> autism, </w:t>
      </w:r>
      <w:r w:rsidR="00AE64D1" w:rsidRPr="003076F2">
        <w:rPr>
          <w:color w:val="000000" w:themeColor="text1"/>
        </w:rPr>
        <w:t xml:space="preserve">practitioners should </w:t>
      </w:r>
      <w:r w:rsidR="00320582" w:rsidRPr="003076F2">
        <w:rPr>
          <w:color w:val="000000" w:themeColor="text1"/>
        </w:rPr>
        <w:t xml:space="preserve">be aware of the diversity of presentations of autism and </w:t>
      </w:r>
      <w:r w:rsidR="00AE64D1" w:rsidRPr="003076F2">
        <w:rPr>
          <w:color w:val="000000" w:themeColor="text1"/>
        </w:rPr>
        <w:t xml:space="preserve">consider </w:t>
      </w:r>
      <w:r w:rsidR="006F368A" w:rsidRPr="003076F2">
        <w:rPr>
          <w:color w:val="000000" w:themeColor="text1"/>
        </w:rPr>
        <w:t xml:space="preserve">the possibility of </w:t>
      </w:r>
      <w:r w:rsidR="00022C7E">
        <w:rPr>
          <w:color w:val="000000" w:themeColor="text1"/>
        </w:rPr>
        <w:t>sex/gender</w:t>
      </w:r>
      <w:r w:rsidR="006F368A" w:rsidRPr="003076F2">
        <w:rPr>
          <w:color w:val="000000" w:themeColor="text1"/>
        </w:rPr>
        <w:t xml:space="preserve">-based differences in </w:t>
      </w:r>
      <w:r w:rsidR="00AE64D1" w:rsidRPr="003076F2">
        <w:rPr>
          <w:color w:val="000000" w:themeColor="text1"/>
        </w:rPr>
        <w:t xml:space="preserve">autistic </w:t>
      </w:r>
      <w:r w:rsidR="00AE64D1" w:rsidRPr="003076F2">
        <w:t xml:space="preserve">characteristics. </w:t>
      </w:r>
    </w:p>
    <w:p w14:paraId="4CBE7F8A" w14:textId="0784FB24" w:rsidR="00A123B4" w:rsidRPr="003076F2" w:rsidRDefault="00711175" w:rsidP="009C562C">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rPr>
          <w:color w:val="000000" w:themeColor="text1"/>
        </w:rPr>
      </w:pPr>
      <w:r w:rsidRPr="003076F2">
        <w:rPr>
          <w:color w:val="000000" w:themeColor="text1"/>
        </w:rPr>
        <w:t>In assessment for autism, i</w:t>
      </w:r>
      <w:r w:rsidR="004657B3" w:rsidRPr="003076F2">
        <w:rPr>
          <w:color w:val="000000" w:themeColor="text1"/>
        </w:rPr>
        <w:t>ndividuals</w:t>
      </w:r>
      <w:r w:rsidR="008A13E8">
        <w:rPr>
          <w:color w:val="000000" w:themeColor="text1"/>
        </w:rPr>
        <w:t>’</w:t>
      </w:r>
      <w:r w:rsidR="00214CBE" w:rsidRPr="003076F2">
        <w:rPr>
          <w:color w:val="000000" w:themeColor="text1"/>
        </w:rPr>
        <w:t xml:space="preserve"> presenting characteristics </w:t>
      </w:r>
      <w:r w:rsidR="004657B3" w:rsidRPr="003076F2">
        <w:rPr>
          <w:color w:val="000000" w:themeColor="text1"/>
        </w:rPr>
        <w:t xml:space="preserve">should be compared </w:t>
      </w:r>
      <w:r w:rsidR="00214CBE" w:rsidRPr="003076F2">
        <w:rPr>
          <w:color w:val="000000" w:themeColor="text1"/>
        </w:rPr>
        <w:t>with</w:t>
      </w:r>
      <w:r w:rsidR="0059326D" w:rsidRPr="003076F2">
        <w:rPr>
          <w:color w:val="000000" w:themeColor="text1"/>
        </w:rPr>
        <w:t xml:space="preserve"> reference </w:t>
      </w:r>
      <w:r w:rsidR="004657B3" w:rsidRPr="003076F2">
        <w:rPr>
          <w:color w:val="000000" w:themeColor="text1"/>
        </w:rPr>
        <w:t>to</w:t>
      </w:r>
      <w:r w:rsidR="00214CBE" w:rsidRPr="003076F2">
        <w:rPr>
          <w:color w:val="000000" w:themeColor="text1"/>
        </w:rPr>
        <w:t xml:space="preserve"> those of</w:t>
      </w:r>
      <w:r w:rsidR="004657B3" w:rsidRPr="003076F2">
        <w:rPr>
          <w:color w:val="000000" w:themeColor="text1"/>
        </w:rPr>
        <w:t xml:space="preserve"> </w:t>
      </w:r>
      <w:r w:rsidR="008E36F1" w:rsidRPr="003076F2">
        <w:rPr>
          <w:color w:val="000000" w:themeColor="text1"/>
        </w:rPr>
        <w:t xml:space="preserve">non-autistic </w:t>
      </w:r>
      <w:r w:rsidR="004657B3" w:rsidRPr="003076F2">
        <w:rPr>
          <w:color w:val="000000" w:themeColor="text1"/>
        </w:rPr>
        <w:t xml:space="preserve">peers of the same </w:t>
      </w:r>
      <w:r w:rsidR="00022C7E">
        <w:rPr>
          <w:color w:val="000000" w:themeColor="text1"/>
        </w:rPr>
        <w:t>sex/gender</w:t>
      </w:r>
      <w:r w:rsidR="00ED1911" w:rsidRPr="003076F2">
        <w:rPr>
          <w:color w:val="000000" w:themeColor="text1"/>
        </w:rPr>
        <w:t xml:space="preserve"> and intellectual abilities.</w:t>
      </w:r>
    </w:p>
    <w:p w14:paraId="3F96019B" w14:textId="13A3550B" w:rsidR="00F10358" w:rsidRPr="003076F2" w:rsidRDefault="00F10358" w:rsidP="00F10358">
      <w:pPr>
        <w:pStyle w:val="GLBodytext"/>
        <w:rPr>
          <w:color w:val="000000" w:themeColor="text1"/>
        </w:rPr>
      </w:pPr>
      <w:r w:rsidRPr="003076F2">
        <w:t xml:space="preserve">The scope of diagnostic instruments may contribute to an under-recognition of autism in females. </w:t>
      </w:r>
      <w:r w:rsidRPr="003076F2">
        <w:rPr>
          <w:rFonts w:eastAsia="Calibri"/>
        </w:rPr>
        <w:t xml:space="preserve">Autistic girls and women appear to be more likely to show nuanced social-communication differences that might not be well captured by standardised instruments or observation </w:t>
      </w:r>
      <w:r w:rsidR="008F1FB7">
        <w:rPr>
          <w:rFonts w:eastAsia="Calibri"/>
        </w:rPr>
        <w:fldChar w:fldCharType="begin">
          <w:fldData xml:space="preserve">PEVuZE5vdGU+PENpdGU+PEF1dGhvcj5MYWk8L0F1dGhvcj48WWVhcj4yMDIzPC9ZZWFyPjxSZWNO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</w:fldData>
        </w:fldChar>
      </w:r>
      <w:r w:rsidR="00031151">
        <w:rPr>
          <w:rFonts w:eastAsia="Calibri"/>
        </w:rPr>
        <w:instrText xml:space="preserve"> ADDIN EN.CITE </w:instrText>
      </w:r>
      <w:r w:rsidR="00031151">
        <w:rPr>
          <w:rFonts w:eastAsia="Calibri"/>
        </w:rPr>
        <w:fldChar w:fldCharType="begin">
          <w:fldData xml:space="preserve">PEVuZE5vdGU+PENpdGU+PEF1dGhvcj5MYWk8L0F1dGhvcj48WWVhcj4yMDIzPC9ZZWFyPjxSZWNO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8F1FB7">
        <w:rPr>
          <w:rFonts w:eastAsia="Calibri"/>
        </w:rPr>
      </w:r>
      <w:r w:rsidR="008F1FB7">
        <w:rPr>
          <w:rFonts w:eastAsia="Calibri"/>
        </w:rPr>
        <w:fldChar w:fldCharType="separate"/>
      </w:r>
      <w:r w:rsidR="00031151">
        <w:rPr>
          <w:rFonts w:eastAsia="Calibri"/>
          <w:noProof/>
        </w:rPr>
        <w:t>[</w:t>
      </w:r>
      <w:hyperlink w:anchor="_ENREF_22" w:tooltip="Wood-Downie, 2021 #1374" w:history="1">
        <w:r w:rsidR="006525B5">
          <w:rPr>
            <w:rFonts w:eastAsia="Calibri"/>
            <w:noProof/>
          </w:rPr>
          <w:t>22</w:t>
        </w:r>
      </w:hyperlink>
      <w:r w:rsidR="00031151">
        <w:rPr>
          <w:rFonts w:eastAsia="Calibri"/>
          <w:noProof/>
        </w:rPr>
        <w:t xml:space="preserve">, </w:t>
      </w:r>
      <w:hyperlink w:anchor="_ENREF_55" w:tooltip="Lai, 2023 #1426" w:history="1">
        <w:r w:rsidR="006525B5">
          <w:rPr>
            <w:rFonts w:eastAsia="Calibri"/>
            <w:noProof/>
          </w:rPr>
          <w:t>55</w:t>
        </w:r>
      </w:hyperlink>
      <w:r w:rsidR="00031151">
        <w:rPr>
          <w:rFonts w:eastAsia="Calibri"/>
          <w:noProof/>
        </w:rPr>
        <w:t>]</w:t>
      </w:r>
      <w:r w:rsidR="008F1FB7">
        <w:rPr>
          <w:rFonts w:eastAsia="Calibri"/>
        </w:rPr>
        <w:fldChar w:fldCharType="end"/>
      </w:r>
      <w:r w:rsidRPr="003076F2">
        <w:rPr>
          <w:rFonts w:eastAsia="Calibri"/>
        </w:rPr>
        <w:t xml:space="preserve">. </w:t>
      </w:r>
      <w:r w:rsidRPr="003076F2">
        <w:t xml:space="preserve">Restrictive and repetitive behaviours and interests (RRBI) observed in autistic girls/women may present in ways that are more socially acceptable and align with typical </w:t>
      </w:r>
      <w:r w:rsidR="00022C7E">
        <w:t>sex/gender</w:t>
      </w:r>
      <w:r w:rsidRPr="003076F2">
        <w:t xml:space="preserve"> norms. These differences may be a barrier to recognition of autism. </w:t>
      </w:r>
    </w:p>
    <w:p w14:paraId="64029B44" w14:textId="11D83B03" w:rsidR="00B30DC7" w:rsidRDefault="001C4F17" w:rsidP="001C4F17">
      <w:pPr>
        <w:pStyle w:val="GLBodytext"/>
        <w:rPr>
          <w:color w:val="000000" w:themeColor="text1"/>
        </w:rPr>
      </w:pPr>
      <w:r w:rsidRPr="003076F2">
        <w:rPr>
          <w:color w:val="000000" w:themeColor="text1"/>
        </w:rPr>
        <w:t xml:space="preserve">In responding to the dominance of young boys in autism research and the development of assessment tools, there have been efforts to characterise a ‘female phenotype of autism’ to balance an historically male-based lens on autism </w:t>
      </w:r>
      <w:r w:rsidR="008F1FB7">
        <w:rPr>
          <w:color w:val="000000" w:themeColor="text1"/>
        </w:rPr>
        <w:fldChar w:fldCharType="begin">
          <w:fldData xml:space="preserve">PEVuZE5vdGU+PENpdGU+PEF1dGhvcj5MYWk8L0F1dGhvcj48WWVhcj4yMDE1PC9ZZWFyPjxSZWNO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</w:fldData>
        </w:fldChar>
      </w:r>
      <w:r w:rsidR="000D3CD4">
        <w:rPr>
          <w:color w:val="000000" w:themeColor="text1"/>
        </w:rPr>
        <w:instrText xml:space="preserve"> ADDIN EN.CITE </w:instrText>
      </w:r>
      <w:r w:rsidR="000D3CD4">
        <w:rPr>
          <w:color w:val="000000" w:themeColor="text1"/>
        </w:rPr>
        <w:fldChar w:fldCharType="begin">
          <w:fldData xml:space="preserve">PEVuZE5vdGU+PENpdGU+PEF1dGhvcj5MYWk8L0F1dGhvcj48WWVhcj4yMDE1PC9ZZWFyPjxSZWNO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</w:fldData>
        </w:fldChar>
      </w:r>
      <w:r w:rsidR="000D3CD4">
        <w:rPr>
          <w:color w:val="000000" w:themeColor="text1"/>
        </w:rPr>
        <w:instrText xml:space="preserve"> ADDIN EN.CITE.DATA </w:instrText>
      </w:r>
      <w:r w:rsidR="000D3CD4">
        <w:rPr>
          <w:color w:val="000000" w:themeColor="text1"/>
        </w:rPr>
      </w:r>
      <w:r w:rsidR="000D3CD4">
        <w:rPr>
          <w:color w:val="000000" w:themeColor="text1"/>
        </w:rPr>
        <w:fldChar w:fldCharType="end"/>
      </w:r>
      <w:r w:rsidR="008F1FB7">
        <w:rPr>
          <w:color w:val="000000" w:themeColor="text1"/>
        </w:rPr>
      </w:r>
      <w:r w:rsidR="008F1FB7">
        <w:rPr>
          <w:color w:val="000000" w:themeColor="text1"/>
        </w:rPr>
        <w:fldChar w:fldCharType="separate"/>
      </w:r>
      <w:r w:rsidR="000D3CD4">
        <w:rPr>
          <w:noProof/>
          <w:color w:val="000000" w:themeColor="text1"/>
        </w:rPr>
        <w:t>[</w:t>
      </w:r>
      <w:hyperlink w:anchor="_ENREF_109" w:tooltip="Lai, 2015 #1429" w:history="1">
        <w:r w:rsidR="006525B5">
          <w:rPr>
            <w:noProof/>
            <w:color w:val="000000" w:themeColor="text1"/>
          </w:rPr>
          <w:t>109</w:t>
        </w:r>
      </w:hyperlink>
      <w:r w:rsidR="000D3CD4">
        <w:rPr>
          <w:noProof/>
          <w:color w:val="000000" w:themeColor="text1"/>
        </w:rPr>
        <w:t xml:space="preserve">, </w:t>
      </w:r>
      <w:hyperlink w:anchor="_ENREF_110" w:tooltip="Lai, 2020 #1431" w:history="1">
        <w:r w:rsidR="006525B5">
          <w:rPr>
            <w:noProof/>
            <w:color w:val="000000" w:themeColor="text1"/>
          </w:rPr>
          <w:t>110</w:t>
        </w:r>
      </w:hyperlink>
      <w:r w:rsidR="000D3CD4">
        <w:rPr>
          <w:noProof/>
          <w:color w:val="000000" w:themeColor="text1"/>
        </w:rPr>
        <w:t>]</w:t>
      </w:r>
      <w:r w:rsidR="008F1FB7">
        <w:rPr>
          <w:color w:val="000000" w:themeColor="text1"/>
        </w:rPr>
        <w:fldChar w:fldCharType="end"/>
      </w:r>
      <w:r w:rsidRPr="003076F2">
        <w:rPr>
          <w:color w:val="000000" w:themeColor="text1"/>
        </w:rPr>
        <w:t xml:space="preserve">. Ironically, efforts to challenge one </w:t>
      </w:r>
      <w:r w:rsidR="00022C7E">
        <w:rPr>
          <w:color w:val="000000" w:themeColor="text1"/>
        </w:rPr>
        <w:t>sex/gender</w:t>
      </w:r>
      <w:r w:rsidRPr="003076F2">
        <w:rPr>
          <w:color w:val="000000" w:themeColor="text1"/>
        </w:rPr>
        <w:t xml:space="preserve"> stereotype about autism could instead lead to another. </w:t>
      </w:r>
      <w:r w:rsidRPr="003076F2">
        <w:t xml:space="preserve">Presenting masking as a ‘female’ strategy associated with ‘female autism’ could make it harder for people who do not fit such a profile to receive a diagnosis and support </w:t>
      </w:r>
      <w:r w:rsidR="008F1FB7">
        <w:fldChar w:fldCharType="begin"/>
      </w:r>
      <w:r w:rsidR="00031151">
        <w:instrText xml:space="preserve"> ADDIN EN.CITE &lt;EndNote&gt;&lt;Cite&gt;&lt;Author&gt;Pearson&lt;/Author&gt;&lt;Year&gt;2021&lt;/Year&gt;&lt;RecNum&gt;1430&lt;/RecNum&gt;&lt;DisplayText&gt;[78]&lt;/DisplayText&gt;&lt;record&gt;&lt;rec-number&gt;1430&lt;/rec-number&gt;&lt;foreign-keys&gt;&lt;key app="EN" db-id="f9afr5w2dew9afeza9sxpvrlvrf92zssvfpp" timestamp="1701823535"&gt;1430&lt;/key&gt;&lt;/foreign-keys&gt;&lt;ref-type name="Journal Article"&gt;17&lt;/ref-type&gt;&lt;contributors&gt;&lt;authors&gt;&lt;author&gt;Pearson, A.&lt;/author&gt;&lt;author&gt;Rose, K.&lt;/author&gt;&lt;/authors&gt;&lt;/contributors&gt;&lt;auth-address&gt;School of Psychology, Faculty of Health and Wellbeing, University of Sunderland, Sunderland, United Kingdom.&amp;#xD;The Autistic Advocate and Infinite Autism, County Durham, United Kingdom.&lt;/auth-address&gt;&lt;titles&gt;&lt;title&gt;A Conceptual Analysis of Autistic Masking: Understanding the Narrative of Stigma and the Illusion of Choice&lt;/title&gt;&lt;secondary-title&gt;Autism Adulthood&lt;/secondary-title&gt;&lt;/titles&gt;&lt;periodical&gt;&lt;full-title&gt;Autism Adulthood&lt;/full-title&gt;&lt;/periodical&gt;&lt;pages&gt;52-60&lt;/pages&gt;&lt;volume&gt;3&lt;/volume&gt;&lt;number&gt;1&lt;/number&gt;&lt;edition&gt;20210318&lt;/edition&gt;&lt;keywords&gt;&lt;keyword&gt;autism&lt;/keyword&gt;&lt;keyword&gt;camouflaging&lt;/keyword&gt;&lt;keyword&gt;masking&lt;/keyword&gt;&lt;/keywords&gt;&lt;dates&gt;&lt;year&gt;2021&lt;/year&gt;&lt;pub-dates&gt;&lt;date&gt;Mar 1&lt;/date&gt;&lt;/pub-dates&gt;&lt;/dates&gt;&lt;isbn&gt;2573-9581 (Print)&amp;#xD;2573-9581&lt;/isbn&gt;&lt;accession-num&gt;36601266&lt;/accession-num&gt;&lt;urls&gt;&lt;/urls&gt;&lt;custom1&gt;No competing financial interests exist.&lt;/custom1&gt;&lt;custom2&gt;PMC8992880&lt;/custom2&gt;&lt;electronic-resource-num&gt;10.1089/aut.2020.0043&lt;/electronic-resource-num&gt;&lt;remote-database-provider&gt;NLM&lt;/remote-database-provider&gt;&lt;language&gt;eng&lt;/language&gt;&lt;/record&gt;&lt;/Cite&gt;&lt;/EndNote&gt;</w:instrText>
      </w:r>
      <w:r w:rsidR="008F1FB7">
        <w:fldChar w:fldCharType="separate"/>
      </w:r>
      <w:r w:rsidR="00031151">
        <w:rPr>
          <w:noProof/>
        </w:rPr>
        <w:t>[</w:t>
      </w:r>
      <w:hyperlink w:anchor="_ENREF_78" w:tooltip="Pearson, 2021 #1430" w:history="1">
        <w:r w:rsidR="006525B5">
          <w:rPr>
            <w:noProof/>
          </w:rPr>
          <w:t>78</w:t>
        </w:r>
      </w:hyperlink>
      <w:r w:rsidR="00031151">
        <w:rPr>
          <w:noProof/>
        </w:rPr>
        <w:t>]</w:t>
      </w:r>
      <w:r w:rsidR="008F1FB7">
        <w:fldChar w:fldCharType="end"/>
      </w:r>
      <w:r w:rsidRPr="003076F2">
        <w:t xml:space="preserve">. </w:t>
      </w:r>
      <w:r w:rsidRPr="003076F2">
        <w:rPr>
          <w:color w:val="000000" w:themeColor="text1"/>
        </w:rPr>
        <w:t xml:space="preserve">Researchers and practitioners should be cautious not </w:t>
      </w:r>
      <w:r w:rsidR="000B69F3">
        <w:rPr>
          <w:color w:val="000000" w:themeColor="text1"/>
        </w:rPr>
        <w:t xml:space="preserve">to </w:t>
      </w:r>
      <w:r w:rsidRPr="003076F2">
        <w:rPr>
          <w:color w:val="000000" w:themeColor="text1"/>
        </w:rPr>
        <w:t>reinforce a binary view of gender</w:t>
      </w:r>
      <w:r w:rsidR="00022C7E">
        <w:rPr>
          <w:color w:val="000000" w:themeColor="text1"/>
        </w:rPr>
        <w:t>. This is</w:t>
      </w:r>
      <w:r w:rsidRPr="003076F2">
        <w:rPr>
          <w:color w:val="000000" w:themeColor="text1"/>
        </w:rPr>
        <w:t xml:space="preserve"> particularly </w:t>
      </w:r>
      <w:r w:rsidR="00022C7E">
        <w:rPr>
          <w:color w:val="000000" w:themeColor="text1"/>
        </w:rPr>
        <w:t xml:space="preserve">important </w:t>
      </w:r>
      <w:r w:rsidRPr="003076F2">
        <w:rPr>
          <w:color w:val="000000" w:themeColor="text1"/>
        </w:rPr>
        <w:t xml:space="preserve">given that there is accumulating evidence that </w:t>
      </w:r>
      <w:r w:rsidR="004C13D0">
        <w:rPr>
          <w:color w:val="000000" w:themeColor="text1"/>
        </w:rPr>
        <w:t xml:space="preserve">transgender, </w:t>
      </w:r>
      <w:r w:rsidR="00E81405">
        <w:rPr>
          <w:color w:val="000000" w:themeColor="text1"/>
        </w:rPr>
        <w:t>non-binary</w:t>
      </w:r>
      <w:r w:rsidR="00022C7E">
        <w:rPr>
          <w:color w:val="000000" w:themeColor="text1"/>
        </w:rPr>
        <w:t xml:space="preserve"> </w:t>
      </w:r>
      <w:r w:rsidR="004352C5">
        <w:rPr>
          <w:color w:val="000000" w:themeColor="text1"/>
        </w:rPr>
        <w:t>and genderfluid individuals</w:t>
      </w:r>
      <w:r w:rsidR="006671A2">
        <w:rPr>
          <w:color w:val="000000" w:themeColor="text1"/>
        </w:rPr>
        <w:t xml:space="preserve"> </w:t>
      </w:r>
      <w:r w:rsidR="00022C7E">
        <w:rPr>
          <w:color w:val="000000" w:themeColor="text1"/>
        </w:rPr>
        <w:t>are</w:t>
      </w:r>
      <w:r w:rsidR="00022C7E" w:rsidRPr="003076F2">
        <w:rPr>
          <w:color w:val="000000" w:themeColor="text1"/>
        </w:rPr>
        <w:t xml:space="preserve"> </w:t>
      </w:r>
      <w:r w:rsidRPr="003076F2">
        <w:rPr>
          <w:color w:val="000000" w:themeColor="text1"/>
        </w:rPr>
        <w:t>more common in the autistic community than in the general population</w:t>
      </w:r>
      <w:r w:rsidR="00031151" w:rsidRPr="003076F2">
        <w:rPr>
          <w:rFonts w:eastAsia="Calibri"/>
        </w:rPr>
        <w:t xml:space="preserve"> </w:t>
      </w:r>
      <w:r w:rsidR="00031151">
        <w:rPr>
          <w:rFonts w:eastAsia="Calibri"/>
        </w:rPr>
        <w:fldChar w:fldCharType="begin">
          <w:fldData xml:space="preserve">PEVuZE5vdGU+PENpdGU+PEF1dGhvcj5HZW9yZ2U8L0F1dGhvcj48WWVhcj4yMDE4PC9ZZWFyPjxS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jAxMDg8L2VkaXRpb24+PGtleXdvcmRzPjxrZXl3b3JkPkFkb2xlc2NlbnQ8L2tleXdv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</w:fldData>
        </w:fldChar>
      </w:r>
      <w:r w:rsidR="00031151">
        <w:rPr>
          <w:rFonts w:eastAsia="Calibri"/>
        </w:rPr>
        <w:instrText xml:space="preserve"> ADDIN EN.CITE </w:instrText>
      </w:r>
      <w:r w:rsidR="00031151">
        <w:rPr>
          <w:rFonts w:eastAsia="Calibri"/>
        </w:rPr>
        <w:fldChar w:fldCharType="begin">
          <w:fldData xml:space="preserve">PEVuZE5vdGU+PENpdGU+PEF1dGhvcj5HZW9yZ2U8L0F1dGhvcj48WWVhcj4yMDE4PC9ZZWFyPjxS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jAxMDg8L2VkaXRpb24+PGtleXdvcmRzPjxrZXl3b3JkPkFkb2xlc2NlbnQ8L2tleXdv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</w:fldData>
        </w:fldChar>
      </w:r>
      <w:r w:rsidR="00031151">
        <w:rPr>
          <w:rFonts w:eastAsia="Calibri"/>
        </w:rPr>
        <w:instrText xml:space="preserve"> ADDIN EN.CITE.DATA </w:instrText>
      </w:r>
      <w:r w:rsidR="00031151">
        <w:rPr>
          <w:rFonts w:eastAsia="Calibri"/>
        </w:rPr>
      </w:r>
      <w:r w:rsidR="00031151">
        <w:rPr>
          <w:rFonts w:eastAsia="Calibri"/>
        </w:rPr>
        <w:fldChar w:fldCharType="end"/>
      </w:r>
      <w:r w:rsidR="00031151">
        <w:rPr>
          <w:rFonts w:eastAsia="Calibri"/>
        </w:rPr>
      </w:r>
      <w:r w:rsidR="00031151">
        <w:rPr>
          <w:rFonts w:eastAsia="Calibri"/>
        </w:rPr>
        <w:fldChar w:fldCharType="separate"/>
      </w:r>
      <w:r w:rsidR="00031151">
        <w:rPr>
          <w:rFonts w:eastAsia="Calibri"/>
          <w:noProof/>
        </w:rPr>
        <w:t>[</w:t>
      </w:r>
      <w:hyperlink w:anchor="_ENREF_37" w:tooltip="George, 2018 #1413" w:history="1">
        <w:r w:rsidR="006525B5">
          <w:rPr>
            <w:rFonts w:eastAsia="Calibri"/>
            <w:noProof/>
          </w:rPr>
          <w:t>37-39</w:t>
        </w:r>
      </w:hyperlink>
      <w:r w:rsidR="00031151">
        <w:rPr>
          <w:rFonts w:eastAsia="Calibri"/>
          <w:noProof/>
        </w:rPr>
        <w:t>]</w:t>
      </w:r>
      <w:r w:rsidR="00031151">
        <w:rPr>
          <w:rFonts w:eastAsia="Calibri"/>
        </w:rPr>
        <w:fldChar w:fldCharType="end"/>
      </w:r>
      <w:r w:rsidRPr="003076F2">
        <w:rPr>
          <w:color w:val="000000" w:themeColor="text1"/>
        </w:rPr>
        <w:t>.</w:t>
      </w:r>
      <w:r w:rsidR="00031151">
        <w:rPr>
          <w:color w:val="000000" w:themeColor="text1"/>
        </w:rPr>
        <w:t xml:space="preserve"> </w:t>
      </w:r>
    </w:p>
    <w:p w14:paraId="0EDE116F" w14:textId="77777777" w:rsidR="00B30DC7" w:rsidRDefault="00B30DC7">
      <w:pPr>
        <w:rPr>
          <w:rFonts w:asciiTheme="minorHAnsi" w:hAnsiTheme="minorHAnsi" w:cstheme="minorHAnsi"/>
          <w:color w:val="000000" w:themeColor="text1"/>
          <w:lang w:val="en-NZ" w:eastAsia="en-NZ"/>
        </w:rPr>
      </w:pPr>
      <w:r>
        <w:rPr>
          <w:color w:val="000000" w:themeColor="text1"/>
        </w:rPr>
        <w:br w:type="page"/>
      </w:r>
    </w:p>
    <w:p w14:paraId="530B7544" w14:textId="625E7381" w:rsidR="001C4F17" w:rsidRPr="003076F2" w:rsidRDefault="001C4F17" w:rsidP="001C4F17">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rPr>
          <w:color w:val="000000" w:themeColor="text1"/>
        </w:rPr>
      </w:pPr>
      <w:r w:rsidRPr="003076F2">
        <w:rPr>
          <w:color w:val="000000" w:themeColor="text1"/>
        </w:rPr>
        <w:lastRenderedPageBreak/>
        <w:t xml:space="preserve">When assessing characteristics for autism, clinicians and practitioners should be aware that </w:t>
      </w:r>
      <w:r w:rsidRPr="003076F2">
        <w:rPr>
          <w:rFonts w:eastAsia="Calibri"/>
        </w:rPr>
        <w:t xml:space="preserve">diagnostic characteristics of autism may present differently to </w:t>
      </w:r>
      <w:r w:rsidRPr="003076F2">
        <w:t>stereotypically male presentation, particularly</w:t>
      </w:r>
      <w:r w:rsidRPr="003076F2">
        <w:rPr>
          <w:rFonts w:eastAsia="Calibri"/>
        </w:rPr>
        <w:t xml:space="preserve"> for individuals who are </w:t>
      </w:r>
      <w:r w:rsidR="00606E9F">
        <w:rPr>
          <w:rFonts w:eastAsia="Calibri"/>
        </w:rPr>
        <w:t xml:space="preserve">(cisgender) </w:t>
      </w:r>
      <w:r w:rsidRPr="003076F2">
        <w:rPr>
          <w:rFonts w:eastAsia="Calibri"/>
        </w:rPr>
        <w:t>female</w:t>
      </w:r>
      <w:r w:rsidR="009F2A07">
        <w:rPr>
          <w:rFonts w:eastAsia="Calibri"/>
        </w:rPr>
        <w:t>/girls/women,</w:t>
      </w:r>
      <w:r w:rsidRPr="003076F2">
        <w:rPr>
          <w:rFonts w:eastAsia="Calibri"/>
        </w:rPr>
        <w:t xml:space="preserve"> transgender, </w:t>
      </w:r>
      <w:r w:rsidR="00E81405">
        <w:rPr>
          <w:rFonts w:eastAsia="Calibri"/>
        </w:rPr>
        <w:t>non-binary</w:t>
      </w:r>
      <w:r w:rsidRPr="003076F2">
        <w:rPr>
          <w:rFonts w:eastAsia="Calibri"/>
        </w:rPr>
        <w:t>, and/</w:t>
      </w:r>
      <w:r w:rsidRPr="003076F2">
        <w:rPr>
          <w:color w:val="000000" w:themeColor="text1"/>
        </w:rPr>
        <w:t xml:space="preserve">or </w:t>
      </w:r>
      <w:r w:rsidR="00606E9F">
        <w:rPr>
          <w:rFonts w:eastAsia="Calibri"/>
        </w:rPr>
        <w:t>genderfluid</w:t>
      </w:r>
      <w:r w:rsidR="00606E9F">
        <w:rPr>
          <w:color w:val="000000" w:themeColor="text1"/>
        </w:rPr>
        <w:t>.</w:t>
      </w:r>
    </w:p>
    <w:p w14:paraId="485F4708" w14:textId="126A72A1" w:rsidR="009C562C" w:rsidRPr="003076F2" w:rsidRDefault="00A11407" w:rsidP="009C562C">
      <w:pPr>
        <w:pStyle w:val="GLBodytext"/>
        <w:rPr>
          <w:color w:val="000000" w:themeColor="text1"/>
        </w:rPr>
      </w:pPr>
      <w:r w:rsidRPr="003076F2">
        <w:t xml:space="preserve">Autistic masking </w:t>
      </w:r>
      <w:r w:rsidRPr="003076F2">
        <w:rPr>
          <w:rFonts w:eastAsiaTheme="minorHAnsi"/>
        </w:rPr>
        <w:t xml:space="preserve">involves the use of behavioural and cognitive strategies to adapt to, or cope within, a predominately non-autistic social world. </w:t>
      </w:r>
      <w:r w:rsidR="001D43E5" w:rsidRPr="003076F2">
        <w:rPr>
          <w:color w:val="000000" w:themeColor="text1"/>
        </w:rPr>
        <w:t>There is preliminary evidence that masking may be more common in females. However</w:t>
      </w:r>
      <w:r w:rsidR="00DD3E37">
        <w:rPr>
          <w:color w:val="000000" w:themeColor="text1"/>
        </w:rPr>
        <w:t>,</w:t>
      </w:r>
      <w:r w:rsidR="001D43E5" w:rsidRPr="003076F2">
        <w:rPr>
          <w:color w:val="000000" w:themeColor="text1"/>
        </w:rPr>
        <w:t xml:space="preserve"> the limitations of the evidence in this emerging area restrict the ability to make firm conclusions. </w:t>
      </w:r>
      <w:r w:rsidR="00D77C82" w:rsidRPr="003076F2">
        <w:rPr>
          <w:color w:val="000000" w:themeColor="text1"/>
        </w:rPr>
        <w:t>Higher self-reported masking has been associated</w:t>
      </w:r>
      <w:r w:rsidR="00D77C82" w:rsidRPr="003076F2">
        <w:rPr>
          <w:rFonts w:eastAsia="Calibri"/>
        </w:rPr>
        <w:t xml:space="preserve"> with poorer mental health.</w:t>
      </w:r>
      <w:r w:rsidR="00D77C82" w:rsidRPr="003076F2">
        <w:rPr>
          <w:color w:val="000000" w:themeColor="text1"/>
        </w:rPr>
        <w:t xml:space="preserve"> </w:t>
      </w:r>
    </w:p>
    <w:p w14:paraId="7FD22A8D" w14:textId="0A34DF78" w:rsidR="00932919" w:rsidRPr="003076F2" w:rsidRDefault="009C562C" w:rsidP="009C562C">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rPr>
          <w:color w:val="000000" w:themeColor="text1"/>
        </w:rPr>
      </w:pPr>
      <w:r w:rsidRPr="003076F2">
        <w:rPr>
          <w:color w:val="000000" w:themeColor="text1"/>
        </w:rPr>
        <w:t xml:space="preserve">Masking of autistic characteristics can occur regardless of age or gender identity. </w:t>
      </w:r>
      <w:r w:rsidR="00932919" w:rsidRPr="003076F2">
        <w:rPr>
          <w:color w:val="000000" w:themeColor="text1"/>
        </w:rPr>
        <w:t>Support goals should be consistent with creating an environment where autistic people can be safely and authentically autistic.</w:t>
      </w:r>
    </w:p>
    <w:p w14:paraId="56987434" w14:textId="52D1B469" w:rsidR="001C4F17" w:rsidRPr="003076F2" w:rsidRDefault="001C4F17" w:rsidP="009C562C">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sectPr w:rsidR="001C4F17" w:rsidRPr="003076F2" w:rsidSect="00146300">
          <w:headerReference w:type="default" r:id="rId33"/>
          <w:endnotePr>
            <w:numFmt w:val="decimal"/>
          </w:endnotePr>
          <w:pgSz w:w="11900" w:h="16820" w:code="9"/>
          <w:pgMar w:top="1418" w:right="1418" w:bottom="1418" w:left="1418" w:header="567" w:footer="425" w:gutter="284"/>
          <w:pgNumType w:start="33"/>
          <w:cols w:space="720"/>
        </w:sectPr>
      </w:pPr>
    </w:p>
    <w:p w14:paraId="37E050C7" w14:textId="476A8002" w:rsidR="006E014F" w:rsidRPr="003076F2" w:rsidRDefault="004B7DF9" w:rsidP="00D322DB">
      <w:pPr>
        <w:pStyle w:val="GLHeading1"/>
        <w:jc w:val="left"/>
      </w:pPr>
      <w:bookmarkStart w:id="721" w:name="_Toc352195821"/>
      <w:bookmarkStart w:id="722" w:name="_Toc371965372"/>
      <w:bookmarkStart w:id="723" w:name="_Toc511695524"/>
      <w:bookmarkStart w:id="724" w:name="_Toc8216584"/>
      <w:bookmarkStart w:id="725" w:name="_Toc23969212"/>
      <w:bookmarkStart w:id="726" w:name="_Toc25758609"/>
      <w:bookmarkStart w:id="727" w:name="_Toc25763911"/>
      <w:bookmarkStart w:id="728" w:name="_Toc56091738"/>
      <w:bookmarkStart w:id="729" w:name="_Toc68714955"/>
      <w:bookmarkStart w:id="730" w:name="_Toc102405158"/>
      <w:bookmarkStart w:id="731" w:name="_Toc131381736"/>
      <w:bookmarkStart w:id="732" w:name="_Toc131383506"/>
      <w:bookmarkStart w:id="733" w:name="_Toc166869252"/>
      <w:bookmarkStart w:id="734" w:name="Part3"/>
      <w:r w:rsidRPr="003076F2">
        <w:lastRenderedPageBreak/>
        <w:t xml:space="preserve">Part </w:t>
      </w:r>
      <w:r w:rsidR="006E014F" w:rsidRPr="003076F2">
        <w:t>3</w:t>
      </w:r>
      <w:r w:rsidRPr="003076F2">
        <w:t>:</w:t>
      </w:r>
      <w:r w:rsidR="006E014F" w:rsidRPr="003076F2">
        <w:t xml:space="preserve"> </w:t>
      </w:r>
      <w:r w:rsidR="0044284A" w:rsidRPr="003076F2">
        <w:t xml:space="preserve"> </w:t>
      </w:r>
      <w:r w:rsidR="006E014F" w:rsidRPr="003076F2">
        <w:t>Recommendation development</w:t>
      </w:r>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21"/>
      <w:bookmarkEnd w:id="722"/>
      <w:bookmarkEnd w:id="723"/>
      <w:bookmarkEnd w:id="724"/>
      <w:bookmarkEnd w:id="725"/>
      <w:bookmarkEnd w:id="726"/>
      <w:bookmarkEnd w:id="727"/>
      <w:bookmarkEnd w:id="728"/>
      <w:bookmarkEnd w:id="729"/>
      <w:bookmarkEnd w:id="730"/>
      <w:bookmarkEnd w:id="731"/>
      <w:bookmarkEnd w:id="732"/>
      <w:bookmarkEnd w:id="733"/>
    </w:p>
    <w:p w14:paraId="3387BAB6" w14:textId="0CE1F704" w:rsidR="00E53CDA" w:rsidRPr="003076F2" w:rsidRDefault="006E014F" w:rsidP="00E578F1">
      <w:pPr>
        <w:pStyle w:val="GLBodytext"/>
      </w:pPr>
      <w:bookmarkStart w:id="735" w:name="_Toc214642299"/>
      <w:bookmarkStart w:id="736" w:name="_Toc214642603"/>
      <w:bookmarkStart w:id="737" w:name="_Toc214993668"/>
      <w:bookmarkStart w:id="738" w:name="_Toc214994210"/>
      <w:bookmarkStart w:id="739" w:name="_Toc216717532"/>
      <w:bookmarkStart w:id="740" w:name="_Toc311630040"/>
      <w:bookmarkStart w:id="741" w:name="_Toc311631998"/>
      <w:bookmarkEnd w:id="715"/>
      <w:bookmarkEnd w:id="716"/>
      <w:bookmarkEnd w:id="717"/>
      <w:bookmarkEnd w:id="734"/>
      <w:r w:rsidRPr="003076F2">
        <w:t>The Living Guideline Group (</w:t>
      </w:r>
      <w:hyperlink w:anchor="LGG" w:history="1">
        <w:r w:rsidRPr="003076F2">
          <w:rPr>
            <w:rStyle w:val="Hyperlink"/>
            <w:rFonts w:cstheme="minorHAnsi"/>
          </w:rPr>
          <w:t>LGG</w:t>
        </w:r>
      </w:hyperlink>
      <w:r w:rsidRPr="003076F2">
        <w:t xml:space="preserve">) </w:t>
      </w:r>
      <w:r w:rsidR="00B64C29" w:rsidRPr="003076F2">
        <w:t>were</w:t>
      </w:r>
      <w:r w:rsidRPr="003076F2">
        <w:t xml:space="preserve"> tasked with considering the systematically reviewed evidence reported in </w:t>
      </w:r>
      <w:hyperlink w:anchor="Part2" w:history="1">
        <w:r w:rsidR="00696A74" w:rsidRPr="003076F2">
          <w:rPr>
            <w:rStyle w:val="Hyperlink"/>
            <w:rFonts w:cstheme="minorHAnsi"/>
          </w:rPr>
          <w:t>Part</w:t>
        </w:r>
        <w:r w:rsidRPr="003076F2">
          <w:rPr>
            <w:rStyle w:val="Hyperlink"/>
            <w:rFonts w:cstheme="minorHAnsi"/>
          </w:rPr>
          <w:t xml:space="preserve"> 2</w:t>
        </w:r>
      </w:hyperlink>
      <w:r w:rsidR="00E53CDA" w:rsidRPr="003076F2">
        <w:t xml:space="preserve">. </w:t>
      </w:r>
      <w:r w:rsidRPr="003076F2">
        <w:t>Specifically, whether the updated body of evidence require</w:t>
      </w:r>
      <w:r w:rsidR="00E53CDA" w:rsidRPr="003076F2">
        <w:t>d</w:t>
      </w:r>
      <w:r w:rsidRPr="003076F2">
        <w:t xml:space="preserve"> revisions </w:t>
      </w:r>
      <w:r w:rsidR="00E53CDA" w:rsidRPr="003076F2">
        <w:t xml:space="preserve">to the </w:t>
      </w:r>
      <w:r w:rsidR="00D17CB4" w:rsidRPr="003076F2">
        <w:t>G</w:t>
      </w:r>
      <w:r w:rsidR="00E53CDA" w:rsidRPr="003076F2">
        <w:t xml:space="preserve">uideline’s </w:t>
      </w:r>
      <w:r w:rsidRPr="003076F2">
        <w:t>existing</w:t>
      </w:r>
      <w:r w:rsidR="00844D0A" w:rsidRPr="003076F2">
        <w:t xml:space="preserve"> </w:t>
      </w:r>
      <w:r w:rsidR="00D17CB4" w:rsidRPr="003076F2">
        <w:t>R</w:t>
      </w:r>
      <w:r w:rsidRPr="003076F2">
        <w:t xml:space="preserve">ecommendations and </w:t>
      </w:r>
      <w:r w:rsidR="00D17CB4" w:rsidRPr="003076F2">
        <w:t>G</w:t>
      </w:r>
      <w:r w:rsidRPr="003076F2">
        <w:t xml:space="preserve">ood </w:t>
      </w:r>
      <w:r w:rsidR="00D17CB4" w:rsidRPr="003076F2">
        <w:t>P</w:t>
      </w:r>
      <w:r w:rsidRPr="003076F2">
        <w:t xml:space="preserve">ractice </w:t>
      </w:r>
      <w:r w:rsidR="00D17CB4" w:rsidRPr="003076F2">
        <w:t>P</w:t>
      </w:r>
      <w:r w:rsidRPr="003076F2">
        <w:t>oints (GPP) as well as the development of new ones</w:t>
      </w:r>
      <w:r w:rsidR="00E53CDA" w:rsidRPr="003076F2">
        <w:t>.</w:t>
      </w:r>
    </w:p>
    <w:p w14:paraId="7912987A" w14:textId="7C2F4A27" w:rsidR="006E014F" w:rsidRPr="003076F2" w:rsidRDefault="006E014F" w:rsidP="00605EB0">
      <w:pPr>
        <w:pStyle w:val="GLBodytext"/>
        <w:rPr>
          <w:szCs w:val="22"/>
        </w:rPr>
      </w:pPr>
      <w:r w:rsidRPr="003076F2">
        <w:t xml:space="preserve">The text and graded </w:t>
      </w:r>
      <w:r w:rsidR="007447C1" w:rsidRPr="003076F2">
        <w:t>‘</w:t>
      </w:r>
      <w:r w:rsidRPr="003076F2">
        <w:t>strength of evidence</w:t>
      </w:r>
      <w:r w:rsidR="007447C1" w:rsidRPr="003076F2">
        <w:t>’</w:t>
      </w:r>
      <w:r w:rsidRPr="003076F2">
        <w:t xml:space="preserve"> (see Appendix </w:t>
      </w:r>
      <w:r w:rsidR="00D135F5" w:rsidRPr="003076F2">
        <w:t xml:space="preserve">1, </w:t>
      </w:r>
      <w:hyperlink w:anchor="TableA1_2" w:history="1">
        <w:r w:rsidR="00D135F5" w:rsidRPr="003076F2">
          <w:rPr>
            <w:rStyle w:val="Hyperlink"/>
            <w:rFonts w:cstheme="minorHAnsi"/>
          </w:rPr>
          <w:t>Table A</w:t>
        </w:r>
        <w:r w:rsidRPr="003076F2">
          <w:rPr>
            <w:rStyle w:val="Hyperlink"/>
            <w:rFonts w:cstheme="minorHAnsi"/>
          </w:rPr>
          <w:t>1</w:t>
        </w:r>
        <w:r w:rsidR="00D135F5" w:rsidRPr="003076F2">
          <w:rPr>
            <w:rStyle w:val="Hyperlink"/>
            <w:rFonts w:cstheme="minorHAnsi"/>
          </w:rPr>
          <w:t>.2</w:t>
        </w:r>
      </w:hyperlink>
      <w:r w:rsidRPr="003076F2">
        <w:t xml:space="preserve">) </w:t>
      </w:r>
      <w:r w:rsidR="00DE362F" w:rsidRPr="003076F2">
        <w:t xml:space="preserve">of any potential new Recommendations </w:t>
      </w:r>
      <w:r w:rsidRPr="003076F2">
        <w:t xml:space="preserve">were </w:t>
      </w:r>
      <w:r w:rsidR="00844D0A" w:rsidRPr="003076F2">
        <w:t>considered</w:t>
      </w:r>
      <w:r w:rsidRPr="003076F2">
        <w:t xml:space="preserve"> at an all-day meeting. The LGG’s decisions </w:t>
      </w:r>
      <w:r w:rsidRPr="003076F2">
        <w:rPr>
          <w:szCs w:val="22"/>
        </w:rPr>
        <w:t xml:space="preserve">are presented below and summarised in </w:t>
      </w:r>
      <w:r w:rsidR="00200785" w:rsidRPr="003076F2">
        <w:rPr>
          <w:szCs w:val="22"/>
        </w:rPr>
        <w:t xml:space="preserve">the </w:t>
      </w:r>
      <w:hyperlink w:anchor="SummTable" w:history="1">
        <w:r w:rsidRPr="003076F2">
          <w:rPr>
            <w:rStyle w:val="Hyperlink"/>
            <w:rFonts w:cstheme="minorHAnsi"/>
            <w:szCs w:val="22"/>
          </w:rPr>
          <w:t>Summary Table</w:t>
        </w:r>
      </w:hyperlink>
      <w:r w:rsidR="00200785" w:rsidRPr="003076F2">
        <w:rPr>
          <w:szCs w:val="22"/>
        </w:rPr>
        <w:t xml:space="preserve">. </w:t>
      </w:r>
      <w:r w:rsidRPr="003076F2">
        <w:rPr>
          <w:szCs w:val="22"/>
        </w:rPr>
        <w:t xml:space="preserve">Where considered helpful, these decisions are accompanied by additional explanatory text, and/or with a brief rationale which highlights any particular issues that the LGG took into account in their deliberations. </w:t>
      </w:r>
    </w:p>
    <w:p w14:paraId="597081A5" w14:textId="77777777" w:rsidR="006E014F" w:rsidRPr="003076F2" w:rsidRDefault="006E014F" w:rsidP="00E3786F">
      <w:pPr>
        <w:pStyle w:val="GLHeading2"/>
      </w:pPr>
      <w:bookmarkStart w:id="742" w:name="_Toc345035367"/>
      <w:bookmarkStart w:id="743" w:name="_Toc352193715"/>
      <w:bookmarkStart w:id="744" w:name="_Toc352193829"/>
      <w:bookmarkStart w:id="745" w:name="_Toc352194111"/>
      <w:bookmarkStart w:id="746" w:name="_Toc352195822"/>
      <w:bookmarkStart w:id="747" w:name="_Toc371965373"/>
      <w:bookmarkStart w:id="748" w:name="_Toc511695525"/>
      <w:bookmarkStart w:id="749" w:name="_Toc8216585"/>
      <w:bookmarkStart w:id="750" w:name="_Toc25763912"/>
      <w:bookmarkStart w:id="751" w:name="_Toc56091739"/>
      <w:bookmarkStart w:id="752" w:name="_Toc68714956"/>
      <w:bookmarkStart w:id="753" w:name="_Toc102405159"/>
      <w:bookmarkStart w:id="754" w:name="_Toc131381737"/>
      <w:bookmarkStart w:id="755" w:name="_Toc131383507"/>
      <w:bookmarkStart w:id="756" w:name="_Toc166869253"/>
      <w:r w:rsidRPr="003076F2">
        <w:t>Decisions of the Living Guideline Group</w:t>
      </w:r>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p>
    <w:p w14:paraId="4C2A8490" w14:textId="77777777" w:rsidR="00D36836" w:rsidRPr="003076F2" w:rsidRDefault="00D36836" w:rsidP="00B860BF">
      <w:pPr>
        <w:pStyle w:val="GLHeading3"/>
      </w:pPr>
      <w:bookmarkStart w:id="757" w:name="_Toc8216586"/>
      <w:bookmarkStart w:id="758" w:name="_Toc25763913"/>
      <w:bookmarkStart w:id="759" w:name="_Toc56091740"/>
      <w:bookmarkStart w:id="760" w:name="_Toc68714957"/>
      <w:bookmarkStart w:id="761" w:name="_Toc102405160"/>
      <w:bookmarkStart w:id="762" w:name="_Toc131381738"/>
      <w:bookmarkStart w:id="763" w:name="_Toc131383508"/>
      <w:bookmarkStart w:id="764" w:name="_Toc166869254"/>
      <w:bookmarkStart w:id="765" w:name="_Toc345035375"/>
      <w:bookmarkStart w:id="766" w:name="_Toc371965375"/>
      <w:bookmarkStart w:id="767" w:name="_Toc511695526"/>
      <w:bookmarkEnd w:id="735"/>
      <w:bookmarkEnd w:id="736"/>
      <w:bookmarkEnd w:id="737"/>
      <w:bookmarkEnd w:id="738"/>
      <w:bookmarkEnd w:id="739"/>
      <w:bookmarkEnd w:id="740"/>
      <w:bookmarkEnd w:id="741"/>
      <w:r w:rsidRPr="003076F2">
        <w:t>Preamble</w:t>
      </w:r>
      <w:bookmarkEnd w:id="757"/>
      <w:bookmarkEnd w:id="758"/>
      <w:bookmarkEnd w:id="759"/>
      <w:bookmarkEnd w:id="760"/>
      <w:bookmarkEnd w:id="761"/>
      <w:bookmarkEnd w:id="762"/>
      <w:bookmarkEnd w:id="763"/>
      <w:bookmarkEnd w:id="764"/>
    </w:p>
    <w:p w14:paraId="0C0E5B72" w14:textId="3DCEC938" w:rsidR="0060489D" w:rsidRPr="003076F2" w:rsidRDefault="0060489D" w:rsidP="0060489D">
      <w:pPr>
        <w:pStyle w:val="GLBodytext"/>
      </w:pPr>
      <w:bookmarkStart w:id="768" w:name="_Toc131381739"/>
      <w:bookmarkStart w:id="769" w:name="_Toc131383509"/>
      <w:r>
        <w:rPr>
          <w:shd w:val="clear" w:color="auto" w:fill="FFFFFF"/>
        </w:rPr>
        <w:t xml:space="preserve">A systematic review was conducted to inform the LGG’s revision and development of recommendations to update the Guideline relating to </w:t>
      </w:r>
      <w:r w:rsidRPr="003076F2">
        <w:t>how an autistic person’s sex/gender may affect their assessment for a diagnosis of autism</w:t>
      </w:r>
      <w:r>
        <w:t xml:space="preserve">. Specifically, </w:t>
      </w:r>
      <w:r w:rsidRPr="003076F2">
        <w:t>whether there are sex/gender-based differences in the presentation of characteristics of autism relevant to</w:t>
      </w:r>
      <w:r>
        <w:t xml:space="preserve"> clinical diagnosis (i.e.</w:t>
      </w:r>
      <w:r w:rsidR="00DD3E37">
        <w:t>,</w:t>
      </w:r>
      <w:r>
        <w:t xml:space="preserve"> ‘core characteristics’).</w:t>
      </w:r>
    </w:p>
    <w:p w14:paraId="27049729" w14:textId="68EA8B69" w:rsidR="00BF38B0" w:rsidRPr="003076F2" w:rsidRDefault="00BF38B0" w:rsidP="00BF38B0">
      <w:pPr>
        <w:pStyle w:val="GLBodytext"/>
      </w:pPr>
      <w:r w:rsidRPr="003076F2">
        <w:rPr>
          <w:shd w:val="clear" w:color="auto" w:fill="FFFFFF"/>
        </w:rPr>
        <w:t xml:space="preserve">Sex/gender differences in the presentation of autism is a highly researched and evolving area. Whilst the terms are often used interchangeably, gender refers to an individual’s social and personal identity and/or gender expression </w:t>
      </w:r>
      <w:r w:rsidR="008F1FB7">
        <w:rPr>
          <w:color w:val="000000" w:themeColor="text1"/>
        </w:rPr>
        <w:fldChar w:fldCharType="begin"/>
      </w:r>
      <w:r w:rsidR="008F1FB7">
        <w:rPr>
          <w:color w:val="000000" w:themeColor="text1"/>
        </w:rPr>
        <w:instrText xml:space="preserve"> ADDIN EN.CITE &lt;EndNote&gt;&lt;Cite&gt;&lt;Author&gt;NZ&lt;/Author&gt;&lt;Year&gt;2021&lt;/Year&gt;&lt;RecNum&gt;1402&lt;/RecNum&gt;&lt;DisplayText&gt;[36]&lt;/DisplayText&gt;&lt;record&gt;&lt;rec-number&gt;1402&lt;/rec-number&gt;&lt;foreign-keys&gt;&lt;key app="EN" db-id="f9afr5w2dew9afeza9sxpvrlvrf92zssvfpp" timestamp="1700752872"&gt;1402&lt;/key&gt;&lt;/foreign-keys&gt;&lt;ref-type name="Web Page"&gt;12&lt;/ref-type&gt;&lt;contributors&gt;&lt;authors&gt;&lt;author&gt;Stats NZ&lt;/author&gt;&lt;/authors&gt;&lt;/contributors&gt;&lt;titles&gt;&lt;title&gt;Gender, sex, variations of sex characteristics, and sexual identity&lt;/title&gt;&lt;/titles&gt;&lt;volume&gt;2023&lt;/volume&gt;&lt;number&gt;23 November 2023&lt;/number&gt;&lt;dates&gt;&lt;year&gt;2021&lt;/year&gt;&lt;/dates&gt;&lt;pub-location&gt;Wellington, New Zealand&lt;/pub-location&gt;&lt;publisher&gt;New Zealand Government&lt;/publisher&gt;&lt;urls&gt;&lt;related-urls&gt;&lt;url&gt;https://www.stats.govt.nz/reports/gender-sex-variations-of-sex-characteristics-and-sexual-identity&lt;/url&gt;&lt;/related-urls&gt;&lt;/urls&gt;&lt;/record&gt;&lt;/Cite&gt;&lt;/EndNote&gt;</w:instrText>
      </w:r>
      <w:r w:rsidR="008F1FB7">
        <w:rPr>
          <w:color w:val="000000" w:themeColor="text1"/>
        </w:rPr>
        <w:fldChar w:fldCharType="separate"/>
      </w:r>
      <w:r w:rsidR="008F1FB7">
        <w:rPr>
          <w:noProof/>
          <w:color w:val="000000" w:themeColor="text1"/>
        </w:rPr>
        <w:t>[</w:t>
      </w:r>
      <w:hyperlink w:anchor="_ENREF_36" w:tooltip="NZ, 2021 #1402" w:history="1">
        <w:r w:rsidR="006525B5">
          <w:rPr>
            <w:noProof/>
            <w:color w:val="000000" w:themeColor="text1"/>
          </w:rPr>
          <w:t>36</w:t>
        </w:r>
      </w:hyperlink>
      <w:r w:rsidR="008F1FB7">
        <w:rPr>
          <w:noProof/>
          <w:color w:val="000000" w:themeColor="text1"/>
        </w:rPr>
        <w:t>]</w:t>
      </w:r>
      <w:r w:rsidR="008F1FB7">
        <w:rPr>
          <w:color w:val="000000" w:themeColor="text1"/>
        </w:rPr>
        <w:fldChar w:fldCharType="end"/>
      </w:r>
      <w:r w:rsidR="0005688E">
        <w:rPr>
          <w:shd w:val="clear" w:color="auto" w:fill="FFFFFF"/>
        </w:rPr>
        <w:t>, w</w:t>
      </w:r>
      <w:r w:rsidRPr="003076F2">
        <w:rPr>
          <w:shd w:val="clear" w:color="auto" w:fill="FFFFFF"/>
        </w:rPr>
        <w:t>hereas ‘sex’ is based on a person's sex characteristics, and is typically assigned as observed and recorded in infancy. Sex can be changed to align with a person’s gender identity.</w:t>
      </w:r>
    </w:p>
    <w:p w14:paraId="4D635BA7" w14:textId="77777777" w:rsidR="00C54FD9" w:rsidRDefault="00BF38B0" w:rsidP="00BF38B0">
      <w:pPr>
        <w:pStyle w:val="GLBodytext"/>
        <w:rPr>
          <w:shd w:val="clear" w:color="auto" w:fill="FFFFFF"/>
        </w:rPr>
      </w:pPr>
      <w:r w:rsidRPr="003076F2">
        <w:rPr>
          <w:shd w:val="clear" w:color="auto" w:fill="FFFFFF"/>
        </w:rPr>
        <w:t xml:space="preserve">Autism prevalence internationally has been estimated as having a 4:1 male to female ratio, though this is highly variable across countries and ascertainment methods. There is evidence that females have historically been under-diagnosed in the community across their lifespan due to a range of biases reflecting sociocultural norms. These may be due to expectations around autism being a mainly male condition, expressed in stereotypically male ways, and assessed using tools developed mainly with male participants. </w:t>
      </w:r>
    </w:p>
    <w:p w14:paraId="6A2C7836" w14:textId="5D071278" w:rsidR="00BF38B0" w:rsidRPr="003076F2" w:rsidRDefault="00BF38B0" w:rsidP="00BF38B0">
      <w:pPr>
        <w:pStyle w:val="GLBodytext"/>
      </w:pPr>
      <w:r w:rsidRPr="003076F2">
        <w:rPr>
          <w:shd w:val="clear" w:color="auto" w:fill="FFFFFF"/>
        </w:rPr>
        <w:t>There is also a growing awareness of the phenomena of autistic masking and how it may make autism diagnosis harder. Autistic masking involves the use of behaviours and strategies to adapt to, or cope within, a largely non-autistic social world. It is an umbrella term for a range of processes includ</w:t>
      </w:r>
      <w:r w:rsidR="0005688E">
        <w:rPr>
          <w:shd w:val="clear" w:color="auto" w:fill="FFFFFF"/>
        </w:rPr>
        <w:t>ing</w:t>
      </w:r>
      <w:r w:rsidRPr="003076F2">
        <w:rPr>
          <w:shd w:val="clear" w:color="auto" w:fill="FFFFFF"/>
        </w:rPr>
        <w:t xml:space="preserve"> social camouflaging, passing as non-autistic (PAN), adaptive morphing, mimicry, imitation, compensation, accommodation, and assimilation.</w:t>
      </w:r>
    </w:p>
    <w:p w14:paraId="20F78EDB" w14:textId="31C3AA54" w:rsidR="00BF38B0" w:rsidRPr="003076F2" w:rsidRDefault="00BF38B0" w:rsidP="00BF38B0">
      <w:pPr>
        <w:pStyle w:val="GLBodytext"/>
        <w:rPr>
          <w:shd w:val="clear" w:color="auto" w:fill="FFFFFF"/>
        </w:rPr>
      </w:pPr>
      <w:r w:rsidRPr="003076F2">
        <w:rPr>
          <w:shd w:val="clear" w:color="auto" w:fill="FFFFFF"/>
        </w:rPr>
        <w:t xml:space="preserve">Researchers and practitioners should be cautious to not reinforce a binary view of gender, particularly given there is accumulating evidence that </w:t>
      </w:r>
      <w:r w:rsidR="004C13D0">
        <w:rPr>
          <w:shd w:val="clear" w:color="auto" w:fill="FFFFFF"/>
        </w:rPr>
        <w:t xml:space="preserve">transgender, </w:t>
      </w:r>
      <w:r w:rsidR="00E81405">
        <w:rPr>
          <w:shd w:val="clear" w:color="auto" w:fill="FFFFFF"/>
        </w:rPr>
        <w:t>non-binary</w:t>
      </w:r>
      <w:r w:rsidR="004352C5">
        <w:rPr>
          <w:shd w:val="clear" w:color="auto" w:fill="FFFFFF"/>
        </w:rPr>
        <w:t xml:space="preserve"> and genderfluid</w:t>
      </w:r>
      <w:r w:rsidR="007B54C8" w:rsidRPr="003076F2">
        <w:rPr>
          <w:shd w:val="clear" w:color="auto" w:fill="FFFFFF"/>
        </w:rPr>
        <w:t xml:space="preserve"> </w:t>
      </w:r>
      <w:r w:rsidR="004352C5">
        <w:rPr>
          <w:shd w:val="clear" w:color="auto" w:fill="FFFFFF"/>
        </w:rPr>
        <w:t>individuals</w:t>
      </w:r>
      <w:r w:rsidR="007B54C8" w:rsidRPr="003076F2">
        <w:rPr>
          <w:shd w:val="clear" w:color="auto" w:fill="FFFFFF"/>
        </w:rPr>
        <w:t xml:space="preserve"> </w:t>
      </w:r>
      <w:r w:rsidR="007B54C8">
        <w:rPr>
          <w:shd w:val="clear" w:color="auto" w:fill="FFFFFF"/>
        </w:rPr>
        <w:t>are</w:t>
      </w:r>
      <w:r w:rsidR="007B54C8" w:rsidRPr="003076F2">
        <w:rPr>
          <w:shd w:val="clear" w:color="auto" w:fill="FFFFFF"/>
        </w:rPr>
        <w:t xml:space="preserve"> </w:t>
      </w:r>
      <w:r w:rsidRPr="003076F2">
        <w:rPr>
          <w:shd w:val="clear" w:color="auto" w:fill="FFFFFF"/>
        </w:rPr>
        <w:t>more common in the autistic community than in the general population.</w:t>
      </w:r>
    </w:p>
    <w:p w14:paraId="2604744B" w14:textId="68E1293A" w:rsidR="00AC3D20" w:rsidRPr="003076F2" w:rsidRDefault="00AC3D20" w:rsidP="00B860BF">
      <w:pPr>
        <w:pStyle w:val="GLHeading3"/>
      </w:pPr>
      <w:bookmarkStart w:id="770" w:name="_Toc166869255"/>
      <w:r w:rsidRPr="003076F2">
        <w:lastRenderedPageBreak/>
        <w:t>New Recommendation</w:t>
      </w:r>
      <w:bookmarkEnd w:id="768"/>
      <w:bookmarkEnd w:id="769"/>
      <w:r w:rsidR="00482FB3" w:rsidRPr="003076F2">
        <w:t>s</w:t>
      </w:r>
      <w:r w:rsidR="003A4C4F" w:rsidRPr="003076F2">
        <w:t xml:space="preserve"> and Good Practice Points</w:t>
      </w:r>
      <w:bookmarkEnd w:id="770"/>
    </w:p>
    <w:p w14:paraId="3E3FF50A" w14:textId="6FCE2388" w:rsidR="00086DBC" w:rsidRPr="003076F2" w:rsidRDefault="00F92920" w:rsidP="00605EB0">
      <w:pPr>
        <w:pStyle w:val="GLBodytext"/>
        <w:rPr>
          <w:b/>
          <w:bCs/>
        </w:rPr>
      </w:pPr>
      <w:r w:rsidRPr="003076F2">
        <w:rPr>
          <w:rFonts w:eastAsia="MS PGothic"/>
          <w:b/>
          <w:bCs/>
        </w:rPr>
        <w:t>New Recommendation 1.2.14a</w:t>
      </w:r>
      <w:r w:rsidRPr="003076F2">
        <w:t xml:space="preserve">:  When considering referral or diagnosis for autism, practitioners should be aware of the diversity of presentations of autism and consider potential gender-based differences in autistic characteristics. </w:t>
      </w:r>
      <w:r w:rsidRPr="003076F2">
        <w:rPr>
          <w:b/>
          <w:bCs/>
        </w:rPr>
        <w:t>(Grade B)</w:t>
      </w:r>
    </w:p>
    <w:p w14:paraId="10680B61" w14:textId="77777777" w:rsidR="008E3570" w:rsidRDefault="003A4C4F" w:rsidP="003A4C4F">
      <w:pPr>
        <w:pStyle w:val="GLBodytext"/>
      </w:pPr>
      <w:r w:rsidRPr="003076F2">
        <w:rPr>
          <w:b/>
          <w:bCs/>
        </w:rPr>
        <w:t>New Good Practice Point 1.2.14b</w:t>
      </w:r>
      <w:r w:rsidRPr="003076F2">
        <w:t xml:space="preserve">: </w:t>
      </w:r>
      <w:r w:rsidRPr="003076F2">
        <w:rPr>
          <w:rStyle w:val="ui-provider"/>
        </w:rPr>
        <w:t>When considering referral or diagnosis for autism</w:t>
      </w:r>
      <w:r w:rsidRPr="003076F2">
        <w:t xml:space="preserve">, an individual’s presentation should be compared to those of non-autistic peers of the same gender and intellectual abilities. </w:t>
      </w:r>
    </w:p>
    <w:p w14:paraId="60880E60" w14:textId="66F88515" w:rsidR="003A4C4F" w:rsidRDefault="003A4C4F" w:rsidP="003A4C4F">
      <w:pPr>
        <w:pStyle w:val="GLBodytext"/>
      </w:pPr>
      <w:r w:rsidRPr="003076F2">
        <w:t xml:space="preserve">In assessment, clinicians and practitioners should be aware that </w:t>
      </w:r>
      <w:r w:rsidRPr="003076F2">
        <w:rPr>
          <w:rFonts w:eastAsia="Calibri"/>
        </w:rPr>
        <w:t xml:space="preserve">diagnostic characteristics of autism may present differently to </w:t>
      </w:r>
      <w:r w:rsidRPr="003076F2">
        <w:t>stereotypically male presentation, particularly</w:t>
      </w:r>
      <w:r w:rsidRPr="003076F2">
        <w:rPr>
          <w:rFonts w:eastAsia="Calibri"/>
        </w:rPr>
        <w:t xml:space="preserve"> for</w:t>
      </w:r>
      <w:r w:rsidR="00F969C0">
        <w:rPr>
          <w:rFonts w:eastAsia="Calibri"/>
        </w:rPr>
        <w:t xml:space="preserve"> </w:t>
      </w:r>
      <w:r w:rsidR="00C31B76" w:rsidRPr="003076F2">
        <w:rPr>
          <w:rFonts w:eastAsia="Calibri"/>
        </w:rPr>
        <w:t>individuals who are</w:t>
      </w:r>
      <w:r w:rsidR="000E2272">
        <w:rPr>
          <w:rFonts w:eastAsia="Calibri"/>
        </w:rPr>
        <w:t xml:space="preserve"> </w:t>
      </w:r>
      <w:r w:rsidR="00606E9F">
        <w:rPr>
          <w:rFonts w:eastAsia="Calibri"/>
        </w:rPr>
        <w:t xml:space="preserve">(cisgender) </w:t>
      </w:r>
      <w:r w:rsidR="000E2272">
        <w:rPr>
          <w:rFonts w:eastAsia="Calibri"/>
        </w:rPr>
        <w:t xml:space="preserve">female/girls/women, </w:t>
      </w:r>
      <w:r w:rsidRPr="003076F2">
        <w:rPr>
          <w:rFonts w:eastAsia="Calibri"/>
        </w:rPr>
        <w:t xml:space="preserve">transgender, </w:t>
      </w:r>
      <w:r w:rsidR="00E81405">
        <w:rPr>
          <w:rFonts w:eastAsia="Calibri"/>
        </w:rPr>
        <w:t>non-binary</w:t>
      </w:r>
      <w:r w:rsidRPr="003076F2">
        <w:rPr>
          <w:rFonts w:eastAsia="Calibri"/>
        </w:rPr>
        <w:t>, and/</w:t>
      </w:r>
      <w:r w:rsidRPr="003076F2">
        <w:t xml:space="preserve">or </w:t>
      </w:r>
      <w:r w:rsidR="00606E9F">
        <w:rPr>
          <w:rFonts w:eastAsia="Calibri"/>
        </w:rPr>
        <w:t>genderfluid</w:t>
      </w:r>
      <w:r w:rsidRPr="003076F2">
        <w:t>.</w:t>
      </w:r>
      <w:r w:rsidR="00220C4D">
        <w:t xml:space="preserve"> </w:t>
      </w:r>
    </w:p>
    <w:p w14:paraId="7D113C10" w14:textId="5233C721" w:rsidR="003F4941" w:rsidRDefault="003A4C4F" w:rsidP="003F4941">
      <w:pPr>
        <w:pStyle w:val="GLBodytext"/>
        <w:numPr>
          <w:ilvl w:val="0"/>
          <w:numId w:val="25"/>
        </w:numPr>
      </w:pPr>
      <w:r w:rsidRPr="003076F2">
        <w:rPr>
          <w:b/>
          <w:bCs/>
          <w:i/>
          <w:iCs/>
        </w:rPr>
        <w:t>Rationale</w:t>
      </w:r>
      <w:r w:rsidRPr="003076F2">
        <w:t xml:space="preserve">: When assessed more subtly across narrow constructs, autistic females demonstrated superior social interaction/communication behaviour compared with autistic males. This more advanced social interaction/communication profile in autistic females mirrors the normative sex/gender differences observed (to a similar extent) in their non autistic peers </w: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 </w:instrText>
      </w:r>
      <w:r w:rsidR="008F1FB7">
        <w:fldChar w:fldCharType="begin">
          <w:fldData xml:space="preserve">PEVuZE5vdGU+PENpdGU+PEF1dGhvcj5Xb29kLURvd25pZTwvQXV0aG9yPjxZZWFyPjIwMjE8L1ll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OTIyLTkzNjwvcGFnZXM+PHZvbHVtZT42Mjwvdm9sdW1lPjxu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</w:fldData>
        </w:fldChar>
      </w:r>
      <w:r w:rsidR="008F1FB7">
        <w:instrText xml:space="preserve"> ADDIN EN.CITE.DATA </w:instrText>
      </w:r>
      <w:r w:rsidR="008F1FB7">
        <w:fldChar w:fldCharType="end"/>
      </w:r>
      <w:r w:rsidR="008F1FB7">
        <w:fldChar w:fldCharType="separate"/>
      </w:r>
      <w:r w:rsidR="008F1FB7">
        <w:rPr>
          <w:noProof/>
        </w:rPr>
        <w:t>[</w:t>
      </w:r>
      <w:hyperlink w:anchor="_ENREF_22" w:tooltip="Wood-Downie, 2021 #1374" w:history="1">
        <w:r w:rsidR="006525B5">
          <w:rPr>
            <w:noProof/>
          </w:rPr>
          <w:t>22</w:t>
        </w:r>
      </w:hyperlink>
      <w:r w:rsidR="008F1FB7">
        <w:rPr>
          <w:noProof/>
        </w:rPr>
        <w:t>]</w:t>
      </w:r>
      <w:r w:rsidR="008F1FB7">
        <w:fldChar w:fldCharType="end"/>
      </w:r>
      <w:r w:rsidRPr="003076F2">
        <w:t>.</w:t>
      </w:r>
      <w:r w:rsidR="00E3170C">
        <w:t xml:space="preserve"> </w:t>
      </w:r>
    </w:p>
    <w:p w14:paraId="3454CFC1" w14:textId="260040D7" w:rsidR="00985878" w:rsidRDefault="00985878" w:rsidP="00985878">
      <w:pPr>
        <w:pStyle w:val="GLBodytext"/>
        <w:numPr>
          <w:ilvl w:val="0"/>
          <w:numId w:val="25"/>
        </w:numPr>
      </w:pPr>
      <w:r w:rsidRPr="00280D7D">
        <w:rPr>
          <w:b/>
          <w:bCs/>
          <w:i/>
          <w:iCs/>
        </w:rPr>
        <w:t>Additional text:</w:t>
      </w:r>
      <w:r>
        <w:t xml:space="preserve"> There is a lack of research investigating </w:t>
      </w:r>
      <w:r w:rsidRPr="001B2E3D">
        <w:t xml:space="preserve">how transgender, </w:t>
      </w:r>
      <w:r w:rsidR="00E81405">
        <w:t>non-binary</w:t>
      </w:r>
      <w:r w:rsidR="00641A49">
        <w:t>,</w:t>
      </w:r>
      <w:r w:rsidRPr="001B2E3D">
        <w:t xml:space="preserve"> </w:t>
      </w:r>
      <w:r w:rsidR="00640341">
        <w:t>and/</w:t>
      </w:r>
      <w:r w:rsidR="00885A95">
        <w:t xml:space="preserve">or </w:t>
      </w:r>
      <w:r w:rsidR="002166D9">
        <w:rPr>
          <w:color w:val="000000" w:themeColor="text1"/>
        </w:rPr>
        <w:t>genderfluid</w:t>
      </w:r>
      <w:r w:rsidR="00885A95" w:rsidRPr="001B2E3D">
        <w:t xml:space="preserve"> </w:t>
      </w:r>
      <w:r w:rsidRPr="001B2E3D">
        <w:t>may differ in their presentation of autism</w:t>
      </w:r>
      <w:r>
        <w:t xml:space="preserve"> to cisgendered people. </w:t>
      </w:r>
      <w:r w:rsidR="00645E52">
        <w:t xml:space="preserve">In </w:t>
      </w:r>
      <w:r w:rsidRPr="003076F2">
        <w:t xml:space="preserve">the absence of established norms for autistic presentation across </w:t>
      </w:r>
      <w:r w:rsidR="009769B9">
        <w:t>gender minority</w:t>
      </w:r>
      <w:r w:rsidRPr="003076F2">
        <w:t xml:space="preserve"> identities, comparisons will rely on practitioner experience and expertise.</w:t>
      </w:r>
      <w:r>
        <w:t xml:space="preserve"> </w:t>
      </w:r>
    </w:p>
    <w:p w14:paraId="7B2F7BE1" w14:textId="276B3181" w:rsidR="00482FB3" w:rsidRPr="003076F2" w:rsidRDefault="00482FB3" w:rsidP="00482FB3">
      <w:pPr>
        <w:pStyle w:val="GLBodytext"/>
      </w:pPr>
      <w:r w:rsidRPr="003076F2">
        <w:rPr>
          <w:b/>
          <w:bCs/>
        </w:rPr>
        <w:t>New Recommendation 1.2.14c</w:t>
      </w:r>
      <w:r w:rsidRPr="003076F2">
        <w:t xml:space="preserve">: Masking of autistic characteristics can occur regardless of age or gender identity. Clinicians and practitioners should </w:t>
      </w:r>
      <w:r w:rsidR="00DD3E37">
        <w:t>consider</w:t>
      </w:r>
      <w:r w:rsidRPr="003076F2">
        <w:t xml:space="preserve"> the possible presence of autistic masking. </w:t>
      </w:r>
      <w:r w:rsidRPr="003076F2">
        <w:rPr>
          <w:b/>
          <w:bCs/>
        </w:rPr>
        <w:t>(Grade A)</w:t>
      </w:r>
    </w:p>
    <w:p w14:paraId="5B1CCE9E" w14:textId="5BB7ABC1" w:rsidR="00482FB3" w:rsidRPr="003076F2" w:rsidRDefault="008B61E9" w:rsidP="00781BE9">
      <w:pPr>
        <w:pStyle w:val="GLBodytext"/>
        <w:numPr>
          <w:ilvl w:val="0"/>
          <w:numId w:val="24"/>
        </w:numPr>
        <w:ind w:left="709"/>
      </w:pPr>
      <w:r w:rsidRPr="003076F2">
        <w:rPr>
          <w:b/>
          <w:bCs/>
          <w:i/>
          <w:iCs/>
        </w:rPr>
        <w:t>Additional text</w:t>
      </w:r>
      <w:r w:rsidR="00482FB3" w:rsidRPr="003076F2">
        <w:t>: There is preliminary evidence that masking may be more common in females. However, the limitations of the evidence in this emerging area restrict the ability to make firm conclusions.</w:t>
      </w:r>
    </w:p>
    <w:p w14:paraId="16EE7E4D" w14:textId="09C7695F" w:rsidR="003A4C4F" w:rsidRPr="003076F2" w:rsidRDefault="003A4C4F" w:rsidP="003A4C4F">
      <w:pPr>
        <w:pStyle w:val="GLBodytext"/>
      </w:pPr>
      <w:r w:rsidRPr="003076F2">
        <w:rPr>
          <w:b/>
          <w:bCs/>
        </w:rPr>
        <w:t>Good Practice Point 1.2.14d</w:t>
      </w:r>
      <w:r w:rsidRPr="003076F2">
        <w:t xml:space="preserve">: An autistic-friendly environment for assessment should be provided </w:t>
      </w:r>
      <w:r w:rsidR="00AE5B5F">
        <w:t>where</w:t>
      </w:r>
      <w:r w:rsidR="00CF5998">
        <w:t xml:space="preserve"> the autistic person </w:t>
      </w:r>
      <w:r w:rsidR="00AE5B5F" w:rsidRPr="003076F2">
        <w:rPr>
          <w:color w:val="000000" w:themeColor="text1"/>
        </w:rPr>
        <w:t>can be safely and authentically autistic</w:t>
      </w:r>
      <w:r w:rsidR="007D0189">
        <w:t>.</w:t>
      </w:r>
    </w:p>
    <w:p w14:paraId="56700878" w14:textId="0B2866A6" w:rsidR="003A4C4F" w:rsidRPr="003076F2" w:rsidRDefault="003A4C4F" w:rsidP="00781BE9">
      <w:pPr>
        <w:pStyle w:val="GLBodytext"/>
        <w:numPr>
          <w:ilvl w:val="0"/>
          <w:numId w:val="25"/>
        </w:numPr>
      </w:pPr>
      <w:r w:rsidRPr="003076F2">
        <w:rPr>
          <w:b/>
          <w:bCs/>
          <w:i/>
          <w:iCs/>
        </w:rPr>
        <w:t>Additional text</w:t>
      </w:r>
      <w:r w:rsidRPr="003076F2">
        <w:t>: Cross reference to GPP 4.3.13 relating to autistic-friendly ethical practice</w:t>
      </w:r>
      <w:r w:rsidR="007D0189">
        <w:t>.</w:t>
      </w:r>
    </w:p>
    <w:p w14:paraId="1D2D91EB" w14:textId="1BF5D5EE" w:rsidR="00844C3B" w:rsidRPr="003076F2" w:rsidRDefault="00844C3B" w:rsidP="00844C3B">
      <w:pPr>
        <w:pStyle w:val="GLBodytext"/>
      </w:pPr>
      <w:r w:rsidRPr="003076F2">
        <w:rPr>
          <w:b/>
          <w:bCs/>
        </w:rPr>
        <w:t>New Recommendation</w:t>
      </w:r>
      <w:r w:rsidR="00BA5266" w:rsidRPr="003076F2">
        <w:rPr>
          <w:b/>
          <w:bCs/>
        </w:rPr>
        <w:t xml:space="preserve"> 3.4.4a</w:t>
      </w:r>
      <w:r w:rsidRPr="003076F2">
        <w:t xml:space="preserve">: Masking of autistic characteristics can occur regardless of age or gender identity. Educators and learning support practitioners should </w:t>
      </w:r>
      <w:r w:rsidR="00DD3E37">
        <w:t>consider</w:t>
      </w:r>
      <w:r w:rsidR="00DD3E37" w:rsidRPr="003076F2">
        <w:t xml:space="preserve"> </w:t>
      </w:r>
      <w:r w:rsidR="003A4C4F" w:rsidRPr="003076F2">
        <w:t>the possible presence of autistic masking</w:t>
      </w:r>
      <w:r w:rsidRPr="003076F2">
        <w:t xml:space="preserve">. </w:t>
      </w:r>
      <w:r w:rsidRPr="003076F2">
        <w:rPr>
          <w:b/>
          <w:bCs/>
        </w:rPr>
        <w:t>(Grade A)</w:t>
      </w:r>
    </w:p>
    <w:p w14:paraId="0919B601" w14:textId="227D648A" w:rsidR="00844C3B" w:rsidRPr="003076F2" w:rsidRDefault="008B61E9" w:rsidP="00781BE9">
      <w:pPr>
        <w:pStyle w:val="GLBodytext"/>
        <w:numPr>
          <w:ilvl w:val="0"/>
          <w:numId w:val="23"/>
        </w:numPr>
      </w:pPr>
      <w:r w:rsidRPr="003076F2">
        <w:rPr>
          <w:b/>
          <w:bCs/>
          <w:i/>
          <w:iCs/>
        </w:rPr>
        <w:t>Additional text</w:t>
      </w:r>
      <w:r w:rsidR="00844C3B" w:rsidRPr="003076F2">
        <w:t>: There is preliminary evidence that masking may be more common in females. However, the limitations of the evidence in this emerging area restrict the ability to make firm conclusions</w:t>
      </w:r>
      <w:r w:rsidR="007D0189">
        <w:t>.</w:t>
      </w:r>
    </w:p>
    <w:p w14:paraId="520D1188" w14:textId="42220806" w:rsidR="003A4C4F" w:rsidRPr="003076F2" w:rsidRDefault="003A4C4F" w:rsidP="003A4C4F">
      <w:pPr>
        <w:pStyle w:val="GLBodytext"/>
      </w:pPr>
      <w:r w:rsidRPr="003076F2">
        <w:rPr>
          <w:b/>
          <w:bCs/>
        </w:rPr>
        <w:t>Good Practice Point 3.4.4b</w:t>
      </w:r>
      <w:r w:rsidRPr="003076F2">
        <w:t xml:space="preserve">: An autistic-friendly environment should be provided in classrooms and schools </w:t>
      </w:r>
      <w:r w:rsidR="00AE5B5F">
        <w:t>where</w:t>
      </w:r>
      <w:r w:rsidR="00CF5998">
        <w:t xml:space="preserve"> the autistic learner </w:t>
      </w:r>
      <w:r w:rsidR="00AE5B5F" w:rsidRPr="003076F2">
        <w:rPr>
          <w:color w:val="000000" w:themeColor="text1"/>
        </w:rPr>
        <w:t>can be safely and authentically autistic</w:t>
      </w:r>
      <w:r w:rsidRPr="003076F2">
        <w:t>.</w:t>
      </w:r>
    </w:p>
    <w:p w14:paraId="044163B0" w14:textId="29FACAA8" w:rsidR="003A4C4F" w:rsidRPr="003076F2" w:rsidRDefault="003A4C4F" w:rsidP="00781BE9">
      <w:pPr>
        <w:pStyle w:val="GLBodytext"/>
        <w:numPr>
          <w:ilvl w:val="0"/>
          <w:numId w:val="23"/>
        </w:numPr>
      </w:pPr>
      <w:r w:rsidRPr="003076F2">
        <w:rPr>
          <w:b/>
          <w:bCs/>
          <w:i/>
          <w:iCs/>
        </w:rPr>
        <w:lastRenderedPageBreak/>
        <w:t>Additional text</w:t>
      </w:r>
      <w:r w:rsidRPr="003076F2">
        <w:t xml:space="preserve">: The Ministry of Education provides resources that </w:t>
      </w:r>
      <w:r w:rsidR="007D0189">
        <w:t>advise</w:t>
      </w:r>
      <w:r w:rsidRPr="003076F2">
        <w:t xml:space="preserve"> on ways to ensure classrooms are inclusive for all learners</w:t>
      </w:r>
      <w:r w:rsidRPr="003076F2">
        <w:rPr>
          <w:rStyle w:val="FootnoteReference"/>
        </w:rPr>
        <w:footnoteReference w:id="6"/>
      </w:r>
      <w:r w:rsidR="007D0189">
        <w:t>.</w:t>
      </w:r>
    </w:p>
    <w:p w14:paraId="03F3F340" w14:textId="47967904" w:rsidR="00BA5266" w:rsidRPr="003076F2" w:rsidRDefault="00BA5266" w:rsidP="00BA5266">
      <w:pPr>
        <w:pStyle w:val="GLBodytext"/>
        <w:rPr>
          <w:b/>
          <w:bCs/>
        </w:rPr>
      </w:pPr>
      <w:r w:rsidRPr="003076F2">
        <w:rPr>
          <w:b/>
          <w:bCs/>
        </w:rPr>
        <w:t>New Recommendation</w:t>
      </w:r>
      <w:r w:rsidR="006A7428" w:rsidRPr="003076F2">
        <w:rPr>
          <w:b/>
          <w:bCs/>
        </w:rPr>
        <w:t xml:space="preserve"> 5.2.9</w:t>
      </w:r>
      <w:r w:rsidR="003A4C4F" w:rsidRPr="003076F2">
        <w:rPr>
          <w:b/>
          <w:bCs/>
        </w:rPr>
        <w:t>a</w:t>
      </w:r>
      <w:r w:rsidRPr="003076F2">
        <w:t xml:space="preserve">: Masking of autistic characteristics can occur regardless of age or gender identity. </w:t>
      </w:r>
      <w:r w:rsidRPr="003076F2">
        <w:rPr>
          <w:b/>
          <w:bCs/>
        </w:rPr>
        <w:t>(Grade A)</w:t>
      </w:r>
    </w:p>
    <w:p w14:paraId="33E84A12" w14:textId="7DAA526B" w:rsidR="00124C98" w:rsidRPr="003076F2" w:rsidRDefault="008B61E9" w:rsidP="00781BE9">
      <w:pPr>
        <w:pStyle w:val="GLBodytext"/>
        <w:numPr>
          <w:ilvl w:val="0"/>
          <w:numId w:val="26"/>
        </w:numPr>
      </w:pPr>
      <w:r w:rsidRPr="003076F2">
        <w:rPr>
          <w:b/>
          <w:bCs/>
          <w:i/>
          <w:iCs/>
        </w:rPr>
        <w:t>Additional text</w:t>
      </w:r>
      <w:r w:rsidR="00796384" w:rsidRPr="003076F2">
        <w:t>: There is preliminary evidence that masking may be more common in females. However, the limitations of the evidence in this emerging area restrict the ability to make firm conclusions.</w:t>
      </w:r>
    </w:p>
    <w:p w14:paraId="01029CDF" w14:textId="2E9AB5F5" w:rsidR="003A4C4F" w:rsidRDefault="003A4C4F" w:rsidP="003A4C4F">
      <w:pPr>
        <w:pStyle w:val="GLBodytext"/>
      </w:pPr>
      <w:r w:rsidRPr="003076F2">
        <w:rPr>
          <w:b/>
          <w:bCs/>
        </w:rPr>
        <w:t>Good Practice Point 5.2.9b</w:t>
      </w:r>
      <w:r w:rsidRPr="003076F2">
        <w:t xml:space="preserve">: An autistic-friendly environment should be provided in the community </w:t>
      </w:r>
      <w:r w:rsidR="00AE5B5F" w:rsidRPr="003076F2">
        <w:rPr>
          <w:color w:val="000000" w:themeColor="text1"/>
        </w:rPr>
        <w:t>where autistic people can be safely and authentically autistic</w:t>
      </w:r>
      <w:r w:rsidRPr="003076F2">
        <w:t>.</w:t>
      </w:r>
    </w:p>
    <w:p w14:paraId="30D36F04" w14:textId="58D4DC1D" w:rsidR="00CF4035" w:rsidRPr="003076F2" w:rsidRDefault="00CF4035" w:rsidP="00DD3E37">
      <w:pPr>
        <w:pStyle w:val="GLBodytext"/>
        <w:numPr>
          <w:ilvl w:val="0"/>
          <w:numId w:val="25"/>
        </w:numPr>
      </w:pPr>
      <w:r w:rsidRPr="003076F2">
        <w:rPr>
          <w:b/>
          <w:bCs/>
          <w:i/>
          <w:iCs/>
        </w:rPr>
        <w:t>Additional text</w:t>
      </w:r>
      <w:r w:rsidRPr="003076F2">
        <w:t>: Cross reference to GPP 4.3.13 relating to autistic-friendly ethical practice</w:t>
      </w:r>
      <w:r>
        <w:t>.</w:t>
      </w:r>
    </w:p>
    <w:p w14:paraId="03F7CBAB" w14:textId="77777777" w:rsidR="00983123" w:rsidRPr="003076F2" w:rsidRDefault="00983123" w:rsidP="00983123">
      <w:pPr>
        <w:pStyle w:val="GLBodytext"/>
      </w:pPr>
      <w:r w:rsidRPr="003076F2">
        <w:rPr>
          <w:bCs/>
        </w:rPr>
        <w:t xml:space="preserve">The </w:t>
      </w:r>
      <w:hyperlink w:anchor="SummTable" w:history="1">
        <w:r w:rsidRPr="003076F2">
          <w:rPr>
            <w:rStyle w:val="Hyperlink"/>
            <w:rFonts w:cstheme="minorHAnsi"/>
            <w:bCs/>
          </w:rPr>
          <w:t>Summary Table</w:t>
        </w:r>
      </w:hyperlink>
      <w:r w:rsidRPr="003076F2">
        <w:rPr>
          <w:bCs/>
        </w:rPr>
        <w:t xml:space="preserve"> of</w:t>
      </w:r>
      <w:r w:rsidRPr="003076F2">
        <w:t xml:space="preserve"> the </w:t>
      </w:r>
      <w:hyperlink w:anchor="ExecSumm" w:history="1">
        <w:r w:rsidRPr="003076F2">
          <w:rPr>
            <w:rStyle w:val="Hyperlink"/>
            <w:rFonts w:cstheme="minorHAnsi"/>
          </w:rPr>
          <w:t>Executive Summary</w:t>
        </w:r>
      </w:hyperlink>
      <w:r w:rsidRPr="003076F2">
        <w:t xml:space="preserve"> summarises the new Recommendations and Good Practice Points.</w:t>
      </w:r>
    </w:p>
    <w:bookmarkEnd w:id="765"/>
    <w:bookmarkEnd w:id="766"/>
    <w:bookmarkEnd w:id="767"/>
    <w:p w14:paraId="2F5C82FA" w14:textId="77777777" w:rsidR="001D3816" w:rsidRPr="003076F2" w:rsidRDefault="001D3816">
      <w:pPr>
        <w:sectPr w:rsidR="001D3816" w:rsidRPr="003076F2" w:rsidSect="00146300">
          <w:headerReference w:type="default" r:id="rId34"/>
          <w:endnotePr>
            <w:numFmt w:val="decimal"/>
          </w:endnotePr>
          <w:pgSz w:w="11900" w:h="16820" w:code="9"/>
          <w:pgMar w:top="1418" w:right="1418" w:bottom="1418" w:left="1418" w:header="567" w:footer="425" w:gutter="284"/>
          <w:pgNumType w:start="46"/>
          <w:cols w:space="720"/>
        </w:sectPr>
      </w:pPr>
    </w:p>
    <w:p w14:paraId="06693942" w14:textId="6F27929C" w:rsidR="00FA6580" w:rsidRPr="003076F2" w:rsidRDefault="00FA6580" w:rsidP="006151E5">
      <w:pPr>
        <w:pStyle w:val="GLHeading1"/>
        <w:jc w:val="left"/>
      </w:pPr>
      <w:bookmarkStart w:id="771" w:name="_Toc56091743"/>
      <w:bookmarkStart w:id="772" w:name="_Toc68714958"/>
      <w:bookmarkStart w:id="773" w:name="_Toc102405161"/>
      <w:bookmarkStart w:id="774" w:name="_Toc131381741"/>
      <w:bookmarkStart w:id="775" w:name="_Toc131383511"/>
      <w:bookmarkStart w:id="776" w:name="_Toc166869256"/>
      <w:r w:rsidRPr="003076F2">
        <w:lastRenderedPageBreak/>
        <w:t>Appendix 1: Methods</w:t>
      </w:r>
      <w:bookmarkStart w:id="777" w:name="App1"/>
      <w:bookmarkEnd w:id="771"/>
      <w:bookmarkEnd w:id="772"/>
      <w:bookmarkEnd w:id="773"/>
      <w:bookmarkEnd w:id="774"/>
      <w:bookmarkEnd w:id="775"/>
      <w:bookmarkEnd w:id="776"/>
    </w:p>
    <w:p w14:paraId="0DC640C4" w14:textId="5B9061AE" w:rsidR="00FA6580" w:rsidRPr="003076F2" w:rsidRDefault="00FA6580" w:rsidP="00E3786F">
      <w:pPr>
        <w:pStyle w:val="GLHeading2"/>
      </w:pPr>
      <w:bookmarkStart w:id="778" w:name="_Toc56091744"/>
      <w:bookmarkStart w:id="779" w:name="_Toc68714959"/>
      <w:bookmarkStart w:id="780" w:name="_Toc102405162"/>
      <w:bookmarkStart w:id="781" w:name="_Toc131381742"/>
      <w:bookmarkStart w:id="782" w:name="_Toc131383512"/>
      <w:bookmarkStart w:id="783" w:name="_Toc166869257"/>
      <w:bookmarkEnd w:id="777"/>
      <w:r w:rsidRPr="003076F2">
        <w:t xml:space="preserve">A1.1 </w:t>
      </w:r>
      <w:bookmarkEnd w:id="778"/>
      <w:r w:rsidR="00D230EB" w:rsidRPr="003076F2">
        <w:t>Acknowledgements</w:t>
      </w:r>
      <w:bookmarkStart w:id="784" w:name="A1_1"/>
      <w:bookmarkEnd w:id="779"/>
      <w:bookmarkEnd w:id="780"/>
      <w:bookmarkEnd w:id="781"/>
      <w:bookmarkEnd w:id="782"/>
      <w:bookmarkEnd w:id="783"/>
    </w:p>
    <w:p w14:paraId="77E27A3B" w14:textId="771F01C0" w:rsidR="00364289" w:rsidRPr="003076F2" w:rsidRDefault="00CD3487" w:rsidP="00B860BF">
      <w:pPr>
        <w:pStyle w:val="GLHeading3"/>
      </w:pPr>
      <w:bookmarkStart w:id="785" w:name="_Toc102405164"/>
      <w:bookmarkStart w:id="786" w:name="_Toc131381743"/>
      <w:bookmarkStart w:id="787" w:name="_Toc131383513"/>
      <w:bookmarkStart w:id="788" w:name="_Toc166869258"/>
      <w:bookmarkStart w:id="789" w:name="_Toc68714960"/>
      <w:bookmarkStart w:id="790" w:name="_Toc56091745"/>
      <w:bookmarkEnd w:id="784"/>
      <w:r w:rsidRPr="003076F2">
        <w:t>Living Guideline</w:t>
      </w:r>
      <w:r w:rsidR="00364289" w:rsidRPr="003076F2">
        <w:t xml:space="preserve"> </w:t>
      </w:r>
      <w:r w:rsidR="003F5DF5" w:rsidRPr="003076F2">
        <w:t>M</w:t>
      </w:r>
      <w:r w:rsidR="00364289" w:rsidRPr="003076F2">
        <w:t>anager</w:t>
      </w:r>
      <w:bookmarkEnd w:id="785"/>
      <w:bookmarkEnd w:id="786"/>
      <w:bookmarkEnd w:id="787"/>
      <w:bookmarkEnd w:id="788"/>
      <w:r w:rsidR="00364289" w:rsidRPr="003076F2">
        <w:t xml:space="preserve"> </w:t>
      </w:r>
      <w:bookmarkEnd w:id="789"/>
    </w:p>
    <w:p w14:paraId="467827D6" w14:textId="1F2210EF" w:rsidR="00364289" w:rsidRPr="003076F2" w:rsidRDefault="00364289" w:rsidP="00E578F1">
      <w:pPr>
        <w:pStyle w:val="GLBodytext"/>
      </w:pPr>
      <w:r w:rsidRPr="003076F2">
        <w:rPr>
          <w:b/>
          <w:bCs/>
        </w:rPr>
        <w:t>Marita Broadstock</w:t>
      </w:r>
      <w:r w:rsidR="000115B8" w:rsidRPr="003076F2">
        <w:t xml:space="preserve">, </w:t>
      </w:r>
      <w:r w:rsidR="00AA081E" w:rsidRPr="003076F2">
        <w:t>Manager, Autism</w:t>
      </w:r>
      <w:r w:rsidR="008B73B6" w:rsidRPr="003076F2">
        <w:t>/</w:t>
      </w:r>
      <w:r w:rsidR="00AA081E" w:rsidRPr="003076F2">
        <w:t xml:space="preserve">Takiwātanga Living Guideline programme, </w:t>
      </w:r>
      <w:r w:rsidR="00E62424" w:rsidRPr="003076F2">
        <w:t>Independent Researcher,</w:t>
      </w:r>
      <w:r w:rsidR="00AA081E" w:rsidRPr="003076F2">
        <w:t xml:space="preserve"> </w:t>
      </w:r>
      <w:r w:rsidRPr="003076F2">
        <w:t>INSIGHT Research Ltd</w:t>
      </w:r>
    </w:p>
    <w:p w14:paraId="0A9D2712" w14:textId="37BEF539" w:rsidR="00FA6580" w:rsidRPr="003076F2" w:rsidRDefault="00FA6580" w:rsidP="00B860BF">
      <w:pPr>
        <w:pStyle w:val="GLHeading3"/>
      </w:pPr>
      <w:bookmarkStart w:id="791" w:name="_Toc68714961"/>
      <w:bookmarkStart w:id="792" w:name="_Toc102405165"/>
      <w:bookmarkStart w:id="793" w:name="_Toc131381744"/>
      <w:bookmarkStart w:id="794" w:name="_Toc131383514"/>
      <w:bookmarkStart w:id="795" w:name="_Toc166869259"/>
      <w:bookmarkStart w:id="796" w:name="LGG"/>
      <w:r w:rsidRPr="003076F2">
        <w:t>Living Guideline Group</w:t>
      </w:r>
      <w:bookmarkEnd w:id="790"/>
      <w:bookmarkEnd w:id="791"/>
      <w:bookmarkEnd w:id="792"/>
      <w:r w:rsidR="000D513F" w:rsidRPr="003076F2">
        <w:t xml:space="preserve"> (LGG)</w:t>
      </w:r>
      <w:bookmarkEnd w:id="793"/>
      <w:bookmarkEnd w:id="794"/>
      <w:bookmarkEnd w:id="795"/>
    </w:p>
    <w:bookmarkEnd w:id="796"/>
    <w:p w14:paraId="77BA390D" w14:textId="63108496" w:rsidR="006474C6" w:rsidRPr="003076F2" w:rsidRDefault="006474C6" w:rsidP="00E578F1">
      <w:pPr>
        <w:pStyle w:val="GLBodytext"/>
        <w:rPr>
          <w:b/>
          <w:bCs/>
        </w:rPr>
      </w:pPr>
      <w:r w:rsidRPr="003076F2">
        <w:rPr>
          <w:b/>
          <w:bCs/>
        </w:rPr>
        <w:t xml:space="preserve">Joanne </w:t>
      </w:r>
      <w:proofErr w:type="spellStart"/>
      <w:r w:rsidRPr="003076F2">
        <w:rPr>
          <w:b/>
          <w:bCs/>
        </w:rPr>
        <w:t>Dacombe</w:t>
      </w:r>
      <w:proofErr w:type="spellEnd"/>
      <w:r w:rsidRPr="003076F2">
        <w:rPr>
          <w:b/>
          <w:bCs/>
        </w:rPr>
        <w:t xml:space="preserve"> </w:t>
      </w:r>
      <w:r w:rsidRPr="003076F2">
        <w:t xml:space="preserve">(Co-Chair), </w:t>
      </w:r>
      <w:r w:rsidR="00650742" w:rsidRPr="003076F2">
        <w:t xml:space="preserve">Autistic self-advocate, </w:t>
      </w:r>
      <w:r w:rsidR="00650742" w:rsidRPr="003076F2">
        <w:rPr>
          <w:sz w:val="23"/>
          <w:szCs w:val="23"/>
          <w:shd w:val="clear" w:color="auto" w:fill="FFFFFF"/>
        </w:rPr>
        <w:t>Chairperson at ASAN</w:t>
      </w:r>
      <w:r w:rsidR="00650742" w:rsidRPr="003076F2">
        <w:rPr>
          <w:shd w:val="clear" w:color="auto" w:fill="FFFFFF"/>
        </w:rPr>
        <w:t xml:space="preserve"> AU/NZ, </w:t>
      </w:r>
      <w:r w:rsidR="00690A3F">
        <w:rPr>
          <w:shd w:val="clear" w:color="auto" w:fill="FFFFFF"/>
        </w:rPr>
        <w:t>Board Member</w:t>
      </w:r>
      <w:r w:rsidR="00650742" w:rsidRPr="003076F2">
        <w:rPr>
          <w:shd w:val="clear" w:color="auto" w:fill="FFFFFF"/>
        </w:rPr>
        <w:t xml:space="preserve"> of </w:t>
      </w:r>
      <w:r w:rsidR="00690A3F">
        <w:rPr>
          <w:shd w:val="clear" w:color="auto" w:fill="FFFFFF"/>
        </w:rPr>
        <w:t xml:space="preserve">the </w:t>
      </w:r>
      <w:r w:rsidR="00650742" w:rsidRPr="003076F2">
        <w:rPr>
          <w:shd w:val="clear" w:color="auto" w:fill="FFFFFF"/>
        </w:rPr>
        <w:t>National Executive Committee at Disabled Persons Assembly New Zealand</w:t>
      </w:r>
      <w:r w:rsidR="00650742" w:rsidRPr="003076F2">
        <w:rPr>
          <w:bCs/>
        </w:rPr>
        <w:t xml:space="preserve"> </w:t>
      </w:r>
    </w:p>
    <w:p w14:paraId="2B8548CF" w14:textId="1F9B93BC" w:rsidR="00FA6580" w:rsidRPr="003076F2" w:rsidRDefault="00FA6580" w:rsidP="00E578F1">
      <w:pPr>
        <w:pStyle w:val="GLBodytext"/>
      </w:pPr>
      <w:r w:rsidRPr="003076F2">
        <w:rPr>
          <w:b/>
          <w:bCs/>
        </w:rPr>
        <w:t>Andrew Marshall</w:t>
      </w:r>
      <w:r w:rsidRPr="003076F2">
        <w:t xml:space="preserve"> (</w:t>
      </w:r>
      <w:r w:rsidR="006474C6" w:rsidRPr="003076F2">
        <w:t>Co-</w:t>
      </w:r>
      <w:r w:rsidRPr="003076F2">
        <w:t>Chair)</w:t>
      </w:r>
      <w:r w:rsidR="000115B8" w:rsidRPr="003076F2">
        <w:t xml:space="preserve">, </w:t>
      </w:r>
      <w:r w:rsidRPr="003076F2">
        <w:t>Developmental Paediatrician</w:t>
      </w:r>
      <w:r w:rsidR="00661061" w:rsidRPr="003076F2">
        <w:t xml:space="preserve">; </w:t>
      </w:r>
      <w:r w:rsidRPr="003076F2">
        <w:t xml:space="preserve">Child Development Team at Puketiro Centre, Porirua and </w:t>
      </w:r>
      <w:r w:rsidRPr="003076F2">
        <w:rPr>
          <w:lang w:val="en-US"/>
        </w:rPr>
        <w:t>Clinical Leader, Child Health, Wellington Hospital</w:t>
      </w:r>
      <w:r w:rsidR="00A55499" w:rsidRPr="003076F2">
        <w:rPr>
          <w:lang w:val="en-US"/>
        </w:rPr>
        <w:t xml:space="preserve"> </w:t>
      </w:r>
      <w:r w:rsidR="00A55499" w:rsidRPr="003076F2">
        <w:t>(did not attend the meeting)</w:t>
      </w:r>
    </w:p>
    <w:p w14:paraId="3347011F" w14:textId="36EE8C10" w:rsidR="00FA6580" w:rsidRPr="003076F2" w:rsidRDefault="00FA6580" w:rsidP="00E578F1">
      <w:pPr>
        <w:pStyle w:val="GLBodytext"/>
      </w:pPr>
      <w:r w:rsidRPr="003076F2">
        <w:rPr>
          <w:b/>
          <w:bCs/>
        </w:rPr>
        <w:t>Tanya Breen</w:t>
      </w:r>
      <w:r w:rsidR="000115B8" w:rsidRPr="003076F2">
        <w:t xml:space="preserve">, </w:t>
      </w:r>
      <w:r w:rsidRPr="003076F2">
        <w:t>Consultant Clinical Psychologist</w:t>
      </w:r>
      <w:r w:rsidR="00661061" w:rsidRPr="003076F2">
        <w:t>;</w:t>
      </w:r>
      <w:r w:rsidRPr="003076F2">
        <w:t xml:space="preserve"> </w:t>
      </w:r>
      <w:r w:rsidR="003A72FC" w:rsidRPr="003076F2">
        <w:t>s</w:t>
      </w:r>
      <w:r w:rsidRPr="003076F2">
        <w:t xml:space="preserve">pecialist in </w:t>
      </w:r>
      <w:r w:rsidR="003A72FC" w:rsidRPr="003076F2">
        <w:t>a</w:t>
      </w:r>
      <w:r w:rsidRPr="003076F2">
        <w:t xml:space="preserve">utism and </w:t>
      </w:r>
      <w:r w:rsidR="003A72FC" w:rsidRPr="003076F2">
        <w:t>d</w:t>
      </w:r>
      <w:r w:rsidRPr="003076F2">
        <w:t xml:space="preserve">isability </w:t>
      </w:r>
      <w:r w:rsidR="003A72FC" w:rsidRPr="003076F2">
        <w:t>i</w:t>
      </w:r>
      <w:r w:rsidRPr="003076F2">
        <w:t>ssues</w:t>
      </w:r>
    </w:p>
    <w:p w14:paraId="4602C685" w14:textId="6BF74180" w:rsidR="00FA6580" w:rsidRPr="003076F2" w:rsidRDefault="00FA6580" w:rsidP="00E578F1">
      <w:pPr>
        <w:pStyle w:val="GLBodytext"/>
      </w:pPr>
      <w:r w:rsidRPr="003076F2">
        <w:rPr>
          <w:b/>
          <w:bCs/>
        </w:rPr>
        <w:t>Vijaya Dharan</w:t>
      </w:r>
      <w:r w:rsidR="000115B8" w:rsidRPr="003076F2">
        <w:t xml:space="preserve">, </w:t>
      </w:r>
      <w:r w:rsidR="00A55499" w:rsidRPr="003076F2">
        <w:t>Associate Professor</w:t>
      </w:r>
      <w:r w:rsidR="00661061" w:rsidRPr="003076F2">
        <w:t xml:space="preserve">; </w:t>
      </w:r>
      <w:r w:rsidRPr="003076F2">
        <w:t>Centre for Equity through Education, Institute of Education, Massey University</w:t>
      </w:r>
    </w:p>
    <w:p w14:paraId="7386C85C" w14:textId="61356853" w:rsidR="00800027" w:rsidRPr="003076F2" w:rsidRDefault="00800027" w:rsidP="00E578F1">
      <w:pPr>
        <w:pStyle w:val="GLBodytext"/>
      </w:pPr>
      <w:r w:rsidRPr="003076F2">
        <w:rPr>
          <w:b/>
          <w:bCs/>
          <w:lang w:val="en-US"/>
        </w:rPr>
        <w:t xml:space="preserve">Elizabeth </w:t>
      </w:r>
      <w:proofErr w:type="spellStart"/>
      <w:r w:rsidRPr="003076F2">
        <w:rPr>
          <w:b/>
          <w:bCs/>
          <w:lang w:val="en-US"/>
        </w:rPr>
        <w:t>Doell</w:t>
      </w:r>
      <w:proofErr w:type="spellEnd"/>
      <w:r w:rsidR="000115B8" w:rsidRPr="003076F2">
        <w:rPr>
          <w:lang w:val="en-US"/>
        </w:rPr>
        <w:t xml:space="preserve">, </w:t>
      </w:r>
      <w:r w:rsidR="0049367E" w:rsidRPr="003076F2">
        <w:rPr>
          <w:lang w:val="en-US"/>
        </w:rPr>
        <w:t xml:space="preserve">Honorary </w:t>
      </w:r>
      <w:r w:rsidR="00E32139" w:rsidRPr="003076F2">
        <w:t>Research Fellow</w:t>
      </w:r>
      <w:r w:rsidR="00661061" w:rsidRPr="003076F2">
        <w:t>;</w:t>
      </w:r>
      <w:r w:rsidRPr="003076F2">
        <w:t xml:space="preserve"> Speech and Language Therapy Programme, Institute of Education, Massey University</w:t>
      </w:r>
    </w:p>
    <w:p w14:paraId="78EB4BFA" w14:textId="2ECD3CA3" w:rsidR="006474C6" w:rsidRPr="003076F2" w:rsidRDefault="006474C6" w:rsidP="006474C6">
      <w:pPr>
        <w:pStyle w:val="GLBodytext"/>
      </w:pPr>
      <w:r w:rsidRPr="003076F2">
        <w:rPr>
          <w:b/>
          <w:bCs/>
        </w:rPr>
        <w:t>Matt Eggleston</w:t>
      </w:r>
      <w:r w:rsidRPr="003076F2">
        <w:t xml:space="preserve">, </w:t>
      </w:r>
      <w:r w:rsidR="00A55499" w:rsidRPr="003076F2">
        <w:t xml:space="preserve">(Deputy Chair) </w:t>
      </w:r>
      <w:r w:rsidRPr="003076F2">
        <w:t>Child and Adolescent Psychiatrist; Child, Adolescent and Family Mental Health Service, Canterbury DHB</w:t>
      </w:r>
    </w:p>
    <w:p w14:paraId="14C16EC8" w14:textId="0648040F" w:rsidR="00FA6580" w:rsidRPr="003076F2" w:rsidRDefault="00FA6580" w:rsidP="00E578F1">
      <w:pPr>
        <w:pStyle w:val="GLBodytext"/>
      </w:pPr>
      <w:r w:rsidRPr="003076F2">
        <w:rPr>
          <w:b/>
          <w:bCs/>
        </w:rPr>
        <w:t>Martyn Matthews</w:t>
      </w:r>
      <w:r w:rsidR="000115B8" w:rsidRPr="003076F2">
        <w:t xml:space="preserve">, </w:t>
      </w:r>
      <w:r w:rsidRPr="003076F2">
        <w:t xml:space="preserve">Independent </w:t>
      </w:r>
      <w:r w:rsidR="00BF1537" w:rsidRPr="003076F2">
        <w:t xml:space="preserve">disability </w:t>
      </w:r>
      <w:r w:rsidRPr="003076F2">
        <w:t>researc</w:t>
      </w:r>
      <w:r w:rsidR="00BF1537" w:rsidRPr="003076F2">
        <w:t>her</w:t>
      </w:r>
      <w:r w:rsidR="00661061" w:rsidRPr="003076F2">
        <w:t>;</w:t>
      </w:r>
      <w:r w:rsidRPr="003076F2">
        <w:t xml:space="preserve"> </w:t>
      </w:r>
      <w:r w:rsidR="001D668A" w:rsidRPr="003076F2">
        <w:t xml:space="preserve">Kestrel Consulting, </w:t>
      </w:r>
      <w:r w:rsidRPr="003076F2">
        <w:t>Wellington</w:t>
      </w:r>
    </w:p>
    <w:p w14:paraId="5BC39DC9" w14:textId="3B1D276F" w:rsidR="00364D9D" w:rsidRPr="003076F2" w:rsidRDefault="00FA6580" w:rsidP="00E578F1">
      <w:pPr>
        <w:pStyle w:val="GLBodytext"/>
      </w:pPr>
      <w:r w:rsidRPr="003076F2">
        <w:rPr>
          <w:b/>
          <w:bCs/>
        </w:rPr>
        <w:t>Daniel Smith</w:t>
      </w:r>
      <w:r w:rsidR="000115B8" w:rsidRPr="003076F2">
        <w:t xml:space="preserve">, </w:t>
      </w:r>
      <w:r w:rsidRPr="003076F2">
        <w:t>Technical Specialist in immunohistochemistry</w:t>
      </w:r>
      <w:r w:rsidR="00661061" w:rsidRPr="003076F2">
        <w:t>;</w:t>
      </w:r>
      <w:r w:rsidR="00D00064" w:rsidRPr="003076F2">
        <w:t xml:space="preserve"> </w:t>
      </w:r>
      <w:r w:rsidRPr="003076F2">
        <w:t>member of Altogether Autism's Consumer Reference Panel</w:t>
      </w:r>
    </w:p>
    <w:p w14:paraId="7A890B85" w14:textId="00108C7D" w:rsidR="00340E2F" w:rsidRPr="003076F2" w:rsidRDefault="00340E2F" w:rsidP="00E578F1">
      <w:pPr>
        <w:pStyle w:val="GLBodytext"/>
      </w:pPr>
      <w:bookmarkStart w:id="797" w:name="_Toc56091746"/>
      <w:bookmarkStart w:id="798" w:name="_Toc68714962"/>
      <w:r w:rsidRPr="003076F2">
        <w:rPr>
          <w:b/>
          <w:bCs/>
        </w:rPr>
        <w:t>Larah van der Meer</w:t>
      </w:r>
      <w:r w:rsidR="000115B8" w:rsidRPr="003076F2">
        <w:t xml:space="preserve">, </w:t>
      </w:r>
      <w:r w:rsidR="00352383" w:rsidRPr="003076F2">
        <w:t>Autism researcher</w:t>
      </w:r>
      <w:r w:rsidR="00661061" w:rsidRPr="003076F2">
        <w:t>;</w:t>
      </w:r>
      <w:r w:rsidRPr="003076F2">
        <w:t xml:space="preserve"> </w:t>
      </w:r>
      <w:r w:rsidR="001E2661" w:rsidRPr="003076F2">
        <w:t>Adjunct Research Fellow</w:t>
      </w:r>
      <w:r w:rsidRPr="003076F2">
        <w:t xml:space="preserve"> at Victoria University, and </w:t>
      </w:r>
      <w:r w:rsidR="001E2661" w:rsidRPr="003076F2">
        <w:t>National R</w:t>
      </w:r>
      <w:r w:rsidRPr="003076F2">
        <w:t xml:space="preserve">esearch </w:t>
      </w:r>
      <w:r w:rsidR="001E2661" w:rsidRPr="003076F2">
        <w:t>and Advocacy Manager</w:t>
      </w:r>
      <w:r w:rsidRPr="003076F2">
        <w:t xml:space="preserve"> at Autism New Zealand</w:t>
      </w:r>
      <w:r w:rsidR="00A55499" w:rsidRPr="003076F2">
        <w:t xml:space="preserve"> (did not attend the meeting)</w:t>
      </w:r>
    </w:p>
    <w:p w14:paraId="7265CA93" w14:textId="6E45C88C" w:rsidR="00FA6580" w:rsidRPr="003076F2" w:rsidRDefault="00FA6580" w:rsidP="00B860BF">
      <w:pPr>
        <w:pStyle w:val="GLHeading3"/>
      </w:pPr>
      <w:bookmarkStart w:id="799" w:name="_Toc102405166"/>
      <w:bookmarkStart w:id="800" w:name="_Toc131381745"/>
      <w:bookmarkStart w:id="801" w:name="_Toc131383515"/>
      <w:bookmarkStart w:id="802" w:name="_Toc166869260"/>
      <w:r w:rsidRPr="003076F2">
        <w:t>Ex-officio LGG members</w:t>
      </w:r>
      <w:bookmarkEnd w:id="797"/>
      <w:bookmarkEnd w:id="798"/>
      <w:bookmarkEnd w:id="799"/>
      <w:bookmarkEnd w:id="800"/>
      <w:bookmarkEnd w:id="801"/>
      <w:bookmarkEnd w:id="802"/>
    </w:p>
    <w:p w14:paraId="51C24917" w14:textId="77777777" w:rsidR="003F5DF5" w:rsidRPr="003076F2" w:rsidRDefault="003F5DF5" w:rsidP="00E578F1">
      <w:pPr>
        <w:pStyle w:val="GLBodytext"/>
      </w:pPr>
      <w:r w:rsidRPr="003076F2">
        <w:t>Ex-officio members include the programme funders and sponsors.</w:t>
      </w:r>
    </w:p>
    <w:p w14:paraId="357220B0" w14:textId="77777777" w:rsidR="002611B3" w:rsidRPr="003076F2" w:rsidRDefault="00CB22FC" w:rsidP="00E578F1">
      <w:pPr>
        <w:pStyle w:val="GLBodytext"/>
        <w:rPr>
          <w:shd w:val="clear" w:color="auto" w:fill="FFFFFF"/>
        </w:rPr>
      </w:pPr>
      <w:r w:rsidRPr="003076F2">
        <w:rPr>
          <w:b/>
          <w:bCs/>
        </w:rPr>
        <w:t>Donna Caddie</w:t>
      </w:r>
      <w:r w:rsidRPr="003076F2">
        <w:t xml:space="preserve">, </w:t>
      </w:r>
      <w:r w:rsidR="00F57207" w:rsidRPr="003076F2">
        <w:rPr>
          <w:shd w:val="clear" w:color="auto" w:fill="FFFFFF"/>
        </w:rPr>
        <w:t>Manager</w:t>
      </w:r>
      <w:r w:rsidR="00F80F18" w:rsidRPr="003076F2">
        <w:rPr>
          <w:shd w:val="clear" w:color="auto" w:fill="FFFFFF"/>
        </w:rPr>
        <w:t xml:space="preserve"> </w:t>
      </w:r>
      <w:r w:rsidR="00F57207" w:rsidRPr="003076F2">
        <w:rPr>
          <w:shd w:val="clear" w:color="auto" w:fill="FFFFFF"/>
        </w:rPr>
        <w:t xml:space="preserve">Strategy and Budget, Te </w:t>
      </w:r>
      <w:proofErr w:type="spellStart"/>
      <w:r w:rsidR="00F57207" w:rsidRPr="003076F2">
        <w:rPr>
          <w:shd w:val="clear" w:color="auto" w:fill="FFFFFF"/>
        </w:rPr>
        <w:t>Pae</w:t>
      </w:r>
      <w:proofErr w:type="spellEnd"/>
      <w:r w:rsidR="00F57207" w:rsidRPr="003076F2">
        <w:rPr>
          <w:shd w:val="clear" w:color="auto" w:fill="FFFFFF"/>
        </w:rPr>
        <w:t xml:space="preserve"> </w:t>
      </w:r>
      <w:proofErr w:type="spellStart"/>
      <w:r w:rsidR="00F57207" w:rsidRPr="003076F2">
        <w:rPr>
          <w:shd w:val="clear" w:color="auto" w:fill="FFFFFF"/>
        </w:rPr>
        <w:t>Aronui</w:t>
      </w:r>
      <w:proofErr w:type="spellEnd"/>
      <w:r w:rsidR="00F80F18" w:rsidRPr="003076F2">
        <w:rPr>
          <w:shd w:val="clear" w:color="auto" w:fill="FFFFFF"/>
        </w:rPr>
        <w:t>,</w:t>
      </w:r>
      <w:r w:rsidR="00F57207" w:rsidRPr="003076F2">
        <w:rPr>
          <w:shd w:val="clear" w:color="auto" w:fill="FFFFFF"/>
        </w:rPr>
        <w:t xml:space="preserve"> </w:t>
      </w:r>
      <w:r w:rsidRPr="003076F2">
        <w:t>Ministry of Education</w:t>
      </w:r>
      <w:r w:rsidR="00F57207" w:rsidRPr="003076F2">
        <w:t xml:space="preserve"> </w:t>
      </w:r>
      <w:r w:rsidR="00F57207" w:rsidRPr="003076F2">
        <w:rPr>
          <w:shd w:val="clear" w:color="auto" w:fill="FFFFFF"/>
        </w:rPr>
        <w:t>of New Zealand</w:t>
      </w:r>
      <w:r w:rsidR="002611B3" w:rsidRPr="003076F2">
        <w:rPr>
          <w:shd w:val="clear" w:color="auto" w:fill="FFFFFF"/>
        </w:rPr>
        <w:t xml:space="preserve">. </w:t>
      </w:r>
    </w:p>
    <w:p w14:paraId="58C427BE" w14:textId="345AE030" w:rsidR="0099015E" w:rsidRPr="003076F2" w:rsidRDefault="00A33FE1" w:rsidP="00E578F1">
      <w:pPr>
        <w:pStyle w:val="GLBodytext"/>
        <w:rPr>
          <w:shd w:val="clear" w:color="auto" w:fill="FFFFFF"/>
        </w:rPr>
      </w:pPr>
      <w:r w:rsidRPr="003076F2">
        <w:rPr>
          <w:b/>
          <w:bCs/>
        </w:rPr>
        <w:t>Helen Hayes</w:t>
      </w:r>
      <w:r w:rsidR="000115B8" w:rsidRPr="003076F2">
        <w:t xml:space="preserve">, </w:t>
      </w:r>
      <w:r w:rsidR="0099015E" w:rsidRPr="003076F2">
        <w:t>Portfolio Manager</w:t>
      </w:r>
      <w:r w:rsidR="00661061" w:rsidRPr="003076F2">
        <w:t xml:space="preserve">; </w:t>
      </w:r>
      <w:r w:rsidR="00AD3FFE" w:rsidRPr="003076F2">
        <w:rPr>
          <w:shd w:val="clear" w:color="auto" w:fill="FFFFFF"/>
        </w:rPr>
        <w:t>Whaikaha</w:t>
      </w:r>
      <w:r w:rsidR="00A66B2D" w:rsidRPr="003076F2">
        <w:rPr>
          <w:shd w:val="clear" w:color="auto" w:fill="FFFFFF"/>
        </w:rPr>
        <w:t xml:space="preserve"> –</w:t>
      </w:r>
      <w:r w:rsidR="008704C3" w:rsidRPr="003076F2">
        <w:rPr>
          <w:shd w:val="clear" w:color="auto" w:fill="FFFFFF"/>
        </w:rPr>
        <w:t xml:space="preserve"> </w:t>
      </w:r>
      <w:r w:rsidR="00FA6580" w:rsidRPr="003076F2">
        <w:t xml:space="preserve">Ministry of </w:t>
      </w:r>
      <w:r w:rsidR="00591D2E" w:rsidRPr="003076F2">
        <w:t>Disabled People</w:t>
      </w:r>
      <w:r w:rsidR="00F57207" w:rsidRPr="003076F2">
        <w:t xml:space="preserve"> </w:t>
      </w:r>
      <w:r w:rsidR="00F57207" w:rsidRPr="003076F2">
        <w:rPr>
          <w:shd w:val="clear" w:color="auto" w:fill="FFFFFF"/>
        </w:rPr>
        <w:t>of New Zealand</w:t>
      </w:r>
    </w:p>
    <w:p w14:paraId="26D6F91E" w14:textId="77777777" w:rsidR="00AD408D" w:rsidRPr="003076F2" w:rsidRDefault="00AD408D" w:rsidP="00AD408D">
      <w:pPr>
        <w:pStyle w:val="GLBodytext"/>
        <w:rPr>
          <w:shd w:val="clear" w:color="auto" w:fill="FFFFFF"/>
        </w:rPr>
      </w:pPr>
      <w:bookmarkStart w:id="803" w:name="_Toc56091747"/>
      <w:bookmarkStart w:id="804" w:name="_Toc68714963"/>
      <w:bookmarkStart w:id="805" w:name="_Toc102405167"/>
      <w:r w:rsidRPr="003076F2">
        <w:rPr>
          <w:b/>
          <w:bCs/>
          <w:color w:val="000000"/>
          <w:lang w:val="en"/>
        </w:rPr>
        <w:t xml:space="preserve">Nadine </w:t>
      </w:r>
      <w:proofErr w:type="spellStart"/>
      <w:r w:rsidRPr="003076F2">
        <w:rPr>
          <w:b/>
          <w:bCs/>
          <w:color w:val="000000"/>
          <w:lang w:val="en"/>
        </w:rPr>
        <w:t>Rohe</w:t>
      </w:r>
      <w:proofErr w:type="spellEnd"/>
      <w:r w:rsidRPr="003076F2">
        <w:rPr>
          <w:rStyle w:val="apple-converted-space"/>
          <w:color w:val="000000"/>
          <w:lang w:val="en"/>
        </w:rPr>
        <w:t xml:space="preserve"> (</w:t>
      </w:r>
      <w:r w:rsidRPr="003076F2">
        <w:rPr>
          <w:color w:val="000000"/>
          <w:lang w:val="en"/>
        </w:rPr>
        <w:t xml:space="preserve">Manager Learning Support Practice, </w:t>
      </w:r>
      <w:r w:rsidRPr="003076F2">
        <w:rPr>
          <w:shd w:val="clear" w:color="auto" w:fill="FFFFFF"/>
        </w:rPr>
        <w:t xml:space="preserve">Te </w:t>
      </w:r>
      <w:proofErr w:type="spellStart"/>
      <w:r w:rsidRPr="003076F2">
        <w:rPr>
          <w:shd w:val="clear" w:color="auto" w:fill="FFFFFF"/>
        </w:rPr>
        <w:t>Pae</w:t>
      </w:r>
      <w:proofErr w:type="spellEnd"/>
      <w:r w:rsidRPr="003076F2">
        <w:rPr>
          <w:shd w:val="clear" w:color="auto" w:fill="FFFFFF"/>
        </w:rPr>
        <w:t xml:space="preserve"> </w:t>
      </w:r>
      <w:proofErr w:type="spellStart"/>
      <w:r w:rsidRPr="003076F2">
        <w:rPr>
          <w:shd w:val="clear" w:color="auto" w:fill="FFFFFF"/>
        </w:rPr>
        <w:t>Aronui</w:t>
      </w:r>
      <w:proofErr w:type="spellEnd"/>
      <w:r w:rsidRPr="003076F2">
        <w:rPr>
          <w:shd w:val="clear" w:color="auto" w:fill="FFFFFF"/>
        </w:rPr>
        <w:t xml:space="preserve">, </w:t>
      </w:r>
      <w:r w:rsidRPr="003076F2">
        <w:t xml:space="preserve">Ministry of Education </w:t>
      </w:r>
      <w:r w:rsidRPr="003076F2">
        <w:rPr>
          <w:shd w:val="clear" w:color="auto" w:fill="FFFFFF"/>
        </w:rPr>
        <w:t>of New Zealand) attended the meeting as an observer</w:t>
      </w:r>
    </w:p>
    <w:p w14:paraId="39CB92E8" w14:textId="48299518" w:rsidR="007E04A0" w:rsidRPr="003076F2" w:rsidRDefault="007E04A0" w:rsidP="00E578F1">
      <w:pPr>
        <w:pStyle w:val="GLBodytext"/>
        <w:sectPr w:rsidR="007E04A0" w:rsidRPr="003076F2" w:rsidSect="00146300">
          <w:headerReference w:type="default" r:id="rId35"/>
          <w:endnotePr>
            <w:numFmt w:val="decimal"/>
          </w:endnotePr>
          <w:pgSz w:w="11900" w:h="16820" w:code="9"/>
          <w:pgMar w:top="1418" w:right="1418" w:bottom="1418" w:left="1418" w:header="567" w:footer="425" w:gutter="284"/>
          <w:pgNumType w:start="47"/>
          <w:cols w:space="720"/>
        </w:sectPr>
      </w:pPr>
    </w:p>
    <w:p w14:paraId="31431A48" w14:textId="77777777" w:rsidR="00792F0A" w:rsidRPr="003076F2" w:rsidRDefault="00792F0A" w:rsidP="00B860BF">
      <w:pPr>
        <w:pStyle w:val="GLHeading3"/>
      </w:pPr>
      <w:bookmarkStart w:id="806" w:name="_Toc131381746"/>
      <w:bookmarkStart w:id="807" w:name="_Toc131383516"/>
      <w:bookmarkStart w:id="808" w:name="_Toc166869261"/>
      <w:r w:rsidRPr="003076F2">
        <w:lastRenderedPageBreak/>
        <w:t>Other support</w:t>
      </w:r>
      <w:bookmarkEnd w:id="806"/>
      <w:bookmarkEnd w:id="807"/>
      <w:bookmarkEnd w:id="808"/>
    </w:p>
    <w:p w14:paraId="76541ACA" w14:textId="77777777" w:rsidR="00792F0A" w:rsidRPr="003076F2" w:rsidRDefault="00792F0A" w:rsidP="00792F0A">
      <w:pPr>
        <w:pStyle w:val="GLBodytext"/>
      </w:pPr>
      <w:r w:rsidRPr="003076F2">
        <w:t xml:space="preserve">The Ministry of Education Library provided access to databases and assisted with inter-loan retrieval. </w:t>
      </w:r>
    </w:p>
    <w:p w14:paraId="75731C95" w14:textId="0C944DC2" w:rsidR="004E64DD" w:rsidRDefault="004E64DD" w:rsidP="00737915">
      <w:pPr>
        <w:pStyle w:val="GLBodytext"/>
      </w:pPr>
      <w:r w:rsidRPr="003076F2">
        <w:t xml:space="preserve">The author acknowledges the helpful feedback received during </w:t>
      </w:r>
      <w:r w:rsidR="00BE465E" w:rsidRPr="003076F2">
        <w:t xml:space="preserve">preparation and </w:t>
      </w:r>
      <w:r w:rsidRPr="003076F2">
        <w:t>consultation for this paper</w:t>
      </w:r>
      <w:bookmarkStart w:id="809" w:name="_Toc102405168"/>
      <w:r w:rsidR="00621EE6" w:rsidRPr="003076F2">
        <w:t>.</w:t>
      </w:r>
      <w:r w:rsidR="00BE465E" w:rsidRPr="003076F2">
        <w:t xml:space="preserve"> In particular, Dr Ruth Monk provided valuable insights into discussions about autistic preferences and perspectives relating to autistic masking.</w:t>
      </w:r>
    </w:p>
    <w:p w14:paraId="6DA049A0" w14:textId="0BE4DCCB" w:rsidR="00233962" w:rsidRDefault="00233962" w:rsidP="00737915">
      <w:pPr>
        <w:pStyle w:val="GLBodytext"/>
      </w:pPr>
      <w:r>
        <w:t xml:space="preserve">Gender Minorities Aotearoa provided detailed and extremely helpful feedback around terminology and concepts that led to expanding the Glossary and clarifying use of terms. </w:t>
      </w:r>
    </w:p>
    <w:p w14:paraId="706712EE" w14:textId="57D0502A" w:rsidR="005F496B" w:rsidRPr="003076F2" w:rsidRDefault="005F496B" w:rsidP="00737915">
      <w:pPr>
        <w:pStyle w:val="GLBodytext"/>
      </w:pPr>
      <w:r>
        <w:t>Rachael Wiltshire (Altogether Autism) provided very helpful proof-reading as part of her feedback in consultation.</w:t>
      </w:r>
    </w:p>
    <w:p w14:paraId="1EC0C35F" w14:textId="518BA62E" w:rsidR="000B5B45" w:rsidRPr="003076F2" w:rsidRDefault="000B5B45" w:rsidP="00B860BF">
      <w:pPr>
        <w:pStyle w:val="GLHeading3"/>
      </w:pPr>
      <w:bookmarkStart w:id="810" w:name="_Toc131381747"/>
      <w:bookmarkStart w:id="811" w:name="_Toc131383517"/>
      <w:bookmarkStart w:id="812" w:name="_Toc159792469"/>
      <w:bookmarkStart w:id="813" w:name="_Toc166869262"/>
      <w:r w:rsidRPr="003076F2">
        <w:t>Funding</w:t>
      </w:r>
      <w:bookmarkEnd w:id="809"/>
      <w:bookmarkEnd w:id="810"/>
      <w:bookmarkEnd w:id="811"/>
      <w:bookmarkEnd w:id="812"/>
      <w:bookmarkEnd w:id="813"/>
    </w:p>
    <w:p w14:paraId="6413C350" w14:textId="5D8CFE0A" w:rsidR="000B5B45" w:rsidRPr="003076F2" w:rsidRDefault="00D7759C" w:rsidP="00E578F1">
      <w:pPr>
        <w:pStyle w:val="GLBodytext"/>
      </w:pPr>
      <w:r w:rsidRPr="003076F2">
        <w:rPr>
          <w:color w:val="000000" w:themeColor="text1"/>
          <w:szCs w:val="22"/>
          <w:shd w:val="clear" w:color="auto" w:fill="FFFFFF"/>
        </w:rPr>
        <w:t>Th</w:t>
      </w:r>
      <w:r w:rsidR="00A65CEE" w:rsidRPr="003076F2">
        <w:rPr>
          <w:color w:val="000000" w:themeColor="text1"/>
          <w:szCs w:val="22"/>
          <w:shd w:val="clear" w:color="auto" w:fill="FFFFFF"/>
        </w:rPr>
        <w:t>e Living Guideline pro</w:t>
      </w:r>
      <w:r w:rsidR="008B73B6" w:rsidRPr="003076F2">
        <w:rPr>
          <w:color w:val="000000" w:themeColor="text1"/>
          <w:szCs w:val="22"/>
          <w:shd w:val="clear" w:color="auto" w:fill="FFFFFF"/>
        </w:rPr>
        <w:t>gramme</w:t>
      </w:r>
      <w:r w:rsidR="00A65CEE" w:rsidRPr="003076F2">
        <w:rPr>
          <w:color w:val="000000" w:themeColor="text1"/>
          <w:szCs w:val="22"/>
          <w:shd w:val="clear" w:color="auto" w:fill="FFFFFF"/>
        </w:rPr>
        <w:t xml:space="preserve"> and this Supplementary Paper </w:t>
      </w:r>
      <w:r w:rsidR="00CD7CD8" w:rsidRPr="003076F2">
        <w:rPr>
          <w:color w:val="000000" w:themeColor="text1"/>
          <w:szCs w:val="22"/>
          <w:shd w:val="clear" w:color="auto" w:fill="FFFFFF"/>
        </w:rPr>
        <w:t>were</w:t>
      </w:r>
      <w:r w:rsidR="001101D5" w:rsidRPr="003076F2">
        <w:rPr>
          <w:color w:val="000000" w:themeColor="text1"/>
          <w:szCs w:val="22"/>
          <w:shd w:val="clear" w:color="auto" w:fill="FFFFFF"/>
        </w:rPr>
        <w:t xml:space="preserve"> funded</w:t>
      </w:r>
      <w:r w:rsidR="00A65CEE" w:rsidRPr="003076F2">
        <w:rPr>
          <w:color w:val="000000" w:themeColor="text1"/>
          <w:szCs w:val="22"/>
          <w:shd w:val="clear" w:color="auto" w:fill="FFFFFF"/>
        </w:rPr>
        <w:t xml:space="preserve"> by</w:t>
      </w:r>
      <w:r w:rsidR="000B5B45" w:rsidRPr="003076F2">
        <w:rPr>
          <w:color w:val="000000" w:themeColor="text1"/>
          <w:szCs w:val="22"/>
          <w:shd w:val="clear" w:color="auto" w:fill="FFFFFF"/>
        </w:rPr>
        <w:t xml:space="preserve"> </w:t>
      </w:r>
      <w:r w:rsidR="000B5B45" w:rsidRPr="003076F2">
        <w:t xml:space="preserve">Aotearoa New Zealand </w:t>
      </w:r>
      <w:r w:rsidRPr="003076F2">
        <w:t xml:space="preserve">government’s </w:t>
      </w:r>
      <w:r w:rsidRPr="003076F2">
        <w:rPr>
          <w:color w:val="000000" w:themeColor="text1"/>
          <w:szCs w:val="22"/>
          <w:shd w:val="clear" w:color="auto" w:fill="FFFFFF"/>
        </w:rPr>
        <w:t>Whaikaha</w:t>
      </w:r>
      <w:r w:rsidR="00A66B2D" w:rsidRPr="003076F2">
        <w:t xml:space="preserve"> –</w:t>
      </w:r>
      <w:r w:rsidR="002049D0" w:rsidRPr="003076F2">
        <w:t xml:space="preserve"> </w:t>
      </w:r>
      <w:r w:rsidR="000B5B45" w:rsidRPr="003076F2">
        <w:t>Ministry of Disabled People</w:t>
      </w:r>
      <w:r w:rsidR="00A65CEE" w:rsidRPr="003076F2">
        <w:t xml:space="preserve"> in partnership with</w:t>
      </w:r>
      <w:r w:rsidR="000B5B45" w:rsidRPr="003076F2">
        <w:t xml:space="preserve"> the Ministr</w:t>
      </w:r>
      <w:r w:rsidR="00A65CEE" w:rsidRPr="003076F2">
        <w:t>y</w:t>
      </w:r>
      <w:r w:rsidR="000B5B45" w:rsidRPr="003076F2">
        <w:t xml:space="preserve"> of Education. </w:t>
      </w:r>
    </w:p>
    <w:p w14:paraId="78358E92" w14:textId="28263CA1" w:rsidR="00FA6580" w:rsidRPr="003076F2" w:rsidRDefault="00FA6580" w:rsidP="00B860BF">
      <w:pPr>
        <w:pStyle w:val="GLHeading3"/>
      </w:pPr>
      <w:bookmarkStart w:id="814" w:name="_Toc131381748"/>
      <w:bookmarkStart w:id="815" w:name="_Toc131383518"/>
      <w:bookmarkStart w:id="816" w:name="_Toc159792470"/>
      <w:bookmarkStart w:id="817" w:name="_Toc166869263"/>
      <w:r w:rsidRPr="003076F2">
        <w:t>Declarations of interest</w:t>
      </w:r>
      <w:bookmarkEnd w:id="803"/>
      <w:bookmarkEnd w:id="804"/>
      <w:bookmarkEnd w:id="805"/>
      <w:bookmarkEnd w:id="814"/>
      <w:bookmarkEnd w:id="815"/>
      <w:bookmarkEnd w:id="816"/>
      <w:bookmarkEnd w:id="817"/>
    </w:p>
    <w:p w14:paraId="0ACB97F5" w14:textId="1B8CC834" w:rsidR="004E64DD" w:rsidRPr="003076F2" w:rsidRDefault="00FA6580" w:rsidP="00FA6580">
      <w:pPr>
        <w:spacing w:after="120" w:line="300" w:lineRule="exact"/>
        <w:jc w:val="both"/>
        <w:rPr>
          <w:rFonts w:asciiTheme="minorHAnsi" w:hAnsiTheme="minorHAnsi" w:cstheme="minorHAnsi"/>
          <w:lang w:eastAsia="en-NZ"/>
        </w:rPr>
      </w:pPr>
      <w:r w:rsidRPr="003076F2">
        <w:rPr>
          <w:rFonts w:asciiTheme="minorHAnsi" w:hAnsiTheme="minorHAnsi" w:cstheme="minorHAnsi"/>
          <w:lang w:eastAsia="en-NZ"/>
        </w:rPr>
        <w:t>None</w:t>
      </w:r>
    </w:p>
    <w:p w14:paraId="6026004C" w14:textId="5188B350" w:rsidR="00FA6580" w:rsidRPr="003076F2" w:rsidRDefault="00FA6580" w:rsidP="00E3786F">
      <w:pPr>
        <w:pStyle w:val="GLHeading2"/>
      </w:pPr>
      <w:bookmarkStart w:id="818" w:name="_Toc56091748"/>
      <w:bookmarkStart w:id="819" w:name="_Toc68714964"/>
      <w:bookmarkStart w:id="820" w:name="_Toc102405169"/>
      <w:bookmarkStart w:id="821" w:name="_Toc131381749"/>
      <w:bookmarkStart w:id="822" w:name="_Toc131383519"/>
      <w:bookmarkStart w:id="823" w:name="_Toc159792471"/>
      <w:bookmarkStart w:id="824" w:name="_Toc166869264"/>
      <w:r w:rsidRPr="003076F2">
        <w:t>A1.2 Search strategy</w:t>
      </w:r>
      <w:bookmarkStart w:id="825" w:name="A1_2"/>
      <w:bookmarkEnd w:id="818"/>
      <w:bookmarkEnd w:id="819"/>
      <w:bookmarkEnd w:id="820"/>
      <w:bookmarkEnd w:id="821"/>
      <w:bookmarkEnd w:id="822"/>
      <w:bookmarkEnd w:id="823"/>
      <w:bookmarkEnd w:id="824"/>
    </w:p>
    <w:bookmarkEnd w:id="825"/>
    <w:p w14:paraId="24FA777D" w14:textId="1DECFADA" w:rsidR="00876164" w:rsidRPr="003076F2" w:rsidRDefault="00FA6580" w:rsidP="00E578F1">
      <w:pPr>
        <w:pStyle w:val="GLBodytext"/>
      </w:pPr>
      <w:r w:rsidRPr="003076F2">
        <w:t>Search strategies were limited to publications from January 1 20</w:t>
      </w:r>
      <w:r w:rsidR="0019650B" w:rsidRPr="003076F2">
        <w:t>18</w:t>
      </w:r>
      <w:r w:rsidRPr="003076F2">
        <w:t xml:space="preserve"> onwards. Database searches were conducted </w:t>
      </w:r>
      <w:r w:rsidR="00767381" w:rsidRPr="003076F2">
        <w:t>between 9 and 13</w:t>
      </w:r>
      <w:r w:rsidR="00C949CB" w:rsidRPr="003076F2">
        <w:t xml:space="preserve"> </w:t>
      </w:r>
      <w:r w:rsidR="0019650B" w:rsidRPr="003076F2">
        <w:t>July</w:t>
      </w:r>
      <w:r w:rsidRPr="003076F2">
        <w:t xml:space="preserve"> 20</w:t>
      </w:r>
      <w:r w:rsidR="00AF7418" w:rsidRPr="003076F2">
        <w:t>2</w:t>
      </w:r>
      <w:r w:rsidR="00C206C7" w:rsidRPr="003076F2">
        <w:t>3</w:t>
      </w:r>
      <w:r w:rsidRPr="003076F2">
        <w:t xml:space="preserve">. Full search strategies are available upon request. </w:t>
      </w:r>
    </w:p>
    <w:p w14:paraId="1CD7FC83" w14:textId="48996061" w:rsidR="00EC456B" w:rsidRPr="003076F2" w:rsidRDefault="00EC456B" w:rsidP="00B860BF">
      <w:pPr>
        <w:pStyle w:val="GLHeading3"/>
      </w:pPr>
      <w:bookmarkStart w:id="826" w:name="_Toc6871246"/>
      <w:bookmarkStart w:id="827" w:name="_Toc72778154"/>
      <w:bookmarkStart w:id="828" w:name="_Toc101305647"/>
      <w:bookmarkStart w:id="829" w:name="_Toc131381750"/>
      <w:bookmarkStart w:id="830" w:name="_Toc131383520"/>
      <w:bookmarkStart w:id="831" w:name="_Toc159792472"/>
      <w:bookmarkStart w:id="832" w:name="_Toc166869265"/>
      <w:r w:rsidRPr="003076F2">
        <w:t>Databases</w:t>
      </w:r>
      <w:bookmarkEnd w:id="826"/>
      <w:bookmarkEnd w:id="827"/>
      <w:bookmarkEnd w:id="828"/>
      <w:bookmarkEnd w:id="829"/>
      <w:bookmarkEnd w:id="830"/>
      <w:bookmarkEnd w:id="831"/>
      <w:bookmarkEnd w:id="832"/>
    </w:p>
    <w:p w14:paraId="17D8E47C" w14:textId="77777777" w:rsidR="005A3E60" w:rsidRPr="003076F2" w:rsidRDefault="005A3E60" w:rsidP="005A3E60">
      <w:pPr>
        <w:pStyle w:val="GLBodytext"/>
      </w:pPr>
      <w:r w:rsidRPr="003076F2">
        <w:t>Bibliographic, health technology assessment and guideline databases were included in the search strategy, listed below.</w:t>
      </w:r>
    </w:p>
    <w:p w14:paraId="6ABD365F" w14:textId="77777777" w:rsidR="005A3E60" w:rsidRPr="003076F2" w:rsidRDefault="005A3E60" w:rsidP="002419EF">
      <w:pPr>
        <w:pStyle w:val="GLBulletlist"/>
        <w:numPr>
          <w:ilvl w:val="0"/>
          <w:numId w:val="17"/>
        </w:numPr>
      </w:pPr>
      <w:r w:rsidRPr="003076F2">
        <w:t xml:space="preserve">Medline (EBSCO-Host) </w:t>
      </w:r>
    </w:p>
    <w:p w14:paraId="77DBC355" w14:textId="77777777" w:rsidR="005A3E60" w:rsidRPr="003076F2" w:rsidRDefault="005A3E60" w:rsidP="002419EF">
      <w:pPr>
        <w:pStyle w:val="GLBulletlist"/>
        <w:numPr>
          <w:ilvl w:val="0"/>
          <w:numId w:val="17"/>
        </w:numPr>
      </w:pPr>
      <w:r w:rsidRPr="003076F2">
        <w:t xml:space="preserve">Cinahl (EBSCO-Host) </w:t>
      </w:r>
    </w:p>
    <w:p w14:paraId="44E19881" w14:textId="77777777" w:rsidR="005A3E60" w:rsidRPr="003076F2" w:rsidRDefault="005A3E60" w:rsidP="002419EF">
      <w:pPr>
        <w:pStyle w:val="GLBulletlist"/>
        <w:numPr>
          <w:ilvl w:val="0"/>
          <w:numId w:val="17"/>
        </w:numPr>
      </w:pPr>
      <w:r w:rsidRPr="003076F2">
        <w:t xml:space="preserve">PsycInfo (EBSCO-Host) </w:t>
      </w:r>
    </w:p>
    <w:p w14:paraId="1DA453AC" w14:textId="77777777" w:rsidR="005A3E60" w:rsidRPr="003076F2" w:rsidRDefault="005A3E60" w:rsidP="002419EF">
      <w:pPr>
        <w:pStyle w:val="GLBulletlist"/>
        <w:numPr>
          <w:ilvl w:val="0"/>
          <w:numId w:val="17"/>
        </w:numPr>
      </w:pPr>
      <w:r w:rsidRPr="003076F2">
        <w:t xml:space="preserve">EMBASE (OVID) </w:t>
      </w:r>
    </w:p>
    <w:p w14:paraId="304D13B7" w14:textId="3F4E452E" w:rsidR="005A3E60" w:rsidRPr="003076F2" w:rsidRDefault="005A3E60" w:rsidP="002419EF">
      <w:pPr>
        <w:pStyle w:val="GLBulletlist"/>
        <w:numPr>
          <w:ilvl w:val="0"/>
          <w:numId w:val="17"/>
        </w:numPr>
      </w:pPr>
      <w:r w:rsidRPr="003076F2">
        <w:t>Cochrane Database (Cochrane Library website)</w:t>
      </w:r>
    </w:p>
    <w:p w14:paraId="6F53740A" w14:textId="561FCB34" w:rsidR="00EC456B" w:rsidRPr="003076F2" w:rsidRDefault="00EC456B" w:rsidP="00B860BF">
      <w:pPr>
        <w:pStyle w:val="GLHeading3"/>
      </w:pPr>
      <w:bookmarkStart w:id="833" w:name="_Toc6871247"/>
      <w:bookmarkStart w:id="834" w:name="_Toc72778155"/>
      <w:bookmarkStart w:id="835" w:name="_Toc101305648"/>
      <w:bookmarkStart w:id="836" w:name="_Toc131381751"/>
      <w:bookmarkStart w:id="837" w:name="_Toc131383521"/>
      <w:bookmarkStart w:id="838" w:name="_Toc159792473"/>
      <w:bookmarkStart w:id="839" w:name="_Toc166869266"/>
      <w:r w:rsidRPr="003076F2">
        <w:t>Search terms</w:t>
      </w:r>
      <w:bookmarkEnd w:id="833"/>
      <w:bookmarkEnd w:id="834"/>
      <w:bookmarkEnd w:id="835"/>
      <w:bookmarkEnd w:id="836"/>
      <w:bookmarkEnd w:id="837"/>
      <w:bookmarkEnd w:id="838"/>
      <w:bookmarkEnd w:id="839"/>
      <w:r w:rsidRPr="003076F2">
        <w:t xml:space="preserve"> </w:t>
      </w:r>
    </w:p>
    <w:p w14:paraId="2C904B56" w14:textId="10A5F54C" w:rsidR="009D35D6" w:rsidRPr="003076F2" w:rsidRDefault="000D3929" w:rsidP="00E578F1">
      <w:pPr>
        <w:pStyle w:val="GLBodytext"/>
      </w:pPr>
      <w:r w:rsidRPr="003076F2">
        <w:t xml:space="preserve">A combination of search terms were </w:t>
      </w:r>
      <w:r w:rsidR="006141D2" w:rsidRPr="003076F2">
        <w:t>developed</w:t>
      </w:r>
      <w:r w:rsidRPr="003076F2">
        <w:t xml:space="preserve"> and adapted for different databases. </w:t>
      </w:r>
      <w:r w:rsidR="003616C5" w:rsidRPr="003076F2">
        <w:t xml:space="preserve">Searches were </w:t>
      </w:r>
      <w:r w:rsidR="00816AC8" w:rsidRPr="003076F2">
        <w:t xml:space="preserve">initially </w:t>
      </w:r>
      <w:r w:rsidR="003616C5" w:rsidRPr="003076F2">
        <w:t xml:space="preserve">limited to </w:t>
      </w:r>
      <w:r w:rsidR="00B20DF0" w:rsidRPr="003076F2">
        <w:t xml:space="preserve">those: published in the </w:t>
      </w:r>
      <w:r w:rsidR="003616C5" w:rsidRPr="003076F2">
        <w:t xml:space="preserve">English language, involving human participants, </w:t>
      </w:r>
      <w:r w:rsidR="00B20DF0" w:rsidRPr="003076F2">
        <w:t xml:space="preserve">and </w:t>
      </w:r>
      <w:r w:rsidR="003616C5" w:rsidRPr="003076F2">
        <w:t>published in peer-reviewed Journals</w:t>
      </w:r>
      <w:r w:rsidR="00145322" w:rsidRPr="003076F2">
        <w:t xml:space="preserve"> since January 20</w:t>
      </w:r>
      <w:r w:rsidR="009D35D6" w:rsidRPr="003076F2">
        <w:t>18</w:t>
      </w:r>
      <w:r w:rsidR="003616C5" w:rsidRPr="003076F2">
        <w:t>. Dissertations were</w:t>
      </w:r>
      <w:r w:rsidR="00757328" w:rsidRPr="003076F2">
        <w:t xml:space="preserve"> also</w:t>
      </w:r>
      <w:r w:rsidR="003616C5" w:rsidRPr="003076F2">
        <w:t xml:space="preserve"> excluded. </w:t>
      </w:r>
    </w:p>
    <w:p w14:paraId="14B95A2F" w14:textId="3F575332" w:rsidR="00484511" w:rsidRPr="003076F2" w:rsidRDefault="00484511" w:rsidP="003E2AC7">
      <w:pPr>
        <w:pStyle w:val="GLBodytext"/>
        <w:sectPr w:rsidR="00484511" w:rsidRPr="003076F2" w:rsidSect="00146300">
          <w:headerReference w:type="default" r:id="rId36"/>
          <w:headerReference w:type="first" r:id="rId37"/>
          <w:footerReference w:type="first" r:id="rId38"/>
          <w:type w:val="oddPage"/>
          <w:pgSz w:w="11900" w:h="16820"/>
          <w:pgMar w:top="1440" w:right="1440" w:bottom="1440" w:left="1440" w:header="708" w:footer="708" w:gutter="0"/>
          <w:pgNumType w:start="49"/>
          <w:cols w:space="708"/>
          <w:docGrid w:linePitch="360"/>
        </w:sectPr>
      </w:pPr>
    </w:p>
    <w:p w14:paraId="72A39F5F" w14:textId="77777777" w:rsidR="00484511" w:rsidRDefault="00484511" w:rsidP="00484511">
      <w:pPr>
        <w:pStyle w:val="GLBodytext"/>
      </w:pPr>
      <w:r w:rsidRPr="003076F2">
        <w:lastRenderedPageBreak/>
        <w:t>Original searches were initially conducted between 9 – 13 July 2023 and were re-run on 18 October 2023 to update publications in the intervening period. Reference lists of relevant systematic reviews and included studies were also manually checked.</w:t>
      </w:r>
    </w:p>
    <w:p w14:paraId="447280F3" w14:textId="7412B71D" w:rsidR="003F7D56" w:rsidRPr="003076F2" w:rsidRDefault="00926F83" w:rsidP="003F7D56">
      <w:pPr>
        <w:pStyle w:val="GLBodytext"/>
      </w:pPr>
      <w:r w:rsidRPr="003076F2">
        <w:t>Duplicates were removed iteratively using End</w:t>
      </w:r>
      <w:r w:rsidR="00ED021E" w:rsidRPr="003076F2">
        <w:t>N</w:t>
      </w:r>
      <w:r w:rsidRPr="003076F2">
        <w:t xml:space="preserve">ote 20's duplication identification strategy and manually </w:t>
      </w:r>
      <w:r w:rsidR="00EE748C" w:rsidRPr="003076F2">
        <w:t>(n=</w:t>
      </w:r>
      <w:r w:rsidR="005639C6" w:rsidRPr="003076F2">
        <w:t>57</w:t>
      </w:r>
      <w:r w:rsidR="00EE748C" w:rsidRPr="003076F2">
        <w:t>)</w:t>
      </w:r>
      <w:r w:rsidRPr="003076F2">
        <w:t xml:space="preserve">. This left </w:t>
      </w:r>
      <w:r w:rsidR="003E2AC7" w:rsidRPr="003076F2">
        <w:t xml:space="preserve">a total of 1160 unique potentially eligible abstracts (see </w:t>
      </w:r>
      <w:hyperlink w:anchor="fig1" w:history="1">
        <w:r w:rsidR="003E2AC7" w:rsidRPr="003076F2">
          <w:rPr>
            <w:rStyle w:val="Hyperlink"/>
            <w:rFonts w:cstheme="minorHAnsi"/>
          </w:rPr>
          <w:t>Figure 1</w:t>
        </w:r>
      </w:hyperlink>
      <w:r w:rsidR="003E2AC7" w:rsidRPr="003076F2">
        <w:t>).</w:t>
      </w:r>
      <w:r w:rsidR="00D135F5" w:rsidRPr="003076F2">
        <w:t xml:space="preserve"> </w:t>
      </w:r>
    </w:p>
    <w:p w14:paraId="2F5BED69" w14:textId="77777777" w:rsidR="003F7D56" w:rsidRPr="003076F2" w:rsidRDefault="003F7D56" w:rsidP="00D331D2">
      <w:pPr>
        <w:pStyle w:val="GLBodytext"/>
      </w:pPr>
      <w:r w:rsidRPr="003076F2">
        <w:t>Hand searching of journals and contacting of authors for unpublished research were not undertaken. Authors were contacted for clarification where needed.</w:t>
      </w:r>
    </w:p>
    <w:p w14:paraId="3FB3461D" w14:textId="76EC75D7" w:rsidR="00845E2F" w:rsidRPr="003076F2" w:rsidRDefault="000D3929" w:rsidP="00E578F1">
      <w:pPr>
        <w:pStyle w:val="GLBodytext"/>
      </w:pPr>
      <w:r w:rsidRPr="003076F2">
        <w:t xml:space="preserve">The following illustrative search syntax is offered </w:t>
      </w:r>
      <w:r w:rsidR="00FE19F0" w:rsidRPr="003076F2">
        <w:t>below</w:t>
      </w:r>
      <w:r w:rsidR="008B6E26" w:rsidRPr="003076F2">
        <w:t>:</w:t>
      </w:r>
    </w:p>
    <w:tbl>
      <w:tblPr>
        <w:tblW w:w="8386" w:type="dxa"/>
        <w:tblInd w:w="261"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732"/>
        <w:gridCol w:w="7654"/>
      </w:tblGrid>
      <w:tr w:rsidR="00FE19F0" w:rsidRPr="003076F2" w14:paraId="7D7A4378" w14:textId="77777777" w:rsidTr="00FE19F0">
        <w:tc>
          <w:tcPr>
            <w:tcW w:w="732" w:type="dxa"/>
            <w:shd w:val="clear" w:color="auto" w:fill="auto"/>
            <w:tcMar>
              <w:top w:w="75" w:type="dxa"/>
              <w:left w:w="75" w:type="dxa"/>
              <w:bottom w:w="75" w:type="dxa"/>
              <w:right w:w="75" w:type="dxa"/>
            </w:tcMar>
            <w:hideMark/>
          </w:tcPr>
          <w:p w14:paraId="5707E8AD"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9</w:t>
            </w:r>
          </w:p>
        </w:tc>
        <w:tc>
          <w:tcPr>
            <w:tcW w:w="7654" w:type="dxa"/>
            <w:shd w:val="clear" w:color="auto" w:fill="auto"/>
            <w:tcMar>
              <w:top w:w="75" w:type="dxa"/>
              <w:left w:w="75" w:type="dxa"/>
              <w:bottom w:w="75" w:type="dxa"/>
              <w:right w:w="75" w:type="dxa"/>
            </w:tcMar>
            <w:hideMark/>
          </w:tcPr>
          <w:p w14:paraId="65761115" w14:textId="28072E05"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S5 AND S6 AND S7 ) NOT (PT (letter OR editorial OR comment OR case reports OR historical article OR published erratum OR retracted publication OR retraction of publication) ) NOT TI (protocol OR protocols OR withdrawn OR reply or books or chapters or conference abstract ) NOT AB (atrial septal defect OR acute stress disorder OR adult spinal deformity OR adjacent segment degeneration )</w:t>
            </w:r>
            <w:r w:rsidRPr="003076F2">
              <w:rPr>
                <w:rFonts w:ascii="Helvetica" w:hAnsi="Helvetica"/>
                <w:color w:val="333333"/>
                <w:sz w:val="20"/>
                <w:szCs w:val="20"/>
              </w:rPr>
              <w:t> </w:t>
            </w:r>
          </w:p>
        </w:tc>
      </w:tr>
      <w:tr w:rsidR="00FE19F0" w:rsidRPr="003076F2" w14:paraId="77BCE810" w14:textId="77777777" w:rsidTr="00FE19F0">
        <w:tc>
          <w:tcPr>
            <w:tcW w:w="732" w:type="dxa"/>
            <w:shd w:val="clear" w:color="auto" w:fill="auto"/>
            <w:tcMar>
              <w:top w:w="75" w:type="dxa"/>
              <w:left w:w="75" w:type="dxa"/>
              <w:bottom w:w="75" w:type="dxa"/>
              <w:right w:w="75" w:type="dxa"/>
            </w:tcMar>
            <w:hideMark/>
          </w:tcPr>
          <w:p w14:paraId="567B4190"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8</w:t>
            </w:r>
          </w:p>
        </w:tc>
        <w:tc>
          <w:tcPr>
            <w:tcW w:w="7654" w:type="dxa"/>
            <w:shd w:val="clear" w:color="auto" w:fill="auto"/>
            <w:tcMar>
              <w:top w:w="75" w:type="dxa"/>
              <w:left w:w="75" w:type="dxa"/>
              <w:bottom w:w="75" w:type="dxa"/>
              <w:right w:w="75" w:type="dxa"/>
            </w:tcMar>
            <w:hideMark/>
          </w:tcPr>
          <w:p w14:paraId="518F0B9A" w14:textId="77777777"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S5 AND S6 AND S7</w:t>
            </w:r>
            <w:r w:rsidRPr="003076F2">
              <w:rPr>
                <w:rFonts w:ascii="Helvetica" w:hAnsi="Helvetica"/>
                <w:color w:val="333333"/>
                <w:sz w:val="20"/>
                <w:szCs w:val="20"/>
              </w:rPr>
              <w:t> </w:t>
            </w:r>
          </w:p>
        </w:tc>
      </w:tr>
      <w:tr w:rsidR="00FE19F0" w:rsidRPr="003076F2" w14:paraId="0BC106A0" w14:textId="77777777" w:rsidTr="00FE19F0">
        <w:tc>
          <w:tcPr>
            <w:tcW w:w="732" w:type="dxa"/>
            <w:shd w:val="clear" w:color="auto" w:fill="auto"/>
            <w:tcMar>
              <w:top w:w="75" w:type="dxa"/>
              <w:left w:w="75" w:type="dxa"/>
              <w:bottom w:w="75" w:type="dxa"/>
              <w:right w:w="75" w:type="dxa"/>
            </w:tcMar>
            <w:hideMark/>
          </w:tcPr>
          <w:p w14:paraId="251F94D7"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7</w:t>
            </w:r>
          </w:p>
        </w:tc>
        <w:tc>
          <w:tcPr>
            <w:tcW w:w="7654" w:type="dxa"/>
            <w:shd w:val="clear" w:color="auto" w:fill="auto"/>
            <w:tcMar>
              <w:top w:w="75" w:type="dxa"/>
              <w:left w:w="75" w:type="dxa"/>
              <w:bottom w:w="75" w:type="dxa"/>
              <w:right w:w="75" w:type="dxa"/>
            </w:tcMar>
            <w:hideMark/>
          </w:tcPr>
          <w:p w14:paraId="479DCCA7" w14:textId="4AD247AD"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S1 OR S2 ) OR (S3 AND S4 )</w:t>
            </w:r>
            <w:r w:rsidRPr="003076F2">
              <w:rPr>
                <w:rFonts w:ascii="Helvetica" w:hAnsi="Helvetica"/>
                <w:color w:val="333333"/>
                <w:sz w:val="20"/>
                <w:szCs w:val="20"/>
              </w:rPr>
              <w:t> </w:t>
            </w:r>
          </w:p>
        </w:tc>
      </w:tr>
      <w:tr w:rsidR="00FE19F0" w:rsidRPr="003076F2" w14:paraId="4A9C0583" w14:textId="77777777" w:rsidTr="00FE19F0">
        <w:tc>
          <w:tcPr>
            <w:tcW w:w="732" w:type="dxa"/>
            <w:shd w:val="clear" w:color="auto" w:fill="auto"/>
            <w:tcMar>
              <w:top w:w="75" w:type="dxa"/>
              <w:left w:w="75" w:type="dxa"/>
              <w:bottom w:w="75" w:type="dxa"/>
              <w:right w:w="75" w:type="dxa"/>
            </w:tcMar>
            <w:hideMark/>
          </w:tcPr>
          <w:p w14:paraId="0727E771"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6</w:t>
            </w:r>
          </w:p>
        </w:tc>
        <w:tc>
          <w:tcPr>
            <w:tcW w:w="7654" w:type="dxa"/>
            <w:shd w:val="clear" w:color="auto" w:fill="auto"/>
            <w:tcMar>
              <w:top w:w="75" w:type="dxa"/>
              <w:left w:w="75" w:type="dxa"/>
              <w:bottom w:w="75" w:type="dxa"/>
              <w:right w:w="75" w:type="dxa"/>
            </w:tcMar>
            <w:hideMark/>
          </w:tcPr>
          <w:p w14:paraId="20E6A030" w14:textId="7D07587F"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TI (sex or gender or female or females or girl or girls or woman or women or sex/gender ) OR AB ( sex or gender or female or females or girl or girls or woman or women or sex/gender ) OR SU (sex or gender or female or females or girl or girls or woman or women or sex/gender )</w:t>
            </w:r>
            <w:r w:rsidRPr="003076F2">
              <w:rPr>
                <w:rFonts w:ascii="Helvetica" w:hAnsi="Helvetica"/>
                <w:color w:val="333333"/>
                <w:sz w:val="20"/>
                <w:szCs w:val="20"/>
              </w:rPr>
              <w:t> </w:t>
            </w:r>
          </w:p>
        </w:tc>
      </w:tr>
      <w:tr w:rsidR="00FE19F0" w:rsidRPr="003076F2" w14:paraId="4E50A5CB" w14:textId="77777777" w:rsidTr="00FE19F0">
        <w:tc>
          <w:tcPr>
            <w:tcW w:w="732" w:type="dxa"/>
            <w:shd w:val="clear" w:color="auto" w:fill="auto"/>
            <w:tcMar>
              <w:top w:w="75" w:type="dxa"/>
              <w:left w:w="75" w:type="dxa"/>
              <w:bottom w:w="75" w:type="dxa"/>
              <w:right w:w="75" w:type="dxa"/>
            </w:tcMar>
            <w:hideMark/>
          </w:tcPr>
          <w:p w14:paraId="5E8C55A5"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5</w:t>
            </w:r>
          </w:p>
        </w:tc>
        <w:tc>
          <w:tcPr>
            <w:tcW w:w="7654" w:type="dxa"/>
            <w:shd w:val="clear" w:color="auto" w:fill="auto"/>
            <w:tcMar>
              <w:top w:w="75" w:type="dxa"/>
              <w:left w:w="75" w:type="dxa"/>
              <w:bottom w:w="75" w:type="dxa"/>
              <w:right w:w="75" w:type="dxa"/>
            </w:tcMar>
            <w:hideMark/>
          </w:tcPr>
          <w:p w14:paraId="48BE79BA" w14:textId="5164D4CB"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TI (autism or autistic or asperger or aspergers OR ASD ) OR AB (autism or autistic or asperger or aspergers OR ASD ) OR SU (autism or autistic or asperger or aspergers OR ASD )</w:t>
            </w:r>
            <w:r w:rsidRPr="003076F2">
              <w:rPr>
                <w:rFonts w:ascii="Helvetica" w:hAnsi="Helvetica"/>
                <w:color w:val="333333"/>
                <w:sz w:val="20"/>
                <w:szCs w:val="20"/>
              </w:rPr>
              <w:t> </w:t>
            </w:r>
          </w:p>
        </w:tc>
      </w:tr>
      <w:tr w:rsidR="00FE19F0" w:rsidRPr="003076F2" w14:paraId="1745A456" w14:textId="77777777" w:rsidTr="00FE19F0">
        <w:tc>
          <w:tcPr>
            <w:tcW w:w="732" w:type="dxa"/>
            <w:shd w:val="clear" w:color="auto" w:fill="auto"/>
            <w:tcMar>
              <w:top w:w="75" w:type="dxa"/>
              <w:left w:w="75" w:type="dxa"/>
              <w:bottom w:w="75" w:type="dxa"/>
              <w:right w:w="75" w:type="dxa"/>
            </w:tcMar>
            <w:hideMark/>
          </w:tcPr>
          <w:p w14:paraId="06F532B1"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4</w:t>
            </w:r>
          </w:p>
        </w:tc>
        <w:tc>
          <w:tcPr>
            <w:tcW w:w="7654" w:type="dxa"/>
            <w:shd w:val="clear" w:color="auto" w:fill="auto"/>
            <w:tcMar>
              <w:top w:w="75" w:type="dxa"/>
              <w:left w:w="75" w:type="dxa"/>
              <w:bottom w:w="75" w:type="dxa"/>
              <w:right w:w="75" w:type="dxa"/>
            </w:tcMar>
            <w:hideMark/>
          </w:tcPr>
          <w:p w14:paraId="07A670E5" w14:textId="4C356C07"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 xml:space="preserve">TI (study selection OR selection criteria OR eligibility criteria OR inclusion criteria OR exclusion criteria) OR AB (study selection OR selection criteria OR eligibility criteria OR inclusion criteria OR exclusion criteria ) </w:t>
            </w:r>
          </w:p>
        </w:tc>
      </w:tr>
      <w:tr w:rsidR="00FE19F0" w:rsidRPr="003076F2" w14:paraId="5DA40EBC" w14:textId="77777777" w:rsidTr="00FE19F0">
        <w:tc>
          <w:tcPr>
            <w:tcW w:w="732" w:type="dxa"/>
            <w:shd w:val="clear" w:color="auto" w:fill="auto"/>
            <w:tcMar>
              <w:top w:w="75" w:type="dxa"/>
              <w:left w:w="75" w:type="dxa"/>
              <w:bottom w:w="75" w:type="dxa"/>
              <w:right w:w="75" w:type="dxa"/>
            </w:tcMar>
            <w:hideMark/>
          </w:tcPr>
          <w:p w14:paraId="65BE31FC"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3</w:t>
            </w:r>
          </w:p>
        </w:tc>
        <w:tc>
          <w:tcPr>
            <w:tcW w:w="7654" w:type="dxa"/>
            <w:shd w:val="clear" w:color="auto" w:fill="auto"/>
            <w:tcMar>
              <w:top w:w="75" w:type="dxa"/>
              <w:left w:w="75" w:type="dxa"/>
              <w:bottom w:w="75" w:type="dxa"/>
              <w:right w:w="75" w:type="dxa"/>
            </w:tcMar>
            <w:hideMark/>
          </w:tcPr>
          <w:p w14:paraId="4C9079F8" w14:textId="580B7184"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TI (search* OR medline OR pubmed OR embase OR CINAHL OR psycinfo OR cochrane ) OR AB (search* OR medline OR pubmed OR embase OR CINAHL OR psycinfo OR cochrane )</w:t>
            </w:r>
            <w:r w:rsidRPr="003076F2">
              <w:rPr>
                <w:rFonts w:ascii="Helvetica" w:hAnsi="Helvetica"/>
                <w:color w:val="333333"/>
                <w:sz w:val="20"/>
                <w:szCs w:val="20"/>
              </w:rPr>
              <w:t> </w:t>
            </w:r>
          </w:p>
        </w:tc>
      </w:tr>
      <w:tr w:rsidR="00FE19F0" w:rsidRPr="003076F2" w14:paraId="6597FB45" w14:textId="77777777" w:rsidTr="00FE19F0">
        <w:tc>
          <w:tcPr>
            <w:tcW w:w="732" w:type="dxa"/>
            <w:shd w:val="clear" w:color="auto" w:fill="auto"/>
            <w:tcMar>
              <w:top w:w="75" w:type="dxa"/>
              <w:left w:w="75" w:type="dxa"/>
              <w:bottom w:w="75" w:type="dxa"/>
              <w:right w:w="75" w:type="dxa"/>
            </w:tcMar>
            <w:hideMark/>
          </w:tcPr>
          <w:p w14:paraId="79D634DC"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2</w:t>
            </w:r>
          </w:p>
        </w:tc>
        <w:tc>
          <w:tcPr>
            <w:tcW w:w="7654" w:type="dxa"/>
            <w:shd w:val="clear" w:color="auto" w:fill="auto"/>
            <w:tcMar>
              <w:top w:w="75" w:type="dxa"/>
              <w:left w:w="75" w:type="dxa"/>
              <w:bottom w:w="75" w:type="dxa"/>
              <w:right w:w="75" w:type="dxa"/>
            </w:tcMar>
            <w:hideMark/>
          </w:tcPr>
          <w:p w14:paraId="29B6D1B6" w14:textId="7A21647F"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TI (systematic overview*) OR TI (Cochrane review*) OR TI (systematic review*) OR TI (scoping review) OR TI (scoping literature review) OR TI (mapping review) OR TI (</w:t>
            </w:r>
            <w:r w:rsidR="00564C2A" w:rsidRPr="003076F2">
              <w:rPr>
                <w:rFonts w:ascii="Helvetica" w:hAnsi="Helvetica"/>
                <w:color w:val="333333"/>
                <w:sz w:val="20"/>
                <w:szCs w:val="20"/>
                <w:bdr w:val="none" w:sz="0" w:space="0" w:color="auto" w:frame="1"/>
              </w:rPr>
              <w:t>u</w:t>
            </w:r>
            <w:r w:rsidRPr="003076F2">
              <w:rPr>
                <w:rFonts w:ascii="Helvetica" w:hAnsi="Helvetica"/>
                <w:color w:val="333333"/>
                <w:sz w:val="20"/>
                <w:szCs w:val="20"/>
                <w:bdr w:val="none" w:sz="0" w:space="0" w:color="auto" w:frame="1"/>
              </w:rPr>
              <w:t xml:space="preserve">mbrella review*) OR TI (review of reviews) OR TI (overview of reviews) OR TI (meta-review) OR TI (integrative review) OR TI (integrated review) OR TI (integrative overview) OR TI (meta-synthesis) OR TI (metasynthesis) OR TI (quantitative review) OR TI (quantitative synthesis) OR TI (research synthesis) OR TI (meta-ethnography) OR TI (systematic literature search) </w:t>
            </w:r>
            <w:r w:rsidRPr="003076F2">
              <w:rPr>
                <w:rFonts w:ascii="Helvetica" w:hAnsi="Helvetica"/>
                <w:color w:val="333333"/>
                <w:sz w:val="20"/>
                <w:szCs w:val="20"/>
              </w:rPr>
              <w:t>OR TI (meta-analyses) OR TI (metaanalyses) OR TI (meta-analysis) OR TI (metaanalysis) OR TI (meta-analytic review) OR TI (meta-analytical review) OR PT (meta-analysis) OR PT (systematic review)</w:t>
            </w:r>
          </w:p>
        </w:tc>
      </w:tr>
      <w:tr w:rsidR="00FE19F0" w:rsidRPr="003076F2" w14:paraId="3BD9F488" w14:textId="77777777" w:rsidTr="00FE19F0">
        <w:tc>
          <w:tcPr>
            <w:tcW w:w="732" w:type="dxa"/>
            <w:shd w:val="clear" w:color="auto" w:fill="auto"/>
            <w:tcMar>
              <w:top w:w="75" w:type="dxa"/>
              <w:left w:w="75" w:type="dxa"/>
              <w:bottom w:w="75" w:type="dxa"/>
              <w:right w:w="75" w:type="dxa"/>
            </w:tcMar>
            <w:hideMark/>
          </w:tcPr>
          <w:p w14:paraId="128F8333" w14:textId="77777777" w:rsidR="00FE19F0" w:rsidRPr="003076F2" w:rsidRDefault="00FE19F0"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1</w:t>
            </w:r>
          </w:p>
        </w:tc>
        <w:tc>
          <w:tcPr>
            <w:tcW w:w="7654" w:type="dxa"/>
            <w:shd w:val="clear" w:color="auto" w:fill="auto"/>
            <w:tcMar>
              <w:top w:w="75" w:type="dxa"/>
              <w:left w:w="75" w:type="dxa"/>
              <w:bottom w:w="75" w:type="dxa"/>
              <w:right w:w="75" w:type="dxa"/>
            </w:tcMar>
            <w:hideMark/>
          </w:tcPr>
          <w:p w14:paraId="26A8FC0B" w14:textId="77777777" w:rsidR="00FE19F0" w:rsidRPr="003076F2" w:rsidRDefault="00FE19F0" w:rsidP="00BF2D25">
            <w:pPr>
              <w:rPr>
                <w:rFonts w:ascii="Helvetica" w:hAnsi="Helvetica"/>
                <w:color w:val="333333"/>
                <w:sz w:val="20"/>
                <w:szCs w:val="20"/>
              </w:rPr>
            </w:pPr>
            <w:r w:rsidRPr="003076F2">
              <w:rPr>
                <w:rFonts w:ascii="Helvetica" w:hAnsi="Helvetica"/>
                <w:color w:val="333333"/>
                <w:sz w:val="20"/>
                <w:szCs w:val="20"/>
                <w:bdr w:val="none" w:sz="0" w:space="0" w:color="auto" w:frame="1"/>
              </w:rPr>
              <w:t>TI systematic* AND TI review</w:t>
            </w:r>
            <w:r w:rsidRPr="003076F2">
              <w:rPr>
                <w:rFonts w:ascii="Helvetica" w:hAnsi="Helvetica"/>
                <w:color w:val="333333"/>
                <w:sz w:val="20"/>
                <w:szCs w:val="20"/>
              </w:rPr>
              <w:t> </w:t>
            </w:r>
          </w:p>
        </w:tc>
      </w:tr>
    </w:tbl>
    <w:p w14:paraId="70E7BB28" w14:textId="3D795759" w:rsidR="00A1562B" w:rsidRPr="003076F2" w:rsidRDefault="00186C38" w:rsidP="009E48F5">
      <w:pPr>
        <w:pStyle w:val="GLBodytext"/>
        <w:spacing w:before="240"/>
      </w:pPr>
      <w:r w:rsidRPr="003076F2">
        <w:t>To</w:t>
      </w:r>
      <w:r w:rsidR="00B73666" w:rsidRPr="003076F2">
        <w:t xml:space="preserve"> check whether the English </w:t>
      </w:r>
      <w:r w:rsidR="00FA5CA8" w:rsidRPr="003076F2">
        <w:t xml:space="preserve">language </w:t>
      </w:r>
      <w:r w:rsidR="00B73666" w:rsidRPr="003076F2">
        <w:t>exclusion was likely to have missed eligible articles, a</w:t>
      </w:r>
      <w:r w:rsidR="00A91677" w:rsidRPr="003076F2">
        <w:t xml:space="preserve"> follow-up </w:t>
      </w:r>
      <w:r w:rsidR="00FA5CA8" w:rsidRPr="003076F2">
        <w:t xml:space="preserve">search was undertaken </w:t>
      </w:r>
      <w:r w:rsidR="00A91677" w:rsidRPr="003076F2">
        <w:t xml:space="preserve">on </w:t>
      </w:r>
      <w:r w:rsidR="009313CF" w:rsidRPr="003076F2">
        <w:t xml:space="preserve">18 October </w:t>
      </w:r>
      <w:r w:rsidR="00A91677" w:rsidRPr="003076F2">
        <w:t>202</w:t>
      </w:r>
      <w:r w:rsidR="00565EFC" w:rsidRPr="003076F2">
        <w:t>3</w:t>
      </w:r>
      <w:r w:rsidR="00A91677" w:rsidRPr="003076F2">
        <w:t xml:space="preserve"> which included all languages excepting those published in English. </w:t>
      </w:r>
    </w:p>
    <w:p w14:paraId="6A8E84FA" w14:textId="6FFBD517" w:rsidR="00B73666" w:rsidRPr="003076F2" w:rsidRDefault="00D54473" w:rsidP="00E578F1">
      <w:pPr>
        <w:pStyle w:val="GLBodytext"/>
      </w:pPr>
      <w:r w:rsidRPr="003076F2">
        <w:t>T</w:t>
      </w:r>
      <w:r w:rsidR="002363FC" w:rsidRPr="003076F2">
        <w:t>he</w:t>
      </w:r>
      <w:r w:rsidR="00FA5CA8" w:rsidRPr="003076F2">
        <w:t xml:space="preserve"> search</w:t>
      </w:r>
      <w:r w:rsidR="008F7DE0" w:rsidRPr="003076F2">
        <w:t xml:space="preserve"> strategy </w:t>
      </w:r>
      <w:r w:rsidR="00FA5CA8" w:rsidRPr="003076F2">
        <w:t>identified</w:t>
      </w:r>
      <w:r w:rsidR="00565EFC" w:rsidRPr="003076F2">
        <w:t xml:space="preserve"> </w:t>
      </w:r>
      <w:r w:rsidR="009313CF" w:rsidRPr="003076F2">
        <w:t>42</w:t>
      </w:r>
      <w:r w:rsidR="00FA5CA8" w:rsidRPr="003076F2">
        <w:t xml:space="preserve"> articles not published in English. None of these met select criteria for the current overview of systematic reviews.</w:t>
      </w:r>
      <w:r w:rsidR="00A1562B" w:rsidRPr="003076F2">
        <w:t xml:space="preserve"> </w:t>
      </w:r>
    </w:p>
    <w:p w14:paraId="5D340B2C" w14:textId="1C146710" w:rsidR="002242CF" w:rsidRPr="003076F2" w:rsidRDefault="002242CF" w:rsidP="002C2270">
      <w:pPr>
        <w:pStyle w:val="GLBodytext"/>
        <w:sectPr w:rsidR="002242CF" w:rsidRPr="003076F2" w:rsidSect="00146300">
          <w:headerReference w:type="default" r:id="rId39"/>
          <w:pgSz w:w="11900" w:h="16820"/>
          <w:pgMar w:top="1440" w:right="1440" w:bottom="1440" w:left="1440" w:header="708" w:footer="708" w:gutter="0"/>
          <w:pgNumType w:start="50"/>
          <w:cols w:space="708"/>
          <w:docGrid w:linePitch="360"/>
        </w:sectPr>
      </w:pPr>
    </w:p>
    <w:p w14:paraId="0EB82E5B" w14:textId="77777777" w:rsidR="002242CF" w:rsidRPr="003076F2" w:rsidRDefault="002242CF" w:rsidP="00B860BF">
      <w:pPr>
        <w:pStyle w:val="GLHeading3"/>
      </w:pPr>
      <w:bookmarkStart w:id="840" w:name="_Toc159792474"/>
      <w:bookmarkStart w:id="841" w:name="_Toc166869267"/>
      <w:r w:rsidRPr="003076F2">
        <w:lastRenderedPageBreak/>
        <w:t>Grey literature</w:t>
      </w:r>
      <w:bookmarkEnd w:id="840"/>
      <w:bookmarkEnd w:id="841"/>
    </w:p>
    <w:p w14:paraId="4AD70C29" w14:textId="77777777" w:rsidR="002242CF" w:rsidRDefault="002242CF" w:rsidP="002242CF">
      <w:pPr>
        <w:pStyle w:val="GLBodytext"/>
      </w:pPr>
      <w:r w:rsidRPr="003076F2">
        <w:t>The following websites were searched to identify relevant guidelines or systematic reviews</w:t>
      </w:r>
    </w:p>
    <w:p w14:paraId="167B7D55" w14:textId="77777777" w:rsidR="00982FD7" w:rsidRPr="003076F2" w:rsidRDefault="00982FD7" w:rsidP="002419EF">
      <w:pPr>
        <w:pStyle w:val="GLBulletlist"/>
      </w:pPr>
      <w:r w:rsidRPr="003076F2">
        <w:t>https://www.cochranelibrary.com/?contentLanguage=en</w:t>
      </w:r>
    </w:p>
    <w:p w14:paraId="1A83D5C3" w14:textId="77777777" w:rsidR="00982FD7" w:rsidRPr="003076F2" w:rsidRDefault="00982FD7" w:rsidP="002419EF">
      <w:pPr>
        <w:pStyle w:val="GLBulletlist"/>
      </w:pPr>
      <w:r w:rsidRPr="003076F2">
        <w:t>https://g-i-n.net/international-guidelines-library</w:t>
      </w:r>
    </w:p>
    <w:p w14:paraId="4EAC4FF0" w14:textId="77777777" w:rsidR="00982FD7" w:rsidRPr="003076F2" w:rsidRDefault="00982FD7" w:rsidP="002419EF">
      <w:pPr>
        <w:pStyle w:val="GLBulletlist"/>
        <w:rPr>
          <w:color w:val="212529"/>
        </w:rPr>
      </w:pPr>
      <w:r w:rsidRPr="003076F2">
        <w:t>https://sites.bvsalud.org/bigg/en/biblio/</w:t>
      </w:r>
    </w:p>
    <w:p w14:paraId="284188A5" w14:textId="77777777" w:rsidR="00982FD7" w:rsidRPr="003076F2" w:rsidRDefault="00982FD7" w:rsidP="002419EF">
      <w:pPr>
        <w:pStyle w:val="GLBulletlist"/>
      </w:pPr>
      <w:r w:rsidRPr="003076F2">
        <w:t>https://www.evidence.nhs.uk/search?q=guidelines</w:t>
      </w:r>
    </w:p>
    <w:p w14:paraId="7523FD47" w14:textId="77777777" w:rsidR="00982FD7" w:rsidRPr="003076F2" w:rsidRDefault="00982FD7" w:rsidP="002419EF">
      <w:pPr>
        <w:pStyle w:val="GLBulletlist"/>
      </w:pPr>
      <w:r w:rsidRPr="003076F2">
        <w:t>https://www.ncbi.nlm.nih.gov/pmc/about/intro/</w:t>
      </w:r>
    </w:p>
    <w:p w14:paraId="00B876BF" w14:textId="77777777" w:rsidR="00982FD7" w:rsidRPr="003076F2" w:rsidRDefault="00982FD7" w:rsidP="002419EF">
      <w:pPr>
        <w:pStyle w:val="GLBulletlist"/>
      </w:pPr>
      <w:r w:rsidRPr="003076F2">
        <w:t>https://www.sign.ac.uk/our-guidelines/</w:t>
      </w:r>
    </w:p>
    <w:p w14:paraId="3FB02AB8" w14:textId="77777777" w:rsidR="00982FD7" w:rsidRPr="003076F2" w:rsidRDefault="00982FD7" w:rsidP="002419EF">
      <w:pPr>
        <w:pStyle w:val="GLBulletlist"/>
      </w:pPr>
      <w:r w:rsidRPr="003076F2">
        <w:t>https://www.uspreventiveservicestaskforce.org</w:t>
      </w:r>
    </w:p>
    <w:p w14:paraId="6463AA90" w14:textId="77777777" w:rsidR="00982FD7" w:rsidRPr="003076F2" w:rsidRDefault="00982FD7" w:rsidP="002419EF">
      <w:pPr>
        <w:pStyle w:val="GLBulletlist"/>
      </w:pPr>
      <w:r w:rsidRPr="003076F2">
        <w:t>https://www.who.int/publications/who-guidelines</w:t>
      </w:r>
    </w:p>
    <w:p w14:paraId="5E9333D2" w14:textId="77777777" w:rsidR="00982FD7" w:rsidRPr="003076F2" w:rsidRDefault="00982FD7" w:rsidP="002419EF">
      <w:pPr>
        <w:pStyle w:val="GLBulletlist"/>
      </w:pPr>
      <w:r w:rsidRPr="003076F2">
        <w:t>https://www.tripdatabase.com</w:t>
      </w:r>
    </w:p>
    <w:p w14:paraId="4579AFE8" w14:textId="6230864F" w:rsidR="00982FD7" w:rsidRPr="003076F2" w:rsidRDefault="00982FD7" w:rsidP="002419EF">
      <w:pPr>
        <w:pStyle w:val="GLBulletlist"/>
      </w:pPr>
      <w:r w:rsidRPr="003076F2">
        <w:t>https://www.autismcrc.com.au</w:t>
      </w:r>
    </w:p>
    <w:p w14:paraId="700AF3CE" w14:textId="7D7D2845" w:rsidR="009C67D4" w:rsidRPr="003076F2" w:rsidRDefault="009C67D4" w:rsidP="00B860BF">
      <w:pPr>
        <w:pStyle w:val="GLHeading3"/>
      </w:pPr>
      <w:bookmarkStart w:id="842" w:name="_Toc131381752"/>
      <w:bookmarkStart w:id="843" w:name="_Toc131383522"/>
      <w:bookmarkStart w:id="844" w:name="_Toc166869268"/>
      <w:r w:rsidRPr="003076F2">
        <w:t xml:space="preserve">New Zealand-based </w:t>
      </w:r>
      <w:r w:rsidR="00912F98" w:rsidRPr="003076F2">
        <w:t xml:space="preserve">qualitative </w:t>
      </w:r>
      <w:r w:rsidRPr="003076F2">
        <w:t>research</w:t>
      </w:r>
      <w:bookmarkEnd w:id="842"/>
      <w:bookmarkEnd w:id="843"/>
      <w:bookmarkEnd w:id="844"/>
    </w:p>
    <w:p w14:paraId="593E876C" w14:textId="1C0657B0" w:rsidR="00DB07D5" w:rsidRPr="003076F2" w:rsidRDefault="00DB07D5" w:rsidP="00DB07D5">
      <w:pPr>
        <w:pStyle w:val="GLBodytext"/>
        <w:rPr>
          <w:color w:val="0E0E0E"/>
        </w:rPr>
      </w:pPr>
      <w:r w:rsidRPr="003076F2">
        <w:t xml:space="preserve">To consider the relevance and applicability of the international systematic review of effectiveness to Aotearoa’s cultural and service context, </w:t>
      </w:r>
      <w:r w:rsidRPr="003076F2">
        <w:rPr>
          <w:color w:val="0E0E0E"/>
        </w:rPr>
        <w:t>a second search was conducted</w:t>
      </w:r>
      <w:r w:rsidR="0042317C" w:rsidRPr="003076F2">
        <w:rPr>
          <w:color w:val="0E0E0E"/>
        </w:rPr>
        <w:t xml:space="preserve"> on 18 October 2023</w:t>
      </w:r>
      <w:r w:rsidRPr="003076F2">
        <w:rPr>
          <w:color w:val="0E0E0E"/>
        </w:rPr>
        <w:t xml:space="preserve">. Eligible studies </w:t>
      </w:r>
      <w:r w:rsidR="00FC7B8B" w:rsidRPr="003076F2">
        <w:rPr>
          <w:color w:val="0E0E0E"/>
        </w:rPr>
        <w:t xml:space="preserve">included </w:t>
      </w:r>
      <w:r w:rsidRPr="003076F2">
        <w:t xml:space="preserve">New Zealand-based </w:t>
      </w:r>
      <w:r w:rsidR="00FC7B8B" w:rsidRPr="003076F2">
        <w:rPr>
          <w:color w:val="0E0E0E"/>
        </w:rPr>
        <w:t xml:space="preserve">participants </w:t>
      </w:r>
      <w:r w:rsidR="00D80EAD" w:rsidRPr="003076F2">
        <w:rPr>
          <w:color w:val="0E0E0E"/>
        </w:rPr>
        <w:t>involved in the recognition, assessment or diagnosis of autism, which considered sex/gender differences in autistic characteristics in their scope</w:t>
      </w:r>
      <w:r w:rsidRPr="003076F2">
        <w:rPr>
          <w:color w:val="0E0E0E"/>
        </w:rPr>
        <w:t xml:space="preserve">. </w:t>
      </w:r>
      <w:r w:rsidR="00D80EAD" w:rsidRPr="003076F2">
        <w:t xml:space="preserve">This material was narratively summarised as background material and </w:t>
      </w:r>
      <w:r w:rsidR="00ED2385" w:rsidRPr="003076F2">
        <w:t xml:space="preserve">was </w:t>
      </w:r>
      <w:r w:rsidR="00D80EAD" w:rsidRPr="003076F2">
        <w:t>not critically appraised.</w:t>
      </w:r>
    </w:p>
    <w:p w14:paraId="58063E03" w14:textId="13E85783" w:rsidR="0048404D" w:rsidRPr="003076F2" w:rsidRDefault="009C67D4" w:rsidP="0048404D">
      <w:pPr>
        <w:pStyle w:val="GLBodytext"/>
      </w:pPr>
      <w:r w:rsidRPr="003076F2">
        <w:t>The search strategy employed for the umbrella review was adapted to remove the methodology filter</w:t>
      </w:r>
      <w:r w:rsidR="0048404D" w:rsidRPr="003076F2">
        <w:t>s</w:t>
      </w:r>
      <w:r w:rsidR="00BC77BC" w:rsidRPr="003076F2">
        <w:t xml:space="preserve">, and to add a search for </w:t>
      </w:r>
      <w:r w:rsidR="0048404D" w:rsidRPr="003076F2">
        <w:t>‘</w:t>
      </w:r>
      <w:r w:rsidR="00BC77BC" w:rsidRPr="003076F2">
        <w:t>New Zealand</w:t>
      </w:r>
      <w:r w:rsidR="0048404D" w:rsidRPr="003076F2">
        <w:t xml:space="preserve">’, ‘Maori’, or ‘Aotearoa’ </w:t>
      </w:r>
      <w:r w:rsidR="00BC77BC" w:rsidRPr="003076F2">
        <w:t xml:space="preserve">in </w:t>
      </w:r>
      <w:r w:rsidR="0048404D" w:rsidRPr="003076F2">
        <w:t xml:space="preserve">any </w:t>
      </w:r>
      <w:r w:rsidR="00BC77BC" w:rsidRPr="003076F2">
        <w:t>search field</w:t>
      </w:r>
      <w:r w:rsidR="0048404D" w:rsidRPr="003076F2">
        <w:t xml:space="preserve">. </w:t>
      </w:r>
      <w:r w:rsidR="004B620D" w:rsidRPr="003076F2">
        <w:t>Te Aka Māori Dictionary (https://maoridictionary.co.nz</w:t>
      </w:r>
      <w:r w:rsidR="00235368" w:rsidRPr="003076F2">
        <w:t>)</w:t>
      </w:r>
      <w:r w:rsidR="004B620D" w:rsidRPr="003076F2">
        <w:t xml:space="preserve"> was used to identify Māori language translations for English words </w:t>
      </w:r>
      <w:r w:rsidR="000F75C5" w:rsidRPr="003076F2">
        <w:t xml:space="preserve">relating to sex and gender </w:t>
      </w:r>
      <w:r w:rsidR="004B620D" w:rsidRPr="003076F2">
        <w:t>to be added as search terms</w:t>
      </w:r>
      <w:r w:rsidR="00307671" w:rsidRPr="003076F2">
        <w:t xml:space="preserve"> (see Glossary for English tra</w:t>
      </w:r>
      <w:r w:rsidR="00217D28" w:rsidRPr="003076F2">
        <w:t>n</w:t>
      </w:r>
      <w:r w:rsidR="00307671" w:rsidRPr="003076F2">
        <w:t>slations)</w:t>
      </w:r>
      <w:r w:rsidR="004B620D" w:rsidRPr="003076F2">
        <w:t xml:space="preserve">. </w:t>
      </w:r>
      <w:r w:rsidR="0048404D" w:rsidRPr="003076F2">
        <w:t>The search strategy is presented below.</w:t>
      </w:r>
    </w:p>
    <w:tbl>
      <w:tblPr>
        <w:tblW w:w="8647"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993"/>
        <w:gridCol w:w="7654"/>
      </w:tblGrid>
      <w:tr w:rsidR="0048404D" w:rsidRPr="003076F2" w14:paraId="5C2A2111" w14:textId="77777777" w:rsidTr="0048404D">
        <w:tc>
          <w:tcPr>
            <w:tcW w:w="993" w:type="dxa"/>
            <w:shd w:val="clear" w:color="auto" w:fill="auto"/>
            <w:tcMar>
              <w:top w:w="75" w:type="dxa"/>
              <w:left w:w="75" w:type="dxa"/>
              <w:bottom w:w="75" w:type="dxa"/>
              <w:right w:w="75" w:type="dxa"/>
            </w:tcMar>
            <w:hideMark/>
          </w:tcPr>
          <w:p w14:paraId="5DA62E84" w14:textId="77777777" w:rsidR="0048404D" w:rsidRPr="003076F2" w:rsidRDefault="0048404D"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5</w:t>
            </w:r>
          </w:p>
        </w:tc>
        <w:tc>
          <w:tcPr>
            <w:tcW w:w="7654" w:type="dxa"/>
            <w:shd w:val="clear" w:color="auto" w:fill="auto"/>
            <w:tcMar>
              <w:top w:w="75" w:type="dxa"/>
              <w:left w:w="75" w:type="dxa"/>
              <w:bottom w:w="75" w:type="dxa"/>
              <w:right w:w="75" w:type="dxa"/>
            </w:tcMar>
            <w:hideMark/>
          </w:tcPr>
          <w:p w14:paraId="4B5377DC" w14:textId="77777777"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bdr w:val="none" w:sz="0" w:space="0" w:color="auto" w:frame="1"/>
              </w:rPr>
              <w:t>AF (New Zealand OR Maori OR Aotearoa) AND S4</w:t>
            </w:r>
          </w:p>
        </w:tc>
      </w:tr>
      <w:tr w:rsidR="0048404D" w:rsidRPr="003076F2" w14:paraId="6573CD2D" w14:textId="77777777" w:rsidTr="0048404D">
        <w:tc>
          <w:tcPr>
            <w:tcW w:w="993" w:type="dxa"/>
            <w:shd w:val="clear" w:color="auto" w:fill="auto"/>
            <w:tcMar>
              <w:top w:w="75" w:type="dxa"/>
              <w:left w:w="75" w:type="dxa"/>
              <w:bottom w:w="75" w:type="dxa"/>
              <w:right w:w="75" w:type="dxa"/>
            </w:tcMar>
            <w:hideMark/>
          </w:tcPr>
          <w:p w14:paraId="57436377" w14:textId="77777777" w:rsidR="0048404D" w:rsidRPr="003076F2" w:rsidRDefault="0048404D"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4</w:t>
            </w:r>
          </w:p>
        </w:tc>
        <w:tc>
          <w:tcPr>
            <w:tcW w:w="7654" w:type="dxa"/>
            <w:shd w:val="clear" w:color="auto" w:fill="auto"/>
            <w:tcMar>
              <w:top w:w="75" w:type="dxa"/>
              <w:left w:w="75" w:type="dxa"/>
              <w:bottom w:w="75" w:type="dxa"/>
              <w:right w:w="75" w:type="dxa"/>
            </w:tcMar>
            <w:hideMark/>
          </w:tcPr>
          <w:p w14:paraId="4F4BA159" w14:textId="77777777"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rPr>
              <w:t xml:space="preserve">S3 NOT </w:t>
            </w:r>
            <w:r w:rsidRPr="003076F2">
              <w:rPr>
                <w:rFonts w:ascii="Helvetica" w:hAnsi="Helvetica"/>
                <w:color w:val="333333"/>
                <w:sz w:val="20"/>
                <w:szCs w:val="20"/>
                <w:bdr w:val="none" w:sz="0" w:space="0" w:color="auto" w:frame="1"/>
              </w:rPr>
              <w:t xml:space="preserve">PT (letter OR editorial OR comment) OR (case AND reports) OR (historical AND article) OR (published AND erratum) OR (retracted AND publication) OR (retraction AND publication) </w:t>
            </w:r>
          </w:p>
          <w:p w14:paraId="2379BA5C" w14:textId="77777777"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bdr w:val="none" w:sz="0" w:space="0" w:color="auto" w:frame="1"/>
              </w:rPr>
              <w:t>NOT TI (protocol OR protocols OR withdrawn OR reply OR books OR chapters OR (conference AND abstract)</w:t>
            </w:r>
          </w:p>
          <w:p w14:paraId="0FEF2BE6" w14:textId="77777777"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bdr w:val="none" w:sz="0" w:space="0" w:color="auto" w:frame="1"/>
              </w:rPr>
              <w:t>NOT AB (atrial AND septal AND defect) OR (acute AND stress AND disorder) OR (adult AND spinal AND deformity) OR (adjacent AND segment AND degeneration)</w:t>
            </w:r>
          </w:p>
        </w:tc>
      </w:tr>
      <w:tr w:rsidR="0048404D" w:rsidRPr="003076F2" w14:paraId="36639646" w14:textId="77777777" w:rsidTr="0048404D">
        <w:tc>
          <w:tcPr>
            <w:tcW w:w="993" w:type="dxa"/>
            <w:shd w:val="clear" w:color="auto" w:fill="auto"/>
            <w:tcMar>
              <w:top w:w="75" w:type="dxa"/>
              <w:left w:w="75" w:type="dxa"/>
              <w:bottom w:w="75" w:type="dxa"/>
              <w:right w:w="75" w:type="dxa"/>
            </w:tcMar>
            <w:hideMark/>
          </w:tcPr>
          <w:p w14:paraId="26932126" w14:textId="77777777" w:rsidR="0048404D" w:rsidRPr="003076F2" w:rsidRDefault="0048404D"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3</w:t>
            </w:r>
          </w:p>
        </w:tc>
        <w:tc>
          <w:tcPr>
            <w:tcW w:w="7654" w:type="dxa"/>
            <w:shd w:val="clear" w:color="auto" w:fill="auto"/>
            <w:tcMar>
              <w:top w:w="75" w:type="dxa"/>
              <w:left w:w="75" w:type="dxa"/>
              <w:bottom w:w="75" w:type="dxa"/>
              <w:right w:w="75" w:type="dxa"/>
            </w:tcMar>
            <w:hideMark/>
          </w:tcPr>
          <w:p w14:paraId="756B748F" w14:textId="77777777" w:rsidR="0048404D" w:rsidRPr="003076F2" w:rsidRDefault="0048404D" w:rsidP="00BF2D25">
            <w:pPr>
              <w:rPr>
                <w:rFonts w:ascii="Helvetica" w:hAnsi="Helvetica"/>
                <w:color w:val="333333"/>
                <w:sz w:val="20"/>
                <w:szCs w:val="20"/>
              </w:rPr>
            </w:pPr>
            <w:r w:rsidRPr="003076F2">
              <w:rPr>
                <w:rFonts w:ascii="Helvetica" w:hAnsi="Helvetica"/>
                <w:color w:val="333333"/>
                <w:sz w:val="20"/>
                <w:szCs w:val="20"/>
                <w:bdr w:val="none" w:sz="0" w:space="0" w:color="auto" w:frame="1"/>
              </w:rPr>
              <w:t>S1 AND S2</w:t>
            </w:r>
          </w:p>
        </w:tc>
      </w:tr>
      <w:tr w:rsidR="0048404D" w:rsidRPr="003076F2" w14:paraId="2FD7C984" w14:textId="77777777" w:rsidTr="0048404D">
        <w:tc>
          <w:tcPr>
            <w:tcW w:w="993" w:type="dxa"/>
            <w:shd w:val="clear" w:color="auto" w:fill="auto"/>
            <w:tcMar>
              <w:top w:w="75" w:type="dxa"/>
              <w:left w:w="75" w:type="dxa"/>
              <w:bottom w:w="75" w:type="dxa"/>
              <w:right w:w="75" w:type="dxa"/>
            </w:tcMar>
            <w:hideMark/>
          </w:tcPr>
          <w:p w14:paraId="2588CCBB" w14:textId="77777777" w:rsidR="0048404D" w:rsidRPr="003076F2" w:rsidRDefault="0048404D"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t>S2</w:t>
            </w:r>
          </w:p>
        </w:tc>
        <w:tc>
          <w:tcPr>
            <w:tcW w:w="7654" w:type="dxa"/>
            <w:shd w:val="clear" w:color="auto" w:fill="auto"/>
            <w:tcMar>
              <w:top w:w="75" w:type="dxa"/>
              <w:left w:w="75" w:type="dxa"/>
              <w:bottom w:w="75" w:type="dxa"/>
              <w:right w:w="75" w:type="dxa"/>
            </w:tcMar>
            <w:hideMark/>
          </w:tcPr>
          <w:p w14:paraId="0C22D87C" w14:textId="4725ECFE"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bdr w:val="none" w:sz="0" w:space="0" w:color="auto" w:frame="1"/>
              </w:rPr>
              <w:t>TI (sex OR gender OR female OR females OR girl OR girls OR woman OR women OR sex</w:t>
            </w:r>
            <w:r w:rsidR="0002657A" w:rsidRPr="003076F2">
              <w:rPr>
                <w:rFonts w:ascii="Helvetica" w:hAnsi="Helvetica"/>
                <w:color w:val="333333"/>
                <w:sz w:val="20"/>
                <w:szCs w:val="20"/>
                <w:bdr w:val="none" w:sz="0" w:space="0" w:color="auto" w:frame="1"/>
              </w:rPr>
              <w:t>/</w:t>
            </w:r>
            <w:r w:rsidRPr="003076F2">
              <w:rPr>
                <w:rFonts w:ascii="Helvetica" w:hAnsi="Helvetica"/>
                <w:color w:val="333333"/>
                <w:sz w:val="20"/>
                <w:szCs w:val="20"/>
                <w:bdr w:val="none" w:sz="0" w:space="0" w:color="auto" w:frame="1"/>
              </w:rPr>
              <w:t>gender) OR AB (sex OR gender OR female OR females OR girl OR girls OR woman OR women OR sex/gender)</w:t>
            </w:r>
            <w:r w:rsidR="00D2695F" w:rsidRPr="003076F2">
              <w:rPr>
                <w:rFonts w:ascii="Helvetica" w:hAnsi="Helvetica"/>
                <w:color w:val="333333"/>
                <w:sz w:val="20"/>
                <w:szCs w:val="20"/>
                <w:bdr w:val="none" w:sz="0" w:space="0" w:color="auto" w:frame="1"/>
              </w:rPr>
              <w:t xml:space="preserve"> OR (wahine OR taitamāhinetanga OR kōtiro OR tamāhine OR wahine OR hengahenga OR hine OR kōhine OR tamawahine OR māitiiti OR tamaiti OR tama OR tamatāne OR tānetanga OR taihema taketake OR uha OR uwha) OR AB (wahine OR taitamāhinetanga OR kōtiro OR tamāhine OR </w:t>
            </w:r>
            <w:r w:rsidR="00D2695F" w:rsidRPr="003076F2">
              <w:rPr>
                <w:rFonts w:ascii="Helvetica" w:hAnsi="Helvetica"/>
                <w:color w:val="333333"/>
                <w:sz w:val="20"/>
                <w:szCs w:val="20"/>
                <w:bdr w:val="none" w:sz="0" w:space="0" w:color="auto" w:frame="1"/>
              </w:rPr>
              <w:lastRenderedPageBreak/>
              <w:t>wahine OR hengahenga OR hine OR kōhine OR tamawahine OR māitiiti OR tamaiti OR tama OR tamatāne OR tānetanga OR taihema taketake OR uha OR uwha )</w:t>
            </w:r>
          </w:p>
        </w:tc>
      </w:tr>
      <w:tr w:rsidR="0048404D" w:rsidRPr="003076F2" w14:paraId="5604468C" w14:textId="77777777" w:rsidTr="0048404D">
        <w:tc>
          <w:tcPr>
            <w:tcW w:w="993" w:type="dxa"/>
            <w:shd w:val="clear" w:color="auto" w:fill="auto"/>
            <w:tcMar>
              <w:top w:w="75" w:type="dxa"/>
              <w:left w:w="75" w:type="dxa"/>
              <w:bottom w:w="75" w:type="dxa"/>
              <w:right w:w="75" w:type="dxa"/>
            </w:tcMar>
            <w:hideMark/>
          </w:tcPr>
          <w:p w14:paraId="045A96D6" w14:textId="77777777" w:rsidR="0048404D" w:rsidRPr="003076F2" w:rsidRDefault="0048404D" w:rsidP="00BF2D25">
            <w:pPr>
              <w:jc w:val="center"/>
              <w:rPr>
                <w:rFonts w:ascii="Helvetica" w:hAnsi="Helvetica"/>
                <w:color w:val="333333"/>
                <w:sz w:val="20"/>
                <w:szCs w:val="20"/>
              </w:rPr>
            </w:pPr>
            <w:r w:rsidRPr="003076F2">
              <w:rPr>
                <w:rFonts w:ascii="Helvetica" w:hAnsi="Helvetica"/>
                <w:color w:val="333333"/>
                <w:sz w:val="20"/>
                <w:szCs w:val="20"/>
                <w:bdr w:val="none" w:sz="0" w:space="0" w:color="auto" w:frame="1"/>
              </w:rPr>
              <w:lastRenderedPageBreak/>
              <w:t>S1</w:t>
            </w:r>
          </w:p>
        </w:tc>
        <w:tc>
          <w:tcPr>
            <w:tcW w:w="7654" w:type="dxa"/>
            <w:shd w:val="clear" w:color="auto" w:fill="auto"/>
            <w:tcMar>
              <w:top w:w="75" w:type="dxa"/>
              <w:left w:w="75" w:type="dxa"/>
              <w:bottom w:w="75" w:type="dxa"/>
              <w:right w:w="75" w:type="dxa"/>
            </w:tcMar>
            <w:hideMark/>
          </w:tcPr>
          <w:p w14:paraId="225946F7" w14:textId="77777777" w:rsidR="0048404D" w:rsidRPr="003076F2" w:rsidRDefault="0048404D" w:rsidP="00BF2D25">
            <w:pPr>
              <w:textAlignment w:val="baseline"/>
              <w:rPr>
                <w:rFonts w:ascii="Helvetica" w:hAnsi="Helvetica"/>
                <w:color w:val="333333"/>
                <w:sz w:val="20"/>
                <w:szCs w:val="20"/>
                <w:bdr w:val="none" w:sz="0" w:space="0" w:color="auto" w:frame="1"/>
              </w:rPr>
            </w:pPr>
            <w:r w:rsidRPr="003076F2">
              <w:rPr>
                <w:rFonts w:ascii="Helvetica" w:hAnsi="Helvetica"/>
                <w:color w:val="333333"/>
                <w:sz w:val="20"/>
                <w:szCs w:val="20"/>
                <w:bdr w:val="none" w:sz="0" w:space="0" w:color="auto" w:frame="1"/>
              </w:rPr>
              <w:t>TI (autism OR autistic* OR asperger OR aspergers OR ASD) OR AB (autism OR autistic* OR asperger OR aspergers OR ASD)</w:t>
            </w:r>
          </w:p>
        </w:tc>
      </w:tr>
    </w:tbl>
    <w:p w14:paraId="0B4FCEFA" w14:textId="77777777" w:rsidR="003A02E8" w:rsidRPr="003076F2" w:rsidRDefault="003A02E8" w:rsidP="008D7F3C">
      <w:pPr>
        <w:pStyle w:val="GLBodytext"/>
        <w:sectPr w:rsidR="003A02E8" w:rsidRPr="003076F2" w:rsidSect="00146300">
          <w:headerReference w:type="default" r:id="rId40"/>
          <w:pgSz w:w="11900" w:h="16820"/>
          <w:pgMar w:top="1440" w:right="1440" w:bottom="1440" w:left="1440" w:header="708" w:footer="708" w:gutter="0"/>
          <w:pgNumType w:start="50"/>
          <w:cols w:space="708"/>
          <w:docGrid w:linePitch="360"/>
        </w:sectPr>
      </w:pPr>
    </w:p>
    <w:p w14:paraId="7FED4838" w14:textId="012FE4BF" w:rsidR="008D7F3C" w:rsidRPr="003076F2" w:rsidRDefault="008D7F3C" w:rsidP="008D7F3C">
      <w:pPr>
        <w:pStyle w:val="GLBodytext"/>
      </w:pPr>
      <w:r w:rsidRPr="003076F2">
        <w:lastRenderedPageBreak/>
        <w:t>Databases included Medline, Cinahl, PsycInfo, Australia/New Zealand Reference Centre Plus</w:t>
      </w:r>
      <w:r w:rsidR="00744529" w:rsidRPr="003076F2">
        <w:t xml:space="preserve"> (searched through EBSCO-Host) and Embase (searched through Ovid</w:t>
      </w:r>
      <w:r w:rsidR="006F4050" w:rsidRPr="003076F2">
        <w:t>, omitting S4 limiters</w:t>
      </w:r>
      <w:r w:rsidR="00744529" w:rsidRPr="003076F2">
        <w:t>).</w:t>
      </w:r>
    </w:p>
    <w:p w14:paraId="4CF87ADD" w14:textId="38CF7DC8" w:rsidR="008D7F3C" w:rsidRPr="003076F2" w:rsidRDefault="008D7F3C" w:rsidP="008D7F3C">
      <w:pPr>
        <w:pStyle w:val="GLBodytext"/>
        <w:rPr>
          <w:color w:val="000000"/>
          <w:szCs w:val="22"/>
        </w:rPr>
      </w:pPr>
      <w:r w:rsidRPr="003076F2">
        <w:rPr>
          <w:color w:val="000000"/>
          <w:szCs w:val="22"/>
          <w:bdr w:val="none" w:sz="0" w:space="0" w:color="auto" w:frame="1"/>
        </w:rPr>
        <w:t xml:space="preserve">These searches were </w:t>
      </w:r>
      <w:r w:rsidRPr="003076F2">
        <w:rPr>
          <w:color w:val="000000"/>
          <w:szCs w:val="22"/>
          <w:lang w:val="en-US"/>
        </w:rPr>
        <w:t>limited to English language</w:t>
      </w:r>
      <w:r w:rsidRPr="003076F2">
        <w:rPr>
          <w:color w:val="000000"/>
          <w:szCs w:val="22"/>
        </w:rPr>
        <w:t xml:space="preserve">, 2004-current, human participants, and studies published in academic journals. Hand searching of journals was not undertaken. </w:t>
      </w:r>
    </w:p>
    <w:p w14:paraId="6B45748F" w14:textId="6CC3F4D9" w:rsidR="00AD1914" w:rsidRPr="003076F2" w:rsidRDefault="00DB07D5" w:rsidP="00DB07D5">
      <w:pPr>
        <w:pStyle w:val="GLBodytext"/>
        <w:rPr>
          <w:color w:val="0E0E0E"/>
        </w:rPr>
      </w:pPr>
      <w:r w:rsidRPr="003076F2">
        <w:rPr>
          <w:color w:val="0E0E0E"/>
        </w:rPr>
        <w:t>Excluded were case studies</w:t>
      </w:r>
      <w:r w:rsidR="00D80EAD" w:rsidRPr="003076F2">
        <w:rPr>
          <w:color w:val="0E0E0E"/>
        </w:rPr>
        <w:t xml:space="preserve"> and</w:t>
      </w:r>
      <w:r w:rsidRPr="003076F2">
        <w:rPr>
          <w:color w:val="0E0E0E"/>
        </w:rPr>
        <w:t xml:space="preserve"> autobiographical accounts</w:t>
      </w:r>
      <w:r w:rsidR="00A52B56" w:rsidRPr="003076F2">
        <w:rPr>
          <w:color w:val="0E0E0E"/>
        </w:rPr>
        <w:t>.</w:t>
      </w:r>
      <w:r w:rsidR="00D80EAD" w:rsidRPr="003076F2">
        <w:rPr>
          <w:color w:val="0E0E0E"/>
        </w:rPr>
        <w:t xml:space="preserve"> </w:t>
      </w:r>
      <w:r w:rsidR="00AD1914" w:rsidRPr="003076F2">
        <w:rPr>
          <w:color w:val="0E0E0E"/>
        </w:rPr>
        <w:t>A</w:t>
      </w:r>
      <w:r w:rsidR="00D80EAD" w:rsidRPr="003076F2">
        <w:rPr>
          <w:color w:val="0E0E0E"/>
        </w:rPr>
        <w:t xml:space="preserve">cademic dissertations at Masters or PhD level </w:t>
      </w:r>
      <w:r w:rsidR="00AD1914" w:rsidRPr="003076F2">
        <w:rPr>
          <w:color w:val="0E0E0E"/>
        </w:rPr>
        <w:t xml:space="preserve">published between 2004 and 2023 </w:t>
      </w:r>
      <w:r w:rsidR="00D80EAD" w:rsidRPr="003076F2">
        <w:rPr>
          <w:color w:val="0E0E0E"/>
        </w:rPr>
        <w:t xml:space="preserve">were </w:t>
      </w:r>
      <w:r w:rsidR="00AD1914" w:rsidRPr="003076F2">
        <w:rPr>
          <w:color w:val="0E0E0E"/>
        </w:rPr>
        <w:t>searched using the following search strategy:</w:t>
      </w:r>
    </w:p>
    <w:p w14:paraId="3988D090" w14:textId="629578D3" w:rsidR="00DB07D5" w:rsidRPr="003076F2" w:rsidRDefault="00AD1914" w:rsidP="00AD1914">
      <w:pPr>
        <w:pStyle w:val="GLBodytext"/>
        <w:ind w:left="720"/>
        <w:rPr>
          <w:b/>
          <w:bCs/>
          <w:color w:val="0E0E0E"/>
        </w:rPr>
      </w:pPr>
      <w:r w:rsidRPr="003076F2">
        <w:rPr>
          <w:color w:val="0E0E0E"/>
        </w:rPr>
        <w:t>(autism or autistic or ASD or asperger or aspergers) AND (sex OR gender OR female OR females OR girl OR girls OR woman OR women OR sex/gender)</w:t>
      </w:r>
    </w:p>
    <w:p w14:paraId="54DF1F29" w14:textId="59DD91E8" w:rsidR="009F4EB4" w:rsidRPr="003076F2" w:rsidRDefault="00F92902" w:rsidP="009B4503">
      <w:pPr>
        <w:pStyle w:val="GLBodytext"/>
      </w:pPr>
      <w:r w:rsidRPr="003076F2">
        <w:t xml:space="preserve">This strategy identified </w:t>
      </w:r>
      <w:r w:rsidR="005E7FE5" w:rsidRPr="003076F2">
        <w:t>12</w:t>
      </w:r>
      <w:r w:rsidR="00D947C9" w:rsidRPr="003076F2">
        <w:t>6</w:t>
      </w:r>
      <w:r w:rsidRPr="003076F2">
        <w:t xml:space="preserve"> unique abstracts</w:t>
      </w:r>
      <w:r w:rsidR="0074535D" w:rsidRPr="003076F2">
        <w:t xml:space="preserve">, </w:t>
      </w:r>
      <w:r w:rsidR="005D24C7" w:rsidRPr="003076F2">
        <w:t>four</w:t>
      </w:r>
      <w:r w:rsidR="004F45B2" w:rsidRPr="003076F2">
        <w:t xml:space="preserve"> of which met criteria for inclusion.</w:t>
      </w:r>
      <w:r w:rsidR="00DB07D5" w:rsidRPr="003076F2">
        <w:t xml:space="preserve"> </w:t>
      </w:r>
    </w:p>
    <w:p w14:paraId="4B08D6D9" w14:textId="53C704E1" w:rsidR="00407FA2" w:rsidRPr="003076F2" w:rsidRDefault="00407FA2" w:rsidP="00E3786F">
      <w:pPr>
        <w:pStyle w:val="GLHeading2"/>
      </w:pPr>
      <w:bookmarkStart w:id="845" w:name="_Toc131381753"/>
      <w:bookmarkStart w:id="846" w:name="_Toc131383523"/>
      <w:bookmarkStart w:id="847" w:name="_Toc159792476"/>
      <w:bookmarkStart w:id="848" w:name="_Toc166869269"/>
      <w:bookmarkStart w:id="849" w:name="A1_3"/>
      <w:bookmarkStart w:id="850" w:name="_Toc56091749"/>
      <w:bookmarkStart w:id="851" w:name="_Toc68714965"/>
      <w:bookmarkStart w:id="852" w:name="_Toc102405170"/>
      <w:r w:rsidRPr="003076F2">
        <w:t>A1.3 Study selection</w:t>
      </w:r>
      <w:bookmarkEnd w:id="845"/>
      <w:bookmarkEnd w:id="846"/>
      <w:bookmarkEnd w:id="847"/>
      <w:bookmarkEnd w:id="848"/>
    </w:p>
    <w:bookmarkEnd w:id="849"/>
    <w:p w14:paraId="17C4AE49" w14:textId="14AF42CB" w:rsidR="009C67D4" w:rsidRPr="003076F2" w:rsidRDefault="009C67D4" w:rsidP="009C67D4">
      <w:pPr>
        <w:pStyle w:val="GLBodytext"/>
      </w:pPr>
      <w:r w:rsidRPr="003076F2">
        <w:t xml:space="preserve">A single autism researcher </w:t>
      </w:r>
      <w:r w:rsidR="008960C9" w:rsidRPr="003076F2">
        <w:t xml:space="preserve">(the author) </w:t>
      </w:r>
      <w:r w:rsidRPr="003076F2">
        <w:t xml:space="preserve">performed study selection, data extraction, critical appraisal, and synthesis. </w:t>
      </w:r>
      <w:r w:rsidR="008960C9" w:rsidRPr="003076F2">
        <w:t xml:space="preserve">The researcher has conducted 16 systematic reviews in autism. </w:t>
      </w:r>
    </w:p>
    <w:p w14:paraId="37EF298C" w14:textId="09DF2CC9" w:rsidR="00817BA5" w:rsidRPr="003076F2" w:rsidRDefault="00817BA5" w:rsidP="00B860BF">
      <w:pPr>
        <w:pStyle w:val="GLHeading3"/>
      </w:pPr>
      <w:bookmarkStart w:id="853" w:name="_Toc131381754"/>
      <w:bookmarkStart w:id="854" w:name="_Toc131383524"/>
      <w:bookmarkStart w:id="855" w:name="_Toc159792477"/>
      <w:bookmarkStart w:id="856" w:name="_Toc166869270"/>
      <w:r w:rsidRPr="003076F2">
        <w:t>Levels of evidence</w:t>
      </w:r>
      <w:bookmarkStart w:id="857" w:name="_Toc67576619"/>
      <w:bookmarkEnd w:id="850"/>
      <w:bookmarkEnd w:id="851"/>
      <w:bookmarkEnd w:id="852"/>
      <w:bookmarkEnd w:id="853"/>
      <w:bookmarkEnd w:id="854"/>
      <w:bookmarkEnd w:id="855"/>
      <w:bookmarkEnd w:id="856"/>
    </w:p>
    <w:p w14:paraId="77814527" w14:textId="39333724" w:rsidR="00805DD0" w:rsidRPr="003076F2" w:rsidRDefault="00D90895" w:rsidP="00E578F1">
      <w:pPr>
        <w:pStyle w:val="GLBodytext"/>
      </w:pPr>
      <w:r w:rsidRPr="003076F2">
        <w:t>Research study designs are broadly associated with particular methodological strengths and limitations in terms of how bias is minimised. This allows studies to be assigned a “level of evidence” within an evidence hierarchy</w:t>
      </w:r>
      <w:r w:rsidR="00A10A27" w:rsidRPr="003076F2">
        <w:t xml:space="preserve"> </w:t>
      </w:r>
      <w:r w:rsidR="008F1FB7">
        <w:fldChar w:fldCharType="begin"/>
      </w:r>
      <w:r w:rsidR="000D3CD4">
        <w:instrText xml:space="preserve"> ADDIN EN.CITE &lt;EndNote&gt;&lt;Cite&gt;&lt;Author&gt;National Health and Medical Research Council&lt;/Author&gt;&lt;Year&gt;2008&lt;/Year&gt;&lt;RecNum&gt;767&lt;/RecNum&gt;&lt;DisplayText&gt;[94]&lt;/DisplayText&gt;&lt;record&gt;&lt;rec-number&gt;767&lt;/rec-number&gt;&lt;foreign-keys&gt;&lt;key app="EN" db-id="f9afr5w2dew9afeza9sxpvrlvrf92zssvfpp" timestamp="1687773061"&gt;7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8F1FB7">
        <w:fldChar w:fldCharType="separate"/>
      </w:r>
      <w:r w:rsidR="000D3CD4">
        <w:rPr>
          <w:noProof/>
        </w:rPr>
        <w:t>[</w:t>
      </w:r>
      <w:hyperlink w:anchor="_ENREF_94" w:tooltip="National Health and Medical Research Council, 2008 #767" w:history="1">
        <w:r w:rsidR="006525B5">
          <w:rPr>
            <w:noProof/>
          </w:rPr>
          <w:t>94</w:t>
        </w:r>
      </w:hyperlink>
      <w:r w:rsidR="000D3CD4">
        <w:rPr>
          <w:noProof/>
        </w:rPr>
        <w:t>]</w:t>
      </w:r>
      <w:r w:rsidR="008F1FB7">
        <w:fldChar w:fldCharType="end"/>
      </w:r>
      <w:r w:rsidRPr="003076F2">
        <w:t>, so as to rank them in terms of quality from most robust (level I) to least (level IV)</w:t>
      </w:r>
      <w:r w:rsidR="00805DD0" w:rsidRPr="003076F2">
        <w:t xml:space="preserve">. </w:t>
      </w:r>
      <w:r w:rsidR="00B06C11" w:rsidRPr="003076F2">
        <w:t>Level I evidence is represented by systematic reviews and meta analyses including at least one level II study.</w:t>
      </w:r>
    </w:p>
    <w:p w14:paraId="4BBC4284" w14:textId="5029CD25" w:rsidR="00B32E2A" w:rsidRPr="003076F2" w:rsidRDefault="00B32E2A" w:rsidP="00B32E2A">
      <w:pPr>
        <w:pStyle w:val="GLBodytext"/>
      </w:pPr>
      <w:r w:rsidRPr="003076F2">
        <w:t xml:space="preserve">Consistent with the evidence-based practice model, </w:t>
      </w:r>
      <w:r w:rsidR="007252F8" w:rsidRPr="003076F2">
        <w:t>research questions are</w:t>
      </w:r>
      <w:r w:rsidRPr="003076F2">
        <w:t xml:space="preserve"> most robustly answered using study designs that appear higher in the evidence hierarchy and a lower risk of bias. Only in their absence is lower order evidence included. </w:t>
      </w:r>
    </w:p>
    <w:p w14:paraId="1050AC94" w14:textId="76FBD9EB" w:rsidR="00B32E2A" w:rsidRPr="003076F2" w:rsidRDefault="00B32E2A" w:rsidP="00B32E2A">
      <w:pPr>
        <w:pStyle w:val="GLBodytext"/>
      </w:pPr>
      <w:r w:rsidRPr="003076F2">
        <w:t xml:space="preserve">Using this principle, recently published systematic reviews considering studies within the broader scope can be considered </w:t>
      </w:r>
      <w:r w:rsidR="001C7B3D" w:rsidRPr="003076F2">
        <w:t>‘</w:t>
      </w:r>
      <w:r w:rsidRPr="003076F2">
        <w:t>best evidence</w:t>
      </w:r>
      <w:r w:rsidR="001C7B3D" w:rsidRPr="003076F2">
        <w:t>’</w:t>
      </w:r>
      <w:r w:rsidRPr="003076F2">
        <w:t>. In this ‘umbrella review’</w:t>
      </w:r>
      <w:r w:rsidR="00283CE9" w:rsidRPr="003076F2">
        <w:t xml:space="preserve"> of systematic reviews and meta analyses</w:t>
      </w:r>
      <w:r w:rsidRPr="003076F2">
        <w:t xml:space="preserve">, primary studies were not individually appraised. </w:t>
      </w:r>
    </w:p>
    <w:p w14:paraId="542A48BC" w14:textId="77777777" w:rsidR="00DB6F89" w:rsidRPr="003076F2" w:rsidRDefault="00DB6F89" w:rsidP="00B860BF">
      <w:pPr>
        <w:pStyle w:val="GLHeading3"/>
      </w:pPr>
      <w:bookmarkStart w:id="858" w:name="_Toc131381755"/>
      <w:bookmarkStart w:id="859" w:name="_Toc131383525"/>
      <w:bookmarkStart w:id="860" w:name="_Toc159792478"/>
      <w:bookmarkStart w:id="861" w:name="_Toc166869271"/>
      <w:r w:rsidRPr="003076F2">
        <w:t>Definition of systematic reviews</w:t>
      </w:r>
      <w:bookmarkEnd w:id="858"/>
      <w:bookmarkEnd w:id="859"/>
      <w:bookmarkEnd w:id="860"/>
      <w:bookmarkEnd w:id="861"/>
    </w:p>
    <w:p w14:paraId="75352A9D" w14:textId="77777777" w:rsidR="00DB6F89" w:rsidRPr="003076F2" w:rsidRDefault="00DB6F89" w:rsidP="00DB6F89">
      <w:pPr>
        <w:pStyle w:val="GLBodytext"/>
      </w:pPr>
      <w:r w:rsidRPr="003076F2">
        <w:rPr>
          <w:lang w:val="en-GB"/>
        </w:rPr>
        <w:t xml:space="preserve">In the current review, </w:t>
      </w:r>
      <w:r w:rsidRPr="003076F2">
        <w:t>only systematic reviews published in or since 2018 were considered.</w:t>
      </w:r>
    </w:p>
    <w:p w14:paraId="13B0AC78" w14:textId="28C749EE" w:rsidR="00DB6F89" w:rsidRPr="003076F2" w:rsidRDefault="00DB6F89" w:rsidP="00DB6F89">
      <w:pPr>
        <w:pStyle w:val="GLBodytext"/>
        <w:rPr>
          <w:color w:val="000000" w:themeColor="text1"/>
          <w:lang w:eastAsia="en-GB"/>
        </w:rPr>
      </w:pPr>
      <w:r w:rsidRPr="003076F2">
        <w:rPr>
          <w:color w:val="000000" w:themeColor="text1"/>
          <w:lang w:eastAsia="en-GB"/>
        </w:rPr>
        <w:t>Eligible systematic reviews (</w:t>
      </w:r>
      <w:r w:rsidR="00B06C11" w:rsidRPr="003076F2">
        <w:rPr>
          <w:color w:val="000000" w:themeColor="text1"/>
          <w:lang w:eastAsia="en-GB"/>
        </w:rPr>
        <w:t>whether including</w:t>
      </w:r>
      <w:r w:rsidRPr="003076F2">
        <w:rPr>
          <w:color w:val="000000" w:themeColor="text1"/>
          <w:lang w:eastAsia="en-GB"/>
        </w:rPr>
        <w:t xml:space="preserve"> a meta-analysis or narrative synthesis) needed to meet the following criteria: (1) include a clear statement of the purpose of the review; (2) describe the search strategy (including key search terms, multiple relevant databases, specification of search dates); (3) indicate the criteria used to select studies for inclusion; (4) and present findings relevant to the scope of the current systematic review.</w:t>
      </w:r>
    </w:p>
    <w:p w14:paraId="3A098F72" w14:textId="77777777" w:rsidR="003A02E8" w:rsidRPr="003076F2" w:rsidRDefault="003A02E8" w:rsidP="00D135F5">
      <w:pPr>
        <w:pStyle w:val="GLBodytext"/>
        <w:sectPr w:rsidR="003A02E8" w:rsidRPr="003076F2" w:rsidSect="00146300">
          <w:headerReference w:type="default" r:id="rId41"/>
          <w:pgSz w:w="11900" w:h="16820"/>
          <w:pgMar w:top="1440" w:right="1440" w:bottom="1440" w:left="1440" w:header="708" w:footer="708" w:gutter="0"/>
          <w:pgNumType w:start="50"/>
          <w:cols w:space="708"/>
          <w:docGrid w:linePitch="360"/>
        </w:sectPr>
      </w:pPr>
    </w:p>
    <w:p w14:paraId="39E2E3CD" w14:textId="77777777" w:rsidR="003A02E8" w:rsidRPr="003076F2" w:rsidRDefault="003A02E8" w:rsidP="00B860BF">
      <w:pPr>
        <w:pStyle w:val="GLHeading3"/>
      </w:pPr>
      <w:bookmarkStart w:id="862" w:name="_Toc159792479"/>
      <w:bookmarkStart w:id="863" w:name="_Toc166869272"/>
      <w:r w:rsidRPr="003076F2">
        <w:lastRenderedPageBreak/>
        <w:t>Study designs considered for New Zealand based research</w:t>
      </w:r>
      <w:bookmarkEnd w:id="862"/>
      <w:bookmarkEnd w:id="863"/>
    </w:p>
    <w:p w14:paraId="5E6E0EDE" w14:textId="77777777" w:rsidR="003A02E8" w:rsidRPr="003076F2" w:rsidRDefault="003A02E8" w:rsidP="003A02E8">
      <w:pPr>
        <w:pStyle w:val="GLBodytext"/>
      </w:pPr>
      <w:r w:rsidRPr="003076F2">
        <w:t xml:space="preserve">New Zealand-based studies considered in </w:t>
      </w:r>
      <w:hyperlink w:anchor="NZResearch" w:history="1">
        <w:r w:rsidRPr="003076F2">
          <w:rPr>
            <w:rStyle w:val="Hyperlink"/>
            <w:rFonts w:cstheme="minorHAnsi"/>
          </w:rPr>
          <w:t>Section 1.3</w:t>
        </w:r>
      </w:hyperlink>
      <w:r w:rsidRPr="003076F2">
        <w:t xml:space="preserve"> were identified to provide background information about the local cultural and service context to the international umbrella review</w:t>
      </w:r>
    </w:p>
    <w:p w14:paraId="151671C5" w14:textId="072872B6" w:rsidR="00D135F5" w:rsidRPr="003076F2" w:rsidRDefault="00F6450C" w:rsidP="00D135F5">
      <w:pPr>
        <w:pStyle w:val="GLBodytext"/>
      </w:pPr>
      <w:r w:rsidRPr="003076F2">
        <w:t xml:space="preserve">To answer this research question, primary studies employing any study design </w:t>
      </w:r>
      <w:r w:rsidR="0062737D" w:rsidRPr="003076F2">
        <w:t xml:space="preserve">and published in or since 2004 </w:t>
      </w:r>
      <w:r w:rsidRPr="003076F2">
        <w:t xml:space="preserve">were </w:t>
      </w:r>
      <w:r w:rsidR="0062737D" w:rsidRPr="003076F2">
        <w:t>eligible</w:t>
      </w:r>
      <w:r w:rsidRPr="003076F2">
        <w:t xml:space="preserve">, including those using qualitative analysis. It is understood that qualitative research is best able to describe autistic experiences including relevance, applicability, acceptability, and feasibility, including preferences and values. </w:t>
      </w:r>
      <w:r w:rsidR="00136E7E" w:rsidRPr="003076F2">
        <w:t>Other selection criteria were the same as for the umbrella review.</w:t>
      </w:r>
      <w:r w:rsidR="00D135F5" w:rsidRPr="003076F2">
        <w:t xml:space="preserve"> </w:t>
      </w:r>
    </w:p>
    <w:p w14:paraId="41A207C8" w14:textId="4CF8F900" w:rsidR="00526473" w:rsidRPr="003076F2" w:rsidRDefault="00526473" w:rsidP="00E3786F">
      <w:pPr>
        <w:pStyle w:val="GLHeading2"/>
      </w:pPr>
      <w:bookmarkStart w:id="864" w:name="_Toc56091750"/>
      <w:bookmarkStart w:id="865" w:name="_Toc68714966"/>
      <w:bookmarkStart w:id="866" w:name="_Toc102405171"/>
      <w:bookmarkStart w:id="867" w:name="_Toc131381756"/>
      <w:bookmarkStart w:id="868" w:name="_Toc131383526"/>
      <w:bookmarkStart w:id="869" w:name="_Toc159792480"/>
      <w:bookmarkStart w:id="870" w:name="_Toc166869273"/>
      <w:bookmarkEnd w:id="857"/>
      <w:r w:rsidRPr="003076F2">
        <w:t>A1.4 Data extraction</w:t>
      </w:r>
      <w:bookmarkStart w:id="871" w:name="A1_4"/>
      <w:bookmarkEnd w:id="864"/>
      <w:bookmarkEnd w:id="865"/>
      <w:bookmarkEnd w:id="866"/>
      <w:bookmarkEnd w:id="867"/>
      <w:bookmarkEnd w:id="868"/>
      <w:bookmarkEnd w:id="869"/>
      <w:bookmarkEnd w:id="870"/>
    </w:p>
    <w:bookmarkEnd w:id="871"/>
    <w:p w14:paraId="001164D8" w14:textId="68081E05" w:rsidR="00526473" w:rsidRPr="003076F2" w:rsidRDefault="00526473" w:rsidP="00E578F1">
      <w:pPr>
        <w:pStyle w:val="GLBodytext"/>
      </w:pPr>
      <w:r w:rsidRPr="003076F2">
        <w:t>Study characteristics were extracted for each of the appraised studies</w:t>
      </w:r>
      <w:r w:rsidR="00C15F96" w:rsidRPr="003076F2">
        <w:t xml:space="preserve"> and entered into Evidence tables (see </w:t>
      </w:r>
      <w:hyperlink w:anchor="App3" w:history="1">
        <w:r w:rsidR="00C15F96" w:rsidRPr="003076F2">
          <w:rPr>
            <w:rStyle w:val="Hyperlink"/>
            <w:rFonts w:cstheme="minorHAnsi"/>
          </w:rPr>
          <w:t>Appendix 3</w:t>
        </w:r>
      </w:hyperlink>
      <w:r w:rsidR="00C15F96" w:rsidRPr="003076F2">
        <w:t>)</w:t>
      </w:r>
      <w:r w:rsidR="00CC54F2" w:rsidRPr="003076F2">
        <w:t>.</w:t>
      </w:r>
      <w:r w:rsidRPr="003076F2">
        <w:t xml:space="preserve"> Key features recorded for primary studies included:</w:t>
      </w:r>
    </w:p>
    <w:p w14:paraId="24F7088F" w14:textId="77777777" w:rsidR="004D5DA6" w:rsidRPr="003076F2" w:rsidRDefault="004D5DA6" w:rsidP="002419EF">
      <w:pPr>
        <w:pStyle w:val="GLBulletlist"/>
        <w:numPr>
          <w:ilvl w:val="0"/>
          <w:numId w:val="11"/>
        </w:numPr>
      </w:pPr>
      <w:r w:rsidRPr="003076F2">
        <w:t>citation</w:t>
      </w:r>
    </w:p>
    <w:p w14:paraId="34102573" w14:textId="77777777" w:rsidR="004D5DA6" w:rsidRPr="003076F2" w:rsidRDefault="004D5DA6" w:rsidP="002419EF">
      <w:pPr>
        <w:pStyle w:val="GLBulletlist"/>
        <w:numPr>
          <w:ilvl w:val="0"/>
          <w:numId w:val="11"/>
        </w:numPr>
      </w:pPr>
      <w:r w:rsidRPr="003076F2">
        <w:t xml:space="preserve">country (of all, most or first author) </w:t>
      </w:r>
    </w:p>
    <w:p w14:paraId="6A797BE6" w14:textId="77777777" w:rsidR="004D5DA6" w:rsidRPr="003076F2" w:rsidRDefault="004D5DA6" w:rsidP="002419EF">
      <w:pPr>
        <w:pStyle w:val="GLBulletlist"/>
        <w:numPr>
          <w:ilvl w:val="0"/>
          <w:numId w:val="11"/>
        </w:numPr>
      </w:pPr>
      <w:r w:rsidRPr="003076F2">
        <w:t>type of review, study quality (see Section A1.5 below)</w:t>
      </w:r>
    </w:p>
    <w:p w14:paraId="51931F90" w14:textId="77777777" w:rsidR="004D5DA6" w:rsidRPr="003076F2" w:rsidRDefault="004D5DA6" w:rsidP="002419EF">
      <w:pPr>
        <w:pStyle w:val="GLBulletlist"/>
        <w:numPr>
          <w:ilvl w:val="0"/>
          <w:numId w:val="11"/>
        </w:numPr>
      </w:pPr>
      <w:r w:rsidRPr="003076F2">
        <w:t>aim of the review</w:t>
      </w:r>
    </w:p>
    <w:p w14:paraId="142EBE91" w14:textId="77777777" w:rsidR="004D5DA6" w:rsidRPr="003076F2" w:rsidRDefault="004D5DA6" w:rsidP="002419EF">
      <w:pPr>
        <w:pStyle w:val="GLBulletlist"/>
        <w:numPr>
          <w:ilvl w:val="0"/>
          <w:numId w:val="11"/>
        </w:numPr>
      </w:pPr>
      <w:r w:rsidRPr="003076F2">
        <w:t>search strategy (databases searched, date range, process)</w:t>
      </w:r>
    </w:p>
    <w:p w14:paraId="60517FB0" w14:textId="77777777" w:rsidR="004D5DA6" w:rsidRPr="003076F2" w:rsidRDefault="004D5DA6" w:rsidP="002419EF">
      <w:pPr>
        <w:pStyle w:val="GLBulletlist"/>
        <w:numPr>
          <w:ilvl w:val="0"/>
          <w:numId w:val="11"/>
        </w:numPr>
      </w:pPr>
      <w:r w:rsidRPr="003076F2">
        <w:t>selection criteria</w:t>
      </w:r>
    </w:p>
    <w:p w14:paraId="319C79ED" w14:textId="77777777" w:rsidR="004D5DA6" w:rsidRPr="003076F2" w:rsidRDefault="004D5DA6" w:rsidP="002419EF">
      <w:pPr>
        <w:pStyle w:val="GLBulletlist"/>
        <w:numPr>
          <w:ilvl w:val="0"/>
          <w:numId w:val="11"/>
        </w:numPr>
      </w:pPr>
      <w:r w:rsidRPr="003076F2">
        <w:t>review methodology</w:t>
      </w:r>
    </w:p>
    <w:p w14:paraId="5AFE3DA8" w14:textId="77777777" w:rsidR="004D5DA6" w:rsidRPr="003076F2" w:rsidRDefault="004D5DA6" w:rsidP="002419EF">
      <w:pPr>
        <w:pStyle w:val="GLBulletlist"/>
        <w:numPr>
          <w:ilvl w:val="0"/>
          <w:numId w:val="11"/>
        </w:numPr>
      </w:pPr>
      <w:r w:rsidRPr="003076F2">
        <w:t xml:space="preserve">critical appraisal tool used </w:t>
      </w:r>
    </w:p>
    <w:p w14:paraId="66903796" w14:textId="77777777" w:rsidR="004D5DA6" w:rsidRPr="003076F2" w:rsidRDefault="004D5DA6" w:rsidP="002419EF">
      <w:pPr>
        <w:pStyle w:val="GLBulletlist"/>
        <w:numPr>
          <w:ilvl w:val="0"/>
          <w:numId w:val="11"/>
        </w:numPr>
      </w:pPr>
      <w:r w:rsidRPr="003076F2">
        <w:t>meta analysis method, where relevant</w:t>
      </w:r>
    </w:p>
    <w:p w14:paraId="45B1625D" w14:textId="77777777" w:rsidR="004D5DA6" w:rsidRPr="003076F2" w:rsidRDefault="004D5DA6" w:rsidP="002419EF">
      <w:pPr>
        <w:pStyle w:val="GLBulletlist"/>
        <w:numPr>
          <w:ilvl w:val="0"/>
          <w:numId w:val="11"/>
        </w:numPr>
      </w:pPr>
      <w:r w:rsidRPr="003076F2">
        <w:t>number of included studies, sex/gender and age statistics</w:t>
      </w:r>
    </w:p>
    <w:p w14:paraId="411760B4" w14:textId="77777777" w:rsidR="004D5DA6" w:rsidRPr="003076F2" w:rsidRDefault="004D5DA6" w:rsidP="002419EF">
      <w:pPr>
        <w:pStyle w:val="GLBulletlist"/>
        <w:numPr>
          <w:ilvl w:val="0"/>
          <w:numId w:val="11"/>
        </w:numPr>
      </w:pPr>
      <w:r w:rsidRPr="003076F2">
        <w:t>study designs, study quality, publication bias, where appraised</w:t>
      </w:r>
    </w:p>
    <w:p w14:paraId="38E5A7D7" w14:textId="77777777" w:rsidR="004D5DA6" w:rsidRPr="003076F2" w:rsidRDefault="004D5DA6" w:rsidP="002419EF">
      <w:pPr>
        <w:pStyle w:val="GLBulletlist"/>
        <w:numPr>
          <w:ilvl w:val="0"/>
          <w:numId w:val="11"/>
        </w:numPr>
      </w:pPr>
      <w:r w:rsidRPr="003076F2">
        <w:t>key findings</w:t>
      </w:r>
    </w:p>
    <w:p w14:paraId="5D64C3C3" w14:textId="77777777" w:rsidR="004D5DA6" w:rsidRPr="003076F2" w:rsidRDefault="004D5DA6" w:rsidP="002419EF">
      <w:pPr>
        <w:pStyle w:val="GLBulletlist"/>
        <w:numPr>
          <w:ilvl w:val="0"/>
          <w:numId w:val="11"/>
        </w:numPr>
      </w:pPr>
      <w:r w:rsidRPr="003076F2">
        <w:t>author conclusions</w:t>
      </w:r>
    </w:p>
    <w:p w14:paraId="33437713" w14:textId="061B90A5" w:rsidR="004D5DA6" w:rsidRPr="003076F2" w:rsidRDefault="004D5DA6" w:rsidP="002419EF">
      <w:pPr>
        <w:pStyle w:val="GLBulletlist"/>
        <w:numPr>
          <w:ilvl w:val="0"/>
          <w:numId w:val="11"/>
        </w:numPr>
      </w:pPr>
      <w:r w:rsidRPr="003076F2">
        <w:t>comments/notes from (unbrella) reviewer</w:t>
      </w:r>
    </w:p>
    <w:p w14:paraId="516F748A" w14:textId="359E8B21" w:rsidR="006231FC" w:rsidRPr="003076F2" w:rsidRDefault="006231FC" w:rsidP="006231FC">
      <w:pPr>
        <w:pStyle w:val="GLBodytext"/>
      </w:pPr>
      <w:r w:rsidRPr="003076F2">
        <w:rPr>
          <w:color w:val="0E0E0E"/>
        </w:rPr>
        <w:t>Only relevant findings (relating to</w:t>
      </w:r>
      <w:r w:rsidR="00F34CC6" w:rsidRPr="003076F2">
        <w:rPr>
          <w:color w:val="0E0E0E"/>
        </w:rPr>
        <w:t xml:space="preserve"> sex/gender</w:t>
      </w:r>
      <w:r w:rsidRPr="003076F2">
        <w:rPr>
          <w:color w:val="0E0E0E"/>
        </w:rPr>
        <w:t xml:space="preserve"> differences) were reported. </w:t>
      </w:r>
    </w:p>
    <w:p w14:paraId="6804C1FE" w14:textId="52B9D222" w:rsidR="00FA6580" w:rsidRPr="003076F2" w:rsidRDefault="00FA6580" w:rsidP="00E3786F">
      <w:pPr>
        <w:pStyle w:val="GLHeading2"/>
      </w:pPr>
      <w:bookmarkStart w:id="872" w:name="_Toc56091751"/>
      <w:bookmarkStart w:id="873" w:name="_Toc68714967"/>
      <w:bookmarkStart w:id="874" w:name="_Toc102405172"/>
      <w:bookmarkStart w:id="875" w:name="_Toc131381757"/>
      <w:bookmarkStart w:id="876" w:name="_Toc131383527"/>
      <w:bookmarkStart w:id="877" w:name="_Toc166869274"/>
      <w:r w:rsidRPr="003076F2">
        <w:t>A1.5 Critical appraisal</w:t>
      </w:r>
      <w:bookmarkStart w:id="878" w:name="A1_5"/>
      <w:bookmarkEnd w:id="872"/>
      <w:bookmarkEnd w:id="873"/>
      <w:bookmarkEnd w:id="874"/>
      <w:bookmarkEnd w:id="875"/>
      <w:bookmarkEnd w:id="876"/>
      <w:bookmarkEnd w:id="877"/>
    </w:p>
    <w:bookmarkEnd w:id="878"/>
    <w:p w14:paraId="4E7DD46B" w14:textId="0BE0D2D2" w:rsidR="003A02E8" w:rsidRPr="003076F2" w:rsidRDefault="00C35E3C" w:rsidP="00C35E3C">
      <w:pPr>
        <w:pStyle w:val="GLBodytext"/>
        <w:sectPr w:rsidR="003A02E8" w:rsidRPr="003076F2" w:rsidSect="00146300">
          <w:headerReference w:type="default" r:id="rId42"/>
          <w:pgSz w:w="11900" w:h="16820"/>
          <w:pgMar w:top="1440" w:right="1440" w:bottom="1440" w:left="1440" w:header="708" w:footer="708" w:gutter="0"/>
          <w:pgNumType w:start="50"/>
          <w:cols w:space="708"/>
          <w:docGrid w:linePitch="360"/>
        </w:sectPr>
      </w:pPr>
      <w:r w:rsidRPr="003076F2">
        <w:t>Studies were assessed for study quality using the Joanna Briggs Institute (JBI) checklist for systematic reviews and research synthesis</w:t>
      </w:r>
      <w:r w:rsidR="005669CB" w:rsidRPr="003076F2">
        <w:t xml:space="preserve"> </w:t>
      </w:r>
      <w:r w:rsidR="008F1FB7">
        <w:fldChar w:fldCharType="begin"/>
      </w:r>
      <w:r w:rsidR="000D3CD4">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0D3CD4">
        <w:rPr>
          <w:noProof/>
        </w:rPr>
        <w:t>[</w:t>
      </w:r>
      <w:hyperlink w:anchor="_ENREF_91" w:tooltip="Aromataris, 2015 #811" w:history="1">
        <w:r w:rsidR="006525B5">
          <w:rPr>
            <w:noProof/>
          </w:rPr>
          <w:t>91</w:t>
        </w:r>
      </w:hyperlink>
      <w:r w:rsidR="000D3CD4">
        <w:rPr>
          <w:noProof/>
        </w:rPr>
        <w:t>]</w:t>
      </w:r>
      <w:r w:rsidR="008F1FB7">
        <w:fldChar w:fldCharType="end"/>
      </w:r>
      <w:r w:rsidRPr="003076F2">
        <w:t>. Each of the 11 questions posed in the checklist can be scored as being ‘met’, ‘not met’, ‘unclear’ (or rarely, ‘not applicable’). Items are presented in</w:t>
      </w:r>
      <w:r w:rsidR="00C15F96" w:rsidRPr="003076F2">
        <w:t xml:space="preserve"> </w:t>
      </w:r>
      <w:hyperlink w:anchor="TableA1_1" w:history="1">
        <w:r w:rsidR="00C15F96" w:rsidRPr="003076F2">
          <w:rPr>
            <w:rStyle w:val="Hyperlink"/>
            <w:rFonts w:cstheme="minorHAnsi"/>
          </w:rPr>
          <w:t xml:space="preserve">Table </w:t>
        </w:r>
        <w:r w:rsidR="009F4FAB" w:rsidRPr="003076F2">
          <w:rPr>
            <w:rStyle w:val="Hyperlink"/>
            <w:rFonts w:cstheme="minorHAnsi"/>
          </w:rPr>
          <w:t>A</w:t>
        </w:r>
        <w:r w:rsidR="00C15F96" w:rsidRPr="003076F2">
          <w:rPr>
            <w:rStyle w:val="Hyperlink"/>
            <w:rFonts w:cstheme="minorHAnsi"/>
          </w:rPr>
          <w:t>1.1</w:t>
        </w:r>
      </w:hyperlink>
      <w:r w:rsidRPr="003076F2">
        <w:t xml:space="preserve">. </w:t>
      </w:r>
    </w:p>
    <w:p w14:paraId="793795F2" w14:textId="0C8FB53C" w:rsidR="009B14D3" w:rsidRPr="003076F2" w:rsidRDefault="00C35E3C" w:rsidP="00C35E3C">
      <w:pPr>
        <w:pStyle w:val="GLBodytext"/>
      </w:pPr>
      <w:r w:rsidRPr="003076F2">
        <w:lastRenderedPageBreak/>
        <w:t>Applying a strategy used for an autism umbrella review</w:t>
      </w:r>
      <w:r w:rsidR="00C06B75" w:rsidRPr="003076F2">
        <w:t xml:space="preserve"> </w:t>
      </w:r>
      <w:r w:rsidR="008F1FB7">
        <w:fldChar w:fldCharType="begin"/>
      </w:r>
      <w:r w:rsidR="000D3CD4">
        <w:instrText xml:space="preserve"> ADDIN EN.CITE &lt;EndNote&gt;&lt;Cite&gt;&lt;Author&gt;Rydzewska&lt;/Author&gt;&lt;Year&gt;2020&lt;/Year&gt;&lt;RecNum&gt;758&lt;/RecNum&gt;&lt;DisplayText&gt;[111]&lt;/DisplayText&gt;&lt;record&gt;&lt;rec-number&gt;758&lt;/rec-number&gt;&lt;foreign-keys&gt;&lt;key app="EN" db-id="f9afr5w2dew9afeza9sxpvrlvrf92zssvfpp" timestamp="1687773061"&gt;758&lt;/key&gt;&lt;/foreign-keys&gt;&lt;ref-type name="Journal Article"&gt;17&lt;/ref-type&gt;&lt;contributors&gt;&lt;authors&gt;&lt;author&gt;Rydzewska, Ewelina&lt;/author&gt;&lt;author&gt;Dunn, Kirsty&lt;/author&gt;&lt;author&gt;Cooper, Sally-Ann&lt;/author&gt;&lt;/authors&gt;&lt;/contributors&gt;&lt;titles&gt;&lt;title&gt;Umbrella systematic review of systematic reviews and meta-analyses on comorbid physical conditions in people with autism spectrum disorder&lt;/title&gt;&lt;secondary-title&gt;The British Journal of Psychiatry&lt;/secondary-title&gt;&lt;/titles&gt;&lt;periodical&gt;&lt;full-title&gt;The British Journal of Psychiatry&lt;/full-title&gt;&lt;/periodical&gt;&lt;pages&gt;10-19&lt;/pages&gt;&lt;volume&gt;218&lt;/volume&gt;&lt;number&gt;1&lt;/number&gt;&lt;edition&gt;11/09&lt;/edition&gt;&lt;keywords&gt;&lt;keyword&gt;Autism spectrum disorders&lt;/keyword&gt;&lt;keyword&gt;systematic review&lt;/keyword&gt;&lt;keyword&gt;comorbidity&lt;/keyword&gt;&lt;keyword&gt;physical conditions&lt;/keyword&gt;&lt;keyword&gt;health&lt;/keyword&gt;&lt;/keywords&gt;&lt;dates&gt;&lt;year&gt;2020&lt;/year&gt;&lt;/dates&gt;&lt;publisher&gt;Cambridge University Press&lt;/publisher&gt;&lt;isbn&gt;0007-1250&lt;/isbn&gt;&lt;urls&gt;&lt;related-urls&gt;&lt;url&gt;https://www.cambridge.org/core/article/umbrella-systematic-review-of-systematic-reviews-and-metaanalyses-on-comorbid-physical-conditions-in-people-with-autism-spectrum-disorder/EC3473487B4B26DA18E1BFB634BB2390&lt;/url&gt;&lt;/related-urls&gt;&lt;/urls&gt;&lt;electronic-resource-num&gt;10.1192/bjp.2020.167&lt;/electronic-resource-num&gt;&lt;remote-database-name&gt;Cambridge Core&lt;/remote-database-name&gt;&lt;remote-database-provider&gt;Cambridge University Press&lt;/remote-database-provider&gt;&lt;/record&gt;&lt;/Cite&gt;&lt;/EndNote&gt;</w:instrText>
      </w:r>
      <w:r w:rsidR="008F1FB7">
        <w:fldChar w:fldCharType="separate"/>
      </w:r>
      <w:r w:rsidR="000D3CD4">
        <w:rPr>
          <w:noProof/>
        </w:rPr>
        <w:t>[</w:t>
      </w:r>
      <w:hyperlink w:anchor="_ENREF_111" w:tooltip="Rydzewska, 2020 #758" w:history="1">
        <w:r w:rsidR="006525B5">
          <w:rPr>
            <w:noProof/>
          </w:rPr>
          <w:t>111</w:t>
        </w:r>
      </w:hyperlink>
      <w:r w:rsidR="000D3CD4">
        <w:rPr>
          <w:noProof/>
        </w:rPr>
        <w:t>]</w:t>
      </w:r>
      <w:r w:rsidR="008F1FB7">
        <w:fldChar w:fldCharType="end"/>
      </w:r>
      <w:r w:rsidRPr="003076F2">
        <w:t xml:space="preserve">, each item was scored 1 if “met” with scores summed to categorise study quality as follows: low (score 0-5), medium (score 6-8), or high (score 9–11). Reviews rated as being of low quality </w:t>
      </w:r>
      <w:r w:rsidR="00EC6EB6" w:rsidRPr="003076F2">
        <w:t xml:space="preserve">(scoring under 6) </w:t>
      </w:r>
      <w:r w:rsidRPr="003076F2">
        <w:t xml:space="preserve">were excluded. </w:t>
      </w:r>
    </w:p>
    <w:p w14:paraId="3DE70A57" w14:textId="2C591ED1" w:rsidR="0033288F" w:rsidRPr="003076F2" w:rsidRDefault="0033288F" w:rsidP="001C7A9B">
      <w:pPr>
        <w:pStyle w:val="GLTableheading"/>
        <w:framePr w:wrap="around"/>
      </w:pPr>
      <w:bookmarkStart w:id="879" w:name="_Toc117634719"/>
      <w:bookmarkStart w:id="880" w:name="_Toc129798591"/>
      <w:bookmarkStart w:id="881" w:name="TableA1_1"/>
      <w:r w:rsidRPr="003076F2">
        <w:t>Table A1.</w:t>
      </w:r>
      <w:r w:rsidR="00C15F96" w:rsidRPr="003076F2">
        <w:t>1</w:t>
      </w:r>
      <w:r w:rsidRPr="003076F2">
        <w:t xml:space="preserve">: </w:t>
      </w:r>
      <w:r w:rsidRPr="003076F2">
        <w:rPr>
          <w:rFonts w:eastAsia="Calibri"/>
        </w:rPr>
        <w:t>Critical appraisal checklist for systematic reviews and research synthesis</w:t>
      </w:r>
      <w:bookmarkEnd w:id="879"/>
      <w:bookmarkEnd w:id="880"/>
      <w:r w:rsidRPr="003076F2">
        <w:t xml:space="preserve"> </w:t>
      </w:r>
    </w:p>
    <w:tbl>
      <w:tblPr>
        <w:tblStyle w:val="TableGrid6"/>
        <w:tblpPr w:leftFromText="180" w:rightFromText="180" w:vertAnchor="text" w:horzAnchor="margin" w:tblpY="595"/>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none" w:sz="0" w:space="0" w:color="auto"/>
          <w:insideV w:val="none" w:sz="0" w:space="0" w:color="auto"/>
        </w:tblBorders>
        <w:tblLook w:val="04A0" w:firstRow="1" w:lastRow="0" w:firstColumn="1" w:lastColumn="0" w:noHBand="0" w:noVBand="1"/>
      </w:tblPr>
      <w:tblGrid>
        <w:gridCol w:w="5939"/>
      </w:tblGrid>
      <w:tr w:rsidR="00CA57DE" w:rsidRPr="003076F2" w14:paraId="6D14678D" w14:textId="77777777" w:rsidTr="00C35E3C">
        <w:trPr>
          <w:trHeight w:hRule="exact" w:val="680"/>
        </w:trPr>
        <w:tc>
          <w:tcPr>
            <w:tcW w:w="5939" w:type="dxa"/>
            <w:shd w:val="clear" w:color="auto" w:fill="D9E2F3" w:themeFill="accent1" w:themeFillTint="33"/>
            <w:vAlign w:val="center"/>
          </w:tcPr>
          <w:bookmarkEnd w:id="881"/>
          <w:p w14:paraId="07268DA3" w14:textId="78F62759" w:rsidR="00CA57DE" w:rsidRPr="003076F2" w:rsidRDefault="00CA57DE" w:rsidP="007A0728">
            <w:pPr>
              <w:pStyle w:val="GLTablebody"/>
              <w:framePr w:hSpace="0" w:wrap="auto" w:vAnchor="margin" w:hAnchor="text" w:yAlign="inline"/>
              <w:suppressOverlap w:val="0"/>
            </w:pPr>
            <w:r w:rsidRPr="003076F2">
              <w:t>Is the review question clearly and explicitly stated?</w:t>
            </w:r>
          </w:p>
        </w:tc>
      </w:tr>
      <w:tr w:rsidR="00CA57DE" w:rsidRPr="003076F2" w14:paraId="11F82BB2" w14:textId="77777777" w:rsidTr="00C35E3C">
        <w:trPr>
          <w:trHeight w:hRule="exact" w:val="680"/>
        </w:trPr>
        <w:tc>
          <w:tcPr>
            <w:tcW w:w="5939" w:type="dxa"/>
            <w:vAlign w:val="center"/>
          </w:tcPr>
          <w:p w14:paraId="42D5750C" w14:textId="709E68DC" w:rsidR="00CA57DE" w:rsidRPr="003076F2" w:rsidRDefault="00CA57DE" w:rsidP="007A0728">
            <w:pPr>
              <w:pStyle w:val="GLTablebody"/>
              <w:framePr w:hSpace="0" w:wrap="auto" w:vAnchor="margin" w:hAnchor="text" w:yAlign="inline"/>
              <w:suppressOverlap w:val="0"/>
            </w:pPr>
            <w:r w:rsidRPr="003076F2">
              <w:t>Were the inclusion criteria appropriate for the review question?</w:t>
            </w:r>
          </w:p>
        </w:tc>
      </w:tr>
      <w:tr w:rsidR="00CA57DE" w:rsidRPr="003076F2" w14:paraId="3D29CC5B" w14:textId="77777777" w:rsidTr="00C35E3C">
        <w:trPr>
          <w:trHeight w:hRule="exact" w:val="680"/>
        </w:trPr>
        <w:tc>
          <w:tcPr>
            <w:tcW w:w="5939" w:type="dxa"/>
            <w:shd w:val="clear" w:color="auto" w:fill="D9E2F3" w:themeFill="accent1" w:themeFillTint="33"/>
            <w:vAlign w:val="center"/>
          </w:tcPr>
          <w:p w14:paraId="78B11970" w14:textId="2EB8544F" w:rsidR="00CA57DE" w:rsidRPr="003076F2" w:rsidRDefault="00CA57DE" w:rsidP="007A0728">
            <w:pPr>
              <w:pStyle w:val="GLTablebody"/>
              <w:framePr w:hSpace="0" w:wrap="auto" w:vAnchor="margin" w:hAnchor="text" w:yAlign="inline"/>
              <w:suppressOverlap w:val="0"/>
            </w:pPr>
            <w:r w:rsidRPr="003076F2">
              <w:t>Was the search strategy appropriate?</w:t>
            </w:r>
          </w:p>
        </w:tc>
      </w:tr>
      <w:tr w:rsidR="00CA57DE" w:rsidRPr="003076F2" w14:paraId="79472E57" w14:textId="77777777" w:rsidTr="00C35E3C">
        <w:trPr>
          <w:trHeight w:hRule="exact" w:val="680"/>
        </w:trPr>
        <w:tc>
          <w:tcPr>
            <w:tcW w:w="5939" w:type="dxa"/>
            <w:vAlign w:val="center"/>
          </w:tcPr>
          <w:p w14:paraId="0791A3D7" w14:textId="4AEE5543" w:rsidR="00CA57DE" w:rsidRPr="003076F2" w:rsidRDefault="00CA57DE" w:rsidP="007A0728">
            <w:pPr>
              <w:pStyle w:val="GLTablebody"/>
              <w:framePr w:hSpace="0" w:wrap="auto" w:vAnchor="margin" w:hAnchor="text" w:yAlign="inline"/>
              <w:suppressOverlap w:val="0"/>
            </w:pPr>
            <w:r w:rsidRPr="003076F2">
              <w:t>Were the sources and resources used to search for studies adequate?</w:t>
            </w:r>
          </w:p>
        </w:tc>
      </w:tr>
      <w:tr w:rsidR="00CA57DE" w:rsidRPr="003076F2" w14:paraId="6A90A5C5" w14:textId="77777777" w:rsidTr="00C35E3C">
        <w:trPr>
          <w:trHeight w:hRule="exact" w:val="680"/>
        </w:trPr>
        <w:tc>
          <w:tcPr>
            <w:tcW w:w="5939" w:type="dxa"/>
            <w:shd w:val="clear" w:color="auto" w:fill="D9E2F3" w:themeFill="accent1" w:themeFillTint="33"/>
            <w:vAlign w:val="center"/>
          </w:tcPr>
          <w:p w14:paraId="3AC9CB7F" w14:textId="77777777" w:rsidR="00CA57DE" w:rsidRPr="003076F2" w:rsidRDefault="00CA57DE" w:rsidP="007A0728">
            <w:pPr>
              <w:pStyle w:val="GLTablebody"/>
              <w:framePr w:hSpace="0" w:wrap="auto" w:vAnchor="margin" w:hAnchor="text" w:yAlign="inline"/>
              <w:suppressOverlap w:val="0"/>
            </w:pPr>
            <w:r w:rsidRPr="003076F2">
              <w:t>Were the criteria for appraising studies appropriate?</w:t>
            </w:r>
          </w:p>
        </w:tc>
      </w:tr>
      <w:tr w:rsidR="00CA57DE" w:rsidRPr="003076F2" w14:paraId="565BFC2A" w14:textId="77777777" w:rsidTr="00C35E3C">
        <w:trPr>
          <w:trHeight w:hRule="exact" w:val="680"/>
        </w:trPr>
        <w:tc>
          <w:tcPr>
            <w:tcW w:w="5939" w:type="dxa"/>
            <w:vAlign w:val="center"/>
          </w:tcPr>
          <w:p w14:paraId="4A346037" w14:textId="77777777" w:rsidR="00CA57DE" w:rsidRPr="003076F2" w:rsidRDefault="00CA57DE" w:rsidP="007A0728">
            <w:pPr>
              <w:pStyle w:val="GLTablebody"/>
              <w:framePr w:hSpace="0" w:wrap="auto" w:vAnchor="margin" w:hAnchor="text" w:yAlign="inline"/>
              <w:suppressOverlap w:val="0"/>
            </w:pPr>
            <w:r w:rsidRPr="003076F2">
              <w:t>Was critical appraisal conducted by two or more reviewers independently?</w:t>
            </w:r>
          </w:p>
        </w:tc>
      </w:tr>
      <w:tr w:rsidR="00CA57DE" w:rsidRPr="003076F2" w14:paraId="05A2286B" w14:textId="77777777" w:rsidTr="00C35E3C">
        <w:trPr>
          <w:trHeight w:hRule="exact" w:val="680"/>
        </w:trPr>
        <w:tc>
          <w:tcPr>
            <w:tcW w:w="5939" w:type="dxa"/>
            <w:shd w:val="clear" w:color="auto" w:fill="D9E2F3" w:themeFill="accent1" w:themeFillTint="33"/>
            <w:vAlign w:val="center"/>
          </w:tcPr>
          <w:p w14:paraId="21E5BD76" w14:textId="77777777" w:rsidR="00CA57DE" w:rsidRPr="003076F2" w:rsidRDefault="00CA57DE" w:rsidP="007A0728">
            <w:pPr>
              <w:pStyle w:val="GLTablebody"/>
              <w:framePr w:hSpace="0" w:wrap="auto" w:vAnchor="margin" w:hAnchor="text" w:yAlign="inline"/>
              <w:suppressOverlap w:val="0"/>
            </w:pPr>
            <w:r w:rsidRPr="003076F2">
              <w:t>Were there methods to minimize errors in data extraction?</w:t>
            </w:r>
          </w:p>
        </w:tc>
      </w:tr>
      <w:tr w:rsidR="00CA57DE" w:rsidRPr="003076F2" w14:paraId="35CFEA8C" w14:textId="77777777" w:rsidTr="00C35E3C">
        <w:trPr>
          <w:trHeight w:hRule="exact" w:val="680"/>
        </w:trPr>
        <w:tc>
          <w:tcPr>
            <w:tcW w:w="5939" w:type="dxa"/>
            <w:vAlign w:val="center"/>
          </w:tcPr>
          <w:p w14:paraId="38F54E77" w14:textId="77777777" w:rsidR="00CA57DE" w:rsidRPr="003076F2" w:rsidRDefault="00CA57DE" w:rsidP="007A0728">
            <w:pPr>
              <w:pStyle w:val="GLTablebody"/>
              <w:framePr w:hSpace="0" w:wrap="auto" w:vAnchor="margin" w:hAnchor="text" w:yAlign="inline"/>
              <w:suppressOverlap w:val="0"/>
            </w:pPr>
            <w:r w:rsidRPr="003076F2">
              <w:t>Were the methods used to combine studies appropriate?</w:t>
            </w:r>
          </w:p>
        </w:tc>
      </w:tr>
      <w:tr w:rsidR="00CA57DE" w:rsidRPr="003076F2" w14:paraId="4EF664B6" w14:textId="77777777" w:rsidTr="00C35E3C">
        <w:trPr>
          <w:trHeight w:hRule="exact" w:val="680"/>
        </w:trPr>
        <w:tc>
          <w:tcPr>
            <w:tcW w:w="5939" w:type="dxa"/>
            <w:shd w:val="clear" w:color="auto" w:fill="D9E2F3" w:themeFill="accent1" w:themeFillTint="33"/>
            <w:vAlign w:val="center"/>
          </w:tcPr>
          <w:p w14:paraId="0465C2FF" w14:textId="77777777" w:rsidR="00CA57DE" w:rsidRPr="003076F2" w:rsidRDefault="00CA57DE" w:rsidP="007A0728">
            <w:pPr>
              <w:pStyle w:val="GLTablebody"/>
              <w:framePr w:hSpace="0" w:wrap="auto" w:vAnchor="margin" w:hAnchor="text" w:yAlign="inline"/>
              <w:suppressOverlap w:val="0"/>
            </w:pPr>
            <w:r w:rsidRPr="003076F2">
              <w:t>Was the likelihood of publication bias assessed?</w:t>
            </w:r>
          </w:p>
        </w:tc>
      </w:tr>
      <w:tr w:rsidR="00CA57DE" w:rsidRPr="003076F2" w14:paraId="7208DFC4" w14:textId="77777777" w:rsidTr="00C35E3C">
        <w:trPr>
          <w:trHeight w:hRule="exact" w:val="680"/>
        </w:trPr>
        <w:tc>
          <w:tcPr>
            <w:tcW w:w="5939" w:type="dxa"/>
            <w:vAlign w:val="center"/>
          </w:tcPr>
          <w:p w14:paraId="5D827D2C" w14:textId="77777777" w:rsidR="00CA57DE" w:rsidRPr="003076F2" w:rsidRDefault="00CA57DE" w:rsidP="007A0728">
            <w:pPr>
              <w:pStyle w:val="GLTablebody"/>
              <w:framePr w:hSpace="0" w:wrap="auto" w:vAnchor="margin" w:hAnchor="text" w:yAlign="inline"/>
              <w:suppressOverlap w:val="0"/>
            </w:pPr>
            <w:r w:rsidRPr="003076F2">
              <w:t>Were recommendations for policy and/or practice supported by the reported data?</w:t>
            </w:r>
          </w:p>
        </w:tc>
      </w:tr>
      <w:tr w:rsidR="00CA57DE" w:rsidRPr="003076F2" w14:paraId="38EA7054" w14:textId="77777777" w:rsidTr="00C35E3C">
        <w:trPr>
          <w:trHeight w:hRule="exact" w:val="680"/>
        </w:trPr>
        <w:tc>
          <w:tcPr>
            <w:tcW w:w="5939" w:type="dxa"/>
            <w:shd w:val="clear" w:color="auto" w:fill="D9E2F3" w:themeFill="accent1" w:themeFillTint="33"/>
            <w:vAlign w:val="center"/>
          </w:tcPr>
          <w:p w14:paraId="597D59CA" w14:textId="77777777" w:rsidR="00CA57DE" w:rsidRPr="003076F2" w:rsidRDefault="00CA57DE" w:rsidP="007A0728">
            <w:pPr>
              <w:pStyle w:val="GLTablebody"/>
              <w:framePr w:hSpace="0" w:wrap="auto" w:vAnchor="margin" w:hAnchor="text" w:yAlign="inline"/>
              <w:suppressOverlap w:val="0"/>
            </w:pPr>
            <w:r w:rsidRPr="003076F2">
              <w:t>Were the specific directives for new research appropriate?</w:t>
            </w:r>
          </w:p>
        </w:tc>
      </w:tr>
    </w:tbl>
    <w:p w14:paraId="661FBDD4" w14:textId="77777777" w:rsidR="00BB6E77" w:rsidRPr="003076F2" w:rsidRDefault="00BB6E77" w:rsidP="00E573F8">
      <w:pPr>
        <w:pStyle w:val="GLBodytext"/>
        <w:spacing w:after="0"/>
      </w:pPr>
    </w:p>
    <w:p w14:paraId="30AE14A6" w14:textId="77777777" w:rsidR="00CB2480" w:rsidRPr="003076F2" w:rsidRDefault="00CB2480" w:rsidP="00E573F8">
      <w:pPr>
        <w:pStyle w:val="GLBodytext"/>
        <w:spacing w:after="0"/>
      </w:pPr>
    </w:p>
    <w:p w14:paraId="530CDC26" w14:textId="77777777" w:rsidR="00BB6E77" w:rsidRPr="003076F2" w:rsidRDefault="00BB6E77" w:rsidP="00E573F8">
      <w:pPr>
        <w:pStyle w:val="GLBodytext"/>
        <w:spacing w:after="0"/>
      </w:pPr>
    </w:p>
    <w:p w14:paraId="0AE8D105" w14:textId="3C7101B3" w:rsidR="00BB6E77" w:rsidRPr="003076F2" w:rsidRDefault="00BB6E77" w:rsidP="00E573F8">
      <w:pPr>
        <w:pStyle w:val="GLBodytext"/>
        <w:spacing w:after="0"/>
      </w:pPr>
    </w:p>
    <w:p w14:paraId="565AFC01" w14:textId="7B82933E" w:rsidR="00BB6E77" w:rsidRPr="003076F2" w:rsidRDefault="00BB6E77" w:rsidP="00E573F8">
      <w:pPr>
        <w:pStyle w:val="GLBodytext"/>
        <w:spacing w:after="0"/>
      </w:pPr>
    </w:p>
    <w:p w14:paraId="5B57AC68" w14:textId="4D7DE76C" w:rsidR="00BB6E77" w:rsidRPr="003076F2" w:rsidRDefault="00BB6E77" w:rsidP="00E573F8">
      <w:pPr>
        <w:pStyle w:val="GLBodytext"/>
        <w:spacing w:after="0"/>
      </w:pPr>
    </w:p>
    <w:p w14:paraId="72240BAC" w14:textId="6BE0C5D6" w:rsidR="00BB6E77" w:rsidRPr="003076F2" w:rsidRDefault="00BB6E77" w:rsidP="00E573F8">
      <w:pPr>
        <w:pStyle w:val="GLBodytext"/>
        <w:spacing w:after="0"/>
      </w:pPr>
    </w:p>
    <w:p w14:paraId="2912826D" w14:textId="462267CA" w:rsidR="00BB6E77" w:rsidRPr="003076F2" w:rsidRDefault="00BB6E77" w:rsidP="00E573F8">
      <w:pPr>
        <w:pStyle w:val="GLBodytext"/>
        <w:spacing w:after="0"/>
      </w:pPr>
    </w:p>
    <w:p w14:paraId="30F48235" w14:textId="2F33EC38" w:rsidR="00BB6E77" w:rsidRPr="003076F2" w:rsidRDefault="00BB6E77" w:rsidP="00E573F8">
      <w:pPr>
        <w:pStyle w:val="GLBodytext"/>
        <w:spacing w:after="0"/>
      </w:pPr>
    </w:p>
    <w:p w14:paraId="75F9E653" w14:textId="0F05F105" w:rsidR="00BB6E77" w:rsidRPr="003076F2" w:rsidRDefault="00BB6E77" w:rsidP="00E573F8">
      <w:pPr>
        <w:pStyle w:val="GLBodytext"/>
        <w:spacing w:after="0"/>
      </w:pPr>
    </w:p>
    <w:p w14:paraId="71FC11D3" w14:textId="6E44B0A7" w:rsidR="00BB6E77" w:rsidRPr="003076F2" w:rsidRDefault="00BB6E77" w:rsidP="00E573F8">
      <w:pPr>
        <w:pStyle w:val="GLBodytext"/>
        <w:spacing w:after="0"/>
      </w:pPr>
    </w:p>
    <w:p w14:paraId="5C39F12D" w14:textId="35E62497" w:rsidR="00BB6E77" w:rsidRPr="003076F2" w:rsidRDefault="00BB6E77" w:rsidP="00E573F8">
      <w:pPr>
        <w:pStyle w:val="GLBodytext"/>
        <w:spacing w:after="0"/>
      </w:pPr>
    </w:p>
    <w:p w14:paraId="59167525" w14:textId="4D98E06F" w:rsidR="00BB6E77" w:rsidRPr="003076F2" w:rsidRDefault="00BB6E77" w:rsidP="00E573F8">
      <w:pPr>
        <w:pStyle w:val="GLBodytext"/>
        <w:spacing w:after="0"/>
      </w:pPr>
    </w:p>
    <w:p w14:paraId="7CE6F3EA" w14:textId="43283FEF" w:rsidR="00BB6E77" w:rsidRPr="003076F2" w:rsidRDefault="00BB6E77" w:rsidP="00E573F8">
      <w:pPr>
        <w:pStyle w:val="GLBodytext"/>
        <w:spacing w:after="0"/>
      </w:pPr>
    </w:p>
    <w:p w14:paraId="7A298B43" w14:textId="26D08892" w:rsidR="00BB6E77" w:rsidRPr="003076F2" w:rsidRDefault="00BB6E77" w:rsidP="00E573F8">
      <w:pPr>
        <w:pStyle w:val="GLBodytext"/>
        <w:spacing w:after="0"/>
      </w:pPr>
    </w:p>
    <w:p w14:paraId="29140D00" w14:textId="0143892D" w:rsidR="00BB6E77" w:rsidRPr="003076F2" w:rsidRDefault="00BB6E77" w:rsidP="00E573F8">
      <w:pPr>
        <w:pStyle w:val="GLBodytext"/>
        <w:spacing w:after="0"/>
      </w:pPr>
    </w:p>
    <w:p w14:paraId="16F24477" w14:textId="673936C9" w:rsidR="00BB6E77" w:rsidRPr="003076F2" w:rsidRDefault="00BB6E77" w:rsidP="00E573F8">
      <w:pPr>
        <w:pStyle w:val="GLBodytext"/>
        <w:spacing w:after="0"/>
      </w:pPr>
    </w:p>
    <w:p w14:paraId="31950145" w14:textId="3138FFCB" w:rsidR="00BB6E77" w:rsidRPr="003076F2" w:rsidRDefault="00BB6E77" w:rsidP="00E573F8">
      <w:pPr>
        <w:pStyle w:val="GLBodytext"/>
        <w:spacing w:after="0"/>
      </w:pPr>
    </w:p>
    <w:p w14:paraId="72B9D780" w14:textId="5AA07BE3" w:rsidR="00E573F8" w:rsidRPr="003076F2" w:rsidRDefault="00E573F8" w:rsidP="00E573F8">
      <w:pPr>
        <w:pStyle w:val="GLBodytext"/>
        <w:spacing w:after="0" w:line="240" w:lineRule="auto"/>
      </w:pPr>
    </w:p>
    <w:p w14:paraId="59BD98EB" w14:textId="59A046F6" w:rsidR="00E573F8" w:rsidRPr="003076F2" w:rsidRDefault="00E573F8" w:rsidP="00E573F8">
      <w:pPr>
        <w:pStyle w:val="GLBodytext"/>
        <w:spacing w:after="0" w:line="240" w:lineRule="auto"/>
      </w:pPr>
    </w:p>
    <w:p w14:paraId="74CF322A" w14:textId="4BC47D8D" w:rsidR="00E573F8" w:rsidRPr="003076F2" w:rsidRDefault="00E573F8" w:rsidP="00E573F8">
      <w:pPr>
        <w:pStyle w:val="GLBodytext"/>
        <w:spacing w:after="0" w:line="240" w:lineRule="auto"/>
      </w:pPr>
    </w:p>
    <w:p w14:paraId="4C1173A5" w14:textId="548E7095" w:rsidR="00E573F8" w:rsidRPr="003076F2" w:rsidRDefault="00E573F8" w:rsidP="00E573F8">
      <w:pPr>
        <w:pStyle w:val="GLBodytext"/>
        <w:spacing w:after="0" w:line="240" w:lineRule="auto"/>
      </w:pPr>
    </w:p>
    <w:p w14:paraId="7781F6B1" w14:textId="4FE1DA16" w:rsidR="00E573F8" w:rsidRPr="003076F2" w:rsidRDefault="00E573F8" w:rsidP="00E573F8">
      <w:pPr>
        <w:pStyle w:val="GLBodytext"/>
        <w:spacing w:after="0" w:line="240" w:lineRule="auto"/>
      </w:pPr>
    </w:p>
    <w:p w14:paraId="26786C83" w14:textId="74E7B45B" w:rsidR="00E573F8" w:rsidRPr="003076F2" w:rsidRDefault="00E573F8" w:rsidP="00E573F8">
      <w:pPr>
        <w:pStyle w:val="GLBodytext"/>
        <w:spacing w:after="0" w:line="240" w:lineRule="auto"/>
      </w:pPr>
    </w:p>
    <w:p w14:paraId="77FEEDEF" w14:textId="09FAD2CD" w:rsidR="00E573F8" w:rsidRPr="003076F2" w:rsidRDefault="00E573F8" w:rsidP="00E573F8">
      <w:pPr>
        <w:pStyle w:val="GLBodytext"/>
        <w:spacing w:after="0" w:line="240" w:lineRule="auto"/>
      </w:pPr>
    </w:p>
    <w:p w14:paraId="7675C861" w14:textId="77777777" w:rsidR="00E573F8" w:rsidRPr="003076F2" w:rsidRDefault="00E573F8" w:rsidP="00E573F8">
      <w:pPr>
        <w:pStyle w:val="GLBodytext"/>
        <w:spacing w:after="0" w:line="240" w:lineRule="auto"/>
      </w:pPr>
    </w:p>
    <w:p w14:paraId="07F8FC5F" w14:textId="77777777" w:rsidR="00B7523D" w:rsidRPr="003076F2" w:rsidRDefault="00B7523D" w:rsidP="00C35E3C">
      <w:pPr>
        <w:pStyle w:val="GLFootnotetext"/>
        <w:rPr>
          <w:b/>
          <w:bCs/>
        </w:rPr>
      </w:pPr>
    </w:p>
    <w:p w14:paraId="0AD1982A" w14:textId="77777777" w:rsidR="00B7523D" w:rsidRPr="003076F2" w:rsidRDefault="00B7523D" w:rsidP="00C35E3C">
      <w:pPr>
        <w:pStyle w:val="GLFootnotetext"/>
        <w:rPr>
          <w:b/>
          <w:bCs/>
        </w:rPr>
      </w:pPr>
    </w:p>
    <w:p w14:paraId="2720AC4B" w14:textId="52240138" w:rsidR="00365198" w:rsidRPr="003076F2" w:rsidRDefault="00365198" w:rsidP="00C35E3C">
      <w:pPr>
        <w:pStyle w:val="GLFootnotetext"/>
      </w:pPr>
      <w:r w:rsidRPr="003076F2">
        <w:rPr>
          <w:b/>
          <w:bCs/>
        </w:rPr>
        <w:t>Source</w:t>
      </w:r>
      <w:r w:rsidRPr="003076F2">
        <w:t xml:space="preserve">: </w:t>
      </w:r>
      <w:r w:rsidRPr="003076F2">
        <w:rPr>
          <w:lang w:val="en-AU"/>
        </w:rPr>
        <w:t xml:space="preserve">Joanna Briggs Institute </w:t>
      </w:r>
      <w:r w:rsidR="008F1FB7">
        <w:rPr>
          <w:lang w:val="en-AU"/>
        </w:rPr>
        <w:fldChar w:fldCharType="begin"/>
      </w:r>
      <w:r w:rsidR="000D3CD4">
        <w:rPr>
          <w:lang w:val="en-AU"/>
        </w:rPr>
        <w:instrText xml:space="preserve"> ADDIN EN.CITE &lt;EndNote&gt;&lt;Cite&gt;&lt;Author&gt;Aromataris&lt;/Author&gt;&lt;Year&gt;2015&lt;/Year&gt;&lt;RecNum&gt;811&lt;/RecNum&gt;&lt;DisplayText&gt;[91]&lt;/DisplayText&gt;&lt;record&gt;&lt;rec-number&gt;811&lt;/rec-number&gt;&lt;foreign-keys&gt;&lt;key app="EN" db-id="f9afr5w2dew9afeza9sxpvrlvrf92zssvfpp" timestamp="1687773061"&gt;811&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rPr>
          <w:lang w:val="en-AU"/>
        </w:rPr>
        <w:fldChar w:fldCharType="separate"/>
      </w:r>
      <w:r w:rsidR="000D3CD4">
        <w:rPr>
          <w:noProof/>
          <w:lang w:val="en-AU"/>
        </w:rPr>
        <w:t>[</w:t>
      </w:r>
      <w:hyperlink w:anchor="_ENREF_91" w:tooltip="Aromataris, 2015 #811" w:history="1">
        <w:r w:rsidR="006525B5">
          <w:rPr>
            <w:noProof/>
            <w:lang w:val="en-AU"/>
          </w:rPr>
          <w:t>91</w:t>
        </w:r>
      </w:hyperlink>
      <w:r w:rsidR="000D3CD4">
        <w:rPr>
          <w:noProof/>
          <w:lang w:val="en-AU"/>
        </w:rPr>
        <w:t>]</w:t>
      </w:r>
      <w:r w:rsidR="008F1FB7">
        <w:rPr>
          <w:lang w:val="en-AU"/>
        </w:rPr>
        <w:fldChar w:fldCharType="end"/>
      </w:r>
    </w:p>
    <w:p w14:paraId="5F59B4D4" w14:textId="6BDC62A7" w:rsidR="00D66DEC" w:rsidRPr="003076F2" w:rsidRDefault="00FA6580" w:rsidP="00E3786F">
      <w:pPr>
        <w:pStyle w:val="GLHeading2"/>
      </w:pPr>
      <w:bookmarkStart w:id="882" w:name="_Toc56091752"/>
      <w:bookmarkStart w:id="883" w:name="_Toc68714968"/>
      <w:bookmarkStart w:id="884" w:name="_Toc102405173"/>
      <w:bookmarkStart w:id="885" w:name="_Toc131381758"/>
      <w:bookmarkStart w:id="886" w:name="_Toc131383528"/>
      <w:bookmarkStart w:id="887" w:name="_Toc159792482"/>
      <w:bookmarkStart w:id="888" w:name="_Toc166869275"/>
      <w:r w:rsidRPr="003076F2">
        <w:t>A1.</w:t>
      </w:r>
      <w:r w:rsidR="00185778" w:rsidRPr="003076F2">
        <w:t>6</w:t>
      </w:r>
      <w:r w:rsidRPr="003076F2">
        <w:t xml:space="preserve"> Preparing </w:t>
      </w:r>
      <w:r w:rsidR="00D17CB4" w:rsidRPr="003076F2">
        <w:t>R</w:t>
      </w:r>
      <w:r w:rsidRPr="003076F2">
        <w:t>ecommendations</w:t>
      </w:r>
      <w:bookmarkStart w:id="889" w:name="A1_6"/>
      <w:bookmarkEnd w:id="882"/>
      <w:bookmarkEnd w:id="883"/>
      <w:bookmarkEnd w:id="884"/>
      <w:bookmarkEnd w:id="885"/>
      <w:bookmarkEnd w:id="886"/>
      <w:bookmarkEnd w:id="887"/>
      <w:bookmarkEnd w:id="888"/>
    </w:p>
    <w:bookmarkEnd w:id="889"/>
    <w:p w14:paraId="2918850D" w14:textId="1CCCD4F9" w:rsidR="00185778" w:rsidRPr="003076F2" w:rsidRDefault="00FA6580" w:rsidP="00E578F1">
      <w:pPr>
        <w:pStyle w:val="GLBodytext"/>
      </w:pPr>
      <w:r w:rsidRPr="003076F2">
        <w:t xml:space="preserve">A meeting was held </w:t>
      </w:r>
      <w:r w:rsidR="002D7BF0" w:rsidRPr="003076F2">
        <w:t xml:space="preserve">on </w:t>
      </w:r>
      <w:r w:rsidR="00FE3495" w:rsidRPr="003076F2">
        <w:t>2</w:t>
      </w:r>
      <w:r w:rsidR="00640918" w:rsidRPr="003076F2">
        <w:t xml:space="preserve"> </w:t>
      </w:r>
      <w:r w:rsidR="00D26749" w:rsidRPr="003076F2">
        <w:t>February</w:t>
      </w:r>
      <w:r w:rsidRPr="003076F2">
        <w:t xml:space="preserve"> 20</w:t>
      </w:r>
      <w:r w:rsidR="008505F4" w:rsidRPr="003076F2">
        <w:t>2</w:t>
      </w:r>
      <w:r w:rsidR="00D26749" w:rsidRPr="003076F2">
        <w:t>4</w:t>
      </w:r>
      <w:r w:rsidRPr="003076F2">
        <w:t xml:space="preserve"> where the L</w:t>
      </w:r>
      <w:r w:rsidR="00DE450B" w:rsidRPr="003076F2">
        <w:t>iving Guideline Group</w:t>
      </w:r>
      <w:r w:rsidRPr="003076F2">
        <w:t xml:space="preserve"> considered the findings of the current systematic review. Using their collective professional judgement and experience</w:t>
      </w:r>
      <w:r w:rsidR="00F42DE7" w:rsidRPr="003076F2">
        <w:t xml:space="preserve">, </w:t>
      </w:r>
      <w:r w:rsidRPr="003076F2">
        <w:t xml:space="preserve">the LGG discussed the body of evidence with respect to the research question and the applicability of the evidence within </w:t>
      </w:r>
      <w:r w:rsidR="00432179" w:rsidRPr="003076F2">
        <w:t xml:space="preserve">Aotearoa </w:t>
      </w:r>
      <w:r w:rsidRPr="003076F2">
        <w:t xml:space="preserve">New Zealand. They </w:t>
      </w:r>
      <w:r w:rsidR="00844D0A" w:rsidRPr="003076F2">
        <w:t xml:space="preserve">considered </w:t>
      </w:r>
      <w:r w:rsidR="00F1427A" w:rsidRPr="003076F2">
        <w:t>(</w:t>
      </w:r>
      <w:r w:rsidR="00844D0A" w:rsidRPr="003076F2">
        <w:t>any</w:t>
      </w:r>
      <w:r w:rsidR="00F1427A" w:rsidRPr="003076F2">
        <w:t>)</w:t>
      </w:r>
      <w:r w:rsidR="00844D0A" w:rsidRPr="003076F2">
        <w:t xml:space="preserve"> existing </w:t>
      </w:r>
      <w:r w:rsidRPr="003076F2">
        <w:t xml:space="preserve">affected </w:t>
      </w:r>
      <w:r w:rsidR="00D17CB4" w:rsidRPr="003076F2">
        <w:t>R</w:t>
      </w:r>
      <w:r w:rsidRPr="003076F2">
        <w:t>ecommendations</w:t>
      </w:r>
      <w:r w:rsidR="00F1427A" w:rsidRPr="003076F2">
        <w:t xml:space="preserve"> </w:t>
      </w:r>
      <w:r w:rsidRPr="003076F2">
        <w:t xml:space="preserve">and </w:t>
      </w:r>
      <w:r w:rsidR="00D17CB4" w:rsidRPr="003076F2">
        <w:t>G</w:t>
      </w:r>
      <w:r w:rsidRPr="003076F2">
        <w:t xml:space="preserve">ood </w:t>
      </w:r>
      <w:r w:rsidR="00D17CB4" w:rsidRPr="003076F2">
        <w:t>P</w:t>
      </w:r>
      <w:r w:rsidRPr="003076F2">
        <w:t xml:space="preserve">ractice </w:t>
      </w:r>
      <w:r w:rsidR="00D17CB4" w:rsidRPr="003076F2">
        <w:t>P</w:t>
      </w:r>
      <w:r w:rsidRPr="003076F2">
        <w:t xml:space="preserve">oints from the </w:t>
      </w:r>
      <w:r w:rsidR="00A35609" w:rsidRPr="003076F2">
        <w:t>G</w:t>
      </w:r>
      <w:r w:rsidRPr="003076F2">
        <w:t xml:space="preserve">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51290A" w:rsidRPr="003076F2">
        <w:t xml:space="preserve"> </w:t>
      </w:r>
      <w:r w:rsidRPr="003076F2">
        <w:t xml:space="preserve">and </w:t>
      </w:r>
      <w:r w:rsidR="00844D0A" w:rsidRPr="003076F2">
        <w:t xml:space="preserve">the </w:t>
      </w:r>
      <w:r w:rsidRPr="003076F2">
        <w:t>develop</w:t>
      </w:r>
      <w:r w:rsidR="00844D0A" w:rsidRPr="003076F2">
        <w:t xml:space="preserve">ment of </w:t>
      </w:r>
      <w:r w:rsidRPr="003076F2">
        <w:t>new ones.</w:t>
      </w:r>
    </w:p>
    <w:p w14:paraId="3393C167" w14:textId="77777777" w:rsidR="003A02E8" w:rsidRPr="003076F2" w:rsidRDefault="009A72B0" w:rsidP="00E578F1">
      <w:pPr>
        <w:pStyle w:val="GLBodytext"/>
        <w:sectPr w:rsidR="003A02E8" w:rsidRPr="003076F2" w:rsidSect="00146300">
          <w:headerReference w:type="default" r:id="rId43"/>
          <w:pgSz w:w="11900" w:h="16820"/>
          <w:pgMar w:top="1440" w:right="1440" w:bottom="1440" w:left="1440" w:header="708" w:footer="708" w:gutter="0"/>
          <w:pgNumType w:start="50"/>
          <w:cols w:space="708"/>
          <w:docGrid w:linePitch="360"/>
        </w:sectPr>
      </w:pPr>
      <w:r w:rsidRPr="003076F2">
        <w:t xml:space="preserve">Developing </w:t>
      </w:r>
      <w:r w:rsidR="00D17CB4" w:rsidRPr="003076F2">
        <w:t>R</w:t>
      </w:r>
      <w:r w:rsidRPr="003076F2">
        <w:t xml:space="preserve">ecommendations involves consideration of the whole evidence base for the research question. The quality and consistency of the evidence and the </w:t>
      </w:r>
      <w:r w:rsidR="00F1427A" w:rsidRPr="003076F2">
        <w:t>practice</w:t>
      </w:r>
      <w:r w:rsidRPr="003076F2">
        <w:t xml:space="preserve"> implications within a</w:t>
      </w:r>
      <w:r w:rsidR="00D46412" w:rsidRPr="003076F2">
        <w:t>n</w:t>
      </w:r>
      <w:r w:rsidRPr="003076F2">
        <w:t xml:space="preserve"> Aotearoa New Zealand context is weighed up by all the LGG members. </w:t>
      </w:r>
    </w:p>
    <w:p w14:paraId="330B7C45" w14:textId="414C7CFA" w:rsidR="00FE3495" w:rsidRPr="003076F2" w:rsidRDefault="009A72B0" w:rsidP="00FE3495">
      <w:pPr>
        <w:pStyle w:val="GLBodytext"/>
      </w:pPr>
      <w:r w:rsidRPr="003076F2">
        <w:lastRenderedPageBreak/>
        <w:t xml:space="preserve">Each </w:t>
      </w:r>
      <w:r w:rsidR="00D17CB4" w:rsidRPr="003076F2">
        <w:t>R</w:t>
      </w:r>
      <w:r w:rsidRPr="003076F2">
        <w:t xml:space="preserve">ecommendation is assigned a grade to indicate the overall ‘strength of the evidence’ upon which it is based. </w:t>
      </w:r>
      <w:r w:rsidR="00FE3495" w:rsidRPr="003076F2">
        <w:t xml:space="preserve">The grades of Recommendations used by the LGG, and also used in the Guideline </w:t>
      </w:r>
      <w:r w:rsidR="008F1FB7">
        <w:fldChar w:fldCharType="begin"/>
      </w:r>
      <w:r w:rsidR="008F1FB7">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F1FB7">
        <w:fldChar w:fldCharType="separate"/>
      </w:r>
      <w:r w:rsidR="008F1FB7">
        <w:rPr>
          <w:noProof/>
        </w:rPr>
        <w:t>[</w:t>
      </w:r>
      <w:hyperlink w:history="1">
        <w:r w:rsidR="006525B5">
          <w:rPr>
            <w:noProof/>
          </w:rPr>
          <w:t>1</w:t>
        </w:r>
      </w:hyperlink>
      <w:r w:rsidR="008F1FB7">
        <w:rPr>
          <w:noProof/>
        </w:rPr>
        <w:t>]</w:t>
      </w:r>
      <w:r w:rsidR="008F1FB7">
        <w:fldChar w:fldCharType="end"/>
      </w:r>
      <w:r w:rsidR="00FE3495" w:rsidRPr="003076F2">
        <w:t xml:space="preserve">, are presented in </w:t>
      </w:r>
      <w:hyperlink w:anchor="TableA1_2" w:history="1">
        <w:r w:rsidR="00FE3495" w:rsidRPr="003076F2">
          <w:rPr>
            <w:rStyle w:val="Hyperlink"/>
            <w:rFonts w:cstheme="minorHAnsi"/>
          </w:rPr>
          <w:t>Table A1.2.</w:t>
        </w:r>
      </w:hyperlink>
      <w:r w:rsidR="00D135F5" w:rsidRPr="003076F2">
        <w:t xml:space="preserve"> </w:t>
      </w:r>
    </w:p>
    <w:p w14:paraId="12D5AFEA" w14:textId="21EBF48D" w:rsidR="009A72B0" w:rsidRPr="003076F2" w:rsidRDefault="009A72B0" w:rsidP="00E578F1">
      <w:pPr>
        <w:pStyle w:val="GLBodytext"/>
      </w:pPr>
      <w:r w:rsidRPr="003076F2">
        <w:t>Strength of the body of evidence is determined across three domains</w:t>
      </w:r>
      <w:r w:rsidR="00A10A27" w:rsidRPr="003076F2">
        <w:t xml:space="preserve"> </w:t>
      </w:r>
      <w:r w:rsidR="008F1FB7">
        <w:fldChar w:fldCharType="begin"/>
      </w:r>
      <w:r w:rsidR="000D3CD4">
        <w:instrText xml:space="preserve"> ADDIN EN.CITE &lt;EndNote&gt;&lt;Cite&gt;&lt;Author&gt;National Health and Medical Research Council&lt;/Author&gt;&lt;Year&gt;2008&lt;/Year&gt;&lt;RecNum&gt;767&lt;/RecNum&gt;&lt;DisplayText&gt;[94]&lt;/DisplayText&gt;&lt;record&gt;&lt;rec-number&gt;767&lt;/rec-number&gt;&lt;foreign-keys&gt;&lt;key app="EN" db-id="f9afr5w2dew9afeza9sxpvrlvrf92zssvfpp" timestamp="1687773061"&gt;7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8F1FB7">
        <w:fldChar w:fldCharType="separate"/>
      </w:r>
      <w:r w:rsidR="000D3CD4">
        <w:rPr>
          <w:noProof/>
        </w:rPr>
        <w:t>[</w:t>
      </w:r>
      <w:hyperlink w:anchor="_ENREF_94" w:tooltip="National Health and Medical Research Council, 2008 #767" w:history="1">
        <w:r w:rsidR="006525B5">
          <w:rPr>
            <w:noProof/>
          </w:rPr>
          <w:t>94</w:t>
        </w:r>
      </w:hyperlink>
      <w:r w:rsidR="000D3CD4">
        <w:rPr>
          <w:noProof/>
        </w:rPr>
        <w:t>]</w:t>
      </w:r>
      <w:r w:rsidR="008F1FB7">
        <w:fldChar w:fldCharType="end"/>
      </w:r>
      <w:r w:rsidRPr="003076F2">
        <w:t>:</w:t>
      </w:r>
    </w:p>
    <w:p w14:paraId="56AB575C" w14:textId="77777777" w:rsidR="00122B45" w:rsidRPr="003076F2" w:rsidRDefault="00122B45" w:rsidP="002419EF">
      <w:pPr>
        <w:pStyle w:val="GLBulletlist"/>
        <w:numPr>
          <w:ilvl w:val="0"/>
          <w:numId w:val="10"/>
        </w:numPr>
      </w:pPr>
      <w:r w:rsidRPr="003076F2">
        <w:t>quality (the extent to which bias was minimised as determined by study design and the conduct of the study)</w:t>
      </w:r>
    </w:p>
    <w:p w14:paraId="0643460F" w14:textId="77777777" w:rsidR="00122B45" w:rsidRPr="003076F2" w:rsidRDefault="00122B45" w:rsidP="002419EF">
      <w:pPr>
        <w:pStyle w:val="GLBulletlist"/>
        <w:numPr>
          <w:ilvl w:val="0"/>
          <w:numId w:val="10"/>
        </w:numPr>
      </w:pPr>
      <w:r w:rsidRPr="003076F2">
        <w:t>quantity (magnitude of effect, numbers of studies, sample size or power)</w:t>
      </w:r>
    </w:p>
    <w:p w14:paraId="6B904F0E" w14:textId="496C66B1" w:rsidR="00FB254A" w:rsidRPr="003076F2" w:rsidRDefault="00122B45" w:rsidP="002419EF">
      <w:pPr>
        <w:pStyle w:val="GLBulletlist"/>
        <w:numPr>
          <w:ilvl w:val="0"/>
          <w:numId w:val="10"/>
        </w:numPr>
      </w:pPr>
      <w:r w:rsidRPr="003076F2">
        <w:t>consistency (the extent to which similar findings are reported.</w:t>
      </w:r>
    </w:p>
    <w:p w14:paraId="7EA5907C" w14:textId="5468E13D" w:rsidR="009A72B0" w:rsidRPr="003076F2" w:rsidRDefault="009A72B0" w:rsidP="00E578F1">
      <w:pPr>
        <w:pStyle w:val="GLBodytext"/>
      </w:pPr>
      <w:r w:rsidRPr="003076F2">
        <w:t xml:space="preserve">The wording of </w:t>
      </w:r>
      <w:r w:rsidR="00D17CB4" w:rsidRPr="003076F2">
        <w:t>R</w:t>
      </w:r>
      <w:r w:rsidRPr="003076F2">
        <w:t xml:space="preserve">ecommendations and </w:t>
      </w:r>
      <w:r w:rsidR="00410E80" w:rsidRPr="003076F2">
        <w:t>Good Practice Points</w:t>
      </w:r>
      <w:r w:rsidRPr="003076F2">
        <w:t xml:space="preserve">, and the evidence grade, is determined by the LGG through discussion and group consensus during the meeting. </w:t>
      </w:r>
    </w:p>
    <w:p w14:paraId="51C49A3F" w14:textId="22614F13" w:rsidR="00902598" w:rsidRPr="003076F2" w:rsidRDefault="00902598" w:rsidP="00902598">
      <w:pPr>
        <w:pStyle w:val="GLTableheading"/>
        <w:framePr w:hSpace="0" w:wrap="auto" w:vAnchor="margin" w:hAnchor="text" w:yAlign="inline"/>
      </w:pPr>
      <w:bookmarkStart w:id="890" w:name="_Toc117634720"/>
      <w:bookmarkStart w:id="891" w:name="_Toc129798592"/>
      <w:bookmarkStart w:id="892" w:name="TableA1_2"/>
      <w:r w:rsidRPr="003076F2">
        <w:t>Table A1.</w:t>
      </w:r>
      <w:r w:rsidR="00FE3495" w:rsidRPr="003076F2">
        <w:t>2</w:t>
      </w:r>
      <w:r w:rsidRPr="003076F2">
        <w:t>: Grades for Recommendations</w:t>
      </w:r>
      <w:bookmarkEnd w:id="890"/>
      <w:bookmarkEnd w:id="891"/>
    </w:p>
    <w:tbl>
      <w:tblPr>
        <w:tblpPr w:leftFromText="180" w:rightFromText="180" w:vertAnchor="page" w:horzAnchor="margin" w:tblpY="5702"/>
        <w:tblOverlap w:val="never"/>
        <w:tblW w:w="8330" w:type="dxa"/>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1E0" w:firstRow="1" w:lastRow="1" w:firstColumn="1" w:lastColumn="1" w:noHBand="0" w:noVBand="0"/>
      </w:tblPr>
      <w:tblGrid>
        <w:gridCol w:w="7215"/>
        <w:gridCol w:w="1115"/>
      </w:tblGrid>
      <w:tr w:rsidR="00623E7F" w:rsidRPr="003076F2" w14:paraId="11C75AAC" w14:textId="77777777" w:rsidTr="00623E7F">
        <w:trPr>
          <w:cantSplit/>
          <w:trHeight w:val="369"/>
        </w:trPr>
        <w:tc>
          <w:tcPr>
            <w:tcW w:w="7215" w:type="dxa"/>
            <w:tcBorders>
              <w:top w:val="single" w:sz="12" w:space="0" w:color="4472C4" w:themeColor="accent1"/>
              <w:bottom w:val="single" w:sz="12" w:space="0" w:color="4472C4" w:themeColor="accent1"/>
            </w:tcBorders>
            <w:shd w:val="clear" w:color="auto" w:fill="D9E2F3" w:themeFill="accent1" w:themeFillTint="33"/>
          </w:tcPr>
          <w:p w14:paraId="70B413B7" w14:textId="77777777" w:rsidR="00623E7F" w:rsidRPr="003076F2" w:rsidRDefault="00623E7F" w:rsidP="00623E7F">
            <w:pPr>
              <w:pStyle w:val="GLTableheading"/>
              <w:framePr w:hSpace="0" w:wrap="auto" w:vAnchor="margin" w:hAnchor="text" w:yAlign="inline"/>
            </w:pPr>
            <w:bookmarkStart w:id="893" w:name="_Toc116689903"/>
            <w:bookmarkStart w:id="894" w:name="_Toc116690100"/>
            <w:bookmarkStart w:id="895" w:name="_Toc116769208"/>
            <w:bookmarkStart w:id="896" w:name="_Toc116903442"/>
            <w:bookmarkStart w:id="897" w:name="_Toc116927493"/>
            <w:bookmarkStart w:id="898" w:name="_Toc117634721"/>
            <w:bookmarkStart w:id="899" w:name="_Toc129798593"/>
            <w:bookmarkStart w:id="900" w:name="A1_7"/>
            <w:bookmarkStart w:id="901" w:name="_Toc131381759"/>
            <w:bookmarkStart w:id="902" w:name="_Toc131383529"/>
            <w:bookmarkEnd w:id="892"/>
            <w:r w:rsidRPr="003076F2">
              <w:t>Recommendations</w:t>
            </w:r>
            <w:bookmarkEnd w:id="893"/>
            <w:bookmarkEnd w:id="894"/>
            <w:bookmarkEnd w:id="895"/>
            <w:bookmarkEnd w:id="896"/>
            <w:bookmarkEnd w:id="897"/>
            <w:bookmarkEnd w:id="898"/>
            <w:bookmarkEnd w:id="899"/>
          </w:p>
        </w:tc>
        <w:tc>
          <w:tcPr>
            <w:tcW w:w="1115" w:type="dxa"/>
            <w:tcBorders>
              <w:top w:val="single" w:sz="12" w:space="0" w:color="4472C4" w:themeColor="accent1"/>
              <w:bottom w:val="single" w:sz="12" w:space="0" w:color="4472C4" w:themeColor="accent1"/>
            </w:tcBorders>
            <w:shd w:val="clear" w:color="auto" w:fill="D9E2F3" w:themeFill="accent1" w:themeFillTint="33"/>
          </w:tcPr>
          <w:p w14:paraId="47653C4E" w14:textId="77777777" w:rsidR="00623E7F" w:rsidRPr="003076F2" w:rsidRDefault="00623E7F" w:rsidP="00623E7F">
            <w:pPr>
              <w:pStyle w:val="GLTableheading"/>
              <w:framePr w:hSpace="0" w:wrap="auto" w:vAnchor="margin" w:hAnchor="text" w:yAlign="inline"/>
            </w:pPr>
            <w:bookmarkStart w:id="903" w:name="_Toc116689904"/>
            <w:bookmarkStart w:id="904" w:name="_Toc116690101"/>
            <w:bookmarkStart w:id="905" w:name="_Toc116690227"/>
            <w:bookmarkStart w:id="906" w:name="_Toc116769209"/>
            <w:bookmarkStart w:id="907" w:name="_Toc116903443"/>
            <w:bookmarkStart w:id="908" w:name="_Toc116927494"/>
            <w:bookmarkStart w:id="909" w:name="_Toc117634722"/>
            <w:bookmarkStart w:id="910" w:name="_Toc129798594"/>
            <w:r w:rsidRPr="003076F2">
              <w:t>Grade</w:t>
            </w:r>
            <w:bookmarkEnd w:id="903"/>
            <w:bookmarkEnd w:id="904"/>
            <w:bookmarkEnd w:id="905"/>
            <w:bookmarkEnd w:id="906"/>
            <w:bookmarkEnd w:id="907"/>
            <w:bookmarkEnd w:id="908"/>
            <w:bookmarkEnd w:id="909"/>
            <w:bookmarkEnd w:id="910"/>
          </w:p>
        </w:tc>
      </w:tr>
      <w:tr w:rsidR="00623E7F" w:rsidRPr="003076F2" w14:paraId="535EDEA5" w14:textId="77777777" w:rsidTr="00623E7F">
        <w:trPr>
          <w:cantSplit/>
        </w:trPr>
        <w:tc>
          <w:tcPr>
            <w:tcW w:w="7215" w:type="dxa"/>
            <w:tcBorders>
              <w:top w:val="single" w:sz="12" w:space="0" w:color="4472C4" w:themeColor="accent1"/>
            </w:tcBorders>
          </w:tcPr>
          <w:p w14:paraId="27EE4643" w14:textId="77777777" w:rsidR="00623E7F" w:rsidRPr="003076F2" w:rsidRDefault="00623E7F" w:rsidP="007A0728">
            <w:pPr>
              <w:pStyle w:val="GLTablebody"/>
              <w:framePr w:hSpace="0" w:wrap="auto" w:vAnchor="margin" w:hAnchor="text" w:yAlign="inline"/>
              <w:suppressOverlap w:val="0"/>
            </w:pPr>
            <w:r w:rsidRPr="003076F2">
              <w:t>The Recommendation is supported by good evidence (based on a number of studies that are valid, consistent, applicable and clinically relevant)</w:t>
            </w:r>
          </w:p>
        </w:tc>
        <w:tc>
          <w:tcPr>
            <w:tcW w:w="1115" w:type="dxa"/>
            <w:tcBorders>
              <w:top w:val="single" w:sz="12" w:space="0" w:color="4472C4" w:themeColor="accent1"/>
              <w:bottom w:val="nil"/>
            </w:tcBorders>
            <w:shd w:val="clear" w:color="auto" w:fill="B4C6E7" w:themeFill="accent1" w:themeFillTint="66"/>
          </w:tcPr>
          <w:p w14:paraId="7B0A40A4" w14:textId="77777777" w:rsidR="00623E7F" w:rsidRPr="003076F2" w:rsidRDefault="00623E7F" w:rsidP="00623E7F">
            <w:pPr>
              <w:pStyle w:val="GLTabletextdashed"/>
              <w:framePr w:hSpace="0" w:wrap="auto" w:vAnchor="margin" w:hAnchor="text" w:yAlign="inline"/>
              <w:suppressOverlap w:val="0"/>
              <w:rPr>
                <w:lang w:val="en-GB"/>
              </w:rPr>
            </w:pPr>
            <w:r w:rsidRPr="003076F2">
              <w:rPr>
                <w:lang w:val="en-GB"/>
              </w:rPr>
              <w:t>A</w:t>
            </w:r>
          </w:p>
        </w:tc>
      </w:tr>
      <w:tr w:rsidR="00623E7F" w:rsidRPr="003076F2" w14:paraId="588D0BE8" w14:textId="77777777" w:rsidTr="00623E7F">
        <w:trPr>
          <w:cantSplit/>
        </w:trPr>
        <w:tc>
          <w:tcPr>
            <w:tcW w:w="7215" w:type="dxa"/>
          </w:tcPr>
          <w:p w14:paraId="79903E93" w14:textId="77777777" w:rsidR="00623E7F" w:rsidRPr="003076F2" w:rsidRDefault="00623E7F" w:rsidP="007A0728">
            <w:pPr>
              <w:pStyle w:val="GLTablebody"/>
              <w:framePr w:hSpace="0" w:wrap="auto" w:vAnchor="margin" w:hAnchor="text" w:yAlign="inline"/>
              <w:suppressOverlap w:val="0"/>
            </w:pPr>
            <w:r w:rsidRPr="003076F2">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115" w:type="dxa"/>
            <w:tcBorders>
              <w:top w:val="nil"/>
              <w:bottom w:val="nil"/>
            </w:tcBorders>
            <w:shd w:val="clear" w:color="auto" w:fill="B4C6E7" w:themeFill="accent1" w:themeFillTint="66"/>
          </w:tcPr>
          <w:p w14:paraId="2DBD770D" w14:textId="77777777" w:rsidR="00623E7F" w:rsidRPr="003076F2" w:rsidRDefault="00623E7F" w:rsidP="00623E7F">
            <w:pPr>
              <w:pStyle w:val="GLTabletextdashed"/>
              <w:framePr w:hSpace="0" w:wrap="auto" w:vAnchor="margin" w:hAnchor="text" w:yAlign="inline"/>
              <w:suppressOverlap w:val="0"/>
              <w:rPr>
                <w:lang w:val="en-GB"/>
              </w:rPr>
            </w:pPr>
            <w:r w:rsidRPr="003076F2">
              <w:rPr>
                <w:lang w:val="en-GB"/>
              </w:rPr>
              <w:t>B</w:t>
            </w:r>
          </w:p>
        </w:tc>
      </w:tr>
      <w:tr w:rsidR="00623E7F" w:rsidRPr="003076F2" w14:paraId="79D10D2B" w14:textId="77777777" w:rsidTr="00623E7F">
        <w:trPr>
          <w:cantSplit/>
        </w:trPr>
        <w:tc>
          <w:tcPr>
            <w:tcW w:w="7215" w:type="dxa"/>
          </w:tcPr>
          <w:p w14:paraId="360EA97C" w14:textId="77777777" w:rsidR="00623E7F" w:rsidRPr="003076F2" w:rsidRDefault="00623E7F" w:rsidP="007A0728">
            <w:pPr>
              <w:pStyle w:val="GLTablebody"/>
              <w:framePr w:hSpace="0" w:wrap="auto" w:vAnchor="margin" w:hAnchor="text" w:yAlign="inline"/>
              <w:suppressOverlap w:val="0"/>
            </w:pPr>
            <w:r w:rsidRPr="003076F2">
              <w:t>The Recommendation is supported by international expert opinion</w:t>
            </w:r>
          </w:p>
        </w:tc>
        <w:tc>
          <w:tcPr>
            <w:tcW w:w="1115" w:type="dxa"/>
            <w:tcBorders>
              <w:top w:val="nil"/>
              <w:bottom w:val="nil"/>
            </w:tcBorders>
            <w:shd w:val="clear" w:color="auto" w:fill="B4C6E7" w:themeFill="accent1" w:themeFillTint="66"/>
          </w:tcPr>
          <w:p w14:paraId="6B88CA98" w14:textId="77777777" w:rsidR="00623E7F" w:rsidRPr="003076F2" w:rsidRDefault="00623E7F" w:rsidP="00623E7F">
            <w:pPr>
              <w:pStyle w:val="GLTabletextdashed"/>
              <w:framePr w:hSpace="0" w:wrap="auto" w:vAnchor="margin" w:hAnchor="text" w:yAlign="inline"/>
              <w:suppressOverlap w:val="0"/>
              <w:rPr>
                <w:lang w:val="en-GB"/>
              </w:rPr>
            </w:pPr>
            <w:r w:rsidRPr="003076F2">
              <w:rPr>
                <w:lang w:val="en-GB"/>
              </w:rPr>
              <w:t>C</w:t>
            </w:r>
          </w:p>
        </w:tc>
      </w:tr>
      <w:tr w:rsidR="00623E7F" w:rsidRPr="003076F2" w14:paraId="78442E22" w14:textId="77777777" w:rsidTr="00623E7F">
        <w:trPr>
          <w:cantSplit/>
          <w:trHeight w:val="653"/>
        </w:trPr>
        <w:tc>
          <w:tcPr>
            <w:tcW w:w="7215" w:type="dxa"/>
            <w:tcBorders>
              <w:bottom w:val="single" w:sz="12" w:space="0" w:color="4472C4" w:themeColor="accent1"/>
            </w:tcBorders>
          </w:tcPr>
          <w:p w14:paraId="63F336A9" w14:textId="77777777" w:rsidR="00623E7F" w:rsidRPr="003076F2" w:rsidRDefault="00623E7F" w:rsidP="007A0728">
            <w:pPr>
              <w:pStyle w:val="GLTablebody"/>
              <w:framePr w:hSpace="0" w:wrap="auto" w:vAnchor="margin" w:hAnchor="text" w:yAlign="inline"/>
              <w:suppressOverlap w:val="0"/>
            </w:pPr>
            <w:r w:rsidRPr="003076F2">
              <w:t>The evidence is insufficient, evidence is lacking, of poor quality or opinions conflicting, the balance of benefits and harms cannot be determined</w:t>
            </w:r>
          </w:p>
        </w:tc>
        <w:tc>
          <w:tcPr>
            <w:tcW w:w="1115" w:type="dxa"/>
            <w:tcBorders>
              <w:top w:val="nil"/>
              <w:bottom w:val="single" w:sz="12" w:space="0" w:color="4472C4" w:themeColor="accent1"/>
            </w:tcBorders>
            <w:shd w:val="clear" w:color="auto" w:fill="B4C6E7" w:themeFill="accent1" w:themeFillTint="66"/>
          </w:tcPr>
          <w:p w14:paraId="0484DDF8" w14:textId="77777777" w:rsidR="00623E7F" w:rsidRPr="003076F2" w:rsidRDefault="00623E7F" w:rsidP="00623E7F">
            <w:pPr>
              <w:pStyle w:val="GLTabletextdashed"/>
              <w:framePr w:hSpace="0" w:wrap="auto" w:vAnchor="margin" w:hAnchor="text" w:yAlign="inline"/>
              <w:suppressOverlap w:val="0"/>
              <w:rPr>
                <w:lang w:val="en-GB"/>
              </w:rPr>
            </w:pPr>
            <w:r w:rsidRPr="003076F2">
              <w:rPr>
                <w:lang w:val="en-GB"/>
              </w:rPr>
              <w:t>I</w:t>
            </w:r>
          </w:p>
        </w:tc>
      </w:tr>
      <w:tr w:rsidR="00623E7F" w:rsidRPr="003076F2" w14:paraId="5D1890CD" w14:textId="77777777" w:rsidTr="00623E7F">
        <w:trPr>
          <w:cantSplit/>
          <w:trHeight w:val="369"/>
        </w:trPr>
        <w:tc>
          <w:tcPr>
            <w:tcW w:w="7215" w:type="dxa"/>
            <w:tcBorders>
              <w:top w:val="single" w:sz="12" w:space="0" w:color="4472C4" w:themeColor="accent1"/>
              <w:bottom w:val="single" w:sz="12" w:space="0" w:color="4472C4" w:themeColor="accent1"/>
            </w:tcBorders>
            <w:shd w:val="clear" w:color="auto" w:fill="D9E2F3" w:themeFill="accent1" w:themeFillTint="33"/>
          </w:tcPr>
          <w:p w14:paraId="6AAAD3A6" w14:textId="77777777" w:rsidR="00623E7F" w:rsidRPr="003076F2" w:rsidRDefault="00623E7F" w:rsidP="00623E7F">
            <w:pPr>
              <w:pStyle w:val="GLTableheading"/>
              <w:framePr w:hSpace="0" w:wrap="auto" w:vAnchor="margin" w:hAnchor="text" w:yAlign="inline"/>
            </w:pPr>
            <w:bookmarkStart w:id="911" w:name="_Toc116689905"/>
            <w:bookmarkStart w:id="912" w:name="_Toc116690102"/>
            <w:bookmarkStart w:id="913" w:name="_Toc116690228"/>
            <w:bookmarkStart w:id="914" w:name="_Toc116769210"/>
            <w:bookmarkStart w:id="915" w:name="_Toc116903444"/>
            <w:bookmarkStart w:id="916" w:name="_Toc116927495"/>
            <w:bookmarkStart w:id="917" w:name="_Toc117634723"/>
            <w:bookmarkStart w:id="918" w:name="_Toc129798595"/>
            <w:r w:rsidRPr="003076F2">
              <w:t>Good practice point</w:t>
            </w:r>
            <w:bookmarkEnd w:id="911"/>
            <w:bookmarkEnd w:id="912"/>
            <w:bookmarkEnd w:id="913"/>
            <w:bookmarkEnd w:id="914"/>
            <w:bookmarkEnd w:id="915"/>
            <w:bookmarkEnd w:id="916"/>
            <w:bookmarkEnd w:id="917"/>
            <w:bookmarkEnd w:id="918"/>
          </w:p>
        </w:tc>
        <w:tc>
          <w:tcPr>
            <w:tcW w:w="1115" w:type="dxa"/>
            <w:tcBorders>
              <w:top w:val="single" w:sz="12" w:space="0" w:color="4472C4" w:themeColor="accent1"/>
              <w:bottom w:val="single" w:sz="12" w:space="0" w:color="4472C4" w:themeColor="accent1"/>
            </w:tcBorders>
            <w:shd w:val="clear" w:color="auto" w:fill="D9E2F3" w:themeFill="accent1" w:themeFillTint="33"/>
          </w:tcPr>
          <w:p w14:paraId="3686668A" w14:textId="77777777" w:rsidR="00623E7F" w:rsidRPr="003076F2" w:rsidRDefault="00623E7F" w:rsidP="00623E7F">
            <w:pPr>
              <w:pStyle w:val="GLTableheading"/>
              <w:framePr w:hSpace="0" w:wrap="auto" w:vAnchor="margin" w:hAnchor="text" w:yAlign="inline"/>
            </w:pPr>
            <w:bookmarkStart w:id="919" w:name="_Toc116689906"/>
            <w:bookmarkStart w:id="920" w:name="_Toc116690103"/>
            <w:bookmarkStart w:id="921" w:name="_Toc116690229"/>
            <w:bookmarkStart w:id="922" w:name="_Toc116769211"/>
            <w:bookmarkStart w:id="923" w:name="_Toc116903445"/>
            <w:bookmarkStart w:id="924" w:name="_Toc116927496"/>
            <w:bookmarkStart w:id="925" w:name="_Toc117634724"/>
            <w:bookmarkStart w:id="926" w:name="_Toc129798596"/>
            <w:r w:rsidRPr="003076F2">
              <w:t>Grade</w:t>
            </w:r>
            <w:bookmarkEnd w:id="919"/>
            <w:bookmarkEnd w:id="920"/>
            <w:bookmarkEnd w:id="921"/>
            <w:bookmarkEnd w:id="922"/>
            <w:bookmarkEnd w:id="923"/>
            <w:bookmarkEnd w:id="924"/>
            <w:bookmarkEnd w:id="925"/>
            <w:bookmarkEnd w:id="926"/>
          </w:p>
        </w:tc>
      </w:tr>
      <w:tr w:rsidR="00623E7F" w:rsidRPr="003076F2" w14:paraId="417C1379" w14:textId="77777777" w:rsidTr="00623E7F">
        <w:trPr>
          <w:cantSplit/>
          <w:trHeight w:val="653"/>
        </w:trPr>
        <w:tc>
          <w:tcPr>
            <w:tcW w:w="7215" w:type="dxa"/>
            <w:tcBorders>
              <w:top w:val="single" w:sz="12" w:space="0" w:color="4472C4" w:themeColor="accent1"/>
            </w:tcBorders>
            <w:shd w:val="clear" w:color="auto" w:fill="auto"/>
          </w:tcPr>
          <w:p w14:paraId="1277EC0E" w14:textId="77777777" w:rsidR="00623E7F" w:rsidRPr="003076F2" w:rsidRDefault="00623E7F" w:rsidP="007A0728">
            <w:pPr>
              <w:pStyle w:val="GLTablebody"/>
              <w:framePr w:hSpace="0" w:wrap="auto" w:vAnchor="margin" w:hAnchor="text" w:yAlign="inline"/>
              <w:suppressOverlap w:val="0"/>
            </w:pPr>
            <w:r w:rsidRPr="003076F2">
              <w:t xml:space="preserve">Where a Recommendation is based on the clinical and educational experiences of members of the Living Guideline Group, or feedback from consultation within </w:t>
            </w:r>
            <w:r w:rsidRPr="003076F2">
              <w:rPr>
                <w:lang w:val="en-AU"/>
              </w:rPr>
              <w:t xml:space="preserve">Aotearoa </w:t>
            </w:r>
            <w:r w:rsidRPr="003076F2">
              <w:t>New Zealand, it is a Good Practice Point.</w:t>
            </w:r>
          </w:p>
        </w:tc>
        <w:tc>
          <w:tcPr>
            <w:tcW w:w="1115" w:type="dxa"/>
            <w:tcBorders>
              <w:top w:val="single" w:sz="12" w:space="0" w:color="4472C4" w:themeColor="accent1"/>
              <w:bottom w:val="single" w:sz="12" w:space="0" w:color="4472C4" w:themeColor="accent1"/>
            </w:tcBorders>
            <w:shd w:val="clear" w:color="auto" w:fill="B4C6E7" w:themeFill="accent1" w:themeFillTint="66"/>
          </w:tcPr>
          <w:p w14:paraId="1DA797ED" w14:textId="194ECFB5" w:rsidR="00623E7F" w:rsidRPr="003076F2" w:rsidRDefault="00E83F23" w:rsidP="007A0728">
            <w:pPr>
              <w:pStyle w:val="GLTablebody"/>
              <w:framePr w:hSpace="0" w:wrap="auto" w:vAnchor="margin" w:hAnchor="text" w:yAlign="inline"/>
              <w:suppressOverlap w:val="0"/>
            </w:pPr>
            <w:r>
              <w:t xml:space="preserve">     </w:t>
            </w:r>
            <w:r w:rsidR="00623E7F" w:rsidRPr="003076F2">
              <w:sym w:font="Wingdings" w:char="F0FC"/>
            </w:r>
          </w:p>
        </w:tc>
      </w:tr>
    </w:tbl>
    <w:p w14:paraId="67280063" w14:textId="383B2DB4" w:rsidR="00734D83" w:rsidRPr="003076F2" w:rsidRDefault="00734D83" w:rsidP="00E3786F">
      <w:pPr>
        <w:pStyle w:val="GLHeading2"/>
      </w:pPr>
      <w:bookmarkStart w:id="927" w:name="_Toc166869276"/>
      <w:r w:rsidRPr="003076F2">
        <w:t>A1.</w:t>
      </w:r>
      <w:r w:rsidR="009C67D4" w:rsidRPr="003076F2">
        <w:t>7</w:t>
      </w:r>
      <w:r w:rsidRPr="003076F2">
        <w:t xml:space="preserve"> </w:t>
      </w:r>
      <w:bookmarkEnd w:id="900"/>
      <w:r w:rsidRPr="003076F2">
        <w:t>Consultation</w:t>
      </w:r>
      <w:bookmarkEnd w:id="901"/>
      <w:bookmarkEnd w:id="902"/>
      <w:bookmarkEnd w:id="927"/>
    </w:p>
    <w:p w14:paraId="04A3D160" w14:textId="702E7F94" w:rsidR="00734D83" w:rsidRPr="003076F2" w:rsidRDefault="00734D83" w:rsidP="00734D83">
      <w:pPr>
        <w:pStyle w:val="GLBodytext"/>
      </w:pPr>
      <w:r w:rsidRPr="003076F2">
        <w:t xml:space="preserve">Seeking comments from stakeholders is vital for peer-review and quality assurance processes in developing the report. In a focused consultation, </w:t>
      </w:r>
      <w:r w:rsidR="00712D90">
        <w:t>12</w:t>
      </w:r>
      <w:r w:rsidRPr="003076F2">
        <w:t xml:space="preserve"> key stakeholder organisations/individuals were approached for feedback on a late draft of the report</w:t>
      </w:r>
      <w:r w:rsidRPr="003076F2">
        <w:rPr>
          <w:color w:val="000000"/>
          <w:szCs w:val="22"/>
        </w:rPr>
        <w:t xml:space="preserve">. </w:t>
      </w:r>
      <w:r w:rsidRPr="003076F2">
        <w:t xml:space="preserve">Particular attention was sought regarding the relevance of the report to Aotearoa New Zealand’s services and needs, clarity and ease of use of the report, and implementability of the revised or new Recommendations and Good Practice Points. </w:t>
      </w:r>
    </w:p>
    <w:p w14:paraId="79B0D690" w14:textId="5B0930CC" w:rsidR="0016509F" w:rsidRDefault="0016509F" w:rsidP="00E578F1">
      <w:pPr>
        <w:pStyle w:val="GLBodytext"/>
      </w:pPr>
      <w:r>
        <w:t>Seven</w:t>
      </w:r>
      <w:r w:rsidR="005A7AF4" w:rsidRPr="003076F2">
        <w:t xml:space="preserve"> of </w:t>
      </w:r>
      <w:r>
        <w:t>12</w:t>
      </w:r>
      <w:r w:rsidR="005A7AF4" w:rsidRPr="003076F2">
        <w:t xml:space="preserve"> organisations responded to the invitation</w:t>
      </w:r>
      <w:r>
        <w:t>, with feedback being largely very positive</w:t>
      </w:r>
      <w:r w:rsidR="004202F5" w:rsidRPr="003076F2">
        <w:t xml:space="preserve">. </w:t>
      </w:r>
      <w:r w:rsidR="00734D83" w:rsidRPr="003076F2">
        <w:t xml:space="preserve">The Autism/Takiwātanga Living Guideline Manager (INSiGHT Research) collated feedback and drafted revisions for the Living Guideline Group to consider. </w:t>
      </w:r>
    </w:p>
    <w:p w14:paraId="04FAA020" w14:textId="70D223B7" w:rsidR="0016509F" w:rsidRDefault="00734D83" w:rsidP="00E578F1">
      <w:pPr>
        <w:pStyle w:val="GLBodytext"/>
      </w:pPr>
      <w:r w:rsidRPr="003076F2">
        <w:t>Suggestions identified in the consultation led to several improvements to the final report</w:t>
      </w:r>
      <w:r w:rsidRPr="003076F2">
        <w:rPr>
          <w:szCs w:val="22"/>
          <w:lang w:val="en-AU"/>
        </w:rPr>
        <w:t xml:space="preserve">. </w:t>
      </w:r>
    </w:p>
    <w:p w14:paraId="338D4E3E" w14:textId="7A3CAE60" w:rsidR="001C6A2A" w:rsidRPr="003076F2" w:rsidRDefault="00734D83" w:rsidP="00E578F1">
      <w:pPr>
        <w:pStyle w:val="GLBodytext"/>
      </w:pPr>
      <w:r w:rsidRPr="003076F2">
        <w:t xml:space="preserve">INSIGHT Research and the LGG are grateful to those individuals and organisations who participated in the consultation process. </w:t>
      </w:r>
    </w:p>
    <w:p w14:paraId="56B788C3" w14:textId="77777777" w:rsidR="00B76398" w:rsidRPr="003076F2" w:rsidRDefault="00B76398" w:rsidP="00E578F1">
      <w:pPr>
        <w:pStyle w:val="GLBodytext"/>
        <w:sectPr w:rsidR="00B76398" w:rsidRPr="003076F2" w:rsidSect="00146300">
          <w:headerReference w:type="default" r:id="rId44"/>
          <w:pgSz w:w="11900" w:h="16820"/>
          <w:pgMar w:top="1440" w:right="1440" w:bottom="1440" w:left="1440" w:header="708" w:footer="708" w:gutter="0"/>
          <w:pgNumType w:start="50"/>
          <w:cols w:space="708"/>
          <w:docGrid w:linePitch="360"/>
        </w:sectPr>
      </w:pPr>
    </w:p>
    <w:p w14:paraId="46D7469E" w14:textId="5D2EAEC1" w:rsidR="00FA6580" w:rsidRPr="003076F2" w:rsidRDefault="00FA6580" w:rsidP="002F38EA">
      <w:pPr>
        <w:pStyle w:val="GLHeading1"/>
      </w:pPr>
      <w:bookmarkStart w:id="928" w:name="_Toc56091754"/>
      <w:bookmarkStart w:id="929" w:name="_Toc68714970"/>
      <w:bookmarkStart w:id="930" w:name="_Toc102405175"/>
      <w:bookmarkStart w:id="931" w:name="_Toc131381760"/>
      <w:bookmarkStart w:id="932" w:name="_Toc131383530"/>
      <w:bookmarkStart w:id="933" w:name="_Toc159792484"/>
      <w:bookmarkStart w:id="934" w:name="_Toc166869277"/>
      <w:r w:rsidRPr="003076F2">
        <w:lastRenderedPageBreak/>
        <w:t>Appendix 2: Abbreviations and glossar</w:t>
      </w:r>
      <w:bookmarkEnd w:id="928"/>
      <w:bookmarkEnd w:id="929"/>
      <w:bookmarkEnd w:id="930"/>
      <w:r w:rsidR="00C03BB6" w:rsidRPr="003076F2">
        <w:t>ies</w:t>
      </w:r>
      <w:bookmarkStart w:id="935" w:name="App2"/>
      <w:bookmarkEnd w:id="931"/>
      <w:bookmarkEnd w:id="932"/>
      <w:bookmarkEnd w:id="933"/>
      <w:bookmarkEnd w:id="934"/>
    </w:p>
    <w:p w14:paraId="4BBCE6ED" w14:textId="72FAE34F" w:rsidR="00FA6580" w:rsidRPr="003076F2" w:rsidRDefault="00FA6580" w:rsidP="00E3786F">
      <w:pPr>
        <w:pStyle w:val="GLHeading2"/>
      </w:pPr>
      <w:bookmarkStart w:id="936" w:name="_Toc56091755"/>
      <w:bookmarkStart w:id="937" w:name="_Toc68714971"/>
      <w:bookmarkStart w:id="938" w:name="_Toc102405176"/>
      <w:bookmarkStart w:id="939" w:name="_Toc131381761"/>
      <w:bookmarkStart w:id="940" w:name="_Toc131383531"/>
      <w:bookmarkStart w:id="941" w:name="_Toc159792485"/>
      <w:bookmarkStart w:id="942" w:name="_Toc166869278"/>
      <w:bookmarkEnd w:id="935"/>
      <w:r w:rsidRPr="003076F2">
        <w:t>A2.1 Abbreviations and acronyms</w:t>
      </w:r>
      <w:bookmarkEnd w:id="936"/>
      <w:bookmarkEnd w:id="937"/>
      <w:bookmarkEnd w:id="938"/>
      <w:bookmarkEnd w:id="939"/>
      <w:bookmarkEnd w:id="940"/>
      <w:bookmarkEnd w:id="941"/>
      <w:bookmarkEnd w:id="942"/>
    </w:p>
    <w:p w14:paraId="28F3EF89" w14:textId="3EE7C000" w:rsidR="00FA6580" w:rsidRPr="003076F2" w:rsidRDefault="00FA6580" w:rsidP="00B860BF">
      <w:pPr>
        <w:pStyle w:val="GLHeading3"/>
      </w:pPr>
      <w:bookmarkStart w:id="943" w:name="_Toc56091756"/>
      <w:bookmarkStart w:id="944" w:name="_Toc68714972"/>
      <w:bookmarkStart w:id="945" w:name="_Toc102405177"/>
      <w:bookmarkStart w:id="946" w:name="_Toc131381762"/>
      <w:bookmarkStart w:id="947" w:name="_Toc131383532"/>
      <w:bookmarkStart w:id="948" w:name="_Toc159792486"/>
      <w:bookmarkStart w:id="949" w:name="_Toc166869279"/>
      <w:r w:rsidRPr="003076F2">
        <w:t>Miscellaneous Terms</w:t>
      </w:r>
      <w:bookmarkEnd w:id="943"/>
      <w:bookmarkEnd w:id="944"/>
      <w:bookmarkEnd w:id="945"/>
      <w:bookmarkEnd w:id="946"/>
      <w:bookmarkEnd w:id="947"/>
      <w:bookmarkEnd w:id="948"/>
      <w:bookmarkEnd w:id="949"/>
      <w:r w:rsidRPr="003076F2">
        <w:t xml:space="preserve"> </w:t>
      </w:r>
    </w:p>
    <w:p w14:paraId="6C450271" w14:textId="1CBF9B8E" w:rsidR="0002385B" w:rsidRPr="003076F2" w:rsidRDefault="0002385B" w:rsidP="00D06562">
      <w:pPr>
        <w:pStyle w:val="LGGlossaryText"/>
        <w:tabs>
          <w:tab w:val="clear" w:pos="1560"/>
          <w:tab w:val="left" w:pos="1843"/>
        </w:tabs>
      </w:pPr>
      <w:r w:rsidRPr="003076F2">
        <w:t>ADHD</w:t>
      </w:r>
      <w:r w:rsidRPr="003076F2">
        <w:tab/>
        <w:t>attention deficit hyperactivity disorder</w:t>
      </w:r>
    </w:p>
    <w:p w14:paraId="14699FA8" w14:textId="1A95C86B" w:rsidR="00F8601A" w:rsidRPr="003076F2" w:rsidRDefault="00F8601A" w:rsidP="00D06562">
      <w:pPr>
        <w:pStyle w:val="LGGlossaryText"/>
        <w:tabs>
          <w:tab w:val="clear" w:pos="1560"/>
          <w:tab w:val="left" w:pos="1843"/>
        </w:tabs>
      </w:pPr>
      <w:r w:rsidRPr="003076F2">
        <w:t>AFAB</w:t>
      </w:r>
      <w:r w:rsidRPr="003076F2">
        <w:tab/>
        <w:t>assigned female at birth</w:t>
      </w:r>
    </w:p>
    <w:p w14:paraId="3BDFD4AB" w14:textId="61CCBDD3" w:rsidR="00F8601A" w:rsidRPr="003076F2" w:rsidRDefault="00F8601A" w:rsidP="00D06562">
      <w:pPr>
        <w:pStyle w:val="LGGlossaryText"/>
        <w:tabs>
          <w:tab w:val="clear" w:pos="1560"/>
          <w:tab w:val="left" w:pos="1843"/>
        </w:tabs>
      </w:pPr>
      <w:r w:rsidRPr="003076F2">
        <w:t>AMAB</w:t>
      </w:r>
      <w:r w:rsidRPr="003076F2">
        <w:tab/>
        <w:t>assigned male at birth</w:t>
      </w:r>
    </w:p>
    <w:p w14:paraId="77CCD70F" w14:textId="22052EC4" w:rsidR="007E73CF" w:rsidRPr="003076F2" w:rsidRDefault="007E73CF" w:rsidP="00D06562">
      <w:pPr>
        <w:pStyle w:val="LGGlossaryText"/>
        <w:tabs>
          <w:tab w:val="clear" w:pos="1560"/>
          <w:tab w:val="left" w:pos="1843"/>
        </w:tabs>
      </w:pPr>
      <w:r w:rsidRPr="003076F2">
        <w:t>ASD</w:t>
      </w:r>
      <w:r w:rsidRPr="003076F2">
        <w:tab/>
        <w:t>Autism Spectrum Disorder</w:t>
      </w:r>
    </w:p>
    <w:p w14:paraId="45AB0383" w14:textId="2C31BB45" w:rsidR="00AB5D79" w:rsidRPr="003076F2" w:rsidRDefault="00AB5D79" w:rsidP="00D06562">
      <w:pPr>
        <w:pStyle w:val="LGGlossaryText"/>
        <w:tabs>
          <w:tab w:val="clear" w:pos="1560"/>
          <w:tab w:val="left" w:pos="1843"/>
        </w:tabs>
      </w:pPr>
      <w:r w:rsidRPr="003076F2">
        <w:rPr>
          <w:i/>
          <w:iCs/>
        </w:rPr>
        <w:t>d</w:t>
      </w:r>
      <w:r w:rsidRPr="003076F2">
        <w:tab/>
        <w:t xml:space="preserve">(Cohen’s) d, an </w:t>
      </w:r>
      <w:r w:rsidR="00A51891" w:rsidRPr="003076F2">
        <w:t>indicator</w:t>
      </w:r>
      <w:r w:rsidRPr="003076F2">
        <w:t xml:space="preserve"> of effect size</w:t>
      </w:r>
    </w:p>
    <w:p w14:paraId="5C547393" w14:textId="1F7FDCB1" w:rsidR="00A51891" w:rsidRPr="003076F2" w:rsidRDefault="00A51891" w:rsidP="00D06562">
      <w:pPr>
        <w:pStyle w:val="LGGlossaryText"/>
        <w:tabs>
          <w:tab w:val="clear" w:pos="1560"/>
          <w:tab w:val="left" w:pos="1843"/>
        </w:tabs>
      </w:pPr>
      <w:r w:rsidRPr="003076F2">
        <w:t>DQ</w:t>
      </w:r>
      <w:r w:rsidRPr="003076F2">
        <w:tab/>
      </w:r>
      <w:r w:rsidR="007C0581" w:rsidRPr="003076F2">
        <w:t>disability quotient</w:t>
      </w:r>
    </w:p>
    <w:p w14:paraId="48BE2DB3" w14:textId="777EF39B" w:rsidR="00FA6580" w:rsidRPr="003076F2" w:rsidRDefault="00FA6580" w:rsidP="00D06562">
      <w:pPr>
        <w:pStyle w:val="LGGlossaryText"/>
        <w:tabs>
          <w:tab w:val="clear" w:pos="1560"/>
          <w:tab w:val="left" w:pos="1843"/>
        </w:tabs>
      </w:pPr>
      <w:r w:rsidRPr="003076F2">
        <w:t>GPP</w:t>
      </w:r>
      <w:r w:rsidRPr="003076F2">
        <w:tab/>
        <w:t>Good Practice Point</w:t>
      </w:r>
    </w:p>
    <w:p w14:paraId="439A87B3" w14:textId="22C68752" w:rsidR="002741AA" w:rsidRPr="003076F2" w:rsidRDefault="002741AA" w:rsidP="00D06562">
      <w:pPr>
        <w:pStyle w:val="LGGlossaryText"/>
        <w:tabs>
          <w:tab w:val="clear" w:pos="1560"/>
          <w:tab w:val="left" w:pos="1843"/>
        </w:tabs>
      </w:pPr>
      <w:r w:rsidRPr="003076F2">
        <w:t>ID</w:t>
      </w:r>
      <w:r w:rsidRPr="003076F2">
        <w:tab/>
        <w:t>intellectual disability</w:t>
      </w:r>
    </w:p>
    <w:p w14:paraId="42EC1A19" w14:textId="0A42E6BD" w:rsidR="00FA6580" w:rsidRPr="003076F2" w:rsidRDefault="00FA6580" w:rsidP="00D06562">
      <w:pPr>
        <w:pStyle w:val="LGGlossaryText"/>
        <w:tabs>
          <w:tab w:val="clear" w:pos="1560"/>
          <w:tab w:val="left" w:pos="1843"/>
        </w:tabs>
      </w:pPr>
      <w:r w:rsidRPr="003076F2">
        <w:t>IQ</w:t>
      </w:r>
      <w:r w:rsidRPr="003076F2">
        <w:tab/>
        <w:t>intelligence quotient</w:t>
      </w:r>
    </w:p>
    <w:p w14:paraId="76B20466" w14:textId="1D3D57C1" w:rsidR="00FA6580" w:rsidRPr="003076F2" w:rsidRDefault="00FA6580" w:rsidP="00D06562">
      <w:pPr>
        <w:pStyle w:val="LGGlossaryText"/>
        <w:tabs>
          <w:tab w:val="clear" w:pos="1560"/>
          <w:tab w:val="left" w:pos="1843"/>
        </w:tabs>
      </w:pPr>
      <w:r w:rsidRPr="003076F2">
        <w:t>INSIGHT</w:t>
      </w:r>
      <w:r w:rsidR="003F5961" w:rsidRPr="003076F2">
        <w:t xml:space="preserve"> Research</w:t>
      </w:r>
      <w:r w:rsidRPr="003076F2">
        <w:tab/>
        <w:t>INdependent Specialist in Guidelines &amp; Health Technology Research</w:t>
      </w:r>
    </w:p>
    <w:p w14:paraId="2C9DD9EB" w14:textId="77777777" w:rsidR="0001642C" w:rsidRPr="003076F2" w:rsidRDefault="0001642C" w:rsidP="00D06562">
      <w:pPr>
        <w:pStyle w:val="LGGlossaryText"/>
        <w:tabs>
          <w:tab w:val="clear" w:pos="1560"/>
          <w:tab w:val="left" w:pos="1843"/>
        </w:tabs>
      </w:pPr>
      <w:r w:rsidRPr="003076F2">
        <w:t>JBI</w:t>
      </w:r>
      <w:r w:rsidRPr="003076F2">
        <w:tab/>
        <w:t>Joanna Briggs Institute</w:t>
      </w:r>
    </w:p>
    <w:p w14:paraId="458C5EB2" w14:textId="32CB836E" w:rsidR="00AB5D79" w:rsidRPr="003076F2" w:rsidRDefault="00AB5D79" w:rsidP="00D06562">
      <w:pPr>
        <w:pStyle w:val="LGGlossaryText"/>
        <w:tabs>
          <w:tab w:val="clear" w:pos="1560"/>
          <w:tab w:val="left" w:pos="1843"/>
        </w:tabs>
      </w:pPr>
      <w:r w:rsidRPr="003076F2">
        <w:rPr>
          <w:i/>
          <w:iCs/>
        </w:rPr>
        <w:t>k</w:t>
      </w:r>
      <w:r w:rsidRPr="003076F2">
        <w:tab/>
        <w:t>number of studies</w:t>
      </w:r>
    </w:p>
    <w:p w14:paraId="265FBCA9" w14:textId="381CD7B7" w:rsidR="00FA6580" w:rsidRPr="003076F2" w:rsidRDefault="00FA6580" w:rsidP="00D06562">
      <w:pPr>
        <w:pStyle w:val="LGGlossaryText"/>
        <w:tabs>
          <w:tab w:val="clear" w:pos="1560"/>
          <w:tab w:val="left" w:pos="1843"/>
        </w:tabs>
      </w:pPr>
      <w:r w:rsidRPr="003076F2">
        <w:t>LGG</w:t>
      </w:r>
      <w:r w:rsidRPr="003076F2">
        <w:tab/>
        <w:t>Living Guideline Group</w:t>
      </w:r>
    </w:p>
    <w:p w14:paraId="31C77071" w14:textId="77777777" w:rsidR="00FA6580" w:rsidRPr="003076F2" w:rsidRDefault="00FA6580" w:rsidP="00D06562">
      <w:pPr>
        <w:pStyle w:val="LGGlossaryText"/>
        <w:tabs>
          <w:tab w:val="clear" w:pos="1560"/>
          <w:tab w:val="left" w:pos="1843"/>
        </w:tabs>
      </w:pPr>
      <w:r w:rsidRPr="003076F2">
        <w:t>M</w:t>
      </w:r>
      <w:r w:rsidRPr="003076F2">
        <w:tab/>
        <w:t>mean</w:t>
      </w:r>
    </w:p>
    <w:p w14:paraId="4B316628" w14:textId="1DFAF070" w:rsidR="005348CF" w:rsidRPr="003076F2" w:rsidRDefault="005348CF" w:rsidP="00D06562">
      <w:pPr>
        <w:pStyle w:val="LGGlossaryText"/>
        <w:tabs>
          <w:tab w:val="clear" w:pos="1560"/>
          <w:tab w:val="left" w:pos="1843"/>
        </w:tabs>
      </w:pPr>
      <w:r w:rsidRPr="003076F2">
        <w:t>NA</w:t>
      </w:r>
      <w:r w:rsidRPr="003076F2">
        <w:tab/>
        <w:t>not applicable</w:t>
      </w:r>
    </w:p>
    <w:p w14:paraId="4128F4D5" w14:textId="77777777" w:rsidR="005348CF" w:rsidRPr="003076F2" w:rsidRDefault="005348CF" w:rsidP="00D06562">
      <w:pPr>
        <w:pStyle w:val="LGGlossaryText"/>
        <w:tabs>
          <w:tab w:val="clear" w:pos="1560"/>
          <w:tab w:val="left" w:pos="1843"/>
        </w:tabs>
      </w:pPr>
      <w:r w:rsidRPr="003076F2">
        <w:rPr>
          <w:i/>
          <w:iCs/>
        </w:rPr>
        <w:t>N (or n)</w:t>
      </w:r>
      <w:r w:rsidRPr="003076F2">
        <w:tab/>
        <w:t>number (usually, sample size)</w:t>
      </w:r>
    </w:p>
    <w:p w14:paraId="0FFC655D" w14:textId="77777777" w:rsidR="00FA6580" w:rsidRPr="003076F2" w:rsidRDefault="00FA6580" w:rsidP="00D06562">
      <w:pPr>
        <w:pStyle w:val="LGGlossaryText"/>
        <w:tabs>
          <w:tab w:val="clear" w:pos="1560"/>
          <w:tab w:val="left" w:pos="1843"/>
        </w:tabs>
      </w:pPr>
      <w:r w:rsidRPr="003076F2">
        <w:t>NHMRC</w:t>
      </w:r>
      <w:r w:rsidRPr="003076F2">
        <w:tab/>
        <w:t>National Health and Medical Research Council (Australia)</w:t>
      </w:r>
    </w:p>
    <w:p w14:paraId="60C96A96" w14:textId="77777777" w:rsidR="00FA6580" w:rsidRPr="003076F2" w:rsidRDefault="00FA6580" w:rsidP="00D06562">
      <w:pPr>
        <w:pStyle w:val="LGGlossaryText"/>
        <w:tabs>
          <w:tab w:val="clear" w:pos="1560"/>
          <w:tab w:val="left" w:pos="1843"/>
        </w:tabs>
      </w:pPr>
      <w:r w:rsidRPr="003076F2">
        <w:t>NR</w:t>
      </w:r>
      <w:r w:rsidRPr="003076F2">
        <w:tab/>
        <w:t>not reported</w:t>
      </w:r>
    </w:p>
    <w:p w14:paraId="2A0AF979" w14:textId="77777777" w:rsidR="001E2FEA" w:rsidRPr="003076F2" w:rsidRDefault="001E2FEA" w:rsidP="00D06562">
      <w:pPr>
        <w:pStyle w:val="LGGlossaryText"/>
        <w:tabs>
          <w:tab w:val="clear" w:pos="1560"/>
          <w:tab w:val="left" w:pos="1843"/>
        </w:tabs>
      </w:pPr>
      <w:r w:rsidRPr="003076F2">
        <w:t>NZ</w:t>
      </w:r>
      <w:r w:rsidRPr="003076F2">
        <w:tab/>
        <w:t>New Zealand/Aote</w:t>
      </w:r>
      <w:r w:rsidR="00443455" w:rsidRPr="003076F2">
        <w:t>a</w:t>
      </w:r>
      <w:r w:rsidRPr="003076F2">
        <w:t>roa</w:t>
      </w:r>
    </w:p>
    <w:p w14:paraId="0BDACEE4" w14:textId="05CED83D" w:rsidR="008A6DF6" w:rsidRPr="003076F2" w:rsidRDefault="008A6DF6" w:rsidP="00D06562">
      <w:pPr>
        <w:pStyle w:val="LGGlossaryText"/>
        <w:tabs>
          <w:tab w:val="clear" w:pos="1560"/>
          <w:tab w:val="left" w:pos="1843"/>
        </w:tabs>
      </w:pPr>
      <w:r w:rsidRPr="003076F2">
        <w:t>PAN</w:t>
      </w:r>
      <w:r w:rsidRPr="003076F2">
        <w:tab/>
        <w:t>passing as non-autistic</w:t>
      </w:r>
    </w:p>
    <w:p w14:paraId="71FE9555" w14:textId="7C6D6579" w:rsidR="00FA6580" w:rsidRPr="003076F2" w:rsidRDefault="00FA6580" w:rsidP="00D06562">
      <w:pPr>
        <w:pStyle w:val="LGGlossaryText"/>
        <w:tabs>
          <w:tab w:val="clear" w:pos="1560"/>
          <w:tab w:val="left" w:pos="1843"/>
        </w:tabs>
      </w:pPr>
      <w:r w:rsidRPr="003076F2">
        <w:t>PDD</w:t>
      </w:r>
      <w:r w:rsidRPr="003076F2">
        <w:tab/>
        <w:t>Pervasive Developmental Disorder</w:t>
      </w:r>
    </w:p>
    <w:p w14:paraId="4EB3C25C" w14:textId="77777777" w:rsidR="00FA6580" w:rsidRPr="003076F2" w:rsidRDefault="00FA6580" w:rsidP="00D06562">
      <w:pPr>
        <w:pStyle w:val="LGGlossaryText"/>
        <w:tabs>
          <w:tab w:val="clear" w:pos="1560"/>
          <w:tab w:val="left" w:pos="1843"/>
        </w:tabs>
      </w:pPr>
      <w:r w:rsidRPr="003076F2">
        <w:t>PDD-NOS</w:t>
      </w:r>
      <w:r w:rsidRPr="003076F2">
        <w:tab/>
        <w:t>Pervasive Developmental Disorder – Not Otherwise Specified</w:t>
      </w:r>
    </w:p>
    <w:p w14:paraId="37C61B13" w14:textId="03DFEAA3" w:rsidR="00CE1BE9" w:rsidRPr="003076F2" w:rsidRDefault="00CE1BE9" w:rsidP="00D06562">
      <w:pPr>
        <w:pStyle w:val="LGGlossaryText"/>
        <w:tabs>
          <w:tab w:val="clear" w:pos="1560"/>
          <w:tab w:val="left" w:pos="1843"/>
        </w:tabs>
      </w:pPr>
      <w:r w:rsidRPr="003076F2">
        <w:t>PICO</w:t>
      </w:r>
      <w:r w:rsidRPr="003076F2">
        <w:tab/>
        <w:t>Participants, Intervention, Comparator, Outcomes</w:t>
      </w:r>
    </w:p>
    <w:p w14:paraId="4B84D736" w14:textId="1E6F9791" w:rsidR="008C353B" w:rsidRPr="003076F2" w:rsidRDefault="008C353B" w:rsidP="00D06562">
      <w:pPr>
        <w:pStyle w:val="LGGlossaryText"/>
        <w:tabs>
          <w:tab w:val="clear" w:pos="1560"/>
          <w:tab w:val="left" w:pos="1843"/>
        </w:tabs>
      </w:pPr>
      <w:r w:rsidRPr="003076F2">
        <w:t>PICo</w:t>
      </w:r>
      <w:r w:rsidRPr="003076F2">
        <w:tab/>
        <w:t>Population, phenomena of Interest, Context</w:t>
      </w:r>
    </w:p>
    <w:p w14:paraId="52FCBE6C" w14:textId="164B6656" w:rsidR="0003232E" w:rsidRPr="003076F2" w:rsidRDefault="0003232E" w:rsidP="00D06562">
      <w:pPr>
        <w:pStyle w:val="LGGlossaryText"/>
        <w:tabs>
          <w:tab w:val="clear" w:pos="1560"/>
          <w:tab w:val="left" w:pos="1843"/>
        </w:tabs>
      </w:pPr>
      <w:r w:rsidRPr="003076F2">
        <w:t>RRBI</w:t>
      </w:r>
      <w:r w:rsidRPr="003076F2">
        <w:tab/>
      </w:r>
      <w:r w:rsidRPr="003076F2">
        <w:rPr>
          <w:shd w:val="clear" w:color="auto" w:fill="FFFFFF"/>
        </w:rPr>
        <w:t>restrictive and repetitive behaviour and interests</w:t>
      </w:r>
    </w:p>
    <w:p w14:paraId="47AD70AA" w14:textId="77777777" w:rsidR="00022FFF" w:rsidRPr="003076F2" w:rsidRDefault="00022FFF" w:rsidP="00D06562">
      <w:pPr>
        <w:pStyle w:val="LGGlossaryText"/>
        <w:tabs>
          <w:tab w:val="clear" w:pos="1560"/>
          <w:tab w:val="left" w:pos="1843"/>
        </w:tabs>
      </w:pPr>
      <w:r w:rsidRPr="003076F2">
        <w:t>SD</w:t>
      </w:r>
      <w:r w:rsidRPr="003076F2">
        <w:tab/>
        <w:t>standard deviations</w:t>
      </w:r>
    </w:p>
    <w:p w14:paraId="463D4BD1" w14:textId="77777777" w:rsidR="00AD2B70" w:rsidRPr="003076F2" w:rsidRDefault="00AD2B70" w:rsidP="00D06562">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MD</w:t>
      </w:r>
      <w:r w:rsidRPr="003076F2">
        <w:rPr>
          <w:rStyle w:val="FooterChar"/>
          <w:rFonts w:asciiTheme="minorHAnsi" w:hAnsiTheme="minorHAnsi"/>
          <w:sz w:val="20"/>
          <w:lang w:val="en-AU"/>
        </w:rPr>
        <w:tab/>
        <w:t>standardised mean difference</w:t>
      </w:r>
    </w:p>
    <w:p w14:paraId="62DD60F8" w14:textId="27E36BE8" w:rsidR="00AD2B70" w:rsidRPr="003076F2" w:rsidRDefault="00AD2B70" w:rsidP="00D06562">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OR</w:t>
      </w:r>
      <w:r w:rsidRPr="003076F2">
        <w:rPr>
          <w:rStyle w:val="FooterChar"/>
          <w:rFonts w:asciiTheme="minorHAnsi" w:hAnsiTheme="minorHAnsi"/>
          <w:sz w:val="20"/>
          <w:lang w:val="en-AU"/>
        </w:rPr>
        <w:tab/>
        <w:t>sensory over-responsivity</w:t>
      </w:r>
    </w:p>
    <w:p w14:paraId="123CCF72" w14:textId="40525008" w:rsidR="00AD2B70" w:rsidRPr="003076F2" w:rsidRDefault="00AD2B70" w:rsidP="00D06562">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UR</w:t>
      </w:r>
      <w:r w:rsidRPr="003076F2">
        <w:rPr>
          <w:rStyle w:val="FooterChar"/>
          <w:rFonts w:asciiTheme="minorHAnsi" w:hAnsiTheme="minorHAnsi"/>
          <w:sz w:val="20"/>
          <w:lang w:val="en-AU"/>
        </w:rPr>
        <w:tab/>
        <w:t>sensory under-responsivity</w:t>
      </w:r>
    </w:p>
    <w:p w14:paraId="148749E1" w14:textId="542B0A73" w:rsidR="00022FFF" w:rsidRPr="003076F2" w:rsidRDefault="00022FFF" w:rsidP="00D06562">
      <w:pPr>
        <w:pStyle w:val="LGGlossaryText"/>
        <w:tabs>
          <w:tab w:val="clear" w:pos="1560"/>
          <w:tab w:val="left" w:pos="1843"/>
        </w:tabs>
        <w:rPr>
          <w:rFonts w:asciiTheme="majorHAnsi" w:hAnsiTheme="majorHAnsi" w:cstheme="majorHAnsi"/>
          <w:sz w:val="16"/>
          <w:lang w:val="en-AU"/>
        </w:rPr>
      </w:pPr>
      <w:r w:rsidRPr="003076F2">
        <w:t>TD</w:t>
      </w:r>
      <w:r w:rsidRPr="003076F2">
        <w:tab/>
        <w:t>typically developing</w:t>
      </w:r>
    </w:p>
    <w:p w14:paraId="64B3F890" w14:textId="0B6A9FF6" w:rsidR="00FA6580" w:rsidRPr="003076F2" w:rsidRDefault="00FA6580" w:rsidP="00D06562">
      <w:pPr>
        <w:pStyle w:val="LGGlossaryText"/>
        <w:tabs>
          <w:tab w:val="clear" w:pos="1560"/>
          <w:tab w:val="left" w:pos="1843"/>
        </w:tabs>
      </w:pPr>
      <w:r w:rsidRPr="003076F2">
        <w:t>UK</w:t>
      </w:r>
      <w:r w:rsidRPr="003076F2">
        <w:tab/>
        <w:t>United Kingdom</w:t>
      </w:r>
    </w:p>
    <w:p w14:paraId="67538D58" w14:textId="4E5F006A" w:rsidR="00FA6580" w:rsidRPr="003076F2" w:rsidRDefault="00FA6580" w:rsidP="00D06562">
      <w:pPr>
        <w:pStyle w:val="LGGlossaryText"/>
        <w:tabs>
          <w:tab w:val="clear" w:pos="1560"/>
          <w:tab w:val="left" w:pos="1843"/>
        </w:tabs>
      </w:pPr>
      <w:r w:rsidRPr="003076F2">
        <w:t>US</w:t>
      </w:r>
      <w:r w:rsidR="00022FFF" w:rsidRPr="003076F2">
        <w:t>A</w:t>
      </w:r>
      <w:r w:rsidRPr="003076F2">
        <w:tab/>
        <w:t>United States of America</w:t>
      </w:r>
    </w:p>
    <w:p w14:paraId="54F461FF" w14:textId="7677D666" w:rsidR="00FA6580" w:rsidRPr="003076F2" w:rsidRDefault="00FA6580" w:rsidP="00B860BF">
      <w:pPr>
        <w:pStyle w:val="GLHeading3"/>
      </w:pPr>
      <w:bookmarkStart w:id="950" w:name="_Toc56091757"/>
      <w:bookmarkStart w:id="951" w:name="_Toc68714973"/>
      <w:bookmarkStart w:id="952" w:name="_Toc102405178"/>
      <w:bookmarkStart w:id="953" w:name="_Toc131381763"/>
      <w:bookmarkStart w:id="954" w:name="_Toc131383533"/>
      <w:bookmarkStart w:id="955" w:name="_Toc159792487"/>
      <w:bookmarkStart w:id="956" w:name="_Toc166869280"/>
      <w:r w:rsidRPr="003076F2">
        <w:t>Tests, scales and measures</w:t>
      </w:r>
      <w:bookmarkEnd w:id="950"/>
      <w:bookmarkEnd w:id="951"/>
      <w:bookmarkEnd w:id="952"/>
      <w:bookmarkEnd w:id="953"/>
      <w:bookmarkEnd w:id="954"/>
      <w:bookmarkEnd w:id="955"/>
      <w:bookmarkEnd w:id="956"/>
      <w:r w:rsidRPr="003076F2">
        <w:t xml:space="preserve"> </w:t>
      </w:r>
    </w:p>
    <w:p w14:paraId="64611D12" w14:textId="77777777" w:rsidR="00607A44" w:rsidRPr="003076F2" w:rsidRDefault="00607A44" w:rsidP="00607A44">
      <w:pPr>
        <w:pStyle w:val="LGGlossaryText"/>
        <w:tabs>
          <w:tab w:val="clear" w:pos="1560"/>
          <w:tab w:val="left" w:pos="1843"/>
        </w:tabs>
      </w:pPr>
      <w:r w:rsidRPr="003076F2">
        <w:t>ADI-R</w:t>
      </w:r>
      <w:r w:rsidRPr="003076F2">
        <w:tab/>
      </w:r>
      <w:r w:rsidRPr="003076F2">
        <w:rPr>
          <w:rStyle w:val="FooterChar"/>
          <w:rFonts w:asciiTheme="minorHAnsi" w:hAnsiTheme="minorHAnsi"/>
          <w:sz w:val="20"/>
          <w:lang w:val="en-AU"/>
        </w:rPr>
        <w:t>Autism Diagnostic Interview-Revised</w:t>
      </w:r>
    </w:p>
    <w:p w14:paraId="570AA4BE" w14:textId="77777777" w:rsidR="00022FFF" w:rsidRPr="003076F2" w:rsidRDefault="00022FFF" w:rsidP="00022FFF">
      <w:pPr>
        <w:pStyle w:val="LGGlossaryText"/>
        <w:tabs>
          <w:tab w:val="clear" w:pos="1560"/>
          <w:tab w:val="left" w:pos="1843"/>
        </w:tabs>
      </w:pPr>
      <w:r w:rsidRPr="003076F2">
        <w:t>CAT-Q</w:t>
      </w:r>
      <w:r w:rsidRPr="003076F2">
        <w:tab/>
        <w:t>Camouflaging Autistic Traits Questionnaire</w:t>
      </w:r>
    </w:p>
    <w:p w14:paraId="70ED2FC0" w14:textId="77777777" w:rsidR="00AA7859" w:rsidRPr="003076F2" w:rsidRDefault="00AA7859" w:rsidP="00D06562">
      <w:pPr>
        <w:pStyle w:val="LGGlossaryText"/>
        <w:tabs>
          <w:tab w:val="clear" w:pos="1560"/>
          <w:tab w:val="left" w:pos="1843"/>
        </w:tabs>
      </w:pPr>
      <w:r w:rsidRPr="003076F2">
        <w:t>DSM-IV-TR</w:t>
      </w:r>
      <w:r w:rsidRPr="003076F2">
        <w:tab/>
        <w:t>Diagnostic and Statistical Manua</w:t>
      </w:r>
      <w:r w:rsidR="009B5719" w:rsidRPr="003076F2">
        <w:t xml:space="preserve">l </w:t>
      </w:r>
      <w:r w:rsidRPr="003076F2">
        <w:t>of Mental Disorders - IV (text revision)</w:t>
      </w:r>
    </w:p>
    <w:p w14:paraId="2C298B57" w14:textId="77777777" w:rsidR="002646BC" w:rsidRPr="003076F2" w:rsidRDefault="00AA7859" w:rsidP="00D06562">
      <w:pPr>
        <w:pStyle w:val="LGGlossaryText"/>
        <w:tabs>
          <w:tab w:val="clear" w:pos="1560"/>
          <w:tab w:val="left" w:pos="1843"/>
        </w:tabs>
      </w:pPr>
      <w:r w:rsidRPr="003076F2">
        <w:t>DSM5</w:t>
      </w:r>
      <w:r w:rsidRPr="003076F2">
        <w:tab/>
        <w:t>Diagnostic and Statistical Manual of Mental Disorders – 5th edition</w:t>
      </w:r>
    </w:p>
    <w:p w14:paraId="41F33993" w14:textId="082FC873" w:rsidR="002646BC" w:rsidRPr="003076F2" w:rsidRDefault="002646BC" w:rsidP="00D06562">
      <w:pPr>
        <w:pStyle w:val="LGGlossaryText"/>
        <w:tabs>
          <w:tab w:val="clear" w:pos="1560"/>
          <w:tab w:val="left" w:pos="1843"/>
        </w:tabs>
      </w:pPr>
      <w:r w:rsidRPr="003076F2">
        <w:t>GRADE</w:t>
      </w:r>
      <w:r w:rsidRPr="003076F2">
        <w:tab/>
        <w:t>Grading of Recommendations, Assessment, Development and Evaluations</w:t>
      </w:r>
    </w:p>
    <w:p w14:paraId="54885C36" w14:textId="3B8FBE8D" w:rsidR="007C0581" w:rsidRPr="003076F2" w:rsidRDefault="007C0581" w:rsidP="008A6DF6">
      <w:pPr>
        <w:pStyle w:val="LGGlossaryText"/>
        <w:tabs>
          <w:tab w:val="clear" w:pos="1560"/>
          <w:tab w:val="left" w:pos="1843"/>
        </w:tabs>
        <w:rPr>
          <w:lang w:val="en-AU"/>
        </w:rPr>
      </w:pPr>
      <w:bookmarkStart w:id="957" w:name="_Toc56091758"/>
      <w:bookmarkStart w:id="958" w:name="_Toc68714974"/>
      <w:bookmarkStart w:id="959" w:name="_Toc102405179"/>
      <w:bookmarkStart w:id="960" w:name="_Toc131381764"/>
      <w:bookmarkStart w:id="961" w:name="_Toc131383534"/>
      <w:r w:rsidRPr="003076F2">
        <w:rPr>
          <w:rStyle w:val="FooterChar"/>
          <w:rFonts w:asciiTheme="minorHAnsi" w:hAnsiTheme="minorHAnsi"/>
          <w:sz w:val="20"/>
          <w:lang w:val="en-AU"/>
        </w:rPr>
        <w:t>MMAT</w:t>
      </w:r>
      <w:r w:rsidRPr="003076F2">
        <w:rPr>
          <w:rStyle w:val="FooterChar"/>
          <w:rFonts w:asciiTheme="minorHAnsi" w:hAnsiTheme="minorHAnsi"/>
          <w:sz w:val="20"/>
          <w:lang w:val="en-AU"/>
        </w:rPr>
        <w:tab/>
      </w:r>
      <w:r w:rsidRPr="003076F2">
        <w:t>Mixed Methods Appraisal Tool</w:t>
      </w:r>
    </w:p>
    <w:p w14:paraId="40C712BD" w14:textId="24B4EC8A" w:rsidR="007C0581" w:rsidRPr="003076F2" w:rsidRDefault="007C0581" w:rsidP="008A6DF6">
      <w:pPr>
        <w:pStyle w:val="LGGlossaryText"/>
        <w:tabs>
          <w:tab w:val="clear" w:pos="1560"/>
          <w:tab w:val="left" w:pos="1843"/>
        </w:tabs>
        <w:rPr>
          <w:lang w:val="en-AU"/>
        </w:rPr>
      </w:pPr>
      <w:r w:rsidRPr="003076F2">
        <w:rPr>
          <w:rStyle w:val="FooterChar"/>
          <w:rFonts w:asciiTheme="minorHAnsi" w:hAnsiTheme="minorHAnsi"/>
          <w:sz w:val="20"/>
          <w:lang w:val="en-AU"/>
        </w:rPr>
        <w:t>NOS</w:t>
      </w:r>
      <w:r w:rsidRPr="003076F2">
        <w:rPr>
          <w:rStyle w:val="FooterChar"/>
          <w:rFonts w:asciiTheme="minorHAnsi" w:hAnsiTheme="minorHAnsi"/>
          <w:sz w:val="20"/>
          <w:lang w:val="en-AU"/>
        </w:rPr>
        <w:tab/>
      </w:r>
      <w:r w:rsidRPr="003076F2">
        <w:t>Newcastle Ottawa Scale</w:t>
      </w:r>
    </w:p>
    <w:p w14:paraId="78BA3878" w14:textId="1E3DB7F6" w:rsidR="008A6DF6" w:rsidRPr="003076F2" w:rsidRDefault="008A6DF6" w:rsidP="008A6DF6">
      <w:pPr>
        <w:pStyle w:val="LGGlossaryText"/>
        <w:tabs>
          <w:tab w:val="clear" w:pos="1560"/>
          <w:tab w:val="left" w:pos="1843"/>
        </w:tabs>
        <w:rPr>
          <w:rStyle w:val="FooterChar"/>
          <w:rFonts w:asciiTheme="minorHAnsi" w:hAnsiTheme="minorHAnsi"/>
          <w:sz w:val="20"/>
        </w:rPr>
      </w:pPr>
      <w:r w:rsidRPr="003076F2">
        <w:rPr>
          <w:rStyle w:val="FooterChar"/>
          <w:rFonts w:asciiTheme="minorHAnsi" w:hAnsiTheme="minorHAnsi"/>
          <w:sz w:val="20"/>
        </w:rPr>
        <w:t>PRISMA</w:t>
      </w:r>
      <w:r w:rsidRPr="003076F2">
        <w:rPr>
          <w:rStyle w:val="FooterChar"/>
          <w:rFonts w:asciiTheme="minorHAnsi" w:hAnsiTheme="minorHAnsi"/>
          <w:sz w:val="20"/>
        </w:rPr>
        <w:tab/>
        <w:t>Preferred Reporting Items for Systematic Reviews and Meta-Analyses</w:t>
      </w:r>
    </w:p>
    <w:p w14:paraId="26D06438" w14:textId="77777777" w:rsidR="00AD2B70" w:rsidRPr="003076F2" w:rsidRDefault="00AD2B70" w:rsidP="00AD2B70">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RS</w:t>
      </w:r>
      <w:r w:rsidRPr="003076F2">
        <w:rPr>
          <w:rStyle w:val="FooterChar"/>
          <w:rFonts w:asciiTheme="minorHAnsi" w:hAnsiTheme="minorHAnsi"/>
          <w:sz w:val="20"/>
          <w:lang w:val="en-AU"/>
        </w:rPr>
        <w:tab/>
        <w:t>Social Responsiveness Scale</w:t>
      </w:r>
    </w:p>
    <w:p w14:paraId="23A16D65" w14:textId="77777777" w:rsidR="00AD2B70" w:rsidRPr="003076F2" w:rsidRDefault="00AD2B70" w:rsidP="00AD2B70">
      <w:pPr>
        <w:pStyle w:val="LGGlossaryText"/>
        <w:tabs>
          <w:tab w:val="clear" w:pos="1560"/>
          <w:tab w:val="left" w:pos="1843"/>
        </w:tabs>
        <w:rPr>
          <w:lang w:val="en-AU"/>
        </w:rPr>
      </w:pPr>
      <w:r w:rsidRPr="003076F2">
        <w:rPr>
          <w:rStyle w:val="FooterChar"/>
          <w:rFonts w:asciiTheme="minorHAnsi" w:hAnsiTheme="minorHAnsi"/>
          <w:sz w:val="20"/>
          <w:lang w:val="en-AU"/>
        </w:rPr>
        <w:t>STROBE</w:t>
      </w:r>
      <w:r w:rsidRPr="003076F2">
        <w:rPr>
          <w:rStyle w:val="FooterChar"/>
          <w:rFonts w:asciiTheme="minorHAnsi" w:hAnsiTheme="minorHAnsi"/>
          <w:sz w:val="20"/>
          <w:lang w:val="en-AU"/>
        </w:rPr>
        <w:tab/>
      </w:r>
      <w:r w:rsidRPr="003076F2">
        <w:t>Strengthening the Reporting of Observational Studies in Epidemiology</w:t>
      </w:r>
    </w:p>
    <w:p w14:paraId="65F2C3A4" w14:textId="2CF91B9F" w:rsidR="00FA6580" w:rsidRPr="003076F2" w:rsidRDefault="00FA6580" w:rsidP="00B860BF">
      <w:pPr>
        <w:pStyle w:val="GLHeading3"/>
      </w:pPr>
      <w:bookmarkStart w:id="962" w:name="_Toc159792488"/>
      <w:bookmarkStart w:id="963" w:name="_Toc166869281"/>
      <w:r w:rsidRPr="003076F2">
        <w:lastRenderedPageBreak/>
        <w:t>Databases</w:t>
      </w:r>
      <w:bookmarkEnd w:id="957"/>
      <w:bookmarkEnd w:id="958"/>
      <w:bookmarkEnd w:id="959"/>
      <w:bookmarkEnd w:id="960"/>
      <w:bookmarkEnd w:id="961"/>
      <w:bookmarkEnd w:id="962"/>
      <w:bookmarkEnd w:id="963"/>
    </w:p>
    <w:p w14:paraId="331AD79A" w14:textId="77777777"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CINAHL</w:t>
      </w:r>
      <w:r w:rsidRPr="003076F2">
        <w:rPr>
          <w:rFonts w:asciiTheme="minorHAnsi" w:hAnsiTheme="minorHAnsi" w:cstheme="minorHAnsi"/>
          <w:sz w:val="20"/>
          <w:szCs w:val="20"/>
          <w:lang w:val="x-none"/>
        </w:rPr>
        <w:tab/>
        <w:t>Cumulative Index to Nursing and Allied Health Literature</w:t>
      </w:r>
    </w:p>
    <w:p w14:paraId="22C44044" w14:textId="77777777" w:rsidR="00FA6580"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rPr>
        <w:t>EMBASE</w:t>
      </w:r>
      <w:r w:rsidRPr="003076F2">
        <w:rPr>
          <w:rFonts w:asciiTheme="minorHAnsi" w:hAnsiTheme="minorHAnsi" w:cstheme="minorHAnsi"/>
          <w:sz w:val="20"/>
          <w:szCs w:val="20"/>
        </w:rPr>
        <w:tab/>
      </w:r>
      <w:r w:rsidRPr="003076F2">
        <w:rPr>
          <w:rFonts w:asciiTheme="minorHAnsi" w:hAnsiTheme="minorHAnsi" w:cstheme="minorHAnsi"/>
          <w:sz w:val="20"/>
          <w:szCs w:val="20"/>
          <w:lang w:val="x-none"/>
        </w:rPr>
        <w:t>Excepta Medica Database</w:t>
      </w:r>
    </w:p>
    <w:p w14:paraId="4C83917B" w14:textId="77777777"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Medline</w:t>
      </w:r>
      <w:r w:rsidRPr="003076F2">
        <w:rPr>
          <w:rFonts w:asciiTheme="minorHAnsi" w:hAnsiTheme="minorHAnsi" w:cstheme="minorHAnsi"/>
          <w:sz w:val="20"/>
          <w:szCs w:val="20"/>
          <w:lang w:val="x-none"/>
        </w:rPr>
        <w:tab/>
        <w:t>Medical Literature Analysis and Retrieval System Online</w:t>
      </w:r>
    </w:p>
    <w:p w14:paraId="5679BA51" w14:textId="77777777" w:rsidR="00864512"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lang w:val="x-none"/>
        </w:rPr>
        <w:t>PsycINFO</w:t>
      </w:r>
      <w:r w:rsidRPr="003076F2">
        <w:rPr>
          <w:rFonts w:asciiTheme="minorHAnsi" w:hAnsiTheme="minorHAnsi" w:cstheme="minorHAnsi"/>
          <w:sz w:val="20"/>
          <w:szCs w:val="20"/>
          <w:lang w:val="x-none"/>
        </w:rPr>
        <w:tab/>
        <w:t>Psychology Information Databas</w:t>
      </w:r>
      <w:bookmarkStart w:id="964" w:name="_Toc56091759"/>
      <w:bookmarkStart w:id="965" w:name="_Toc68714975"/>
      <w:r w:rsidR="009A1E94" w:rsidRPr="003076F2">
        <w:rPr>
          <w:rFonts w:asciiTheme="minorHAnsi" w:hAnsiTheme="minorHAnsi" w:cstheme="minorHAnsi"/>
          <w:sz w:val="20"/>
          <w:szCs w:val="20"/>
        </w:rPr>
        <w:t>e</w:t>
      </w:r>
    </w:p>
    <w:p w14:paraId="13B4849D" w14:textId="57DD1C30" w:rsidR="00FA6580" w:rsidRPr="003076F2" w:rsidRDefault="00FA6580" w:rsidP="00E3786F">
      <w:pPr>
        <w:pStyle w:val="GLHeading2"/>
      </w:pPr>
      <w:bookmarkStart w:id="966" w:name="_Toc102405180"/>
      <w:bookmarkStart w:id="967" w:name="_Toc131381765"/>
      <w:bookmarkStart w:id="968" w:name="_Toc131383535"/>
      <w:bookmarkStart w:id="969" w:name="_Toc159792489"/>
      <w:bookmarkStart w:id="970" w:name="_Toc166869282"/>
      <w:r w:rsidRPr="003076F2">
        <w:t>A2.2 Glossary</w:t>
      </w:r>
      <w:bookmarkEnd w:id="964"/>
      <w:bookmarkEnd w:id="965"/>
      <w:bookmarkEnd w:id="966"/>
      <w:r w:rsidR="00011EBE" w:rsidRPr="003076F2">
        <w:t xml:space="preserve"> </w:t>
      </w:r>
      <w:r w:rsidR="00020D09" w:rsidRPr="003076F2">
        <w:t>of terms</w:t>
      </w:r>
      <w:bookmarkEnd w:id="967"/>
      <w:bookmarkEnd w:id="968"/>
      <w:bookmarkEnd w:id="969"/>
      <w:bookmarkEnd w:id="970"/>
    </w:p>
    <w:p w14:paraId="71640EA0" w14:textId="7BF09C79" w:rsidR="00780151" w:rsidRDefault="00780151" w:rsidP="00A10D14">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Agender</w:t>
      </w:r>
    </w:p>
    <w:p w14:paraId="1331158F" w14:textId="77777777" w:rsidR="00F841B6" w:rsidRPr="00DD3E37" w:rsidRDefault="00F841B6" w:rsidP="00F841B6">
      <w:pPr>
        <w:tabs>
          <w:tab w:val="left" w:pos="1800"/>
        </w:tabs>
        <w:spacing w:before="120" w:after="40"/>
        <w:rPr>
          <w:rFonts w:asciiTheme="minorHAnsi" w:hAnsiTheme="minorHAnsi" w:cstheme="minorHAnsi"/>
          <w:b/>
          <w:sz w:val="20"/>
          <w:szCs w:val="20"/>
          <w:lang w:eastAsia="en-NZ"/>
        </w:rPr>
      </w:pPr>
      <w:r w:rsidRPr="00DD3E37">
        <w:rPr>
          <w:rFonts w:asciiTheme="minorHAnsi" w:hAnsiTheme="minorHAnsi" w:cstheme="minorHAnsi"/>
          <w:sz w:val="20"/>
          <w:szCs w:val="20"/>
          <w:lang w:eastAsia="en-NZ"/>
        </w:rPr>
        <w:t>someone who</w:t>
      </w:r>
      <w:r w:rsidRPr="00DD3E37">
        <w:rPr>
          <w:rStyle w:val="markedcontent"/>
          <w:rFonts w:asciiTheme="minorHAnsi" w:hAnsiTheme="minorHAnsi" w:cstheme="minorHAnsi"/>
          <w:sz w:val="20"/>
          <w:szCs w:val="20"/>
        </w:rPr>
        <w:t xml:space="preserve"> feels neutral in their gender, or an absence of gender, or who</w:t>
      </w:r>
      <w:r w:rsidRPr="00DD3E37">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 xml:space="preserve">rejects the influence of gender on their person. </w:t>
      </w:r>
    </w:p>
    <w:p w14:paraId="15250614" w14:textId="70F8681A" w:rsidR="00013FB7" w:rsidRDefault="00013FB7" w:rsidP="00A10D14">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Assigned female at birth</w:t>
      </w:r>
      <w:r w:rsidR="00883987">
        <w:rPr>
          <w:rFonts w:asciiTheme="minorHAnsi" w:hAnsiTheme="minorHAnsi" w:cstheme="minorHAnsi"/>
          <w:b/>
          <w:sz w:val="22"/>
          <w:szCs w:val="20"/>
          <w:lang w:eastAsia="en-NZ"/>
        </w:rPr>
        <w:t xml:space="preserve"> (AFAB)</w:t>
      </w:r>
    </w:p>
    <w:p w14:paraId="512874B4" w14:textId="4FD04EBF" w:rsidR="00780151" w:rsidRDefault="00780151" w:rsidP="00A10D14">
      <w:pPr>
        <w:tabs>
          <w:tab w:val="left" w:pos="1800"/>
        </w:tabs>
        <w:spacing w:before="120" w:after="40"/>
        <w:jc w:val="both"/>
        <w:rPr>
          <w:rFonts w:asciiTheme="minorHAnsi" w:hAnsiTheme="minorHAnsi" w:cstheme="minorHAnsi"/>
          <w:sz w:val="20"/>
          <w:szCs w:val="20"/>
          <w:lang w:eastAsia="en-NZ"/>
        </w:rPr>
      </w:pPr>
      <w:r w:rsidRPr="00780151">
        <w:rPr>
          <w:rFonts w:asciiTheme="minorHAnsi" w:hAnsiTheme="minorHAnsi" w:cstheme="minorHAnsi"/>
          <w:sz w:val="20"/>
          <w:szCs w:val="20"/>
          <w:lang w:eastAsia="en-NZ"/>
        </w:rPr>
        <w:t xml:space="preserve">person whose sex at birth was recorded or assigned as female. </w:t>
      </w:r>
      <w:r w:rsidR="00883987" w:rsidRPr="008635C8">
        <w:rPr>
          <w:rStyle w:val="markedcontent"/>
          <w:rFonts w:asciiTheme="minorHAnsi" w:hAnsiTheme="minorHAnsi" w:cstheme="minorHAnsi"/>
          <w:sz w:val="20"/>
          <w:szCs w:val="20"/>
        </w:rPr>
        <w:t>Note: intersex people are often re-assigned a sex after birth,</w:t>
      </w:r>
      <w:r w:rsidR="00883987">
        <w:rPr>
          <w:rFonts w:asciiTheme="minorHAnsi" w:hAnsiTheme="minorHAnsi" w:cstheme="minorHAnsi"/>
          <w:sz w:val="20"/>
          <w:szCs w:val="20"/>
        </w:rPr>
        <w:t xml:space="preserve"> </w:t>
      </w:r>
      <w:r w:rsidR="00883987" w:rsidRPr="008635C8">
        <w:rPr>
          <w:rStyle w:val="markedcontent"/>
          <w:rFonts w:asciiTheme="minorHAnsi" w:hAnsiTheme="minorHAnsi" w:cstheme="minorHAnsi"/>
          <w:sz w:val="20"/>
          <w:szCs w:val="20"/>
        </w:rPr>
        <w:t>sometimes multiple times. Be cautious applying this framework to intersex</w:t>
      </w:r>
      <w:r w:rsidR="00883987">
        <w:rPr>
          <w:rFonts w:asciiTheme="minorHAnsi" w:hAnsiTheme="minorHAnsi" w:cstheme="minorHAnsi"/>
          <w:sz w:val="20"/>
          <w:szCs w:val="20"/>
        </w:rPr>
        <w:t xml:space="preserve"> </w:t>
      </w:r>
      <w:r w:rsidR="00883987" w:rsidRPr="008635C8">
        <w:rPr>
          <w:rStyle w:val="markedcontent"/>
          <w:rFonts w:asciiTheme="minorHAnsi" w:hAnsiTheme="minorHAnsi" w:cstheme="minorHAnsi"/>
          <w:sz w:val="20"/>
          <w:szCs w:val="20"/>
        </w:rPr>
        <w:t>people.</w:t>
      </w:r>
    </w:p>
    <w:p w14:paraId="2002D66D" w14:textId="15033196" w:rsidR="00780151" w:rsidRDefault="00780151" w:rsidP="0078015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Assigned male at birth</w:t>
      </w:r>
      <w:r w:rsidR="00883987">
        <w:rPr>
          <w:rFonts w:asciiTheme="minorHAnsi" w:hAnsiTheme="minorHAnsi" w:cstheme="minorHAnsi"/>
          <w:b/>
          <w:sz w:val="22"/>
          <w:szCs w:val="20"/>
          <w:lang w:eastAsia="en-NZ"/>
        </w:rPr>
        <w:t xml:space="preserve"> (AMAB)</w:t>
      </w:r>
    </w:p>
    <w:p w14:paraId="114CE669" w14:textId="39C36B27" w:rsidR="00780151" w:rsidRPr="00883987" w:rsidRDefault="00780151" w:rsidP="00780151">
      <w:pPr>
        <w:tabs>
          <w:tab w:val="left" w:pos="1800"/>
        </w:tabs>
        <w:spacing w:before="120" w:after="40"/>
        <w:jc w:val="both"/>
        <w:rPr>
          <w:rFonts w:asciiTheme="minorHAnsi" w:hAnsiTheme="minorHAnsi" w:cstheme="minorHAnsi"/>
          <w:sz w:val="20"/>
          <w:szCs w:val="20"/>
          <w:lang w:eastAsia="en-NZ"/>
        </w:rPr>
      </w:pPr>
      <w:r w:rsidRPr="00883987">
        <w:rPr>
          <w:rFonts w:asciiTheme="minorHAnsi" w:hAnsiTheme="minorHAnsi" w:cstheme="minorHAnsi"/>
          <w:sz w:val="20"/>
          <w:szCs w:val="20"/>
          <w:lang w:eastAsia="en-NZ"/>
        </w:rPr>
        <w:t>person whose sex at birth was recorded or assigned as male.</w:t>
      </w:r>
      <w:r w:rsidR="00883987" w:rsidRPr="00DD3E37">
        <w:rPr>
          <w:rStyle w:val="Heading1Char"/>
          <w:rFonts w:asciiTheme="minorHAnsi" w:hAnsiTheme="minorHAnsi" w:cstheme="minorHAnsi"/>
          <w:sz w:val="20"/>
          <w:szCs w:val="20"/>
        </w:rPr>
        <w:t xml:space="preserve"> </w:t>
      </w:r>
      <w:r w:rsidR="00883987" w:rsidRPr="00DD3E37">
        <w:rPr>
          <w:rStyle w:val="markedcontent"/>
          <w:rFonts w:asciiTheme="minorHAnsi" w:hAnsiTheme="minorHAnsi" w:cstheme="minorHAnsi"/>
          <w:sz w:val="20"/>
          <w:szCs w:val="20"/>
        </w:rPr>
        <w:t>Note: intersex people are often re-assigned a sex after birth,</w:t>
      </w:r>
      <w:r w:rsidR="00883987">
        <w:rPr>
          <w:rFonts w:asciiTheme="minorHAnsi" w:hAnsiTheme="minorHAnsi" w:cstheme="minorHAnsi"/>
          <w:sz w:val="20"/>
          <w:szCs w:val="20"/>
        </w:rPr>
        <w:t xml:space="preserve"> </w:t>
      </w:r>
      <w:r w:rsidR="00883987" w:rsidRPr="00DD3E37">
        <w:rPr>
          <w:rStyle w:val="markedcontent"/>
          <w:rFonts w:asciiTheme="minorHAnsi" w:hAnsiTheme="minorHAnsi" w:cstheme="minorHAnsi"/>
          <w:sz w:val="20"/>
          <w:szCs w:val="20"/>
        </w:rPr>
        <w:t>sometimes multiple times. Be cautious applying this framework to intersex</w:t>
      </w:r>
      <w:r w:rsidR="00883987">
        <w:rPr>
          <w:rFonts w:asciiTheme="minorHAnsi" w:hAnsiTheme="minorHAnsi" w:cstheme="minorHAnsi"/>
          <w:sz w:val="20"/>
          <w:szCs w:val="20"/>
        </w:rPr>
        <w:t xml:space="preserve"> </w:t>
      </w:r>
      <w:r w:rsidR="00883987" w:rsidRPr="00DD3E37">
        <w:rPr>
          <w:rStyle w:val="markedcontent"/>
          <w:rFonts w:asciiTheme="minorHAnsi" w:hAnsiTheme="minorHAnsi" w:cstheme="minorHAnsi"/>
          <w:sz w:val="20"/>
          <w:szCs w:val="20"/>
        </w:rPr>
        <w:t>people.</w:t>
      </w:r>
    </w:p>
    <w:p w14:paraId="61E797AF" w14:textId="142456F3" w:rsidR="00FA6580" w:rsidRPr="003076F2" w:rsidRDefault="00FA6580" w:rsidP="00A10D14">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Bias</w:t>
      </w:r>
    </w:p>
    <w:p w14:paraId="0CB3095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Bias is a systematic deviation of a measurement from the </w:t>
      </w:r>
      <w:r w:rsidR="006F7043"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true</w:t>
      </w:r>
      <w:r w:rsidR="006F7043"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value leading to either an over- or under-estimation of the treatment effect. Bias can originate from many different sources, such as allocation of patients, measurement, interpretation, publication and review of data</w:t>
      </w:r>
      <w:r w:rsidR="006F7043" w:rsidRPr="003076F2">
        <w:rPr>
          <w:rFonts w:asciiTheme="minorHAnsi" w:hAnsiTheme="minorHAnsi" w:cstheme="minorHAnsi"/>
          <w:sz w:val="20"/>
          <w:szCs w:val="20"/>
          <w:lang w:eastAsia="en-NZ"/>
        </w:rPr>
        <w:t>.</w:t>
      </w:r>
    </w:p>
    <w:p w14:paraId="4DFF43AF" w14:textId="77777777" w:rsidR="00883987" w:rsidRDefault="00883987"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Bigender</w:t>
      </w:r>
    </w:p>
    <w:p w14:paraId="1AA79283" w14:textId="3D80CC8C" w:rsidR="00883987" w:rsidRPr="00DD3E37" w:rsidRDefault="00883987" w:rsidP="00FA6580">
      <w:pPr>
        <w:tabs>
          <w:tab w:val="left" w:pos="1800"/>
        </w:tabs>
        <w:spacing w:before="120" w:after="40"/>
        <w:jc w:val="both"/>
        <w:rPr>
          <w:rStyle w:val="markedcontent"/>
          <w:rFonts w:asciiTheme="minorHAnsi" w:hAnsiTheme="minorHAnsi" w:cstheme="minorHAnsi"/>
          <w:sz w:val="20"/>
          <w:szCs w:val="20"/>
        </w:rPr>
      </w:pPr>
      <w:r w:rsidRPr="00DD3E37">
        <w:rPr>
          <w:rStyle w:val="markedcontent"/>
          <w:rFonts w:asciiTheme="minorHAnsi" w:hAnsiTheme="minorHAnsi" w:cstheme="minorHAnsi"/>
          <w:sz w:val="20"/>
          <w:szCs w:val="20"/>
        </w:rPr>
        <w:t xml:space="preserve">A </w:t>
      </w:r>
      <w:r w:rsidR="00E81405">
        <w:rPr>
          <w:rStyle w:val="markedcontent"/>
          <w:rFonts w:asciiTheme="minorHAnsi" w:hAnsiTheme="minorHAnsi" w:cstheme="minorHAnsi"/>
          <w:sz w:val="20"/>
          <w:szCs w:val="20"/>
        </w:rPr>
        <w:t>non-binary</w:t>
      </w:r>
      <w:r w:rsidRPr="00DD3E37">
        <w:rPr>
          <w:rStyle w:val="markedcontent"/>
          <w:rFonts w:asciiTheme="minorHAnsi" w:hAnsiTheme="minorHAnsi" w:cstheme="minorHAnsi"/>
          <w:sz w:val="20"/>
          <w:szCs w:val="20"/>
        </w:rPr>
        <w:t xml:space="preserve"> gender identity that indicates having two different genders.</w:t>
      </w:r>
      <w:r w:rsidRPr="00DD3E37">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They could be both male or female, or be any other two genders. This term is</w:t>
      </w:r>
      <w:r w:rsidRPr="00DD3E37">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different from and should not be confused with the term Two-Spirit – a</w:t>
      </w:r>
      <w:r w:rsidRPr="00DD3E37">
        <w:rPr>
          <w:rFonts w:asciiTheme="minorHAnsi" w:hAnsiTheme="minorHAnsi" w:cstheme="minorHAnsi"/>
          <w:sz w:val="20"/>
          <w:szCs w:val="20"/>
        </w:rPr>
        <w:t xml:space="preserve"> gender identity </w:t>
      </w:r>
      <w:r w:rsidRPr="00DD3E37">
        <w:rPr>
          <w:rStyle w:val="markedcontent"/>
          <w:rFonts w:asciiTheme="minorHAnsi" w:hAnsiTheme="minorHAnsi" w:cstheme="minorHAnsi"/>
          <w:sz w:val="20"/>
          <w:szCs w:val="20"/>
        </w:rPr>
        <w:t>specific to certain Native American and First Nations</w:t>
      </w:r>
      <w:r w:rsidRPr="00DD3E37">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cultures.</w:t>
      </w:r>
    </w:p>
    <w:p w14:paraId="79512C76" w14:textId="70AF9301"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Case series</w:t>
      </w:r>
    </w:p>
    <w:p w14:paraId="3A239EB5" w14:textId="77777777" w:rsidR="00FA6580" w:rsidRPr="003076F2" w:rsidRDefault="00FA6580" w:rsidP="00BB7143">
      <w:pPr>
        <w:tabs>
          <w:tab w:val="left" w:pos="1800"/>
        </w:tabs>
        <w:spacing w:before="40" w:after="12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6AD461E4" w14:textId="4BA033B0" w:rsidR="00BB7143" w:rsidRPr="003076F2" w:rsidRDefault="00BB7143" w:rsidP="00FA6580">
      <w:pPr>
        <w:tabs>
          <w:tab w:val="center" w:pos="4248"/>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Cis</w:t>
      </w:r>
      <w:r w:rsidR="00C912F0">
        <w:rPr>
          <w:rFonts w:asciiTheme="minorHAnsi" w:hAnsiTheme="minorHAnsi" w:cstheme="minorHAnsi"/>
          <w:b/>
          <w:sz w:val="22"/>
          <w:szCs w:val="20"/>
          <w:lang w:eastAsia="en-NZ"/>
        </w:rPr>
        <w:t>gender</w:t>
      </w:r>
      <w:r w:rsidR="00883987">
        <w:rPr>
          <w:rFonts w:asciiTheme="minorHAnsi" w:hAnsiTheme="minorHAnsi" w:cstheme="minorHAnsi"/>
          <w:b/>
          <w:sz w:val="22"/>
          <w:szCs w:val="20"/>
          <w:lang w:eastAsia="en-NZ"/>
        </w:rPr>
        <w:t xml:space="preserve"> (cis, or cissexual)</w:t>
      </w:r>
    </w:p>
    <w:p w14:paraId="038C66F1" w14:textId="50721863" w:rsidR="00FA6580" w:rsidRPr="003076F2" w:rsidRDefault="00780151" w:rsidP="00FA6580">
      <w:pPr>
        <w:tabs>
          <w:tab w:val="center" w:pos="4248"/>
        </w:tabs>
        <w:spacing w:before="120" w:after="40"/>
        <w:jc w:val="both"/>
        <w:rPr>
          <w:rFonts w:asciiTheme="minorHAnsi" w:hAnsiTheme="minorHAnsi" w:cstheme="minorHAnsi"/>
          <w:b/>
          <w:sz w:val="22"/>
          <w:szCs w:val="20"/>
          <w:lang w:eastAsia="en-NZ"/>
        </w:rPr>
      </w:pPr>
      <w:r w:rsidRPr="00780151">
        <w:rPr>
          <w:rFonts w:asciiTheme="minorHAnsi" w:hAnsiTheme="minorHAnsi" w:cstheme="minorHAnsi"/>
          <w:sz w:val="20"/>
          <w:szCs w:val="20"/>
        </w:rPr>
        <w:t>refers to a person whose gender is the same as the sex recorded at their birth</w:t>
      </w:r>
      <w:r w:rsidRPr="00780151" w:rsidDel="000A7DBF">
        <w:rPr>
          <w:rFonts w:asciiTheme="minorHAnsi" w:hAnsiTheme="minorHAnsi" w:cstheme="minorHAnsi"/>
          <w:sz w:val="20"/>
          <w:szCs w:val="20"/>
        </w:rPr>
        <w:t xml:space="preserve"> </w:t>
      </w:r>
      <w:r w:rsidR="00FA6580" w:rsidRPr="003076F2">
        <w:rPr>
          <w:rFonts w:asciiTheme="minorHAnsi" w:hAnsiTheme="minorHAnsi" w:cstheme="minorHAnsi"/>
          <w:b/>
          <w:sz w:val="22"/>
          <w:szCs w:val="20"/>
          <w:lang w:eastAsia="en-NZ"/>
        </w:rPr>
        <w:t>Cross-sectional study</w:t>
      </w:r>
    </w:p>
    <w:p w14:paraId="3C55CF38" w14:textId="582C0E45" w:rsidR="00FA6580" w:rsidRPr="003076F2" w:rsidRDefault="00FA6580" w:rsidP="00FA6580">
      <w:pPr>
        <w:tabs>
          <w:tab w:val="center" w:pos="4248"/>
        </w:tabs>
        <w:spacing w:before="40" w:after="40"/>
        <w:jc w:val="both"/>
        <w:rPr>
          <w:rFonts w:asciiTheme="minorHAnsi" w:hAnsiTheme="minorHAnsi" w:cstheme="minorHAnsi"/>
          <w:sz w:val="20"/>
          <w:szCs w:val="20"/>
          <w:lang w:val="en-US"/>
        </w:rPr>
      </w:pPr>
      <w:r w:rsidRPr="003076F2">
        <w:rPr>
          <w:rFonts w:asciiTheme="minorHAnsi" w:hAnsiTheme="minorHAnsi" w:cstheme="minorHAnsi"/>
          <w:sz w:val="20"/>
          <w:szCs w:val="20"/>
          <w:lang w:val="en-US"/>
        </w:rPr>
        <w:t xml:space="preserve">A study that examines the relationship between exposures (e.g., risk factor) and outcomes (e.g., disease), as they exist in a defined population, at a particular time. </w:t>
      </w:r>
      <w:r w:rsidRPr="003076F2">
        <w:rPr>
          <w:rFonts w:asciiTheme="minorHAnsi" w:hAnsiTheme="minorHAnsi" w:cstheme="minorHAnsi"/>
          <w:sz w:val="20"/>
          <w:szCs w:val="20"/>
          <w:lang w:eastAsia="en-NZ"/>
        </w:rPr>
        <w:t>A group of people are assessed at a particular point (</w:t>
      </w:r>
      <w:r w:rsidRPr="003076F2">
        <w:rPr>
          <w:rFonts w:asciiTheme="minorHAnsi" w:hAnsiTheme="minorHAnsi" w:cstheme="minorHAnsi"/>
          <w:spacing w:val="-1"/>
          <w:sz w:val="20"/>
          <w:szCs w:val="20"/>
          <w:lang w:eastAsia="en-NZ"/>
        </w:rPr>
        <w:t>o</w:t>
      </w:r>
      <w:r w:rsidRPr="003076F2">
        <w:rPr>
          <w:rFonts w:asciiTheme="minorHAnsi" w:hAnsiTheme="minorHAnsi" w:cstheme="minorHAnsi"/>
          <w:sz w:val="20"/>
          <w:szCs w:val="20"/>
          <w:lang w:eastAsia="en-NZ"/>
        </w:rPr>
        <w:t>r cross-section) in ti</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 and the data collected on outco</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s relate</w:t>
      </w:r>
      <w:r w:rsidRPr="003076F2">
        <w:rPr>
          <w:rFonts w:asciiTheme="minorHAnsi" w:hAnsiTheme="minorHAnsi" w:cstheme="minorHAnsi"/>
          <w:spacing w:val="-2"/>
          <w:sz w:val="20"/>
          <w:szCs w:val="20"/>
          <w:lang w:eastAsia="en-NZ"/>
        </w:rPr>
        <w:t xml:space="preserve"> </w:t>
      </w:r>
      <w:r w:rsidRPr="003076F2">
        <w:rPr>
          <w:rFonts w:asciiTheme="minorHAnsi" w:hAnsiTheme="minorHAnsi" w:cstheme="minorHAnsi"/>
          <w:sz w:val="20"/>
          <w:szCs w:val="20"/>
          <w:lang w:eastAsia="en-NZ"/>
        </w:rPr>
        <w:t>to that point in ti</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 i.e., proportion of people with asth</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a in October 20</w:t>
      </w:r>
      <w:r w:rsidR="00696B62" w:rsidRPr="003076F2">
        <w:rPr>
          <w:rFonts w:asciiTheme="minorHAnsi" w:hAnsiTheme="minorHAnsi" w:cstheme="minorHAnsi"/>
          <w:sz w:val="20"/>
          <w:szCs w:val="20"/>
          <w:lang w:eastAsia="en-NZ"/>
        </w:rPr>
        <w:t>22</w:t>
      </w:r>
      <w:r w:rsidRPr="003076F2">
        <w:rPr>
          <w:rFonts w:asciiTheme="minorHAnsi" w:hAnsiTheme="minorHAnsi" w:cstheme="minorHAnsi"/>
          <w:sz w:val="20"/>
          <w:szCs w:val="20"/>
          <w:lang w:eastAsia="en-NZ"/>
        </w:rPr>
        <w:t>. This type of</w:t>
      </w:r>
      <w:r w:rsidRPr="003076F2">
        <w:rPr>
          <w:rFonts w:asciiTheme="minorHAnsi" w:hAnsiTheme="minorHAnsi" w:cstheme="minorHAnsi"/>
          <w:spacing w:val="-1"/>
          <w:sz w:val="20"/>
          <w:szCs w:val="20"/>
          <w:lang w:eastAsia="en-NZ"/>
        </w:rPr>
        <w:t xml:space="preserve"> </w:t>
      </w:r>
      <w:r w:rsidRPr="003076F2">
        <w:rPr>
          <w:rFonts w:asciiTheme="minorHAnsi" w:hAnsiTheme="minorHAnsi" w:cstheme="minorHAnsi"/>
          <w:sz w:val="20"/>
          <w:szCs w:val="20"/>
          <w:lang w:eastAsia="en-NZ"/>
        </w:rPr>
        <w:t>study is useful for hypothesis-generation, to identify whether a risk factor is</w:t>
      </w:r>
      <w:r w:rsidRPr="003076F2">
        <w:rPr>
          <w:rFonts w:asciiTheme="minorHAnsi" w:hAnsiTheme="minorHAnsi" w:cstheme="minorHAnsi"/>
          <w:spacing w:val="-1"/>
          <w:sz w:val="20"/>
          <w:szCs w:val="20"/>
          <w:lang w:eastAsia="en-NZ"/>
        </w:rPr>
        <w:t xml:space="preserve"> </w:t>
      </w:r>
      <w:r w:rsidRPr="003076F2">
        <w:rPr>
          <w:rFonts w:asciiTheme="minorHAnsi" w:hAnsiTheme="minorHAnsi" w:cstheme="minorHAnsi"/>
          <w:sz w:val="20"/>
          <w:szCs w:val="20"/>
          <w:lang w:eastAsia="en-NZ"/>
        </w:rPr>
        <w:t>associated with a certain ty</w:t>
      </w:r>
      <w:r w:rsidRPr="003076F2">
        <w:rPr>
          <w:rFonts w:asciiTheme="minorHAnsi" w:hAnsiTheme="minorHAnsi" w:cstheme="minorHAnsi"/>
          <w:spacing w:val="-1"/>
          <w:sz w:val="20"/>
          <w:szCs w:val="20"/>
          <w:lang w:eastAsia="en-NZ"/>
        </w:rPr>
        <w:t>p</w:t>
      </w:r>
      <w:r w:rsidRPr="003076F2">
        <w:rPr>
          <w:rFonts w:asciiTheme="minorHAnsi" w:hAnsiTheme="minorHAnsi" w:cstheme="minorHAnsi"/>
          <w:sz w:val="20"/>
          <w:szCs w:val="20"/>
          <w:lang w:eastAsia="en-NZ"/>
        </w:rPr>
        <w:t>e</w:t>
      </w:r>
      <w:r w:rsidRPr="003076F2">
        <w:rPr>
          <w:rFonts w:asciiTheme="minorHAnsi" w:hAnsiTheme="minorHAnsi" w:cstheme="minorHAnsi"/>
          <w:spacing w:val="-1"/>
          <w:sz w:val="20"/>
          <w:szCs w:val="20"/>
          <w:lang w:eastAsia="en-NZ"/>
        </w:rPr>
        <w:t xml:space="preserve"> </w:t>
      </w:r>
      <w:r w:rsidRPr="003076F2">
        <w:rPr>
          <w:rFonts w:asciiTheme="minorHAnsi" w:hAnsiTheme="minorHAnsi" w:cstheme="minorHAnsi"/>
          <w:sz w:val="20"/>
          <w:szCs w:val="20"/>
          <w:lang w:eastAsia="en-NZ"/>
        </w:rPr>
        <w:t>of outco</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 xml:space="preserve">e, but </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ore of</w:t>
      </w:r>
      <w:r w:rsidRPr="003076F2">
        <w:rPr>
          <w:rFonts w:asciiTheme="minorHAnsi" w:hAnsiTheme="minorHAnsi" w:cstheme="minorHAnsi"/>
          <w:spacing w:val="2"/>
          <w:sz w:val="20"/>
          <w:szCs w:val="20"/>
          <w:lang w:eastAsia="en-NZ"/>
        </w:rPr>
        <w:t>t</w:t>
      </w:r>
      <w:r w:rsidRPr="003076F2">
        <w:rPr>
          <w:rFonts w:asciiTheme="minorHAnsi" w:hAnsiTheme="minorHAnsi" w:cstheme="minorHAnsi"/>
          <w:sz w:val="20"/>
          <w:szCs w:val="20"/>
          <w:lang w:eastAsia="en-NZ"/>
        </w:rPr>
        <w:t>en than not (except when the exposure and outco</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 a</w:t>
      </w:r>
      <w:r w:rsidRPr="003076F2">
        <w:rPr>
          <w:rFonts w:asciiTheme="minorHAnsi" w:hAnsiTheme="minorHAnsi" w:cstheme="minorHAnsi"/>
          <w:spacing w:val="-1"/>
          <w:sz w:val="20"/>
          <w:szCs w:val="20"/>
          <w:lang w:eastAsia="en-NZ"/>
        </w:rPr>
        <w:t>r</w:t>
      </w:r>
      <w:r w:rsidRPr="003076F2">
        <w:rPr>
          <w:rFonts w:asciiTheme="minorHAnsi" w:hAnsiTheme="minorHAnsi" w:cstheme="minorHAnsi"/>
          <w:sz w:val="20"/>
          <w:szCs w:val="20"/>
          <w:lang w:eastAsia="en-NZ"/>
        </w:rPr>
        <w:t>e stable; e.g., ge</w:t>
      </w:r>
      <w:r w:rsidRPr="003076F2">
        <w:rPr>
          <w:rFonts w:asciiTheme="minorHAnsi" w:hAnsiTheme="minorHAnsi" w:cstheme="minorHAnsi"/>
          <w:spacing w:val="-1"/>
          <w:sz w:val="20"/>
          <w:szCs w:val="20"/>
          <w:lang w:eastAsia="en-NZ"/>
        </w:rPr>
        <w:t>n</w:t>
      </w:r>
      <w:r w:rsidRPr="003076F2">
        <w:rPr>
          <w:rFonts w:asciiTheme="minorHAnsi" w:hAnsiTheme="minorHAnsi" w:cstheme="minorHAnsi"/>
          <w:sz w:val="20"/>
          <w:szCs w:val="20"/>
          <w:lang w:eastAsia="en-NZ"/>
        </w:rPr>
        <w:t xml:space="preserve">etic </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utati</w:t>
      </w:r>
      <w:r w:rsidRPr="003076F2">
        <w:rPr>
          <w:rFonts w:asciiTheme="minorHAnsi" w:hAnsiTheme="minorHAnsi" w:cstheme="minorHAnsi"/>
          <w:spacing w:val="-1"/>
          <w:sz w:val="20"/>
          <w:szCs w:val="20"/>
          <w:lang w:eastAsia="en-NZ"/>
        </w:rPr>
        <w:t>o</w:t>
      </w:r>
      <w:r w:rsidRPr="003076F2">
        <w:rPr>
          <w:rFonts w:asciiTheme="minorHAnsi" w:hAnsiTheme="minorHAnsi" w:cstheme="minorHAnsi"/>
          <w:sz w:val="20"/>
          <w:szCs w:val="20"/>
          <w:lang w:eastAsia="en-NZ"/>
        </w:rPr>
        <w:t>n and ce</w:t>
      </w:r>
      <w:r w:rsidRPr="003076F2">
        <w:rPr>
          <w:rFonts w:asciiTheme="minorHAnsi" w:hAnsiTheme="minorHAnsi" w:cstheme="minorHAnsi"/>
          <w:spacing w:val="-1"/>
          <w:sz w:val="20"/>
          <w:szCs w:val="20"/>
          <w:lang w:eastAsia="en-NZ"/>
        </w:rPr>
        <w:t>r</w:t>
      </w:r>
      <w:r w:rsidRPr="003076F2">
        <w:rPr>
          <w:rFonts w:asciiTheme="minorHAnsi" w:hAnsiTheme="minorHAnsi" w:cstheme="minorHAnsi"/>
          <w:sz w:val="20"/>
          <w:szCs w:val="20"/>
          <w:lang w:eastAsia="en-NZ"/>
        </w:rPr>
        <w:t>tain clinical sympto</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s) the causal link cannot be proven unless a ti</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 d</w:t>
      </w:r>
      <w:r w:rsidRPr="003076F2">
        <w:rPr>
          <w:rFonts w:asciiTheme="minorHAnsi" w:hAnsiTheme="minorHAnsi" w:cstheme="minorHAnsi"/>
          <w:spacing w:val="2"/>
          <w:sz w:val="20"/>
          <w:szCs w:val="20"/>
          <w:lang w:eastAsia="en-NZ"/>
        </w:rPr>
        <w:t>i</w:t>
      </w:r>
      <w:r w:rsidRPr="003076F2">
        <w:rPr>
          <w:rFonts w:asciiTheme="minorHAnsi" w:hAnsiTheme="minorHAnsi" w:cstheme="minorHAnsi"/>
          <w:spacing w:val="-2"/>
          <w:sz w:val="20"/>
          <w:szCs w:val="20"/>
          <w:lang w:eastAsia="en-NZ"/>
        </w:rPr>
        <w:t>m</w:t>
      </w:r>
      <w:r w:rsidRPr="003076F2">
        <w:rPr>
          <w:rFonts w:asciiTheme="minorHAnsi" w:hAnsiTheme="minorHAnsi" w:cstheme="minorHAnsi"/>
          <w:sz w:val="20"/>
          <w:szCs w:val="20"/>
          <w:lang w:eastAsia="en-NZ"/>
        </w:rPr>
        <w:t>ension is included.</w:t>
      </w:r>
    </w:p>
    <w:p w14:paraId="0F64591D" w14:textId="77777777" w:rsidR="00CA3B54" w:rsidRPr="003076F2" w:rsidRDefault="00CA3B54" w:rsidP="00CA3B54">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Effect size</w:t>
      </w:r>
    </w:p>
    <w:p w14:paraId="17BB5BC5" w14:textId="7EF98955" w:rsidR="00CA3B54" w:rsidRPr="003076F2" w:rsidRDefault="00CA3B54" w:rsidP="00CA3B54">
      <w:pPr>
        <w:rPr>
          <w:rFonts w:asciiTheme="minorHAnsi" w:hAnsiTheme="minorHAnsi" w:cstheme="minorHAnsi"/>
          <w:sz w:val="20"/>
          <w:szCs w:val="20"/>
        </w:rPr>
      </w:pPr>
      <w:r w:rsidRPr="003076F2">
        <w:rPr>
          <w:rFonts w:asciiTheme="minorHAnsi" w:hAnsiTheme="minorHAnsi" w:cstheme="minorHAnsi"/>
          <w:sz w:val="20"/>
          <w:szCs w:val="20"/>
          <w:lang w:val="en-US"/>
        </w:rPr>
        <w:t>A quantitative measure of the strength of a phenomenon, a standardi</w:t>
      </w:r>
      <w:r w:rsidR="00D135F5" w:rsidRPr="003076F2">
        <w:rPr>
          <w:rFonts w:asciiTheme="minorHAnsi" w:hAnsiTheme="minorHAnsi" w:cstheme="minorHAnsi"/>
          <w:sz w:val="20"/>
          <w:szCs w:val="20"/>
          <w:lang w:val="en-US"/>
        </w:rPr>
        <w:t>z</w:t>
      </w:r>
      <w:r w:rsidRPr="003076F2">
        <w:rPr>
          <w:rFonts w:asciiTheme="minorHAnsi" w:hAnsiTheme="minorHAnsi" w:cstheme="minorHAnsi"/>
          <w:sz w:val="20"/>
          <w:szCs w:val="20"/>
          <w:lang w:val="en-US"/>
        </w:rPr>
        <w:t xml:space="preserve">ed measure of the size of the difference between two groups. </w:t>
      </w:r>
      <w:r w:rsidRPr="003076F2">
        <w:rPr>
          <w:rFonts w:asciiTheme="minorHAnsi" w:hAnsiTheme="minorHAnsi" w:cstheme="minorHAnsi"/>
          <w:color w:val="201F1E"/>
          <w:sz w:val="20"/>
          <w:szCs w:val="20"/>
          <w:shd w:val="clear" w:color="auto" w:fill="FFFFFF"/>
        </w:rPr>
        <w:t>The effect sizes can be interpreted in accordance with common guidelines for interventions in the behavioural sciences</w:t>
      </w:r>
      <w:r w:rsidRPr="003076F2">
        <w:rPr>
          <w:rFonts w:asciiTheme="minorHAnsi" w:hAnsiTheme="minorHAnsi" w:cstheme="minorHAnsi"/>
          <w:color w:val="201F1E"/>
          <w:sz w:val="20"/>
          <w:szCs w:val="20"/>
        </w:rPr>
        <w:t xml:space="preserve"> </w:t>
      </w:r>
      <w:r w:rsidRPr="003076F2">
        <w:rPr>
          <w:rFonts w:asciiTheme="minorHAnsi" w:hAnsiTheme="minorHAnsi" w:cstheme="minorHAnsi"/>
          <w:color w:val="201F1E"/>
          <w:sz w:val="20"/>
          <w:szCs w:val="20"/>
          <w:shd w:val="clear" w:color="auto" w:fill="FFFFFF"/>
        </w:rPr>
        <w:t>where effect sizes of up to 0.2 are</w:t>
      </w:r>
      <w:r w:rsidRPr="003076F2">
        <w:rPr>
          <w:rFonts w:asciiTheme="minorHAnsi" w:hAnsiTheme="minorHAnsi" w:cstheme="minorHAnsi"/>
          <w:color w:val="201F1E"/>
          <w:sz w:val="20"/>
          <w:szCs w:val="20"/>
        </w:rPr>
        <w:t xml:space="preserve"> </w:t>
      </w:r>
      <w:r w:rsidRPr="003076F2">
        <w:rPr>
          <w:rFonts w:asciiTheme="minorHAnsi" w:hAnsiTheme="minorHAnsi" w:cstheme="minorHAnsi"/>
          <w:color w:val="201F1E"/>
          <w:sz w:val="20"/>
          <w:szCs w:val="20"/>
          <w:shd w:val="clear" w:color="auto" w:fill="FFFFFF"/>
        </w:rPr>
        <w:t>considered small, those around 0.5 are moderate, and those at 0.8</w:t>
      </w:r>
      <w:r w:rsidRPr="003076F2">
        <w:rPr>
          <w:rFonts w:asciiTheme="minorHAnsi" w:hAnsiTheme="minorHAnsi" w:cstheme="minorHAnsi"/>
          <w:color w:val="201F1E"/>
          <w:sz w:val="20"/>
          <w:szCs w:val="20"/>
        </w:rPr>
        <w:t xml:space="preserve"> </w:t>
      </w:r>
      <w:r w:rsidRPr="003076F2">
        <w:rPr>
          <w:rFonts w:asciiTheme="minorHAnsi" w:hAnsiTheme="minorHAnsi" w:cstheme="minorHAnsi"/>
          <w:color w:val="201F1E"/>
          <w:sz w:val="20"/>
          <w:szCs w:val="20"/>
          <w:shd w:val="clear" w:color="auto" w:fill="FFFFFF"/>
        </w:rPr>
        <w:t xml:space="preserve">and above are large </w:t>
      </w:r>
      <w:r w:rsidR="008F1FB7">
        <w:rPr>
          <w:rFonts w:asciiTheme="minorHAnsi" w:hAnsiTheme="minorHAnsi" w:cstheme="minorHAnsi"/>
          <w:sz w:val="20"/>
          <w:szCs w:val="20"/>
          <w:lang w:val="en-US"/>
        </w:rPr>
        <w:fldChar w:fldCharType="begin"/>
      </w:r>
      <w:r w:rsidR="000D3CD4">
        <w:rPr>
          <w:rFonts w:asciiTheme="minorHAnsi" w:hAnsiTheme="minorHAnsi" w:cstheme="minorHAnsi"/>
          <w:sz w:val="20"/>
          <w:szCs w:val="20"/>
          <w:lang w:val="en-US"/>
        </w:rPr>
        <w:instrText xml:space="preserve"> ADDIN EN.CITE &lt;EndNote&gt;&lt;Cite&gt;&lt;Author&gt;Cohen&lt;/Author&gt;&lt;Year&gt;1988&lt;/Year&gt;&lt;RecNum&gt;790&lt;/RecNum&gt;&lt;DisplayText&gt;[112]&lt;/DisplayText&gt;&lt;record&gt;&lt;rec-number&gt;790&lt;/rec-number&gt;&lt;foreign-keys&gt;&lt;key app="EN" db-id="f9afr5w2dew9afeza9sxpvrlvrf92zssvfpp" timestamp="1687773061"&gt;790&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Hillsdale, NJ, &lt;/pub-location&gt;&lt;publisher&gt;Erlbaum&lt;/publisher&gt;&lt;urls&gt;&lt;/urls&gt;&lt;/record&gt;&lt;/Cite&gt;&lt;/EndNote&gt;</w:instrText>
      </w:r>
      <w:r w:rsidR="008F1FB7">
        <w:rPr>
          <w:rFonts w:asciiTheme="minorHAnsi" w:hAnsiTheme="minorHAnsi" w:cstheme="minorHAnsi"/>
          <w:sz w:val="20"/>
          <w:szCs w:val="20"/>
          <w:lang w:val="en-US"/>
        </w:rPr>
        <w:fldChar w:fldCharType="separate"/>
      </w:r>
      <w:r w:rsidR="000D3CD4">
        <w:rPr>
          <w:rFonts w:asciiTheme="minorHAnsi" w:hAnsiTheme="minorHAnsi" w:cstheme="minorHAnsi"/>
          <w:noProof/>
          <w:sz w:val="20"/>
          <w:szCs w:val="20"/>
          <w:lang w:val="en-US"/>
        </w:rPr>
        <w:t>[</w:t>
      </w:r>
      <w:hyperlink w:anchor="_ENREF_112" w:tooltip="Cohen, 1988 #790" w:history="1">
        <w:r w:rsidR="006525B5">
          <w:rPr>
            <w:rFonts w:asciiTheme="minorHAnsi" w:hAnsiTheme="minorHAnsi" w:cstheme="minorHAnsi"/>
            <w:noProof/>
            <w:sz w:val="20"/>
            <w:szCs w:val="20"/>
            <w:lang w:val="en-US"/>
          </w:rPr>
          <w:t>112</w:t>
        </w:r>
      </w:hyperlink>
      <w:r w:rsidR="000D3CD4">
        <w:rPr>
          <w:rFonts w:asciiTheme="minorHAnsi" w:hAnsiTheme="minorHAnsi" w:cstheme="minorHAnsi"/>
          <w:noProof/>
          <w:sz w:val="20"/>
          <w:szCs w:val="20"/>
          <w:lang w:val="en-US"/>
        </w:rPr>
        <w:t>]</w:t>
      </w:r>
      <w:r w:rsidR="008F1FB7">
        <w:rPr>
          <w:rFonts w:asciiTheme="minorHAnsi" w:hAnsiTheme="minorHAnsi" w:cstheme="minorHAnsi"/>
          <w:sz w:val="20"/>
          <w:szCs w:val="20"/>
          <w:lang w:val="en-US"/>
        </w:rPr>
        <w:fldChar w:fldCharType="end"/>
      </w:r>
      <w:r w:rsidRPr="003076F2">
        <w:rPr>
          <w:rFonts w:asciiTheme="minorHAnsi" w:hAnsiTheme="minorHAnsi" w:cstheme="minorHAnsi"/>
          <w:sz w:val="20"/>
          <w:szCs w:val="20"/>
          <w:lang w:val="en-US"/>
        </w:rPr>
        <w:t>.</w:t>
      </w:r>
    </w:p>
    <w:p w14:paraId="6AF5C178" w14:textId="280838D1" w:rsidR="00780151" w:rsidRDefault="00780151" w:rsidP="00FA6580">
      <w:pPr>
        <w:tabs>
          <w:tab w:val="left" w:pos="1800"/>
        </w:tabs>
        <w:spacing w:before="120" w:after="40"/>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Gender</w:t>
      </w:r>
      <w:r w:rsidR="009B0BD0">
        <w:rPr>
          <w:rFonts w:asciiTheme="minorHAnsi" w:hAnsiTheme="minorHAnsi" w:cstheme="minorHAnsi"/>
          <w:b/>
          <w:bCs/>
          <w:color w:val="000000" w:themeColor="text1"/>
          <w:sz w:val="22"/>
          <w:szCs w:val="22"/>
        </w:rPr>
        <w:t>/</w:t>
      </w:r>
      <w:r w:rsidR="003D6674">
        <w:rPr>
          <w:rFonts w:asciiTheme="minorHAnsi" w:hAnsiTheme="minorHAnsi" w:cstheme="minorHAnsi"/>
          <w:b/>
          <w:bCs/>
          <w:color w:val="000000" w:themeColor="text1"/>
          <w:sz w:val="22"/>
          <w:szCs w:val="22"/>
        </w:rPr>
        <w:t>gender identity</w:t>
      </w:r>
    </w:p>
    <w:p w14:paraId="5AE7E230" w14:textId="08633933" w:rsidR="00780151" w:rsidRPr="00DD3E37" w:rsidRDefault="00780151" w:rsidP="00FA6580">
      <w:pPr>
        <w:tabs>
          <w:tab w:val="left" w:pos="1800"/>
        </w:tabs>
        <w:spacing w:before="120" w:after="40"/>
        <w:jc w:val="both"/>
        <w:rPr>
          <w:rFonts w:asciiTheme="minorHAnsi" w:hAnsiTheme="minorHAnsi" w:cstheme="minorHAnsi"/>
          <w:color w:val="000000" w:themeColor="text1"/>
          <w:sz w:val="20"/>
          <w:szCs w:val="20"/>
        </w:rPr>
      </w:pPr>
      <w:r w:rsidRPr="00DD3E37">
        <w:rPr>
          <w:rFonts w:asciiTheme="minorHAnsi" w:hAnsiTheme="minorHAnsi" w:cstheme="minorHAnsi"/>
          <w:color w:val="000000" w:themeColor="text1"/>
          <w:sz w:val="20"/>
          <w:szCs w:val="20"/>
        </w:rPr>
        <w:lastRenderedPageBreak/>
        <w:t xml:space="preserve">refers to a person’s social and personal identity as male, female, or another gender or genders that may be </w:t>
      </w:r>
      <w:r w:rsidR="00E81405">
        <w:rPr>
          <w:rFonts w:asciiTheme="minorHAnsi" w:hAnsiTheme="minorHAnsi" w:cstheme="minorHAnsi"/>
          <w:color w:val="000000" w:themeColor="text1"/>
          <w:sz w:val="20"/>
          <w:szCs w:val="20"/>
        </w:rPr>
        <w:t>non-binary</w:t>
      </w:r>
      <w:r w:rsidRPr="00DD3E37">
        <w:rPr>
          <w:rFonts w:asciiTheme="minorHAnsi" w:hAnsiTheme="minorHAnsi" w:cstheme="minorHAnsi"/>
          <w:color w:val="000000" w:themeColor="text1"/>
          <w:sz w:val="20"/>
          <w:szCs w:val="20"/>
        </w:rPr>
        <w:t xml:space="preserve">. Gender may include gender identity and/or gender expression. A person’s current gender may differ from the sex recorded at their birth and may differ from what is indicated on their current legal documents. A person’s gender may change over time. Some people may not identify with any gender </w:t>
      </w:r>
    </w:p>
    <w:p w14:paraId="222E116A" w14:textId="77777777" w:rsidR="00885A95" w:rsidRDefault="00885A95" w:rsidP="00FD592A">
      <w:pPr>
        <w:tabs>
          <w:tab w:val="left" w:pos="1800"/>
        </w:tabs>
        <w:spacing w:before="120" w:after="40"/>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Gender diverse</w:t>
      </w:r>
    </w:p>
    <w:p w14:paraId="0B585B7B" w14:textId="0F102B1F" w:rsidR="00885A95" w:rsidRDefault="00E5003E" w:rsidP="00FD592A">
      <w:pPr>
        <w:tabs>
          <w:tab w:val="left" w:pos="1800"/>
        </w:tabs>
        <w:spacing w:before="120" w:after="40"/>
        <w:jc w:val="both"/>
        <w:rPr>
          <w:rFonts w:asciiTheme="minorHAnsi" w:hAnsiTheme="minorHAnsi" w:cstheme="minorHAnsi"/>
          <w:b/>
          <w:bCs/>
          <w:color w:val="000000" w:themeColor="text1"/>
          <w:sz w:val="22"/>
          <w:szCs w:val="22"/>
        </w:rPr>
      </w:pPr>
      <w:r>
        <w:rPr>
          <w:rFonts w:asciiTheme="minorHAnsi" w:hAnsiTheme="minorHAnsi" w:cstheme="minorHAnsi"/>
          <w:color w:val="000000" w:themeColor="text1"/>
          <w:sz w:val="20"/>
          <w:szCs w:val="20"/>
        </w:rPr>
        <w:t>Umbrella term used by some people to define people outside the gender binary (including Stats NZ). However</w:t>
      </w:r>
      <w:r w:rsidR="00D83A4D">
        <w:rPr>
          <w:rFonts w:asciiTheme="minorHAnsi" w:hAnsiTheme="minorHAnsi" w:cstheme="minorHAnsi"/>
          <w:color w:val="000000" w:themeColor="text1"/>
          <w:sz w:val="20"/>
          <w:szCs w:val="20"/>
        </w:rPr>
        <w:t>,</w:t>
      </w:r>
      <w:r>
        <w:rPr>
          <w:rFonts w:asciiTheme="minorHAnsi" w:hAnsiTheme="minorHAnsi" w:cstheme="minorHAnsi"/>
          <w:color w:val="000000" w:themeColor="text1"/>
          <w:sz w:val="20"/>
          <w:szCs w:val="20"/>
        </w:rPr>
        <w:t xml:space="preserve"> Gender Minorities Aotearoa</w:t>
      </w:r>
      <w:r w:rsidR="00D83A4D">
        <w:rPr>
          <w:rFonts w:asciiTheme="minorHAnsi" w:hAnsiTheme="minorHAnsi" w:cstheme="minorHAnsi"/>
          <w:color w:val="000000" w:themeColor="text1"/>
          <w:sz w:val="20"/>
          <w:szCs w:val="20"/>
        </w:rPr>
        <w:t xml:space="preserve"> define gender diverse as referring to all gender variety, including cisgender people. </w:t>
      </w:r>
      <w:r w:rsidR="00C634BD">
        <w:rPr>
          <w:rFonts w:asciiTheme="minorHAnsi" w:hAnsiTheme="minorHAnsi" w:cstheme="minorHAnsi"/>
          <w:color w:val="000000" w:themeColor="text1"/>
          <w:sz w:val="20"/>
          <w:szCs w:val="20"/>
        </w:rPr>
        <w:t xml:space="preserve">Given the varying understandings in the community, and that it is often used euphemistically, this term is avoided in the current review except </w:t>
      </w:r>
      <w:proofErr w:type="gramStart"/>
      <w:r w:rsidR="00C634BD">
        <w:rPr>
          <w:rFonts w:asciiTheme="minorHAnsi" w:hAnsiTheme="minorHAnsi" w:cstheme="minorHAnsi"/>
          <w:color w:val="000000" w:themeColor="text1"/>
          <w:sz w:val="20"/>
          <w:szCs w:val="20"/>
        </w:rPr>
        <w:t>where</w:t>
      </w:r>
      <w:proofErr w:type="gramEnd"/>
      <w:r w:rsidR="00C634BD">
        <w:rPr>
          <w:rFonts w:asciiTheme="minorHAnsi" w:hAnsiTheme="minorHAnsi" w:cstheme="minorHAnsi"/>
          <w:color w:val="000000" w:themeColor="text1"/>
          <w:sz w:val="20"/>
          <w:szCs w:val="20"/>
        </w:rPr>
        <w:t xml:space="preserve"> citing the use of the term by researchers (where it is placed in scare quotes).</w:t>
      </w:r>
    </w:p>
    <w:p w14:paraId="0CB574D6" w14:textId="2FCDF5B8" w:rsidR="00FD592A" w:rsidRDefault="00FD592A" w:rsidP="00FD592A">
      <w:pPr>
        <w:tabs>
          <w:tab w:val="left" w:pos="1800"/>
        </w:tabs>
        <w:spacing w:before="120" w:after="40"/>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G</w:t>
      </w:r>
      <w:r w:rsidRPr="00FD592A">
        <w:rPr>
          <w:rFonts w:asciiTheme="minorHAnsi" w:hAnsiTheme="minorHAnsi" w:cstheme="minorHAnsi"/>
          <w:b/>
          <w:bCs/>
          <w:color w:val="000000" w:themeColor="text1"/>
          <w:sz w:val="22"/>
          <w:szCs w:val="22"/>
        </w:rPr>
        <w:t>ender expressio</w:t>
      </w:r>
      <w:r>
        <w:rPr>
          <w:rFonts w:asciiTheme="minorHAnsi" w:hAnsiTheme="minorHAnsi" w:cstheme="minorHAnsi"/>
          <w:b/>
          <w:bCs/>
          <w:color w:val="000000" w:themeColor="text1"/>
          <w:sz w:val="22"/>
          <w:szCs w:val="22"/>
        </w:rPr>
        <w:t>n</w:t>
      </w:r>
      <w:r w:rsidR="00883987">
        <w:rPr>
          <w:rFonts w:asciiTheme="minorHAnsi" w:hAnsiTheme="minorHAnsi" w:cstheme="minorHAnsi"/>
          <w:b/>
          <w:bCs/>
          <w:color w:val="000000" w:themeColor="text1"/>
          <w:sz w:val="22"/>
          <w:szCs w:val="22"/>
        </w:rPr>
        <w:t>/presentation</w:t>
      </w:r>
    </w:p>
    <w:p w14:paraId="2E4DCD88" w14:textId="7750E43D" w:rsidR="00FD592A" w:rsidRPr="00DD3E37" w:rsidRDefault="00FD592A" w:rsidP="00FD592A">
      <w:pPr>
        <w:tabs>
          <w:tab w:val="left" w:pos="1800"/>
        </w:tabs>
        <w:spacing w:before="120" w:after="40"/>
        <w:jc w:val="both"/>
        <w:rPr>
          <w:rFonts w:asciiTheme="minorHAnsi" w:hAnsiTheme="minorHAnsi" w:cstheme="minorHAnsi"/>
          <w:color w:val="000000" w:themeColor="text1"/>
          <w:sz w:val="20"/>
          <w:szCs w:val="20"/>
        </w:rPr>
      </w:pPr>
      <w:r w:rsidRPr="00DD3E37">
        <w:rPr>
          <w:rFonts w:asciiTheme="minorHAnsi" w:hAnsiTheme="minorHAnsi" w:cstheme="minorHAnsi"/>
          <w:color w:val="000000" w:themeColor="text1"/>
          <w:sz w:val="20"/>
          <w:szCs w:val="20"/>
        </w:rPr>
        <w:t xml:space="preserve">refers to a person’s presentation of gender through physical appearance including dress, hairstyles, accessories, cosmetics, mannerisms, speech, behavioural patterns, </w:t>
      </w:r>
      <w:r w:rsidR="00883987">
        <w:rPr>
          <w:rFonts w:asciiTheme="minorHAnsi" w:hAnsiTheme="minorHAnsi" w:cstheme="minorHAnsi"/>
          <w:color w:val="000000" w:themeColor="text1"/>
          <w:sz w:val="20"/>
          <w:szCs w:val="20"/>
        </w:rPr>
        <w:t xml:space="preserve">body shape, </w:t>
      </w:r>
      <w:r w:rsidRPr="00DD3E37">
        <w:rPr>
          <w:rFonts w:asciiTheme="minorHAnsi" w:hAnsiTheme="minorHAnsi" w:cstheme="minorHAnsi"/>
          <w:color w:val="000000" w:themeColor="text1"/>
          <w:sz w:val="20"/>
          <w:szCs w:val="20"/>
        </w:rPr>
        <w:t xml:space="preserve">names, and personal references. </w:t>
      </w:r>
      <w:r w:rsidR="00FA2C13">
        <w:rPr>
          <w:rFonts w:asciiTheme="minorHAnsi" w:hAnsiTheme="minorHAnsi" w:cstheme="minorHAnsi"/>
          <w:color w:val="000000" w:themeColor="text1"/>
          <w:sz w:val="20"/>
          <w:szCs w:val="20"/>
        </w:rPr>
        <w:t>May not align with a person’s gender identity (e.g., when cross-dressing).</w:t>
      </w:r>
    </w:p>
    <w:p w14:paraId="2131EE7C" w14:textId="0F1587B0" w:rsidR="00FD592A" w:rsidRDefault="00FD592A" w:rsidP="00FD592A">
      <w:pPr>
        <w:tabs>
          <w:tab w:val="left" w:pos="1800"/>
        </w:tabs>
        <w:spacing w:before="120" w:after="40"/>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G</w:t>
      </w:r>
      <w:r w:rsidRPr="00FD592A">
        <w:rPr>
          <w:rFonts w:asciiTheme="minorHAnsi" w:hAnsiTheme="minorHAnsi" w:cstheme="minorHAnsi"/>
          <w:b/>
          <w:bCs/>
          <w:color w:val="000000" w:themeColor="text1"/>
          <w:sz w:val="22"/>
          <w:szCs w:val="22"/>
        </w:rPr>
        <w:t>ender identity</w:t>
      </w:r>
    </w:p>
    <w:p w14:paraId="11B40D4B" w14:textId="318D9FA3" w:rsidR="00FD592A" w:rsidRPr="00DD3E37" w:rsidRDefault="00FD592A" w:rsidP="00FD592A">
      <w:pPr>
        <w:tabs>
          <w:tab w:val="left" w:pos="1800"/>
        </w:tabs>
        <w:spacing w:before="120" w:after="40"/>
        <w:jc w:val="both"/>
        <w:rPr>
          <w:rFonts w:asciiTheme="minorHAnsi" w:hAnsiTheme="minorHAnsi" w:cstheme="minorHAnsi"/>
          <w:color w:val="000000" w:themeColor="text1"/>
          <w:sz w:val="20"/>
          <w:szCs w:val="20"/>
        </w:rPr>
      </w:pPr>
      <w:r w:rsidRPr="00DD3E37">
        <w:rPr>
          <w:rFonts w:asciiTheme="minorHAnsi" w:hAnsiTheme="minorHAnsi" w:cstheme="minorHAnsi"/>
          <w:color w:val="000000" w:themeColor="text1"/>
          <w:sz w:val="20"/>
          <w:szCs w:val="20"/>
        </w:rPr>
        <w:t>refers to a person’s internal and individual experience of gender</w:t>
      </w:r>
    </w:p>
    <w:p w14:paraId="5DFBD9DF" w14:textId="5D5480C1" w:rsidR="00495647" w:rsidRPr="003076F2" w:rsidRDefault="00495647" w:rsidP="00FD592A">
      <w:pPr>
        <w:tabs>
          <w:tab w:val="left" w:pos="1800"/>
        </w:tabs>
        <w:spacing w:before="120" w:after="40"/>
        <w:jc w:val="both"/>
        <w:rPr>
          <w:rFonts w:asciiTheme="minorHAnsi" w:hAnsiTheme="minorHAnsi" w:cstheme="minorHAnsi"/>
          <w:b/>
          <w:bCs/>
          <w:color w:val="000000" w:themeColor="text1"/>
          <w:sz w:val="22"/>
          <w:szCs w:val="22"/>
        </w:rPr>
      </w:pPr>
      <w:r w:rsidRPr="003076F2">
        <w:rPr>
          <w:rFonts w:asciiTheme="minorHAnsi" w:hAnsiTheme="minorHAnsi" w:cstheme="minorHAnsi"/>
          <w:b/>
          <w:bCs/>
          <w:color w:val="000000" w:themeColor="text1"/>
          <w:sz w:val="22"/>
          <w:szCs w:val="22"/>
        </w:rPr>
        <w:t>Gender dysphoria</w:t>
      </w:r>
    </w:p>
    <w:p w14:paraId="5207C549" w14:textId="56B324C7" w:rsidR="00495647" w:rsidRPr="00DD3E37" w:rsidRDefault="00FD592A" w:rsidP="00DD3E37">
      <w:pPr>
        <w:tabs>
          <w:tab w:val="left" w:pos="1800"/>
        </w:tabs>
        <w:spacing w:before="120" w:after="40"/>
        <w:rPr>
          <w:rFonts w:asciiTheme="minorHAnsi" w:hAnsiTheme="minorHAnsi" w:cstheme="minorHAnsi"/>
          <w:color w:val="000000" w:themeColor="text1"/>
          <w:sz w:val="18"/>
          <w:szCs w:val="18"/>
        </w:rPr>
      </w:pPr>
      <w:r w:rsidRPr="00DD3E37">
        <w:rPr>
          <w:rStyle w:val="markedcontent"/>
          <w:rFonts w:asciiTheme="minorHAnsi" w:hAnsiTheme="minorHAnsi" w:cstheme="minorHAnsi"/>
          <w:sz w:val="20"/>
          <w:szCs w:val="20"/>
        </w:rPr>
        <w:t>Gender dysphoria is a clinical diagnostic term referring to dissonance</w:t>
      </w:r>
      <w:r w:rsidR="001F6BBB" w:rsidRPr="001F6BBB">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between one’s assigned gender and/or body, and their personal sense of self.</w:t>
      </w:r>
      <w:r w:rsidR="001F6BBB" w:rsidRPr="001F6BBB">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As diagnostic category, it is still often seen as a pathology. “Gender</w:t>
      </w:r>
      <w:r w:rsidR="001F6BBB" w:rsidRPr="001F6BBB">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Dysphoria” is now being moved away from, in favo</w:t>
      </w:r>
      <w:r w:rsidR="00F7376F">
        <w:rPr>
          <w:rStyle w:val="markedcontent"/>
          <w:rFonts w:asciiTheme="minorHAnsi" w:hAnsiTheme="minorHAnsi" w:cstheme="minorHAnsi"/>
          <w:sz w:val="20"/>
          <w:szCs w:val="20"/>
        </w:rPr>
        <w:t>u</w:t>
      </w:r>
      <w:r w:rsidRPr="00DD3E37">
        <w:rPr>
          <w:rStyle w:val="markedcontent"/>
          <w:rFonts w:asciiTheme="minorHAnsi" w:hAnsiTheme="minorHAnsi" w:cstheme="minorHAnsi"/>
          <w:sz w:val="20"/>
          <w:szCs w:val="20"/>
        </w:rPr>
        <w:t>r of more broad</w:t>
      </w:r>
      <w:r w:rsidR="001F6BBB" w:rsidRPr="001F6BBB">
        <w:rPr>
          <w:rFonts w:asciiTheme="minorHAnsi" w:hAnsiTheme="minorHAnsi" w:cstheme="minorHAnsi"/>
          <w:sz w:val="20"/>
          <w:szCs w:val="20"/>
        </w:rPr>
        <w:t xml:space="preserve"> r</w:t>
      </w:r>
      <w:r w:rsidRPr="00DD3E37">
        <w:rPr>
          <w:rStyle w:val="markedcontent"/>
          <w:rFonts w:asciiTheme="minorHAnsi" w:hAnsiTheme="minorHAnsi" w:cstheme="minorHAnsi"/>
          <w:sz w:val="20"/>
          <w:szCs w:val="20"/>
        </w:rPr>
        <w:t xml:space="preserve">ecognition of </w:t>
      </w:r>
      <w:r w:rsidR="00260649">
        <w:rPr>
          <w:rStyle w:val="markedcontent"/>
          <w:rFonts w:asciiTheme="minorHAnsi" w:hAnsiTheme="minorHAnsi" w:cstheme="minorHAnsi"/>
          <w:sz w:val="20"/>
          <w:szCs w:val="20"/>
        </w:rPr>
        <w:t>‘g</w:t>
      </w:r>
      <w:r w:rsidRPr="00DD3E37">
        <w:rPr>
          <w:rStyle w:val="markedcontent"/>
          <w:rFonts w:asciiTheme="minorHAnsi" w:hAnsiTheme="minorHAnsi" w:cstheme="minorHAnsi"/>
          <w:sz w:val="20"/>
          <w:szCs w:val="20"/>
        </w:rPr>
        <w:t>ender</w:t>
      </w:r>
      <w:r w:rsidR="001F6BBB">
        <w:rPr>
          <w:rStyle w:val="markedcontent"/>
          <w:rFonts w:asciiTheme="minorHAnsi" w:hAnsiTheme="minorHAnsi" w:cstheme="minorHAnsi"/>
          <w:sz w:val="20"/>
          <w:szCs w:val="20"/>
        </w:rPr>
        <w:t xml:space="preserve"> </w:t>
      </w:r>
      <w:proofErr w:type="spellStart"/>
      <w:r w:rsidR="001F6BBB">
        <w:rPr>
          <w:rStyle w:val="markedcontent"/>
          <w:rFonts w:asciiTheme="minorHAnsi" w:hAnsiTheme="minorHAnsi" w:cstheme="minorHAnsi"/>
          <w:sz w:val="20"/>
          <w:szCs w:val="20"/>
        </w:rPr>
        <w:t>inconguence</w:t>
      </w:r>
      <w:proofErr w:type="spellEnd"/>
      <w:r w:rsidR="00260649">
        <w:rPr>
          <w:rStyle w:val="markedcontent"/>
          <w:rFonts w:asciiTheme="minorHAnsi" w:hAnsiTheme="minorHAnsi" w:cstheme="minorHAnsi"/>
          <w:sz w:val="20"/>
          <w:szCs w:val="20"/>
        </w:rPr>
        <w:t>’</w:t>
      </w:r>
      <w:r w:rsidR="001F6BBB">
        <w:rPr>
          <w:rStyle w:val="markedcontent"/>
          <w:rFonts w:asciiTheme="minorHAnsi" w:hAnsiTheme="minorHAnsi" w:cstheme="minorHAnsi"/>
          <w:sz w:val="20"/>
          <w:szCs w:val="20"/>
        </w:rPr>
        <w:t>.</w:t>
      </w:r>
      <w:r w:rsidRPr="00DD3E37">
        <w:rPr>
          <w:rStyle w:val="markedcontent"/>
          <w:rFonts w:asciiTheme="minorHAnsi" w:hAnsiTheme="minorHAnsi" w:cstheme="minorHAnsi"/>
          <w:sz w:val="20"/>
          <w:szCs w:val="20"/>
        </w:rPr>
        <w:t xml:space="preserve"> </w:t>
      </w:r>
    </w:p>
    <w:p w14:paraId="01C15297" w14:textId="1A0476E4" w:rsidR="000D1942" w:rsidRDefault="000D1942"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Genderfluid</w:t>
      </w:r>
    </w:p>
    <w:p w14:paraId="2FACC7B5" w14:textId="0B0AFECA" w:rsidR="000D1942" w:rsidRPr="00DD3E37" w:rsidRDefault="000D1942" w:rsidP="00FA6580">
      <w:pPr>
        <w:tabs>
          <w:tab w:val="left" w:pos="1800"/>
        </w:tabs>
        <w:spacing w:before="120" w:after="40"/>
        <w:jc w:val="both"/>
        <w:rPr>
          <w:rStyle w:val="markedcontent"/>
          <w:rFonts w:asciiTheme="minorHAnsi" w:hAnsiTheme="minorHAnsi" w:cstheme="minorHAnsi"/>
          <w:sz w:val="20"/>
          <w:szCs w:val="20"/>
        </w:rPr>
      </w:pPr>
      <w:r w:rsidRPr="00DD3E37">
        <w:rPr>
          <w:rStyle w:val="markedcontent"/>
          <w:rFonts w:asciiTheme="minorHAnsi" w:hAnsiTheme="minorHAnsi" w:cstheme="minorHAnsi"/>
          <w:sz w:val="20"/>
          <w:szCs w:val="20"/>
        </w:rPr>
        <w:t>Genderfluid can refer to a person whose gender changes over time, often</w:t>
      </w:r>
      <w:r w:rsidRPr="0066163F">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 xml:space="preserve">between multiple binary or </w:t>
      </w:r>
      <w:r w:rsidR="00E81405">
        <w:rPr>
          <w:rStyle w:val="markedcontent"/>
          <w:rFonts w:asciiTheme="minorHAnsi" w:hAnsiTheme="minorHAnsi" w:cstheme="minorHAnsi"/>
          <w:sz w:val="20"/>
          <w:szCs w:val="20"/>
        </w:rPr>
        <w:t>non-binary</w:t>
      </w:r>
      <w:r w:rsidRPr="0066163F">
        <w:rPr>
          <w:rStyle w:val="markedcontent"/>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 xml:space="preserve">genders. </w:t>
      </w:r>
      <w:r w:rsidR="00FC1F16">
        <w:rPr>
          <w:rStyle w:val="markedcontent"/>
          <w:rFonts w:asciiTheme="minorHAnsi" w:hAnsiTheme="minorHAnsi" w:cstheme="minorHAnsi"/>
          <w:sz w:val="20"/>
          <w:szCs w:val="20"/>
        </w:rPr>
        <w:t>(Note</w:t>
      </w:r>
      <w:r w:rsidR="000E3C03">
        <w:rPr>
          <w:rStyle w:val="markedcontent"/>
          <w:rFonts w:asciiTheme="minorHAnsi" w:hAnsiTheme="minorHAnsi" w:cstheme="minorHAnsi"/>
          <w:sz w:val="20"/>
          <w:szCs w:val="20"/>
        </w:rPr>
        <w:t xml:space="preserve"> 1</w:t>
      </w:r>
      <w:r w:rsidR="00FC1F16">
        <w:rPr>
          <w:rStyle w:val="markedcontent"/>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 xml:space="preserve">As a </w:t>
      </w:r>
      <w:r w:rsidR="0066163F">
        <w:rPr>
          <w:rStyle w:val="markedcontent"/>
          <w:rFonts w:asciiTheme="minorHAnsi" w:hAnsiTheme="minorHAnsi" w:cstheme="minorHAnsi"/>
          <w:sz w:val="20"/>
          <w:szCs w:val="20"/>
        </w:rPr>
        <w:t xml:space="preserve">separate </w:t>
      </w:r>
      <w:r w:rsidRPr="00DD3E37">
        <w:rPr>
          <w:rStyle w:val="markedcontent"/>
          <w:rFonts w:asciiTheme="minorHAnsi" w:hAnsiTheme="minorHAnsi" w:cstheme="minorHAnsi"/>
          <w:sz w:val="20"/>
          <w:szCs w:val="20"/>
        </w:rPr>
        <w:t xml:space="preserve">concept, </w:t>
      </w:r>
      <w:r w:rsidR="00FC1F16">
        <w:rPr>
          <w:rStyle w:val="markedcontent"/>
          <w:rFonts w:asciiTheme="minorHAnsi" w:hAnsiTheme="minorHAnsi" w:cstheme="minorHAnsi"/>
          <w:sz w:val="20"/>
          <w:szCs w:val="20"/>
        </w:rPr>
        <w:t>‘</w:t>
      </w:r>
      <w:r w:rsidRPr="00DD3E37">
        <w:rPr>
          <w:rStyle w:val="markedcontent"/>
          <w:rFonts w:asciiTheme="minorHAnsi" w:hAnsiTheme="minorHAnsi" w:cstheme="minorHAnsi"/>
          <w:sz w:val="20"/>
          <w:szCs w:val="20"/>
        </w:rPr>
        <w:t>gender fluidity</w:t>
      </w:r>
      <w:r w:rsidR="00FC1F16">
        <w:rPr>
          <w:rStyle w:val="markedcontent"/>
          <w:rFonts w:asciiTheme="minorHAnsi" w:hAnsiTheme="minorHAnsi" w:cstheme="minorHAnsi"/>
          <w:sz w:val="20"/>
          <w:szCs w:val="20"/>
        </w:rPr>
        <w:t>’</w:t>
      </w:r>
      <w:r w:rsidRPr="0066163F">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can refer to any changeableness around gender</w:t>
      </w:r>
      <w:r w:rsidR="0066163F" w:rsidRPr="0066163F">
        <w:rPr>
          <w:rStyle w:val="markedcontent"/>
          <w:rFonts w:asciiTheme="minorHAnsi" w:hAnsiTheme="minorHAnsi" w:cstheme="minorHAnsi"/>
          <w:sz w:val="20"/>
          <w:szCs w:val="20"/>
        </w:rPr>
        <w:t>, gender</w:t>
      </w:r>
      <w:r w:rsidR="0066163F" w:rsidRPr="00DD3E37">
        <w:rPr>
          <w:rFonts w:asciiTheme="minorHAnsi" w:hAnsiTheme="minorHAnsi" w:cstheme="minorHAnsi"/>
          <w:color w:val="000000"/>
          <w:sz w:val="20"/>
          <w:szCs w:val="20"/>
        </w:rPr>
        <w:t xml:space="preserve"> transition and prevalence of transgender people in society</w:t>
      </w:r>
      <w:r w:rsidRPr="00DD3E37">
        <w:rPr>
          <w:rStyle w:val="markedcontent"/>
          <w:rFonts w:asciiTheme="minorHAnsi" w:hAnsiTheme="minorHAnsi" w:cstheme="minorHAnsi"/>
          <w:sz w:val="20"/>
          <w:szCs w:val="20"/>
        </w:rPr>
        <w:t>. This</w:t>
      </w:r>
      <w:r w:rsidRPr="0066163F">
        <w:rPr>
          <w:rFonts w:asciiTheme="minorHAnsi" w:hAnsiTheme="minorHAnsi" w:cstheme="minorHAnsi"/>
          <w:sz w:val="20"/>
          <w:szCs w:val="20"/>
        </w:rPr>
        <w:t xml:space="preserve"> </w:t>
      </w:r>
      <w:r w:rsidRPr="00DD3E37">
        <w:rPr>
          <w:rStyle w:val="markedcontent"/>
          <w:rFonts w:asciiTheme="minorHAnsi" w:hAnsiTheme="minorHAnsi" w:cstheme="minorHAnsi"/>
          <w:sz w:val="20"/>
          <w:szCs w:val="20"/>
        </w:rPr>
        <w:t>use should not be confused with the first definition</w:t>
      </w:r>
      <w:r w:rsidR="00FC1F16">
        <w:rPr>
          <w:rStyle w:val="markedcontent"/>
          <w:rFonts w:asciiTheme="minorHAnsi" w:hAnsiTheme="minorHAnsi" w:cstheme="minorHAnsi"/>
          <w:sz w:val="20"/>
          <w:szCs w:val="20"/>
        </w:rPr>
        <w:t xml:space="preserve"> for genderfluid).</w:t>
      </w:r>
      <w:r w:rsidR="00203698">
        <w:rPr>
          <w:rStyle w:val="markedcontent"/>
          <w:rFonts w:asciiTheme="minorHAnsi" w:hAnsiTheme="minorHAnsi" w:cstheme="minorHAnsi"/>
          <w:sz w:val="20"/>
          <w:szCs w:val="20"/>
        </w:rPr>
        <w:t xml:space="preserve"> </w:t>
      </w:r>
      <w:r w:rsidR="00203698">
        <w:rPr>
          <w:rFonts w:asciiTheme="minorHAnsi" w:hAnsiTheme="minorHAnsi" w:cstheme="minorHAnsi"/>
          <w:bCs/>
          <w:sz w:val="20"/>
          <w:szCs w:val="20"/>
          <w:lang w:eastAsia="en-NZ"/>
        </w:rPr>
        <w:t>(Note</w:t>
      </w:r>
      <w:r w:rsidR="000E3C03">
        <w:rPr>
          <w:rFonts w:asciiTheme="minorHAnsi" w:hAnsiTheme="minorHAnsi" w:cstheme="minorHAnsi"/>
          <w:bCs/>
          <w:sz w:val="20"/>
          <w:szCs w:val="20"/>
          <w:lang w:eastAsia="en-NZ"/>
        </w:rPr>
        <w:t xml:space="preserve"> 2</w:t>
      </w:r>
      <w:r w:rsidR="00203698">
        <w:rPr>
          <w:rFonts w:asciiTheme="minorHAnsi" w:hAnsiTheme="minorHAnsi" w:cstheme="minorHAnsi"/>
          <w:bCs/>
          <w:sz w:val="20"/>
          <w:szCs w:val="20"/>
          <w:lang w:eastAsia="en-NZ"/>
        </w:rPr>
        <w:t xml:space="preserve">: </w:t>
      </w:r>
      <w:r w:rsidR="00203698">
        <w:rPr>
          <w:rFonts w:asciiTheme="minorHAnsi" w:hAnsiTheme="minorHAnsi" w:cstheme="minorHAnsi"/>
          <w:color w:val="000000"/>
          <w:sz w:val="20"/>
          <w:szCs w:val="20"/>
        </w:rPr>
        <w:t xml:space="preserve">Some individuals choose to identify as </w:t>
      </w:r>
      <w:r w:rsidR="000E3C03">
        <w:rPr>
          <w:rFonts w:asciiTheme="minorHAnsi" w:hAnsiTheme="minorHAnsi" w:cstheme="minorHAnsi"/>
          <w:color w:val="000000"/>
          <w:sz w:val="20"/>
          <w:szCs w:val="20"/>
        </w:rPr>
        <w:t>genderfluid</w:t>
      </w:r>
      <w:r w:rsidR="00203698">
        <w:rPr>
          <w:rFonts w:asciiTheme="minorHAnsi" w:hAnsiTheme="minorHAnsi" w:cstheme="minorHAnsi"/>
          <w:color w:val="000000"/>
          <w:sz w:val="20"/>
          <w:szCs w:val="20"/>
        </w:rPr>
        <w:t xml:space="preserve"> as distinct from transgender. </w:t>
      </w:r>
      <w:r w:rsidR="00203698">
        <w:rPr>
          <w:rFonts w:asciiTheme="minorHAnsi" w:hAnsiTheme="minorHAnsi" w:cstheme="minorHAnsi"/>
          <w:color w:val="000000" w:themeColor="text1"/>
          <w:sz w:val="20"/>
          <w:szCs w:val="20"/>
        </w:rPr>
        <w:t>G</w:t>
      </w:r>
      <w:r w:rsidR="00203698" w:rsidRPr="00E81405">
        <w:rPr>
          <w:rFonts w:asciiTheme="minorHAnsi" w:hAnsiTheme="minorHAnsi" w:cstheme="minorHAnsi"/>
          <w:color w:val="000000" w:themeColor="text1"/>
          <w:sz w:val="20"/>
          <w:szCs w:val="20"/>
        </w:rPr>
        <w:t xml:space="preserve">ender Minorities Aotearoa consider transgender to be </w:t>
      </w:r>
      <w:r w:rsidR="00203698" w:rsidRPr="001E1077">
        <w:rPr>
          <w:rFonts w:asciiTheme="minorHAnsi" w:hAnsiTheme="minorHAnsi" w:cstheme="minorHAnsi"/>
          <w:color w:val="000000"/>
          <w:sz w:val="20"/>
          <w:szCs w:val="20"/>
        </w:rPr>
        <w:t>the counterpart to cisgender, as its linguistic opposite, and that it refers to all gender minorities</w:t>
      </w:r>
      <w:r w:rsidR="00203698">
        <w:rPr>
          <w:rFonts w:asciiTheme="minorHAnsi" w:hAnsiTheme="minorHAnsi" w:cstheme="minorHAnsi"/>
          <w:color w:val="000000"/>
          <w:sz w:val="20"/>
          <w:szCs w:val="20"/>
        </w:rPr>
        <w:t xml:space="preserve">, including </w:t>
      </w:r>
      <w:r w:rsidR="000E3C03">
        <w:rPr>
          <w:rFonts w:asciiTheme="minorHAnsi" w:hAnsiTheme="minorHAnsi" w:cstheme="minorHAnsi"/>
          <w:color w:val="000000"/>
          <w:sz w:val="20"/>
          <w:szCs w:val="20"/>
        </w:rPr>
        <w:t>genderfluid</w:t>
      </w:r>
      <w:r w:rsidR="00203698">
        <w:rPr>
          <w:rFonts w:asciiTheme="minorHAnsi" w:hAnsiTheme="minorHAnsi" w:cstheme="minorHAnsi"/>
          <w:color w:val="000000"/>
          <w:sz w:val="20"/>
          <w:szCs w:val="20"/>
        </w:rPr>
        <w:t xml:space="preserve">. In the current paper, </w:t>
      </w:r>
      <w:r w:rsidR="000E3C03">
        <w:rPr>
          <w:rFonts w:asciiTheme="minorHAnsi" w:hAnsiTheme="minorHAnsi" w:cstheme="minorHAnsi"/>
          <w:color w:val="000000"/>
          <w:sz w:val="20"/>
          <w:szCs w:val="20"/>
        </w:rPr>
        <w:t>genderfluid</w:t>
      </w:r>
      <w:r w:rsidR="00203698">
        <w:rPr>
          <w:rFonts w:asciiTheme="minorHAnsi" w:hAnsiTheme="minorHAnsi" w:cstheme="minorHAnsi"/>
          <w:color w:val="000000"/>
          <w:sz w:val="20"/>
          <w:szCs w:val="20"/>
        </w:rPr>
        <w:t xml:space="preserve"> </w:t>
      </w:r>
      <w:r w:rsidR="000E3C03">
        <w:rPr>
          <w:rFonts w:asciiTheme="minorHAnsi" w:hAnsiTheme="minorHAnsi" w:cstheme="minorHAnsi"/>
          <w:color w:val="000000"/>
          <w:sz w:val="20"/>
          <w:szCs w:val="20"/>
        </w:rPr>
        <w:t xml:space="preserve">is </w:t>
      </w:r>
      <w:r w:rsidR="00203698">
        <w:rPr>
          <w:rFonts w:asciiTheme="minorHAnsi" w:hAnsiTheme="minorHAnsi" w:cstheme="minorHAnsi"/>
          <w:color w:val="000000"/>
          <w:sz w:val="20"/>
          <w:szCs w:val="20"/>
        </w:rPr>
        <w:t>listed separately from transgender in order to be as inclusive as possible).</w:t>
      </w:r>
    </w:p>
    <w:p w14:paraId="2A455A38" w14:textId="31DEFBC2" w:rsidR="00C634BD" w:rsidRDefault="00C634BD"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Gender Minorities</w:t>
      </w:r>
    </w:p>
    <w:p w14:paraId="5E8CA31B" w14:textId="6906EFFB" w:rsidR="00C634BD" w:rsidRPr="00DD3E37" w:rsidRDefault="00C634BD" w:rsidP="00FA6580">
      <w:pPr>
        <w:tabs>
          <w:tab w:val="left" w:pos="1800"/>
        </w:tabs>
        <w:spacing w:before="120" w:after="40"/>
        <w:jc w:val="both"/>
        <w:rPr>
          <w:rFonts w:asciiTheme="minorHAnsi" w:hAnsiTheme="minorHAnsi" w:cstheme="minorHAnsi"/>
          <w:color w:val="000000"/>
          <w:sz w:val="20"/>
          <w:szCs w:val="20"/>
        </w:rPr>
      </w:pPr>
      <w:r w:rsidRPr="00DD3E37">
        <w:rPr>
          <w:rFonts w:asciiTheme="minorHAnsi" w:hAnsiTheme="minorHAnsi" w:cstheme="minorHAnsi"/>
          <w:color w:val="000000"/>
          <w:sz w:val="20"/>
          <w:szCs w:val="20"/>
        </w:rPr>
        <w:t>people whose gender are seen as separate from the social majority</w:t>
      </w:r>
      <w:r>
        <w:rPr>
          <w:rFonts w:asciiTheme="minorHAnsi" w:hAnsiTheme="minorHAnsi" w:cstheme="minorHAnsi"/>
          <w:color w:val="000000"/>
          <w:sz w:val="20"/>
          <w:szCs w:val="20"/>
        </w:rPr>
        <w:t xml:space="preserve"> of cisgendered people</w:t>
      </w:r>
    </w:p>
    <w:p w14:paraId="5868AE90" w14:textId="43C10293"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Generalisability</w:t>
      </w:r>
    </w:p>
    <w:p w14:paraId="42FDADD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pplicability of the results to other populations.</w:t>
      </w:r>
    </w:p>
    <w:p w14:paraId="1C1906CA" w14:textId="14DB41EC" w:rsidR="002646BC" w:rsidRPr="003076F2" w:rsidRDefault="002646BC" w:rsidP="002646BC">
      <w:pPr>
        <w:pStyle w:val="LGGlossaryHeading"/>
        <w:rPr>
          <w:rFonts w:asciiTheme="minorHAnsi" w:hAnsiTheme="minorHAnsi" w:cstheme="minorHAnsi"/>
        </w:rPr>
      </w:pPr>
      <w:r w:rsidRPr="003076F2">
        <w:rPr>
          <w:rFonts w:asciiTheme="minorHAnsi" w:hAnsiTheme="minorHAnsi" w:cstheme="minorHAnsi"/>
        </w:rPr>
        <w:t>Grading of Recommendations, Assessment, Development and Evaluations (GRADE)</w:t>
      </w:r>
    </w:p>
    <w:p w14:paraId="051C1153" w14:textId="18959FD9" w:rsidR="00561EE5" w:rsidRDefault="002646BC" w:rsidP="00763F31">
      <w:pPr>
        <w:pStyle w:val="GLGlossaryText"/>
        <w:rPr>
          <w:rFonts w:asciiTheme="minorHAnsi" w:hAnsiTheme="minorHAnsi" w:cstheme="minorHAnsi"/>
        </w:rPr>
      </w:pPr>
      <w:r w:rsidRPr="003076F2">
        <w:rPr>
          <w:rFonts w:asciiTheme="minorHAnsi" w:hAnsiTheme="minorHAnsi" w:cstheme="minorHAnsi"/>
        </w:rPr>
        <w:t>GRADE (Grading of Recommendations, Assessment, Development and Evaluations)</w:t>
      </w:r>
      <w:r w:rsidR="00F27F13" w:rsidRPr="003076F2">
        <w:rPr>
          <w:rFonts w:asciiTheme="minorHAnsi" w:hAnsiTheme="minorHAnsi" w:cstheme="minorHAnsi"/>
        </w:rPr>
        <w:t xml:space="preserve"> </w:t>
      </w:r>
      <w:r w:rsidR="008F1FB7">
        <w:rPr>
          <w:rFonts w:asciiTheme="minorHAnsi" w:hAnsiTheme="minorHAnsi" w:cstheme="minorHAnsi"/>
        </w:rPr>
        <w:fldChar w:fldCharType="begin"/>
      </w:r>
      <w:r w:rsidR="000D3CD4">
        <w:rPr>
          <w:rFonts w:asciiTheme="minorHAnsi" w:hAnsiTheme="minorHAnsi" w:cstheme="minorHAnsi"/>
        </w:rPr>
        <w:instrText xml:space="preserve"> ADDIN EN.CITE &lt;EndNote&gt;&lt;Cite&gt;&lt;Author&gt;Guyatt&lt;/Author&gt;&lt;Year&gt;2008&lt;/Year&gt;&lt;RecNum&gt;781&lt;/RecNum&gt;&lt;DisplayText&gt;[113]&lt;/DisplayText&gt;&lt;record&gt;&lt;rec-number&gt;781&lt;/rec-number&gt;&lt;foreign-keys&gt;&lt;key app="EN" db-id="f9afr5w2dew9afeza9sxpvrlvrf92zssvfpp" timestamp="1687773061"&gt;781&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008F1FB7">
        <w:rPr>
          <w:rFonts w:asciiTheme="minorHAnsi" w:hAnsiTheme="minorHAnsi" w:cstheme="minorHAnsi"/>
        </w:rPr>
        <w:fldChar w:fldCharType="separate"/>
      </w:r>
      <w:r w:rsidR="000D3CD4">
        <w:rPr>
          <w:rFonts w:asciiTheme="minorHAnsi" w:hAnsiTheme="minorHAnsi" w:cstheme="minorHAnsi"/>
          <w:noProof/>
        </w:rPr>
        <w:t>[</w:t>
      </w:r>
      <w:hyperlink w:anchor="_ENREF_113" w:tooltip="Guyatt, 2008 #781" w:history="1">
        <w:r w:rsidR="006525B5">
          <w:rPr>
            <w:rFonts w:asciiTheme="minorHAnsi" w:hAnsiTheme="minorHAnsi" w:cstheme="minorHAnsi"/>
            <w:noProof/>
          </w:rPr>
          <w:t>113</w:t>
        </w:r>
      </w:hyperlink>
      <w:r w:rsidR="000D3CD4">
        <w:rPr>
          <w:rFonts w:asciiTheme="minorHAnsi" w:hAnsiTheme="minorHAnsi" w:cstheme="minorHAnsi"/>
          <w:noProof/>
        </w:rPr>
        <w:t>]</w:t>
      </w:r>
      <w:r w:rsidR="008F1FB7">
        <w:rPr>
          <w:rFonts w:asciiTheme="minorHAnsi" w:hAnsiTheme="minorHAnsi" w:cstheme="minorHAnsi"/>
        </w:rPr>
        <w:fldChar w:fldCharType="end"/>
      </w:r>
      <w:r w:rsidR="005A6985" w:rsidRPr="003076F2">
        <w:rPr>
          <w:rFonts w:asciiTheme="minorHAnsi" w:hAnsiTheme="minorHAnsi" w:cstheme="minorHAnsi"/>
        </w:rPr>
        <w:t xml:space="preserve"> </w:t>
      </w:r>
      <w:r w:rsidRPr="003076F2">
        <w:rPr>
          <w:rFonts w:asciiTheme="minorHAnsi" w:hAnsiTheme="minorHAnsi" w:cstheme="minorHAnsi"/>
        </w:rPr>
        <w:t>is a transparent framework for developing and presenting summaries of evidence and provides a systematic approach for making clinical practice recommendation</w:t>
      </w:r>
      <w:r w:rsidR="000E6BDC">
        <w:rPr>
          <w:rFonts w:asciiTheme="minorHAnsi" w:hAnsiTheme="minorHAnsi" w:cstheme="minorHAnsi"/>
        </w:rPr>
        <w:t>s</w:t>
      </w:r>
      <w:r w:rsidR="00F27F13" w:rsidRPr="003076F2">
        <w:rPr>
          <w:rFonts w:asciiTheme="minorHAnsi" w:hAnsiTheme="minorHAnsi" w:cstheme="minorHAnsi"/>
        </w:rPr>
        <w:t xml:space="preserve">. </w:t>
      </w:r>
      <w:r w:rsidR="00763F31" w:rsidRPr="003076F2">
        <w:rPr>
          <w:rFonts w:asciiTheme="minorHAnsi" w:hAnsiTheme="minorHAnsi" w:cstheme="minorHAnsi"/>
        </w:rPr>
        <w:t>An effect size is estimated (from a systematic review and/or meta-analysis) and then the quality of evidence is estimated for each outcome. An overall GRADE quality rating can be applied to a body of evidence across outcomes, usually by taking the lowest quality of evidence from all of the outcomes that are critical to decision making.</w:t>
      </w:r>
    </w:p>
    <w:p w14:paraId="70C48569" w14:textId="77777777"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GRADE has four levels of evidence – also known as certainty in evidence or quality of evidence: very low, low, moderate, and high. Evidence from randomised controlled trials starts at high quality and, because of residual confounding, evidence that includes observational data starts at low quality. </w:t>
      </w:r>
    </w:p>
    <w:p w14:paraId="0FB151F8" w14:textId="375F599F"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The certainty in the evidence </w:t>
      </w:r>
      <w:r w:rsidR="00E502B5" w:rsidRPr="003076F2">
        <w:rPr>
          <w:rFonts w:asciiTheme="minorHAnsi" w:hAnsiTheme="minorHAnsi" w:cstheme="minorHAnsi"/>
        </w:rPr>
        <w:t>can be</w:t>
      </w:r>
      <w:r w:rsidRPr="003076F2">
        <w:rPr>
          <w:rFonts w:asciiTheme="minorHAnsi" w:hAnsiTheme="minorHAnsi" w:cstheme="minorHAnsi"/>
        </w:rPr>
        <w:t xml:space="preserve"> decreased </w:t>
      </w:r>
      <w:r w:rsidR="00E502B5" w:rsidRPr="003076F2">
        <w:rPr>
          <w:rFonts w:asciiTheme="minorHAnsi" w:hAnsiTheme="minorHAnsi" w:cstheme="minorHAnsi"/>
        </w:rPr>
        <w:t xml:space="preserve">based on the following methodological factors: risk of bias, imprecision, inconsistency, indirectness, and publication bias. In contrast, the certainty in the evidence can be </w:t>
      </w:r>
      <w:r w:rsidR="00FA124E" w:rsidRPr="003076F2">
        <w:rPr>
          <w:rFonts w:asciiTheme="minorHAnsi" w:hAnsiTheme="minorHAnsi" w:cstheme="minorHAnsi"/>
        </w:rPr>
        <w:t>i</w:t>
      </w:r>
      <w:r w:rsidR="00E502B5" w:rsidRPr="003076F2">
        <w:rPr>
          <w:rFonts w:asciiTheme="minorHAnsi" w:hAnsiTheme="minorHAnsi" w:cstheme="minorHAnsi"/>
        </w:rPr>
        <w:t>ncreased based on a large magnitude of effect, and dose-response gradient.</w:t>
      </w:r>
    </w:p>
    <w:p w14:paraId="29FFB78D" w14:textId="77777777" w:rsidR="00FD592A" w:rsidRDefault="00FD592A" w:rsidP="00FD592A">
      <w:pPr>
        <w:tabs>
          <w:tab w:val="left" w:pos="1800"/>
        </w:tabs>
        <w:spacing w:before="120" w:after="40"/>
        <w:jc w:val="both"/>
        <w:rPr>
          <w:rFonts w:asciiTheme="minorHAnsi" w:hAnsiTheme="minorHAnsi" w:cstheme="minorHAnsi"/>
          <w:b/>
          <w:bCs/>
          <w:color w:val="000000" w:themeColor="text1"/>
          <w:sz w:val="22"/>
          <w:szCs w:val="22"/>
        </w:rPr>
      </w:pPr>
      <w:r w:rsidRPr="00FD592A">
        <w:rPr>
          <w:rFonts w:asciiTheme="minorHAnsi" w:hAnsiTheme="minorHAnsi" w:cstheme="minorHAnsi"/>
          <w:b/>
          <w:bCs/>
          <w:color w:val="000000" w:themeColor="text1"/>
          <w:sz w:val="22"/>
          <w:szCs w:val="22"/>
        </w:rPr>
        <w:t>Intersex</w:t>
      </w:r>
    </w:p>
    <w:p w14:paraId="52315E3C" w14:textId="5038D9BD" w:rsidR="00FD592A" w:rsidRPr="008635C8" w:rsidRDefault="00FD592A" w:rsidP="00FD592A">
      <w:pPr>
        <w:tabs>
          <w:tab w:val="left" w:pos="1800"/>
        </w:tabs>
        <w:spacing w:before="120" w:after="40"/>
        <w:jc w:val="both"/>
        <w:rPr>
          <w:rFonts w:asciiTheme="minorHAnsi" w:hAnsiTheme="minorHAnsi" w:cstheme="minorHAnsi"/>
          <w:b/>
          <w:bCs/>
          <w:color w:val="000000" w:themeColor="text1"/>
          <w:sz w:val="20"/>
          <w:szCs w:val="20"/>
        </w:rPr>
      </w:pPr>
      <w:r w:rsidRPr="008635C8">
        <w:rPr>
          <w:rFonts w:asciiTheme="minorHAnsi" w:hAnsiTheme="minorHAnsi" w:cstheme="minorHAnsi"/>
          <w:color w:val="000000" w:themeColor="text1"/>
          <w:sz w:val="20"/>
          <w:szCs w:val="20"/>
        </w:rPr>
        <w:lastRenderedPageBreak/>
        <w:t xml:space="preserve">an umbrella term used to describe a wide range of variations in sex characteristics. </w:t>
      </w:r>
      <w:r w:rsidR="00883987" w:rsidRPr="008635C8">
        <w:rPr>
          <w:rStyle w:val="markedcontent"/>
          <w:rFonts w:asciiTheme="minorHAnsi" w:hAnsiTheme="minorHAnsi" w:cstheme="minorHAnsi"/>
          <w:sz w:val="20"/>
          <w:szCs w:val="20"/>
        </w:rPr>
        <w:t>When an</w:t>
      </w:r>
      <w:r w:rsidR="00883987">
        <w:rPr>
          <w:rFonts w:asciiTheme="minorHAnsi" w:hAnsiTheme="minorHAnsi" w:cstheme="minorHAnsi"/>
          <w:sz w:val="20"/>
          <w:szCs w:val="20"/>
        </w:rPr>
        <w:t xml:space="preserve"> </w:t>
      </w:r>
      <w:r w:rsidR="00883987" w:rsidRPr="008635C8">
        <w:rPr>
          <w:rStyle w:val="markedcontent"/>
          <w:rFonts w:asciiTheme="minorHAnsi" w:hAnsiTheme="minorHAnsi" w:cstheme="minorHAnsi"/>
          <w:sz w:val="20"/>
          <w:szCs w:val="20"/>
        </w:rPr>
        <w:t>intersex infant is born with ambiguous external genitalia, parents and</w:t>
      </w:r>
      <w:r w:rsidR="00883987">
        <w:rPr>
          <w:rFonts w:asciiTheme="minorHAnsi" w:hAnsiTheme="minorHAnsi" w:cstheme="minorHAnsi"/>
          <w:sz w:val="20"/>
          <w:szCs w:val="20"/>
        </w:rPr>
        <w:t xml:space="preserve"> </w:t>
      </w:r>
      <w:r w:rsidR="00883987" w:rsidRPr="008635C8">
        <w:rPr>
          <w:rStyle w:val="markedcontent"/>
          <w:rFonts w:asciiTheme="minorHAnsi" w:hAnsiTheme="minorHAnsi" w:cstheme="minorHAnsi"/>
          <w:sz w:val="20"/>
          <w:szCs w:val="20"/>
        </w:rPr>
        <w:t>clinicians typically assign them a binary sex and perform surgical operations</w:t>
      </w:r>
      <w:r w:rsidR="00883987">
        <w:rPr>
          <w:rFonts w:asciiTheme="minorHAnsi" w:hAnsiTheme="minorHAnsi" w:cstheme="minorHAnsi"/>
          <w:sz w:val="20"/>
          <w:szCs w:val="20"/>
        </w:rPr>
        <w:t xml:space="preserve"> </w:t>
      </w:r>
      <w:r w:rsidR="00883987" w:rsidRPr="008635C8">
        <w:rPr>
          <w:rStyle w:val="markedcontent"/>
          <w:rFonts w:asciiTheme="minorHAnsi" w:hAnsiTheme="minorHAnsi" w:cstheme="minorHAnsi"/>
          <w:sz w:val="20"/>
          <w:szCs w:val="20"/>
        </w:rPr>
        <w:t>to conform the infant’s body to that assignment.</w:t>
      </w:r>
      <w:r w:rsidR="00883987">
        <w:rPr>
          <w:rStyle w:val="markedcontent"/>
          <w:rFonts w:asciiTheme="minorHAnsi" w:hAnsiTheme="minorHAnsi" w:cstheme="minorHAnsi"/>
          <w:sz w:val="20"/>
          <w:szCs w:val="20"/>
        </w:rPr>
        <w:t xml:space="preserve"> </w:t>
      </w:r>
      <w:r w:rsidRPr="008635C8">
        <w:rPr>
          <w:rFonts w:asciiTheme="minorHAnsi" w:hAnsiTheme="minorHAnsi" w:cstheme="minorHAnsi"/>
          <w:color w:val="000000" w:themeColor="text1"/>
          <w:sz w:val="20"/>
          <w:szCs w:val="20"/>
        </w:rPr>
        <w:t xml:space="preserve">Many intersex variations are not visible or detected at birth and many people may not be aware they have an intersex variation until later in life (for example, </w:t>
      </w:r>
      <w:r w:rsidR="00883987">
        <w:rPr>
          <w:rFonts w:asciiTheme="minorHAnsi" w:hAnsiTheme="minorHAnsi" w:cstheme="minorHAnsi"/>
          <w:color w:val="000000" w:themeColor="text1"/>
          <w:sz w:val="20"/>
          <w:szCs w:val="20"/>
        </w:rPr>
        <w:t>in puberty</w:t>
      </w:r>
      <w:r w:rsidRPr="008635C8">
        <w:rPr>
          <w:rFonts w:asciiTheme="minorHAnsi" w:hAnsiTheme="minorHAnsi" w:cstheme="minorHAnsi"/>
          <w:color w:val="000000" w:themeColor="text1"/>
          <w:sz w:val="20"/>
          <w:szCs w:val="20"/>
        </w:rPr>
        <w:t>). Some people may identify as intersex, while others may see their intersex variation more as part of their medical history, rather than</w:t>
      </w:r>
      <w:r w:rsidRPr="00883987">
        <w:rPr>
          <w:rFonts w:asciiTheme="minorHAnsi" w:hAnsiTheme="minorHAnsi" w:cstheme="minorHAnsi"/>
          <w:color w:val="000000" w:themeColor="text1"/>
          <w:sz w:val="20"/>
          <w:szCs w:val="20"/>
        </w:rPr>
        <w:t xml:space="preserve"> their identity.</w:t>
      </w:r>
      <w:r w:rsidR="00883987" w:rsidRPr="00883987">
        <w:rPr>
          <w:rFonts w:asciiTheme="minorHAnsi" w:hAnsiTheme="minorHAnsi" w:cstheme="minorHAnsi"/>
          <w:color w:val="000000" w:themeColor="text1"/>
          <w:sz w:val="20"/>
          <w:szCs w:val="20"/>
        </w:rPr>
        <w:t xml:space="preserve"> </w:t>
      </w:r>
    </w:p>
    <w:p w14:paraId="16F95286" w14:textId="2C3FAC0F"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Level of evidence</w:t>
      </w:r>
    </w:p>
    <w:p w14:paraId="75DF8A36" w14:textId="6AE5B5C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Levels within a hierarchy of study evidence that indicates the degree to which bias has been eliminated in the study design. </w:t>
      </w:r>
    </w:p>
    <w:p w14:paraId="1BC627EA"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Mean</w:t>
      </w:r>
    </w:p>
    <w:p w14:paraId="1BF5FDDF"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lculated by adding all the individual values in the group and dividing by the number of values in the group.</w:t>
      </w:r>
      <w:r w:rsidRPr="003076F2" w:rsidDel="0007221F">
        <w:rPr>
          <w:rFonts w:asciiTheme="minorHAnsi" w:hAnsiTheme="minorHAnsi" w:cstheme="minorHAnsi"/>
          <w:sz w:val="20"/>
          <w:szCs w:val="20"/>
          <w:lang w:eastAsia="en-NZ"/>
        </w:rPr>
        <w:t xml:space="preserve"> </w:t>
      </w:r>
    </w:p>
    <w:p w14:paraId="4F432278" w14:textId="30AAA66A" w:rsidR="00CD7382" w:rsidRPr="003076F2" w:rsidRDefault="00CD7382" w:rsidP="00EA2E77">
      <w:pPr>
        <w:spacing w:before="120" w:after="120"/>
        <w:ind w:left="720" w:hanging="720"/>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Meta analysis</w:t>
      </w:r>
    </w:p>
    <w:p w14:paraId="5D8E4529" w14:textId="6E348B30" w:rsidR="00CD7382" w:rsidRPr="003076F2" w:rsidRDefault="00CD7382" w:rsidP="00EA2E77">
      <w:pPr>
        <w:pStyle w:val="GLGlossaryText"/>
        <w:spacing w:before="0" w:after="0"/>
        <w:rPr>
          <w:rFonts w:asciiTheme="minorHAnsi" w:hAnsiTheme="minorHAnsi" w:cstheme="minorHAnsi"/>
        </w:rPr>
      </w:pPr>
      <w:r w:rsidRPr="003076F2">
        <w:rPr>
          <w:rFonts w:asciiTheme="minorHAnsi" w:hAnsiTheme="minorHAnsi" w:cstheme="minorHAnsi"/>
        </w:rPr>
        <w:t>Meta-analysis is the use of statistical techniques to combine and summarize the results of multiple studies; they may or may be contained within a systematic review. By combining data from several studies, meta-analyses can provide more precise estimates of the effects of health care than those derived from the individual studies</w:t>
      </w:r>
      <w:r w:rsidR="007075E1" w:rsidRPr="003076F2">
        <w:rPr>
          <w:rFonts w:asciiTheme="minorHAnsi" w:hAnsiTheme="minorHAnsi" w:cstheme="minorHAnsi"/>
        </w:rPr>
        <w:t xml:space="preserve">. </w:t>
      </w:r>
    </w:p>
    <w:p w14:paraId="471920E3" w14:textId="2B86038E" w:rsidR="00FA6580" w:rsidRPr="003076F2" w:rsidRDefault="00FA6580" w:rsidP="00EA2E77">
      <w:pPr>
        <w:spacing w:before="120" w:after="40"/>
        <w:ind w:left="720" w:hanging="720"/>
        <w:rPr>
          <w:rFonts w:asciiTheme="minorHAnsi" w:hAnsiTheme="minorHAnsi" w:cstheme="minorHAnsi"/>
          <w:b/>
          <w:sz w:val="22"/>
          <w:szCs w:val="32"/>
          <w:lang w:eastAsia="en-NZ"/>
        </w:rPr>
      </w:pPr>
      <w:r w:rsidRPr="003076F2">
        <w:rPr>
          <w:rFonts w:asciiTheme="minorHAnsi" w:hAnsiTheme="minorHAnsi" w:cstheme="minorHAnsi"/>
          <w:b/>
          <w:sz w:val="22"/>
          <w:szCs w:val="32"/>
          <w:lang w:eastAsia="en-NZ"/>
        </w:rPr>
        <w:t>Neurodiversity</w:t>
      </w:r>
    </w:p>
    <w:p w14:paraId="2A0F8C3E" w14:textId="77777777" w:rsidR="00FA6580" w:rsidRPr="003076F2" w:rsidRDefault="00FA6580" w:rsidP="00FA6580">
      <w:pPr>
        <w:spacing w:before="40" w:after="40"/>
        <w:jc w:val="both"/>
        <w:rPr>
          <w:rFonts w:asciiTheme="minorHAnsi" w:hAnsiTheme="minorHAnsi" w:cstheme="minorHAnsi"/>
          <w:color w:val="000000" w:themeColor="text1"/>
          <w:sz w:val="20"/>
          <w:szCs w:val="20"/>
          <w:lang w:eastAsia="en-NZ"/>
        </w:rPr>
      </w:pPr>
      <w:r w:rsidRPr="003076F2">
        <w:rPr>
          <w:rFonts w:asciiTheme="minorHAnsi" w:hAnsiTheme="minorHAnsi" w:cstheme="minorHAnsi"/>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w:t>
      </w:r>
      <w:r w:rsidR="00040B70" w:rsidRPr="003076F2">
        <w:rPr>
          <w:rFonts w:asciiTheme="minorHAnsi" w:hAnsiTheme="minorHAnsi" w:cstheme="minorHAnsi"/>
          <w:sz w:val="20"/>
          <w:szCs w:val="20"/>
          <w:lang w:eastAsia="en-NZ"/>
        </w:rPr>
        <w:t>s</w:t>
      </w:r>
      <w:r w:rsidRPr="003076F2">
        <w:rPr>
          <w:rFonts w:asciiTheme="minorHAnsi" w:hAnsiTheme="minorHAnsi" w:cstheme="minorHAnsi"/>
          <w:sz w:val="20"/>
          <w:szCs w:val="20"/>
          <w:lang w:eastAsia="en-NZ"/>
        </w:rPr>
        <w:t>ed and respected as a social category on a par with gender, ethnicity, sexual orientation, or disability status.</w:t>
      </w:r>
    </w:p>
    <w:p w14:paraId="28BA1367" w14:textId="7AB5CDF3" w:rsidR="001F6BBB" w:rsidRDefault="00E81405"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Non-binary</w:t>
      </w:r>
      <w:r w:rsidR="004C13D0">
        <w:rPr>
          <w:rFonts w:asciiTheme="minorHAnsi" w:hAnsiTheme="minorHAnsi" w:cstheme="minorHAnsi"/>
          <w:b/>
          <w:sz w:val="22"/>
          <w:szCs w:val="20"/>
          <w:lang w:eastAsia="en-NZ"/>
        </w:rPr>
        <w:t xml:space="preserve"> (nonbinary)</w:t>
      </w:r>
    </w:p>
    <w:p w14:paraId="20941C85" w14:textId="6EE2FEB1" w:rsidR="001F6BBB" w:rsidRDefault="00D665C9" w:rsidP="00FA6580">
      <w:pPr>
        <w:tabs>
          <w:tab w:val="left" w:pos="1800"/>
        </w:tabs>
        <w:spacing w:before="120" w:after="40"/>
        <w:jc w:val="both"/>
        <w:rPr>
          <w:rFonts w:asciiTheme="minorHAnsi" w:hAnsiTheme="minorHAnsi" w:cstheme="minorHAnsi"/>
          <w:bCs/>
          <w:sz w:val="20"/>
          <w:szCs w:val="20"/>
          <w:lang w:eastAsia="en-NZ"/>
        </w:rPr>
      </w:pPr>
      <w:r w:rsidRPr="008635C8">
        <w:rPr>
          <w:rStyle w:val="markedcontent"/>
          <w:rFonts w:asciiTheme="minorHAnsi" w:hAnsiTheme="minorHAnsi" w:cstheme="minorHAnsi"/>
          <w:sz w:val="20"/>
          <w:szCs w:val="20"/>
        </w:rPr>
        <w:t>An umbrella term for all genders other than just female/woman/girl or</w:t>
      </w:r>
      <w:r>
        <w:rPr>
          <w:rFonts w:asciiTheme="minorHAnsi" w:hAnsiTheme="minorHAnsi" w:cstheme="minorHAnsi"/>
          <w:sz w:val="20"/>
          <w:szCs w:val="20"/>
        </w:rPr>
        <w:t xml:space="preserve"> </w:t>
      </w:r>
      <w:r w:rsidRPr="008635C8">
        <w:rPr>
          <w:rStyle w:val="markedcontent"/>
          <w:rFonts w:asciiTheme="minorHAnsi" w:hAnsiTheme="minorHAnsi" w:cstheme="minorHAnsi"/>
          <w:sz w:val="20"/>
          <w:szCs w:val="20"/>
        </w:rPr>
        <w:t>male/man/boy. Use as an adjective (e.g.</w:t>
      </w:r>
      <w:r>
        <w:rPr>
          <w:rStyle w:val="markedcontent"/>
          <w:rFonts w:asciiTheme="minorHAnsi" w:hAnsiTheme="minorHAnsi" w:cstheme="minorHAnsi"/>
          <w:sz w:val="20"/>
          <w:szCs w:val="20"/>
        </w:rPr>
        <w:t>,</w:t>
      </w:r>
      <w:r w:rsidRPr="008635C8">
        <w:rPr>
          <w:rStyle w:val="markedcontent"/>
          <w:rFonts w:asciiTheme="minorHAnsi" w:hAnsiTheme="minorHAnsi" w:cstheme="minorHAnsi"/>
          <w:sz w:val="20"/>
          <w:szCs w:val="20"/>
        </w:rPr>
        <w:t xml:space="preserve"> </w:t>
      </w:r>
      <w:r>
        <w:rPr>
          <w:rStyle w:val="markedcontent"/>
          <w:rFonts w:asciiTheme="minorHAnsi" w:hAnsiTheme="minorHAnsi" w:cstheme="minorHAnsi"/>
          <w:sz w:val="20"/>
          <w:szCs w:val="20"/>
        </w:rPr>
        <w:t>‘Alex</w:t>
      </w:r>
      <w:r w:rsidRPr="008635C8">
        <w:rPr>
          <w:rStyle w:val="markedcontent"/>
          <w:rFonts w:asciiTheme="minorHAnsi" w:hAnsiTheme="minorHAnsi" w:cstheme="minorHAnsi"/>
          <w:sz w:val="20"/>
          <w:szCs w:val="20"/>
        </w:rPr>
        <w:t xml:space="preserve"> is </w:t>
      </w:r>
      <w:r w:rsidR="00E81405">
        <w:rPr>
          <w:rStyle w:val="markedcontent"/>
          <w:rFonts w:asciiTheme="minorHAnsi" w:hAnsiTheme="minorHAnsi" w:cstheme="minorHAnsi"/>
          <w:sz w:val="20"/>
          <w:szCs w:val="20"/>
        </w:rPr>
        <w:t>non-binary</w:t>
      </w:r>
      <w:r>
        <w:rPr>
          <w:rStyle w:val="markedcontent"/>
          <w:rFonts w:asciiTheme="minorHAnsi" w:hAnsiTheme="minorHAnsi" w:cstheme="minorHAnsi"/>
          <w:sz w:val="20"/>
          <w:szCs w:val="20"/>
        </w:rPr>
        <w:t>’)</w:t>
      </w:r>
      <w:r w:rsidR="009D2C11">
        <w:rPr>
          <w:rFonts w:asciiTheme="minorHAnsi" w:hAnsiTheme="minorHAnsi" w:cstheme="minorHAnsi"/>
          <w:bCs/>
          <w:sz w:val="20"/>
          <w:szCs w:val="20"/>
          <w:lang w:eastAsia="en-NZ"/>
        </w:rPr>
        <w:t xml:space="preserve">.  </w:t>
      </w:r>
      <w:r w:rsidR="00203698">
        <w:rPr>
          <w:rFonts w:asciiTheme="minorHAnsi" w:hAnsiTheme="minorHAnsi" w:cstheme="minorHAnsi"/>
          <w:bCs/>
          <w:sz w:val="20"/>
          <w:szCs w:val="20"/>
          <w:lang w:eastAsia="en-NZ"/>
        </w:rPr>
        <w:t xml:space="preserve">(Note: </w:t>
      </w:r>
      <w:r w:rsidR="00203698">
        <w:rPr>
          <w:rFonts w:asciiTheme="minorHAnsi" w:hAnsiTheme="minorHAnsi" w:cstheme="minorHAnsi"/>
          <w:color w:val="000000"/>
          <w:sz w:val="20"/>
          <w:szCs w:val="20"/>
        </w:rPr>
        <w:t xml:space="preserve">Some individuals choose to identify as non-binary as distinct from transgender. </w:t>
      </w:r>
      <w:r w:rsidR="00203698">
        <w:rPr>
          <w:rFonts w:asciiTheme="minorHAnsi" w:hAnsiTheme="minorHAnsi" w:cstheme="minorHAnsi"/>
          <w:color w:val="000000" w:themeColor="text1"/>
          <w:sz w:val="20"/>
          <w:szCs w:val="20"/>
        </w:rPr>
        <w:t>G</w:t>
      </w:r>
      <w:r w:rsidR="00203698" w:rsidRPr="00E81405">
        <w:rPr>
          <w:rFonts w:asciiTheme="minorHAnsi" w:hAnsiTheme="minorHAnsi" w:cstheme="minorHAnsi"/>
          <w:color w:val="000000" w:themeColor="text1"/>
          <w:sz w:val="20"/>
          <w:szCs w:val="20"/>
        </w:rPr>
        <w:t xml:space="preserve">ender Minorities Aotearoa consider transgender to be </w:t>
      </w:r>
      <w:r w:rsidR="00203698" w:rsidRPr="001E1077">
        <w:rPr>
          <w:rFonts w:asciiTheme="minorHAnsi" w:hAnsiTheme="minorHAnsi" w:cstheme="minorHAnsi"/>
          <w:color w:val="000000"/>
          <w:sz w:val="20"/>
          <w:szCs w:val="20"/>
        </w:rPr>
        <w:t>the counterpart to cisgender, as its linguistic opposite, and that it refers to all gender minorities</w:t>
      </w:r>
      <w:r w:rsidR="00203698">
        <w:rPr>
          <w:rFonts w:asciiTheme="minorHAnsi" w:hAnsiTheme="minorHAnsi" w:cstheme="minorHAnsi"/>
          <w:color w:val="000000"/>
          <w:sz w:val="20"/>
          <w:szCs w:val="20"/>
        </w:rPr>
        <w:t xml:space="preserve">, including non-binary. In the current paper, non-binary </w:t>
      </w:r>
      <w:r w:rsidR="005D2CCC">
        <w:rPr>
          <w:rFonts w:asciiTheme="minorHAnsi" w:hAnsiTheme="minorHAnsi" w:cstheme="minorHAnsi"/>
          <w:color w:val="000000"/>
          <w:sz w:val="20"/>
          <w:szCs w:val="20"/>
        </w:rPr>
        <w:t>is</w:t>
      </w:r>
      <w:r w:rsidR="00203698">
        <w:rPr>
          <w:rFonts w:asciiTheme="minorHAnsi" w:hAnsiTheme="minorHAnsi" w:cstheme="minorHAnsi"/>
          <w:color w:val="000000"/>
          <w:sz w:val="20"/>
          <w:szCs w:val="20"/>
        </w:rPr>
        <w:t xml:space="preserve"> listed separately from transgender in order to be as inclusive as possible).</w:t>
      </w:r>
    </w:p>
    <w:p w14:paraId="3183EFF4" w14:textId="50C7EB20"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Observational studies</w:t>
      </w:r>
    </w:p>
    <w:p w14:paraId="2D993DC8"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lso known as epidemiological studies. These are usually undertaken by investigators who are not involved in the clinical care of the patients being studied, and who are not using the technology under investigation. Distinct from experimental studies.</w:t>
      </w:r>
    </w:p>
    <w:p w14:paraId="18FC0554" w14:textId="77777777" w:rsidR="00CE1BE9" w:rsidRPr="003076F2" w:rsidRDefault="00CE1BE9" w:rsidP="00FA6580">
      <w:pPr>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ICO framework</w:t>
      </w:r>
    </w:p>
    <w:p w14:paraId="490175A0" w14:textId="6DA0E53B" w:rsidR="00CE1BE9" w:rsidRPr="003076F2" w:rsidRDefault="00F844CF" w:rsidP="00CE1BE9">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 mnemonic used to frame a research question’s parameters which is useful for developing search strategies and selection criteria</w:t>
      </w:r>
      <w:r w:rsidR="00FE0055">
        <w:rPr>
          <w:rFonts w:asciiTheme="minorHAnsi" w:hAnsiTheme="minorHAnsi" w:cstheme="minorHAnsi"/>
          <w:sz w:val="20"/>
          <w:szCs w:val="20"/>
          <w:lang w:eastAsia="en-NZ"/>
        </w:rPr>
        <w:t>;</w:t>
      </w:r>
      <w:r w:rsidR="006768DE" w:rsidRPr="003076F2">
        <w:rPr>
          <w:rFonts w:asciiTheme="minorHAnsi" w:hAnsiTheme="minorHAnsi" w:cstheme="minorHAnsi"/>
          <w:sz w:val="20"/>
          <w:szCs w:val="20"/>
          <w:lang w:eastAsia="en-NZ"/>
        </w:rPr>
        <w:t xml:space="preserve"> particularly valuable for</w:t>
      </w:r>
      <w:r w:rsidRPr="003076F2">
        <w:rPr>
          <w:rFonts w:asciiTheme="minorHAnsi" w:hAnsiTheme="minorHAnsi" w:cstheme="minorHAnsi"/>
          <w:sz w:val="20"/>
          <w:szCs w:val="20"/>
          <w:lang w:eastAsia="en-NZ"/>
        </w:rPr>
        <w:t xml:space="preserve"> systematic reviews</w:t>
      </w:r>
      <w:r w:rsidR="006768DE" w:rsidRPr="003076F2">
        <w:rPr>
          <w:rFonts w:asciiTheme="minorHAnsi" w:hAnsiTheme="minorHAnsi" w:cstheme="minorHAnsi"/>
          <w:sz w:val="20"/>
          <w:szCs w:val="20"/>
          <w:lang w:eastAsia="en-NZ"/>
        </w:rPr>
        <w:t xml:space="preserve"> investigating intervention </w:t>
      </w:r>
      <w:r w:rsidR="00CD5558" w:rsidRPr="003076F2">
        <w:rPr>
          <w:rFonts w:asciiTheme="minorHAnsi" w:hAnsiTheme="minorHAnsi" w:cstheme="minorHAnsi"/>
          <w:sz w:val="20"/>
          <w:szCs w:val="20"/>
          <w:lang w:eastAsia="en-NZ"/>
        </w:rPr>
        <w:t>effectiveness</w:t>
      </w:r>
      <w:r w:rsidRPr="003076F2">
        <w:rPr>
          <w:rFonts w:asciiTheme="minorHAnsi" w:hAnsiTheme="minorHAnsi" w:cstheme="minorHAnsi"/>
          <w:sz w:val="20"/>
          <w:szCs w:val="20"/>
          <w:lang w:eastAsia="en-NZ"/>
        </w:rPr>
        <w:t xml:space="preserve">.  The letters stand for </w:t>
      </w:r>
    </w:p>
    <w:p w14:paraId="7C68A44F" w14:textId="773CE254"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5747145" w14:textId="77777777"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Intervention</w:t>
      </w:r>
    </w:p>
    <w:p w14:paraId="6F2A4698" w14:textId="6398747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C</w:t>
      </w:r>
      <w:r w:rsidRPr="003076F2">
        <w:rPr>
          <w:rFonts w:asciiTheme="minorHAnsi" w:hAnsiTheme="minorHAnsi" w:cstheme="minorHAnsi"/>
        </w:rPr>
        <w:t> – Comparison, control or comparator</w:t>
      </w:r>
    </w:p>
    <w:p w14:paraId="43E32FF4" w14:textId="7A44086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O</w:t>
      </w:r>
      <w:r w:rsidRPr="003076F2">
        <w:rPr>
          <w:rFonts w:asciiTheme="minorHAnsi" w:hAnsiTheme="minorHAnsi" w:cstheme="minorHAnsi"/>
        </w:rPr>
        <w:t> – Outcome(s)</w:t>
      </w:r>
    </w:p>
    <w:p w14:paraId="1F03A7F2" w14:textId="5B1F2AAA" w:rsidR="00F844CF" w:rsidRPr="003076F2" w:rsidRDefault="00E64C6D" w:rsidP="00C14D46">
      <w:pPr>
        <w:pStyle w:val="GLGlossaryText"/>
        <w:spacing w:before="40"/>
        <w:rPr>
          <w:rFonts w:asciiTheme="minorHAnsi" w:hAnsiTheme="minorHAnsi" w:cstheme="minorHAnsi"/>
        </w:rPr>
      </w:pPr>
      <w:r w:rsidRPr="003076F2">
        <w:rPr>
          <w:rFonts w:asciiTheme="minorHAnsi" w:hAnsiTheme="minorHAnsi" w:cstheme="minorHAnsi"/>
        </w:rPr>
        <w:t xml:space="preserve">T is sometimes added to represent dates of population or duration of intervention. </w:t>
      </w:r>
    </w:p>
    <w:p w14:paraId="0953C45A" w14:textId="4B4877EF" w:rsidR="008C353B" w:rsidRPr="003076F2" w:rsidRDefault="008C353B" w:rsidP="008C353B">
      <w:pPr>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ICo framework</w:t>
      </w:r>
      <w:r w:rsidR="00386BEF" w:rsidRPr="003076F2">
        <w:rPr>
          <w:rFonts w:asciiTheme="minorHAnsi" w:hAnsiTheme="minorHAnsi" w:cstheme="minorHAnsi"/>
          <w:b/>
          <w:sz w:val="22"/>
          <w:szCs w:val="20"/>
          <w:lang w:eastAsia="en-NZ"/>
        </w:rPr>
        <w:t xml:space="preserve"> (an alternative to PICO)</w:t>
      </w:r>
    </w:p>
    <w:p w14:paraId="6DA069A3" w14:textId="6A892856" w:rsidR="008C353B" w:rsidRPr="003076F2" w:rsidRDefault="008C353B" w:rsidP="008C353B">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A mnemonic used to frame a research question’s parameters which is useful for developing search strategies and selection criteria in systematic reviews.  </w:t>
      </w:r>
      <w:r w:rsidR="00386BEF" w:rsidRPr="003076F2">
        <w:rPr>
          <w:rFonts w:asciiTheme="minorHAnsi" w:hAnsiTheme="minorHAnsi" w:cstheme="minorHAnsi"/>
          <w:sz w:val="20"/>
          <w:szCs w:val="20"/>
        </w:rPr>
        <w:t xml:space="preserve">This framework is suggested for research questions </w:t>
      </w:r>
      <w:r w:rsidR="00387182" w:rsidRPr="003076F2">
        <w:rPr>
          <w:rFonts w:asciiTheme="minorHAnsi" w:hAnsiTheme="minorHAnsi" w:cstheme="minorHAnsi"/>
          <w:sz w:val="20"/>
          <w:szCs w:val="20"/>
        </w:rPr>
        <w:t>in which</w:t>
      </w:r>
      <w:r w:rsidR="00386BEF" w:rsidRPr="003076F2">
        <w:rPr>
          <w:rFonts w:asciiTheme="minorHAnsi" w:hAnsiTheme="minorHAnsi" w:cstheme="minorHAnsi"/>
          <w:sz w:val="20"/>
          <w:szCs w:val="20"/>
        </w:rPr>
        <w:t xml:space="preserve"> the phenomena of interest </w:t>
      </w:r>
      <w:r w:rsidR="002B2677" w:rsidRPr="003076F2">
        <w:rPr>
          <w:rFonts w:asciiTheme="minorHAnsi" w:hAnsiTheme="minorHAnsi" w:cstheme="minorHAnsi"/>
          <w:sz w:val="20"/>
          <w:szCs w:val="20"/>
        </w:rPr>
        <w:t>represent</w:t>
      </w:r>
      <w:r w:rsidR="00386BEF" w:rsidRPr="003076F2">
        <w:rPr>
          <w:rFonts w:asciiTheme="minorHAnsi" w:hAnsiTheme="minorHAnsi" w:cstheme="minorHAnsi"/>
          <w:sz w:val="20"/>
          <w:szCs w:val="20"/>
        </w:rPr>
        <w:t xml:space="preserve"> the outcome and is </w:t>
      </w:r>
      <w:r w:rsidR="006768DE" w:rsidRPr="003076F2">
        <w:rPr>
          <w:rFonts w:asciiTheme="minorHAnsi" w:hAnsiTheme="minorHAnsi" w:cstheme="minorHAnsi"/>
          <w:sz w:val="20"/>
          <w:szCs w:val="20"/>
          <w:lang w:eastAsia="en-NZ"/>
        </w:rPr>
        <w:t xml:space="preserve">particularly valuable for </w:t>
      </w:r>
      <w:r w:rsidR="00386BEF" w:rsidRPr="003076F2">
        <w:rPr>
          <w:rFonts w:asciiTheme="minorHAnsi" w:hAnsiTheme="minorHAnsi" w:cstheme="minorHAnsi"/>
          <w:sz w:val="20"/>
          <w:szCs w:val="20"/>
        </w:rPr>
        <w:t>syntheses of qualitative phenomena including lived experience</w:t>
      </w:r>
      <w:r w:rsidR="008405B0" w:rsidRPr="003076F2">
        <w:rPr>
          <w:rFonts w:asciiTheme="minorHAnsi" w:hAnsiTheme="minorHAnsi" w:cstheme="minorHAnsi"/>
          <w:sz w:val="20"/>
          <w:szCs w:val="20"/>
        </w:rPr>
        <w:t>.</w:t>
      </w:r>
      <w:r w:rsidR="00386BEF" w:rsidRPr="003076F2">
        <w:rPr>
          <w:rFonts w:asciiTheme="minorHAnsi" w:hAnsiTheme="minorHAnsi" w:cstheme="minorHAnsi"/>
          <w:sz w:val="20"/>
          <w:szCs w:val="20"/>
        </w:rPr>
        <w:t xml:space="preserve"> </w:t>
      </w:r>
      <w:r w:rsidRPr="003076F2">
        <w:rPr>
          <w:rFonts w:asciiTheme="minorHAnsi" w:hAnsiTheme="minorHAnsi" w:cstheme="minorHAnsi"/>
          <w:sz w:val="20"/>
          <w:szCs w:val="20"/>
          <w:lang w:eastAsia="en-NZ"/>
        </w:rPr>
        <w:t>The letters stand for</w:t>
      </w:r>
      <w:r w:rsidR="008405B0" w:rsidRPr="003076F2">
        <w:rPr>
          <w:rFonts w:asciiTheme="minorHAnsi" w:hAnsiTheme="minorHAnsi" w:cstheme="minorHAnsi"/>
          <w:sz w:val="20"/>
          <w:szCs w:val="20"/>
          <w:lang w:eastAsia="en-NZ"/>
        </w:rPr>
        <w:t>:</w:t>
      </w:r>
    </w:p>
    <w:p w14:paraId="3E019437"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D9FE183"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phenomena of Interest</w:t>
      </w:r>
    </w:p>
    <w:p w14:paraId="599B4F22"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Co</w:t>
      </w:r>
      <w:r w:rsidRPr="003076F2">
        <w:rPr>
          <w:rFonts w:asciiTheme="minorHAnsi" w:hAnsiTheme="minorHAnsi" w:cstheme="minorHAnsi"/>
        </w:rPr>
        <w:t> – Context</w:t>
      </w:r>
    </w:p>
    <w:p w14:paraId="31D9A965"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lastRenderedPageBreak/>
        <w:t>Power</w:t>
      </w:r>
    </w:p>
    <w:p w14:paraId="06444A15"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The probability that a statistical test or study will detect a defined pattern in data and declare the extent of the pattern as showing statistical significance.</w:t>
      </w:r>
    </w:p>
    <w:p w14:paraId="04DAB890"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revalence</w:t>
      </w:r>
    </w:p>
    <w:p w14:paraId="55E710E0" w14:textId="77777777" w:rsidR="00FA6580" w:rsidRPr="003076F2" w:rsidRDefault="00FA6580" w:rsidP="00FA6580">
      <w:pPr>
        <w:tabs>
          <w:tab w:val="left" w:pos="1800"/>
        </w:tabs>
        <w:spacing w:before="40" w:after="40"/>
        <w:jc w:val="both"/>
        <w:rPr>
          <w:rFonts w:asciiTheme="minorHAnsi" w:hAnsiTheme="minorHAnsi" w:cstheme="minorHAnsi"/>
          <w:sz w:val="20"/>
          <w:szCs w:val="20"/>
          <w:lang w:val="en-US"/>
        </w:rPr>
      </w:pPr>
      <w:r w:rsidRPr="003076F2">
        <w:rPr>
          <w:rFonts w:asciiTheme="minorHAnsi" w:hAnsiTheme="minorHAnsi" w:cstheme="minorHAnsi"/>
          <w:sz w:val="20"/>
          <w:szCs w:val="20"/>
          <w:lang w:val="en-US"/>
        </w:rPr>
        <w:t>A measure of the proportion of people in a population who have some attribute or disease at a given point in time or during some time period.</w:t>
      </w:r>
    </w:p>
    <w:p w14:paraId="1C7F53CB" w14:textId="77777777" w:rsidR="007678E3" w:rsidRPr="003076F2" w:rsidRDefault="007678E3" w:rsidP="007678E3">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 xml:space="preserve">Pseudo-randomised </w:t>
      </w:r>
      <w:r w:rsidR="00C76334" w:rsidRPr="003076F2">
        <w:rPr>
          <w:rFonts w:asciiTheme="minorHAnsi" w:hAnsiTheme="minorHAnsi" w:cstheme="minorHAnsi"/>
          <w:b/>
          <w:sz w:val="22"/>
          <w:szCs w:val="22"/>
          <w:lang w:eastAsia="en-NZ"/>
        </w:rPr>
        <w:t>controlled trial</w:t>
      </w:r>
    </w:p>
    <w:p w14:paraId="5BBE543B" w14:textId="77777777" w:rsidR="007678E3" w:rsidRPr="003076F2" w:rsidRDefault="007678E3" w:rsidP="00595A32">
      <w:pPr>
        <w:tabs>
          <w:tab w:val="left" w:pos="1800"/>
        </w:tabs>
        <w:spacing w:before="40" w:after="40"/>
        <w:jc w:val="both"/>
        <w:rPr>
          <w:rFonts w:asciiTheme="minorHAnsi" w:hAnsiTheme="minorHAnsi" w:cstheme="minorHAnsi"/>
          <w:color w:val="000000"/>
          <w:sz w:val="20"/>
          <w:szCs w:val="20"/>
          <w:lang w:val="en-GB"/>
        </w:rPr>
      </w:pPr>
      <w:r w:rsidRPr="003076F2">
        <w:rPr>
          <w:rFonts w:asciiTheme="minorHAnsi" w:hAnsiTheme="minorHAnsi" w:cstheme="minorHAnsi"/>
          <w:sz w:val="20"/>
          <w:szCs w:val="20"/>
          <w:lang w:eastAsia="en-NZ"/>
        </w:rPr>
        <w:t xml:space="preserve">As for a randomised controlled trial except that a </w:t>
      </w:r>
      <w:r w:rsidRPr="003076F2">
        <w:rPr>
          <w:rFonts w:asciiTheme="minorHAnsi" w:hAnsiTheme="minorHAnsi" w:cstheme="minorHAnsi"/>
          <w:sz w:val="20"/>
          <w:szCs w:val="20"/>
        </w:rPr>
        <w:t>pseudo-random method (such as alternate allocation, days of the week, date of birth, or odd-even medical record numbers)</w:t>
      </w:r>
      <w:r w:rsidRPr="003076F2">
        <w:rPr>
          <w:rFonts w:asciiTheme="minorHAnsi" w:hAnsiTheme="minorHAnsi" w:cstheme="minorHAnsi"/>
          <w:color w:val="000000"/>
          <w:sz w:val="20"/>
          <w:szCs w:val="20"/>
          <w:lang w:val="en-GB"/>
        </w:rPr>
        <w:t xml:space="preserve"> is described for allocating individuals into treatment or control group conditions</w:t>
      </w:r>
      <w:r w:rsidRPr="003076F2">
        <w:rPr>
          <w:rFonts w:asciiTheme="minorHAnsi" w:hAnsiTheme="minorHAnsi" w:cstheme="minorHAnsi"/>
          <w:sz w:val="20"/>
          <w:szCs w:val="20"/>
        </w:rPr>
        <w:t xml:space="preserve">. The outcomes from each group are compared. </w:t>
      </w:r>
      <w:r w:rsidR="00E102E6" w:rsidRPr="003076F2">
        <w:rPr>
          <w:rFonts w:asciiTheme="minorHAnsi" w:hAnsiTheme="minorHAnsi" w:cstheme="minorHAnsi"/>
          <w:sz w:val="20"/>
          <w:szCs w:val="20"/>
        </w:rPr>
        <w:t>Sometimes</w:t>
      </w:r>
      <w:r w:rsidR="00C76334" w:rsidRPr="003076F2">
        <w:rPr>
          <w:rFonts w:asciiTheme="minorHAnsi" w:hAnsiTheme="minorHAnsi" w:cstheme="minorHAnsi"/>
          <w:sz w:val="20"/>
          <w:szCs w:val="20"/>
        </w:rPr>
        <w:t xml:space="preserve"> known as quasi-randomised controlled trial</w:t>
      </w:r>
      <w:r w:rsidR="00E102E6" w:rsidRPr="003076F2">
        <w:rPr>
          <w:rFonts w:asciiTheme="minorHAnsi" w:hAnsiTheme="minorHAnsi" w:cstheme="minorHAnsi"/>
          <w:sz w:val="20"/>
          <w:szCs w:val="20"/>
        </w:rPr>
        <w:t xml:space="preserve">s. </w:t>
      </w:r>
    </w:p>
    <w:p w14:paraId="2FB25232" w14:textId="77777777" w:rsidR="00C96365" w:rsidRPr="003076F2" w:rsidRDefault="00C96365" w:rsidP="00C96365">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Quality of evidence</w:t>
      </w:r>
    </w:p>
    <w:p w14:paraId="67081E2E" w14:textId="77777777" w:rsidR="00973BD1" w:rsidRPr="003076F2" w:rsidRDefault="00C96365" w:rsidP="00973BD1">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Degree to which bias has been prevented through the design and conduct of research from which evidence is derived.</w:t>
      </w:r>
    </w:p>
    <w:p w14:paraId="3D7AB8A2"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Randomised controlled trial (RCT)</w:t>
      </w:r>
    </w:p>
    <w:p w14:paraId="2809E43D" w14:textId="79435E78" w:rsidR="001B117D" w:rsidRPr="003076F2" w:rsidRDefault="00FA6580" w:rsidP="007D0DAC">
      <w:pPr>
        <w:tabs>
          <w:tab w:val="left" w:pos="1800"/>
        </w:tabs>
        <w:spacing w:before="40" w:after="40"/>
        <w:jc w:val="both"/>
        <w:rPr>
          <w:rFonts w:asciiTheme="minorHAnsi" w:hAnsiTheme="minorHAnsi" w:cstheme="minorHAnsi"/>
          <w:sz w:val="20"/>
          <w:szCs w:val="20"/>
        </w:rPr>
      </w:pPr>
      <w:r w:rsidRPr="003076F2">
        <w:rPr>
          <w:rFonts w:asciiTheme="minorHAnsi" w:hAnsiTheme="minorHAnsi" w:cstheme="minorHAnsi"/>
          <w:sz w:val="20"/>
          <w:szCs w:val="20"/>
          <w:lang w:eastAsia="en-NZ"/>
        </w:rPr>
        <w:t xml:space="preserve">An experiment in which </w:t>
      </w:r>
      <w:r w:rsidR="001B117D" w:rsidRPr="003076F2">
        <w:rPr>
          <w:rFonts w:asciiTheme="minorHAnsi" w:hAnsiTheme="minorHAnsi" w:cstheme="minorHAnsi"/>
          <w:sz w:val="20"/>
          <w:szCs w:val="20"/>
          <w:lang w:eastAsia="en-NZ"/>
        </w:rPr>
        <w:t>a unit</w:t>
      </w:r>
      <w:r w:rsidRPr="003076F2">
        <w:rPr>
          <w:rFonts w:asciiTheme="minorHAnsi" w:hAnsiTheme="minorHAnsi" w:cstheme="minorHAnsi"/>
          <w:sz w:val="20"/>
          <w:szCs w:val="20"/>
          <w:lang w:eastAsia="en-NZ"/>
        </w:rPr>
        <w:t xml:space="preserve"> </w:t>
      </w:r>
      <w:r w:rsidR="001B117D" w:rsidRPr="003076F2">
        <w:rPr>
          <w:rFonts w:asciiTheme="minorHAnsi" w:hAnsiTheme="minorHAnsi" w:cstheme="minorHAnsi"/>
          <w:sz w:val="20"/>
          <w:szCs w:val="20"/>
        </w:rPr>
        <w:t>(</w:t>
      </w:r>
      <w:r w:rsidR="00252C3C" w:rsidRPr="003076F2">
        <w:rPr>
          <w:rFonts w:asciiTheme="minorHAnsi" w:hAnsiTheme="minorHAnsi" w:cstheme="minorHAnsi"/>
          <w:sz w:val="20"/>
          <w:szCs w:val="20"/>
        </w:rPr>
        <w:t>e.g.</w:t>
      </w:r>
      <w:r w:rsidR="00C70429" w:rsidRPr="003076F2">
        <w:rPr>
          <w:rFonts w:asciiTheme="minorHAnsi" w:hAnsiTheme="minorHAnsi" w:cstheme="minorHAnsi"/>
          <w:sz w:val="20"/>
          <w:szCs w:val="20"/>
        </w:rPr>
        <w:t>,</w:t>
      </w:r>
      <w:r w:rsidR="001B117D" w:rsidRPr="003076F2">
        <w:rPr>
          <w:rFonts w:asciiTheme="minorHAnsi" w:hAnsiTheme="minorHAnsi" w:cstheme="minorHAnsi"/>
          <w:sz w:val="20"/>
          <w:szCs w:val="20"/>
        </w:rPr>
        <w:t xml:space="preserve"> people, or a cluster of people) </w:t>
      </w:r>
      <w:r w:rsidRPr="003076F2">
        <w:rPr>
          <w:rFonts w:asciiTheme="minorHAnsi" w:hAnsiTheme="minorHAnsi" w:cstheme="minorHAnsi"/>
          <w:sz w:val="20"/>
          <w:szCs w:val="20"/>
          <w:lang w:eastAsia="en-NZ"/>
        </w:rPr>
        <w:t xml:space="preserve">are allocated </w:t>
      </w:r>
      <w:r w:rsidR="001B117D" w:rsidRPr="003076F2">
        <w:rPr>
          <w:rFonts w:asciiTheme="minorHAnsi" w:hAnsiTheme="minorHAnsi" w:cstheme="minorHAnsi"/>
          <w:sz w:val="20"/>
          <w:szCs w:val="20"/>
          <w:lang w:eastAsia="en-NZ"/>
        </w:rPr>
        <w:t xml:space="preserve">using a </w:t>
      </w:r>
      <w:r w:rsidR="00E01E17" w:rsidRPr="003076F2">
        <w:rPr>
          <w:rFonts w:asciiTheme="minorHAnsi" w:hAnsiTheme="minorHAnsi" w:cstheme="minorHAnsi"/>
          <w:sz w:val="20"/>
          <w:szCs w:val="20"/>
          <w:lang w:eastAsia="en-NZ"/>
        </w:rPr>
        <w:t xml:space="preserve">fully </w:t>
      </w:r>
      <w:r w:rsidR="001B117D" w:rsidRPr="003076F2">
        <w:rPr>
          <w:rFonts w:asciiTheme="minorHAnsi" w:hAnsiTheme="minorHAnsi" w:cstheme="minorHAnsi"/>
          <w:sz w:val="20"/>
          <w:szCs w:val="20"/>
        </w:rPr>
        <w:t>random mechanism (such as a coin toss, random number table, computer-generated random numbers)</w:t>
      </w:r>
      <w:r w:rsidR="009352CF"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 xml:space="preserve">into </w:t>
      </w:r>
      <w:r w:rsidR="009352CF" w:rsidRPr="003076F2">
        <w:rPr>
          <w:rFonts w:asciiTheme="minorHAnsi" w:hAnsiTheme="minorHAnsi" w:cstheme="minorHAnsi"/>
          <w:sz w:val="20"/>
          <w:szCs w:val="20"/>
          <w:lang w:eastAsia="en-NZ"/>
        </w:rPr>
        <w:t xml:space="preserve">either </w:t>
      </w:r>
      <w:r w:rsidR="00E01E17" w:rsidRPr="003076F2">
        <w:rPr>
          <w:rFonts w:asciiTheme="minorHAnsi" w:hAnsiTheme="minorHAnsi" w:cstheme="minorHAnsi"/>
          <w:sz w:val="20"/>
          <w:szCs w:val="20"/>
          <w:lang w:eastAsia="en-NZ"/>
        </w:rPr>
        <w:t xml:space="preserve">the intervention </w:t>
      </w:r>
      <w:r w:rsidR="009352CF" w:rsidRPr="003076F2">
        <w:rPr>
          <w:rFonts w:asciiTheme="minorHAnsi" w:hAnsiTheme="minorHAnsi" w:cstheme="minorHAnsi"/>
          <w:sz w:val="20"/>
          <w:szCs w:val="20"/>
          <w:lang w:eastAsia="en-NZ"/>
        </w:rPr>
        <w:t>condition (</w:t>
      </w:r>
      <w:r w:rsidR="00E01E17" w:rsidRPr="003076F2">
        <w:rPr>
          <w:rFonts w:asciiTheme="minorHAnsi" w:hAnsiTheme="minorHAnsi" w:cstheme="minorHAnsi"/>
          <w:sz w:val="20"/>
          <w:szCs w:val="20"/>
          <w:lang w:eastAsia="en-NZ"/>
        </w:rPr>
        <w:t xml:space="preserve">e.g., </w:t>
      </w:r>
      <w:r w:rsidRPr="003076F2">
        <w:rPr>
          <w:rFonts w:asciiTheme="minorHAnsi" w:hAnsiTheme="minorHAnsi" w:cstheme="minorHAnsi"/>
          <w:sz w:val="20"/>
          <w:szCs w:val="20"/>
          <w:lang w:eastAsia="en-NZ"/>
        </w:rPr>
        <w:t xml:space="preserve">preventive or therapeutic procedure, manoeuvre, or </w:t>
      </w:r>
      <w:r w:rsidR="00E01E17" w:rsidRPr="003076F2">
        <w:rPr>
          <w:rFonts w:asciiTheme="minorHAnsi" w:hAnsiTheme="minorHAnsi" w:cstheme="minorHAnsi"/>
          <w:sz w:val="20"/>
          <w:szCs w:val="20"/>
          <w:lang w:eastAsia="en-NZ"/>
        </w:rPr>
        <w:t>treatment</w:t>
      </w:r>
      <w:r w:rsidR="009352CF" w:rsidRPr="003076F2">
        <w:rPr>
          <w:rFonts w:asciiTheme="minorHAnsi" w:hAnsiTheme="minorHAnsi" w:cstheme="minorHAnsi"/>
          <w:sz w:val="20"/>
          <w:szCs w:val="20"/>
          <w:lang w:eastAsia="en-NZ"/>
        </w:rPr>
        <w:t xml:space="preserve">) or a control </w:t>
      </w:r>
      <w:r w:rsidR="00E01E17" w:rsidRPr="003076F2">
        <w:rPr>
          <w:rFonts w:asciiTheme="minorHAnsi" w:hAnsiTheme="minorHAnsi" w:cstheme="minorHAnsi"/>
          <w:sz w:val="20"/>
          <w:szCs w:val="20"/>
          <w:lang w:eastAsia="en-NZ"/>
        </w:rPr>
        <w:t xml:space="preserve">comparison </w:t>
      </w:r>
      <w:r w:rsidR="009352CF" w:rsidRPr="003076F2">
        <w:rPr>
          <w:rFonts w:asciiTheme="minorHAnsi" w:hAnsiTheme="minorHAnsi" w:cstheme="minorHAnsi"/>
          <w:sz w:val="20"/>
          <w:szCs w:val="20"/>
          <w:lang w:eastAsia="en-NZ"/>
        </w:rPr>
        <w:t>condition (e.g., placebo, usual care, alternative treatment)</w:t>
      </w:r>
      <w:r w:rsidRPr="003076F2">
        <w:rPr>
          <w:rFonts w:asciiTheme="minorHAnsi" w:hAnsiTheme="minorHAnsi" w:cstheme="minorHAnsi"/>
          <w:sz w:val="20"/>
          <w:szCs w:val="20"/>
          <w:lang w:eastAsia="en-NZ"/>
        </w:rPr>
        <w:t xml:space="preserve">. The </w:t>
      </w:r>
      <w:r w:rsidR="001B117D" w:rsidRPr="003076F2">
        <w:rPr>
          <w:rFonts w:asciiTheme="minorHAnsi" w:hAnsiTheme="minorHAnsi" w:cstheme="minorHAnsi"/>
          <w:sz w:val="20"/>
          <w:szCs w:val="20"/>
          <w:lang w:eastAsia="en-NZ"/>
        </w:rPr>
        <w:t xml:space="preserve">outcomes from each </w:t>
      </w:r>
      <w:r w:rsidRPr="003076F2">
        <w:rPr>
          <w:rFonts w:asciiTheme="minorHAnsi" w:hAnsiTheme="minorHAnsi" w:cstheme="minorHAnsi"/>
          <w:sz w:val="20"/>
          <w:szCs w:val="20"/>
          <w:lang w:eastAsia="en-NZ"/>
        </w:rPr>
        <w:t>group are compared</w:t>
      </w:r>
      <w:r w:rsidR="001B117D" w:rsidRPr="003076F2">
        <w:rPr>
          <w:rFonts w:asciiTheme="minorHAnsi" w:hAnsiTheme="minorHAnsi" w:cstheme="minorHAnsi"/>
          <w:sz w:val="20"/>
          <w:szCs w:val="20"/>
          <w:lang w:eastAsia="en-NZ"/>
        </w:rPr>
        <w:t>.</w:t>
      </w:r>
      <w:r w:rsidR="0048601E" w:rsidRPr="003076F2">
        <w:rPr>
          <w:rFonts w:asciiTheme="minorHAnsi" w:hAnsiTheme="minorHAnsi" w:cstheme="minorHAnsi"/>
          <w:sz w:val="20"/>
          <w:szCs w:val="20"/>
          <w:lang w:eastAsia="en-NZ"/>
        </w:rPr>
        <w:t xml:space="preserve"> Conditions a</w:t>
      </w:r>
      <w:r w:rsidR="0066314D" w:rsidRPr="003076F2">
        <w:rPr>
          <w:rFonts w:asciiTheme="minorHAnsi" w:hAnsiTheme="minorHAnsi" w:cstheme="minorHAnsi"/>
          <w:sz w:val="20"/>
          <w:szCs w:val="20"/>
          <w:lang w:eastAsia="en-NZ"/>
        </w:rPr>
        <w:t xml:space="preserve">re run in parallel. </w:t>
      </w:r>
    </w:p>
    <w:p w14:paraId="2A2AD7B4"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econdary study</w:t>
      </w:r>
    </w:p>
    <w:p w14:paraId="48A1E277" w14:textId="46AC08C0"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n analysis or synthesis of research data reported elsewhere, including systematic reviews, meta</w:t>
      </w:r>
      <w:r w:rsidR="00C70429"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analyses and guidelines.</w:t>
      </w:r>
    </w:p>
    <w:p w14:paraId="0579D36A"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election bias</w:t>
      </w:r>
    </w:p>
    <w:p w14:paraId="2DB0375E"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Error due to systematic differences in characteristics between those who are selected for inclusion in a study and those who are not (or between those compared within a study and those who are not).</w:t>
      </w:r>
    </w:p>
    <w:p w14:paraId="0FCED998" w14:textId="77777777" w:rsidR="00067CEC" w:rsidRDefault="00067CEC" w:rsidP="00FA6580">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ex</w:t>
      </w:r>
    </w:p>
    <w:p w14:paraId="4D7CAA26" w14:textId="05DAD664" w:rsidR="00067CEC" w:rsidRPr="00DD3E37" w:rsidRDefault="00067CEC" w:rsidP="00DD3E37">
      <w:pPr>
        <w:tabs>
          <w:tab w:val="left" w:pos="1800"/>
        </w:tabs>
        <w:spacing w:before="120" w:after="40"/>
        <w:rPr>
          <w:rFonts w:asciiTheme="minorHAnsi" w:hAnsiTheme="minorHAnsi" w:cstheme="minorHAnsi"/>
          <w:bCs/>
          <w:sz w:val="20"/>
          <w:szCs w:val="20"/>
          <w:lang w:eastAsia="en-NZ"/>
        </w:rPr>
      </w:pPr>
      <w:r w:rsidRPr="00DD3E37">
        <w:rPr>
          <w:rFonts w:asciiTheme="minorHAnsi" w:hAnsiTheme="minorHAnsi" w:cstheme="minorHAnsi"/>
          <w:bCs/>
          <w:sz w:val="20"/>
          <w:szCs w:val="20"/>
          <w:lang w:eastAsia="en-NZ"/>
        </w:rPr>
        <w:t>is based on a person’s sex characteristics, such as their chromosomes, hormones, and reproductive organs. While typically based upon the sex characteristics observed and recorded at birth or infancy, a person’s sex can change over the course of their lifetime and may differ from their recorded at birth</w:t>
      </w:r>
      <w:r w:rsidR="00BF6EC2" w:rsidRPr="00BF6EC2">
        <w:rPr>
          <w:rFonts w:asciiTheme="minorHAnsi" w:hAnsiTheme="minorHAnsi" w:cstheme="minorHAnsi"/>
          <w:bCs/>
          <w:sz w:val="20"/>
          <w:szCs w:val="20"/>
          <w:lang w:eastAsia="en-NZ"/>
        </w:rPr>
        <w:t xml:space="preserve">. </w:t>
      </w:r>
    </w:p>
    <w:p w14:paraId="3DFF80C0" w14:textId="77777777" w:rsidR="00067CEC" w:rsidRDefault="00067CEC" w:rsidP="00FA6580">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ex characteristics</w:t>
      </w:r>
    </w:p>
    <w:p w14:paraId="37C32EC3" w14:textId="77777777" w:rsidR="00067CEC" w:rsidRPr="00DD3E37" w:rsidRDefault="00067CEC" w:rsidP="00FA6580">
      <w:pPr>
        <w:tabs>
          <w:tab w:val="left" w:pos="1800"/>
        </w:tabs>
        <w:spacing w:before="120" w:after="40"/>
        <w:jc w:val="both"/>
        <w:rPr>
          <w:rFonts w:asciiTheme="minorHAnsi" w:hAnsiTheme="minorHAnsi" w:cstheme="minorHAnsi"/>
          <w:bCs/>
          <w:sz w:val="22"/>
          <w:szCs w:val="22"/>
          <w:lang w:eastAsia="en-NZ"/>
        </w:rPr>
      </w:pPr>
      <w:r w:rsidRPr="00DD3E37">
        <w:rPr>
          <w:rFonts w:asciiTheme="minorHAnsi" w:hAnsiTheme="minorHAnsi" w:cstheme="minorHAnsi"/>
          <w:bCs/>
          <w:sz w:val="22"/>
          <w:szCs w:val="22"/>
          <w:lang w:eastAsia="en-NZ"/>
        </w:rPr>
        <w:t>refer to each person’s physical features relating to sex, including genitalia and other sexual and reproductive anatomy, chromosomes, hormones, and secondary physical features emerging from puberty</w:t>
      </w:r>
    </w:p>
    <w:p w14:paraId="5C48CAEB" w14:textId="1E90E58E" w:rsidR="00FA6580" w:rsidRPr="003076F2" w:rsidRDefault="00FA6580" w:rsidP="00FA6580">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Strength of evidence</w:t>
      </w:r>
    </w:p>
    <w:p w14:paraId="6F9D74EE" w14:textId="77777777" w:rsidR="00FA6580" w:rsidRPr="003076F2" w:rsidRDefault="00FA6580" w:rsidP="002646BC">
      <w:pPr>
        <w:pStyle w:val="GLGlossaryText"/>
        <w:rPr>
          <w:rFonts w:asciiTheme="minorHAnsi" w:hAnsiTheme="minorHAnsi" w:cstheme="minorHAnsi"/>
        </w:rPr>
      </w:pPr>
      <w:r w:rsidRPr="003076F2">
        <w:rPr>
          <w:rFonts w:asciiTheme="minorHAnsi" w:hAnsiTheme="minorHAnsi" w:cstheme="minorHAnsi"/>
        </w:rPr>
        <w:t>The strength of evidence for an intervention effect includes the level (type of studies), quality (how well the studies were designed and performed to eliminate bias) and statistical precision (</w:t>
      </w:r>
      <w:r w:rsidR="009956D4" w:rsidRPr="003076F2">
        <w:rPr>
          <w:rFonts w:asciiTheme="minorHAnsi" w:hAnsiTheme="minorHAnsi" w:cstheme="minorHAnsi"/>
        </w:rPr>
        <w:t>p</w:t>
      </w:r>
      <w:r w:rsidRPr="003076F2">
        <w:rPr>
          <w:rFonts w:asciiTheme="minorHAnsi" w:hAnsiTheme="minorHAnsi" w:cstheme="minorHAnsi"/>
        </w:rPr>
        <w:t>-value and confidence interval).</w:t>
      </w:r>
    </w:p>
    <w:p w14:paraId="069BCD52" w14:textId="156ACA73"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ystematic review (SR)</w:t>
      </w:r>
    </w:p>
    <w:p w14:paraId="4D469E1E" w14:textId="7714DF03" w:rsidR="00730857" w:rsidRDefault="00CD7382" w:rsidP="002646BC">
      <w:pPr>
        <w:pStyle w:val="GLGlossaryText"/>
        <w:rPr>
          <w:rFonts w:asciiTheme="minorHAnsi" w:hAnsiTheme="minorHAnsi" w:cstheme="minorHAnsi"/>
        </w:rPr>
      </w:pPr>
      <w:r w:rsidRPr="003076F2">
        <w:rPr>
          <w:rFonts w:asciiTheme="minorHAnsi" w:hAnsiTheme="minorHAnsi" w:cstheme="minorHAnsi"/>
        </w:rPr>
        <w:t>A systematic review attempts to collate all relevant evidence that fits pre-specified eligibility criteria to answer a specific research question. It uses explicit, systematic methods to minimize bias in the identification, selection, synthesis, and summary of studies. The key characteristics of a systematic review are (a) a clearly stated set of objectives with an explicit, reproducible methodology; (b) a systematic search that attempts to identify all studies that would meet the eligibility criteria; (c) an assessment of the validity of the findings of the included studies (e.g., assessment of risk of bias and confidence in cumulative estimates); and (d) systematic presentation, and synthesis, of the characteristics and findings of the included studies.</w:t>
      </w:r>
    </w:p>
    <w:p w14:paraId="0D07F3B1" w14:textId="2926E516" w:rsidR="000A7DBF" w:rsidRPr="003076F2" w:rsidRDefault="000A7DBF" w:rsidP="000A7DBF">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Transg</w:t>
      </w:r>
      <w:r w:rsidRPr="003076F2">
        <w:rPr>
          <w:rFonts w:asciiTheme="minorHAnsi" w:hAnsiTheme="minorHAnsi" w:cstheme="minorHAnsi"/>
          <w:b/>
          <w:sz w:val="22"/>
          <w:szCs w:val="22"/>
          <w:lang w:eastAsia="en-NZ"/>
        </w:rPr>
        <w:t xml:space="preserve">ender </w:t>
      </w:r>
    </w:p>
    <w:p w14:paraId="051C7910" w14:textId="1E32AD45" w:rsidR="000A7DBF" w:rsidRPr="00DD3E37" w:rsidRDefault="000A7DBF" w:rsidP="000A7DBF">
      <w:pPr>
        <w:tabs>
          <w:tab w:val="left" w:pos="1800"/>
        </w:tabs>
        <w:spacing w:before="120" w:after="40"/>
        <w:jc w:val="both"/>
        <w:rPr>
          <w:rFonts w:asciiTheme="minorHAnsi" w:hAnsiTheme="minorHAnsi" w:cstheme="minorHAnsi"/>
          <w:b/>
          <w:color w:val="000000" w:themeColor="text1"/>
          <w:sz w:val="20"/>
          <w:szCs w:val="20"/>
          <w:lang w:eastAsia="en-NZ"/>
        </w:rPr>
      </w:pPr>
      <w:r w:rsidRPr="00E81405">
        <w:rPr>
          <w:rFonts w:asciiTheme="minorHAnsi" w:hAnsiTheme="minorHAnsi" w:cstheme="minorHAnsi"/>
          <w:color w:val="000000" w:themeColor="text1"/>
          <w:sz w:val="20"/>
          <w:szCs w:val="20"/>
        </w:rPr>
        <w:lastRenderedPageBreak/>
        <w:t>People who identify with a gender that does not match their sex assigned at birth</w:t>
      </w:r>
      <w:r w:rsidR="00E81405" w:rsidRPr="00E81405">
        <w:rPr>
          <w:rFonts w:asciiTheme="minorHAnsi" w:hAnsiTheme="minorHAnsi" w:cstheme="minorHAnsi"/>
          <w:color w:val="000000" w:themeColor="text1"/>
          <w:sz w:val="20"/>
          <w:szCs w:val="20"/>
        </w:rPr>
        <w:t xml:space="preserve">. </w:t>
      </w:r>
      <w:r w:rsidR="009D2C11">
        <w:rPr>
          <w:rFonts w:asciiTheme="minorHAnsi" w:hAnsiTheme="minorHAnsi" w:cstheme="minorHAnsi"/>
          <w:color w:val="000000" w:themeColor="text1"/>
          <w:sz w:val="20"/>
          <w:szCs w:val="20"/>
        </w:rPr>
        <w:t>(Note: G</w:t>
      </w:r>
      <w:r w:rsidR="00E81405" w:rsidRPr="00E81405">
        <w:rPr>
          <w:rFonts w:asciiTheme="minorHAnsi" w:hAnsiTheme="minorHAnsi" w:cstheme="minorHAnsi"/>
          <w:color w:val="000000" w:themeColor="text1"/>
          <w:sz w:val="20"/>
          <w:szCs w:val="20"/>
        </w:rPr>
        <w:t xml:space="preserve">ender Minorities Aotearoa consider transgender to be </w:t>
      </w:r>
      <w:r w:rsidR="00E81405" w:rsidRPr="00DD3E37">
        <w:rPr>
          <w:rFonts w:asciiTheme="minorHAnsi" w:hAnsiTheme="minorHAnsi" w:cstheme="minorHAnsi"/>
          <w:color w:val="000000"/>
          <w:sz w:val="20"/>
          <w:szCs w:val="20"/>
        </w:rPr>
        <w:t>the counterpart to cisgender, as its linguistic opposite</w:t>
      </w:r>
      <w:r w:rsidR="009D2C11">
        <w:rPr>
          <w:rFonts w:asciiTheme="minorHAnsi" w:hAnsiTheme="minorHAnsi" w:cstheme="minorHAnsi"/>
          <w:color w:val="000000"/>
          <w:sz w:val="20"/>
          <w:szCs w:val="20"/>
        </w:rPr>
        <w:t>. Some individuals choose to identify as non-binary or genderfluid as distinct from transgender. In the current paper, these gender minority identities are listed separately from transgender in order to be as inclusive as possible).</w:t>
      </w:r>
    </w:p>
    <w:p w14:paraId="5C3405C0" w14:textId="048F1216" w:rsidR="000A7DBF" w:rsidRPr="00DD3E37" w:rsidRDefault="00067CEC" w:rsidP="002646BC">
      <w:pPr>
        <w:pStyle w:val="GLGlossaryText"/>
        <w:rPr>
          <w:rFonts w:asciiTheme="minorHAnsi" w:hAnsiTheme="minorHAnsi" w:cstheme="minorHAnsi"/>
          <w:b/>
          <w:bCs w:val="0"/>
          <w:sz w:val="22"/>
          <w:szCs w:val="22"/>
        </w:rPr>
      </w:pPr>
      <w:r w:rsidRPr="00DD3E37">
        <w:rPr>
          <w:rFonts w:asciiTheme="minorHAnsi" w:hAnsiTheme="minorHAnsi" w:cstheme="minorHAnsi"/>
          <w:b/>
          <w:bCs w:val="0"/>
          <w:sz w:val="22"/>
          <w:szCs w:val="22"/>
        </w:rPr>
        <w:t>Trans man</w:t>
      </w:r>
    </w:p>
    <w:p w14:paraId="2752058C" w14:textId="360BB132" w:rsidR="00067CEC" w:rsidRDefault="00067CEC" w:rsidP="002646BC">
      <w:pPr>
        <w:pStyle w:val="GLGlossaryText"/>
        <w:rPr>
          <w:rFonts w:asciiTheme="minorHAnsi" w:hAnsiTheme="minorHAnsi" w:cstheme="minorHAnsi"/>
        </w:rPr>
      </w:pPr>
      <w:r w:rsidRPr="00067CEC">
        <w:rPr>
          <w:rFonts w:asciiTheme="minorHAnsi" w:hAnsiTheme="minorHAnsi" w:cstheme="minorHAnsi"/>
        </w:rPr>
        <w:t>refers to a man who was assigned female at birth</w:t>
      </w:r>
      <w:r w:rsidR="00E81405">
        <w:rPr>
          <w:rFonts w:asciiTheme="minorHAnsi" w:hAnsiTheme="minorHAnsi" w:cstheme="minorHAnsi"/>
        </w:rPr>
        <w:t>, also transgender man</w:t>
      </w:r>
    </w:p>
    <w:p w14:paraId="3ADF73B0" w14:textId="7A035E98" w:rsidR="00067CEC" w:rsidRPr="00DD3E37" w:rsidRDefault="00067CEC" w:rsidP="002646BC">
      <w:pPr>
        <w:pStyle w:val="GLGlossaryText"/>
        <w:rPr>
          <w:rFonts w:asciiTheme="minorHAnsi" w:hAnsiTheme="minorHAnsi" w:cstheme="minorHAnsi"/>
          <w:b/>
          <w:bCs w:val="0"/>
          <w:sz w:val="22"/>
          <w:szCs w:val="22"/>
        </w:rPr>
      </w:pPr>
      <w:r w:rsidRPr="00DD3E37">
        <w:rPr>
          <w:rFonts w:asciiTheme="minorHAnsi" w:hAnsiTheme="minorHAnsi" w:cstheme="minorHAnsi"/>
          <w:b/>
          <w:bCs w:val="0"/>
          <w:sz w:val="22"/>
          <w:szCs w:val="22"/>
        </w:rPr>
        <w:t>Trans woman</w:t>
      </w:r>
    </w:p>
    <w:p w14:paraId="161B02E7" w14:textId="0BC28D57" w:rsidR="00067CEC" w:rsidRDefault="00067CEC" w:rsidP="002646BC">
      <w:pPr>
        <w:pStyle w:val="GLGlossaryText"/>
        <w:rPr>
          <w:rFonts w:asciiTheme="minorHAnsi" w:hAnsiTheme="minorHAnsi" w:cstheme="minorHAnsi"/>
        </w:rPr>
      </w:pPr>
      <w:r w:rsidRPr="00067CEC">
        <w:rPr>
          <w:rFonts w:asciiTheme="minorHAnsi" w:hAnsiTheme="minorHAnsi" w:cstheme="minorHAnsi"/>
        </w:rPr>
        <w:t>refers to a woman assigned male at birth</w:t>
      </w:r>
      <w:r w:rsidR="00E81405">
        <w:rPr>
          <w:rFonts w:asciiTheme="minorHAnsi" w:hAnsiTheme="minorHAnsi" w:cstheme="minorHAnsi"/>
        </w:rPr>
        <w:t>, also transgender woman</w:t>
      </w:r>
    </w:p>
    <w:p w14:paraId="0C012750" w14:textId="77777777" w:rsidR="00976613" w:rsidRDefault="00976613" w:rsidP="002646BC">
      <w:pPr>
        <w:pStyle w:val="GLGlossaryText"/>
        <w:rPr>
          <w:rFonts w:asciiTheme="minorHAnsi" w:hAnsiTheme="minorHAnsi" w:cstheme="minorHAnsi"/>
        </w:rPr>
      </w:pPr>
    </w:p>
    <w:p w14:paraId="325E5395" w14:textId="68F29F15" w:rsidR="00976613" w:rsidRPr="00DD3E37" w:rsidRDefault="00976613" w:rsidP="00DD3E37">
      <w:pPr>
        <w:pStyle w:val="GLBodytext"/>
        <w:rPr>
          <w:b/>
        </w:rPr>
      </w:pPr>
      <w:r>
        <w:rPr>
          <w:b/>
        </w:rPr>
        <w:t>Source</w:t>
      </w:r>
      <w:r w:rsidRPr="00DD3E37">
        <w:rPr>
          <w:b/>
        </w:rPr>
        <w:t xml:space="preserve">: </w:t>
      </w:r>
      <w:r w:rsidRPr="003C4557">
        <w:t xml:space="preserve">Gender and sex-related terms were sourced from </w:t>
      </w:r>
      <w:r w:rsidRPr="003C4557">
        <w:rPr>
          <w:noProof/>
        </w:rPr>
        <w:t xml:space="preserve">Gender Minorities Aotearoa </w:t>
      </w:r>
      <w:r>
        <w:rPr>
          <w:noProof/>
        </w:rPr>
        <w:fldChar w:fldCharType="begin"/>
      </w:r>
      <w:r w:rsidR="000D3CD4">
        <w:rPr>
          <w:noProof/>
        </w:rPr>
        <w:instrText xml:space="preserve"> ADDIN EN.CITE &lt;EndNote&gt;&lt;Cite&gt;&lt;Author&gt;Gender Minorities Aotearoa&lt;/Author&gt;&lt;Year&gt;2023&lt;/Year&gt;&lt;RecNum&gt;1437&lt;/RecNum&gt;&lt;DisplayText&gt;[114]&lt;/DisplayText&gt;&lt;record&gt;&lt;rec-number&gt;1437&lt;/rec-number&gt;&lt;foreign-keys&gt;&lt;key app="EN" db-id="f9afr5w2dew9afeza9sxpvrlvrf92zssvfpp" timestamp="1713934912"&gt;1437&lt;/key&gt;&lt;/foreign-keys&gt;&lt;ref-type name="Web Page"&gt;12&lt;/ref-type&gt;&lt;contributors&gt;&lt;authors&gt;&lt;author&gt;Gender Minorities Aotearoa,&lt;/author&gt;&lt;/authors&gt;&lt;/contributors&gt;&lt;titles&gt;&lt;title&gt;Trans 101: Glossary of trans words and how to use them (6th ed)&lt;/title&gt;&lt;/titles&gt;&lt;dates&gt;&lt;year&gt;2023&lt;/year&gt;&lt;/dates&gt;&lt;urls&gt;&lt;related-urls&gt;&lt;url&gt;https://genderminorities.com/glossary-transgender/&lt;/url&gt;&lt;/related-urls&gt;&lt;/urls&gt;&lt;/record&gt;&lt;/Cite&gt;&lt;/EndNote&gt;</w:instrText>
      </w:r>
      <w:r>
        <w:rPr>
          <w:noProof/>
        </w:rPr>
        <w:fldChar w:fldCharType="separate"/>
      </w:r>
      <w:r w:rsidR="000D3CD4">
        <w:rPr>
          <w:noProof/>
        </w:rPr>
        <w:t>[</w:t>
      </w:r>
      <w:hyperlink w:anchor="_ENREF_114" w:tooltip="Gender Minorities Aotearoa, 2023 #1437" w:history="1">
        <w:r w:rsidR="006525B5">
          <w:rPr>
            <w:noProof/>
          </w:rPr>
          <w:t>114</w:t>
        </w:r>
      </w:hyperlink>
      <w:r w:rsidR="000D3CD4">
        <w:rPr>
          <w:noProof/>
        </w:rPr>
        <w:t>]</w:t>
      </w:r>
      <w:r>
        <w:rPr>
          <w:noProof/>
        </w:rPr>
        <w:fldChar w:fldCharType="end"/>
      </w:r>
      <w:r w:rsidRPr="003C4557">
        <w:rPr>
          <w:noProof/>
        </w:rPr>
        <w:t xml:space="preserve">, </w:t>
      </w:r>
      <w:r w:rsidRPr="003C4557">
        <w:t>Stats N</w:t>
      </w:r>
      <w:r w:rsidRPr="003C4557">
        <w:rPr>
          <w:lang w:val="mi-NZ"/>
        </w:rPr>
        <w:t>Z</w:t>
      </w:r>
      <w:r w:rsidRPr="00DD3E37">
        <w:rPr>
          <w:b/>
        </w:rPr>
        <w:t xml:space="preserve"> </w:t>
      </w:r>
      <w:r w:rsidRPr="00E83F23">
        <w:rPr>
          <w:bCs/>
        </w:rPr>
        <w:fldChar w:fldCharType="begin"/>
      </w:r>
      <w:r w:rsidR="000D3CD4">
        <w:rPr>
          <w:bCs/>
        </w:rPr>
        <w:instrText xml:space="preserve"> ADDIN EN.CITE &lt;EndNote&gt;&lt;Cite&gt;&lt;Author&gt;Stats NZ&lt;/Author&gt;&lt;Year&gt;2021&lt;/Year&gt;&lt;RecNum&gt;1436&lt;/RecNum&gt;&lt;DisplayText&gt;[115]&lt;/DisplayText&gt;&lt;record&gt;&lt;rec-number&gt;1436&lt;/rec-number&gt;&lt;foreign-keys&gt;&lt;key app="EN" db-id="f9afr5w2dew9afeza9sxpvrlvrf92zssvfpp" timestamp="1713933169"&gt;1436&lt;/key&gt;&lt;/foreign-keys&gt;&lt;ref-type name="Web Page"&gt;12&lt;/ref-type&gt;&lt;contributors&gt;&lt;authors&gt;&lt;author&gt;Stats NZ,&lt;/author&gt;&lt;/authors&gt;&lt;/contributors&gt;&lt;titles&gt;&lt;title&gt;Data standard for gender, sex, and variations of sex characteristics&lt;/title&gt;&lt;/titles&gt;&lt;volume&gt;2024&lt;/volume&gt;&lt;number&gt;24 April 2024&lt;/number&gt;&lt;dates&gt;&lt;year&gt;2021&lt;/year&gt;&lt;/dates&gt;&lt;pub-location&gt;Wellington, New Zealand&lt;/pub-location&gt;&lt;publisher&gt;New Zealand Government&lt;/publisher&gt;&lt;urls&gt;&lt;related-urls&gt;&lt;url&gt;https://www.stats.govt.nz/methods/information-about-the-standard-for-gender-sex-and-variations-of-sex-characteristics&lt;/url&gt;&lt;/related-urls&gt;&lt;/urls&gt;&lt;/record&gt;&lt;/Cite&gt;&lt;/EndNote&gt;</w:instrText>
      </w:r>
      <w:r w:rsidRPr="00E83F23">
        <w:rPr>
          <w:bCs/>
        </w:rPr>
        <w:fldChar w:fldCharType="separate"/>
      </w:r>
      <w:r w:rsidR="000D3CD4">
        <w:rPr>
          <w:bCs/>
          <w:noProof/>
        </w:rPr>
        <w:t>[</w:t>
      </w:r>
      <w:hyperlink w:anchor="_ENREF_115" w:tooltip="Stats NZ, 2021 #1436" w:history="1">
        <w:r w:rsidR="006525B5">
          <w:rPr>
            <w:bCs/>
            <w:noProof/>
          </w:rPr>
          <w:t>115</w:t>
        </w:r>
      </w:hyperlink>
      <w:r w:rsidR="000D3CD4">
        <w:rPr>
          <w:bCs/>
          <w:noProof/>
        </w:rPr>
        <w:t>]</w:t>
      </w:r>
      <w:r w:rsidRPr="00E83F23">
        <w:rPr>
          <w:bCs/>
        </w:rPr>
        <w:fldChar w:fldCharType="end"/>
      </w:r>
      <w:r w:rsidRPr="00DD3E37">
        <w:rPr>
          <w:b/>
        </w:rPr>
        <w:t xml:space="preserve">, </w:t>
      </w:r>
      <w:r w:rsidRPr="003C4557">
        <w:rPr>
          <w:noProof/>
        </w:rPr>
        <w:t>and Te Kāhui Tika Tangata Human Rights Commission</w:t>
      </w:r>
      <w:r w:rsidRPr="003C4557">
        <w:t xml:space="preserve"> </w:t>
      </w:r>
      <w:r>
        <w:rPr>
          <w:noProof/>
        </w:rPr>
        <w:fldChar w:fldCharType="begin"/>
      </w:r>
      <w:r w:rsidR="000D3CD4">
        <w:rPr>
          <w:noProof/>
        </w:rPr>
        <w:instrText xml:space="preserve"> ADDIN EN.CITE &lt;EndNote&gt;&lt;Cite&gt;&lt;Author&gt;Te Kāhui Tika Tangata Human Rights Commission&lt;/Author&gt;&lt;Year&gt;2020&lt;/Year&gt;&lt;RecNum&gt;1438&lt;/RecNum&gt;&lt;DisplayText&gt;[116]&lt;/DisplayText&gt;&lt;record&gt;&lt;rec-number&gt;1438&lt;/rec-number&gt;&lt;foreign-keys&gt;&lt;key app="EN" db-id="f9afr5w2dew9afeza9sxpvrlvrf92zssvfpp" timestamp="1713935160"&gt;1438&lt;/key&gt;&lt;/foreign-keys&gt;&lt;ref-type name="Web Page"&gt;12&lt;/ref-type&gt;&lt;contributors&gt;&lt;authors&gt;&lt;author&gt;Te Kāhui Tika Tangata Human Rights Commission,&lt;/author&gt;&lt;/authors&gt;&lt;/contributors&gt;&lt;titles&gt;&lt;title&gt;Prism: Human rights issues relating to sexual orientation, gender identity and expression, and sex characteristics (SOGIESC) in Aotearoa New Zealand – A report with recommendations&lt;/title&gt;&lt;/titles&gt;&lt;dates&gt;&lt;year&gt;2020&lt;/year&gt;&lt;/dates&gt;&lt;urls&gt;&lt;related-urls&gt;&lt;url&gt;https://tikatangata.org.nz/our-work/prism-human-rights-issues-relating-to-sexual-orientation-gender-identity-and-expression-and-sex-characteristics-sogiesc-in-aotearoa-new-zealand&lt;/url&gt;&lt;/related-urls&gt;&lt;/urls&gt;&lt;/record&gt;&lt;/Cite&gt;&lt;/EndNote&gt;</w:instrText>
      </w:r>
      <w:r>
        <w:rPr>
          <w:noProof/>
        </w:rPr>
        <w:fldChar w:fldCharType="separate"/>
      </w:r>
      <w:r w:rsidR="000D3CD4">
        <w:rPr>
          <w:noProof/>
        </w:rPr>
        <w:t>[</w:t>
      </w:r>
      <w:hyperlink w:history="1">
        <w:r w:rsidR="006525B5">
          <w:rPr>
            <w:noProof/>
          </w:rPr>
          <w:t>116</w:t>
        </w:r>
      </w:hyperlink>
      <w:r w:rsidR="000D3CD4">
        <w:rPr>
          <w:noProof/>
        </w:rPr>
        <w:t>]</w:t>
      </w:r>
      <w:r>
        <w:rPr>
          <w:noProof/>
        </w:rPr>
        <w:fldChar w:fldCharType="end"/>
      </w:r>
      <w:r w:rsidRPr="003C4557">
        <w:rPr>
          <w:noProof/>
        </w:rPr>
        <w:t>.</w:t>
      </w:r>
    </w:p>
    <w:p w14:paraId="72F75129" w14:textId="0CFE80DA" w:rsidR="00C03BB6" w:rsidRPr="003076F2" w:rsidRDefault="00C03BB6" w:rsidP="00E3786F">
      <w:pPr>
        <w:pStyle w:val="GLHeading2"/>
      </w:pPr>
      <w:bookmarkStart w:id="971" w:name="_Toc131381766"/>
      <w:bookmarkStart w:id="972" w:name="_Toc131383536"/>
      <w:bookmarkStart w:id="973" w:name="_Toc159792490"/>
      <w:bookmarkStart w:id="974" w:name="_Toc166869283"/>
      <w:r w:rsidRPr="003076F2">
        <w:t xml:space="preserve">A2.3 Glossary of </w:t>
      </w:r>
      <w:r w:rsidR="002220AE">
        <w:t xml:space="preserve">Te Reo </w:t>
      </w:r>
      <w:r w:rsidRPr="003076F2">
        <w:t>Māori terms</w:t>
      </w:r>
      <w:bookmarkEnd w:id="971"/>
      <w:bookmarkEnd w:id="972"/>
      <w:bookmarkEnd w:id="973"/>
      <w:bookmarkEnd w:id="974"/>
    </w:p>
    <w:p w14:paraId="6045BD42" w14:textId="6AF7ECDC" w:rsidR="007403D7" w:rsidRPr="003076F2" w:rsidRDefault="007403D7" w:rsidP="006B2A21">
      <w:pPr>
        <w:pStyle w:val="GLBodytext"/>
        <w:tabs>
          <w:tab w:val="left" w:pos="2410"/>
        </w:tabs>
        <w:spacing w:after="0" w:line="240" w:lineRule="auto"/>
        <w:rPr>
          <w:sz w:val="20"/>
          <w:szCs w:val="20"/>
        </w:rPr>
      </w:pPr>
      <w:r w:rsidRPr="003076F2">
        <w:rPr>
          <w:b/>
          <w:sz w:val="20"/>
          <w:szCs w:val="20"/>
        </w:rPr>
        <w:t>Aotearoa</w:t>
      </w:r>
      <w:r w:rsidRPr="003076F2">
        <w:rPr>
          <w:b/>
          <w:sz w:val="20"/>
          <w:szCs w:val="20"/>
        </w:rPr>
        <w:tab/>
      </w:r>
      <w:r w:rsidRPr="003076F2">
        <w:rPr>
          <w:sz w:val="20"/>
          <w:szCs w:val="20"/>
        </w:rPr>
        <w:t>New Zealand</w:t>
      </w:r>
    </w:p>
    <w:p w14:paraId="437398AD" w14:textId="106F3639" w:rsidR="006C1901" w:rsidRPr="003076F2" w:rsidRDefault="006C1901" w:rsidP="006B2A21">
      <w:pPr>
        <w:pStyle w:val="GLBodytext"/>
        <w:tabs>
          <w:tab w:val="left" w:pos="2410"/>
        </w:tabs>
        <w:spacing w:after="0" w:line="240" w:lineRule="auto"/>
        <w:rPr>
          <w:b/>
          <w:sz w:val="20"/>
          <w:szCs w:val="20"/>
        </w:rPr>
      </w:pPr>
      <w:r w:rsidRPr="003076F2">
        <w:rPr>
          <w:b/>
          <w:sz w:val="20"/>
          <w:szCs w:val="20"/>
        </w:rPr>
        <w:t>hengahenga</w:t>
      </w:r>
      <w:r w:rsidRPr="003076F2">
        <w:rPr>
          <w:b/>
          <w:sz w:val="20"/>
          <w:szCs w:val="20"/>
        </w:rPr>
        <w:tab/>
      </w:r>
      <w:r w:rsidRPr="003076F2">
        <w:rPr>
          <w:bCs/>
          <w:sz w:val="20"/>
          <w:szCs w:val="20"/>
        </w:rPr>
        <w:t>girl</w:t>
      </w:r>
    </w:p>
    <w:p w14:paraId="76AEB520" w14:textId="1E8446DC" w:rsidR="006C1901" w:rsidRPr="003076F2" w:rsidRDefault="006C1901" w:rsidP="006B2A21">
      <w:pPr>
        <w:pStyle w:val="GLBodytext"/>
        <w:tabs>
          <w:tab w:val="left" w:pos="2410"/>
        </w:tabs>
        <w:spacing w:after="0" w:line="240" w:lineRule="auto"/>
        <w:rPr>
          <w:b/>
          <w:sz w:val="20"/>
          <w:szCs w:val="20"/>
        </w:rPr>
      </w:pPr>
      <w:r w:rsidRPr="003076F2">
        <w:rPr>
          <w:b/>
          <w:sz w:val="20"/>
          <w:szCs w:val="20"/>
        </w:rPr>
        <w:t>hine</w:t>
      </w:r>
      <w:r w:rsidRPr="003076F2">
        <w:rPr>
          <w:b/>
          <w:sz w:val="20"/>
          <w:szCs w:val="20"/>
        </w:rPr>
        <w:tab/>
      </w:r>
      <w:r w:rsidRPr="003076F2">
        <w:rPr>
          <w:bCs/>
          <w:sz w:val="20"/>
          <w:szCs w:val="20"/>
        </w:rPr>
        <w:t>girl, daughter, term of address to a girl or younger woman</w:t>
      </w:r>
    </w:p>
    <w:p w14:paraId="55980FB8" w14:textId="3529CAAD" w:rsidR="004E3DC5" w:rsidRPr="00DD3E37" w:rsidRDefault="004E3DC5" w:rsidP="006B2A21">
      <w:pPr>
        <w:pStyle w:val="GLBodytext"/>
        <w:tabs>
          <w:tab w:val="left" w:pos="2410"/>
        </w:tabs>
        <w:spacing w:after="0" w:line="240" w:lineRule="auto"/>
        <w:rPr>
          <w:b/>
          <w:bCs/>
          <w:sz w:val="20"/>
          <w:szCs w:val="20"/>
        </w:rPr>
      </w:pPr>
      <w:proofErr w:type="spellStart"/>
      <w:r w:rsidRPr="00DD3E37">
        <w:rPr>
          <w:b/>
          <w:bCs/>
          <w:sz w:val="20"/>
          <w:szCs w:val="20"/>
        </w:rPr>
        <w:t>ia</w:t>
      </w:r>
      <w:proofErr w:type="spellEnd"/>
      <w:r w:rsidRPr="00DD3E37">
        <w:rPr>
          <w:b/>
          <w:bCs/>
          <w:sz w:val="20"/>
          <w:szCs w:val="20"/>
        </w:rPr>
        <w:t xml:space="preserve"> </w:t>
      </w:r>
      <w:proofErr w:type="spellStart"/>
      <w:r w:rsidRPr="00DD3E37">
        <w:rPr>
          <w:b/>
          <w:bCs/>
          <w:sz w:val="20"/>
          <w:szCs w:val="20"/>
        </w:rPr>
        <w:t>weherua</w:t>
      </w:r>
      <w:proofErr w:type="spellEnd"/>
      <w:r w:rsidRPr="00DD3E37">
        <w:rPr>
          <w:b/>
          <w:bCs/>
          <w:sz w:val="20"/>
          <w:szCs w:val="20"/>
        </w:rPr>
        <w:t>-kore</w:t>
      </w:r>
      <w:r w:rsidRPr="00DD3E37">
        <w:rPr>
          <w:b/>
          <w:bCs/>
          <w:sz w:val="20"/>
          <w:szCs w:val="20"/>
        </w:rPr>
        <w:tab/>
      </w:r>
      <w:r w:rsidRPr="00DD3E37">
        <w:rPr>
          <w:sz w:val="20"/>
          <w:szCs w:val="20"/>
        </w:rPr>
        <w:t>non</w:t>
      </w:r>
      <w:r w:rsidR="00E81405">
        <w:rPr>
          <w:sz w:val="20"/>
          <w:szCs w:val="20"/>
        </w:rPr>
        <w:t>-</w:t>
      </w:r>
      <w:r w:rsidRPr="00DD3E37">
        <w:rPr>
          <w:sz w:val="20"/>
          <w:szCs w:val="20"/>
        </w:rPr>
        <w:t>binary gender</w:t>
      </w:r>
    </w:p>
    <w:p w14:paraId="264E8167" w14:textId="34C07011" w:rsidR="00225E79" w:rsidRPr="00DD3E37" w:rsidRDefault="00225E79" w:rsidP="006B2A21">
      <w:pPr>
        <w:pStyle w:val="GLBodytext"/>
        <w:tabs>
          <w:tab w:val="left" w:pos="2410"/>
        </w:tabs>
        <w:spacing w:after="0" w:line="240" w:lineRule="auto"/>
        <w:rPr>
          <w:sz w:val="20"/>
          <w:szCs w:val="20"/>
        </w:rPr>
      </w:pPr>
      <w:proofErr w:type="spellStart"/>
      <w:r w:rsidRPr="00DD3E37">
        <w:rPr>
          <w:b/>
          <w:bCs/>
          <w:sz w:val="20"/>
          <w:szCs w:val="20"/>
        </w:rPr>
        <w:t>iawhiti</w:t>
      </w:r>
      <w:proofErr w:type="spellEnd"/>
      <w:r w:rsidRPr="00DD3E37">
        <w:rPr>
          <w:b/>
          <w:bCs/>
          <w:sz w:val="20"/>
          <w:szCs w:val="20"/>
        </w:rPr>
        <w:t xml:space="preserve"> </w:t>
      </w:r>
      <w:r w:rsidR="004E3DC5" w:rsidRPr="004E3DC5">
        <w:rPr>
          <w:b/>
          <w:bCs/>
          <w:sz w:val="20"/>
          <w:szCs w:val="20"/>
        </w:rPr>
        <w:tab/>
      </w:r>
      <w:r w:rsidR="004E3DC5" w:rsidRPr="00DD3E37">
        <w:rPr>
          <w:bCs/>
          <w:sz w:val="20"/>
          <w:szCs w:val="20"/>
        </w:rPr>
        <w:t>transgender</w:t>
      </w:r>
    </w:p>
    <w:p w14:paraId="4FC82176" w14:textId="64A0C215" w:rsidR="001138AD" w:rsidRPr="004E3DC5" w:rsidRDefault="00DE749B" w:rsidP="006B2A21">
      <w:pPr>
        <w:pStyle w:val="GLBodytext"/>
        <w:tabs>
          <w:tab w:val="left" w:pos="2410"/>
        </w:tabs>
        <w:spacing w:after="0" w:line="240" w:lineRule="auto"/>
        <w:rPr>
          <w:sz w:val="20"/>
          <w:szCs w:val="20"/>
        </w:rPr>
      </w:pPr>
      <w:r w:rsidRPr="004E3DC5">
        <w:rPr>
          <w:b/>
          <w:sz w:val="20"/>
          <w:szCs w:val="20"/>
        </w:rPr>
        <w:t>kanorau ā-io</w:t>
      </w:r>
      <w:r w:rsidRPr="004E3DC5">
        <w:rPr>
          <w:sz w:val="20"/>
          <w:szCs w:val="20"/>
        </w:rPr>
        <w:t xml:space="preserve"> </w:t>
      </w:r>
      <w:r w:rsidRPr="004E3DC5">
        <w:rPr>
          <w:sz w:val="20"/>
          <w:szCs w:val="20"/>
        </w:rPr>
        <w:tab/>
      </w:r>
      <w:r w:rsidR="001138AD" w:rsidRPr="004E3DC5">
        <w:rPr>
          <w:sz w:val="20"/>
          <w:szCs w:val="20"/>
        </w:rPr>
        <w:t>neurodiversity</w:t>
      </w:r>
      <w:r w:rsidR="001138AD" w:rsidRPr="004E3DC5">
        <w:rPr>
          <w:color w:val="212529"/>
          <w:sz w:val="20"/>
          <w:szCs w:val="20"/>
        </w:rPr>
        <w:t xml:space="preserve"> (kanorau =diversity, ā-io=of the nerves), </w:t>
      </w:r>
      <w:r w:rsidR="001138AD" w:rsidRPr="004E3DC5">
        <w:rPr>
          <w:sz w:val="20"/>
          <w:szCs w:val="20"/>
        </w:rPr>
        <w:t xml:space="preserve">see also </w:t>
      </w:r>
      <w:r w:rsidR="001138AD" w:rsidRPr="004E3DC5">
        <w:rPr>
          <w:bCs/>
          <w:i/>
          <w:iCs/>
          <w:sz w:val="20"/>
          <w:szCs w:val="20"/>
        </w:rPr>
        <w:t>Kanorau ā-roro</w:t>
      </w:r>
    </w:p>
    <w:p w14:paraId="4BB8912B" w14:textId="4A6C9792" w:rsidR="001138AD" w:rsidRPr="004E3DC5" w:rsidRDefault="005E224E" w:rsidP="006B2A21">
      <w:pPr>
        <w:tabs>
          <w:tab w:val="left" w:pos="2410"/>
          <w:tab w:val="left" w:pos="3261"/>
        </w:tabs>
        <w:ind w:left="3261" w:hanging="3261"/>
        <w:jc w:val="both"/>
        <w:rPr>
          <w:rFonts w:asciiTheme="minorHAnsi" w:hAnsiTheme="minorHAnsi" w:cstheme="minorHAnsi"/>
          <w:i/>
          <w:iCs/>
          <w:sz w:val="20"/>
          <w:szCs w:val="20"/>
        </w:rPr>
      </w:pPr>
      <w:r w:rsidRPr="004E3DC5">
        <w:rPr>
          <w:rFonts w:asciiTheme="minorHAnsi" w:hAnsiTheme="minorHAnsi" w:cstheme="minorHAnsi"/>
          <w:b/>
          <w:sz w:val="20"/>
          <w:szCs w:val="20"/>
        </w:rPr>
        <w:t>k</w:t>
      </w:r>
      <w:r w:rsidR="001138AD" w:rsidRPr="004E3DC5">
        <w:rPr>
          <w:rFonts w:asciiTheme="minorHAnsi" w:hAnsiTheme="minorHAnsi" w:cstheme="minorHAnsi"/>
          <w:b/>
          <w:sz w:val="20"/>
          <w:szCs w:val="20"/>
        </w:rPr>
        <w:t>anorau ā-roro</w:t>
      </w:r>
      <w:r w:rsidR="001138AD" w:rsidRPr="004E3DC5">
        <w:rPr>
          <w:rFonts w:asciiTheme="minorHAnsi" w:hAnsiTheme="minorHAnsi" w:cstheme="minorHAnsi"/>
          <w:sz w:val="20"/>
          <w:szCs w:val="20"/>
          <w:lang w:eastAsia="en-NZ"/>
        </w:rPr>
        <w:tab/>
      </w:r>
      <w:r w:rsidR="001138AD" w:rsidRPr="004E3DC5">
        <w:rPr>
          <w:rFonts w:asciiTheme="minorHAnsi" w:hAnsiTheme="minorHAnsi" w:cstheme="minorHAnsi"/>
          <w:sz w:val="20"/>
          <w:szCs w:val="20"/>
        </w:rPr>
        <w:t>neurodiversity</w:t>
      </w:r>
      <w:r w:rsidR="001138AD" w:rsidRPr="004E3DC5">
        <w:rPr>
          <w:rFonts w:asciiTheme="minorHAnsi" w:hAnsiTheme="minorHAnsi" w:cstheme="minorHAnsi"/>
          <w:color w:val="212529"/>
          <w:sz w:val="20"/>
          <w:szCs w:val="20"/>
        </w:rPr>
        <w:t xml:space="preserve"> (kanorau =diversity, ā-roro=of the brain); </w:t>
      </w:r>
      <w:r w:rsidR="001138AD" w:rsidRPr="004E3DC5">
        <w:rPr>
          <w:rFonts w:asciiTheme="minorHAnsi" w:hAnsiTheme="minorHAnsi" w:cstheme="minorHAnsi"/>
          <w:sz w:val="20"/>
          <w:szCs w:val="20"/>
        </w:rPr>
        <w:t xml:space="preserve">see also </w:t>
      </w:r>
      <w:r w:rsidR="001138AD" w:rsidRPr="004E3DC5">
        <w:rPr>
          <w:rFonts w:asciiTheme="minorHAnsi" w:hAnsiTheme="minorHAnsi" w:cstheme="minorHAnsi"/>
          <w:i/>
          <w:iCs/>
          <w:sz w:val="20"/>
          <w:szCs w:val="20"/>
        </w:rPr>
        <w:t>Kanorau ā-io</w:t>
      </w:r>
    </w:p>
    <w:p w14:paraId="66A81A08" w14:textId="491509A1" w:rsidR="00C93E84" w:rsidRPr="004E3DC5" w:rsidRDefault="00C93E84" w:rsidP="00C93E84">
      <w:pPr>
        <w:tabs>
          <w:tab w:val="left" w:pos="2410"/>
        </w:tabs>
        <w:ind w:left="2410" w:hanging="2410"/>
        <w:jc w:val="both"/>
        <w:rPr>
          <w:rFonts w:asciiTheme="minorHAnsi" w:hAnsiTheme="minorHAnsi" w:cstheme="minorHAnsi"/>
          <w:b/>
          <w:sz w:val="20"/>
          <w:szCs w:val="20"/>
        </w:rPr>
      </w:pPr>
      <w:r w:rsidRPr="004E3DC5">
        <w:rPr>
          <w:rFonts w:asciiTheme="minorHAnsi" w:hAnsiTheme="minorHAnsi" w:cstheme="minorHAnsi"/>
          <w:b/>
          <w:sz w:val="20"/>
          <w:szCs w:val="20"/>
        </w:rPr>
        <w:t>kaupapa</w:t>
      </w:r>
      <w:r w:rsidRPr="004E3DC5">
        <w:rPr>
          <w:rFonts w:asciiTheme="minorHAnsi" w:hAnsiTheme="minorHAnsi" w:cstheme="minorHAnsi"/>
          <w:b/>
          <w:sz w:val="20"/>
          <w:szCs w:val="20"/>
        </w:rPr>
        <w:tab/>
      </w:r>
      <w:r w:rsidRPr="004E3DC5">
        <w:rPr>
          <w:rFonts w:asciiTheme="minorHAnsi" w:hAnsiTheme="minorHAnsi" w:cstheme="minorHAnsi"/>
          <w:color w:val="102B26"/>
          <w:sz w:val="20"/>
          <w:szCs w:val="20"/>
        </w:rPr>
        <w:t>plan, purpose, agenda, topic, scheme, proposal, policy, subject, programme</w:t>
      </w:r>
    </w:p>
    <w:p w14:paraId="2A5D75F9" w14:textId="71AF2194"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kōhine</w:t>
      </w:r>
      <w:r w:rsidRPr="004E3DC5">
        <w:rPr>
          <w:rFonts w:asciiTheme="minorHAnsi" w:hAnsiTheme="minorHAnsi" w:cstheme="minorHAnsi"/>
          <w:b/>
          <w:sz w:val="20"/>
          <w:szCs w:val="20"/>
        </w:rPr>
        <w:tab/>
      </w:r>
      <w:r w:rsidRPr="004E3DC5">
        <w:rPr>
          <w:rFonts w:asciiTheme="minorHAnsi" w:hAnsiTheme="minorHAnsi" w:cstheme="minorHAnsi"/>
          <w:bCs/>
          <w:sz w:val="20"/>
          <w:szCs w:val="20"/>
        </w:rPr>
        <w:t>girl, maiden, female adolescent</w:t>
      </w:r>
    </w:p>
    <w:p w14:paraId="7F50C433" w14:textId="1581A9D8"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kōtiro</w:t>
      </w:r>
      <w:r w:rsidRPr="004E3DC5">
        <w:rPr>
          <w:rFonts w:asciiTheme="minorHAnsi" w:hAnsiTheme="minorHAnsi" w:cstheme="minorHAnsi"/>
          <w:b/>
          <w:sz w:val="20"/>
          <w:szCs w:val="20"/>
        </w:rPr>
        <w:tab/>
      </w:r>
      <w:r w:rsidRPr="004E3DC5">
        <w:rPr>
          <w:rFonts w:asciiTheme="minorHAnsi" w:hAnsiTheme="minorHAnsi" w:cstheme="minorHAnsi"/>
          <w:bCs/>
          <w:sz w:val="20"/>
          <w:szCs w:val="20"/>
        </w:rPr>
        <w:t>to be a girl</w:t>
      </w:r>
    </w:p>
    <w:p w14:paraId="3FF7E8A3" w14:textId="27DAEC0F"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māitiiti</w:t>
      </w:r>
      <w:r w:rsidRPr="004E3DC5">
        <w:rPr>
          <w:rFonts w:asciiTheme="minorHAnsi" w:hAnsiTheme="minorHAnsi" w:cstheme="minorHAnsi"/>
          <w:b/>
          <w:sz w:val="20"/>
          <w:szCs w:val="20"/>
        </w:rPr>
        <w:tab/>
      </w:r>
      <w:r w:rsidRPr="004E3DC5">
        <w:rPr>
          <w:rFonts w:asciiTheme="minorHAnsi" w:hAnsiTheme="minorHAnsi" w:cstheme="minorHAnsi"/>
          <w:bCs/>
          <w:sz w:val="20"/>
          <w:szCs w:val="20"/>
        </w:rPr>
        <w:t>youthful man, young man, youth</w:t>
      </w:r>
    </w:p>
    <w:p w14:paraId="36FBF284" w14:textId="3FF89EFB" w:rsidR="001138AD"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m</w:t>
      </w:r>
      <w:r w:rsidR="007403D7" w:rsidRPr="004E3DC5">
        <w:rPr>
          <w:rFonts w:asciiTheme="minorHAnsi" w:hAnsiTheme="minorHAnsi" w:cstheme="minorHAnsi"/>
          <w:b/>
          <w:sz w:val="20"/>
          <w:szCs w:val="20"/>
        </w:rPr>
        <w:t>ana atu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wellbeing</w:t>
      </w:r>
    </w:p>
    <w:p w14:paraId="2B6D9763" w14:textId="7EE15990"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r</w:t>
      </w:r>
      <w:r w:rsidR="007403D7" w:rsidRPr="004E3DC5">
        <w:rPr>
          <w:rFonts w:asciiTheme="minorHAnsi" w:hAnsiTheme="minorHAnsi" w:cstheme="minorHAnsi"/>
          <w:b/>
          <w:sz w:val="20"/>
          <w:szCs w:val="20"/>
        </w:rPr>
        <w:t>angatah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young person/people</w:t>
      </w:r>
    </w:p>
    <w:p w14:paraId="08AB728B" w14:textId="70D43B71" w:rsidR="002220AE" w:rsidRDefault="002220AE" w:rsidP="00DD3E37">
      <w:pPr>
        <w:tabs>
          <w:tab w:val="left" w:pos="2410"/>
          <w:tab w:val="left" w:pos="3261"/>
        </w:tabs>
        <w:ind w:left="2410" w:hanging="2410"/>
        <w:jc w:val="both"/>
        <w:rPr>
          <w:rFonts w:asciiTheme="minorHAnsi" w:hAnsiTheme="minorHAnsi" w:cstheme="minorHAnsi"/>
          <w:b/>
          <w:bCs/>
          <w:color w:val="333333"/>
          <w:sz w:val="20"/>
          <w:szCs w:val="20"/>
          <w:bdr w:val="none" w:sz="0" w:space="0" w:color="auto" w:frame="1"/>
        </w:rPr>
      </w:pPr>
      <w:proofErr w:type="spellStart"/>
      <w:r>
        <w:rPr>
          <w:rFonts w:asciiTheme="minorHAnsi" w:hAnsiTheme="minorHAnsi" w:cstheme="minorHAnsi"/>
          <w:b/>
          <w:bCs/>
          <w:color w:val="333333"/>
          <w:sz w:val="20"/>
          <w:szCs w:val="20"/>
          <w:bdr w:val="none" w:sz="0" w:space="0" w:color="auto" w:frame="1"/>
        </w:rPr>
        <w:t>tahine</w:t>
      </w:r>
      <w:proofErr w:type="spellEnd"/>
      <w:r>
        <w:rPr>
          <w:rFonts w:asciiTheme="minorHAnsi" w:hAnsiTheme="minorHAnsi" w:cstheme="minorHAnsi"/>
          <w:b/>
          <w:bCs/>
          <w:color w:val="333333"/>
          <w:sz w:val="20"/>
          <w:szCs w:val="20"/>
          <w:bdr w:val="none" w:sz="0" w:space="0" w:color="auto" w:frame="1"/>
        </w:rPr>
        <w:tab/>
      </w:r>
      <w:r w:rsidRPr="00DD3E37">
        <w:rPr>
          <w:rFonts w:asciiTheme="minorHAnsi" w:hAnsiTheme="minorHAnsi" w:cstheme="minorHAnsi"/>
          <w:color w:val="333333"/>
          <w:sz w:val="20"/>
          <w:szCs w:val="20"/>
          <w:bdr w:val="none" w:sz="0" w:space="0" w:color="auto" w:frame="1"/>
        </w:rPr>
        <w:t xml:space="preserve">a person who identifies with mixed genders, </w:t>
      </w:r>
      <w:r w:rsidR="00E81405">
        <w:rPr>
          <w:rFonts w:asciiTheme="minorHAnsi" w:hAnsiTheme="minorHAnsi" w:cstheme="minorHAnsi"/>
          <w:color w:val="333333"/>
          <w:sz w:val="20"/>
          <w:szCs w:val="20"/>
          <w:bdr w:val="none" w:sz="0" w:space="0" w:color="auto" w:frame="1"/>
        </w:rPr>
        <w:t>non-binary</w:t>
      </w:r>
      <w:r w:rsidRPr="00DD3E37">
        <w:rPr>
          <w:rFonts w:asciiTheme="minorHAnsi" w:hAnsiTheme="minorHAnsi" w:cstheme="minorHAnsi"/>
          <w:color w:val="333333"/>
          <w:sz w:val="20"/>
          <w:szCs w:val="20"/>
          <w:bdr w:val="none" w:sz="0" w:space="0" w:color="auto" w:frame="1"/>
        </w:rPr>
        <w:t xml:space="preserve">, </w:t>
      </w:r>
      <w:r w:rsidR="00640341">
        <w:rPr>
          <w:rFonts w:asciiTheme="minorHAnsi" w:hAnsiTheme="minorHAnsi" w:cstheme="minorHAnsi"/>
          <w:color w:val="333333"/>
          <w:sz w:val="20"/>
          <w:szCs w:val="20"/>
          <w:bdr w:val="none" w:sz="0" w:space="0" w:color="auto" w:frame="1"/>
        </w:rPr>
        <w:t>and/</w:t>
      </w:r>
      <w:r w:rsidRPr="00DD3E37">
        <w:rPr>
          <w:rFonts w:asciiTheme="minorHAnsi" w:hAnsiTheme="minorHAnsi" w:cstheme="minorHAnsi"/>
          <w:color w:val="333333"/>
          <w:sz w:val="20"/>
          <w:szCs w:val="20"/>
          <w:bdr w:val="none" w:sz="0" w:space="0" w:color="auto" w:frame="1"/>
        </w:rPr>
        <w:t>or transgender not-otherwise-specified</w:t>
      </w:r>
      <w:r>
        <w:rPr>
          <w:rFonts w:asciiTheme="minorHAnsi" w:hAnsiTheme="minorHAnsi" w:cstheme="minorHAnsi"/>
          <w:color w:val="333333"/>
          <w:sz w:val="20"/>
          <w:szCs w:val="20"/>
          <w:bdr w:val="none" w:sz="0" w:space="0" w:color="auto" w:frame="1"/>
        </w:rPr>
        <w:t xml:space="preserve"> (also </w:t>
      </w:r>
      <w:proofErr w:type="spellStart"/>
      <w:r>
        <w:rPr>
          <w:rFonts w:asciiTheme="minorHAnsi" w:hAnsiTheme="minorHAnsi" w:cstheme="minorHAnsi"/>
          <w:color w:val="333333"/>
          <w:sz w:val="20"/>
          <w:szCs w:val="20"/>
          <w:bdr w:val="none" w:sz="0" w:space="0" w:color="auto" w:frame="1"/>
        </w:rPr>
        <w:t>ira</w:t>
      </w:r>
      <w:proofErr w:type="spellEnd"/>
      <w:r>
        <w:rPr>
          <w:rFonts w:asciiTheme="minorHAnsi" w:hAnsiTheme="minorHAnsi" w:cstheme="minorHAnsi"/>
          <w:color w:val="333333"/>
          <w:sz w:val="20"/>
          <w:szCs w:val="20"/>
          <w:bdr w:val="none" w:sz="0" w:space="0" w:color="auto" w:frame="1"/>
        </w:rPr>
        <w:t xml:space="preserve"> </w:t>
      </w:r>
      <w:proofErr w:type="spellStart"/>
      <w:r>
        <w:rPr>
          <w:rFonts w:asciiTheme="minorHAnsi" w:hAnsiTheme="minorHAnsi" w:cstheme="minorHAnsi"/>
          <w:color w:val="333333"/>
          <w:sz w:val="20"/>
          <w:szCs w:val="20"/>
          <w:bdr w:val="none" w:sz="0" w:space="0" w:color="auto" w:frame="1"/>
        </w:rPr>
        <w:t>tāhūrua</w:t>
      </w:r>
      <w:proofErr w:type="spellEnd"/>
      <w:r>
        <w:rPr>
          <w:rFonts w:asciiTheme="minorHAnsi" w:hAnsiTheme="minorHAnsi" w:cstheme="minorHAnsi"/>
          <w:color w:val="333333"/>
          <w:sz w:val="20"/>
          <w:szCs w:val="20"/>
          <w:bdr w:val="none" w:sz="0" w:space="0" w:color="auto" w:frame="1"/>
        </w:rPr>
        <w:t>-kore)</w:t>
      </w:r>
    </w:p>
    <w:p w14:paraId="3AF13C47" w14:textId="66B6AA2D" w:rsidR="0064293E" w:rsidRPr="004E3DC5" w:rsidRDefault="0064293E" w:rsidP="006B2A21">
      <w:pPr>
        <w:tabs>
          <w:tab w:val="left" w:pos="2410"/>
          <w:tab w:val="left" w:pos="3261"/>
        </w:tabs>
        <w:ind w:left="3261" w:hanging="3261"/>
        <w:jc w:val="both"/>
        <w:rPr>
          <w:rFonts w:asciiTheme="minorHAnsi" w:hAnsiTheme="minorHAnsi" w:cstheme="minorHAnsi"/>
          <w:b/>
          <w:bCs/>
          <w:color w:val="333333"/>
          <w:sz w:val="20"/>
          <w:szCs w:val="20"/>
          <w:bdr w:val="none" w:sz="0" w:space="0" w:color="auto" w:frame="1"/>
        </w:rPr>
      </w:pPr>
      <w:r w:rsidRPr="004E3DC5">
        <w:rPr>
          <w:rFonts w:asciiTheme="minorHAnsi" w:hAnsiTheme="minorHAnsi" w:cstheme="minorHAnsi"/>
          <w:b/>
          <w:bCs/>
          <w:color w:val="333333"/>
          <w:sz w:val="20"/>
          <w:szCs w:val="20"/>
          <w:bdr w:val="none" w:sz="0" w:space="0" w:color="auto" w:frame="1"/>
        </w:rPr>
        <w:t>taihema taketake</w:t>
      </w:r>
      <w:r w:rsidRPr="004E3DC5">
        <w:rPr>
          <w:rFonts w:asciiTheme="minorHAnsi" w:hAnsiTheme="minorHAnsi" w:cstheme="minorHAnsi"/>
          <w:color w:val="333333"/>
          <w:sz w:val="20"/>
          <w:szCs w:val="20"/>
          <w:bdr w:val="none" w:sz="0" w:space="0" w:color="auto" w:frame="1"/>
        </w:rPr>
        <w:t xml:space="preserve"> </w:t>
      </w:r>
      <w:r w:rsidRPr="004E3DC5">
        <w:rPr>
          <w:rFonts w:asciiTheme="minorHAnsi" w:hAnsiTheme="minorHAnsi" w:cstheme="minorHAnsi"/>
          <w:color w:val="333333"/>
          <w:sz w:val="20"/>
          <w:szCs w:val="20"/>
          <w:bdr w:val="none" w:sz="0" w:space="0" w:color="auto" w:frame="1"/>
        </w:rPr>
        <w:tab/>
      </w:r>
      <w:r w:rsidRPr="004E3DC5">
        <w:rPr>
          <w:rFonts w:asciiTheme="minorHAnsi" w:hAnsiTheme="minorHAnsi" w:cstheme="minorHAnsi"/>
          <w:color w:val="102B26"/>
          <w:sz w:val="20"/>
          <w:szCs w:val="20"/>
        </w:rPr>
        <w:t>biological sex</w:t>
      </w:r>
    </w:p>
    <w:p w14:paraId="7C07FDCC" w14:textId="6F481241"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taitamāhinetanga</w:t>
      </w:r>
      <w:r w:rsidRPr="004E3DC5">
        <w:rPr>
          <w:rFonts w:asciiTheme="minorHAnsi" w:hAnsiTheme="minorHAnsi" w:cstheme="minorHAnsi"/>
          <w:b/>
          <w:sz w:val="20"/>
          <w:szCs w:val="20"/>
        </w:rPr>
        <w:tab/>
      </w:r>
      <w:r w:rsidRPr="004E3DC5">
        <w:rPr>
          <w:rFonts w:asciiTheme="minorHAnsi" w:hAnsiTheme="minorHAnsi" w:cstheme="minorHAnsi"/>
          <w:bCs/>
          <w:sz w:val="20"/>
          <w:szCs w:val="20"/>
        </w:rPr>
        <w:t>being a young woman</w:t>
      </w:r>
    </w:p>
    <w:p w14:paraId="2C8BF643" w14:textId="77777777" w:rsidR="005B62CD" w:rsidRPr="005B62CD" w:rsidRDefault="005B62CD" w:rsidP="005B62CD">
      <w:pPr>
        <w:tabs>
          <w:tab w:val="left" w:pos="2410"/>
          <w:tab w:val="left" w:pos="3261"/>
        </w:tabs>
        <w:ind w:left="2410" w:hanging="2410"/>
        <w:jc w:val="both"/>
        <w:rPr>
          <w:rFonts w:asciiTheme="minorHAnsi" w:hAnsiTheme="minorHAnsi" w:cstheme="minorHAnsi"/>
          <w:color w:val="0B0C0C"/>
          <w:sz w:val="20"/>
          <w:szCs w:val="20"/>
          <w:shd w:val="clear" w:color="auto" w:fill="FFFFFF"/>
        </w:rPr>
      </w:pPr>
      <w:proofErr w:type="spellStart"/>
      <w:r>
        <w:rPr>
          <w:rFonts w:asciiTheme="minorHAnsi" w:hAnsiTheme="minorHAnsi" w:cstheme="minorHAnsi"/>
          <w:b/>
          <w:bCs/>
          <w:color w:val="0B0C0C"/>
          <w:sz w:val="20"/>
          <w:szCs w:val="20"/>
          <w:shd w:val="clear" w:color="auto" w:fill="FFFFFF"/>
        </w:rPr>
        <w:t>t</w:t>
      </w:r>
      <w:r w:rsidRPr="005B62CD">
        <w:rPr>
          <w:rFonts w:asciiTheme="minorHAnsi" w:hAnsiTheme="minorHAnsi" w:cstheme="minorHAnsi"/>
          <w:b/>
          <w:bCs/>
          <w:color w:val="0B0C0C"/>
          <w:sz w:val="20"/>
          <w:szCs w:val="20"/>
          <w:shd w:val="clear" w:color="auto" w:fill="FFFFFF"/>
        </w:rPr>
        <w:t>akatāpui</w:t>
      </w:r>
      <w:proofErr w:type="spellEnd"/>
      <w:r w:rsidRPr="005B62CD">
        <w:rPr>
          <w:rFonts w:asciiTheme="minorHAnsi" w:hAnsiTheme="minorHAnsi" w:cstheme="minorHAnsi"/>
          <w:color w:val="0B0C0C"/>
          <w:sz w:val="20"/>
          <w:szCs w:val="20"/>
          <w:shd w:val="clear" w:color="auto" w:fill="FFFFFF"/>
        </w:rPr>
        <w:tab/>
        <w:t xml:space="preserve">umbrella term that embraces all Māori with diverse gender identities, sexualities, and sex characteristics including </w:t>
      </w:r>
      <w:proofErr w:type="spellStart"/>
      <w:r w:rsidRPr="005B62CD">
        <w:rPr>
          <w:rFonts w:asciiTheme="minorHAnsi" w:hAnsiTheme="minorHAnsi" w:cstheme="minorHAnsi"/>
          <w:color w:val="0B0C0C"/>
          <w:sz w:val="20"/>
          <w:szCs w:val="20"/>
          <w:shd w:val="clear" w:color="auto" w:fill="FFFFFF"/>
        </w:rPr>
        <w:t>whakawāhine</w:t>
      </w:r>
      <w:proofErr w:type="spellEnd"/>
      <w:r w:rsidRPr="005B62CD">
        <w:rPr>
          <w:rFonts w:asciiTheme="minorHAnsi" w:hAnsiTheme="minorHAnsi" w:cstheme="minorHAnsi"/>
          <w:color w:val="0B0C0C"/>
          <w:sz w:val="20"/>
          <w:szCs w:val="20"/>
          <w:shd w:val="clear" w:color="auto" w:fill="FFFFFF"/>
        </w:rPr>
        <w:t xml:space="preserve">, tangata </w:t>
      </w:r>
      <w:proofErr w:type="spellStart"/>
      <w:r w:rsidRPr="005B62CD">
        <w:rPr>
          <w:rFonts w:asciiTheme="minorHAnsi" w:hAnsiTheme="minorHAnsi" w:cstheme="minorHAnsi"/>
          <w:color w:val="0B0C0C"/>
          <w:sz w:val="20"/>
          <w:szCs w:val="20"/>
          <w:shd w:val="clear" w:color="auto" w:fill="FFFFFF"/>
        </w:rPr>
        <w:t>ira</w:t>
      </w:r>
      <w:proofErr w:type="spellEnd"/>
      <w:r w:rsidRPr="005B62CD">
        <w:rPr>
          <w:rFonts w:asciiTheme="minorHAnsi" w:hAnsiTheme="minorHAnsi" w:cstheme="minorHAnsi"/>
          <w:color w:val="0B0C0C"/>
          <w:sz w:val="20"/>
          <w:szCs w:val="20"/>
          <w:shd w:val="clear" w:color="auto" w:fill="FFFFFF"/>
        </w:rPr>
        <w:t xml:space="preserve"> </w:t>
      </w:r>
      <w:proofErr w:type="spellStart"/>
      <w:r w:rsidRPr="005B62CD">
        <w:rPr>
          <w:rFonts w:asciiTheme="minorHAnsi" w:hAnsiTheme="minorHAnsi" w:cstheme="minorHAnsi"/>
          <w:color w:val="0B0C0C"/>
          <w:sz w:val="20"/>
          <w:szCs w:val="20"/>
          <w:shd w:val="clear" w:color="auto" w:fill="FFFFFF"/>
        </w:rPr>
        <w:t>tāne</w:t>
      </w:r>
      <w:proofErr w:type="spellEnd"/>
      <w:r w:rsidRPr="005B62CD">
        <w:rPr>
          <w:rFonts w:asciiTheme="minorHAnsi" w:hAnsiTheme="minorHAnsi" w:cstheme="minorHAnsi"/>
          <w:color w:val="0B0C0C"/>
          <w:sz w:val="20"/>
          <w:szCs w:val="20"/>
          <w:shd w:val="clear" w:color="auto" w:fill="FFFFFF"/>
        </w:rPr>
        <w:t>, lesbian, gay, bisexual, trans, intersex, and queer</w:t>
      </w:r>
    </w:p>
    <w:p w14:paraId="611C9016" w14:textId="01AA6B95" w:rsidR="007403D7" w:rsidRPr="004E3DC5" w:rsidRDefault="005E224E" w:rsidP="006B2A21">
      <w:pPr>
        <w:tabs>
          <w:tab w:val="left" w:pos="2410"/>
          <w:tab w:val="left" w:pos="3261"/>
        </w:tabs>
        <w:ind w:left="3261" w:hanging="3261"/>
        <w:jc w:val="both"/>
        <w:rPr>
          <w:rFonts w:asciiTheme="minorHAnsi" w:hAnsiTheme="minorHAnsi" w:cstheme="minorHAnsi"/>
          <w:color w:val="000000"/>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kiwātang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autism (</w:t>
      </w:r>
      <w:r w:rsidR="007403D7" w:rsidRPr="004E3DC5">
        <w:rPr>
          <w:rFonts w:asciiTheme="minorHAnsi" w:hAnsiTheme="minorHAnsi" w:cstheme="minorHAnsi"/>
          <w:color w:val="000000"/>
          <w:sz w:val="20"/>
          <w:szCs w:val="20"/>
        </w:rPr>
        <w:t>in his/her/their own time and space)</w:t>
      </w:r>
      <w:r w:rsidR="00176B0B" w:rsidRPr="004E3DC5">
        <w:rPr>
          <w:rFonts w:asciiTheme="minorHAnsi" w:hAnsiTheme="minorHAnsi" w:cstheme="minorHAnsi"/>
          <w:sz w:val="20"/>
          <w:szCs w:val="20"/>
        </w:rPr>
        <w:t xml:space="preserve"> </w:t>
      </w:r>
      <w:r w:rsidR="008F1FB7" w:rsidRPr="004E3DC5">
        <w:rPr>
          <w:rFonts w:asciiTheme="minorHAnsi" w:hAnsiTheme="minorHAnsi" w:cstheme="minorHAnsi"/>
          <w:color w:val="000000"/>
          <w:sz w:val="20"/>
          <w:szCs w:val="20"/>
        </w:rPr>
        <w:fldChar w:fldCharType="begin"/>
      </w:r>
      <w:r w:rsidR="008F1FB7" w:rsidRPr="004E3DC5">
        <w:rPr>
          <w:rFonts w:asciiTheme="minorHAnsi" w:hAnsiTheme="minorHAnsi" w:cstheme="minorHAnsi"/>
          <w:color w:val="000000"/>
          <w:sz w:val="20"/>
          <w:szCs w:val="20"/>
        </w:rPr>
        <w:instrText xml:space="preserve"> ADDIN EN.CITE &lt;EndNote&gt;&lt;Cite&gt;&lt;Author&gt;Opai&lt;/Author&gt;&lt;Year&gt;2020&lt;/Year&gt;&lt;RecNum&gt;760&lt;/RecNum&gt;&lt;DisplayText&gt;[33]&lt;/DisplayText&gt;&lt;record&gt;&lt;rec-number&gt;760&lt;/rec-number&gt;&lt;foreign-keys&gt;&lt;key app="EN" db-id="f9afr5w2dew9afeza9sxpvrlvrf92zssvfpp" timestamp="1687773061"&gt;760&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8F1FB7" w:rsidRPr="004E3DC5">
        <w:rPr>
          <w:rFonts w:asciiTheme="minorHAnsi" w:hAnsiTheme="minorHAnsi" w:cstheme="minorHAnsi"/>
          <w:color w:val="000000"/>
          <w:sz w:val="20"/>
          <w:szCs w:val="20"/>
        </w:rPr>
        <w:fldChar w:fldCharType="separate"/>
      </w:r>
      <w:r w:rsidR="008F1FB7" w:rsidRPr="004E3DC5">
        <w:rPr>
          <w:rFonts w:asciiTheme="minorHAnsi" w:hAnsiTheme="minorHAnsi" w:cstheme="minorHAnsi"/>
          <w:noProof/>
          <w:color w:val="000000"/>
          <w:sz w:val="20"/>
          <w:szCs w:val="20"/>
        </w:rPr>
        <w:t>[</w:t>
      </w:r>
      <w:hyperlink w:anchor="_ENREF_33" w:tooltip="Opai, 2020 #760" w:history="1">
        <w:r w:rsidR="006525B5" w:rsidRPr="004E3DC5">
          <w:rPr>
            <w:rFonts w:asciiTheme="minorHAnsi" w:hAnsiTheme="minorHAnsi" w:cstheme="minorHAnsi"/>
            <w:noProof/>
            <w:color w:val="000000"/>
            <w:sz w:val="20"/>
            <w:szCs w:val="20"/>
          </w:rPr>
          <w:t>33</w:t>
        </w:r>
      </w:hyperlink>
      <w:r w:rsidR="008F1FB7" w:rsidRPr="004E3DC5">
        <w:rPr>
          <w:rFonts w:asciiTheme="minorHAnsi" w:hAnsiTheme="minorHAnsi" w:cstheme="minorHAnsi"/>
          <w:noProof/>
          <w:color w:val="000000"/>
          <w:sz w:val="20"/>
          <w:szCs w:val="20"/>
        </w:rPr>
        <w:t>]</w:t>
      </w:r>
      <w:r w:rsidR="008F1FB7" w:rsidRPr="004E3DC5">
        <w:rPr>
          <w:rFonts w:asciiTheme="minorHAnsi" w:hAnsiTheme="minorHAnsi" w:cstheme="minorHAnsi"/>
          <w:color w:val="000000"/>
          <w:sz w:val="20"/>
          <w:szCs w:val="20"/>
        </w:rPr>
        <w:fldChar w:fldCharType="end"/>
      </w:r>
    </w:p>
    <w:p w14:paraId="57A89A6C" w14:textId="1A18CF44"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it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w:t>
      </w:r>
    </w:p>
    <w:p w14:paraId="3C57FCEF" w14:textId="1A00FFD6"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tamāhone</w:t>
      </w:r>
      <w:r w:rsidRPr="004E3DC5">
        <w:rPr>
          <w:rFonts w:asciiTheme="minorHAnsi" w:hAnsiTheme="minorHAnsi" w:cstheme="minorHAnsi"/>
          <w:b/>
          <w:sz w:val="20"/>
          <w:szCs w:val="20"/>
        </w:rPr>
        <w:tab/>
      </w:r>
      <w:r w:rsidRPr="004E3DC5">
        <w:rPr>
          <w:rFonts w:asciiTheme="minorHAnsi" w:hAnsiTheme="minorHAnsi" w:cstheme="minorHAnsi"/>
          <w:bCs/>
          <w:sz w:val="20"/>
          <w:szCs w:val="20"/>
        </w:rPr>
        <w:t>daughter, girl</w:t>
      </w:r>
    </w:p>
    <w:p w14:paraId="2EB3D6A9" w14:textId="641084C9"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tamawahine</w:t>
      </w:r>
      <w:r w:rsidRPr="004E3DC5">
        <w:rPr>
          <w:rFonts w:asciiTheme="minorHAnsi" w:hAnsiTheme="minorHAnsi" w:cstheme="minorHAnsi"/>
          <w:b/>
          <w:sz w:val="20"/>
          <w:szCs w:val="20"/>
        </w:rPr>
        <w:tab/>
      </w:r>
      <w:r w:rsidRPr="004E3DC5">
        <w:rPr>
          <w:rFonts w:asciiTheme="minorHAnsi" w:hAnsiTheme="minorHAnsi" w:cstheme="minorHAnsi"/>
          <w:bCs/>
          <w:sz w:val="20"/>
          <w:szCs w:val="20"/>
        </w:rPr>
        <w:t>daughter, girl</w:t>
      </w:r>
    </w:p>
    <w:p w14:paraId="183ADDE6" w14:textId="0704A514" w:rsidR="0064293E" w:rsidRPr="004E3DC5" w:rsidRDefault="0064293E" w:rsidP="006B2A21">
      <w:pPr>
        <w:tabs>
          <w:tab w:val="left" w:pos="2410"/>
          <w:tab w:val="left" w:pos="3261"/>
        </w:tabs>
        <w:ind w:left="3261" w:hanging="3261"/>
        <w:jc w:val="both"/>
        <w:rPr>
          <w:rFonts w:asciiTheme="minorHAnsi" w:hAnsiTheme="minorHAnsi" w:cstheme="minorHAnsi"/>
          <w:bCs/>
          <w:sz w:val="20"/>
          <w:szCs w:val="20"/>
        </w:rPr>
      </w:pPr>
      <w:r w:rsidRPr="004E3DC5">
        <w:rPr>
          <w:rFonts w:asciiTheme="minorHAnsi" w:hAnsiTheme="minorHAnsi" w:cstheme="minorHAnsi"/>
          <w:b/>
          <w:sz w:val="20"/>
          <w:szCs w:val="20"/>
        </w:rPr>
        <w:t>tama</w:t>
      </w:r>
      <w:r w:rsidRPr="004E3DC5">
        <w:rPr>
          <w:rFonts w:asciiTheme="minorHAnsi" w:hAnsiTheme="minorHAnsi" w:cstheme="minorHAnsi"/>
          <w:b/>
          <w:sz w:val="20"/>
          <w:szCs w:val="20"/>
        </w:rPr>
        <w:tab/>
      </w:r>
      <w:r w:rsidRPr="004E3DC5">
        <w:rPr>
          <w:rFonts w:asciiTheme="minorHAnsi" w:hAnsiTheme="minorHAnsi" w:cstheme="minorHAnsi"/>
          <w:bCs/>
          <w:sz w:val="20"/>
          <w:szCs w:val="20"/>
        </w:rPr>
        <w:t>son, boy, nephew</w:t>
      </w:r>
    </w:p>
    <w:p w14:paraId="446BCB24" w14:textId="386F130E"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rik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ren</w:t>
      </w:r>
    </w:p>
    <w:p w14:paraId="669DBDB1" w14:textId="77777777" w:rsidR="0064293E" w:rsidRPr="004E3DC5" w:rsidRDefault="0064293E" w:rsidP="006B2A21">
      <w:pPr>
        <w:tabs>
          <w:tab w:val="left" w:pos="2410"/>
          <w:tab w:val="left" w:pos="3261"/>
        </w:tabs>
        <w:ind w:left="3261" w:hanging="3261"/>
        <w:jc w:val="both"/>
        <w:rPr>
          <w:rFonts w:asciiTheme="minorHAnsi" w:hAnsiTheme="minorHAnsi" w:cstheme="minorHAnsi"/>
          <w:bCs/>
          <w:sz w:val="20"/>
          <w:szCs w:val="20"/>
        </w:rPr>
      </w:pPr>
      <w:r w:rsidRPr="004E3DC5">
        <w:rPr>
          <w:rFonts w:asciiTheme="minorHAnsi" w:hAnsiTheme="minorHAnsi" w:cstheme="minorHAnsi"/>
          <w:b/>
          <w:sz w:val="20"/>
          <w:szCs w:val="20"/>
        </w:rPr>
        <w:t>tamatāna</w:t>
      </w:r>
      <w:r w:rsidRPr="004E3DC5">
        <w:rPr>
          <w:rFonts w:asciiTheme="minorHAnsi" w:hAnsiTheme="minorHAnsi" w:cstheme="minorHAnsi"/>
          <w:b/>
          <w:sz w:val="20"/>
          <w:szCs w:val="20"/>
        </w:rPr>
        <w:tab/>
      </w:r>
      <w:r w:rsidRPr="004E3DC5">
        <w:rPr>
          <w:rFonts w:asciiTheme="minorHAnsi" w:hAnsiTheme="minorHAnsi" w:cstheme="minorHAnsi"/>
          <w:bCs/>
          <w:sz w:val="20"/>
          <w:szCs w:val="20"/>
        </w:rPr>
        <w:t>to be a boy</w:t>
      </w:r>
    </w:p>
    <w:p w14:paraId="3F312285" w14:textId="50C98FE8" w:rsidR="0064293E" w:rsidRPr="004E3DC5" w:rsidRDefault="0064293E" w:rsidP="006B2A21">
      <w:pPr>
        <w:tabs>
          <w:tab w:val="left" w:pos="2410"/>
          <w:tab w:val="left" w:pos="3261"/>
        </w:tabs>
        <w:ind w:left="3261" w:hanging="3261"/>
        <w:jc w:val="both"/>
        <w:rPr>
          <w:rFonts w:asciiTheme="minorHAnsi" w:hAnsiTheme="minorHAnsi" w:cstheme="minorHAnsi"/>
          <w:color w:val="333333"/>
          <w:sz w:val="20"/>
          <w:szCs w:val="20"/>
          <w:bdr w:val="none" w:sz="0" w:space="0" w:color="auto" w:frame="1"/>
        </w:rPr>
      </w:pPr>
      <w:r w:rsidRPr="004E3DC5">
        <w:rPr>
          <w:rFonts w:asciiTheme="minorHAnsi" w:hAnsiTheme="minorHAnsi" w:cstheme="minorHAnsi"/>
          <w:b/>
          <w:bCs/>
          <w:color w:val="333333"/>
          <w:sz w:val="20"/>
          <w:szCs w:val="20"/>
          <w:bdr w:val="none" w:sz="0" w:space="0" w:color="auto" w:frame="1"/>
        </w:rPr>
        <w:t>tānetanga</w:t>
      </w:r>
      <w:r w:rsidRPr="004E3DC5">
        <w:rPr>
          <w:rFonts w:asciiTheme="minorHAnsi" w:hAnsiTheme="minorHAnsi" w:cstheme="minorHAnsi"/>
          <w:color w:val="333333"/>
          <w:sz w:val="20"/>
          <w:szCs w:val="20"/>
          <w:bdr w:val="none" w:sz="0" w:space="0" w:color="auto" w:frame="1"/>
        </w:rPr>
        <w:t xml:space="preserve"> </w:t>
      </w:r>
      <w:r w:rsidRPr="004E3DC5">
        <w:rPr>
          <w:rFonts w:asciiTheme="minorHAnsi" w:hAnsiTheme="minorHAnsi" w:cstheme="minorHAnsi"/>
          <w:color w:val="333333"/>
          <w:sz w:val="20"/>
          <w:szCs w:val="20"/>
          <w:bdr w:val="none" w:sz="0" w:space="0" w:color="auto" w:frame="1"/>
        </w:rPr>
        <w:tab/>
      </w:r>
      <w:r w:rsidRPr="004E3DC5">
        <w:rPr>
          <w:rFonts w:asciiTheme="minorHAnsi" w:hAnsiTheme="minorHAnsi" w:cstheme="minorHAnsi"/>
          <w:color w:val="102B26"/>
          <w:sz w:val="20"/>
          <w:szCs w:val="20"/>
        </w:rPr>
        <w:t>maleness, manhood, male sex, masculinity</w:t>
      </w:r>
    </w:p>
    <w:p w14:paraId="054C322D" w14:textId="47B429B0" w:rsidR="002220AE" w:rsidRPr="00DD3E37" w:rsidRDefault="002220AE" w:rsidP="006B2A21">
      <w:pPr>
        <w:tabs>
          <w:tab w:val="left" w:pos="2410"/>
          <w:tab w:val="left" w:pos="3261"/>
        </w:tabs>
        <w:ind w:left="3261" w:hanging="3261"/>
        <w:jc w:val="both"/>
        <w:rPr>
          <w:rFonts w:asciiTheme="minorHAnsi" w:hAnsiTheme="minorHAnsi" w:cstheme="minorHAnsi"/>
          <w:bCs/>
          <w:sz w:val="20"/>
          <w:szCs w:val="20"/>
        </w:rPr>
      </w:pPr>
      <w:r>
        <w:rPr>
          <w:rFonts w:asciiTheme="minorHAnsi" w:hAnsiTheme="minorHAnsi" w:cstheme="minorHAnsi"/>
          <w:b/>
          <w:sz w:val="20"/>
          <w:szCs w:val="20"/>
        </w:rPr>
        <w:t xml:space="preserve">tangata </w:t>
      </w:r>
      <w:proofErr w:type="spellStart"/>
      <w:r>
        <w:rPr>
          <w:rFonts w:asciiTheme="minorHAnsi" w:hAnsiTheme="minorHAnsi" w:cstheme="minorHAnsi"/>
          <w:b/>
          <w:sz w:val="20"/>
          <w:szCs w:val="20"/>
        </w:rPr>
        <w:t>ira</w:t>
      </w:r>
      <w:proofErr w:type="spellEnd"/>
      <w:r>
        <w:rPr>
          <w:rFonts w:asciiTheme="minorHAnsi" w:hAnsiTheme="minorHAnsi" w:cstheme="minorHAnsi"/>
          <w:b/>
          <w:sz w:val="20"/>
          <w:szCs w:val="20"/>
        </w:rPr>
        <w:t xml:space="preserve"> </w:t>
      </w:r>
      <w:proofErr w:type="spellStart"/>
      <w:r>
        <w:rPr>
          <w:rFonts w:asciiTheme="minorHAnsi" w:hAnsiTheme="minorHAnsi" w:cstheme="minorHAnsi"/>
          <w:b/>
          <w:sz w:val="20"/>
          <w:szCs w:val="20"/>
        </w:rPr>
        <w:t>tāne</w:t>
      </w:r>
      <w:proofErr w:type="spellEnd"/>
      <w:r>
        <w:rPr>
          <w:rFonts w:asciiTheme="minorHAnsi" w:hAnsiTheme="minorHAnsi" w:cstheme="minorHAnsi"/>
          <w:b/>
          <w:sz w:val="20"/>
          <w:szCs w:val="20"/>
        </w:rPr>
        <w:tab/>
      </w:r>
      <w:r w:rsidRPr="00DD3E37">
        <w:rPr>
          <w:rFonts w:asciiTheme="minorHAnsi" w:hAnsiTheme="minorHAnsi" w:cstheme="minorHAnsi"/>
          <w:bCs/>
          <w:sz w:val="20"/>
          <w:szCs w:val="20"/>
        </w:rPr>
        <w:t>‘trans man’</w:t>
      </w:r>
    </w:p>
    <w:p w14:paraId="2EBA3B79" w14:textId="6AD718A2" w:rsidR="002220AE" w:rsidRDefault="002220AE" w:rsidP="006B2A21">
      <w:pPr>
        <w:tabs>
          <w:tab w:val="left" w:pos="2410"/>
          <w:tab w:val="left" w:pos="3261"/>
        </w:tabs>
        <w:ind w:left="3261" w:hanging="3261"/>
        <w:jc w:val="both"/>
        <w:rPr>
          <w:rFonts w:asciiTheme="minorHAnsi" w:hAnsiTheme="minorHAnsi" w:cstheme="minorHAnsi"/>
          <w:b/>
          <w:sz w:val="20"/>
          <w:szCs w:val="20"/>
        </w:rPr>
      </w:pPr>
      <w:r>
        <w:rPr>
          <w:rFonts w:asciiTheme="minorHAnsi" w:hAnsiTheme="minorHAnsi" w:cstheme="minorHAnsi"/>
          <w:b/>
          <w:sz w:val="20"/>
          <w:szCs w:val="20"/>
        </w:rPr>
        <w:t xml:space="preserve">tangata </w:t>
      </w:r>
      <w:proofErr w:type="spellStart"/>
      <w:r>
        <w:rPr>
          <w:rFonts w:asciiTheme="minorHAnsi" w:hAnsiTheme="minorHAnsi" w:cstheme="minorHAnsi"/>
          <w:b/>
          <w:sz w:val="20"/>
          <w:szCs w:val="20"/>
        </w:rPr>
        <w:t>ira</w:t>
      </w:r>
      <w:proofErr w:type="spellEnd"/>
      <w:r>
        <w:rPr>
          <w:rFonts w:asciiTheme="minorHAnsi" w:hAnsiTheme="minorHAnsi" w:cstheme="minorHAnsi"/>
          <w:b/>
          <w:sz w:val="20"/>
          <w:szCs w:val="20"/>
        </w:rPr>
        <w:t xml:space="preserve"> wahine</w:t>
      </w:r>
      <w:r>
        <w:rPr>
          <w:rFonts w:asciiTheme="minorHAnsi" w:hAnsiTheme="minorHAnsi" w:cstheme="minorHAnsi"/>
          <w:b/>
          <w:sz w:val="20"/>
          <w:szCs w:val="20"/>
        </w:rPr>
        <w:tab/>
      </w:r>
      <w:r w:rsidRPr="00DD3E37">
        <w:rPr>
          <w:rFonts w:asciiTheme="minorHAnsi" w:hAnsiTheme="minorHAnsi" w:cstheme="minorHAnsi"/>
          <w:bCs/>
          <w:sz w:val="20"/>
          <w:szCs w:val="20"/>
        </w:rPr>
        <w:t>‘trans woman’</w:t>
      </w:r>
    </w:p>
    <w:p w14:paraId="6F1E116E" w14:textId="7DBF4B57"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 xml:space="preserve">angata </w:t>
      </w:r>
      <w:r w:rsidRPr="004E3DC5">
        <w:rPr>
          <w:rFonts w:asciiTheme="minorHAnsi" w:hAnsiTheme="minorHAnsi" w:cstheme="minorHAnsi"/>
          <w:b/>
          <w:sz w:val="20"/>
          <w:szCs w:val="20"/>
        </w:rPr>
        <w:t>w</w:t>
      </w:r>
      <w:r w:rsidR="007403D7" w:rsidRPr="004E3DC5">
        <w:rPr>
          <w:rFonts w:asciiTheme="minorHAnsi" w:hAnsiTheme="minorHAnsi" w:cstheme="minorHAnsi"/>
          <w:b/>
          <w:sz w:val="20"/>
          <w:szCs w:val="20"/>
        </w:rPr>
        <w:t>haitakiwātang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autistic person (see takiwātanga)</w:t>
      </w:r>
    </w:p>
    <w:p w14:paraId="10BD0596" w14:textId="7822BE62"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e reo M</w:t>
      </w:r>
      <w:r w:rsidR="007403D7" w:rsidRPr="004E3DC5">
        <w:rPr>
          <w:rFonts w:asciiTheme="minorHAnsi" w:hAnsiTheme="minorHAnsi" w:cstheme="minorHAnsi"/>
          <w:b/>
          <w:kern w:val="32"/>
          <w:sz w:val="20"/>
          <w:szCs w:val="20"/>
        </w:rPr>
        <w:t>ā</w:t>
      </w:r>
      <w:r w:rsidR="007403D7" w:rsidRPr="004E3DC5">
        <w:rPr>
          <w:rFonts w:asciiTheme="minorHAnsi" w:hAnsiTheme="minorHAnsi" w:cstheme="minorHAnsi"/>
          <w:b/>
          <w:sz w:val="20"/>
          <w:szCs w:val="20"/>
        </w:rPr>
        <w:t>or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the Māori language</w:t>
      </w:r>
    </w:p>
    <w:p w14:paraId="5104B1A0" w14:textId="67FEBC6E" w:rsidR="00681F5A"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681F5A" w:rsidRPr="004E3DC5">
        <w:rPr>
          <w:rFonts w:asciiTheme="minorHAnsi" w:hAnsiTheme="minorHAnsi" w:cstheme="minorHAnsi"/>
          <w:b/>
          <w:sz w:val="20"/>
          <w:szCs w:val="20"/>
        </w:rPr>
        <w:t>ikanga</w:t>
      </w:r>
      <w:r w:rsidR="00681F5A" w:rsidRPr="004E3DC5">
        <w:rPr>
          <w:rFonts w:asciiTheme="minorHAnsi" w:hAnsiTheme="minorHAnsi" w:cstheme="minorHAnsi"/>
          <w:b/>
          <w:sz w:val="20"/>
          <w:szCs w:val="20"/>
        </w:rPr>
        <w:tab/>
      </w:r>
      <w:r w:rsidR="00681F5A" w:rsidRPr="004E3DC5">
        <w:rPr>
          <w:rFonts w:asciiTheme="minorHAnsi" w:hAnsiTheme="minorHAnsi" w:cstheme="minorHAnsi"/>
          <w:sz w:val="20"/>
          <w:szCs w:val="20"/>
        </w:rPr>
        <w:t>customs, protocol, rules, principles</w:t>
      </w:r>
    </w:p>
    <w:p w14:paraId="22ABDB49" w14:textId="526456CD" w:rsidR="0064293E" w:rsidRPr="004E3DC5" w:rsidRDefault="0064293E"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uha</w:t>
      </w:r>
      <w:r w:rsidRPr="004E3DC5">
        <w:rPr>
          <w:rFonts w:asciiTheme="minorHAnsi" w:hAnsiTheme="minorHAnsi" w:cstheme="minorHAnsi"/>
          <w:b/>
          <w:sz w:val="20"/>
          <w:szCs w:val="20"/>
        </w:rPr>
        <w:tab/>
      </w:r>
      <w:r w:rsidRPr="004E3DC5">
        <w:rPr>
          <w:rFonts w:asciiTheme="minorHAnsi" w:hAnsiTheme="minorHAnsi" w:cstheme="minorHAnsi"/>
          <w:color w:val="102B26"/>
          <w:sz w:val="20"/>
          <w:szCs w:val="20"/>
        </w:rPr>
        <w:t>female (of birds and animals), woman, femaleness, femininity</w:t>
      </w:r>
    </w:p>
    <w:p w14:paraId="6FF74BBD" w14:textId="7E764949" w:rsidR="0064293E" w:rsidRPr="004E3DC5" w:rsidRDefault="0064293E"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uwha</w:t>
      </w:r>
      <w:r w:rsidRPr="004E3DC5">
        <w:rPr>
          <w:rFonts w:asciiTheme="minorHAnsi" w:hAnsiTheme="minorHAnsi" w:cstheme="minorHAnsi"/>
          <w:b/>
          <w:sz w:val="20"/>
          <w:szCs w:val="20"/>
        </w:rPr>
        <w:tab/>
      </w:r>
      <w:r w:rsidRPr="004E3DC5">
        <w:rPr>
          <w:rFonts w:asciiTheme="minorHAnsi" w:hAnsiTheme="minorHAnsi" w:cstheme="minorHAnsi"/>
          <w:bCs/>
          <w:sz w:val="20"/>
          <w:szCs w:val="20"/>
        </w:rPr>
        <w:t>woman, femaleness, femininity</w:t>
      </w:r>
    </w:p>
    <w:p w14:paraId="31F2A366" w14:textId="2F6C7CAA" w:rsidR="006C1901" w:rsidRPr="004E3DC5" w:rsidRDefault="006C1901" w:rsidP="006B2A21">
      <w:pPr>
        <w:tabs>
          <w:tab w:val="left" w:pos="2410"/>
          <w:tab w:val="left" w:pos="3261"/>
        </w:tabs>
        <w:ind w:left="3261" w:hanging="3261"/>
        <w:jc w:val="both"/>
        <w:rPr>
          <w:rFonts w:asciiTheme="minorHAnsi" w:hAnsiTheme="minorHAnsi" w:cstheme="minorHAnsi"/>
          <w:b/>
          <w:sz w:val="20"/>
          <w:szCs w:val="20"/>
        </w:rPr>
      </w:pPr>
      <w:r w:rsidRPr="004E3DC5">
        <w:rPr>
          <w:rFonts w:asciiTheme="minorHAnsi" w:hAnsiTheme="minorHAnsi" w:cstheme="minorHAnsi"/>
          <w:b/>
          <w:sz w:val="20"/>
          <w:szCs w:val="20"/>
        </w:rPr>
        <w:t>wāhine</w:t>
      </w:r>
      <w:r w:rsidRPr="004E3DC5">
        <w:rPr>
          <w:rFonts w:asciiTheme="minorHAnsi" w:hAnsiTheme="minorHAnsi" w:cstheme="minorHAnsi"/>
          <w:b/>
          <w:sz w:val="20"/>
          <w:szCs w:val="20"/>
        </w:rPr>
        <w:tab/>
      </w:r>
      <w:r w:rsidRPr="004E3DC5">
        <w:rPr>
          <w:rFonts w:asciiTheme="minorHAnsi" w:hAnsiTheme="minorHAnsi" w:cstheme="minorHAnsi"/>
          <w:bCs/>
          <w:sz w:val="20"/>
          <w:szCs w:val="20"/>
        </w:rPr>
        <w:t>female, women, feminine</w:t>
      </w:r>
    </w:p>
    <w:p w14:paraId="5EE79499" w14:textId="1F2BE07E" w:rsidR="00225E79" w:rsidRPr="00DD3E37" w:rsidRDefault="00225E79" w:rsidP="00361B62">
      <w:pPr>
        <w:tabs>
          <w:tab w:val="left" w:pos="2410"/>
          <w:tab w:val="left" w:pos="2800"/>
          <w:tab w:val="left" w:pos="3360"/>
          <w:tab w:val="left" w:pos="3920"/>
          <w:tab w:val="left" w:pos="4480"/>
          <w:tab w:val="left" w:pos="5040"/>
          <w:tab w:val="left" w:pos="5600"/>
          <w:tab w:val="left" w:pos="6160"/>
          <w:tab w:val="left" w:pos="6720"/>
        </w:tabs>
        <w:autoSpaceDE w:val="0"/>
        <w:autoSpaceDN w:val="0"/>
        <w:adjustRightInd w:val="0"/>
        <w:ind w:left="2410" w:hanging="2410"/>
        <w:rPr>
          <w:rFonts w:asciiTheme="minorHAnsi" w:hAnsiTheme="minorHAnsi" w:cstheme="minorHAnsi"/>
          <w:sz w:val="20"/>
          <w:szCs w:val="20"/>
        </w:rPr>
      </w:pPr>
      <w:proofErr w:type="spellStart"/>
      <w:r w:rsidRPr="00DD3E37">
        <w:rPr>
          <w:rFonts w:asciiTheme="minorHAnsi" w:hAnsiTheme="minorHAnsi" w:cstheme="minorHAnsi"/>
          <w:b/>
          <w:bCs/>
          <w:sz w:val="20"/>
          <w:szCs w:val="20"/>
        </w:rPr>
        <w:lastRenderedPageBreak/>
        <w:t>whakawahine</w:t>
      </w:r>
      <w:proofErr w:type="spellEnd"/>
      <w:r w:rsidRPr="004E3DC5">
        <w:rPr>
          <w:rFonts w:asciiTheme="minorHAnsi" w:hAnsiTheme="minorHAnsi" w:cstheme="minorHAnsi"/>
          <w:b/>
          <w:bCs/>
          <w:sz w:val="20"/>
          <w:szCs w:val="20"/>
        </w:rPr>
        <w:t xml:space="preserve"> </w:t>
      </w:r>
      <w:r w:rsidRPr="004E3DC5">
        <w:rPr>
          <w:rFonts w:asciiTheme="minorHAnsi" w:hAnsiTheme="minorHAnsi" w:cstheme="minorHAnsi"/>
          <w:b/>
          <w:bCs/>
          <w:sz w:val="20"/>
          <w:szCs w:val="20"/>
        </w:rPr>
        <w:tab/>
      </w:r>
      <w:r w:rsidR="002220AE" w:rsidRPr="002220AE">
        <w:rPr>
          <w:rFonts w:asciiTheme="minorHAnsi" w:hAnsiTheme="minorHAnsi" w:cstheme="minorHAnsi"/>
          <w:sz w:val="20"/>
          <w:szCs w:val="20"/>
        </w:rPr>
        <w:t>‘trans woman’</w:t>
      </w:r>
      <w:r w:rsidR="00F65BFE">
        <w:rPr>
          <w:rFonts w:asciiTheme="minorHAnsi" w:hAnsiTheme="minorHAnsi" w:cstheme="minorHAnsi"/>
          <w:sz w:val="20"/>
          <w:szCs w:val="20"/>
        </w:rPr>
        <w:t>; m</w:t>
      </w:r>
      <w:r w:rsidR="002220AE" w:rsidRPr="002220AE">
        <w:rPr>
          <w:rFonts w:asciiTheme="minorHAnsi" w:hAnsiTheme="minorHAnsi" w:cstheme="minorHAnsi"/>
          <w:sz w:val="20"/>
          <w:szCs w:val="20"/>
        </w:rPr>
        <w:t>ore literally, it translates as being or becoming, in the manner of spirit of a woman</w:t>
      </w:r>
    </w:p>
    <w:p w14:paraId="71D4A4C6" w14:textId="4ACE1424" w:rsidR="00AB79CA" w:rsidRPr="003076F2" w:rsidRDefault="005E224E" w:rsidP="00361B62">
      <w:pPr>
        <w:tabs>
          <w:tab w:val="left" w:pos="2410"/>
          <w:tab w:val="left" w:pos="2800"/>
          <w:tab w:val="left" w:pos="3360"/>
          <w:tab w:val="left" w:pos="3920"/>
          <w:tab w:val="left" w:pos="4480"/>
          <w:tab w:val="left" w:pos="5040"/>
          <w:tab w:val="left" w:pos="5600"/>
          <w:tab w:val="left" w:pos="6160"/>
          <w:tab w:val="left" w:pos="6720"/>
        </w:tabs>
        <w:autoSpaceDE w:val="0"/>
        <w:autoSpaceDN w:val="0"/>
        <w:adjustRightInd w:val="0"/>
        <w:ind w:left="2410" w:hanging="2410"/>
        <w:rPr>
          <w:rFonts w:asciiTheme="minorHAnsi" w:hAnsiTheme="minorHAnsi" w:cstheme="minorHAnsi"/>
          <w:sz w:val="20"/>
          <w:szCs w:val="20"/>
        </w:rPr>
      </w:pPr>
      <w:r w:rsidRPr="003076F2">
        <w:rPr>
          <w:rFonts w:asciiTheme="minorHAnsi" w:hAnsiTheme="minorHAnsi" w:cstheme="minorHAnsi"/>
          <w:b/>
          <w:sz w:val="20"/>
          <w:szCs w:val="20"/>
        </w:rPr>
        <w:t>w</w:t>
      </w:r>
      <w:r w:rsidR="00AB79CA" w:rsidRPr="003076F2">
        <w:rPr>
          <w:rFonts w:asciiTheme="minorHAnsi" w:hAnsiTheme="minorHAnsi" w:cstheme="minorHAnsi"/>
          <w:b/>
          <w:sz w:val="20"/>
          <w:szCs w:val="20"/>
        </w:rPr>
        <w:t>h</w:t>
      </w:r>
      <w:r w:rsidR="00AB79CA" w:rsidRPr="003076F2">
        <w:rPr>
          <w:rFonts w:asciiTheme="minorHAnsi" w:hAnsiTheme="minorHAnsi" w:cstheme="minorHAnsi"/>
          <w:b/>
          <w:kern w:val="32"/>
          <w:sz w:val="20"/>
          <w:szCs w:val="20"/>
        </w:rPr>
        <w:t>ā</w:t>
      </w:r>
      <w:r w:rsidR="00AB79CA" w:rsidRPr="003076F2">
        <w:rPr>
          <w:rFonts w:asciiTheme="minorHAnsi" w:hAnsiTheme="minorHAnsi" w:cstheme="minorHAnsi"/>
          <w:b/>
          <w:sz w:val="20"/>
          <w:szCs w:val="20"/>
        </w:rPr>
        <w:t>nau</w:t>
      </w:r>
      <w:r w:rsidR="00AB79CA" w:rsidRPr="003076F2">
        <w:rPr>
          <w:rFonts w:asciiTheme="minorHAnsi" w:hAnsiTheme="minorHAnsi" w:cstheme="minorHAnsi"/>
          <w:b/>
          <w:sz w:val="20"/>
          <w:szCs w:val="20"/>
        </w:rPr>
        <w:tab/>
      </w:r>
      <w:r w:rsidR="00AB79CA" w:rsidRPr="003076F2">
        <w:rPr>
          <w:rFonts w:asciiTheme="minorHAnsi" w:hAnsiTheme="minorHAnsi" w:cstheme="minorHAnsi"/>
          <w:sz w:val="20"/>
          <w:szCs w:val="20"/>
        </w:rPr>
        <w:t xml:space="preserve">extended </w:t>
      </w:r>
      <w:r w:rsidR="00742AE2" w:rsidRPr="003076F2">
        <w:rPr>
          <w:rFonts w:asciiTheme="minorHAnsi" w:hAnsiTheme="minorHAnsi" w:cstheme="minorHAnsi"/>
          <w:sz w:val="20"/>
          <w:szCs w:val="20"/>
        </w:rPr>
        <w:t>‘</w:t>
      </w:r>
      <w:r w:rsidR="00AB79CA" w:rsidRPr="003076F2">
        <w:rPr>
          <w:rFonts w:asciiTheme="minorHAnsi" w:hAnsiTheme="minorHAnsi" w:cstheme="minorHAnsi"/>
          <w:sz w:val="20"/>
          <w:szCs w:val="20"/>
        </w:rPr>
        <w:t>famil</w:t>
      </w:r>
      <w:r w:rsidR="00742AE2" w:rsidRPr="003076F2">
        <w:rPr>
          <w:rFonts w:asciiTheme="minorHAnsi" w:hAnsiTheme="minorHAnsi" w:cstheme="minorHAnsi"/>
          <w:sz w:val="20"/>
          <w:szCs w:val="20"/>
        </w:rPr>
        <w:t>y’ based on</w:t>
      </w:r>
      <w:r w:rsidR="00361B62" w:rsidRPr="003076F2">
        <w:rPr>
          <w:rFonts w:asciiTheme="minorHAnsi" w:hAnsiTheme="minorHAnsi" w:cstheme="minorHAnsi"/>
          <w:sz w:val="20"/>
          <w:szCs w:val="20"/>
        </w:rPr>
        <w:t xml:space="preserve"> </w:t>
      </w:r>
      <w:r w:rsidR="00361B62" w:rsidRPr="003076F2">
        <w:rPr>
          <w:rFonts w:asciiTheme="minorHAnsi" w:eastAsia="Calibri" w:hAnsiTheme="minorHAnsi" w:cstheme="minorHAnsi"/>
          <w:color w:val="000000"/>
          <w:sz w:val="20"/>
          <w:szCs w:val="20"/>
          <w:lang w:val="en-GB"/>
        </w:rPr>
        <w:t>genealogy/whakapapa and includes physical, emotional, and spiritual dimensions</w:t>
      </w:r>
    </w:p>
    <w:p w14:paraId="26449C67" w14:textId="222A75F8" w:rsidR="00020D09" w:rsidRPr="003076F2" w:rsidRDefault="005E224E" w:rsidP="006B2A21">
      <w:pPr>
        <w:tabs>
          <w:tab w:val="left" w:pos="2410"/>
          <w:tab w:val="left" w:pos="3261"/>
        </w:tabs>
        <w:ind w:left="3261" w:hanging="3261"/>
        <w:jc w:val="both"/>
        <w:rPr>
          <w:rStyle w:val="FootnoteReference"/>
          <w:rFonts w:asciiTheme="minorHAnsi" w:hAnsiTheme="minorHAnsi" w:cstheme="minorHAnsi"/>
          <w:sz w:val="20"/>
          <w:szCs w:val="20"/>
        </w:rPr>
      </w:pPr>
      <w:r w:rsidRPr="003076F2">
        <w:rPr>
          <w:rFonts w:asciiTheme="minorHAnsi" w:hAnsiTheme="minorHAnsi" w:cstheme="minorHAnsi"/>
          <w:b/>
          <w:sz w:val="20"/>
          <w:szCs w:val="20"/>
        </w:rPr>
        <w:t>w</w:t>
      </w:r>
      <w:r w:rsidR="00AB79CA" w:rsidRPr="003076F2">
        <w:rPr>
          <w:rFonts w:asciiTheme="minorHAnsi" w:hAnsiTheme="minorHAnsi" w:cstheme="minorHAnsi"/>
          <w:b/>
          <w:sz w:val="20"/>
          <w:szCs w:val="20"/>
        </w:rPr>
        <w:t>hanaungatanga</w:t>
      </w:r>
      <w:r w:rsidR="00AB79CA" w:rsidRPr="003076F2">
        <w:rPr>
          <w:rFonts w:asciiTheme="minorHAnsi" w:hAnsiTheme="minorHAnsi" w:cstheme="minorHAnsi"/>
          <w:b/>
          <w:sz w:val="20"/>
          <w:szCs w:val="20"/>
        </w:rPr>
        <w:tab/>
      </w:r>
      <w:r w:rsidR="00AB79CA" w:rsidRPr="003076F2">
        <w:rPr>
          <w:rFonts w:asciiTheme="minorHAnsi" w:hAnsiTheme="minorHAnsi" w:cstheme="minorHAnsi"/>
          <w:sz w:val="20"/>
          <w:szCs w:val="20"/>
        </w:rPr>
        <w:t>kinship, relationship</w:t>
      </w:r>
    </w:p>
    <w:p w14:paraId="426F1546" w14:textId="064C7A47" w:rsidR="00751907" w:rsidRPr="003076F2" w:rsidRDefault="0064293E" w:rsidP="006B2A21">
      <w:pPr>
        <w:tabs>
          <w:tab w:val="left" w:pos="2410"/>
          <w:tab w:val="left" w:pos="3261"/>
        </w:tabs>
        <w:ind w:left="3261" w:hanging="3261"/>
        <w:jc w:val="both"/>
        <w:rPr>
          <w:rFonts w:asciiTheme="minorHAnsi" w:hAnsiTheme="minorHAnsi" w:cstheme="minorHAnsi"/>
          <w:sz w:val="20"/>
          <w:szCs w:val="20"/>
        </w:rPr>
      </w:pPr>
      <w:proofErr w:type="spellStart"/>
      <w:r w:rsidRPr="003076F2">
        <w:rPr>
          <w:rFonts w:asciiTheme="minorHAnsi" w:hAnsiTheme="minorHAnsi" w:cstheme="minorHAnsi"/>
          <w:b/>
          <w:sz w:val="20"/>
          <w:szCs w:val="20"/>
        </w:rPr>
        <w:t>w</w:t>
      </w:r>
      <w:r w:rsidR="003805DE" w:rsidRPr="003076F2">
        <w:rPr>
          <w:rFonts w:asciiTheme="minorHAnsi" w:hAnsiTheme="minorHAnsi" w:cstheme="minorHAnsi"/>
          <w:b/>
          <w:sz w:val="20"/>
          <w:szCs w:val="20"/>
        </w:rPr>
        <w:t>hare</w:t>
      </w:r>
      <w:proofErr w:type="spellEnd"/>
      <w:r w:rsidR="003805DE" w:rsidRPr="003076F2">
        <w:rPr>
          <w:rFonts w:asciiTheme="minorHAnsi" w:hAnsiTheme="minorHAnsi" w:cstheme="minorHAnsi"/>
          <w:b/>
          <w:sz w:val="20"/>
          <w:szCs w:val="20"/>
        </w:rPr>
        <w:t xml:space="preserve"> </w:t>
      </w:r>
      <w:r w:rsidR="00724331">
        <w:rPr>
          <w:rFonts w:asciiTheme="minorHAnsi" w:hAnsiTheme="minorHAnsi" w:cstheme="minorHAnsi"/>
          <w:b/>
          <w:sz w:val="20"/>
          <w:szCs w:val="20"/>
        </w:rPr>
        <w:t>t</w:t>
      </w:r>
      <w:r w:rsidR="003805DE" w:rsidRPr="003076F2">
        <w:rPr>
          <w:rFonts w:asciiTheme="minorHAnsi" w:hAnsiTheme="minorHAnsi" w:cstheme="minorHAnsi"/>
          <w:b/>
          <w:sz w:val="20"/>
          <w:szCs w:val="20"/>
        </w:rPr>
        <w:t xml:space="preserve">apa </w:t>
      </w:r>
      <w:proofErr w:type="spellStart"/>
      <w:r w:rsidR="00724331">
        <w:rPr>
          <w:rFonts w:asciiTheme="minorHAnsi" w:hAnsiTheme="minorHAnsi" w:cstheme="minorHAnsi"/>
          <w:b/>
          <w:sz w:val="20"/>
          <w:szCs w:val="20"/>
        </w:rPr>
        <w:t>w</w:t>
      </w:r>
      <w:r w:rsidR="003805DE" w:rsidRPr="003076F2">
        <w:rPr>
          <w:rFonts w:asciiTheme="minorHAnsi" w:hAnsiTheme="minorHAnsi" w:cstheme="minorHAnsi"/>
          <w:b/>
          <w:sz w:val="20"/>
          <w:szCs w:val="20"/>
        </w:rPr>
        <w:t>h</w:t>
      </w:r>
      <w:r w:rsidR="003805DE" w:rsidRPr="003076F2">
        <w:rPr>
          <w:rFonts w:asciiTheme="minorHAnsi" w:hAnsiTheme="minorHAnsi" w:cstheme="minorHAnsi"/>
          <w:b/>
          <w:kern w:val="32"/>
          <w:sz w:val="20"/>
          <w:szCs w:val="20"/>
        </w:rPr>
        <w:t>ā</w:t>
      </w:r>
      <w:proofErr w:type="spellEnd"/>
      <w:r w:rsidR="003805DE" w:rsidRPr="003076F2">
        <w:rPr>
          <w:rFonts w:asciiTheme="minorHAnsi" w:hAnsiTheme="minorHAnsi" w:cstheme="minorHAnsi"/>
          <w:b/>
          <w:kern w:val="32"/>
          <w:sz w:val="20"/>
          <w:szCs w:val="20"/>
        </w:rPr>
        <w:tab/>
      </w:r>
      <w:r w:rsidR="003805DE" w:rsidRPr="003076F2">
        <w:rPr>
          <w:rFonts w:asciiTheme="minorHAnsi" w:hAnsiTheme="minorHAnsi" w:cstheme="minorHAnsi"/>
          <w:sz w:val="20"/>
          <w:szCs w:val="20"/>
        </w:rPr>
        <w:t>framework of Māori health (four-sided house)</w:t>
      </w:r>
    </w:p>
    <w:p w14:paraId="7EC86570" w14:textId="0E54DAD7" w:rsidR="00493C1B" w:rsidRPr="00DD3E37" w:rsidRDefault="00493C1B" w:rsidP="00DD3E37">
      <w:pPr>
        <w:pStyle w:val="GLBodytext"/>
      </w:pPr>
      <w:r w:rsidRPr="00994D51">
        <w:rPr>
          <w:b/>
          <w:bCs/>
          <w:lang w:val="mi-NZ"/>
        </w:rPr>
        <w:t>Sources</w:t>
      </w:r>
      <w:r>
        <w:t>:</w:t>
      </w:r>
      <w:r w:rsidRPr="009F56FD">
        <w:t xml:space="preserve"> </w:t>
      </w:r>
      <w:r>
        <w:rPr>
          <w:lang w:val="mi-NZ"/>
        </w:rPr>
        <w:t xml:space="preserve">Te Reo Hapai </w:t>
      </w:r>
      <w:r>
        <w:rPr>
          <w:lang w:val="mi-NZ"/>
        </w:rPr>
        <w:fldChar w:fldCharType="begin"/>
      </w:r>
      <w:r w:rsidR="000D3CD4">
        <w:rPr>
          <w:lang w:val="mi-NZ"/>
        </w:rPr>
        <w:instrText xml:space="preserve"> ADDIN EN.CITE &lt;EndNote&gt;&lt;Cite&gt;&lt;Author&gt;Opai&lt;/Author&gt;&lt;Year&gt;2024&lt;/Year&gt;&lt;RecNum&gt;1439&lt;/RecNum&gt;&lt;DisplayText&gt;[117]&lt;/DisplayText&gt;&lt;record&gt;&lt;rec-number&gt;1439&lt;/rec-number&gt;&lt;foreign-keys&gt;&lt;key app="EN" db-id="f9afr5w2dew9afeza9sxpvrlvrf92zssvfpp" timestamp="1713935826"&gt;1439&lt;/key&gt;&lt;/foreign-keys&gt;&lt;ref-type name="Web Page"&gt;12&lt;/ref-type&gt;&lt;contributors&gt;&lt;authors&gt;&lt;author&gt;Opai, K&lt;/author&gt;&lt;/authors&gt;&lt;/contributors&gt;&lt;titles&gt;&lt;title&gt;Te Reo Hapai &lt;/title&gt;&lt;/titles&gt;&lt;dates&gt;&lt;year&gt;2024&lt;/year&gt;&lt;/dates&gt;&lt;urls&gt;&lt;related-urls&gt;&lt;url&gt;https://www.tereohapai.nz&lt;/url&gt;&lt;/related-urls&gt;&lt;/urls&gt;&lt;/record&gt;&lt;/Cite&gt;&lt;/EndNote&gt;</w:instrText>
      </w:r>
      <w:r>
        <w:rPr>
          <w:lang w:val="mi-NZ"/>
        </w:rPr>
        <w:fldChar w:fldCharType="separate"/>
      </w:r>
      <w:r w:rsidR="000D3CD4">
        <w:rPr>
          <w:noProof/>
          <w:lang w:val="mi-NZ"/>
        </w:rPr>
        <w:t>[</w:t>
      </w:r>
      <w:hyperlink w:anchor="_ENREF_117" w:tooltip="Opai, 2024 #1439" w:history="1">
        <w:r w:rsidR="006525B5">
          <w:rPr>
            <w:noProof/>
            <w:lang w:val="mi-NZ"/>
          </w:rPr>
          <w:t>117</w:t>
        </w:r>
      </w:hyperlink>
      <w:r w:rsidR="000D3CD4">
        <w:rPr>
          <w:noProof/>
          <w:lang w:val="mi-NZ"/>
        </w:rPr>
        <w:t>]</w:t>
      </w:r>
      <w:r>
        <w:rPr>
          <w:lang w:val="mi-NZ"/>
        </w:rPr>
        <w:fldChar w:fldCharType="end"/>
      </w:r>
      <w:r>
        <w:rPr>
          <w:lang w:val="mi-NZ"/>
        </w:rPr>
        <w:t xml:space="preserve">, Te Aka Māori Dictionary </w:t>
      </w:r>
      <w:r>
        <w:rPr>
          <w:lang w:val="mi-NZ"/>
        </w:rPr>
        <w:fldChar w:fldCharType="begin"/>
      </w:r>
      <w:r w:rsidR="000D3CD4">
        <w:rPr>
          <w:lang w:val="mi-NZ"/>
        </w:rPr>
        <w:instrText xml:space="preserve"> ADDIN EN.CITE &lt;EndNote&gt;&lt;Cite&gt;&lt;Author&gt;Moorfield&lt;/Author&gt;&lt;Year&gt;2024&lt;/Year&gt;&lt;RecNum&gt;1440&lt;/RecNum&gt;&lt;DisplayText&gt;[118]&lt;/DisplayText&gt;&lt;record&gt;&lt;rec-number&gt;1440&lt;/rec-number&gt;&lt;foreign-keys&gt;&lt;key app="EN" db-id="f9afr5w2dew9afeza9sxpvrlvrf92zssvfpp" timestamp="1713936030"&gt;1440&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EndNote&gt;</w:instrText>
      </w:r>
      <w:r>
        <w:rPr>
          <w:lang w:val="mi-NZ"/>
        </w:rPr>
        <w:fldChar w:fldCharType="separate"/>
      </w:r>
      <w:r w:rsidR="000D3CD4">
        <w:rPr>
          <w:noProof/>
          <w:lang w:val="mi-NZ"/>
        </w:rPr>
        <w:t>[</w:t>
      </w:r>
      <w:hyperlink w:anchor="_ENREF_118" w:tooltip="Moorfield, 2024 #1440" w:history="1">
        <w:r w:rsidR="006525B5">
          <w:rPr>
            <w:noProof/>
            <w:lang w:val="mi-NZ"/>
          </w:rPr>
          <w:t>118</w:t>
        </w:r>
      </w:hyperlink>
      <w:r w:rsidR="000D3CD4">
        <w:rPr>
          <w:noProof/>
          <w:lang w:val="mi-NZ"/>
        </w:rPr>
        <w:t>]</w:t>
      </w:r>
      <w:r>
        <w:rPr>
          <w:lang w:val="mi-NZ"/>
        </w:rPr>
        <w:fldChar w:fldCharType="end"/>
      </w:r>
      <w:r>
        <w:rPr>
          <w:lang w:val="mi-NZ"/>
        </w:rPr>
        <w:t xml:space="preserve">, </w:t>
      </w:r>
      <w:r>
        <w:t>Gender Minorities Aotearoa</w:t>
      </w:r>
      <w:r w:rsidRPr="00994D51">
        <w:t xml:space="preserve"> </w:t>
      </w:r>
      <w:r>
        <w:fldChar w:fldCharType="begin"/>
      </w:r>
      <w:r w:rsidR="000D3CD4">
        <w:instrText xml:space="preserve"> ADDIN EN.CITE &lt;EndNote&gt;&lt;Cite&gt;&lt;Author&gt;Gender Minorities Aotearoa&lt;/Author&gt;&lt;Year&gt;2023&lt;/Year&gt;&lt;RecNum&gt;1437&lt;/RecNum&gt;&lt;DisplayText&gt;[114]&lt;/DisplayText&gt;&lt;record&gt;&lt;rec-number&gt;1437&lt;/rec-number&gt;&lt;foreign-keys&gt;&lt;key app="EN" db-id="f9afr5w2dew9afeza9sxpvrlvrf92zssvfpp" timestamp="1713934912"&gt;1437&lt;/key&gt;&lt;/foreign-keys&gt;&lt;ref-type name="Web Page"&gt;12&lt;/ref-type&gt;&lt;contributors&gt;&lt;authors&gt;&lt;author&gt;Gender Minorities Aotearoa,&lt;/author&gt;&lt;/authors&gt;&lt;/contributors&gt;&lt;titles&gt;&lt;title&gt;Trans 101: Glossary of trans words and how to use them (6th ed)&lt;/title&gt;&lt;/titles&gt;&lt;dates&gt;&lt;year&gt;2023&lt;/year&gt;&lt;/dates&gt;&lt;urls&gt;&lt;related-urls&gt;&lt;url&gt;https://genderminorities.com/glossary-transgender/&lt;/url&gt;&lt;/related-urls&gt;&lt;/urls&gt;&lt;/record&gt;&lt;/Cite&gt;&lt;/EndNote&gt;</w:instrText>
      </w:r>
      <w:r>
        <w:fldChar w:fldCharType="separate"/>
      </w:r>
      <w:r w:rsidR="000D3CD4">
        <w:rPr>
          <w:noProof/>
        </w:rPr>
        <w:t>[</w:t>
      </w:r>
      <w:hyperlink w:anchor="_ENREF_114" w:tooltip="Gender Minorities Aotearoa, 2023 #1437" w:history="1">
        <w:r w:rsidR="006525B5">
          <w:rPr>
            <w:noProof/>
          </w:rPr>
          <w:t>114</w:t>
        </w:r>
      </w:hyperlink>
      <w:r w:rsidR="000D3CD4">
        <w:rPr>
          <w:noProof/>
        </w:rPr>
        <w:t>]</w:t>
      </w:r>
      <w:r>
        <w:fldChar w:fldCharType="end"/>
      </w:r>
      <w:r>
        <w:rPr>
          <w:lang w:val="mi-NZ"/>
        </w:rPr>
        <w:t xml:space="preserve">, </w:t>
      </w:r>
      <w:r>
        <w:t xml:space="preserve">Public Service Commission </w:t>
      </w:r>
      <w:r>
        <w:fldChar w:fldCharType="begin"/>
      </w:r>
      <w:r w:rsidR="000D3CD4">
        <w:instrText xml:space="preserve"> ADDIN EN.CITE &lt;EndNote&gt;&lt;Cite ExcludeYear="1"&gt;&lt;Author&gt;Te Kawak Mataaho – Public Service Commission&lt;/Author&gt;&lt;RecNum&gt;1444&lt;/RecNum&gt;&lt;DisplayText&gt;[119]&lt;/DisplayText&gt;&lt;record&gt;&lt;rec-number&gt;1444&lt;/rec-number&gt;&lt;foreign-keys&gt;&lt;key app="EN" db-id="f9afr5w2dew9afeza9sxpvrlvrf92zssvfpp" timestamp="1714536494"&gt;1444&lt;/key&gt;&lt;/foreign-keys&gt;&lt;ref-type name="Web Page"&gt;12&lt;/ref-type&gt;&lt;contributors&gt;&lt;authors&gt;&lt;author&gt;Te Kawak Mataaho – Public Service Commission,&lt;/author&gt;&lt;/authors&gt;&lt;/contributors&gt;&lt;titles&gt;&lt;title&gt;Kuputaka Glossary — Diversity and inclusion, common rainbow terms&lt;/title&gt;&lt;alt-title&gt;Glossary — Diversity and inclusion, common rainbow terms&lt;/alt-title&gt;&lt;/titles&gt;&lt;volume&gt;2024&lt;/volume&gt;&lt;number&gt;1 May &lt;/number&gt;&lt;dates&gt;&lt;/dates&gt;&lt;urls&gt;&lt;related-urls&gt;&lt;url&gt;https://www.publicservice.govt.nz/guidance/glossary/diversity-and-inclusion&lt;/url&gt;&lt;/related-urls&gt;&lt;/urls&gt;&lt;/record&gt;&lt;/Cite&gt;&lt;/EndNote&gt;</w:instrText>
      </w:r>
      <w:r>
        <w:fldChar w:fldCharType="separate"/>
      </w:r>
      <w:r w:rsidR="000D3CD4">
        <w:rPr>
          <w:noProof/>
        </w:rPr>
        <w:t>[</w:t>
      </w:r>
      <w:hyperlink w:history="1">
        <w:r w:rsidR="006525B5">
          <w:rPr>
            <w:noProof/>
          </w:rPr>
          <w:t>119</w:t>
        </w:r>
      </w:hyperlink>
      <w:r w:rsidR="000D3CD4">
        <w:rPr>
          <w:noProof/>
        </w:rPr>
        <w:t>]</w:t>
      </w:r>
      <w:r>
        <w:fldChar w:fldCharType="end"/>
      </w:r>
      <w:r>
        <w:t>, Stats N</w:t>
      </w:r>
      <w:r>
        <w:rPr>
          <w:lang w:val="mi-NZ"/>
        </w:rPr>
        <w:t xml:space="preserve">Z </w:t>
      </w:r>
      <w:r>
        <w:rPr>
          <w:lang w:val="mi-NZ"/>
        </w:rPr>
        <w:fldChar w:fldCharType="begin"/>
      </w:r>
      <w:r w:rsidR="000D3CD4">
        <w:rPr>
          <w:lang w:val="mi-NZ"/>
        </w:rPr>
        <w:instrText xml:space="preserve"> ADDIN EN.CITE &lt;EndNote&gt;&lt;Cite&gt;&lt;Author&gt;Stats NZ&lt;/Author&gt;&lt;Year&gt;2021&lt;/Year&gt;&lt;RecNum&gt;1436&lt;/RecNum&gt;&lt;DisplayText&gt;[115]&lt;/DisplayText&gt;&lt;record&gt;&lt;rec-number&gt;1436&lt;/rec-number&gt;&lt;foreign-keys&gt;&lt;key app="EN" db-id="f9afr5w2dew9afeza9sxpvrlvrf92zssvfpp" timestamp="1713933169"&gt;1436&lt;/key&gt;&lt;/foreign-keys&gt;&lt;ref-type name="Web Page"&gt;12&lt;/ref-type&gt;&lt;contributors&gt;&lt;authors&gt;&lt;author&gt;Stats NZ,&lt;/author&gt;&lt;/authors&gt;&lt;/contributors&gt;&lt;titles&gt;&lt;title&gt;Data standard for gender, sex, and variations of sex characteristics&lt;/title&gt;&lt;/titles&gt;&lt;volume&gt;2024&lt;/volume&gt;&lt;number&gt;24 April 2024&lt;/number&gt;&lt;dates&gt;&lt;year&gt;2021&lt;/year&gt;&lt;/dates&gt;&lt;pub-location&gt;Wellington, New Zealand&lt;/pub-location&gt;&lt;publisher&gt;New Zealand Government&lt;/publisher&gt;&lt;urls&gt;&lt;related-urls&gt;&lt;url&gt;https://www.stats.govt.nz/methods/information-about-the-standard-for-gender-sex-and-variations-of-sex-characteristics&lt;/url&gt;&lt;/related-urls&gt;&lt;/urls&gt;&lt;/record&gt;&lt;/Cite&gt;&lt;/EndNote&gt;</w:instrText>
      </w:r>
      <w:r>
        <w:rPr>
          <w:lang w:val="mi-NZ"/>
        </w:rPr>
        <w:fldChar w:fldCharType="separate"/>
      </w:r>
      <w:r w:rsidR="000D3CD4">
        <w:rPr>
          <w:noProof/>
          <w:lang w:val="mi-NZ"/>
        </w:rPr>
        <w:t>[</w:t>
      </w:r>
      <w:hyperlink w:anchor="_ENREF_115" w:tooltip="Stats NZ, 2021 #1436" w:history="1">
        <w:r w:rsidR="006525B5">
          <w:rPr>
            <w:noProof/>
            <w:lang w:val="mi-NZ"/>
          </w:rPr>
          <w:t>115</w:t>
        </w:r>
      </w:hyperlink>
      <w:r w:rsidR="000D3CD4">
        <w:rPr>
          <w:noProof/>
          <w:lang w:val="mi-NZ"/>
        </w:rPr>
        <w:t>]</w:t>
      </w:r>
      <w:r>
        <w:rPr>
          <w:lang w:val="mi-NZ"/>
        </w:rPr>
        <w:fldChar w:fldCharType="end"/>
      </w:r>
      <w:r>
        <w:rPr>
          <w:lang w:val="mi-NZ"/>
        </w:rPr>
        <w:t>,</w:t>
      </w:r>
      <w:r>
        <w:t xml:space="preserve"> </w:t>
      </w:r>
      <w:r>
        <w:rPr>
          <w:lang w:val="mi-NZ"/>
        </w:rPr>
        <w:t xml:space="preserve">Te Aka Māori Dictionary </w:t>
      </w:r>
      <w:r>
        <w:rPr>
          <w:lang w:val="mi-NZ"/>
        </w:rPr>
        <w:fldChar w:fldCharType="begin"/>
      </w:r>
      <w:r w:rsidR="000D3CD4">
        <w:rPr>
          <w:lang w:val="mi-NZ"/>
        </w:rPr>
        <w:instrText xml:space="preserve"> ADDIN EN.CITE &lt;EndNote&gt;&lt;Cite&gt;&lt;Author&gt;Moorfield&lt;/Author&gt;&lt;Year&gt;2024&lt;/Year&gt;&lt;RecNum&gt;1440&lt;/RecNum&gt;&lt;DisplayText&gt;[118]&lt;/DisplayText&gt;&lt;record&gt;&lt;rec-number&gt;1440&lt;/rec-number&gt;&lt;foreign-keys&gt;&lt;key app="EN" db-id="f9afr5w2dew9afeza9sxpvrlvrf92zssvfpp" timestamp="1713936030"&gt;1440&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EndNote&gt;</w:instrText>
      </w:r>
      <w:r>
        <w:rPr>
          <w:lang w:val="mi-NZ"/>
        </w:rPr>
        <w:fldChar w:fldCharType="separate"/>
      </w:r>
      <w:r w:rsidR="000D3CD4">
        <w:rPr>
          <w:noProof/>
          <w:lang w:val="mi-NZ"/>
        </w:rPr>
        <w:t>[</w:t>
      </w:r>
      <w:hyperlink w:anchor="_ENREF_118" w:tooltip="Moorfield, 2024 #1440" w:history="1">
        <w:r w:rsidR="006525B5">
          <w:rPr>
            <w:noProof/>
            <w:lang w:val="mi-NZ"/>
          </w:rPr>
          <w:t>118</w:t>
        </w:r>
      </w:hyperlink>
      <w:r w:rsidR="000D3CD4">
        <w:rPr>
          <w:noProof/>
          <w:lang w:val="mi-NZ"/>
        </w:rPr>
        <w:t>]</w:t>
      </w:r>
      <w:r>
        <w:rPr>
          <w:lang w:val="mi-NZ"/>
        </w:rPr>
        <w:fldChar w:fldCharType="end"/>
      </w:r>
      <w:r>
        <w:rPr>
          <w:lang w:val="mi-NZ"/>
        </w:rPr>
        <w:t xml:space="preserve">, </w:t>
      </w:r>
      <w:r>
        <w:t xml:space="preserve">Te </w:t>
      </w:r>
      <w:proofErr w:type="spellStart"/>
      <w:r>
        <w:t>Kāhui</w:t>
      </w:r>
      <w:proofErr w:type="spellEnd"/>
      <w:r>
        <w:t xml:space="preserve"> Tika Tangata Human Rights Commission </w:t>
      </w:r>
      <w:r>
        <w:fldChar w:fldCharType="begin"/>
      </w:r>
      <w:r w:rsidR="000D3CD4">
        <w:instrText xml:space="preserve"> ADDIN EN.CITE &lt;EndNote&gt;&lt;Cite&gt;&lt;Author&gt;Te Kāhui Tika Tangata Human Rights Commission&lt;/Author&gt;&lt;Year&gt;2020&lt;/Year&gt;&lt;RecNum&gt;1438&lt;/RecNum&gt;&lt;DisplayText&gt;[116]&lt;/DisplayText&gt;&lt;record&gt;&lt;rec-number&gt;1438&lt;/rec-number&gt;&lt;foreign-keys&gt;&lt;key app="EN" db-id="f9afr5w2dew9afeza9sxpvrlvrf92zssvfpp" timestamp="1713935160"&gt;1438&lt;/key&gt;&lt;/foreign-keys&gt;&lt;ref-type name="Web Page"&gt;12&lt;/ref-type&gt;&lt;contributors&gt;&lt;authors&gt;&lt;author&gt;Te Kāhui Tika Tangata Human Rights Commission,&lt;/author&gt;&lt;/authors&gt;&lt;/contributors&gt;&lt;titles&gt;&lt;title&gt;Prism: Human rights issues relating to sexual orientation, gender identity and expression, and sex characteristics (SOGIESC) in Aotearoa New Zealand – A report with recommendations&lt;/title&gt;&lt;/titles&gt;&lt;dates&gt;&lt;year&gt;2020&lt;/year&gt;&lt;/dates&gt;&lt;urls&gt;&lt;related-urls&gt;&lt;url&gt;https://tikatangata.org.nz/our-work/prism-human-rights-issues-relating-to-sexual-orientation-gender-identity-and-expression-and-sex-characteristics-sogiesc-in-aotearoa-new-zealand&lt;/url&gt;&lt;/related-urls&gt;&lt;/urls&gt;&lt;/record&gt;&lt;/Cite&gt;&lt;/EndNote&gt;</w:instrText>
      </w:r>
      <w:r>
        <w:fldChar w:fldCharType="separate"/>
      </w:r>
      <w:r w:rsidR="000D3CD4">
        <w:rPr>
          <w:noProof/>
        </w:rPr>
        <w:t>[</w:t>
      </w:r>
      <w:hyperlink w:history="1">
        <w:r w:rsidR="006525B5">
          <w:rPr>
            <w:noProof/>
          </w:rPr>
          <w:t>116</w:t>
        </w:r>
      </w:hyperlink>
      <w:r w:rsidR="000D3CD4">
        <w:rPr>
          <w:noProof/>
        </w:rPr>
        <w:t>]</w:t>
      </w:r>
      <w:r>
        <w:fldChar w:fldCharType="end"/>
      </w:r>
      <w:r>
        <w:t xml:space="preserve">, </w:t>
      </w:r>
      <w:r>
        <w:rPr>
          <w:lang w:val="mi-NZ"/>
        </w:rPr>
        <w:t xml:space="preserve">Te Reo Hapai </w:t>
      </w:r>
      <w:r>
        <w:rPr>
          <w:lang w:val="mi-NZ"/>
        </w:rPr>
        <w:fldChar w:fldCharType="begin"/>
      </w:r>
      <w:r w:rsidR="000D3CD4">
        <w:rPr>
          <w:lang w:val="mi-NZ"/>
        </w:rPr>
        <w:instrText xml:space="preserve"> ADDIN EN.CITE &lt;EndNote&gt;&lt;Cite&gt;&lt;Author&gt;Opai&lt;/Author&gt;&lt;Year&gt;2024&lt;/Year&gt;&lt;RecNum&gt;1439&lt;/RecNum&gt;&lt;DisplayText&gt;[117]&lt;/DisplayText&gt;&lt;record&gt;&lt;rec-number&gt;1439&lt;/rec-number&gt;&lt;foreign-keys&gt;&lt;key app="EN" db-id="f9afr5w2dew9afeza9sxpvrlvrf92zssvfpp" timestamp="1713935826"&gt;1439&lt;/key&gt;&lt;/foreign-keys&gt;&lt;ref-type name="Web Page"&gt;12&lt;/ref-type&gt;&lt;contributors&gt;&lt;authors&gt;&lt;author&gt;Opai, K&lt;/author&gt;&lt;/authors&gt;&lt;/contributors&gt;&lt;titles&gt;&lt;title&gt;Te Reo Hapai &lt;/title&gt;&lt;/titles&gt;&lt;dates&gt;&lt;year&gt;2024&lt;/year&gt;&lt;/dates&gt;&lt;urls&gt;&lt;related-urls&gt;&lt;url&gt;https://www.tereohapai.nz&lt;/url&gt;&lt;/related-urls&gt;&lt;/urls&gt;&lt;/record&gt;&lt;/Cite&gt;&lt;/EndNote&gt;</w:instrText>
      </w:r>
      <w:r>
        <w:rPr>
          <w:lang w:val="mi-NZ"/>
        </w:rPr>
        <w:fldChar w:fldCharType="separate"/>
      </w:r>
      <w:r w:rsidR="000D3CD4">
        <w:rPr>
          <w:noProof/>
          <w:lang w:val="mi-NZ"/>
        </w:rPr>
        <w:t>[</w:t>
      </w:r>
      <w:hyperlink w:anchor="_ENREF_117" w:tooltip="Opai, 2024 #1439" w:history="1">
        <w:r w:rsidR="006525B5">
          <w:rPr>
            <w:noProof/>
            <w:lang w:val="mi-NZ"/>
          </w:rPr>
          <w:t>117</w:t>
        </w:r>
      </w:hyperlink>
      <w:r w:rsidR="000D3CD4">
        <w:rPr>
          <w:noProof/>
          <w:lang w:val="mi-NZ"/>
        </w:rPr>
        <w:t>]</w:t>
      </w:r>
      <w:r>
        <w:rPr>
          <w:lang w:val="mi-NZ"/>
        </w:rPr>
        <w:fldChar w:fldCharType="end"/>
      </w:r>
      <w:r>
        <w:rPr>
          <w:lang w:val="mi-NZ"/>
        </w:rPr>
        <w:t>, and Glossary</w:t>
      </w:r>
      <w:r w:rsidRPr="009F56FD">
        <w:t xml:space="preserve"> for the 3</w:t>
      </w:r>
      <w:r w:rsidRPr="009F56FD">
        <w:rPr>
          <w:vertAlign w:val="superscript"/>
        </w:rPr>
        <w:t>rd</w:t>
      </w:r>
      <w:r w:rsidRPr="009F56FD">
        <w:t xml:space="preserve"> edition of the Guideline</w:t>
      </w:r>
      <w:r>
        <w:t xml:space="preserve"> </w:t>
      </w:r>
      <w:r>
        <w:fldChar w:fldCharType="begin"/>
      </w:r>
      <w:r>
        <w:instrText xml:space="preserve"> ADDIN EN.CITE &lt;EndNote&gt;&lt;Cite&gt;&lt;Author&gt;Whaikaha – Ministry of Disabled People and Ministry of Education&lt;/Author&gt;&lt;Year&gt;2022&lt;/Year&gt;&lt;RecNum&gt;748&lt;/RecNum&gt;&lt;DisplayText&gt;[1]&lt;/DisplayText&gt;&lt;record&gt;&lt;rec-number&gt;748&lt;/rec-number&gt;&lt;foreign-keys&gt;&lt;key app="EN" db-id="f9afr5w2dew9afeza9sxpvrlvrf92zssvfpp" timestamp="1687773061"&gt;748&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6525B5">
          <w:rPr>
            <w:noProof/>
          </w:rPr>
          <w:t>1</w:t>
        </w:r>
      </w:hyperlink>
      <w:r>
        <w:rPr>
          <w:noProof/>
        </w:rPr>
        <w:t>]</w:t>
      </w:r>
      <w:r>
        <w:fldChar w:fldCharType="end"/>
      </w:r>
    </w:p>
    <w:p w14:paraId="0878BD5E" w14:textId="77777777" w:rsidR="00493C1B" w:rsidRPr="003076F2" w:rsidRDefault="00493C1B" w:rsidP="00493C1B">
      <w:pPr>
        <w:pStyle w:val="GLHeading2"/>
      </w:pPr>
      <w:bookmarkStart w:id="975" w:name="_Toc166869284"/>
      <w:r w:rsidRPr="003076F2">
        <w:t>A2.</w:t>
      </w:r>
      <w:r>
        <w:t>4</w:t>
      </w:r>
      <w:r w:rsidRPr="003076F2">
        <w:t xml:space="preserve"> </w:t>
      </w:r>
      <w:r>
        <w:t>Pacific peoples</w:t>
      </w:r>
      <w:r w:rsidRPr="003076F2">
        <w:t xml:space="preserve"> terms</w:t>
      </w:r>
      <w:bookmarkEnd w:id="975"/>
    </w:p>
    <w:p w14:paraId="350534E6" w14:textId="7FF249C8" w:rsidR="00493C1B" w:rsidRPr="00F66D84" w:rsidRDefault="00493C1B" w:rsidP="00493C1B">
      <w:pPr>
        <w:pStyle w:val="GLBodytext"/>
      </w:pPr>
      <w:r w:rsidRPr="00F66D84">
        <w:t>Pacific peoples have their own culturally specific terms to describe cultural and gender identities</w:t>
      </w:r>
      <w:r>
        <w:t xml:space="preserve"> </w:t>
      </w:r>
      <w:r>
        <w:fldChar w:fldCharType="begin"/>
      </w:r>
      <w:r w:rsidR="000D3CD4">
        <w:instrText xml:space="preserve"> ADDIN EN.CITE &lt;EndNote&gt;&lt;Cite ExcludeYear="1"&gt;&lt;Author&gt;Te Kawak Mataaho – Public Service Commission&lt;/Author&gt;&lt;RecNum&gt;1444&lt;/RecNum&gt;&lt;DisplayText&gt;[119]&lt;/DisplayText&gt;&lt;record&gt;&lt;rec-number&gt;1444&lt;/rec-number&gt;&lt;foreign-keys&gt;&lt;key app="EN" db-id="f9afr5w2dew9afeza9sxpvrlvrf92zssvfpp" timestamp="1714536494"&gt;1444&lt;/key&gt;&lt;/foreign-keys&gt;&lt;ref-type name="Web Page"&gt;12&lt;/ref-type&gt;&lt;contributors&gt;&lt;authors&gt;&lt;author&gt;Te Kawak Mataaho – Public Service Commission,&lt;/author&gt;&lt;/authors&gt;&lt;/contributors&gt;&lt;titles&gt;&lt;title&gt;Kuputaka Glossary — Diversity and inclusion, common rainbow terms&lt;/title&gt;&lt;alt-title&gt;Glossary — Diversity and inclusion, common rainbow terms&lt;/alt-title&gt;&lt;/titles&gt;&lt;volume&gt;2024&lt;/volume&gt;&lt;number&gt;1 May &lt;/number&gt;&lt;dates&gt;&lt;/dates&gt;&lt;urls&gt;&lt;related-urls&gt;&lt;url&gt;https://www.publicservice.govt.nz/guidance/glossary/diversity-and-inclusion&lt;/url&gt;&lt;/related-urls&gt;&lt;/urls&gt;&lt;/record&gt;&lt;/Cite&gt;&lt;/EndNote&gt;</w:instrText>
      </w:r>
      <w:r>
        <w:fldChar w:fldCharType="separate"/>
      </w:r>
      <w:r w:rsidR="000D3CD4">
        <w:rPr>
          <w:noProof/>
        </w:rPr>
        <w:t>[</w:t>
      </w:r>
      <w:hyperlink w:history="1">
        <w:r w:rsidR="006525B5">
          <w:rPr>
            <w:noProof/>
          </w:rPr>
          <w:t>119</w:t>
        </w:r>
      </w:hyperlink>
      <w:r w:rsidR="000D3CD4">
        <w:rPr>
          <w:noProof/>
        </w:rPr>
        <w:t>]</w:t>
      </w:r>
      <w:r>
        <w:fldChar w:fldCharType="end"/>
      </w:r>
      <w:r w:rsidRPr="00F66D84">
        <w:t>. These include but are not limited to the following terms:</w:t>
      </w:r>
    </w:p>
    <w:p w14:paraId="23CB1C38" w14:textId="77777777" w:rsidR="00493C1B" w:rsidRPr="00F66D84" w:rsidRDefault="00493C1B" w:rsidP="00493C1B">
      <w:pPr>
        <w:pStyle w:val="GLBodytext"/>
        <w:numPr>
          <w:ilvl w:val="0"/>
          <w:numId w:val="25"/>
        </w:numPr>
        <w:rPr>
          <w:color w:val="222222"/>
        </w:rPr>
      </w:pPr>
      <w:proofErr w:type="spellStart"/>
      <w:r w:rsidRPr="00F66D84">
        <w:rPr>
          <w:color w:val="222222"/>
        </w:rPr>
        <w:t>Māhū</w:t>
      </w:r>
      <w:proofErr w:type="spellEnd"/>
      <w:r w:rsidRPr="00F66D84">
        <w:rPr>
          <w:color w:val="222222"/>
        </w:rPr>
        <w:t xml:space="preserve"> (Tahiti and Hawaii)</w:t>
      </w:r>
    </w:p>
    <w:p w14:paraId="420660D1" w14:textId="77777777" w:rsidR="00493C1B" w:rsidRPr="00F66D84" w:rsidRDefault="00493C1B" w:rsidP="00493C1B">
      <w:pPr>
        <w:pStyle w:val="GLBodytext"/>
        <w:numPr>
          <w:ilvl w:val="0"/>
          <w:numId w:val="25"/>
        </w:numPr>
        <w:rPr>
          <w:color w:val="222222"/>
        </w:rPr>
      </w:pPr>
      <w:proofErr w:type="spellStart"/>
      <w:r w:rsidRPr="00F66D84">
        <w:rPr>
          <w:color w:val="222222"/>
        </w:rPr>
        <w:t>Vaka</w:t>
      </w:r>
      <w:proofErr w:type="spellEnd"/>
      <w:r w:rsidRPr="00F66D84">
        <w:rPr>
          <w:color w:val="222222"/>
        </w:rPr>
        <w:t xml:space="preserve"> </w:t>
      </w:r>
      <w:proofErr w:type="spellStart"/>
      <w:r w:rsidRPr="00F66D84">
        <w:rPr>
          <w:color w:val="222222"/>
        </w:rPr>
        <w:t>sa</w:t>
      </w:r>
      <w:proofErr w:type="spellEnd"/>
      <w:r w:rsidRPr="00F66D84">
        <w:rPr>
          <w:color w:val="222222"/>
        </w:rPr>
        <w:t xml:space="preserve"> </w:t>
      </w:r>
      <w:proofErr w:type="spellStart"/>
      <w:r w:rsidRPr="00F66D84">
        <w:rPr>
          <w:color w:val="222222"/>
        </w:rPr>
        <w:t>lewa</w:t>
      </w:r>
      <w:proofErr w:type="spellEnd"/>
      <w:r w:rsidRPr="00F66D84">
        <w:rPr>
          <w:color w:val="222222"/>
        </w:rPr>
        <w:t xml:space="preserve"> </w:t>
      </w:r>
      <w:proofErr w:type="spellStart"/>
      <w:r w:rsidRPr="00F66D84">
        <w:rPr>
          <w:color w:val="222222"/>
        </w:rPr>
        <w:t>lewa</w:t>
      </w:r>
      <w:proofErr w:type="spellEnd"/>
      <w:r w:rsidRPr="00F66D84">
        <w:rPr>
          <w:color w:val="222222"/>
        </w:rPr>
        <w:t xml:space="preserve"> (Fiji)</w:t>
      </w:r>
    </w:p>
    <w:p w14:paraId="09BD0EEA" w14:textId="77777777" w:rsidR="00493C1B" w:rsidRPr="00F66D84" w:rsidRDefault="00493C1B" w:rsidP="00493C1B">
      <w:pPr>
        <w:pStyle w:val="GLBodytext"/>
        <w:numPr>
          <w:ilvl w:val="0"/>
          <w:numId w:val="25"/>
        </w:numPr>
        <w:rPr>
          <w:color w:val="222222"/>
        </w:rPr>
      </w:pPr>
      <w:proofErr w:type="spellStart"/>
      <w:r w:rsidRPr="00F66D84">
        <w:rPr>
          <w:color w:val="222222"/>
        </w:rPr>
        <w:t>Palopa</w:t>
      </w:r>
      <w:proofErr w:type="spellEnd"/>
      <w:r w:rsidRPr="00F66D84">
        <w:rPr>
          <w:color w:val="222222"/>
        </w:rPr>
        <w:t xml:space="preserve"> (Papua New Guinea)</w:t>
      </w:r>
    </w:p>
    <w:p w14:paraId="34F1EA72" w14:textId="77777777" w:rsidR="00493C1B" w:rsidRPr="00F66D84" w:rsidRDefault="00493C1B" w:rsidP="00493C1B">
      <w:pPr>
        <w:pStyle w:val="GLBodytext"/>
        <w:numPr>
          <w:ilvl w:val="0"/>
          <w:numId w:val="25"/>
        </w:numPr>
        <w:rPr>
          <w:color w:val="222222"/>
        </w:rPr>
      </w:pPr>
      <w:r w:rsidRPr="00F66D84">
        <w:rPr>
          <w:color w:val="222222"/>
        </w:rPr>
        <w:t>Fa’afafine (American Samoa, Samoa and Tokelau)</w:t>
      </w:r>
    </w:p>
    <w:p w14:paraId="3FBBDD2C" w14:textId="77777777" w:rsidR="00493C1B" w:rsidRPr="00F66D84" w:rsidRDefault="00493C1B" w:rsidP="00493C1B">
      <w:pPr>
        <w:pStyle w:val="GLBodytext"/>
        <w:numPr>
          <w:ilvl w:val="0"/>
          <w:numId w:val="25"/>
        </w:numPr>
        <w:rPr>
          <w:color w:val="222222"/>
        </w:rPr>
      </w:pPr>
      <w:proofErr w:type="spellStart"/>
      <w:r w:rsidRPr="00F66D84">
        <w:rPr>
          <w:color w:val="222222"/>
        </w:rPr>
        <w:t>Akava’ine</w:t>
      </w:r>
      <w:proofErr w:type="spellEnd"/>
      <w:r w:rsidRPr="00F66D84">
        <w:rPr>
          <w:color w:val="222222"/>
        </w:rPr>
        <w:t xml:space="preserve"> (Cook Islands)</w:t>
      </w:r>
    </w:p>
    <w:p w14:paraId="2520BEF2" w14:textId="77777777" w:rsidR="00493C1B" w:rsidRPr="00F66D84" w:rsidRDefault="00493C1B" w:rsidP="00493C1B">
      <w:pPr>
        <w:pStyle w:val="GLBodytext"/>
        <w:numPr>
          <w:ilvl w:val="0"/>
          <w:numId w:val="25"/>
        </w:numPr>
        <w:rPr>
          <w:color w:val="222222"/>
        </w:rPr>
      </w:pPr>
      <w:r w:rsidRPr="00F66D84">
        <w:rPr>
          <w:color w:val="222222"/>
        </w:rPr>
        <w:t xml:space="preserve">Fakaleiti or </w:t>
      </w:r>
      <w:proofErr w:type="spellStart"/>
      <w:r w:rsidRPr="00F66D84">
        <w:rPr>
          <w:color w:val="222222"/>
        </w:rPr>
        <w:t>Leiti</w:t>
      </w:r>
      <w:proofErr w:type="spellEnd"/>
      <w:r w:rsidRPr="00F66D84">
        <w:rPr>
          <w:color w:val="222222"/>
        </w:rPr>
        <w:t xml:space="preserve"> (Tonga)</w:t>
      </w:r>
    </w:p>
    <w:p w14:paraId="744A1B35" w14:textId="77777777" w:rsidR="00493C1B" w:rsidRPr="00F66D84" w:rsidRDefault="00493C1B" w:rsidP="00493C1B">
      <w:pPr>
        <w:pStyle w:val="GLBodytext"/>
        <w:numPr>
          <w:ilvl w:val="0"/>
          <w:numId w:val="25"/>
        </w:numPr>
        <w:rPr>
          <w:color w:val="222222"/>
        </w:rPr>
      </w:pPr>
      <w:proofErr w:type="spellStart"/>
      <w:r w:rsidRPr="00F66D84">
        <w:rPr>
          <w:color w:val="222222"/>
        </w:rPr>
        <w:t>Fakafifine</w:t>
      </w:r>
      <w:proofErr w:type="spellEnd"/>
      <w:r w:rsidRPr="00F66D84">
        <w:rPr>
          <w:color w:val="222222"/>
        </w:rPr>
        <w:t xml:space="preserve"> (Niue)</w:t>
      </w:r>
    </w:p>
    <w:p w14:paraId="5A02C387" w14:textId="63E313A2" w:rsidR="00493C1B" w:rsidRPr="00F66D84" w:rsidRDefault="00493C1B" w:rsidP="00493C1B">
      <w:pPr>
        <w:pStyle w:val="GLBodytext"/>
        <w:rPr>
          <w:color w:val="222222"/>
        </w:rPr>
      </w:pPr>
      <w:r w:rsidRPr="00F66D84">
        <w:rPr>
          <w:color w:val="222222"/>
        </w:rPr>
        <w:t xml:space="preserve">These </w:t>
      </w:r>
      <w:r w:rsidR="006525B5">
        <w:rPr>
          <w:color w:val="222222"/>
        </w:rPr>
        <w:t xml:space="preserve">terms and more </w:t>
      </w:r>
      <w:r w:rsidRPr="00F66D84">
        <w:rPr>
          <w:color w:val="222222"/>
        </w:rPr>
        <w:t>make up the acronym MVPFAFF</w:t>
      </w:r>
      <w:r w:rsidR="006525B5">
        <w:rPr>
          <w:color w:val="222222"/>
        </w:rPr>
        <w:t xml:space="preserve">+ as an umbrella term that refers to gender and sexuality expression and roles across Pacific cultures </w:t>
      </w:r>
      <w:r w:rsidR="006525B5">
        <w:rPr>
          <w:color w:val="222222"/>
        </w:rPr>
        <w:fldChar w:fldCharType="begin"/>
      </w:r>
      <w:r w:rsidR="006525B5">
        <w:rPr>
          <w:color w:val="222222"/>
        </w:rPr>
        <w:instrText xml:space="preserve"> ADDIN EN.CITE &lt;EndNote&gt;&lt;Cite&gt;&lt;Author&gt;Inside Out&lt;/Author&gt;&lt;Year&gt;2021&lt;/Year&gt;&lt;RecNum&gt;1447&lt;/RecNum&gt;&lt;DisplayText&gt;[120]&lt;/DisplayText&gt;&lt;record&gt;&lt;rec-number&gt;1447&lt;/rec-number&gt;&lt;foreign-keys&gt;&lt;key app="EN" db-id="f9afr5w2dew9afeza9sxpvrlvrf92zssvfpp" timestamp="1715132952"&gt;1447&lt;/key&gt;&lt;/foreign-keys&gt;&lt;ref-type name="Web Page"&gt;12&lt;/ref-type&gt;&lt;contributors&gt;&lt;authors&gt;&lt;author&gt;Inside Out,&lt;/author&gt;&lt;/authors&gt;&lt;/contributors&gt;&lt;titles&gt;&lt;title&gt;Rainbow terminology: sex, gender, sexuality and other key terms&lt;/title&gt;&lt;/titles&gt;&lt;number&gt;30 April 2024&lt;/number&gt;&lt;dates&gt;&lt;year&gt;2021&lt;/year&gt;&lt;/dates&gt;&lt;urls&gt;&lt;related-urls&gt;&lt;url&gt;https://www.insideout.org.nz/wp-content/uploads/2021/08/InsideOUT-rainbow-terminology-&lt;/url&gt;&lt;url&gt;August-2021.pdf&lt;/url&gt;&lt;/related-urls&gt;&lt;/urls&gt;&lt;/record&gt;&lt;/Cite&gt;&lt;/EndNote&gt;</w:instrText>
      </w:r>
      <w:r w:rsidR="006525B5">
        <w:rPr>
          <w:color w:val="222222"/>
        </w:rPr>
        <w:fldChar w:fldCharType="separate"/>
      </w:r>
      <w:r w:rsidR="006525B5">
        <w:rPr>
          <w:noProof/>
          <w:color w:val="222222"/>
        </w:rPr>
        <w:t>[</w:t>
      </w:r>
      <w:hyperlink w:anchor="_ENREF_120" w:tooltip="Inside Out, 2021 #1447" w:history="1">
        <w:r w:rsidR="006525B5">
          <w:rPr>
            <w:noProof/>
            <w:color w:val="222222"/>
          </w:rPr>
          <w:t>120</w:t>
        </w:r>
      </w:hyperlink>
      <w:r w:rsidR="006525B5">
        <w:rPr>
          <w:noProof/>
          <w:color w:val="222222"/>
        </w:rPr>
        <w:t>]</w:t>
      </w:r>
      <w:r w:rsidR="006525B5">
        <w:rPr>
          <w:color w:val="222222"/>
        </w:rPr>
        <w:fldChar w:fldCharType="end"/>
      </w:r>
      <w:r w:rsidR="006525B5">
        <w:rPr>
          <w:color w:val="222222"/>
        </w:rPr>
        <w:t xml:space="preserve">. </w:t>
      </w:r>
      <w:r w:rsidRPr="00F66D84">
        <w:rPr>
          <w:color w:val="222222"/>
        </w:rPr>
        <w:t>These concepts are more, or just as much, about familial, genealogical, social, and cultural selfhood. This is not an exhaustive list of Pacific peoples’ terms. These cultural and gender identities do not often have an equivalent in English language/terminology.</w:t>
      </w:r>
      <w:r w:rsidR="006525B5">
        <w:rPr>
          <w:color w:val="222222"/>
        </w:rPr>
        <w:t xml:space="preserve"> </w:t>
      </w:r>
    </w:p>
    <w:p w14:paraId="0AC84ED2" w14:textId="77777777" w:rsidR="00493C1B" w:rsidRDefault="00493C1B" w:rsidP="009D54E8">
      <w:pPr>
        <w:pStyle w:val="GLBodytext"/>
      </w:pPr>
    </w:p>
    <w:p w14:paraId="74AADBEA" w14:textId="20AB7ADE" w:rsidR="00493C1B" w:rsidRPr="00806419" w:rsidRDefault="00493C1B" w:rsidP="009D54E8">
      <w:pPr>
        <w:pStyle w:val="GLBodytext"/>
        <w:sectPr w:rsidR="00493C1B" w:rsidRPr="00806419" w:rsidSect="00146300">
          <w:headerReference w:type="first" r:id="rId45"/>
          <w:pgSz w:w="11900" w:h="16820"/>
          <w:pgMar w:top="1440" w:right="1440" w:bottom="1440" w:left="1440" w:header="708" w:footer="708" w:gutter="0"/>
          <w:pgNumType w:start="49"/>
          <w:cols w:space="708"/>
          <w:titlePg/>
          <w:docGrid w:linePitch="360"/>
        </w:sectPr>
      </w:pPr>
    </w:p>
    <w:p w14:paraId="7F14AF27" w14:textId="77777777" w:rsidR="00FF7694" w:rsidRPr="003076F2" w:rsidRDefault="00FF7694" w:rsidP="007A0728">
      <w:pPr>
        <w:pStyle w:val="GLTablebody"/>
        <w:framePr w:wrap="around"/>
      </w:pPr>
      <w:bookmarkStart w:id="976" w:name="_Toc131381767"/>
      <w:bookmarkStart w:id="977" w:name="_Toc131383537"/>
      <w:bookmarkStart w:id="978" w:name="_Toc159792491"/>
      <w:bookmarkStart w:id="979" w:name="App3"/>
      <w:r w:rsidRPr="003076F2">
        <w:lastRenderedPageBreak/>
        <w:t>Papers are presented within each table relating to separate research questions in chronological order by year of publication (oldest first), and within the same year, alphabetically (by first author‘s surname).</w:t>
      </w:r>
    </w:p>
    <w:p w14:paraId="5790617B" w14:textId="77777777" w:rsidR="00FF7694" w:rsidRPr="003076F2" w:rsidRDefault="00FF7694" w:rsidP="007A0728">
      <w:pPr>
        <w:pStyle w:val="GLTablebody"/>
        <w:framePr w:wrap="around"/>
      </w:pPr>
    </w:p>
    <w:tbl>
      <w:tblPr>
        <w:tblpPr w:leftFromText="180" w:rightFromText="180" w:vertAnchor="text" w:horzAnchor="margin" w:tblpY="2716"/>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FF7694" w:rsidRPr="003076F2" w14:paraId="37260229" w14:textId="77777777" w:rsidTr="00DD3E37">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B729E0C" w14:textId="46885C3F" w:rsidR="00FF7694" w:rsidRPr="003076F2" w:rsidRDefault="00FF7694" w:rsidP="00FF7694">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Pr="003076F2">
              <w:rPr>
                <w:rFonts w:asciiTheme="minorHAnsi" w:hAnsiTheme="minorHAnsi" w:cstheme="minorHAnsi"/>
                <w:b/>
                <w:sz w:val="16"/>
                <w:szCs w:val="16"/>
              </w:rPr>
              <w:t xml:space="preserve">Ben-Sasson et al., (2019) </w:t>
            </w:r>
            <w:r>
              <w:rPr>
                <w:rFonts w:asciiTheme="minorHAnsi" w:hAnsiTheme="minorHAnsi" w:cstheme="minorHAnsi"/>
                <w:b/>
                <w:sz w:val="16"/>
                <w:szCs w:val="16"/>
              </w:rPr>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Pr>
                <w:rFonts w:asciiTheme="minorHAnsi" w:hAnsiTheme="minorHAnsi" w:cstheme="minorHAnsi"/>
                <w:b/>
                <w:sz w:val="16"/>
                <w:szCs w:val="16"/>
              </w:rPr>
              <w:instrText xml:space="preserve"> ADDIN EN.CITE </w:instrText>
            </w:r>
            <w:r>
              <w:rPr>
                <w:rFonts w:asciiTheme="minorHAnsi" w:hAnsiTheme="minorHAnsi" w:cstheme="minorHAnsi"/>
                <w:b/>
                <w:sz w:val="16"/>
                <w:szCs w:val="16"/>
              </w:rPr>
              <w:fldChar w:fldCharType="begin">
                <w:fldData xml:space="preserve">PEVuZE5vdGU+PENpdGU+PEF1dGhvcj5CZW4tU2Fzc29uPC9BdXRob3I+PFllYXI+MjAxOTwvWWVh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</w:fldData>
              </w:fldChar>
            </w:r>
            <w:r>
              <w:rPr>
                <w:rFonts w:asciiTheme="minorHAnsi" w:hAnsiTheme="minorHAnsi" w:cstheme="minorHAnsi"/>
                <w:b/>
                <w:sz w:val="16"/>
                <w:szCs w:val="16"/>
              </w:rPr>
              <w:instrText xml:space="preserve"> ADDIN EN.CITE.DATA </w:instrText>
            </w:r>
            <w:r>
              <w:rPr>
                <w:rFonts w:asciiTheme="minorHAnsi" w:hAnsiTheme="minorHAnsi" w:cstheme="minorHAnsi"/>
                <w:b/>
                <w:sz w:val="16"/>
                <w:szCs w:val="16"/>
              </w:rPr>
            </w:r>
            <w:r>
              <w:rPr>
                <w:rFonts w:asciiTheme="minorHAnsi" w:hAnsiTheme="minorHAnsi" w:cstheme="minorHAnsi"/>
                <w:b/>
                <w:sz w:val="16"/>
                <w:szCs w:val="16"/>
              </w:rPr>
              <w:fldChar w:fldCharType="end"/>
            </w:r>
            <w:r>
              <w:rPr>
                <w:rFonts w:asciiTheme="minorHAnsi" w:hAnsiTheme="minorHAnsi" w:cstheme="minorHAnsi"/>
                <w:b/>
                <w:sz w:val="16"/>
                <w:szCs w:val="16"/>
              </w:rPr>
            </w:r>
            <w:r>
              <w:rPr>
                <w:rFonts w:asciiTheme="minorHAnsi" w:hAnsiTheme="minorHAnsi" w:cstheme="minorHAnsi"/>
                <w:b/>
                <w:sz w:val="16"/>
                <w:szCs w:val="16"/>
              </w:rPr>
              <w:fldChar w:fldCharType="separate"/>
            </w:r>
            <w:r>
              <w:rPr>
                <w:rFonts w:asciiTheme="minorHAnsi" w:hAnsiTheme="minorHAnsi" w:cstheme="minorHAnsi"/>
                <w:b/>
                <w:noProof/>
                <w:sz w:val="16"/>
                <w:szCs w:val="16"/>
              </w:rPr>
              <w:t>[</w:t>
            </w:r>
            <w:hyperlink w:anchor="_ENREF_16" w:tooltip="Ben-Sasson, 2019 #1370" w:history="1">
              <w:r w:rsidR="006525B5">
                <w:rPr>
                  <w:rFonts w:asciiTheme="minorHAnsi" w:hAnsiTheme="minorHAnsi" w:cstheme="minorHAnsi"/>
                  <w:b/>
                  <w:noProof/>
                  <w:sz w:val="16"/>
                  <w:szCs w:val="16"/>
                </w:rPr>
                <w:t>16</w:t>
              </w:r>
            </w:hyperlink>
            <w:r>
              <w:rPr>
                <w:rFonts w:asciiTheme="minorHAnsi" w:hAnsiTheme="minorHAnsi" w:cstheme="minorHAnsi"/>
                <w:b/>
                <w:noProof/>
                <w:sz w:val="16"/>
                <w:szCs w:val="16"/>
              </w:rPr>
              <w:t>]</w:t>
            </w:r>
            <w:r>
              <w:rPr>
                <w:rFonts w:asciiTheme="minorHAnsi" w:hAnsiTheme="minorHAnsi" w:cstheme="minorHAnsi"/>
                <w:b/>
                <w:sz w:val="16"/>
                <w:szCs w:val="16"/>
              </w:rPr>
              <w:fldChar w:fldCharType="end"/>
            </w:r>
          </w:p>
        </w:tc>
      </w:tr>
      <w:tr w:rsidR="00FF7694" w:rsidRPr="003076F2" w14:paraId="06161488" w14:textId="77777777" w:rsidTr="00DD3E37">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82DA387" w14:textId="77777777" w:rsidR="00FF7694" w:rsidRPr="003076F2" w:rsidRDefault="00FF7694" w:rsidP="00FF769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19E75A92" w14:textId="77777777" w:rsidR="00FF7694" w:rsidRPr="003076F2" w:rsidRDefault="00FF7694" w:rsidP="00FF769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5B8A556D" w14:textId="77777777" w:rsidR="00FF7694" w:rsidRPr="003076F2" w:rsidRDefault="00FF7694" w:rsidP="00FF769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64FC0DE3" w14:textId="77777777" w:rsidR="00FF7694" w:rsidRPr="003076F2" w:rsidRDefault="00FF7694" w:rsidP="00FF769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34ADAEC2" w14:textId="77777777" w:rsidR="00FF7694" w:rsidRPr="003076F2" w:rsidRDefault="00FF7694" w:rsidP="00FF769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F7694" w:rsidRPr="003076F2" w14:paraId="34BB6ADC" w14:textId="77777777" w:rsidTr="00694F1E">
        <w:trPr>
          <w:cantSplit/>
          <w:trHeight w:val="475"/>
        </w:trPr>
        <w:tc>
          <w:tcPr>
            <w:tcW w:w="2042" w:type="dxa"/>
            <w:tcBorders>
              <w:top w:val="single" w:sz="4" w:space="0" w:color="4472C4" w:themeColor="accent1"/>
            </w:tcBorders>
            <w:shd w:val="clear" w:color="auto" w:fill="auto"/>
          </w:tcPr>
          <w:p w14:paraId="181E66E5" w14:textId="77777777" w:rsidR="00FF7694" w:rsidRPr="003076F2" w:rsidRDefault="00FF7694" w:rsidP="00FF7694">
            <w:pPr>
              <w:pStyle w:val="ETText"/>
              <w:framePr w:hSpace="0" w:wrap="auto" w:vAnchor="margin" w:yAlign="inline"/>
              <w:suppressOverlap w:val="0"/>
            </w:pPr>
            <w:r w:rsidRPr="003076F2">
              <w:rPr>
                <w:b/>
              </w:rPr>
              <w:t>Country</w:t>
            </w:r>
            <w:r w:rsidRPr="003076F2">
              <w:t>: Israel</w:t>
            </w:r>
          </w:p>
          <w:p w14:paraId="615E2F96" w14:textId="77777777" w:rsidR="00FF7694" w:rsidRPr="003076F2" w:rsidRDefault="00FF7694" w:rsidP="00FF7694">
            <w:pPr>
              <w:pStyle w:val="ETText"/>
              <w:framePr w:hSpace="0" w:wrap="auto" w:vAnchor="margin" w:yAlign="inline"/>
              <w:suppressOverlap w:val="0"/>
            </w:pPr>
            <w:r w:rsidRPr="003076F2">
              <w:rPr>
                <w:b/>
              </w:rPr>
              <w:t>Study type</w:t>
            </w:r>
            <w:r w:rsidRPr="003076F2">
              <w:t>: systematic review &amp; meta-analysis</w:t>
            </w:r>
          </w:p>
          <w:p w14:paraId="755489DF" w14:textId="77777777" w:rsidR="00FF7694" w:rsidRPr="003076F2" w:rsidRDefault="00FF7694" w:rsidP="00FF7694">
            <w:pPr>
              <w:pStyle w:val="ETText"/>
              <w:framePr w:hSpace="0" w:wrap="auto" w:vAnchor="margin" w:yAlign="inline"/>
              <w:suppressOverlap w:val="0"/>
            </w:pPr>
            <w:r w:rsidRPr="003076F2">
              <w:rPr>
                <w:b/>
              </w:rPr>
              <w:t>Study Quality</w:t>
            </w:r>
            <w:r w:rsidRPr="003076F2">
              <w:t xml:space="preserve">: JBI checklist score: 8/11 (medium quality) </w:t>
            </w:r>
          </w:p>
          <w:p w14:paraId="473A1DEE" w14:textId="77777777" w:rsidR="00FF7694" w:rsidRPr="003076F2" w:rsidRDefault="00FF7694" w:rsidP="00FF7694">
            <w:pPr>
              <w:pStyle w:val="ETText"/>
              <w:framePr w:hSpace="0" w:wrap="auto" w:vAnchor="margin" w:yAlign="inline"/>
              <w:suppressOverlap w:val="0"/>
            </w:pPr>
            <w:r w:rsidRPr="003076F2">
              <w:rPr>
                <w:b/>
              </w:rPr>
              <w:t>Aims</w:t>
            </w:r>
            <w:r w:rsidRPr="003076F2">
              <w:t>: to conduct a meta-analysis of sensory symptoms sensory over-responsivity (SOR), under-responsivity (SUR), and sensation seeking characteristics in autistic people compared with typically developing controls and those with other conditions. Tested for gender differences in sensory characteristics.</w:t>
            </w:r>
          </w:p>
          <w:p w14:paraId="1B9B1F49" w14:textId="77777777" w:rsidR="00FF7694" w:rsidRPr="003076F2" w:rsidRDefault="00FF7694" w:rsidP="00FF7694">
            <w:pPr>
              <w:pStyle w:val="ETText"/>
              <w:framePr w:hSpace="0" w:wrap="auto" w:vAnchor="margin" w:yAlign="inline"/>
              <w:suppressOverlap w:val="0"/>
            </w:pPr>
            <w:r w:rsidRPr="003076F2">
              <w:t>(only data relevant to autism, and gender, reported here)</w:t>
            </w:r>
          </w:p>
        </w:tc>
        <w:tc>
          <w:tcPr>
            <w:tcW w:w="2621" w:type="dxa"/>
            <w:tcBorders>
              <w:top w:val="single" w:sz="4" w:space="0" w:color="4472C4" w:themeColor="accent1"/>
            </w:tcBorders>
            <w:shd w:val="clear" w:color="auto" w:fill="auto"/>
          </w:tcPr>
          <w:p w14:paraId="290BF59C" w14:textId="77777777" w:rsidR="00FF7694" w:rsidRPr="003076F2" w:rsidRDefault="00FF7694" w:rsidP="00FF7694">
            <w:pPr>
              <w:pStyle w:val="ETText"/>
              <w:framePr w:hSpace="0" w:wrap="auto" w:vAnchor="margin" w:yAlign="inline"/>
              <w:suppressOverlap w:val="0"/>
            </w:pPr>
            <w:r w:rsidRPr="003076F2">
              <w:rPr>
                <w:b/>
              </w:rPr>
              <w:t>Databases</w:t>
            </w:r>
            <w:r w:rsidRPr="003076F2">
              <w:t xml:space="preserve">:  Medline, PubMed, CINAHL, Web of Science, PsycINFO, ProQuest Dissertations and Theses </w:t>
            </w:r>
          </w:p>
          <w:p w14:paraId="4ADA1D17" w14:textId="77777777" w:rsidR="00FF7694" w:rsidRPr="003076F2" w:rsidRDefault="00FF7694" w:rsidP="00FF7694">
            <w:pPr>
              <w:pStyle w:val="ETText"/>
              <w:framePr w:hSpace="0" w:wrap="auto" w:vAnchor="margin" w:yAlign="inline"/>
              <w:suppressOverlap w:val="0"/>
            </w:pPr>
            <w:r w:rsidRPr="003076F2">
              <w:rPr>
                <w:b/>
              </w:rPr>
              <w:t>Search</w:t>
            </w:r>
            <w:r w:rsidRPr="003076F2">
              <w:t xml:space="preserve">: Searched from June </w:t>
            </w:r>
            <w:r w:rsidRPr="003076F2">
              <w:rPr>
                <w:color w:val="201F1E"/>
                <w:shd w:val="clear" w:color="auto" w:fill="FFFFFF"/>
              </w:rPr>
              <w:t xml:space="preserve">2007 </w:t>
            </w:r>
            <w:r>
              <w:rPr>
                <w:color w:val="201F1E"/>
                <w:shd w:val="clear" w:color="auto" w:fill="FFFFFF"/>
              </w:rPr>
              <w:t>–</w:t>
            </w:r>
            <w:r w:rsidRPr="003076F2">
              <w:rPr>
                <w:color w:val="201F1E"/>
                <w:shd w:val="clear" w:color="auto" w:fill="FFFFFF"/>
              </w:rPr>
              <w:softHyphen/>
              <w:t xml:space="preserve"> June 2018 (updating a 2009 meta-analysis). </w:t>
            </w:r>
            <w:r w:rsidRPr="003076F2">
              <w:t>Transparent detailed selection criteria</w:t>
            </w:r>
            <w:r>
              <w:t>.</w:t>
            </w:r>
            <w:r w:rsidRPr="003076F2">
              <w:t xml:space="preserve">  Full search terms described. Included citation searching of reference lists of retrieved articles, and contact with authors to identify grey literature and for clarification.</w:t>
            </w:r>
          </w:p>
          <w:p w14:paraId="2C9AD6C5" w14:textId="77777777" w:rsidR="00FF7694" w:rsidRPr="003076F2" w:rsidRDefault="00FF7694" w:rsidP="00FF7694">
            <w:pPr>
              <w:pStyle w:val="ETText"/>
              <w:framePr w:hSpace="0" w:wrap="auto" w:vAnchor="margin" w:yAlign="inline"/>
              <w:suppressOverlap w:val="0"/>
            </w:pPr>
            <w:r w:rsidRPr="003076F2">
              <w:t>Observed PRISMA reporting.</w:t>
            </w:r>
          </w:p>
          <w:p w14:paraId="4B2E0E1F" w14:textId="77777777" w:rsidR="00FF7694" w:rsidRPr="003076F2" w:rsidRDefault="00FF7694" w:rsidP="00FF7694">
            <w:pPr>
              <w:pStyle w:val="ETText"/>
              <w:framePr w:hSpace="0" w:wrap="auto" w:vAnchor="margin" w:yAlign="inline"/>
              <w:suppressOverlap w:val="0"/>
              <w:rPr>
                <w:bCs/>
              </w:rPr>
            </w:pPr>
            <w:r w:rsidRPr="003076F2">
              <w:t xml:space="preserve">Selection criteria: </w:t>
            </w:r>
          </w:p>
          <w:p w14:paraId="40E08AD6" w14:textId="77777777" w:rsidR="00FF7694" w:rsidRPr="003076F2" w:rsidRDefault="00FF7694" w:rsidP="00FF7694">
            <w:pPr>
              <w:pStyle w:val="ETdashedlist"/>
              <w:framePr w:hSpace="0" w:wrap="auto" w:vAnchor="margin" w:yAlign="inline"/>
              <w:suppressOverlap w:val="0"/>
              <w:jc w:val="left"/>
            </w:pPr>
            <w:r w:rsidRPr="003076F2">
              <w:t xml:space="preserve">English language articles </w:t>
            </w:r>
          </w:p>
          <w:p w14:paraId="013B09D7" w14:textId="77777777" w:rsidR="00FF7694" w:rsidRPr="003076F2" w:rsidRDefault="00FF7694" w:rsidP="00FF7694">
            <w:pPr>
              <w:pStyle w:val="ETdashedlist"/>
              <w:framePr w:hSpace="0" w:wrap="auto" w:vAnchor="margin" w:yAlign="inline"/>
              <w:suppressOverlap w:val="0"/>
              <w:jc w:val="left"/>
            </w:pPr>
            <w:r w:rsidRPr="003076F2">
              <w:t>Included a sensory processing questionnaire</w:t>
            </w:r>
          </w:p>
          <w:p w14:paraId="50F52544" w14:textId="77777777" w:rsidR="00FF7694" w:rsidRPr="003076F2" w:rsidRDefault="00FF7694" w:rsidP="00FF7694">
            <w:pPr>
              <w:pStyle w:val="ETdashedlist"/>
              <w:framePr w:hSpace="0" w:wrap="auto" w:vAnchor="margin" w:yAlign="inline"/>
              <w:suppressOverlap w:val="0"/>
              <w:jc w:val="left"/>
            </w:pPr>
            <w:r w:rsidRPr="003076F2">
              <w:t>Compared ASD with non-ASD group</w:t>
            </w:r>
          </w:p>
          <w:p w14:paraId="67A38954" w14:textId="77777777" w:rsidR="00FF7694" w:rsidRPr="003076F2" w:rsidRDefault="00FF7694" w:rsidP="00FF7694">
            <w:pPr>
              <w:pStyle w:val="ETdashedlist"/>
              <w:framePr w:hSpace="0" w:wrap="auto" w:vAnchor="margin" w:yAlign="inline"/>
              <w:suppressOverlap w:val="0"/>
              <w:jc w:val="left"/>
            </w:pPr>
            <w:r w:rsidRPr="003076F2">
              <w:t>Measured SOR, SUR or Seeking across several sensory modalities</w:t>
            </w:r>
          </w:p>
          <w:p w14:paraId="07D848D7" w14:textId="77777777" w:rsidR="00FF7694" w:rsidRPr="003076F2" w:rsidRDefault="00FF7694" w:rsidP="00FF7694">
            <w:pPr>
              <w:pStyle w:val="ETdashedlist"/>
              <w:framePr w:hSpace="0" w:wrap="auto" w:vAnchor="margin" w:yAlign="inline"/>
              <w:suppressOverlap w:val="0"/>
              <w:jc w:val="left"/>
            </w:pPr>
            <w:r w:rsidRPr="003076F2">
              <w:t>Provided sensory mean scores and SDs</w:t>
            </w:r>
          </w:p>
          <w:p w14:paraId="0F6F141C" w14:textId="77777777" w:rsidR="00FF7694" w:rsidRPr="003076F2" w:rsidRDefault="00FF7694" w:rsidP="00FF7694">
            <w:pPr>
              <w:pStyle w:val="ETdashedlist"/>
              <w:framePr w:hSpace="0" w:wrap="auto" w:vAnchor="margin" w:yAlign="inline"/>
              <w:suppressOverlap w:val="0"/>
              <w:jc w:val="left"/>
            </w:pPr>
            <w:r w:rsidRPr="003076F2">
              <w:t>Excluded animal studies, studies within one family, general population studies, single case research, reporting of sensory scores that mix SOR, SUR, or Seeking</w:t>
            </w:r>
          </w:p>
          <w:p w14:paraId="33632BE6" w14:textId="77777777" w:rsidR="00FF7694" w:rsidRPr="003076F2" w:rsidRDefault="00FF7694" w:rsidP="00FF7694">
            <w:pPr>
              <w:pStyle w:val="ETdashedlist"/>
              <w:framePr w:hSpace="0" w:wrap="auto" w:vAnchor="margin" w:yAlign="inline"/>
              <w:suppressOverlap w:val="0"/>
              <w:jc w:val="left"/>
            </w:pPr>
            <w:r w:rsidRPr="003076F2">
              <w:t>Where samples overlapped, excluded the smaller study</w:t>
            </w:r>
          </w:p>
        </w:tc>
        <w:tc>
          <w:tcPr>
            <w:tcW w:w="2410" w:type="dxa"/>
            <w:tcBorders>
              <w:top w:val="single" w:sz="4" w:space="0" w:color="4472C4" w:themeColor="accent1"/>
            </w:tcBorders>
            <w:shd w:val="clear" w:color="auto" w:fill="auto"/>
          </w:tcPr>
          <w:p w14:paraId="7E97D318" w14:textId="77777777" w:rsidR="00FF7694" w:rsidRPr="003076F2" w:rsidRDefault="00FF7694" w:rsidP="00FF7694">
            <w:pPr>
              <w:pStyle w:val="ETText"/>
              <w:framePr w:hSpace="0" w:wrap="auto" w:vAnchor="margin" w:yAlign="inline"/>
              <w:suppressOverlap w:val="0"/>
              <w:rPr>
                <w:shd w:val="clear" w:color="auto" w:fill="FFFFFF"/>
              </w:rPr>
            </w:pPr>
            <w:r w:rsidRPr="003076F2">
              <w:rPr>
                <w:b/>
              </w:rPr>
              <w:t>Method</w:t>
            </w:r>
            <w:r w:rsidRPr="003076F2">
              <w:t xml:space="preserve">: </w:t>
            </w:r>
            <w:r w:rsidRPr="003076F2">
              <w:rPr>
                <w:shd w:val="clear" w:color="auto" w:fill="FFFFFF"/>
              </w:rPr>
              <w:t>double screening and study selection, with discrepancies</w:t>
            </w:r>
            <w:r w:rsidRPr="003076F2">
              <w:t xml:space="preserve"> resolved through discussion among authors.</w:t>
            </w:r>
          </w:p>
          <w:p w14:paraId="218A36EF" w14:textId="77777777" w:rsidR="00FF7694" w:rsidRPr="003076F2" w:rsidRDefault="00FF7694" w:rsidP="00FF7694">
            <w:pPr>
              <w:pStyle w:val="ETText"/>
              <w:framePr w:hSpace="0" w:wrap="auto" w:vAnchor="margin" w:yAlign="inline"/>
              <w:suppressOverlap w:val="0"/>
            </w:pPr>
            <w:r w:rsidRPr="003076F2">
              <w:t xml:space="preserve">Critical appraisal not conducted. Coding guide for data extraction used. </w:t>
            </w:r>
          </w:p>
          <w:p w14:paraId="4E6A2200" w14:textId="77777777" w:rsidR="00FF7694" w:rsidRPr="003076F2" w:rsidRDefault="00FF7694" w:rsidP="00FF7694">
            <w:pPr>
              <w:pStyle w:val="ETText"/>
              <w:framePr w:hSpace="0" w:wrap="auto" w:vAnchor="margin" w:yAlign="inline"/>
              <w:suppressOverlap w:val="0"/>
              <w:rPr>
                <w:shd w:val="clear" w:color="auto" w:fill="FFFFFF"/>
              </w:rPr>
            </w:pPr>
            <w:r w:rsidRPr="003076F2">
              <w:rPr>
                <w:shd w:val="clear" w:color="auto" w:fill="FFFFFF"/>
              </w:rPr>
              <w:t xml:space="preserve">Meta-analyses and reported effect sizes (Cohen’s </w:t>
            </w:r>
            <w:r w:rsidRPr="003076F2">
              <w:rPr>
                <w:i/>
                <w:iCs/>
                <w:shd w:val="clear" w:color="auto" w:fill="FFFFFF"/>
              </w:rPr>
              <w:t>d)</w:t>
            </w:r>
            <w:r w:rsidRPr="003076F2">
              <w:rPr>
                <w:shd w:val="clear" w:color="auto" w:fill="FFFFFF"/>
              </w:rPr>
              <w:t>. Male sex/gender ratio was included as a moderator amongst other variables.</w:t>
            </w:r>
          </w:p>
          <w:p w14:paraId="58A73629" w14:textId="77777777" w:rsidR="00FF7694" w:rsidRPr="003076F2" w:rsidRDefault="00FF7694" w:rsidP="00FF7694">
            <w:pPr>
              <w:pStyle w:val="ETText"/>
              <w:framePr w:hSpace="0" w:wrap="auto" w:vAnchor="margin" w:yAlign="inline"/>
              <w:suppressOverlap w:val="0"/>
              <w:rPr>
                <w:shd w:val="clear" w:color="auto" w:fill="FFFFFF"/>
              </w:rPr>
            </w:pPr>
            <w:r w:rsidRPr="003076F2">
              <w:rPr>
                <w:shd w:val="clear" w:color="auto" w:fill="FFFFFF"/>
              </w:rPr>
              <w:t xml:space="preserve">No analysis of publication bias. </w:t>
            </w:r>
          </w:p>
        </w:tc>
        <w:tc>
          <w:tcPr>
            <w:tcW w:w="4678" w:type="dxa"/>
            <w:tcBorders>
              <w:top w:val="single" w:sz="4" w:space="0" w:color="4472C4" w:themeColor="accent1"/>
            </w:tcBorders>
            <w:shd w:val="clear" w:color="auto" w:fill="auto"/>
          </w:tcPr>
          <w:p w14:paraId="21D5ACC5" w14:textId="77777777" w:rsidR="00FF7694" w:rsidRPr="003076F2" w:rsidRDefault="00FF7694" w:rsidP="00FF7694">
            <w:pPr>
              <w:pStyle w:val="ETText"/>
              <w:framePr w:hSpace="0" w:wrap="auto" w:vAnchor="margin" w:yAlign="inline"/>
              <w:suppressOverlap w:val="0"/>
            </w:pPr>
            <w:r w:rsidRPr="003076F2">
              <w:rPr>
                <w:b/>
              </w:rPr>
              <w:t>Included</w:t>
            </w:r>
            <w:r w:rsidRPr="003076F2">
              <w:t xml:space="preserve">: 55 studies (14 from 2009 analysis and 41 new studies) of 4606 autistic people were included in the meta-analysis, and 5508 typically developing people, 376 with developmental disabilities, and 399 with other clinical conditions. </w:t>
            </w:r>
          </w:p>
          <w:p w14:paraId="1D51CE4C" w14:textId="77777777" w:rsidR="00FF7694" w:rsidRPr="003076F2" w:rsidRDefault="00FF7694" w:rsidP="00FF7694">
            <w:pPr>
              <w:pStyle w:val="ETText"/>
              <w:framePr w:hSpace="0" w:wrap="auto" w:vAnchor="margin" w:yAlign="inline"/>
              <w:suppressOverlap w:val="0"/>
            </w:pPr>
            <w:r w:rsidRPr="003076F2">
              <w:t>Gender reported in k=49 studies, with average across studies of 81% male, Range = 37 – 100%.</w:t>
            </w:r>
          </w:p>
          <w:p w14:paraId="6663ED15" w14:textId="77777777" w:rsidR="00FF7694" w:rsidRPr="003076F2" w:rsidRDefault="00FF7694" w:rsidP="00FF7694">
            <w:pPr>
              <w:pStyle w:val="ETText"/>
              <w:framePr w:hSpace="0" w:wrap="auto" w:vAnchor="margin" w:yAlign="inline"/>
              <w:suppressOverlap w:val="0"/>
              <w:rPr>
                <w:shd w:val="clear" w:color="auto" w:fill="FFFFFF"/>
              </w:rPr>
            </w:pPr>
            <w:r w:rsidRPr="003076F2">
              <w:t xml:space="preserve">Where reported (k=48 studies), </w:t>
            </w:r>
            <w:r w:rsidRPr="003076F2">
              <w:rPr>
                <w:shd w:val="clear" w:color="auto" w:fill="FFFFFF"/>
              </w:rPr>
              <w:t>mean age of the ASD group was 10.9 years; and mean IQ for ASD group was 84.5 (k=26 studies). Studies were mostly Caucasian (k=20 studies, M=73%).</w:t>
            </w:r>
          </w:p>
          <w:p w14:paraId="228B36AB" w14:textId="77777777" w:rsidR="00FF7694" w:rsidRPr="003076F2" w:rsidRDefault="00FF7694" w:rsidP="00FF7694">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questionnaire (quantitative, observational cross-sectional) studies</w:t>
            </w:r>
          </w:p>
          <w:p w14:paraId="51BCF126" w14:textId="77777777" w:rsidR="00FF7694" w:rsidRPr="003076F2" w:rsidRDefault="00FF7694" w:rsidP="00FF7694">
            <w:pPr>
              <w:pStyle w:val="ETText"/>
              <w:framePr w:hSpace="0" w:wrap="auto" w:vAnchor="margin" w:yAlign="inline"/>
              <w:suppressOverlap w:val="0"/>
              <w:rPr>
                <w:shd w:val="clear" w:color="auto" w:fill="FFFFFF"/>
              </w:rPr>
            </w:pPr>
            <w:r w:rsidRPr="003076F2">
              <w:rPr>
                <w:u w:val="single"/>
                <w:shd w:val="clear" w:color="auto" w:fill="FFFFFF"/>
              </w:rPr>
              <w:t>Study quality</w:t>
            </w:r>
            <w:r w:rsidRPr="003076F2">
              <w:rPr>
                <w:shd w:val="clear" w:color="auto" w:fill="FFFFFF"/>
              </w:rPr>
              <w:t>:  not reported</w:t>
            </w:r>
          </w:p>
          <w:p w14:paraId="587C0D07" w14:textId="77777777" w:rsidR="00FF7694" w:rsidRPr="003076F2" w:rsidRDefault="00FF7694" w:rsidP="00FF7694">
            <w:pPr>
              <w:pStyle w:val="ETText"/>
              <w:framePr w:hSpace="0" w:wrap="auto" w:vAnchor="margin" w:yAlign="inline"/>
              <w:suppressOverlap w:val="0"/>
              <w:rPr>
                <w:shd w:val="clear" w:color="auto" w:fill="FFFFFF"/>
              </w:rPr>
            </w:pPr>
            <w:r w:rsidRPr="003076F2">
              <w:rPr>
                <w:shd w:val="clear" w:color="auto" w:fill="FFFFFF"/>
              </w:rPr>
              <w:t xml:space="preserve">Publication bias not reported </w:t>
            </w:r>
          </w:p>
          <w:p w14:paraId="2A0CB7A9" w14:textId="77777777" w:rsidR="00FF7694" w:rsidRPr="003076F2" w:rsidRDefault="00FF7694" w:rsidP="00FF7694">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44EE9A5F" w14:textId="77777777" w:rsidR="00FF7694" w:rsidRPr="003076F2" w:rsidRDefault="00FF7694" w:rsidP="00FF7694">
            <w:pPr>
              <w:pStyle w:val="ETText"/>
              <w:framePr w:hSpace="0" w:wrap="auto" w:vAnchor="margin" w:yAlign="inline"/>
              <w:suppressOverlap w:val="0"/>
            </w:pPr>
            <w:r w:rsidRPr="003076F2">
              <w:t xml:space="preserve">Gender had a non-significant moderating effect on sensory symptoms in the meta-analysis models undertaken. </w:t>
            </w:r>
          </w:p>
        </w:tc>
        <w:tc>
          <w:tcPr>
            <w:tcW w:w="2623" w:type="dxa"/>
            <w:tcBorders>
              <w:top w:val="single" w:sz="4" w:space="0" w:color="4472C4" w:themeColor="accent1"/>
            </w:tcBorders>
            <w:shd w:val="clear" w:color="auto" w:fill="auto"/>
          </w:tcPr>
          <w:p w14:paraId="10A50F66" w14:textId="77777777" w:rsidR="00FF7694" w:rsidRPr="003076F2" w:rsidRDefault="00FF7694" w:rsidP="00FF7694">
            <w:pPr>
              <w:pStyle w:val="ETText"/>
              <w:framePr w:hSpace="0" w:wrap="auto" w:vAnchor="margin" w:yAlign="inline"/>
              <w:suppressOverlap w:val="0"/>
            </w:pPr>
            <w:r w:rsidRPr="003076F2">
              <w:rPr>
                <w:b/>
              </w:rPr>
              <w:t>Author conclusions</w:t>
            </w:r>
            <w:r w:rsidRPr="003076F2">
              <w:t xml:space="preserve">:  The study was limited in its ability to examine the effects of gender upon sensory symptoms, hence its non-significant moderation across models was not surprising. </w:t>
            </w:r>
          </w:p>
          <w:p w14:paraId="274C6A36" w14:textId="77777777" w:rsidR="00FF7694" w:rsidRPr="003076F2" w:rsidRDefault="00FF7694" w:rsidP="00FF7694">
            <w:pPr>
              <w:pStyle w:val="ETText"/>
              <w:framePr w:hSpace="0" w:wrap="auto" w:vAnchor="margin" w:yAlign="inline"/>
              <w:suppressOverlap w:val="0"/>
            </w:pPr>
            <w:r w:rsidRPr="003076F2">
              <w:t xml:space="preserve">This was due to the narrow range and variance of the male ratio leading to a non-normal distribution among the compared studies. </w:t>
            </w:r>
          </w:p>
          <w:p w14:paraId="39936F43" w14:textId="77777777" w:rsidR="00FF7694" w:rsidRPr="003076F2" w:rsidRDefault="00FF7694" w:rsidP="00FF7694">
            <w:pPr>
              <w:pStyle w:val="ETText"/>
              <w:framePr w:hSpace="0" w:wrap="auto" w:vAnchor="margin" w:yAlign="inline"/>
              <w:suppressOverlap w:val="0"/>
            </w:pPr>
            <w:r w:rsidRPr="003076F2">
              <w:t xml:space="preserve">To fully examine this effect more sensory data for autistic females is needed. </w:t>
            </w:r>
          </w:p>
          <w:p w14:paraId="6820286A" w14:textId="77777777" w:rsidR="00FF7694" w:rsidRPr="003076F2" w:rsidRDefault="00FF7694" w:rsidP="00FF7694">
            <w:pPr>
              <w:pStyle w:val="ETText"/>
              <w:framePr w:hSpace="0" w:wrap="auto" w:vAnchor="margin" w:yAlign="inline"/>
              <w:suppressOverlap w:val="0"/>
            </w:pPr>
            <w:r w:rsidRPr="003076F2">
              <w:rPr>
                <w:b/>
              </w:rPr>
              <w:t>Reviewer’s notes</w:t>
            </w:r>
            <w:r w:rsidRPr="003076F2">
              <w:t>: Insufficient variance in gender ratios in studies to permit analysis of this variable.</w:t>
            </w:r>
          </w:p>
        </w:tc>
      </w:tr>
    </w:tbl>
    <w:p w14:paraId="58D8E16D" w14:textId="28EC40DB" w:rsidR="00F86F20" w:rsidRPr="003076F2" w:rsidRDefault="00C82331" w:rsidP="00737915">
      <w:pPr>
        <w:pStyle w:val="GLHeading1"/>
        <w:jc w:val="left"/>
      </w:pPr>
      <w:bookmarkStart w:id="980" w:name="_Toc166869285"/>
      <w:r w:rsidRPr="003076F2">
        <w:t>Appendix 3: E</w:t>
      </w:r>
      <w:r w:rsidR="00F86F20" w:rsidRPr="003076F2">
        <w:t>vidence Tables of included studies</w:t>
      </w:r>
      <w:bookmarkEnd w:id="976"/>
      <w:bookmarkEnd w:id="977"/>
      <w:bookmarkEnd w:id="978"/>
      <w:bookmarkEnd w:id="980"/>
    </w:p>
    <w:p w14:paraId="3D8012E7" w14:textId="644450FC" w:rsidR="00810DD4" w:rsidRPr="003076F2" w:rsidRDefault="00810DD4" w:rsidP="00810DD4">
      <w:pPr>
        <w:pStyle w:val="GLTableheading"/>
        <w:framePr w:wrap="around" w:y="1"/>
      </w:pPr>
      <w:bookmarkStart w:id="981" w:name="TableA3_1"/>
      <w:bookmarkEnd w:id="979"/>
      <w:r w:rsidRPr="003076F2">
        <w:t xml:space="preserve">Table A3.1: </w:t>
      </w:r>
      <w:bookmarkEnd w:id="981"/>
      <w:r w:rsidR="003E7AC2" w:rsidRPr="003076F2">
        <w:t>Sex/g</w:t>
      </w:r>
      <w:r w:rsidRPr="003076F2">
        <w:t>ender differences in autistic characteristics</w:t>
      </w:r>
    </w:p>
    <w:p w14:paraId="32976C2E" w14:textId="77777777" w:rsidR="005904C0" w:rsidRPr="003076F2" w:rsidRDefault="005904C0" w:rsidP="007A0728">
      <w:pPr>
        <w:pStyle w:val="GLTablebody"/>
        <w:framePr w:wrap="around"/>
        <w:sectPr w:rsidR="005904C0" w:rsidRPr="003076F2" w:rsidSect="00146300">
          <w:headerReference w:type="default" r:id="rId46"/>
          <w:pgSz w:w="16820" w:h="11900" w:orient="landscape"/>
          <w:pgMar w:top="1440" w:right="1440" w:bottom="1440" w:left="1440" w:header="708" w:footer="708" w:gutter="0"/>
          <w:pgNumType w:start="54"/>
          <w:cols w:space="708"/>
          <w:docGrid w:linePitch="360"/>
        </w:sectPr>
      </w:pPr>
    </w:p>
    <w:tbl>
      <w:tblPr>
        <w:tblpPr w:leftFromText="180" w:rightFromText="180" w:vertAnchor="text" w:horzAnchor="margin" w:tblpY="110"/>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427A85" w:rsidRPr="003076F2" w14:paraId="7DDDE2AD" w14:textId="77777777" w:rsidTr="003620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7CAE5C7" w14:textId="331464A6" w:rsidR="00427A85" w:rsidRPr="003076F2" w:rsidRDefault="00427A85" w:rsidP="003620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sidRPr="003076F2">
              <w:rPr>
                <w:rFonts w:asciiTheme="minorHAnsi" w:hAnsiTheme="minorHAnsi" w:cstheme="minorHAnsi"/>
                <w:b/>
                <w:sz w:val="16"/>
                <w:szCs w:val="16"/>
              </w:rPr>
              <w:t>Mahendiran</w:t>
            </w:r>
            <w:proofErr w:type="spellEnd"/>
            <w:r w:rsidRPr="003076F2">
              <w:rPr>
                <w:rFonts w:asciiTheme="minorHAnsi" w:hAnsiTheme="minorHAnsi" w:cstheme="minorHAnsi"/>
                <w:b/>
                <w:sz w:val="16"/>
                <w:szCs w:val="16"/>
              </w:rPr>
              <w:t xml:space="preserve"> et al., (2019) </w:t>
            </w:r>
            <w:r w:rsidR="008F1FB7">
              <w:rPr>
                <w:rFonts w:asciiTheme="minorHAnsi" w:hAnsiTheme="minorHAnsi" w:cstheme="minorHAnsi"/>
                <w:b/>
                <w:sz w:val="16"/>
                <w:szCs w:val="16"/>
              </w:rPr>
              <w:fldChar w:fldCharType="begin"/>
            </w:r>
            <w:r w:rsidR="008F1FB7">
              <w:rPr>
                <w:rFonts w:asciiTheme="minorHAnsi" w:hAnsiTheme="minorHAnsi" w:cstheme="minorHAnsi"/>
                <w:b/>
                <w:sz w:val="16"/>
                <w:szCs w:val="16"/>
              </w:rPr>
              <w:instrText xml:space="preserve"> ADDIN EN.CITE &lt;EndNote&gt;&lt;Cite&gt;&lt;Author&gt;Mahendiran&lt;/Author&gt;&lt;Year&gt;2019&lt;/Year&gt;&lt;RecNum&gt;1371&lt;/RecNum&gt;&lt;DisplayText&gt;[18]&lt;/DisplayText&gt;&lt;record&gt;&lt;rec-number&gt;1371&lt;/rec-number&gt;&lt;foreign-keys&gt;&lt;key app="EN" db-id="f9afr5w2dew9afeza9sxpvrlvrf92zssvfpp" timestamp="1699371648"&gt;1371&lt;/key&gt;&lt;/foreign-keys&gt;&lt;ref-type name="Journal Article"&gt;17&lt;/ref-type&gt;&lt;contributors&gt;&lt;authors&gt;&lt;author&gt;Mahendiran, Tania&lt;/author&gt;&lt;author&gt;Brian, Jessica&lt;/author&gt;&lt;author&gt;Dupuis, Annie&lt;/author&gt;&lt;author&gt;Muhe, Nadia&lt;/author&gt;&lt;author&gt;Wong, Pui-Ying&lt;/author&gt;&lt;author&gt;Iaboni, Alana&lt;/author&gt;&lt;author&gt;Anagnostou, Evdokia&lt;/author&gt;&lt;/authors&gt;&lt;/contributors&gt;&lt;auth-address&gt;Mahendiran, Tania&lt;/auth-address&gt;&lt;titles&gt;&lt;title&gt;Meta-analysis of sex differences in social and communication function in children with autism spectrum disorder and attention-deficit/hyperactivity disorder&lt;/title&gt;&lt;secondary-title&gt;Frontiers in Psychiatry&lt;/secondary-title&gt;&lt;/titles&gt;&lt;periodical&gt;&lt;full-title&gt;Frontiers in Psychiatry&lt;/full-title&gt;&lt;/periodical&gt;&lt;volume&gt;10&lt;/volume&gt;&lt;keywords&gt;&lt;keyword&gt;autism spectrum disorder&lt;/keyword&gt;&lt;keyword&gt;sex differences&lt;/keyword&gt;&lt;keyword&gt;attention-deficit hyperactivity disorder&lt;/keyword&gt;&lt;keyword&gt;meta-analysis&lt;/keyword&gt;&lt;keyword&gt;neurodevelopmental disorders&lt;/keyword&gt;&lt;keyword&gt;social function&lt;/keyword&gt;&lt;keyword&gt;Attention Deficit Disorder with Hyperactivity&lt;/keyword&gt;&lt;keyword&gt;Autism Spectrum Disorders&lt;/keyword&gt;&lt;keyword&gt;Human Sex Differences&lt;/keyword&gt;&lt;keyword&gt;Social Behavior&lt;/keyword&gt;&lt;/keywords&gt;&lt;dates&gt;&lt;year&gt;2019&lt;/year&gt;&lt;/dates&gt;&lt;publisher&gt;Frontiers Media S.A.&lt;/publisher&gt;&lt;isbn&gt;1664-0640&lt;/isbn&gt;&lt;accession-num&gt;2019-70820-001&lt;/accession-num&gt;&lt;urls&gt;&lt;related-urls&gt;&lt;url&gt;https://educationlibrary.idm.oclc.org/login?url=https://search.ebscohost.com/login.aspx?direct=true&amp;amp;db=psyh&amp;amp;AN=2019-70820-001&amp;amp;site=ehost-live&amp;amp;scope=site&lt;/url&gt;&lt;url&gt;tania.mahendiran92@gmail.com&lt;/url&gt;&lt;/related-urls&gt;&lt;/urls&gt;&lt;electronic-resource-num&gt;10.3389/fpsyt.2019.00804&lt;/electronic-resource-num&gt;&lt;remote-database-name&gt;APA PsycInfo&lt;/remote-database-name&gt;&lt;remote-database-provider&gt;EBSCOhost&lt;/remote-database-provider&gt;&lt;/record&gt;&lt;/Cite&gt;&lt;/EndNote&gt;</w:instrText>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18" w:tooltip="Mahendiran, 2019 #1371" w:history="1">
              <w:r w:rsidR="006525B5">
                <w:rPr>
                  <w:rFonts w:asciiTheme="minorHAnsi" w:hAnsiTheme="minorHAnsi" w:cstheme="minorHAnsi"/>
                  <w:b/>
                  <w:noProof/>
                  <w:sz w:val="16"/>
                  <w:szCs w:val="16"/>
                </w:rPr>
                <w:t>18</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427A85" w:rsidRPr="003076F2" w14:paraId="2215DFA5" w14:textId="77777777" w:rsidTr="003620C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44E0075" w14:textId="77777777" w:rsidR="00427A85" w:rsidRPr="003076F2" w:rsidRDefault="00427A85"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7F745AD9" w14:textId="77777777" w:rsidR="00427A85" w:rsidRPr="003076F2" w:rsidRDefault="00427A85"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2DCE2893" w14:textId="77777777" w:rsidR="00427A85" w:rsidRPr="003076F2" w:rsidRDefault="00427A85"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8F75EE6" w14:textId="77777777" w:rsidR="00427A85" w:rsidRPr="003076F2" w:rsidRDefault="00427A85"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500930B" w14:textId="77777777" w:rsidR="00427A85" w:rsidRPr="003076F2" w:rsidRDefault="00427A85"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427A85" w:rsidRPr="003076F2" w14:paraId="4F62AA8F" w14:textId="77777777" w:rsidTr="003620C0">
        <w:trPr>
          <w:cantSplit/>
          <w:trHeight w:val="475"/>
        </w:trPr>
        <w:tc>
          <w:tcPr>
            <w:tcW w:w="2042" w:type="dxa"/>
            <w:tcBorders>
              <w:top w:val="single" w:sz="4" w:space="0" w:color="4472C4" w:themeColor="accent1"/>
            </w:tcBorders>
            <w:shd w:val="clear" w:color="auto" w:fill="auto"/>
          </w:tcPr>
          <w:p w14:paraId="3C317DD4" w14:textId="77777777" w:rsidR="00427A85" w:rsidRPr="003076F2" w:rsidRDefault="00427A85" w:rsidP="00144F54">
            <w:pPr>
              <w:pStyle w:val="ETText"/>
              <w:framePr w:hSpace="0" w:wrap="auto" w:vAnchor="margin" w:yAlign="inline"/>
              <w:suppressOverlap w:val="0"/>
            </w:pPr>
            <w:r w:rsidRPr="003076F2">
              <w:rPr>
                <w:b/>
              </w:rPr>
              <w:t>Country</w:t>
            </w:r>
            <w:r w:rsidRPr="003076F2">
              <w:t>: Canada</w:t>
            </w:r>
          </w:p>
          <w:p w14:paraId="51B51365" w14:textId="77777777" w:rsidR="00427A85" w:rsidRPr="003076F2" w:rsidRDefault="00427A85" w:rsidP="00144F54">
            <w:pPr>
              <w:pStyle w:val="ETText"/>
              <w:framePr w:hSpace="0" w:wrap="auto" w:vAnchor="margin" w:yAlign="inline"/>
              <w:suppressOverlap w:val="0"/>
            </w:pPr>
            <w:r w:rsidRPr="003076F2">
              <w:rPr>
                <w:b/>
              </w:rPr>
              <w:t>Study type</w:t>
            </w:r>
            <w:r w:rsidRPr="003076F2">
              <w:t>: systematic review &amp; meta-analysis</w:t>
            </w:r>
          </w:p>
          <w:p w14:paraId="2AB5DA51" w14:textId="77777777" w:rsidR="00427A85" w:rsidRPr="003076F2" w:rsidRDefault="00427A85" w:rsidP="00144F54">
            <w:pPr>
              <w:pStyle w:val="ETText"/>
              <w:framePr w:hSpace="0" w:wrap="auto" w:vAnchor="margin" w:yAlign="inline"/>
              <w:suppressOverlap w:val="0"/>
            </w:pPr>
            <w:r w:rsidRPr="003076F2">
              <w:rPr>
                <w:b/>
              </w:rPr>
              <w:t>Study Quality</w:t>
            </w:r>
            <w:r w:rsidRPr="003076F2">
              <w:t xml:space="preserve">: JBI checklist score: 6/11 (medium quality) </w:t>
            </w:r>
          </w:p>
          <w:p w14:paraId="1D8519FD" w14:textId="0AE8AC2B" w:rsidR="00427A85" w:rsidRPr="003076F2" w:rsidRDefault="00427A85" w:rsidP="00144F54">
            <w:pPr>
              <w:pStyle w:val="ETText"/>
              <w:framePr w:hSpace="0" w:wrap="auto" w:vAnchor="margin" w:yAlign="inline"/>
              <w:suppressOverlap w:val="0"/>
            </w:pPr>
            <w:r w:rsidRPr="003076F2">
              <w:rPr>
                <w:b/>
              </w:rPr>
              <w:t>Aims</w:t>
            </w:r>
            <w:r w:rsidRPr="003076F2">
              <w:t xml:space="preserve">: to conduct a meta-analysis of </w:t>
            </w:r>
            <w:r w:rsidR="0014514C" w:rsidRPr="003076F2">
              <w:t>sex/gender</w:t>
            </w:r>
            <w:r w:rsidRPr="003076F2">
              <w:t xml:space="preserve"> differences in social-communication function in autistic children diagnosed with </w:t>
            </w:r>
            <w:r w:rsidR="002B2677" w:rsidRPr="003076F2">
              <w:t>attention deficit hyperactivity disorder</w:t>
            </w:r>
            <w:r w:rsidRPr="003076F2">
              <w:t xml:space="preserve"> (ADHD) and typically developing individuals </w:t>
            </w:r>
          </w:p>
          <w:p w14:paraId="1642BA1B" w14:textId="77777777" w:rsidR="00427A85" w:rsidRPr="003076F2" w:rsidRDefault="00427A85" w:rsidP="00144F54">
            <w:pPr>
              <w:pStyle w:val="ETText"/>
              <w:framePr w:hSpace="0" w:wrap="auto" w:vAnchor="margin" w:yAlign="inline"/>
              <w:suppressOverlap w:val="0"/>
            </w:pPr>
            <w:r w:rsidRPr="003076F2">
              <w:t>(only data relevant to autism reported here)</w:t>
            </w:r>
          </w:p>
          <w:p w14:paraId="18EA6452" w14:textId="682C7DB5" w:rsidR="00427A85" w:rsidRPr="003076F2" w:rsidRDefault="00427A85" w:rsidP="00144F54">
            <w:pPr>
              <w:pStyle w:val="ETText"/>
              <w:framePr w:hSpace="0" w:wrap="auto" w:vAnchor="margin" w:yAlign="inline"/>
              <w:suppressOverlap w:val="0"/>
            </w:pPr>
          </w:p>
        </w:tc>
        <w:tc>
          <w:tcPr>
            <w:tcW w:w="2338" w:type="dxa"/>
            <w:tcBorders>
              <w:top w:val="single" w:sz="4" w:space="0" w:color="4472C4" w:themeColor="accent1"/>
            </w:tcBorders>
            <w:shd w:val="clear" w:color="auto" w:fill="auto"/>
          </w:tcPr>
          <w:p w14:paraId="73174E57" w14:textId="77777777" w:rsidR="00427A85" w:rsidRPr="003076F2" w:rsidRDefault="00427A85" w:rsidP="00144F54">
            <w:pPr>
              <w:pStyle w:val="ETText"/>
              <w:framePr w:hSpace="0" w:wrap="auto" w:vAnchor="margin" w:yAlign="inline"/>
              <w:suppressOverlap w:val="0"/>
              <w:rPr>
                <w:shd w:val="clear" w:color="auto" w:fill="FFFFFF"/>
              </w:rPr>
            </w:pPr>
            <w:r w:rsidRPr="003076F2">
              <w:rPr>
                <w:b/>
              </w:rPr>
              <w:t>Databases</w:t>
            </w:r>
            <w:r w:rsidRPr="003076F2">
              <w:t>: Medline, PsycINFO</w:t>
            </w:r>
          </w:p>
          <w:p w14:paraId="6025546B" w14:textId="72CB69C3" w:rsidR="00427A85" w:rsidRPr="003076F2" w:rsidRDefault="00427A85" w:rsidP="00144F54">
            <w:pPr>
              <w:pStyle w:val="ETText"/>
              <w:framePr w:hSpace="0" w:wrap="auto" w:vAnchor="margin" w:yAlign="inline"/>
              <w:suppressOverlap w:val="0"/>
            </w:pPr>
            <w:r w:rsidRPr="003076F2">
              <w:rPr>
                <w:b/>
              </w:rPr>
              <w:t>Search</w:t>
            </w:r>
            <w:r w:rsidRPr="003076F2">
              <w:t xml:space="preserve">: Searched from </w:t>
            </w:r>
            <w:r w:rsidRPr="003076F2">
              <w:rPr>
                <w:color w:val="201F1E"/>
                <w:shd w:val="clear" w:color="auto" w:fill="FFFFFF"/>
              </w:rPr>
              <w:t xml:space="preserve">2000 </w:t>
            </w:r>
            <w:r w:rsidRPr="003076F2">
              <w:rPr>
                <w:color w:val="201F1E"/>
                <w:shd w:val="clear" w:color="auto" w:fill="FFFFFF"/>
              </w:rPr>
              <w:softHyphen/>
            </w:r>
            <w:r w:rsidR="008A13E8">
              <w:rPr>
                <w:color w:val="201F1E"/>
                <w:shd w:val="clear" w:color="auto" w:fill="FFFFFF"/>
              </w:rPr>
              <w:t>–</w:t>
            </w:r>
            <w:r w:rsidRPr="003076F2">
              <w:rPr>
                <w:color w:val="201F1E"/>
                <w:shd w:val="clear" w:color="auto" w:fill="FFFFFF"/>
              </w:rPr>
              <w:t xml:space="preserve"> September 2017. </w:t>
            </w:r>
            <w:r w:rsidRPr="003076F2">
              <w:t>Transparent detailed selection criteria.  Full search terms described. Whether citation searching was performed was not reported.</w:t>
            </w:r>
          </w:p>
          <w:p w14:paraId="13246D9B" w14:textId="77777777" w:rsidR="00427A85" w:rsidRPr="003076F2" w:rsidRDefault="00427A85" w:rsidP="00144F54">
            <w:pPr>
              <w:pStyle w:val="ETText"/>
              <w:framePr w:hSpace="0" w:wrap="auto" w:vAnchor="margin" w:yAlign="inline"/>
              <w:suppressOverlap w:val="0"/>
            </w:pPr>
            <w:r w:rsidRPr="003076F2">
              <w:t>Observed PRISMA reporting.</w:t>
            </w:r>
          </w:p>
          <w:p w14:paraId="778D99E3" w14:textId="77777777" w:rsidR="00427A85" w:rsidRPr="003076F2" w:rsidRDefault="00427A85" w:rsidP="00144F54">
            <w:pPr>
              <w:pStyle w:val="ETText"/>
              <w:framePr w:hSpace="0" w:wrap="auto" w:vAnchor="margin" w:yAlign="inline"/>
              <w:suppressOverlap w:val="0"/>
              <w:rPr>
                <w:bCs/>
              </w:rPr>
            </w:pPr>
            <w:r w:rsidRPr="003076F2">
              <w:t xml:space="preserve">Selection criteria: </w:t>
            </w:r>
          </w:p>
          <w:p w14:paraId="0E559DB7" w14:textId="77777777" w:rsidR="00427A85" w:rsidRPr="003076F2" w:rsidRDefault="00427A85" w:rsidP="00144F54">
            <w:pPr>
              <w:pStyle w:val="ETdashedlist"/>
              <w:framePr w:hSpace="0" w:wrap="auto" w:vAnchor="margin" w:yAlign="inline"/>
              <w:suppressOverlap w:val="0"/>
              <w:jc w:val="left"/>
            </w:pPr>
            <w:r w:rsidRPr="003076F2">
              <w:t>Peer reviewed English language journal articles</w:t>
            </w:r>
          </w:p>
          <w:p w14:paraId="05903FE3" w14:textId="77777777" w:rsidR="00427A85" w:rsidRPr="003076F2" w:rsidRDefault="00427A85" w:rsidP="00144F54">
            <w:pPr>
              <w:pStyle w:val="ETdashedlist"/>
              <w:framePr w:hSpace="0" w:wrap="auto" w:vAnchor="margin" w:yAlign="inline"/>
              <w:suppressOverlap w:val="0"/>
              <w:jc w:val="left"/>
            </w:pPr>
            <w:r w:rsidRPr="003076F2">
              <w:t>Included males and females with a diagnosis of ASD (or ADHD) and typically developing (TD) controls, aged 6–18 years</w:t>
            </w:r>
          </w:p>
          <w:p w14:paraId="09EFA91B" w14:textId="77777777" w:rsidR="00427A85" w:rsidRPr="003076F2" w:rsidRDefault="00427A85" w:rsidP="00144F54">
            <w:pPr>
              <w:pStyle w:val="ETdashedlist"/>
              <w:framePr w:hSpace="0" w:wrap="auto" w:vAnchor="margin" w:yAlign="inline"/>
              <w:suppressOverlap w:val="0"/>
              <w:jc w:val="left"/>
            </w:pPr>
            <w:r w:rsidRPr="003076F2">
              <w:t>Reporting on measures of social–communication function</w:t>
            </w:r>
          </w:p>
          <w:p w14:paraId="4A3728C8" w14:textId="77777777" w:rsidR="00427A85" w:rsidRPr="003076F2" w:rsidRDefault="00427A85" w:rsidP="00144F54">
            <w:pPr>
              <w:pStyle w:val="ETdashedlist"/>
              <w:framePr w:hSpace="0" w:wrap="auto" w:vAnchor="margin" w:yAlign="inline"/>
              <w:suppressOverlap w:val="0"/>
              <w:jc w:val="left"/>
            </w:pPr>
            <w:r w:rsidRPr="003076F2">
              <w:t xml:space="preserve">Quantitative permitting calculation of standardized mean differences (SMD). </w:t>
            </w:r>
          </w:p>
        </w:tc>
        <w:tc>
          <w:tcPr>
            <w:tcW w:w="2693" w:type="dxa"/>
            <w:tcBorders>
              <w:top w:val="single" w:sz="4" w:space="0" w:color="4472C4" w:themeColor="accent1"/>
            </w:tcBorders>
            <w:shd w:val="clear" w:color="auto" w:fill="auto"/>
          </w:tcPr>
          <w:p w14:paraId="41244E6F" w14:textId="77777777" w:rsidR="00427A85" w:rsidRPr="003076F2" w:rsidRDefault="00427A85" w:rsidP="00144F54">
            <w:pPr>
              <w:pStyle w:val="ETText"/>
              <w:framePr w:hSpace="0" w:wrap="auto" w:vAnchor="margin" w:yAlign="inline"/>
              <w:suppressOverlap w:val="0"/>
              <w:rPr>
                <w:shd w:val="clear" w:color="auto" w:fill="FFFFFF"/>
              </w:rPr>
            </w:pPr>
            <w:r w:rsidRPr="003076F2">
              <w:rPr>
                <w:b/>
              </w:rPr>
              <w:t>Method</w:t>
            </w:r>
            <w:r w:rsidRPr="003076F2">
              <w:t xml:space="preserve">: </w:t>
            </w:r>
            <w:r w:rsidRPr="003076F2">
              <w:rPr>
                <w:shd w:val="clear" w:color="auto" w:fill="FFFFFF"/>
              </w:rPr>
              <w:t>single screening, study selection, data extraction and critical appraisal.</w:t>
            </w:r>
          </w:p>
          <w:p w14:paraId="28E1C0A2" w14:textId="77777777" w:rsidR="00427A85" w:rsidRPr="003076F2" w:rsidRDefault="00427A85" w:rsidP="00144F54">
            <w:pPr>
              <w:pStyle w:val="ETText"/>
              <w:framePr w:hSpace="0" w:wrap="auto" w:vAnchor="margin" w:yAlign="inline"/>
              <w:suppressOverlap w:val="0"/>
            </w:pPr>
            <w:r w:rsidRPr="003076F2">
              <w:t>Critical appraisal using Quality Assessment Tool for Cohort and Cross-Sectional Studies.</w:t>
            </w:r>
          </w:p>
          <w:p w14:paraId="77A7C530" w14:textId="77777777" w:rsidR="00427A85" w:rsidRPr="003076F2" w:rsidRDefault="00427A85" w:rsidP="00144F54">
            <w:pPr>
              <w:pStyle w:val="ETText"/>
              <w:framePr w:hSpace="0" w:wrap="auto" w:vAnchor="margin" w:yAlign="inline"/>
              <w:suppressOverlap w:val="0"/>
              <w:rPr>
                <w:shd w:val="clear" w:color="auto" w:fill="FFFFFF"/>
              </w:rPr>
            </w:pPr>
            <w:r w:rsidRPr="003076F2">
              <w:rPr>
                <w:shd w:val="clear" w:color="auto" w:fill="FFFFFF"/>
              </w:rPr>
              <w:t xml:space="preserve">Conducted random effects model meta-analyses and reported SMD. Where heterogeneity was significant, mixed-effects model used to tests for moderator effects of </w:t>
            </w:r>
            <w:r w:rsidRPr="003076F2">
              <w:rPr>
                <w:i/>
                <w:iCs/>
                <w:shd w:val="clear" w:color="auto" w:fill="FFFFFF"/>
              </w:rPr>
              <w:t>measure</w:t>
            </w:r>
            <w:r w:rsidRPr="003076F2">
              <w:rPr>
                <w:shd w:val="clear" w:color="auto" w:fill="FFFFFF"/>
              </w:rPr>
              <w:t xml:space="preserve">, and </w:t>
            </w:r>
            <w:r w:rsidRPr="003076F2">
              <w:rPr>
                <w:i/>
                <w:iCs/>
                <w:shd w:val="clear" w:color="auto" w:fill="FFFFFF"/>
              </w:rPr>
              <w:t>age</w:t>
            </w:r>
            <w:r w:rsidRPr="003076F2">
              <w:rPr>
                <w:shd w:val="clear" w:color="auto" w:fill="FFFFFF"/>
              </w:rPr>
              <w:t xml:space="preserve"> (6-12 years; 12-18 years).</w:t>
            </w:r>
          </w:p>
          <w:p w14:paraId="7A44C76F" w14:textId="77777777" w:rsidR="00427A85" w:rsidRPr="003076F2" w:rsidRDefault="00427A85" w:rsidP="00144F54">
            <w:pPr>
              <w:pStyle w:val="ETText"/>
              <w:framePr w:hSpace="0" w:wrap="auto" w:vAnchor="margin" w:yAlign="inline"/>
              <w:suppressOverlap w:val="0"/>
              <w:rPr>
                <w:shd w:val="clear" w:color="auto" w:fill="FFFFFF"/>
              </w:rPr>
            </w:pPr>
            <w:r w:rsidRPr="003076F2">
              <w:rPr>
                <w:shd w:val="clear" w:color="auto" w:fill="FFFFFF"/>
              </w:rPr>
              <w:t xml:space="preserve">No analysis of publication bias. </w:t>
            </w:r>
          </w:p>
        </w:tc>
        <w:tc>
          <w:tcPr>
            <w:tcW w:w="4678" w:type="dxa"/>
            <w:tcBorders>
              <w:top w:val="single" w:sz="4" w:space="0" w:color="4472C4" w:themeColor="accent1"/>
            </w:tcBorders>
            <w:shd w:val="clear" w:color="auto" w:fill="auto"/>
          </w:tcPr>
          <w:p w14:paraId="3BA3D70C" w14:textId="4363068A" w:rsidR="00427A85" w:rsidRPr="003076F2" w:rsidRDefault="00427A85" w:rsidP="00144F54">
            <w:pPr>
              <w:pStyle w:val="ETText"/>
              <w:framePr w:hSpace="0" w:wrap="auto" w:vAnchor="margin" w:yAlign="inline"/>
              <w:suppressOverlap w:val="0"/>
            </w:pPr>
            <w:r w:rsidRPr="003076F2">
              <w:rPr>
                <w:b/>
              </w:rPr>
              <w:t>Included</w:t>
            </w:r>
            <w:r w:rsidRPr="003076F2">
              <w:t>: k=8 studies of autistic people (</w:t>
            </w:r>
            <w:r w:rsidR="007D6D57" w:rsidRPr="003076F2">
              <w:t>8</w:t>
            </w:r>
            <w:r w:rsidRPr="003076F2">
              <w:t xml:space="preserve"> reporting on social functioning and 3 reporting on communication functioning). No synthesis of study characteristics, however determined by current reviewer as reporting on </w:t>
            </w:r>
            <w:r w:rsidR="005F2E92" w:rsidRPr="003076F2">
              <w:t>N</w:t>
            </w:r>
            <w:r w:rsidRPr="003076F2">
              <w:t xml:space="preserve"> </w:t>
            </w:r>
            <w:r w:rsidRPr="003076F2">
              <w:rPr>
                <w:shd w:val="clear" w:color="auto" w:fill="FFFFFF"/>
              </w:rPr>
              <w:t xml:space="preserve">=576 autistic people (range=23 </w:t>
            </w:r>
            <w:r w:rsidRPr="003076F2">
              <w:rPr>
                <w:shd w:val="clear" w:color="auto" w:fill="FFFFFF"/>
              </w:rPr>
              <w:softHyphen/>
            </w:r>
            <w:r w:rsidR="00D219AA">
              <w:rPr>
                <w:shd w:val="clear" w:color="auto" w:fill="FFFFFF"/>
              </w:rPr>
              <w:t>–</w:t>
            </w:r>
            <w:r w:rsidRPr="003076F2">
              <w:rPr>
                <w:shd w:val="clear" w:color="auto" w:fill="FFFFFF"/>
              </w:rPr>
              <w:t xml:space="preserve"> 173) with mean age ranging from 7.9  – 12.7</w:t>
            </w:r>
            <w:r w:rsidR="007D6D57" w:rsidRPr="003076F2">
              <w:rPr>
                <w:shd w:val="clear" w:color="auto" w:fill="FFFFFF"/>
              </w:rPr>
              <w:t xml:space="preserve"> and Gender=</w:t>
            </w:r>
            <w:r w:rsidR="008C22FE" w:rsidRPr="003076F2">
              <w:rPr>
                <w:shd w:val="clear" w:color="auto" w:fill="FFFFFF"/>
              </w:rPr>
              <w:t>69% male</w:t>
            </w:r>
            <w:r w:rsidRPr="003076F2">
              <w:rPr>
                <w:shd w:val="clear" w:color="auto" w:fill="FFFFFF"/>
              </w:rPr>
              <w:t xml:space="preserve">; and </w:t>
            </w:r>
            <w:r w:rsidR="00347562" w:rsidRPr="003076F2">
              <w:rPr>
                <w:shd w:val="clear" w:color="auto" w:fill="FFFFFF"/>
              </w:rPr>
              <w:t xml:space="preserve">N </w:t>
            </w:r>
            <w:r w:rsidRPr="003076F2">
              <w:rPr>
                <w:shd w:val="clear" w:color="auto" w:fill="FFFFFF"/>
              </w:rPr>
              <w:t xml:space="preserve">=538 nonautistic people (range=23 </w:t>
            </w:r>
            <w:r w:rsidR="00D219AA">
              <w:rPr>
                <w:shd w:val="clear" w:color="auto" w:fill="FFFFFF"/>
              </w:rPr>
              <w:t>–</w:t>
            </w:r>
            <w:r w:rsidRPr="003076F2">
              <w:rPr>
                <w:shd w:val="clear" w:color="auto" w:fill="FFFFFF"/>
              </w:rPr>
              <w:softHyphen/>
              <w:t xml:space="preserve"> 173) with mean age ranging from 7.9  – 14.0</w:t>
            </w:r>
            <w:r w:rsidR="008E16B3" w:rsidRPr="003076F2">
              <w:rPr>
                <w:shd w:val="clear" w:color="auto" w:fill="FFFFFF"/>
              </w:rPr>
              <w:t xml:space="preserve">, </w:t>
            </w:r>
            <w:r w:rsidR="004E5E82" w:rsidRPr="003076F2">
              <w:rPr>
                <w:shd w:val="clear" w:color="auto" w:fill="FFFFFF"/>
              </w:rPr>
              <w:t>Gender=</w:t>
            </w:r>
            <w:r w:rsidR="008E16B3" w:rsidRPr="003076F2">
              <w:rPr>
                <w:shd w:val="clear" w:color="auto" w:fill="FFFFFF"/>
              </w:rPr>
              <w:t>57% male.</w:t>
            </w:r>
          </w:p>
          <w:p w14:paraId="177DCC97" w14:textId="77777777" w:rsidR="00427A85" w:rsidRPr="003076F2" w:rsidRDefault="00427A85" w:rsidP="00144F54">
            <w:pPr>
              <w:pStyle w:val="ETText"/>
              <w:framePr w:hSpace="0" w:wrap="auto" w:vAnchor="margin" w:yAlign="inline"/>
              <w:suppressOverlap w:val="0"/>
            </w:pPr>
            <w:r w:rsidRPr="003076F2">
              <w:t xml:space="preserve">Measures employed including Social Responsiveness Scale (SRS) total scores </w:t>
            </w:r>
          </w:p>
          <w:p w14:paraId="501E7F8A" w14:textId="3E7AC33E" w:rsidR="00427A85" w:rsidRPr="003076F2" w:rsidRDefault="00427A85" w:rsidP="00144F54">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xml:space="preserve">: </w:t>
            </w:r>
            <w:r w:rsidR="00F04EDA" w:rsidRPr="003076F2">
              <w:t xml:space="preserve">quantitative </w:t>
            </w:r>
            <w:r w:rsidRPr="003076F2">
              <w:t>cross-sectional studies</w:t>
            </w:r>
          </w:p>
          <w:p w14:paraId="3D0FC44C" w14:textId="77777777" w:rsidR="00427A85" w:rsidRPr="003076F2" w:rsidRDefault="00427A85" w:rsidP="00144F54">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 xml:space="preserve"> appraised but not reported</w:t>
            </w:r>
          </w:p>
          <w:p w14:paraId="20EA786B" w14:textId="77777777" w:rsidR="00427A85" w:rsidRPr="003076F2" w:rsidRDefault="00427A85" w:rsidP="00144F54">
            <w:pPr>
              <w:pStyle w:val="ETText"/>
              <w:framePr w:hSpace="0" w:wrap="auto" w:vAnchor="margin" w:yAlign="inline"/>
              <w:suppressOverlap w:val="0"/>
              <w:rPr>
                <w:shd w:val="clear" w:color="auto" w:fill="FFFFFF"/>
              </w:rPr>
            </w:pPr>
            <w:r w:rsidRPr="003076F2">
              <w:rPr>
                <w:shd w:val="clear" w:color="auto" w:fill="FFFFFF"/>
              </w:rPr>
              <w:t xml:space="preserve">Publication bias not reported </w:t>
            </w:r>
          </w:p>
          <w:p w14:paraId="5E1A6E6C" w14:textId="77777777" w:rsidR="00427A85" w:rsidRPr="003076F2" w:rsidRDefault="00427A85" w:rsidP="00144F54">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370AFF00" w14:textId="77777777" w:rsidR="00427A85" w:rsidRPr="003076F2" w:rsidRDefault="00427A85" w:rsidP="00144F54">
            <w:pPr>
              <w:pStyle w:val="ETdashedlist"/>
              <w:framePr w:hSpace="0" w:wrap="auto" w:vAnchor="margin" w:yAlign="inline"/>
              <w:suppressOverlap w:val="0"/>
              <w:jc w:val="left"/>
            </w:pPr>
            <w:r w:rsidRPr="003076F2">
              <w:t>Social communication and interaction skills (k=8 studies)</w:t>
            </w:r>
          </w:p>
          <w:p w14:paraId="3BE56DB4" w14:textId="7599F4FF" w:rsidR="00427A85" w:rsidRPr="003076F2" w:rsidRDefault="00427A85" w:rsidP="00144F54">
            <w:pPr>
              <w:pStyle w:val="ETdashedlist"/>
              <w:framePr w:hSpace="0" w:wrap="auto" w:vAnchor="margin" w:yAlign="inline"/>
              <w:suppressOverlap w:val="0"/>
              <w:jc w:val="left"/>
            </w:pPr>
            <w:r w:rsidRPr="003076F2">
              <w:rPr>
                <w:u w:val="single"/>
              </w:rPr>
              <w:t>Social domain (k=8)</w:t>
            </w:r>
            <w:r w:rsidRPr="003076F2">
              <w:t xml:space="preserve">: No significant </w:t>
            </w:r>
            <w:r w:rsidR="0014514C" w:rsidRPr="003076F2">
              <w:t>sex/gender</w:t>
            </w:r>
            <w:r w:rsidRPr="003076F2">
              <w:t xml:space="preserve"> differences were found within ASD (SMD=0.13), or within the TD group (SMD=0.24). No significant </w:t>
            </w:r>
            <w:r w:rsidR="0014514C" w:rsidRPr="003076F2">
              <w:t>sex/gender</w:t>
            </w:r>
            <w:r w:rsidRPr="003076F2">
              <w:t xml:space="preserve"> differences found between ASD and TD groups (SMD = −0.43). Significant heterogeneity was noted in all analyses.  </w:t>
            </w:r>
            <w:r w:rsidRPr="003076F2">
              <w:rPr>
                <w:i/>
                <w:iCs/>
              </w:rPr>
              <w:t>Measure</w:t>
            </w:r>
            <w:r w:rsidRPr="003076F2">
              <w:t xml:space="preserve">, and </w:t>
            </w:r>
            <w:r w:rsidRPr="003076F2">
              <w:rPr>
                <w:i/>
                <w:iCs/>
              </w:rPr>
              <w:t>Age</w:t>
            </w:r>
            <w:r w:rsidRPr="003076F2">
              <w:t>, were not significant moderators.</w:t>
            </w:r>
          </w:p>
          <w:p w14:paraId="6BAE6FE6" w14:textId="494271FD" w:rsidR="00427A85" w:rsidRPr="003076F2" w:rsidRDefault="00427A85" w:rsidP="00144F54">
            <w:pPr>
              <w:pStyle w:val="ETdashedlist"/>
              <w:framePr w:hSpace="0" w:wrap="auto" w:vAnchor="margin" w:yAlign="inline"/>
              <w:suppressOverlap w:val="0"/>
              <w:jc w:val="left"/>
            </w:pPr>
            <w:r w:rsidRPr="003076F2">
              <w:rPr>
                <w:u w:val="single"/>
              </w:rPr>
              <w:t>Communication domain (k=3)</w:t>
            </w:r>
            <w:r w:rsidRPr="003076F2">
              <w:t xml:space="preserve">:  No significant </w:t>
            </w:r>
            <w:r w:rsidR="0014514C" w:rsidRPr="003076F2">
              <w:t>sex/gender</w:t>
            </w:r>
            <w:r w:rsidRPr="003076F2">
              <w:t xml:space="preserve"> differences were found within ASD (SMD=0.25), or within the TD group (SMD=0.02). No significant </w:t>
            </w:r>
            <w:r w:rsidR="0014514C" w:rsidRPr="003076F2">
              <w:t>sex/gender</w:t>
            </w:r>
            <w:r w:rsidRPr="003076F2">
              <w:t xml:space="preserve"> differences were found between ASD and TD groups (SMD = 0.86). Significant heterogeneity was noted in all analyses.  </w:t>
            </w:r>
            <w:r w:rsidRPr="003076F2">
              <w:rPr>
                <w:i/>
                <w:iCs/>
              </w:rPr>
              <w:t>Age</w:t>
            </w:r>
            <w:r w:rsidRPr="003076F2">
              <w:t xml:space="preserve"> was not a significant moderator. </w:t>
            </w:r>
            <w:r w:rsidRPr="003076F2">
              <w:rPr>
                <w:i/>
                <w:iCs/>
              </w:rPr>
              <w:t>Measure</w:t>
            </w:r>
            <w:r w:rsidRPr="003076F2">
              <w:t xml:space="preserve"> was a significant moderator (p=0.02) such that </w:t>
            </w:r>
            <w:r w:rsidR="0014514C" w:rsidRPr="003076F2">
              <w:t>sex/gender</w:t>
            </w:r>
            <w:r w:rsidRPr="003076F2">
              <w:t xml:space="preserve"> differences were only observed between the ASD and TD groups for one measure (ADI-R Nonverbal Communication scale) in one study. Other moderators are likely.</w:t>
            </w:r>
          </w:p>
        </w:tc>
        <w:tc>
          <w:tcPr>
            <w:tcW w:w="2623" w:type="dxa"/>
            <w:tcBorders>
              <w:top w:val="single" w:sz="4" w:space="0" w:color="4472C4" w:themeColor="accent1"/>
            </w:tcBorders>
            <w:shd w:val="clear" w:color="auto" w:fill="auto"/>
          </w:tcPr>
          <w:p w14:paraId="1E07BEC5" w14:textId="69E467BC" w:rsidR="00427A85" w:rsidRPr="003076F2" w:rsidRDefault="00427A85" w:rsidP="00144F54">
            <w:pPr>
              <w:pStyle w:val="ETText"/>
              <w:framePr w:hSpace="0" w:wrap="auto" w:vAnchor="margin" w:yAlign="inline"/>
              <w:suppressOverlap w:val="0"/>
            </w:pPr>
            <w:r w:rsidRPr="003076F2">
              <w:rPr>
                <w:b/>
              </w:rPr>
              <w:t>Author conclusions</w:t>
            </w:r>
            <w:r w:rsidRPr="003076F2">
              <w:t xml:space="preserve">: the meta-analysis did not detect </w:t>
            </w:r>
            <w:r w:rsidR="0014514C" w:rsidRPr="003076F2">
              <w:t>sex/gender</w:t>
            </w:r>
            <w:r w:rsidRPr="003076F2">
              <w:t xml:space="preserve"> differences in social and communication function in children with ASD. However, the limited number of studies, small female samples, and heterogeneity of measures/tools used, suggests that conclusions may not be drawn with confidence until larger longitudinal studies that address these issues. Type of measure may have partially accounted for some variability between studies. </w:t>
            </w:r>
          </w:p>
          <w:p w14:paraId="2A2E5AEB" w14:textId="31171107" w:rsidR="00427A85" w:rsidRPr="003076F2" w:rsidRDefault="00427A85" w:rsidP="00144F54">
            <w:pPr>
              <w:pStyle w:val="ETText"/>
              <w:framePr w:hSpace="0" w:wrap="auto" w:vAnchor="margin" w:yAlign="inline"/>
              <w:suppressOverlap w:val="0"/>
            </w:pPr>
            <w:r w:rsidRPr="003076F2">
              <w:rPr>
                <w:b/>
              </w:rPr>
              <w:t>Reviewer’s notes</w:t>
            </w:r>
            <w:r w:rsidRPr="003076F2">
              <w:t xml:space="preserve">: Only two databases. Limited by relatively low number of studies, especially for Communication domain outcomes, high heterogeneity, and different measures employed by studies (most were parent-reported). Several of the studies had very few females included (M=22.3), and may be underpowered to detect </w:t>
            </w:r>
            <w:r w:rsidR="0014514C" w:rsidRPr="003076F2">
              <w:t>sex/gender</w:t>
            </w:r>
            <w:r w:rsidRPr="003076F2">
              <w:t xml:space="preserve"> differences. </w:t>
            </w:r>
          </w:p>
        </w:tc>
      </w:tr>
    </w:tbl>
    <w:p w14:paraId="4E20CD9D" w14:textId="77777777" w:rsidR="00561EE5" w:rsidRPr="003076F2" w:rsidRDefault="00561EE5">
      <w:pPr>
        <w:sectPr w:rsidR="00561EE5" w:rsidRPr="003076F2" w:rsidSect="00146300">
          <w:headerReference w:type="default" r:id="rId47"/>
          <w:pgSz w:w="16820" w:h="11900" w:orient="landscape"/>
          <w:pgMar w:top="1440" w:right="1440" w:bottom="1440" w:left="1440" w:header="708" w:footer="708" w:gutter="0"/>
          <w:cols w:space="708"/>
          <w:docGrid w:linePitch="360"/>
        </w:sectPr>
      </w:pPr>
    </w:p>
    <w:p w14:paraId="5AF12459" w14:textId="65395D3F" w:rsidR="000F3952" w:rsidRPr="003076F2" w:rsidRDefault="000F3952"/>
    <w:tbl>
      <w:tblPr>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0F3952" w:rsidRPr="003076F2" w14:paraId="37351E00" w14:textId="77777777" w:rsidTr="000F3952">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05CA268A" w14:textId="227E59C7" w:rsidR="000F3952" w:rsidRPr="003076F2" w:rsidRDefault="000F3952" w:rsidP="000F3952">
            <w:pPr>
              <w:framePr w:hSpace="180" w:wrap="around" w:vAnchor="text" w:hAnchor="margin" w:y="163"/>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Pr="003076F2">
              <w:rPr>
                <w:rFonts w:asciiTheme="minorHAnsi" w:hAnsiTheme="minorHAnsi" w:cstheme="minorHAnsi"/>
                <w:b/>
                <w:sz w:val="16"/>
                <w:szCs w:val="16"/>
              </w:rPr>
              <w:t xml:space="preserve">Huang et al., (2020) </w:t>
            </w:r>
            <w:r w:rsidR="008F1FB7">
              <w:rPr>
                <w:rFonts w:asciiTheme="minorHAnsi" w:hAnsiTheme="minorHAnsi" w:cstheme="minorHAnsi"/>
                <w:b/>
                <w:sz w:val="16"/>
                <w:szCs w:val="16"/>
              </w:rPr>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IdWFuZzwvQXV0aG9yPjxZZWFyPjIwMjA8L1llYXI+PFJl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4" w:tooltip="Huang, 2020 #1378" w:history="1">
              <w:r w:rsidR="006525B5">
                <w:rPr>
                  <w:rFonts w:asciiTheme="minorHAnsi" w:hAnsiTheme="minorHAnsi" w:cstheme="minorHAnsi"/>
                  <w:b/>
                  <w:noProof/>
                  <w:sz w:val="16"/>
                  <w:szCs w:val="16"/>
                </w:rPr>
                <w:t>24</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0F3952" w:rsidRPr="003076F2" w14:paraId="56B30A2E" w14:textId="77777777" w:rsidTr="000F3952">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0BCCC3BD" w14:textId="77777777" w:rsidR="000F3952" w:rsidRPr="003076F2" w:rsidRDefault="000F3952" w:rsidP="000F3952">
            <w:pPr>
              <w:framePr w:hSpace="180" w:wrap="around" w:vAnchor="text" w:hAnchor="margin" w:y="163"/>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497DE60D" w14:textId="77777777" w:rsidR="000F3952" w:rsidRPr="003076F2" w:rsidRDefault="000F3952" w:rsidP="000F3952">
            <w:pPr>
              <w:framePr w:hSpace="180" w:wrap="around" w:vAnchor="text" w:hAnchor="margin" w:y="163"/>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7DEF69FE" w14:textId="77777777" w:rsidR="000F3952" w:rsidRPr="003076F2" w:rsidRDefault="000F3952" w:rsidP="000F3952">
            <w:pPr>
              <w:framePr w:hSpace="180" w:wrap="around" w:vAnchor="text" w:hAnchor="margin" w:y="163"/>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64C23D57" w14:textId="77777777" w:rsidR="000F3952" w:rsidRPr="003076F2" w:rsidRDefault="000F3952" w:rsidP="000F3952">
            <w:pPr>
              <w:framePr w:hSpace="180" w:wrap="around" w:vAnchor="text" w:hAnchor="margin" w:y="163"/>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0AB82D6B" w14:textId="77777777" w:rsidR="000F3952" w:rsidRPr="003076F2" w:rsidRDefault="000F3952" w:rsidP="000F3952">
            <w:pPr>
              <w:framePr w:hSpace="180" w:wrap="around" w:vAnchor="text" w:hAnchor="margin" w:y="163"/>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bl>
    <w:tbl>
      <w:tblPr>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0F3952" w:rsidRPr="003076F2" w14:paraId="71AF06D8" w14:textId="77777777" w:rsidTr="000F3952">
        <w:trPr>
          <w:cantSplit/>
          <w:trHeight w:val="475"/>
        </w:trPr>
        <w:tc>
          <w:tcPr>
            <w:tcW w:w="2042" w:type="dxa"/>
            <w:tcBorders>
              <w:top w:val="single" w:sz="4" w:space="0" w:color="4472C4" w:themeColor="accent1"/>
            </w:tcBorders>
            <w:shd w:val="clear" w:color="auto" w:fill="auto"/>
          </w:tcPr>
          <w:p w14:paraId="2D9A7C46" w14:textId="77777777" w:rsidR="000F3952" w:rsidRPr="003076F2" w:rsidRDefault="000F3952" w:rsidP="00AA73AB">
            <w:pPr>
              <w:pStyle w:val="ETText"/>
              <w:framePr w:wrap="around"/>
            </w:pPr>
            <w:r w:rsidRPr="003076F2">
              <w:rPr>
                <w:b/>
              </w:rPr>
              <w:t>Country</w:t>
            </w:r>
            <w:r w:rsidRPr="003076F2">
              <w:t>: Australia</w:t>
            </w:r>
          </w:p>
          <w:p w14:paraId="1A9E630C" w14:textId="77777777" w:rsidR="000F3952" w:rsidRPr="003076F2" w:rsidRDefault="000F3952" w:rsidP="00AA73AB">
            <w:pPr>
              <w:pStyle w:val="ETText"/>
              <w:framePr w:wrap="around"/>
            </w:pPr>
            <w:r w:rsidRPr="003076F2">
              <w:rPr>
                <w:b/>
              </w:rPr>
              <w:t>Study type</w:t>
            </w:r>
            <w:r w:rsidRPr="003076F2">
              <w:t xml:space="preserve">: systematic scoping review </w:t>
            </w:r>
          </w:p>
          <w:p w14:paraId="494A8020" w14:textId="77777777" w:rsidR="000F3952" w:rsidRPr="003076F2" w:rsidRDefault="000F3952" w:rsidP="00AA73AB">
            <w:pPr>
              <w:pStyle w:val="ETText"/>
              <w:framePr w:wrap="around"/>
            </w:pPr>
            <w:r w:rsidRPr="003076F2">
              <w:rPr>
                <w:b/>
              </w:rPr>
              <w:t>Study Quality</w:t>
            </w:r>
            <w:r w:rsidRPr="003076F2">
              <w:t xml:space="preserve">: JBI checklist score: 6/11 (medium quality) </w:t>
            </w:r>
          </w:p>
          <w:p w14:paraId="4A223161" w14:textId="77777777" w:rsidR="000F3952" w:rsidRPr="003076F2" w:rsidRDefault="000F3952" w:rsidP="00AA73AB">
            <w:pPr>
              <w:pStyle w:val="ETText"/>
              <w:framePr w:wrap="around"/>
            </w:pPr>
            <w:r w:rsidRPr="003076F2">
              <w:rPr>
                <w:b/>
              </w:rPr>
              <w:t>Aims</w:t>
            </w:r>
            <w:r w:rsidRPr="003076F2">
              <w:t>: to conduct a systematic review to summarise research on autism diagnosis in adulthood.</w:t>
            </w:r>
          </w:p>
          <w:p w14:paraId="1CCD2358" w14:textId="77777777" w:rsidR="000F3952" w:rsidRPr="003076F2" w:rsidRDefault="000F3952" w:rsidP="00AA73AB">
            <w:pPr>
              <w:pStyle w:val="ETText"/>
              <w:framePr w:wrap="around"/>
            </w:pPr>
            <w:r w:rsidRPr="003076F2">
              <w:t>One theme identified related to gender, and is reported here.</w:t>
            </w:r>
          </w:p>
          <w:p w14:paraId="04D196ED" w14:textId="77997B2F" w:rsidR="000F3952" w:rsidRPr="003076F2" w:rsidRDefault="000F3952" w:rsidP="00AA73AB">
            <w:pPr>
              <w:pStyle w:val="ETText"/>
              <w:framePr w:wrap="around"/>
            </w:pPr>
          </w:p>
        </w:tc>
        <w:tc>
          <w:tcPr>
            <w:tcW w:w="2338" w:type="dxa"/>
            <w:tcBorders>
              <w:top w:val="single" w:sz="4" w:space="0" w:color="4472C4" w:themeColor="accent1"/>
            </w:tcBorders>
            <w:shd w:val="clear" w:color="auto" w:fill="auto"/>
          </w:tcPr>
          <w:p w14:paraId="7797BF29" w14:textId="77777777" w:rsidR="000F3952" w:rsidRPr="003076F2" w:rsidRDefault="000F3952" w:rsidP="00AA73AB">
            <w:pPr>
              <w:pStyle w:val="ETText"/>
              <w:framePr w:wrap="around"/>
              <w:rPr>
                <w:shd w:val="clear" w:color="auto" w:fill="FFFFFF"/>
              </w:rPr>
            </w:pPr>
            <w:r w:rsidRPr="003076F2">
              <w:rPr>
                <w:b/>
              </w:rPr>
              <w:t>Databases</w:t>
            </w:r>
            <w:r w:rsidRPr="003076F2">
              <w:t>: Medline, PsycINFO, EMBASE, CINAHL</w:t>
            </w:r>
          </w:p>
          <w:p w14:paraId="138D8986" w14:textId="3A6D75CC" w:rsidR="000F3952" w:rsidRPr="003076F2" w:rsidRDefault="000F3952" w:rsidP="00AA73AB">
            <w:pPr>
              <w:pStyle w:val="ETText"/>
              <w:framePr w:wrap="around"/>
            </w:pPr>
            <w:r w:rsidRPr="003076F2">
              <w:rPr>
                <w:b/>
              </w:rPr>
              <w:t>Search</w:t>
            </w:r>
            <w:r w:rsidRPr="003076F2">
              <w:t xml:space="preserve">: Searched from 2008 </w:t>
            </w:r>
            <w:r w:rsidR="00D219AA">
              <w:t>–</w:t>
            </w:r>
            <w:r w:rsidRPr="003076F2">
              <w:rPr>
                <w:color w:val="201F1E"/>
                <w:shd w:val="clear" w:color="auto" w:fill="FFFFFF"/>
              </w:rPr>
              <w:softHyphen/>
              <w:t xml:space="preserve"> Nov 2018. </w:t>
            </w:r>
            <w:r w:rsidRPr="003076F2">
              <w:t>Transparent detailed selection criteria. Full search terms described.  Citation searching performed of included papers.</w:t>
            </w:r>
          </w:p>
          <w:p w14:paraId="37E1964C" w14:textId="77777777" w:rsidR="000F3952" w:rsidRPr="003076F2" w:rsidRDefault="000F3952" w:rsidP="00AA73AB">
            <w:pPr>
              <w:pStyle w:val="ETText"/>
              <w:framePr w:wrap="around"/>
            </w:pPr>
            <w:r w:rsidRPr="003076F2">
              <w:t>Observed PRISMA reporting.</w:t>
            </w:r>
          </w:p>
          <w:p w14:paraId="644FB96C" w14:textId="77777777" w:rsidR="000F3952" w:rsidRPr="003076F2" w:rsidRDefault="000F3952" w:rsidP="00AA73AB">
            <w:pPr>
              <w:pStyle w:val="ETText"/>
              <w:framePr w:wrap="around"/>
              <w:rPr>
                <w:bCs/>
              </w:rPr>
            </w:pPr>
            <w:r w:rsidRPr="003076F2">
              <w:t xml:space="preserve">Selection criteria: </w:t>
            </w:r>
          </w:p>
          <w:p w14:paraId="61895FF0" w14:textId="77777777" w:rsidR="000F3952" w:rsidRPr="003076F2" w:rsidRDefault="000F3952" w:rsidP="00AA73AB">
            <w:pPr>
              <w:pStyle w:val="ETdashedlist"/>
              <w:framePr w:wrap="around"/>
              <w:jc w:val="left"/>
            </w:pPr>
            <w:r w:rsidRPr="003076F2">
              <w:t>English language publications</w:t>
            </w:r>
          </w:p>
          <w:p w14:paraId="6E32761E" w14:textId="77777777" w:rsidR="000F3952" w:rsidRPr="003076F2" w:rsidRDefault="000F3952" w:rsidP="00AA73AB">
            <w:pPr>
              <w:pStyle w:val="ETdashedlist"/>
              <w:framePr w:wrap="around"/>
              <w:jc w:val="left"/>
            </w:pPr>
            <w:r w:rsidRPr="003076F2">
              <w:t xml:space="preserve">Included people who underwent or sought first-time diagnosis for ASD in adulthood (M age ≥18 years), their </w:t>
            </w:r>
            <w:proofErr w:type="spellStart"/>
            <w:r w:rsidRPr="003076F2">
              <w:t>carers</w:t>
            </w:r>
            <w:proofErr w:type="spellEnd"/>
            <w:r w:rsidRPr="003076F2">
              <w:t>, or professionals who diagnose adults</w:t>
            </w:r>
          </w:p>
          <w:p w14:paraId="20EA4760" w14:textId="77777777" w:rsidR="000F3952" w:rsidRPr="003076F2" w:rsidRDefault="000F3952" w:rsidP="00AA73AB">
            <w:pPr>
              <w:pStyle w:val="ETdashedlist"/>
              <w:framePr w:wrap="around"/>
              <w:jc w:val="left"/>
            </w:pPr>
            <w:r w:rsidRPr="003076F2">
              <w:t>Quantitative and qualitative studies</w:t>
            </w:r>
          </w:p>
          <w:p w14:paraId="56C0E5B2" w14:textId="77777777" w:rsidR="000F3952" w:rsidRPr="003076F2" w:rsidRDefault="000F3952" w:rsidP="00AA73AB">
            <w:pPr>
              <w:pStyle w:val="ETdashedlist"/>
              <w:framePr w:wrap="around"/>
              <w:jc w:val="left"/>
            </w:pPr>
            <w:r w:rsidRPr="003076F2">
              <w:t>Published primary studies with n&gt;1</w:t>
            </w:r>
          </w:p>
        </w:tc>
        <w:tc>
          <w:tcPr>
            <w:tcW w:w="2693" w:type="dxa"/>
            <w:tcBorders>
              <w:top w:val="single" w:sz="4" w:space="0" w:color="4472C4" w:themeColor="accent1"/>
            </w:tcBorders>
            <w:shd w:val="clear" w:color="auto" w:fill="auto"/>
          </w:tcPr>
          <w:p w14:paraId="4138C3DE" w14:textId="77777777" w:rsidR="000F3952" w:rsidRPr="003076F2" w:rsidRDefault="000F3952" w:rsidP="00AA73AB">
            <w:pPr>
              <w:pStyle w:val="ETText"/>
              <w:framePr w:wrap="around"/>
            </w:pPr>
            <w:r w:rsidRPr="003076F2">
              <w:rPr>
                <w:b/>
              </w:rPr>
              <w:t>Method</w:t>
            </w:r>
            <w:r w:rsidRPr="003076F2">
              <w:t xml:space="preserve">: single researcher </w:t>
            </w:r>
            <w:r w:rsidRPr="003076F2">
              <w:rPr>
                <w:shd w:val="clear" w:color="auto" w:fill="FFFFFF"/>
              </w:rPr>
              <w:t>screening,  data extraction, and critical appraisal. Independent double study selection of full text articles (85% agreement).</w:t>
            </w:r>
          </w:p>
          <w:p w14:paraId="39BEEC32" w14:textId="77777777" w:rsidR="000F3952" w:rsidRPr="003076F2" w:rsidRDefault="000F3952" w:rsidP="00AA73AB">
            <w:pPr>
              <w:pStyle w:val="ETText"/>
              <w:framePr w:wrap="around"/>
            </w:pPr>
            <w:r w:rsidRPr="003076F2">
              <w:t xml:space="preserve">Critical appraisal analysed using the JBI Critical Appraisal Tools. A mean score of </w:t>
            </w:r>
            <w:r w:rsidRPr="003076F2">
              <w:rPr>
                <w:rFonts w:ascii="Cambria Math" w:hAnsi="Cambria Math" w:cs="Cambria Math"/>
              </w:rPr>
              <w:t xml:space="preserve">≥ </w:t>
            </w:r>
            <w:r w:rsidRPr="003076F2">
              <w:t>1.5 indicates high quality.</w:t>
            </w:r>
          </w:p>
          <w:p w14:paraId="6C781E1E" w14:textId="77777777" w:rsidR="000F3952" w:rsidRPr="003076F2" w:rsidRDefault="000F3952" w:rsidP="00AA73AB">
            <w:pPr>
              <w:pStyle w:val="ETText"/>
              <w:framePr w:wrap="around"/>
            </w:pPr>
            <w:r w:rsidRPr="003076F2">
              <w:t>Through analysis of phenomena of interest conducted by one author and refined into themes by three authors.</w:t>
            </w:r>
          </w:p>
        </w:tc>
        <w:tc>
          <w:tcPr>
            <w:tcW w:w="4678" w:type="dxa"/>
            <w:tcBorders>
              <w:top w:val="single" w:sz="4" w:space="0" w:color="4472C4" w:themeColor="accent1"/>
            </w:tcBorders>
            <w:shd w:val="clear" w:color="auto" w:fill="auto"/>
          </w:tcPr>
          <w:p w14:paraId="57284A93" w14:textId="77777777" w:rsidR="000F3952" w:rsidRPr="003076F2" w:rsidRDefault="000F3952" w:rsidP="00AA73AB">
            <w:pPr>
              <w:pStyle w:val="ETText"/>
              <w:framePr w:wrap="around"/>
            </w:pPr>
            <w:r w:rsidRPr="003076F2">
              <w:rPr>
                <w:b/>
              </w:rPr>
              <w:t>Included</w:t>
            </w:r>
            <w:r w:rsidRPr="003076F2">
              <w:t>: k=4 (of 82 studies included in the broader review) explored gender differences relevant to current review.  No synthesis of study characteristics, however determined by current reviewer as reporting on N=1627 autistic people (range= 130 – 1244) with ages ranging from 18 – 75 years and Mean % male gender = 67%.</w:t>
            </w:r>
          </w:p>
          <w:p w14:paraId="3FC1D5F9" w14:textId="77777777" w:rsidR="000F3952" w:rsidRPr="003076F2" w:rsidRDefault="000F3952" w:rsidP="00AA73AB">
            <w:pPr>
              <w:pStyle w:val="ETText"/>
              <w:framePr w:wrap="around"/>
            </w:pPr>
            <w:r w:rsidRPr="003076F2">
              <w:rPr>
                <w:u w:val="single"/>
              </w:rPr>
              <w:t>Study designs</w:t>
            </w:r>
            <w:r w:rsidRPr="003076F2">
              <w:t>:  Quantitative retrospective or concurrent cross-sectional studies</w:t>
            </w:r>
          </w:p>
          <w:p w14:paraId="0A3A92DE" w14:textId="144CE934" w:rsidR="000F3952" w:rsidRPr="003076F2" w:rsidRDefault="000F3952" w:rsidP="00AA73AB">
            <w:pPr>
              <w:pStyle w:val="ETText"/>
              <w:framePr w:wrap="around"/>
            </w:pPr>
            <w:r w:rsidRPr="003076F2">
              <w:rPr>
                <w:u w:val="single"/>
              </w:rPr>
              <w:t>Study quality</w:t>
            </w:r>
            <w:r w:rsidRPr="003076F2">
              <w:t>:  Mean quality appraisal score was high ranging from 1.4</w:t>
            </w:r>
            <w:r w:rsidR="00D219AA">
              <w:t>–</w:t>
            </w:r>
            <w:r w:rsidRPr="003076F2">
              <w:t xml:space="preserve">2.0. </w:t>
            </w:r>
          </w:p>
          <w:p w14:paraId="04210739" w14:textId="77777777" w:rsidR="000F3952" w:rsidRPr="003076F2" w:rsidRDefault="000F3952" w:rsidP="00AA73AB">
            <w:pPr>
              <w:pStyle w:val="ETText"/>
              <w:framePr w:wrap="around"/>
            </w:pPr>
            <w:r w:rsidRPr="003076F2">
              <w:t xml:space="preserve">Publication bias not reported </w:t>
            </w:r>
          </w:p>
          <w:p w14:paraId="021ECE82" w14:textId="77777777" w:rsidR="000F3952" w:rsidRPr="003076F2" w:rsidRDefault="000F3952" w:rsidP="00AA73AB">
            <w:pPr>
              <w:pStyle w:val="ETText"/>
              <w:framePr w:wrap="around"/>
            </w:pPr>
            <w:r w:rsidRPr="003076F2">
              <w:rPr>
                <w:b/>
                <w:bCs/>
              </w:rPr>
              <w:t>Key findings</w:t>
            </w:r>
            <w:r w:rsidRPr="003076F2">
              <w:t>:</w:t>
            </w:r>
          </w:p>
          <w:p w14:paraId="72E4F890" w14:textId="77777777" w:rsidR="000F3952" w:rsidRPr="003076F2" w:rsidRDefault="000F3952" w:rsidP="00AA73AB">
            <w:pPr>
              <w:pStyle w:val="ETText"/>
              <w:framePr w:wrap="around"/>
            </w:pPr>
            <w:r w:rsidRPr="003076F2">
              <w:t>With respect to the gender research question/theme, the following relevant outcomes were reported.</w:t>
            </w:r>
          </w:p>
          <w:p w14:paraId="55209404" w14:textId="4B0F4B06" w:rsidR="000F3952" w:rsidRPr="003076F2" w:rsidRDefault="000F3952" w:rsidP="00AA73AB">
            <w:pPr>
              <w:pStyle w:val="ETdashedlist"/>
              <w:framePr w:wrap="around"/>
              <w:jc w:val="left"/>
            </w:pPr>
            <w:r w:rsidRPr="003076F2">
              <w:t xml:space="preserve">Women tended to self-report more autistic </w:t>
            </w:r>
            <w:r w:rsidR="00990294" w:rsidRPr="003076F2">
              <w:t>characteristics</w:t>
            </w:r>
            <w:r w:rsidRPr="003076F2">
              <w:t xml:space="preserve"> </w:t>
            </w:r>
            <w:r w:rsidR="008F1FB7">
              <w:fldChar w:fldCharType="begin">
                <w:fldData xml:space="preserve">PEVuZE5vdGU+PENpdGU+PEF1dGhvcj5IYXBww6k8L0F1dGhvcj48WWVhcj4yMDE2PC9ZZWFyPjxS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==
</w:fldData>
              </w:fldChar>
            </w:r>
            <w:r w:rsidR="000D3CD4">
              <w:instrText xml:space="preserve"> ADDIN EN.CITE </w:instrText>
            </w:r>
            <w:r w:rsidR="000D3CD4">
              <w:fldChar w:fldCharType="begin">
                <w:fldData xml:space="preserve">PEVuZE5vdGU+PENpdGU+PEF1dGhvcj5IYXBww6k8L0F1dGhvcj48WWVhcj4yMDE2PC9ZZWFyPjxS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==
</w:fldData>
              </w:fldChar>
            </w:r>
            <w:r w:rsidR="000D3CD4">
              <w:instrText xml:space="preserve"> ADDIN EN.CITE.DATA </w:instrText>
            </w:r>
            <w:r w:rsidR="000D3CD4">
              <w:fldChar w:fldCharType="end"/>
            </w:r>
            <w:r w:rsidR="008F1FB7">
              <w:fldChar w:fldCharType="separate"/>
            </w:r>
            <w:r w:rsidR="000D3CD4">
              <w:rPr>
                <w:noProof/>
              </w:rPr>
              <w:t>[</w:t>
            </w:r>
            <w:hyperlink w:anchor="_ENREF_98" w:tooltip="Happé, 2016 #1380" w:history="1">
              <w:r w:rsidR="006525B5">
                <w:rPr>
                  <w:noProof/>
                </w:rPr>
                <w:t>98</w:t>
              </w:r>
            </w:hyperlink>
            <w:r w:rsidR="000D3CD4">
              <w:rPr>
                <w:noProof/>
              </w:rPr>
              <w:t xml:space="preserve">, </w:t>
            </w:r>
            <w:hyperlink w:anchor="_ENREF_99" w:tooltip="Lehnhardt, 2016 #1381" w:history="1">
              <w:r w:rsidR="006525B5">
                <w:rPr>
                  <w:noProof/>
                </w:rPr>
                <w:t>99</w:t>
              </w:r>
            </w:hyperlink>
            <w:r w:rsidR="000D3CD4">
              <w:rPr>
                <w:noProof/>
              </w:rPr>
              <w:t>]</w:t>
            </w:r>
            <w:r w:rsidR="008F1FB7">
              <w:fldChar w:fldCharType="end"/>
            </w:r>
            <w:r w:rsidRPr="003076F2">
              <w:t xml:space="preserve">, but scored similar to men </w:t>
            </w:r>
            <w:r w:rsidR="008F1FB7">
              <w:fldChar w:fldCharType="begin"/>
            </w:r>
            <w:r w:rsidR="000D3CD4">
              <w:instrText xml:space="preserve"> ADDIN EN.CITE &lt;EndNote&gt;&lt;Cite&gt;&lt;Author&gt;Rydén&lt;/Author&gt;&lt;Year&gt;2008&lt;/Year&gt;&lt;RecNum&gt;1382&lt;/RecNum&gt;&lt;DisplayText&gt;[100, 101]&lt;/DisplayText&gt;&lt;record&gt;&lt;rec-number&gt;1382&lt;/rec-number&gt;&lt;foreign-keys&gt;&lt;key app="EN" db-id="f9afr5w2dew9afeza9sxpvrlvrf92zssvfpp" timestamp="1699498877"&gt;1382&lt;/key&gt;&lt;/foreign-keys&gt;&lt;ref-type name="Journal Article"&gt;17&lt;/ref-type&gt;&lt;contributors&gt;&lt;authors&gt;&lt;author&gt;Rydén, E.&lt;/author&gt;&lt;author&gt;Bejerot, S. &lt;/author&gt;&lt;/authors&gt;&lt;/contributors&gt;&lt;titles&gt;&lt;title&gt;Autism spectrum disorders in an adult psychiatric population: A naturalistic cross-sectional controlled study&lt;/title&gt;&lt;secondary-title&gt;Clinical Neuropsychiatry&lt;/secondary-title&gt;&lt;/titles&gt;&lt;periodical&gt;&lt;full-title&gt;Clinical Neuropsychiatry&lt;/full-title&gt;&lt;/periodical&gt;&lt;pages&gt;13-21&lt;/pages&gt;&lt;volume&gt;5&lt;/volume&gt;&lt;number&gt;1&lt;/number&gt;&lt;dates&gt;&lt;year&gt;2008&lt;/year&gt;&lt;/dates&gt;&lt;urls&gt;&lt;/urls&gt;&lt;/record&gt;&lt;/Cite&gt;&lt;Cite&gt;&lt;Author&gt;Wilson&lt;/Author&gt;&lt;Year&gt;2016&lt;/Year&gt;&lt;RecNum&gt;1383&lt;/RecNum&gt;&lt;record&gt;&lt;rec-number&gt;1383&lt;/rec-number&gt;&lt;foreign-keys&gt;&lt;key app="EN" db-id="f9afr5w2dew9afeza9sxpvrlvrf92zssvfpp" timestamp="1699498971"&gt;1383&lt;/key&gt;&lt;/foreign-keys&gt;&lt;ref-type name="Journal Article"&gt;17&lt;/ref-type&gt;&lt;contributors&gt;&lt;authors&gt;&lt;author&gt;Wilson, C. E.&lt;/author&gt;&lt;author&gt;Murphy, C. M.&lt;/author&gt;&lt;author&gt;McAlonan, G.&lt;/author&gt;&lt;author&gt;Robertson, D. M.&lt;/author&gt;&lt;author&gt;Spain, D.&lt;/author&gt;&lt;author&gt;Hayward, H.&lt;/author&gt;&lt;author&gt;Murphy, D. G. M. &lt;/author&gt;&lt;/authors&gt;&lt;/contributors&gt;&lt;titles&gt;&lt;title&gt;Does sex influence the diagnostic evaluation of autism spectrum disorder in adults?&lt;/title&gt;&lt;secondary-title&gt;Autism&lt;/secondary-title&gt;&lt;/titles&gt;&lt;periodical&gt;&lt;full-title&gt;Autism&lt;/full-title&gt;&lt;/periodical&gt;&lt;pages&gt;808-819&lt;/pages&gt;&lt;volume&gt;20&lt;/volume&gt;&lt;number&gt;7&lt;/number&gt;&lt;dates&gt;&lt;year&gt;2016&lt;/year&gt;&lt;/dates&gt;&lt;urls&gt;&lt;/urls&gt;&lt;electronic-resource-num&gt;https://doi.org/10.1177/1362361315611381&lt;/electronic-resource-num&gt;&lt;/record&gt;&lt;/Cite&gt;&lt;/EndNote&gt;</w:instrText>
            </w:r>
            <w:r w:rsidR="008F1FB7">
              <w:fldChar w:fldCharType="separate"/>
            </w:r>
            <w:r w:rsidR="000D3CD4">
              <w:rPr>
                <w:noProof/>
              </w:rPr>
              <w:t>[</w:t>
            </w:r>
            <w:hyperlink w:anchor="_ENREF_100" w:tooltip="Rydén, 2008 #1382" w:history="1">
              <w:r w:rsidR="006525B5">
                <w:rPr>
                  <w:noProof/>
                </w:rPr>
                <w:t>100</w:t>
              </w:r>
            </w:hyperlink>
            <w:r w:rsidR="000D3CD4">
              <w:rPr>
                <w:noProof/>
              </w:rPr>
              <w:t xml:space="preserve">, </w:t>
            </w:r>
            <w:hyperlink w:anchor="_ENREF_101" w:tooltip="Wilson, 2016 #1383" w:history="1">
              <w:r w:rsidR="006525B5">
                <w:rPr>
                  <w:noProof/>
                </w:rPr>
                <w:t>101</w:t>
              </w:r>
            </w:hyperlink>
            <w:r w:rsidR="000D3CD4">
              <w:rPr>
                <w:noProof/>
              </w:rPr>
              <w:t>]</w:t>
            </w:r>
            <w:r w:rsidR="008F1FB7">
              <w:fldChar w:fldCharType="end"/>
            </w:r>
            <w:r w:rsidRPr="003076F2">
              <w:t xml:space="preserve"> on clinician-rated diagnostic tools.</w:t>
            </w:r>
            <w:r w:rsidRPr="003076F2">
              <w:rPr>
                <w:strike/>
              </w:rPr>
              <w:t xml:space="preserve"> </w:t>
            </w:r>
          </w:p>
        </w:tc>
        <w:tc>
          <w:tcPr>
            <w:tcW w:w="2623" w:type="dxa"/>
            <w:tcBorders>
              <w:top w:val="single" w:sz="4" w:space="0" w:color="4472C4" w:themeColor="accent1"/>
            </w:tcBorders>
            <w:shd w:val="clear" w:color="auto" w:fill="auto"/>
          </w:tcPr>
          <w:p w14:paraId="5DDB36D7" w14:textId="41D6AB70" w:rsidR="000F3952" w:rsidRPr="003076F2" w:rsidRDefault="000F3952" w:rsidP="00AA73AB">
            <w:pPr>
              <w:pStyle w:val="ETText"/>
              <w:framePr w:wrap="around"/>
            </w:pPr>
            <w:r w:rsidRPr="003076F2">
              <w:rPr>
                <w:b/>
              </w:rPr>
              <w:t>Author conclusions:</w:t>
            </w:r>
            <w:r w:rsidRPr="003076F2">
              <w:t xml:space="preserve">  Studies have highlighted a discrepancy between self- reported and clinician-assessed autistic </w:t>
            </w:r>
            <w:r w:rsidR="00990294" w:rsidRPr="003076F2">
              <w:t>characteristics</w:t>
            </w:r>
            <w:r w:rsidRPr="003076F2">
              <w:t xml:space="preserve"> in adulthood- diagnosed women. Clinicians working with women should consider the interaction between individual capabilities and social demands in making recommendations for diagnosis and support. </w:t>
            </w:r>
          </w:p>
          <w:p w14:paraId="3DD3CAB2" w14:textId="77777777" w:rsidR="000F3952" w:rsidRPr="003076F2" w:rsidRDefault="000F3952" w:rsidP="00AA73AB">
            <w:pPr>
              <w:pStyle w:val="ETText"/>
              <w:framePr w:wrap="around"/>
            </w:pPr>
            <w:r w:rsidRPr="003076F2">
              <w:rPr>
                <w:b/>
              </w:rPr>
              <w:t>Reviewer’s notes</w:t>
            </w:r>
            <w:r w:rsidRPr="003076F2">
              <w:t>:  As a broad scoping review, gender was not the focus.</w:t>
            </w:r>
          </w:p>
          <w:p w14:paraId="0113DA6C" w14:textId="2FD4A8A8" w:rsidR="000F3952" w:rsidRPr="003076F2" w:rsidRDefault="000F3952" w:rsidP="00AA73AB">
            <w:pPr>
              <w:pStyle w:val="ETText"/>
              <w:framePr w:wrap="around"/>
            </w:pPr>
            <w:r w:rsidRPr="003076F2">
              <w:t xml:space="preserve">Comparison of self-reporting of autistic </w:t>
            </w:r>
            <w:r w:rsidR="00990294" w:rsidRPr="003076F2">
              <w:t>characteristics</w:t>
            </w:r>
            <w:r w:rsidRPr="003076F2">
              <w:t xml:space="preserve"> with diagnostic scores was made between different studies and populations. The two studies reporting on autistic </w:t>
            </w:r>
            <w:r w:rsidR="00990294" w:rsidRPr="003076F2">
              <w:t>characteristics</w:t>
            </w:r>
            <w:r w:rsidRPr="003076F2">
              <w:t xml:space="preserve"> were small (both under N=130).</w:t>
            </w:r>
          </w:p>
        </w:tc>
      </w:tr>
    </w:tbl>
    <w:p w14:paraId="0F4A9A3F" w14:textId="77777777" w:rsidR="00427A85" w:rsidRPr="003076F2" w:rsidRDefault="00427A85" w:rsidP="007A0728">
      <w:pPr>
        <w:pStyle w:val="GLTablebody"/>
        <w:framePr w:wrap="around"/>
      </w:pPr>
    </w:p>
    <w:p w14:paraId="031AD786" w14:textId="77777777" w:rsidR="00427A85" w:rsidRPr="003076F2" w:rsidRDefault="00427A85" w:rsidP="007A0728">
      <w:pPr>
        <w:pStyle w:val="GLTablebody"/>
        <w:framePr w:wrap="around"/>
        <w:sectPr w:rsidR="00427A85" w:rsidRPr="003076F2" w:rsidSect="00146300">
          <w:headerReference w:type="default" r:id="rId48"/>
          <w:pgSz w:w="16820" w:h="11900" w:orient="landscape"/>
          <w:pgMar w:top="1440" w:right="1440" w:bottom="1440" w:left="1440" w:header="708" w:footer="708" w:gutter="0"/>
          <w:cols w:space="708"/>
          <w:docGrid w:linePitch="360"/>
        </w:sectPr>
      </w:pPr>
    </w:p>
    <w:tbl>
      <w:tblPr>
        <w:tblpPr w:leftFromText="180" w:rightFromText="180" w:vertAnchor="text" w:horzAnchor="margin" w:tblpY="87"/>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427A85" w:rsidRPr="003076F2" w14:paraId="0FB12411" w14:textId="77777777" w:rsidTr="00427A85">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0BC495BD" w14:textId="29276402" w:rsidR="00427A85" w:rsidRPr="003076F2" w:rsidRDefault="00427A85" w:rsidP="00427A85">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sidRPr="003076F2">
              <w:rPr>
                <w:rFonts w:asciiTheme="minorHAnsi" w:hAnsiTheme="minorHAnsi" w:cstheme="minorHAnsi"/>
                <w:b/>
                <w:sz w:val="16"/>
                <w:szCs w:val="16"/>
              </w:rPr>
              <w:t xml:space="preserve">Melo et al., (2020) </w:t>
            </w:r>
            <w:r w:rsidR="008F1FB7">
              <w:rPr>
                <w:rFonts w:asciiTheme="minorHAnsi" w:hAnsiTheme="minorHAnsi" w:cstheme="minorHAnsi"/>
                <w:b/>
                <w:sz w:val="16"/>
                <w:szCs w:val="16"/>
              </w:rPr>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NZWxvPC9BdXRob3I+PFllYXI+MjAyMDwvWWVhcj48UmVj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19" w:tooltip="Melo, 2020 #507" w:history="1">
              <w:r w:rsidR="006525B5">
                <w:rPr>
                  <w:rFonts w:asciiTheme="minorHAnsi" w:hAnsiTheme="minorHAnsi" w:cstheme="minorHAnsi"/>
                  <w:b/>
                  <w:noProof/>
                  <w:sz w:val="16"/>
                  <w:szCs w:val="16"/>
                </w:rPr>
                <w:t>19</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427A85" w:rsidRPr="003076F2" w14:paraId="26C88455" w14:textId="77777777" w:rsidTr="00427A85">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9C160B1" w14:textId="77777777" w:rsidR="00427A85" w:rsidRPr="003076F2" w:rsidRDefault="00427A85" w:rsidP="00427A8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2AA728D7" w14:textId="77777777" w:rsidR="00427A85" w:rsidRPr="003076F2" w:rsidRDefault="00427A85" w:rsidP="00427A8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69D67EF8" w14:textId="77777777" w:rsidR="00427A85" w:rsidRPr="003076F2" w:rsidRDefault="00427A85" w:rsidP="00427A8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64D1D924" w14:textId="77777777" w:rsidR="00427A85" w:rsidRPr="003076F2" w:rsidRDefault="00427A85" w:rsidP="00427A8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1842D3E" w14:textId="77777777" w:rsidR="00427A85" w:rsidRPr="003076F2" w:rsidRDefault="00427A85" w:rsidP="00427A8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427A85" w:rsidRPr="003076F2" w14:paraId="2D84CCEF" w14:textId="77777777" w:rsidTr="00427A85">
        <w:trPr>
          <w:cantSplit/>
          <w:trHeight w:val="475"/>
        </w:trPr>
        <w:tc>
          <w:tcPr>
            <w:tcW w:w="2042" w:type="dxa"/>
            <w:tcBorders>
              <w:top w:val="single" w:sz="4" w:space="0" w:color="4472C4" w:themeColor="accent1"/>
            </w:tcBorders>
            <w:shd w:val="clear" w:color="auto" w:fill="auto"/>
          </w:tcPr>
          <w:p w14:paraId="75897E6D" w14:textId="77777777" w:rsidR="00427A85" w:rsidRPr="003076F2" w:rsidRDefault="00427A85" w:rsidP="00AC039C">
            <w:pPr>
              <w:pStyle w:val="ETText"/>
              <w:framePr w:hSpace="0" w:wrap="auto" w:vAnchor="margin" w:yAlign="inline"/>
              <w:suppressOverlap w:val="0"/>
            </w:pPr>
            <w:r w:rsidRPr="003076F2">
              <w:rPr>
                <w:b/>
              </w:rPr>
              <w:t>Country</w:t>
            </w:r>
            <w:r w:rsidRPr="003076F2">
              <w:t>: Canada</w:t>
            </w:r>
          </w:p>
          <w:p w14:paraId="36C41BBA" w14:textId="77777777" w:rsidR="00427A85" w:rsidRPr="003076F2" w:rsidRDefault="00427A85" w:rsidP="00AC039C">
            <w:pPr>
              <w:pStyle w:val="ETText"/>
              <w:framePr w:hSpace="0" w:wrap="auto" w:vAnchor="margin" w:yAlign="inline"/>
              <w:suppressOverlap w:val="0"/>
            </w:pPr>
            <w:r w:rsidRPr="003076F2">
              <w:rPr>
                <w:b/>
              </w:rPr>
              <w:t>Study type</w:t>
            </w:r>
            <w:r w:rsidRPr="003076F2">
              <w:t>: systematic review (meta-analysis not reported here as excluded gender)</w:t>
            </w:r>
          </w:p>
          <w:p w14:paraId="1C687947" w14:textId="77777777" w:rsidR="00427A85" w:rsidRPr="003076F2" w:rsidRDefault="00427A85" w:rsidP="00AC039C">
            <w:pPr>
              <w:pStyle w:val="ETText"/>
              <w:framePr w:hSpace="0" w:wrap="auto" w:vAnchor="margin" w:yAlign="inline"/>
              <w:suppressOverlap w:val="0"/>
            </w:pPr>
            <w:r w:rsidRPr="003076F2">
              <w:rPr>
                <w:b/>
              </w:rPr>
              <w:t>Study Quality</w:t>
            </w:r>
            <w:r w:rsidRPr="003076F2">
              <w:t xml:space="preserve">: JBI checklist score: 9/11 (high quality) </w:t>
            </w:r>
          </w:p>
          <w:p w14:paraId="6F014FF0" w14:textId="77777777" w:rsidR="00427A85" w:rsidRPr="003076F2" w:rsidRDefault="00427A85" w:rsidP="00AC039C">
            <w:pPr>
              <w:pStyle w:val="ETText"/>
              <w:framePr w:hSpace="0" w:wrap="auto" w:vAnchor="margin" w:yAlign="inline"/>
              <w:suppressOverlap w:val="0"/>
            </w:pPr>
            <w:r w:rsidRPr="003076F2">
              <w:rPr>
                <w:b/>
              </w:rPr>
              <w:t>Aims</w:t>
            </w:r>
            <w:r w:rsidRPr="003076F2">
              <w:t xml:space="preserve">: to conduct a meta-analysis describing prevalence of motor stereotypies, including analyses of factors that influence prevalence including gender, in autistic people </w:t>
            </w:r>
          </w:p>
          <w:p w14:paraId="20649E67" w14:textId="77777777" w:rsidR="00427A85" w:rsidRPr="003076F2" w:rsidRDefault="00427A85" w:rsidP="00AC039C">
            <w:pPr>
              <w:pStyle w:val="ETText"/>
              <w:framePr w:hSpace="0" w:wrap="auto" w:vAnchor="margin" w:yAlign="inline"/>
              <w:suppressOverlap w:val="0"/>
            </w:pPr>
            <w:r w:rsidRPr="003076F2">
              <w:t>(only data relevant to studies reporting on gender reported here)</w:t>
            </w:r>
          </w:p>
        </w:tc>
        <w:tc>
          <w:tcPr>
            <w:tcW w:w="2338" w:type="dxa"/>
            <w:tcBorders>
              <w:top w:val="single" w:sz="4" w:space="0" w:color="4472C4" w:themeColor="accent1"/>
            </w:tcBorders>
            <w:shd w:val="clear" w:color="auto" w:fill="auto"/>
          </w:tcPr>
          <w:p w14:paraId="4F1DA4C4" w14:textId="77777777" w:rsidR="00427A85" w:rsidRPr="003076F2" w:rsidRDefault="00427A85" w:rsidP="00AC039C">
            <w:pPr>
              <w:pStyle w:val="ETText"/>
              <w:framePr w:hSpace="0" w:wrap="auto" w:vAnchor="margin" w:yAlign="inline"/>
              <w:suppressOverlap w:val="0"/>
              <w:rPr>
                <w:shd w:val="clear" w:color="auto" w:fill="FFFFFF"/>
              </w:rPr>
            </w:pPr>
            <w:r w:rsidRPr="003076F2">
              <w:rPr>
                <w:b/>
              </w:rPr>
              <w:t>Databases</w:t>
            </w:r>
            <w:r w:rsidRPr="003076F2">
              <w:t>: Medline, PsycINFO, Scopus</w:t>
            </w:r>
          </w:p>
          <w:p w14:paraId="3F46DAC1" w14:textId="7CCED42E" w:rsidR="00427A85" w:rsidRPr="003076F2" w:rsidRDefault="00427A85" w:rsidP="00AC039C">
            <w:pPr>
              <w:pStyle w:val="ETText"/>
              <w:framePr w:hSpace="0" w:wrap="auto" w:vAnchor="margin" w:yAlign="inline"/>
              <w:suppressOverlap w:val="0"/>
            </w:pPr>
            <w:r w:rsidRPr="003076F2">
              <w:rPr>
                <w:b/>
              </w:rPr>
              <w:t>Search</w:t>
            </w:r>
            <w:r w:rsidRPr="003076F2">
              <w:t xml:space="preserve">: Searched from inception </w:t>
            </w:r>
            <w:r w:rsidR="00D219AA">
              <w:t>–</w:t>
            </w:r>
            <w:r w:rsidRPr="003076F2">
              <w:rPr>
                <w:color w:val="201F1E"/>
                <w:shd w:val="clear" w:color="auto" w:fill="FFFFFF"/>
              </w:rPr>
              <w:softHyphen/>
              <w:t xml:space="preserve"> July 2018. </w:t>
            </w:r>
            <w:r w:rsidRPr="003076F2">
              <w:t>Transparent detailed selection criteria. Full search terms described.  Citation searching performed of included papers.</w:t>
            </w:r>
          </w:p>
          <w:p w14:paraId="1C42F901" w14:textId="77777777" w:rsidR="00427A85" w:rsidRPr="003076F2" w:rsidRDefault="00427A85" w:rsidP="00AC039C">
            <w:pPr>
              <w:pStyle w:val="ETText"/>
              <w:framePr w:hSpace="0" w:wrap="auto" w:vAnchor="margin" w:yAlign="inline"/>
              <w:suppressOverlap w:val="0"/>
            </w:pPr>
            <w:r w:rsidRPr="003076F2">
              <w:t>Observed PRISMA reporting.</w:t>
            </w:r>
          </w:p>
          <w:p w14:paraId="50575B80" w14:textId="77777777" w:rsidR="00427A85" w:rsidRPr="003076F2" w:rsidRDefault="00427A85" w:rsidP="00AC039C">
            <w:pPr>
              <w:pStyle w:val="ETText"/>
              <w:framePr w:hSpace="0" w:wrap="auto" w:vAnchor="margin" w:yAlign="inline"/>
              <w:suppressOverlap w:val="0"/>
              <w:rPr>
                <w:bCs/>
              </w:rPr>
            </w:pPr>
            <w:r w:rsidRPr="003076F2">
              <w:t xml:space="preserve">Selection criteria: </w:t>
            </w:r>
          </w:p>
          <w:p w14:paraId="425E29EC" w14:textId="77777777" w:rsidR="00427A85" w:rsidRPr="003076F2" w:rsidRDefault="00427A85" w:rsidP="00AC039C">
            <w:pPr>
              <w:pStyle w:val="ETdashedlist"/>
              <w:framePr w:hSpace="0" w:wrap="auto" w:vAnchor="margin" w:yAlign="inline"/>
              <w:suppressOverlap w:val="0"/>
              <w:jc w:val="left"/>
            </w:pPr>
            <w:r w:rsidRPr="003076F2">
              <w:t>Included individuals with a clinical diagnosis of ASD of any age</w:t>
            </w:r>
          </w:p>
          <w:p w14:paraId="317B1635" w14:textId="77777777" w:rsidR="00427A85" w:rsidRPr="003076F2" w:rsidRDefault="00427A85" w:rsidP="00AC039C">
            <w:pPr>
              <w:pStyle w:val="ETdashedlist"/>
              <w:framePr w:hSpace="0" w:wrap="auto" w:vAnchor="margin" w:yAlign="inline"/>
              <w:suppressOverlap w:val="0"/>
              <w:jc w:val="left"/>
            </w:pPr>
            <w:r w:rsidRPr="003076F2">
              <w:t>Reporting on prevalence of stereotypies defined as repetitive body movements and clearly differentiated and described separately from other repetitive behaviours</w:t>
            </w:r>
          </w:p>
          <w:p w14:paraId="5A0FB011" w14:textId="77777777" w:rsidR="00427A85" w:rsidRPr="003076F2" w:rsidRDefault="00427A85" w:rsidP="00AC039C">
            <w:pPr>
              <w:pStyle w:val="ETdashedlist"/>
              <w:framePr w:hSpace="0" w:wrap="auto" w:vAnchor="margin" w:yAlign="inline"/>
              <w:suppressOverlap w:val="0"/>
              <w:jc w:val="left"/>
            </w:pPr>
            <w:r w:rsidRPr="003076F2">
              <w:t>Quantitative (permitting calculation of SMD)</w:t>
            </w:r>
          </w:p>
          <w:p w14:paraId="26E25A96" w14:textId="77777777" w:rsidR="00427A85" w:rsidRPr="003076F2" w:rsidRDefault="00427A85" w:rsidP="00AC039C">
            <w:pPr>
              <w:pStyle w:val="ETdashedlist"/>
              <w:framePr w:hSpace="0" w:wrap="auto" w:vAnchor="margin" w:yAlign="inline"/>
              <w:suppressOverlap w:val="0"/>
              <w:jc w:val="left"/>
            </w:pPr>
            <w:r w:rsidRPr="003076F2">
              <w:t>Included more than 10 participants</w:t>
            </w:r>
          </w:p>
          <w:p w14:paraId="54BA013C" w14:textId="77777777" w:rsidR="00427A85" w:rsidRPr="003076F2" w:rsidRDefault="00427A85" w:rsidP="00AC039C">
            <w:pPr>
              <w:pStyle w:val="ETdashedlist"/>
              <w:framePr w:hSpace="0" w:wrap="auto" w:vAnchor="margin" w:yAlign="inline"/>
              <w:suppressOverlap w:val="0"/>
              <w:jc w:val="left"/>
            </w:pPr>
            <w:r w:rsidRPr="003076F2">
              <w:t>Only studies reporting on comparison between males and females are reported here.</w:t>
            </w:r>
          </w:p>
        </w:tc>
        <w:tc>
          <w:tcPr>
            <w:tcW w:w="2693" w:type="dxa"/>
            <w:tcBorders>
              <w:top w:val="single" w:sz="4" w:space="0" w:color="4472C4" w:themeColor="accent1"/>
            </w:tcBorders>
            <w:shd w:val="clear" w:color="auto" w:fill="auto"/>
          </w:tcPr>
          <w:p w14:paraId="7ECE4557" w14:textId="77777777" w:rsidR="00427A85" w:rsidRPr="003076F2" w:rsidRDefault="00427A85" w:rsidP="00AC039C">
            <w:pPr>
              <w:pStyle w:val="ETText"/>
              <w:framePr w:hSpace="0" w:wrap="auto" w:vAnchor="margin" w:yAlign="inline"/>
              <w:suppressOverlap w:val="0"/>
            </w:pPr>
            <w:r w:rsidRPr="003076F2">
              <w:rPr>
                <w:b/>
              </w:rPr>
              <w:t>Method</w:t>
            </w:r>
            <w:r w:rsidRPr="003076F2">
              <w:t xml:space="preserve">: </w:t>
            </w:r>
            <w:r w:rsidRPr="003076F2">
              <w:rPr>
                <w:shd w:val="clear" w:color="auto" w:fill="FFFFFF"/>
              </w:rPr>
              <w:t xml:space="preserve">double screening, study selection, and critical appraisal. Data extraction conducted by single reviewer, reviewed </w:t>
            </w:r>
            <w:r w:rsidRPr="003076F2">
              <w:t>by a second investigator.</w:t>
            </w:r>
          </w:p>
          <w:p w14:paraId="4A47260C" w14:textId="77777777" w:rsidR="00427A85" w:rsidRPr="003076F2" w:rsidRDefault="00427A85" w:rsidP="00AC039C">
            <w:pPr>
              <w:pStyle w:val="ETText"/>
              <w:framePr w:hSpace="0" w:wrap="auto" w:vAnchor="margin" w:yAlign="inline"/>
              <w:suppressOverlap w:val="0"/>
            </w:pPr>
            <w:r w:rsidRPr="003076F2">
              <w:t>Critical appraisal analysed using Strengthening the Reporting of Observational Studies in Epidemiology (STROBE).</w:t>
            </w:r>
          </w:p>
          <w:p w14:paraId="268B758D" w14:textId="77777777" w:rsidR="00427A85" w:rsidRPr="003076F2" w:rsidRDefault="00427A85" w:rsidP="00AC039C">
            <w:pPr>
              <w:pStyle w:val="ETText"/>
              <w:framePr w:hSpace="0" w:wrap="auto" w:vAnchor="margin" w:yAlign="inline"/>
              <w:suppressOverlap w:val="0"/>
            </w:pPr>
            <w:r w:rsidRPr="003076F2">
              <w:t>Meta-analyses not conducted investigating gender due to insufficient data.</w:t>
            </w:r>
          </w:p>
        </w:tc>
        <w:tc>
          <w:tcPr>
            <w:tcW w:w="4678" w:type="dxa"/>
            <w:tcBorders>
              <w:top w:val="single" w:sz="4" w:space="0" w:color="4472C4" w:themeColor="accent1"/>
            </w:tcBorders>
            <w:shd w:val="clear" w:color="auto" w:fill="auto"/>
          </w:tcPr>
          <w:p w14:paraId="4F2957DF" w14:textId="25AEEF5C" w:rsidR="00427A85" w:rsidRPr="003076F2" w:rsidRDefault="00427A85" w:rsidP="00AC039C">
            <w:pPr>
              <w:pStyle w:val="ETText"/>
              <w:framePr w:hSpace="0" w:wrap="auto" w:vAnchor="margin" w:yAlign="inline"/>
              <w:suppressOverlap w:val="0"/>
            </w:pPr>
            <w:r w:rsidRPr="003076F2">
              <w:rPr>
                <w:b/>
              </w:rPr>
              <w:t>Included</w:t>
            </w:r>
            <w:r w:rsidRPr="003076F2">
              <w:t xml:space="preserve">: 7 studies of autistic people where gender differences were compared. No synthesis of study characteristics, however determined by current reviewer as reporting on n=1285 autistic people (range=13 </w:t>
            </w:r>
            <w:r w:rsidR="00D219AA">
              <w:t>–</w:t>
            </w:r>
            <w:r w:rsidRPr="003076F2">
              <w:softHyphen/>
              <w:t xml:space="preserve"> 325) with mean age ranging from 4.9  – 19.2.</w:t>
            </w:r>
            <w:r w:rsidR="00B60026" w:rsidRPr="003076F2">
              <w:t>; Gender M=66% (61-84%)</w:t>
            </w:r>
            <w:r w:rsidR="00156315" w:rsidRPr="003076F2">
              <w:t xml:space="preserve"> males.</w:t>
            </w:r>
          </w:p>
          <w:p w14:paraId="001CE1F4" w14:textId="1D397C3D" w:rsidR="00427A85" w:rsidRPr="003076F2" w:rsidRDefault="00427A85" w:rsidP="00012022">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xml:space="preserve">: comparative </w:t>
            </w:r>
            <w:r w:rsidR="00564C66" w:rsidRPr="003076F2">
              <w:t xml:space="preserve">quantitative </w:t>
            </w:r>
            <w:r w:rsidRPr="003076F2">
              <w:t>observational studies (cross-sectional case series or cohort studies)</w:t>
            </w:r>
          </w:p>
          <w:p w14:paraId="6F14FC3E" w14:textId="77777777" w:rsidR="00427A85" w:rsidRPr="003076F2" w:rsidRDefault="00427A85" w:rsidP="00AC039C">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 xml:space="preserve"> not reported for subset of articles reported here</w:t>
            </w:r>
          </w:p>
          <w:p w14:paraId="131DD5FB" w14:textId="77777777" w:rsidR="00427A85" w:rsidRPr="003076F2" w:rsidRDefault="00427A85" w:rsidP="00AC039C">
            <w:pPr>
              <w:pStyle w:val="ETText"/>
              <w:framePr w:hSpace="0" w:wrap="auto" w:vAnchor="margin" w:yAlign="inline"/>
              <w:suppressOverlap w:val="0"/>
              <w:rPr>
                <w:shd w:val="clear" w:color="auto" w:fill="FFFFFF"/>
              </w:rPr>
            </w:pPr>
            <w:r w:rsidRPr="003076F2">
              <w:rPr>
                <w:shd w:val="clear" w:color="auto" w:fill="FFFFFF"/>
              </w:rPr>
              <w:t xml:space="preserve">Publication bias not reported </w:t>
            </w:r>
          </w:p>
          <w:p w14:paraId="7AA6BED8" w14:textId="77777777" w:rsidR="00427A85" w:rsidRPr="003076F2" w:rsidRDefault="00427A85" w:rsidP="00AC039C">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69F45B4E" w14:textId="77777777" w:rsidR="00427A85" w:rsidRPr="003076F2" w:rsidRDefault="00427A85" w:rsidP="00AC039C">
            <w:pPr>
              <w:pStyle w:val="ETdashedlist"/>
              <w:framePr w:hSpace="0" w:wrap="auto" w:vAnchor="margin" w:yAlign="inline"/>
              <w:suppressOverlap w:val="0"/>
              <w:jc w:val="left"/>
            </w:pPr>
            <w:r w:rsidRPr="003076F2">
              <w:t>Stereotypies (k=7 studies):</w:t>
            </w:r>
          </w:p>
          <w:p w14:paraId="5E5F9C52" w14:textId="55F5DCF1" w:rsidR="00427A85" w:rsidRPr="003076F2" w:rsidRDefault="00427A85" w:rsidP="00AC039C">
            <w:pPr>
              <w:pStyle w:val="ETText"/>
              <w:framePr w:hSpace="0" w:wrap="auto" w:vAnchor="margin" w:yAlign="inline"/>
              <w:suppressOverlap w:val="0"/>
            </w:pPr>
            <w:r w:rsidRPr="003076F2">
              <w:t xml:space="preserve">Only one of 7 studies found a gender difference in the prevalence of motor stereotypies.  Goldman et al. (2009) found that within the low </w:t>
            </w:r>
            <w:r w:rsidR="002B2677" w:rsidRPr="003076F2">
              <w:t>Non-Verbal</w:t>
            </w:r>
            <w:r w:rsidRPr="003076F2">
              <w:t xml:space="preserve"> IQ group, females had significantly more stereotypies than males (p</w:t>
            </w:r>
            <w:r w:rsidRPr="003076F2">
              <w:rPr>
                <w:rFonts w:ascii="MathematicalPiLTStd" w:hAnsi="MathematicalPiLTStd"/>
              </w:rPr>
              <w:t>&lt;</w:t>
            </w:r>
            <w:r w:rsidRPr="003076F2">
              <w:t xml:space="preserve">0.001, 95% CI </w:t>
            </w:r>
            <w:r w:rsidRPr="003076F2">
              <w:rPr>
                <w:rFonts w:ascii="MathematicalPiLTStd" w:hAnsi="MathematicalPiLTStd"/>
              </w:rPr>
              <w:t xml:space="preserve">= </w:t>
            </w:r>
            <w:r w:rsidRPr="003076F2">
              <w:t xml:space="preserve">5.1– 17.1). This effect was not identified </w:t>
            </w:r>
            <w:r w:rsidR="005D3CCB" w:rsidRPr="003076F2">
              <w:t>i</w:t>
            </w:r>
            <w:r w:rsidRPr="003076F2">
              <w:t xml:space="preserve">n the higher </w:t>
            </w:r>
            <w:r w:rsidR="002B2677" w:rsidRPr="003076F2">
              <w:t>Non-Verbal</w:t>
            </w:r>
            <w:r w:rsidRPr="003076F2">
              <w:t xml:space="preserve"> IQ group.</w:t>
            </w:r>
          </w:p>
        </w:tc>
        <w:tc>
          <w:tcPr>
            <w:tcW w:w="2623" w:type="dxa"/>
            <w:tcBorders>
              <w:top w:val="single" w:sz="4" w:space="0" w:color="4472C4" w:themeColor="accent1"/>
            </w:tcBorders>
            <w:shd w:val="clear" w:color="auto" w:fill="auto"/>
          </w:tcPr>
          <w:p w14:paraId="14FCDF97" w14:textId="77777777" w:rsidR="00427A85" w:rsidRPr="003076F2" w:rsidRDefault="00427A85" w:rsidP="00AC039C">
            <w:pPr>
              <w:pStyle w:val="ETText"/>
              <w:framePr w:hSpace="0" w:wrap="auto" w:vAnchor="margin" w:yAlign="inline"/>
              <w:suppressOverlap w:val="0"/>
            </w:pPr>
            <w:r w:rsidRPr="003076F2">
              <w:rPr>
                <w:b/>
              </w:rPr>
              <w:t>Author conclusions</w:t>
            </w:r>
            <w:r w:rsidRPr="003076F2">
              <w:t xml:space="preserve">:  the influence of gender on motor stereotypies prevalence was not conclusive. </w:t>
            </w:r>
          </w:p>
          <w:p w14:paraId="04FDAE8B" w14:textId="77777777" w:rsidR="000610A5" w:rsidRPr="003076F2" w:rsidRDefault="00427A85" w:rsidP="00AC039C">
            <w:pPr>
              <w:pStyle w:val="ETText"/>
              <w:framePr w:hSpace="0" w:wrap="auto" w:vAnchor="margin" w:yAlign="inline"/>
              <w:suppressOverlap w:val="0"/>
            </w:pPr>
            <w:r w:rsidRPr="003076F2">
              <w:t xml:space="preserve">Limitations of the reviewed literature include the use of convenience samples, with small sizes and heterogeneous inclusion criteria, and the predominance of </w:t>
            </w:r>
            <w:r w:rsidR="000610A5" w:rsidRPr="003076F2">
              <w:t>‘</w:t>
            </w:r>
            <w:r w:rsidRPr="003076F2">
              <w:t>high-functioning</w:t>
            </w:r>
            <w:r w:rsidR="000610A5" w:rsidRPr="003076F2">
              <w:t>’</w:t>
            </w:r>
            <w:r w:rsidRPr="003076F2">
              <w:t xml:space="preserve"> </w:t>
            </w:r>
            <w:r w:rsidR="000610A5" w:rsidRPr="003076F2">
              <w:t xml:space="preserve">(less obviously autistic) </w:t>
            </w:r>
            <w:r w:rsidRPr="003076F2">
              <w:t xml:space="preserve">individuals. There were no population-based studies.  </w:t>
            </w:r>
          </w:p>
          <w:p w14:paraId="441A699D" w14:textId="3B4C9BB1" w:rsidR="00427A85" w:rsidRPr="003076F2" w:rsidRDefault="00427A85" w:rsidP="00AC039C">
            <w:pPr>
              <w:pStyle w:val="ETText"/>
              <w:framePr w:hSpace="0" w:wrap="auto" w:vAnchor="margin" w:yAlign="inline"/>
              <w:suppressOverlap w:val="0"/>
            </w:pPr>
            <w:r w:rsidRPr="003076F2">
              <w:t xml:space="preserve">Studies using randomized samples and prospective community longitudinal follow-up of autistic individuals, with defined stereotypies, are recommended. </w:t>
            </w:r>
          </w:p>
          <w:p w14:paraId="445289FF" w14:textId="41CA1EB4" w:rsidR="00427A85" w:rsidRPr="003076F2" w:rsidRDefault="00427A85" w:rsidP="00AC039C">
            <w:pPr>
              <w:pStyle w:val="ETText"/>
              <w:framePr w:hSpace="0" w:wrap="auto" w:vAnchor="margin" w:yAlign="inline"/>
              <w:suppressOverlap w:val="0"/>
            </w:pPr>
            <w:r w:rsidRPr="003076F2">
              <w:rPr>
                <w:b/>
              </w:rPr>
              <w:t>Reviewer’s notes</w:t>
            </w:r>
            <w:r w:rsidRPr="003076F2">
              <w:t xml:space="preserve">: Three databases. Limited by relatively low number of studies examining gender differences in prevalence. High heterogeneity. Studies may be underpowered to detect </w:t>
            </w:r>
            <w:r w:rsidR="0014514C" w:rsidRPr="003076F2">
              <w:t>sex/gender</w:t>
            </w:r>
            <w:r w:rsidRPr="003076F2">
              <w:t xml:space="preserve"> differences. </w:t>
            </w:r>
          </w:p>
        </w:tc>
      </w:tr>
    </w:tbl>
    <w:p w14:paraId="459EA25C" w14:textId="77777777" w:rsidR="005904C0" w:rsidRPr="003076F2" w:rsidRDefault="005904C0" w:rsidP="007A0728">
      <w:pPr>
        <w:pStyle w:val="GLTablebody"/>
        <w:framePr w:wrap="around"/>
      </w:pPr>
    </w:p>
    <w:p w14:paraId="5F4F05CA" w14:textId="77777777" w:rsidR="0007316B" w:rsidRPr="003076F2" w:rsidRDefault="0007316B" w:rsidP="00C97367">
      <w:pPr>
        <w:sectPr w:rsidR="0007316B" w:rsidRPr="003076F2" w:rsidSect="00146300">
          <w:headerReference w:type="default" r:id="rId49"/>
          <w:pgSz w:w="16820" w:h="11900" w:orient="landscape"/>
          <w:pgMar w:top="1440" w:right="1440" w:bottom="1440" w:left="1440" w:header="708" w:footer="708" w:gutter="0"/>
          <w:cols w:space="708"/>
          <w:docGrid w:linePitch="360"/>
        </w:sectPr>
      </w:pPr>
    </w:p>
    <w:tbl>
      <w:tblPr>
        <w:tblpPr w:leftFromText="180" w:rightFromText="180" w:vertAnchor="text" w:horzAnchor="margin" w:tblpY="-416"/>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C97367" w:rsidRPr="003076F2" w14:paraId="1C2DF655" w14:textId="77777777" w:rsidTr="003620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176F1965" w14:textId="39F4F179" w:rsidR="00C97367" w:rsidRPr="003076F2" w:rsidRDefault="00C97367" w:rsidP="003620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sidRPr="003076F2">
              <w:rPr>
                <w:rFonts w:asciiTheme="minorHAnsi" w:hAnsiTheme="minorHAnsi" w:cstheme="minorHAnsi"/>
                <w:b/>
                <w:sz w:val="16"/>
                <w:szCs w:val="16"/>
              </w:rPr>
              <w:t>Wood-</w:t>
            </w:r>
            <w:proofErr w:type="spellStart"/>
            <w:r w:rsidRPr="003076F2">
              <w:rPr>
                <w:rFonts w:asciiTheme="minorHAnsi" w:hAnsiTheme="minorHAnsi" w:cstheme="minorHAnsi"/>
                <w:b/>
                <w:sz w:val="16"/>
                <w:szCs w:val="16"/>
              </w:rPr>
              <w:t>Downie</w:t>
            </w:r>
            <w:proofErr w:type="spellEnd"/>
            <w:r w:rsidRPr="003076F2">
              <w:rPr>
                <w:rFonts w:asciiTheme="minorHAnsi" w:hAnsiTheme="minorHAnsi" w:cstheme="minorHAnsi"/>
                <w:b/>
                <w:sz w:val="16"/>
                <w:szCs w:val="16"/>
              </w:rPr>
              <w:t xml:space="preserve"> et al., (2021) </w:t>
            </w:r>
            <w:r w:rsidR="008F1FB7">
              <w:rPr>
                <w:rFonts w:asciiTheme="minorHAnsi" w:hAnsiTheme="minorHAnsi" w:cstheme="minorHAnsi"/>
                <w:b/>
                <w:sz w:val="16"/>
                <w:szCs w:val="16"/>
              </w:rPr>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Xb29kLURvd25pZTwvQXV0aG9yPjxZZWFyPjIwMjE8L1ll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2" w:tooltip="Wood-Downie, 2021 #1374" w:history="1">
              <w:r w:rsidR="006525B5">
                <w:rPr>
                  <w:rFonts w:asciiTheme="minorHAnsi" w:hAnsiTheme="minorHAnsi" w:cstheme="minorHAnsi"/>
                  <w:b/>
                  <w:noProof/>
                  <w:sz w:val="16"/>
                  <w:szCs w:val="16"/>
                </w:rPr>
                <w:t>22</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C97367" w:rsidRPr="003076F2" w14:paraId="4FCCC688" w14:textId="77777777" w:rsidTr="003620C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2A4FEF06"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57919258"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06A819A8"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9ECF3C8"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125130E0"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A175D9" w:rsidRPr="003076F2" w14:paraId="1F7C9F6B" w14:textId="77777777" w:rsidTr="003620C0">
        <w:trPr>
          <w:cantSplit/>
          <w:trHeight w:val="475"/>
        </w:trPr>
        <w:tc>
          <w:tcPr>
            <w:tcW w:w="2042" w:type="dxa"/>
            <w:tcBorders>
              <w:top w:val="single" w:sz="4" w:space="0" w:color="4472C4" w:themeColor="accent1"/>
            </w:tcBorders>
            <w:shd w:val="clear" w:color="auto" w:fill="auto"/>
          </w:tcPr>
          <w:p w14:paraId="46B56F73" w14:textId="77777777" w:rsidR="00A175D9" w:rsidRPr="003076F2" w:rsidRDefault="00A175D9" w:rsidP="00AC039C">
            <w:pPr>
              <w:pStyle w:val="ETText"/>
              <w:framePr w:hSpace="0" w:wrap="auto" w:vAnchor="margin" w:yAlign="inline"/>
              <w:suppressOverlap w:val="0"/>
            </w:pPr>
            <w:r w:rsidRPr="003076F2">
              <w:t>Country: UK</w:t>
            </w:r>
          </w:p>
          <w:p w14:paraId="39815D4E" w14:textId="77777777" w:rsidR="00A175D9" w:rsidRPr="003076F2" w:rsidRDefault="00A175D9" w:rsidP="00AC039C">
            <w:pPr>
              <w:pStyle w:val="ETText"/>
              <w:framePr w:hSpace="0" w:wrap="auto" w:vAnchor="margin" w:yAlign="inline"/>
              <w:suppressOverlap w:val="0"/>
            </w:pPr>
            <w:r w:rsidRPr="003076F2">
              <w:rPr>
                <w:b/>
              </w:rPr>
              <w:t>Study type</w:t>
            </w:r>
            <w:r w:rsidRPr="003076F2">
              <w:t>: systematic review &amp; meta-analysis</w:t>
            </w:r>
          </w:p>
          <w:p w14:paraId="32E53A99" w14:textId="77777777" w:rsidR="00A175D9" w:rsidRPr="003076F2" w:rsidRDefault="00A175D9" w:rsidP="00AC039C">
            <w:pPr>
              <w:pStyle w:val="ETText"/>
              <w:framePr w:hSpace="0" w:wrap="auto" w:vAnchor="margin" w:yAlign="inline"/>
              <w:suppressOverlap w:val="0"/>
            </w:pPr>
            <w:r w:rsidRPr="003076F2">
              <w:rPr>
                <w:b/>
              </w:rPr>
              <w:t>Study Quality</w:t>
            </w:r>
            <w:r w:rsidRPr="003076F2">
              <w:t xml:space="preserve">: JBI checklist score: 11/11 (high quality) </w:t>
            </w:r>
          </w:p>
          <w:p w14:paraId="1F05E171" w14:textId="77777777" w:rsidR="00A175D9" w:rsidRPr="003076F2" w:rsidRDefault="00A175D9" w:rsidP="00AC039C">
            <w:pPr>
              <w:pStyle w:val="ETText"/>
              <w:framePr w:hSpace="0" w:wrap="auto" w:vAnchor="margin" w:yAlign="inline"/>
              <w:suppressOverlap w:val="0"/>
            </w:pPr>
            <w:r w:rsidRPr="003076F2">
              <w:rPr>
                <w:b/>
              </w:rPr>
              <w:t>Aims</w:t>
            </w:r>
            <w:r w:rsidRPr="003076F2">
              <w:t>: to investigate gender differences in narrow construct subdomains and associated behavioural exemplars for social interaction and communication in autistic individuals; whether these mirror those for nonautistic individuals; and whether any gender differences are moderated by age.</w:t>
            </w:r>
          </w:p>
          <w:p w14:paraId="28106068" w14:textId="0D685BE1" w:rsidR="00A175D9" w:rsidRPr="003076F2" w:rsidRDefault="00A175D9" w:rsidP="00AC039C">
            <w:pPr>
              <w:pStyle w:val="ETText"/>
              <w:framePr w:hSpace="0" w:wrap="auto" w:vAnchor="margin" w:yAlign="inline"/>
              <w:suppressOverlap w:val="0"/>
            </w:pPr>
          </w:p>
        </w:tc>
        <w:tc>
          <w:tcPr>
            <w:tcW w:w="2338" w:type="dxa"/>
            <w:tcBorders>
              <w:top w:val="single" w:sz="4" w:space="0" w:color="4472C4" w:themeColor="accent1"/>
            </w:tcBorders>
            <w:shd w:val="clear" w:color="auto" w:fill="auto"/>
          </w:tcPr>
          <w:p w14:paraId="174F486E" w14:textId="77777777" w:rsidR="00A175D9" w:rsidRPr="003076F2" w:rsidRDefault="00A175D9" w:rsidP="00AC039C">
            <w:pPr>
              <w:pStyle w:val="ETText"/>
              <w:framePr w:hSpace="0" w:wrap="auto" w:vAnchor="margin" w:yAlign="inline"/>
              <w:suppressOverlap w:val="0"/>
              <w:rPr>
                <w:shd w:val="clear" w:color="auto" w:fill="FFFFFF"/>
              </w:rPr>
            </w:pPr>
            <w:r w:rsidRPr="003076F2">
              <w:rPr>
                <w:b/>
              </w:rPr>
              <w:t>Databases</w:t>
            </w:r>
            <w:r w:rsidRPr="003076F2">
              <w:t xml:space="preserve">: PsycINFO, Psych Articles, CINAHL, </w:t>
            </w:r>
            <w:r w:rsidRPr="003076F2">
              <w:rPr>
                <w:shd w:val="clear" w:color="auto" w:fill="FFFFFF"/>
              </w:rPr>
              <w:t>PubMed</w:t>
            </w:r>
          </w:p>
          <w:p w14:paraId="579A64D9" w14:textId="0FCEA659" w:rsidR="00A175D9" w:rsidRPr="003076F2" w:rsidRDefault="00A175D9" w:rsidP="00AC039C">
            <w:pPr>
              <w:pStyle w:val="ETText"/>
              <w:framePr w:hSpace="0" w:wrap="auto" w:vAnchor="margin" w:yAlign="inline"/>
              <w:suppressOverlap w:val="0"/>
            </w:pPr>
            <w:r w:rsidRPr="003076F2">
              <w:rPr>
                <w:b/>
              </w:rPr>
              <w:t>Search</w:t>
            </w:r>
            <w:r w:rsidRPr="003076F2">
              <w:t xml:space="preserve">: Searched from inception </w:t>
            </w:r>
            <w:r w:rsidR="00D219AA">
              <w:t>–</w:t>
            </w:r>
            <w:r w:rsidRPr="003076F2">
              <w:rPr>
                <w:color w:val="201F1E"/>
                <w:shd w:val="clear" w:color="auto" w:fill="FFFFFF"/>
              </w:rPr>
              <w:t xml:space="preserve">January 2020. </w:t>
            </w:r>
            <w:r w:rsidRPr="003076F2">
              <w:t>Transparent detailed selection criteria.  Full search terms described. Citation searching performed of included papers.</w:t>
            </w:r>
          </w:p>
          <w:p w14:paraId="591BBE35" w14:textId="77777777" w:rsidR="00A175D9" w:rsidRPr="003076F2" w:rsidRDefault="00A175D9" w:rsidP="00AC039C">
            <w:pPr>
              <w:pStyle w:val="ETText"/>
              <w:framePr w:hSpace="0" w:wrap="auto" w:vAnchor="margin" w:yAlign="inline"/>
              <w:suppressOverlap w:val="0"/>
            </w:pPr>
            <w:r w:rsidRPr="003076F2">
              <w:t>Observed PRISMA reporting.</w:t>
            </w:r>
          </w:p>
          <w:p w14:paraId="185CEE3E" w14:textId="77777777" w:rsidR="00A175D9" w:rsidRPr="003076F2" w:rsidRDefault="00A175D9" w:rsidP="00AC039C">
            <w:pPr>
              <w:pStyle w:val="ETText"/>
              <w:framePr w:hSpace="0" w:wrap="auto" w:vAnchor="margin" w:yAlign="inline"/>
              <w:suppressOverlap w:val="0"/>
              <w:rPr>
                <w:bCs/>
              </w:rPr>
            </w:pPr>
            <w:r w:rsidRPr="003076F2">
              <w:t xml:space="preserve">Selection criteria: </w:t>
            </w:r>
          </w:p>
          <w:p w14:paraId="402C8515" w14:textId="77777777" w:rsidR="00A175D9" w:rsidRPr="003076F2" w:rsidRDefault="00A175D9" w:rsidP="00AC039C">
            <w:pPr>
              <w:pStyle w:val="ETdashedlist"/>
              <w:framePr w:hSpace="0" w:wrap="auto" w:vAnchor="margin" w:yAlign="inline"/>
              <w:suppressOverlap w:val="0"/>
              <w:jc w:val="left"/>
            </w:pPr>
            <w:r w:rsidRPr="003076F2">
              <w:t>Peer reviewed studies</w:t>
            </w:r>
          </w:p>
          <w:p w14:paraId="06FA5830" w14:textId="77777777" w:rsidR="00A175D9" w:rsidRPr="003076F2" w:rsidRDefault="00A175D9" w:rsidP="00AC039C">
            <w:pPr>
              <w:pStyle w:val="ETdashedlist"/>
              <w:framePr w:hSpace="0" w:wrap="auto" w:vAnchor="margin" w:yAlign="inline"/>
              <w:suppressOverlap w:val="0"/>
              <w:jc w:val="left"/>
            </w:pPr>
            <w:r w:rsidRPr="003076F2">
              <w:t xml:space="preserve">Included autistic and nonautistic males and females </w:t>
            </w:r>
          </w:p>
          <w:p w14:paraId="4D15EFF2" w14:textId="77777777" w:rsidR="00A175D9" w:rsidRPr="003076F2" w:rsidRDefault="00A175D9" w:rsidP="00AC039C">
            <w:pPr>
              <w:pStyle w:val="ETdashedlist"/>
              <w:framePr w:hSpace="0" w:wrap="auto" w:vAnchor="margin" w:yAlign="inline"/>
              <w:suppressOverlap w:val="0"/>
              <w:jc w:val="left"/>
            </w:pPr>
            <w:r w:rsidRPr="003076F2">
              <w:t>Reporting on a subdomain (narrow construct) of the DSM5 diagnostic criteria for social interaction and communication</w:t>
            </w:r>
          </w:p>
          <w:p w14:paraId="5DA2EDD4" w14:textId="77777777" w:rsidR="00A175D9" w:rsidRPr="003076F2" w:rsidRDefault="00A175D9" w:rsidP="00AC039C">
            <w:pPr>
              <w:pStyle w:val="ETdashedlist"/>
              <w:framePr w:hSpace="0" w:wrap="auto" w:vAnchor="margin" w:yAlign="inline"/>
              <w:suppressOverlap w:val="0"/>
              <w:jc w:val="left"/>
            </w:pPr>
            <w:r w:rsidRPr="003076F2">
              <w:t>Quantitative cross-sectional studies</w:t>
            </w:r>
          </w:p>
          <w:p w14:paraId="4E8AD2D4" w14:textId="77777777" w:rsidR="00A175D9" w:rsidRPr="003076F2" w:rsidRDefault="00A175D9" w:rsidP="00AC039C">
            <w:pPr>
              <w:pStyle w:val="ETdashedlist"/>
              <w:framePr w:hSpace="0" w:wrap="auto" w:vAnchor="margin" w:yAlign="inline"/>
              <w:suppressOverlap w:val="0"/>
              <w:jc w:val="left"/>
            </w:pPr>
            <w:r w:rsidRPr="003076F2">
              <w:t>Excluded samples of fewer than 6 autistic people, and reporting on outcomes based on diagnostic/screening instruments</w:t>
            </w:r>
          </w:p>
        </w:tc>
        <w:tc>
          <w:tcPr>
            <w:tcW w:w="2693" w:type="dxa"/>
            <w:tcBorders>
              <w:top w:val="single" w:sz="4" w:space="0" w:color="4472C4" w:themeColor="accent1"/>
            </w:tcBorders>
            <w:shd w:val="clear" w:color="auto" w:fill="auto"/>
          </w:tcPr>
          <w:p w14:paraId="3EC6EFAC" w14:textId="77777777" w:rsidR="00A175D9" w:rsidRPr="003076F2" w:rsidRDefault="00A175D9" w:rsidP="00AC039C">
            <w:pPr>
              <w:pStyle w:val="ETText"/>
              <w:framePr w:hSpace="0" w:wrap="auto" w:vAnchor="margin" w:yAlign="inline"/>
              <w:suppressOverlap w:val="0"/>
              <w:rPr>
                <w:shd w:val="clear" w:color="auto" w:fill="FFFFFF"/>
              </w:rPr>
            </w:pPr>
            <w:r w:rsidRPr="003076F2">
              <w:rPr>
                <w:b/>
              </w:rPr>
              <w:t>Method</w:t>
            </w:r>
            <w:r w:rsidRPr="003076F2">
              <w:t xml:space="preserve">: </w:t>
            </w:r>
            <w:r w:rsidRPr="003076F2">
              <w:rPr>
                <w:shd w:val="clear" w:color="auto" w:fill="FFFFFF"/>
              </w:rPr>
              <w:t>double screening and selection of sub-samples of abstracts and retrieved articles; data extraction of all included articles; and rating of quality. High (&gt;90%) inter-observer agreement was achieved.</w:t>
            </w:r>
          </w:p>
          <w:p w14:paraId="70E57F76" w14:textId="77777777" w:rsidR="00A175D9" w:rsidRPr="003076F2" w:rsidRDefault="00A175D9" w:rsidP="00AC039C">
            <w:pPr>
              <w:pStyle w:val="ETText"/>
              <w:framePr w:hSpace="0" w:wrap="auto" w:vAnchor="margin" w:yAlign="inline"/>
              <w:suppressOverlap w:val="0"/>
              <w:rPr>
                <w:shd w:val="clear" w:color="auto" w:fill="FFFFFF"/>
              </w:rPr>
            </w:pPr>
            <w:r w:rsidRPr="003076F2">
              <w:rPr>
                <w:shd w:val="clear" w:color="auto" w:fill="FFFFFF"/>
              </w:rPr>
              <w:t>Critical appraisal using Appraisal Tool for Cross-Sectional Studies.</w:t>
            </w:r>
          </w:p>
          <w:p w14:paraId="2F57B3E0" w14:textId="77777777" w:rsidR="00A175D9" w:rsidRPr="003076F2" w:rsidRDefault="00A175D9" w:rsidP="00AC039C">
            <w:pPr>
              <w:pStyle w:val="ETText"/>
              <w:framePr w:hSpace="0" w:wrap="auto" w:vAnchor="margin" w:yAlign="inline"/>
              <w:suppressOverlap w:val="0"/>
              <w:rPr>
                <w:shd w:val="clear" w:color="auto" w:fill="FFFFFF"/>
              </w:rPr>
            </w:pPr>
            <w:r w:rsidRPr="003076F2">
              <w:rPr>
                <w:shd w:val="clear" w:color="auto" w:fill="FFFFFF"/>
              </w:rPr>
              <w:t xml:space="preserve">Conducted random effects model meta-analyses and reported SMD. Where there were multiple measures of one construct, means and SDs were pooled. Where heterogeneity was significant, </w:t>
            </w:r>
            <w:r w:rsidRPr="003076F2">
              <w:rPr>
                <w:i/>
                <w:iCs/>
                <w:shd w:val="clear" w:color="auto" w:fill="FFFFFF"/>
              </w:rPr>
              <w:t>age</w:t>
            </w:r>
            <w:r w:rsidRPr="003076F2">
              <w:rPr>
                <w:shd w:val="clear" w:color="auto" w:fill="FFFFFF"/>
              </w:rPr>
              <w:t xml:space="preserve"> group was investigated a moderating factor (infants/children; children/adolescents; adults).</w:t>
            </w:r>
          </w:p>
          <w:p w14:paraId="529C6254" w14:textId="77777777" w:rsidR="00A175D9" w:rsidRPr="003076F2" w:rsidRDefault="00A175D9" w:rsidP="00AC039C">
            <w:pPr>
              <w:pStyle w:val="ETText"/>
              <w:framePr w:hSpace="0" w:wrap="auto" w:vAnchor="margin" w:yAlign="inline"/>
              <w:suppressOverlap w:val="0"/>
              <w:rPr>
                <w:shd w:val="clear" w:color="auto" w:fill="FFFFFF"/>
              </w:rPr>
            </w:pPr>
            <w:r w:rsidRPr="003076F2">
              <w:rPr>
                <w:shd w:val="clear" w:color="auto" w:fill="FFFFFF"/>
              </w:rPr>
              <w:t>Publication bias investigated using funnel plots.</w:t>
            </w:r>
          </w:p>
        </w:tc>
        <w:tc>
          <w:tcPr>
            <w:tcW w:w="4678" w:type="dxa"/>
            <w:tcBorders>
              <w:top w:val="single" w:sz="4" w:space="0" w:color="4472C4" w:themeColor="accent1"/>
            </w:tcBorders>
            <w:shd w:val="clear" w:color="auto" w:fill="auto"/>
          </w:tcPr>
          <w:p w14:paraId="54751512" w14:textId="05D06680" w:rsidR="00A175D9" w:rsidRPr="003076F2" w:rsidRDefault="00A175D9" w:rsidP="00AC039C">
            <w:pPr>
              <w:pStyle w:val="ETText"/>
              <w:framePr w:hSpace="0" w:wrap="auto" w:vAnchor="margin" w:yAlign="inline"/>
              <w:suppressOverlap w:val="0"/>
            </w:pPr>
            <w:r w:rsidRPr="003076F2">
              <w:rPr>
                <w:b/>
              </w:rPr>
              <w:t>Included</w:t>
            </w:r>
            <w:r w:rsidRPr="003076F2">
              <w:t xml:space="preserve">: k=16 studies of autistic people. No synthesis of study characteristics, however determined by current reviewer as reporting on n </w:t>
            </w:r>
            <w:r w:rsidRPr="003076F2">
              <w:rPr>
                <w:shd w:val="clear" w:color="auto" w:fill="FFFFFF"/>
              </w:rPr>
              <w:t>=1,431 autistic people (range=23-389) with mean age ranging from 0.75  – 35.6 years; and n=1,311 non-autistic people (range=17</w:t>
            </w:r>
            <w:r w:rsidR="00D219AA">
              <w:rPr>
                <w:shd w:val="clear" w:color="auto" w:fill="FFFFFF"/>
              </w:rPr>
              <w:t>–</w:t>
            </w:r>
            <w:r w:rsidRPr="003076F2">
              <w:rPr>
                <w:shd w:val="clear" w:color="auto" w:fill="FFFFFF"/>
              </w:rPr>
              <w:t>381) with mean age ranging from 0.75  – 40 years.</w:t>
            </w:r>
          </w:p>
          <w:p w14:paraId="2AB6243D" w14:textId="77777777" w:rsidR="00A175D9" w:rsidRPr="003076F2" w:rsidRDefault="00A175D9" w:rsidP="00AC039C">
            <w:pPr>
              <w:pStyle w:val="ETText"/>
              <w:framePr w:hSpace="0" w:wrap="auto" w:vAnchor="margin" w:yAlign="inline"/>
              <w:suppressOverlap w:val="0"/>
            </w:pPr>
            <w:r w:rsidRPr="003076F2">
              <w:t xml:space="preserve">Broad range of measures employed including questionnaires, eye tracking, observational measures or behavioural tasks. Studies measured a range of outcome measures including: peer relationships: (k=6 studies); play behaviours: (k=2); social attention: (k=3); and social reciprocity: (k=1). There was insufficient variability in IQ scores to investigate it as a potential moderating variable. </w:t>
            </w:r>
          </w:p>
          <w:p w14:paraId="289903B1" w14:textId="1FC25D56" w:rsidR="00A175D9" w:rsidRPr="003076F2" w:rsidRDefault="00A175D9" w:rsidP="00012022">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xml:space="preserve">: comparative </w:t>
            </w:r>
            <w:r w:rsidR="00564C66" w:rsidRPr="003076F2">
              <w:t xml:space="preserve">quantitative </w:t>
            </w:r>
            <w:r w:rsidRPr="003076F2">
              <w:t>cross-sectional studies</w:t>
            </w:r>
          </w:p>
          <w:p w14:paraId="112F5460" w14:textId="77777777" w:rsidR="00A175D9" w:rsidRPr="003076F2" w:rsidRDefault="00A175D9" w:rsidP="00AC039C">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 xml:space="preserve"> ratings ranged from 12 to 15 out of 20.</w:t>
            </w:r>
          </w:p>
          <w:p w14:paraId="5FC4ADC1" w14:textId="77777777" w:rsidR="00A175D9" w:rsidRPr="003076F2" w:rsidRDefault="00A175D9" w:rsidP="00AC039C">
            <w:pPr>
              <w:pStyle w:val="ETText"/>
              <w:framePr w:hSpace="0" w:wrap="auto" w:vAnchor="margin" w:yAlign="inline"/>
              <w:suppressOverlap w:val="0"/>
              <w:rPr>
                <w:shd w:val="clear" w:color="auto" w:fill="FFFFFF"/>
              </w:rPr>
            </w:pPr>
            <w:r w:rsidRPr="003076F2">
              <w:rPr>
                <w:u w:val="single"/>
                <w:shd w:val="clear" w:color="auto" w:fill="FFFFFF"/>
              </w:rPr>
              <w:t>Publication bias</w:t>
            </w:r>
            <w:r w:rsidRPr="003076F2">
              <w:rPr>
                <w:shd w:val="clear" w:color="auto" w:fill="FFFFFF"/>
              </w:rPr>
              <w:t xml:space="preserve"> was significant (p=0.02)</w:t>
            </w:r>
          </w:p>
          <w:p w14:paraId="174ABEE0" w14:textId="77777777" w:rsidR="00A175D9" w:rsidRPr="003076F2" w:rsidRDefault="00A175D9" w:rsidP="00AC039C">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29895139" w14:textId="77777777" w:rsidR="00A175D9" w:rsidRPr="003076F2" w:rsidRDefault="00A175D9" w:rsidP="00AC039C">
            <w:pPr>
              <w:pStyle w:val="ETdashedlist"/>
              <w:framePr w:hSpace="0" w:wrap="auto" w:vAnchor="margin" w:yAlign="inline"/>
              <w:suppressOverlap w:val="0"/>
              <w:jc w:val="left"/>
            </w:pPr>
            <w:r w:rsidRPr="003076F2">
              <w:t>Social communication and interaction skills (k=16 studies)</w:t>
            </w:r>
          </w:p>
          <w:p w14:paraId="13FDB3E1" w14:textId="48CE02BE" w:rsidR="00A175D9" w:rsidRPr="003076F2" w:rsidRDefault="00A175D9" w:rsidP="00AC039C">
            <w:pPr>
              <w:pStyle w:val="ETdashedlist"/>
              <w:framePr w:hSpace="0" w:wrap="auto" w:vAnchor="margin" w:yAlign="inline"/>
              <w:suppressOverlap w:val="0"/>
              <w:jc w:val="left"/>
            </w:pPr>
            <w:r w:rsidRPr="003076F2">
              <w:t>Comparison between autistic individuals</w:t>
            </w:r>
          </w:p>
          <w:p w14:paraId="06EA6CC0" w14:textId="77777777" w:rsidR="00A175D9" w:rsidRPr="003076F2" w:rsidRDefault="00A175D9" w:rsidP="00AC039C">
            <w:pPr>
              <w:pStyle w:val="ETdashedlist"/>
              <w:framePr w:hSpace="0" w:wrap="auto" w:vAnchor="margin" w:yAlign="inline"/>
              <w:suppressOverlap w:val="0"/>
              <w:jc w:val="left"/>
            </w:pPr>
            <w:r w:rsidRPr="003076F2">
              <w:rPr>
                <w:i/>
                <w:iCs/>
              </w:rPr>
              <w:t xml:space="preserve">Autistic females cf autistic males: </w:t>
            </w:r>
            <w:r w:rsidRPr="003076F2">
              <w:t xml:space="preserve">small to medium effect (SMD=0.39) of autistic females having </w:t>
            </w:r>
            <w:r w:rsidRPr="003076F2">
              <w:rPr>
                <w:i/>
                <w:iCs/>
              </w:rPr>
              <w:t>fewer</w:t>
            </w:r>
            <w:r w:rsidRPr="003076F2">
              <w:t xml:space="preserve"> difficulties than males</w:t>
            </w:r>
          </w:p>
          <w:p w14:paraId="6A5AA317" w14:textId="77777777" w:rsidR="00A175D9" w:rsidRPr="003076F2" w:rsidRDefault="00A175D9" w:rsidP="00AC039C">
            <w:pPr>
              <w:pStyle w:val="ETdashedlist"/>
              <w:framePr w:hSpace="0" w:wrap="auto" w:vAnchor="margin" w:yAlign="inline"/>
              <w:suppressOverlap w:val="0"/>
              <w:jc w:val="left"/>
            </w:pPr>
            <w:r w:rsidRPr="003076F2">
              <w:t>Comparison between non-autistic individuals</w:t>
            </w:r>
          </w:p>
          <w:p w14:paraId="322FA30A" w14:textId="77777777" w:rsidR="00A175D9" w:rsidRPr="003076F2" w:rsidRDefault="00A175D9" w:rsidP="00AC039C">
            <w:pPr>
              <w:pStyle w:val="ETdashedlist"/>
              <w:framePr w:hSpace="0" w:wrap="auto" w:vAnchor="margin" w:yAlign="inline"/>
              <w:suppressOverlap w:val="0"/>
              <w:jc w:val="left"/>
            </w:pPr>
            <w:r w:rsidRPr="003076F2">
              <w:rPr>
                <w:i/>
                <w:iCs/>
              </w:rPr>
              <w:t xml:space="preserve">Nonautistic females cf nonautistic males: </w:t>
            </w:r>
            <w:r w:rsidRPr="003076F2">
              <w:t xml:space="preserve">small to medium effect (SMD=0.35) of nonautistic females having </w:t>
            </w:r>
            <w:r w:rsidRPr="003076F2">
              <w:rPr>
                <w:i/>
                <w:iCs/>
              </w:rPr>
              <w:t>fewer</w:t>
            </w:r>
            <w:r w:rsidRPr="003076F2">
              <w:t xml:space="preserve"> difficulties than nonautistic males. Heterogeneity test was significant, and moderating effect of age was significant (p=.007) such that the effects (SMD) increased with higher age groups. </w:t>
            </w:r>
          </w:p>
          <w:p w14:paraId="688E8FDF" w14:textId="77777777" w:rsidR="00A175D9" w:rsidRPr="003076F2" w:rsidRDefault="00A175D9" w:rsidP="00AC039C">
            <w:pPr>
              <w:pStyle w:val="ETdashedlist"/>
              <w:framePr w:hSpace="0" w:wrap="auto" w:vAnchor="margin" w:yAlign="inline"/>
              <w:suppressOverlap w:val="0"/>
              <w:jc w:val="left"/>
            </w:pPr>
            <w:r w:rsidRPr="003076F2">
              <w:t>Comparison between autistic and non-autistic individuals</w:t>
            </w:r>
          </w:p>
          <w:p w14:paraId="403244AA" w14:textId="77777777" w:rsidR="00A175D9" w:rsidRPr="003076F2" w:rsidRDefault="00A175D9" w:rsidP="00AC039C">
            <w:pPr>
              <w:pStyle w:val="ETdashedlist"/>
              <w:framePr w:hSpace="0" w:wrap="auto" w:vAnchor="margin" w:yAlign="inline"/>
              <w:suppressOverlap w:val="0"/>
              <w:jc w:val="left"/>
            </w:pPr>
            <w:r w:rsidRPr="003076F2">
              <w:rPr>
                <w:i/>
                <w:iCs/>
              </w:rPr>
              <w:t>Nonautistic females cf autistic females</w:t>
            </w:r>
            <w:r w:rsidRPr="003076F2">
              <w:t xml:space="preserve">: medium to large effect (SMD=0.72) of nonautistic females having </w:t>
            </w:r>
            <w:r w:rsidRPr="003076F2">
              <w:rPr>
                <w:i/>
                <w:iCs/>
              </w:rPr>
              <w:t>fewer</w:t>
            </w:r>
            <w:r w:rsidRPr="003076F2">
              <w:t xml:space="preserve"> difficulties than autistic females. Heterogeneity test was significant, and moderating effect of </w:t>
            </w:r>
            <w:r w:rsidRPr="003076F2">
              <w:rPr>
                <w:i/>
                <w:iCs/>
              </w:rPr>
              <w:t>age</w:t>
            </w:r>
            <w:r w:rsidRPr="003076F2">
              <w:t xml:space="preserve"> was significant (p=.001) such that the effects (SMD) increased with higher age groups. Heterogeneity still significant at each age group.</w:t>
            </w:r>
          </w:p>
          <w:p w14:paraId="638101C0" w14:textId="77777777" w:rsidR="00A175D9" w:rsidRPr="003076F2" w:rsidRDefault="00A175D9" w:rsidP="00AC039C">
            <w:pPr>
              <w:pStyle w:val="ETdashedlist"/>
              <w:framePr w:hSpace="0" w:wrap="auto" w:vAnchor="margin" w:yAlign="inline"/>
              <w:suppressOverlap w:val="0"/>
              <w:jc w:val="left"/>
            </w:pPr>
            <w:r w:rsidRPr="003076F2">
              <w:rPr>
                <w:i/>
                <w:iCs/>
              </w:rPr>
              <w:t>Nonautistic males cf autistic males</w:t>
            </w:r>
            <w:r w:rsidRPr="003076F2">
              <w:t xml:space="preserve">: medium to large effect (SMD=0.77) of nonautistic males having </w:t>
            </w:r>
            <w:r w:rsidRPr="003076F2">
              <w:rPr>
                <w:i/>
                <w:iCs/>
              </w:rPr>
              <w:t>fewer</w:t>
            </w:r>
            <w:r w:rsidRPr="003076F2">
              <w:t xml:space="preserve"> difficulties than autistic males. Heterogeneity test was significant. Not significantly moderated by </w:t>
            </w:r>
            <w:r w:rsidRPr="003076F2">
              <w:rPr>
                <w:i/>
                <w:iCs/>
              </w:rPr>
              <w:t>age</w:t>
            </w:r>
            <w:r w:rsidRPr="003076F2">
              <w:t>.</w:t>
            </w:r>
          </w:p>
          <w:p w14:paraId="672D1457" w14:textId="77777777" w:rsidR="00A175D9" w:rsidRPr="003076F2" w:rsidRDefault="00A175D9" w:rsidP="00AC039C">
            <w:pPr>
              <w:pStyle w:val="ETdashedlist"/>
              <w:framePr w:hSpace="0" w:wrap="auto" w:vAnchor="margin" w:yAlign="inline"/>
              <w:suppressOverlap w:val="0"/>
              <w:jc w:val="left"/>
            </w:pPr>
            <w:r w:rsidRPr="003076F2">
              <w:rPr>
                <w:i/>
                <w:iCs/>
              </w:rPr>
              <w:t xml:space="preserve">Autistic females cf nonautistic males: </w:t>
            </w:r>
            <w:r w:rsidRPr="003076F2">
              <w:t xml:space="preserve">non-significant effect (SMD=0.30; p=0.07) with trend for nonautistic males having </w:t>
            </w:r>
            <w:r w:rsidRPr="003076F2">
              <w:rPr>
                <w:i/>
                <w:iCs/>
              </w:rPr>
              <w:t>fewer</w:t>
            </w:r>
            <w:r w:rsidRPr="003076F2">
              <w:t xml:space="preserve"> difficulties than autistic females; heterogeneity test was significant. Not significantly moderated by </w:t>
            </w:r>
            <w:r w:rsidRPr="003076F2">
              <w:rPr>
                <w:i/>
                <w:iCs/>
              </w:rPr>
              <w:t>age</w:t>
            </w:r>
            <w:r w:rsidRPr="003076F2">
              <w:t xml:space="preserve">. </w:t>
            </w:r>
          </w:p>
        </w:tc>
        <w:tc>
          <w:tcPr>
            <w:tcW w:w="2623" w:type="dxa"/>
            <w:tcBorders>
              <w:top w:val="single" w:sz="4" w:space="0" w:color="4472C4" w:themeColor="accent1"/>
            </w:tcBorders>
            <w:shd w:val="clear" w:color="auto" w:fill="auto"/>
          </w:tcPr>
          <w:p w14:paraId="47723588" w14:textId="3CC3B2D3" w:rsidR="00A175D9" w:rsidRPr="003076F2" w:rsidRDefault="00A175D9" w:rsidP="00AC039C">
            <w:pPr>
              <w:pStyle w:val="ETText"/>
              <w:framePr w:hSpace="0" w:wrap="auto" w:vAnchor="margin" w:yAlign="inline"/>
              <w:suppressOverlap w:val="0"/>
            </w:pPr>
            <w:r w:rsidRPr="003076F2">
              <w:rPr>
                <w:b/>
              </w:rPr>
              <w:t>Author conclusions</w:t>
            </w:r>
            <w:r w:rsidRPr="003076F2">
              <w:t>: autistic females demonstrated significantly better social interaction and communication skills than autistic males, which mirrored the pattern found for nonautistic individuals</w:t>
            </w:r>
            <w:r w:rsidR="00D46EAB">
              <w:t>.</w:t>
            </w:r>
            <w:r w:rsidRPr="003076F2">
              <w:t xml:space="preserve"> </w:t>
            </w:r>
          </w:p>
          <w:p w14:paraId="037C79C7" w14:textId="77777777" w:rsidR="00A175D9" w:rsidRPr="003076F2" w:rsidRDefault="00A175D9" w:rsidP="00AC039C">
            <w:pPr>
              <w:pStyle w:val="ETText"/>
              <w:framePr w:hSpace="0" w:wrap="auto" w:vAnchor="margin" w:yAlign="inline"/>
              <w:suppressOverlap w:val="0"/>
            </w:pPr>
            <w:r w:rsidRPr="003076F2">
              <w:t>Both autistic females and males had significantly lower social interaction and communication skills than their nonautistic female and male counterparts.</w:t>
            </w:r>
          </w:p>
          <w:p w14:paraId="595872D3" w14:textId="77777777" w:rsidR="00A175D9" w:rsidRPr="003076F2" w:rsidRDefault="00A175D9" w:rsidP="00AC039C">
            <w:pPr>
              <w:pStyle w:val="ETText"/>
              <w:framePr w:hSpace="0" w:wrap="auto" w:vAnchor="margin" w:yAlign="inline"/>
              <w:suppressOverlap w:val="0"/>
            </w:pPr>
            <w:r w:rsidRPr="003076F2">
              <w:t xml:space="preserve">The difference between nonautistic males with nonautistic females, and autistic females with nonautistic females became more evident with increased age. </w:t>
            </w:r>
          </w:p>
          <w:p w14:paraId="3139F6F3" w14:textId="77777777" w:rsidR="00A175D9" w:rsidRPr="003076F2" w:rsidRDefault="00A175D9" w:rsidP="00AC039C">
            <w:pPr>
              <w:pStyle w:val="ETText"/>
              <w:framePr w:hSpace="0" w:wrap="auto" w:vAnchor="margin" w:yAlign="inline"/>
              <w:suppressOverlap w:val="0"/>
            </w:pPr>
            <w:r w:rsidRPr="003076F2">
              <w:t>Autistic females had lower social interaction and communication skills than nonautistic males but this was not significant.</w:t>
            </w:r>
          </w:p>
          <w:p w14:paraId="17C38A24" w14:textId="77777777" w:rsidR="00A175D9" w:rsidRPr="003076F2" w:rsidRDefault="00A175D9" w:rsidP="00AC039C">
            <w:pPr>
              <w:pStyle w:val="ETText"/>
              <w:framePr w:hSpace="0" w:wrap="auto" w:vAnchor="margin" w:yAlign="inline"/>
              <w:suppressOverlap w:val="0"/>
            </w:pPr>
            <w:r w:rsidRPr="003076F2">
              <w:t>The review highlights important sex/gender differences in social interaction and communication for autistic individuals, likely not captured by pre-existing diagnostic instruments, which potentially contribute to the under recognition of autism in females, and may need to be reflected in the diagnostic process.</w:t>
            </w:r>
          </w:p>
          <w:p w14:paraId="439753F4" w14:textId="77777777" w:rsidR="00A175D9" w:rsidRPr="003076F2" w:rsidRDefault="00A175D9" w:rsidP="00AC039C">
            <w:pPr>
              <w:pStyle w:val="ETText"/>
              <w:framePr w:hSpace="0" w:wrap="auto" w:vAnchor="margin" w:yAlign="inline"/>
              <w:suppressOverlap w:val="0"/>
            </w:pPr>
            <w:r w:rsidRPr="003076F2">
              <w:rPr>
                <w:b/>
              </w:rPr>
              <w:t>Reviewer’s notes</w:t>
            </w:r>
            <w:r w:rsidRPr="003076F2">
              <w:t>: High quality review. Addressed different outcomes to those usually considered in reviews of studies using broad construct measures. Limited by relatively low number of studies reducing ability to investigate moderating factors such as IQ, and age groups with more precision, particularly older individuals.</w:t>
            </w:r>
          </w:p>
        </w:tc>
      </w:tr>
    </w:tbl>
    <w:p w14:paraId="341ABC97" w14:textId="77777777" w:rsidR="00C97367" w:rsidRPr="003076F2" w:rsidRDefault="00C97367" w:rsidP="00C97367">
      <w:pPr>
        <w:sectPr w:rsidR="00C97367" w:rsidRPr="003076F2" w:rsidSect="00146300">
          <w:headerReference w:type="default" r:id="rId50"/>
          <w:pgSz w:w="16820" w:h="11900" w:orient="landscape"/>
          <w:pgMar w:top="1440" w:right="1440" w:bottom="1440" w:left="1440" w:header="708" w:footer="708" w:gutter="0"/>
          <w:cols w:space="708"/>
          <w:docGrid w:linePitch="360"/>
        </w:sectPr>
      </w:pPr>
    </w:p>
    <w:tbl>
      <w:tblPr>
        <w:tblpPr w:leftFromText="180" w:rightFromText="180" w:vertAnchor="text" w:horzAnchor="margin" w:tblpY="66"/>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196"/>
        <w:gridCol w:w="2268"/>
        <w:gridCol w:w="5103"/>
        <w:gridCol w:w="2765"/>
      </w:tblGrid>
      <w:tr w:rsidR="005904C0" w:rsidRPr="003076F2" w14:paraId="7A1A5A1C" w14:textId="77777777" w:rsidTr="005904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0B1D322B" w14:textId="46CE11B6" w:rsidR="005904C0" w:rsidRPr="003076F2" w:rsidRDefault="005904C0" w:rsidP="005904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sidRPr="003076F2">
              <w:rPr>
                <w:rFonts w:asciiTheme="minorHAnsi" w:hAnsiTheme="minorHAnsi" w:cstheme="minorHAnsi"/>
                <w:b/>
                <w:sz w:val="16"/>
                <w:szCs w:val="16"/>
              </w:rPr>
              <w:t>Saure</w:t>
            </w:r>
            <w:proofErr w:type="spellEnd"/>
            <w:r w:rsidRPr="003076F2">
              <w:rPr>
                <w:rFonts w:asciiTheme="minorHAnsi" w:hAnsiTheme="minorHAnsi" w:cstheme="minorHAnsi"/>
                <w:b/>
                <w:sz w:val="16"/>
                <w:szCs w:val="16"/>
              </w:rPr>
              <w:t xml:space="preserve"> et al., (2023) </w:t>
            </w:r>
            <w:r w:rsidR="008F1FB7">
              <w:rPr>
                <w:rFonts w:asciiTheme="minorHAnsi" w:hAnsiTheme="minorHAnsi" w:cstheme="minorHAnsi"/>
                <w:b/>
                <w:sz w:val="16"/>
                <w:szCs w:val="16"/>
              </w:rPr>
              <w:fldChar w:fldCharType="begin"/>
            </w:r>
            <w:r w:rsidR="008F1FB7">
              <w:rPr>
                <w:rFonts w:asciiTheme="minorHAnsi" w:hAnsiTheme="minorHAnsi" w:cstheme="minorHAnsi"/>
                <w:b/>
                <w:sz w:val="16"/>
                <w:szCs w:val="16"/>
              </w:rPr>
              <w:instrText xml:space="preserve"> ADDIN EN.CITE &lt;EndNote&gt;&lt;Cite&gt;&lt;Author&gt;Saure&lt;/Author&gt;&lt;Year&gt;2023&lt;/Year&gt;&lt;RecNum&gt;402&lt;/RecNum&gt;&lt;DisplayText&gt;[20]&lt;/DisplayText&gt;&lt;record&gt;&lt;rec-number&gt;402&lt;/rec-number&gt;&lt;foreign-keys&gt;&lt;key app="EN" db-id="f9afr5w2dew9afeza9sxpvrlvrf92zssvfpp" timestamp="1680086366"&gt;402&lt;/key&gt;&lt;/foreign-keys&gt;&lt;ref-type name="Journal Article"&gt;17&lt;/ref-type&gt;&lt;contributors&gt;&lt;authors&gt;&lt;author&gt;Saure, E.&lt;/author&gt;&lt;author&gt;Castrén, M.&lt;/author&gt;&lt;author&gt;Mikkola, K.&lt;/author&gt;&lt;author&gt;Salmi, J.&lt;/author&gt;&lt;/authors&gt;&lt;/contributors&gt;&lt;auth-address&gt;Saure, E., Department of Psychology and Logopedics, Faculty of Medicine, University of Helsinki, PO Box 21, FI-00014, Helsinki, Finland&lt;/auth-address&gt;&lt;titles&gt;&lt;title&gt;Intellectual disabilities moderate sex/gender differences in autism spectrum disorder: A systematic review and meta‐analysis&lt;/title&gt;&lt;secondary-title&gt;Journal of Intellectual Disability Research&lt;/secondary-title&gt;&lt;/titles&gt;&lt;periodical&gt;&lt;full-title&gt;Journal of Intellectual Disability Research&lt;/full-title&gt;&lt;/periodical&gt;&lt;pages&gt;1-34&lt;/pages&gt;&lt;volume&gt;67&lt;/volume&gt;&lt;number&gt;1&lt;/number&gt;&lt;keywords&gt;&lt;keyword&gt;autism spectrum disorder&lt;/keyword&gt;&lt;keyword&gt;gender differences&lt;/keyword&gt;&lt;keyword&gt;intellectual disability&lt;/keyword&gt;&lt;keyword&gt;sex differences&lt;/keyword&gt;&lt;keyword&gt;Autism Spectrum Disorders&lt;/keyword&gt;&lt;keyword&gt;Human Sex Differences&lt;/keyword&gt;&lt;keyword&gt;Intellectual Development Disorder&lt;/keyword&gt;&lt;/keywords&gt;&lt;dates&gt;&lt;year&gt;2023&lt;/year&gt;&lt;/dates&gt;&lt;publisher&gt;Wiley-Blackwell Publishing Ltd.&lt;/publisher&gt;&lt;isbn&gt;0964-2633&amp;#xD;1365-2788&lt;/isbn&gt;&lt;accession-num&gt;2023-24801-001&lt;/accession-num&gt;&lt;urls&gt;&lt;related-urls&gt;&lt;url&gt;https://educationlibrary.idm.oclc.org/login?url=https://search.ebscohost.com/login.aspx?direct=true&amp;amp;db=psyh&amp;amp;AN=2023-24801-001&amp;amp;site=ehost-live&amp;amp;scope=site&lt;/url&gt;&lt;url&gt;ORCID: 0000-0001-8156-7399&lt;/url&gt;&lt;url&gt;ORCID: 0000-0002-4061-554X&lt;/url&gt;&lt;url&gt;emma.saure@helsinki.fi&lt;/url&gt;&lt;/related-urls&gt;&lt;/urls&gt;&lt;electronic-resource-num&gt;10.1111/jir.12989&lt;/electronic-resource-num&gt;&lt;remote-database-name&gt;APA PsycInfo&lt;/remote-database-name&gt;&lt;remote-database-provider&gt;EBSCOhost&lt;/remote-database-provider&gt;&lt;/record&gt;&lt;/Cite&gt;&lt;/EndNote&gt;</w:instrText>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0" w:tooltip="Saure, 2023 #1373" w:history="1">
              <w:r w:rsidR="006525B5">
                <w:rPr>
                  <w:rFonts w:asciiTheme="minorHAnsi" w:hAnsiTheme="minorHAnsi" w:cstheme="minorHAnsi"/>
                  <w:b/>
                  <w:noProof/>
                  <w:sz w:val="16"/>
                  <w:szCs w:val="16"/>
                </w:rPr>
                <w:t>20</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5904C0" w:rsidRPr="003076F2" w14:paraId="30313FC3" w14:textId="77777777" w:rsidTr="007048DA">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5FFFD0BE" w14:textId="77777777" w:rsidR="005904C0" w:rsidRPr="003076F2" w:rsidRDefault="005904C0" w:rsidP="005904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196" w:type="dxa"/>
            <w:tcBorders>
              <w:top w:val="single" w:sz="4" w:space="0" w:color="4472C4" w:themeColor="accent1"/>
              <w:bottom w:val="single" w:sz="4" w:space="0" w:color="4472C4" w:themeColor="accent1"/>
            </w:tcBorders>
            <w:shd w:val="clear" w:color="auto" w:fill="D9E2F3" w:themeFill="accent1" w:themeFillTint="33"/>
          </w:tcPr>
          <w:p w14:paraId="73F7EA81" w14:textId="77777777" w:rsidR="005904C0" w:rsidRPr="003076F2" w:rsidRDefault="005904C0" w:rsidP="005904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268" w:type="dxa"/>
            <w:tcBorders>
              <w:top w:val="single" w:sz="4" w:space="0" w:color="4472C4" w:themeColor="accent1"/>
              <w:bottom w:val="single" w:sz="4" w:space="0" w:color="4472C4" w:themeColor="accent1"/>
            </w:tcBorders>
            <w:shd w:val="clear" w:color="auto" w:fill="D9E2F3" w:themeFill="accent1" w:themeFillTint="33"/>
          </w:tcPr>
          <w:p w14:paraId="08EC3CC5" w14:textId="77777777" w:rsidR="005904C0" w:rsidRPr="003076F2" w:rsidRDefault="005904C0" w:rsidP="005904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5103" w:type="dxa"/>
            <w:tcBorders>
              <w:top w:val="single" w:sz="4" w:space="0" w:color="4472C4" w:themeColor="accent1"/>
              <w:bottom w:val="single" w:sz="4" w:space="0" w:color="4472C4" w:themeColor="accent1"/>
            </w:tcBorders>
            <w:shd w:val="clear" w:color="auto" w:fill="D9E2F3" w:themeFill="accent1" w:themeFillTint="33"/>
          </w:tcPr>
          <w:p w14:paraId="69E4063D" w14:textId="77777777" w:rsidR="005904C0" w:rsidRPr="003076F2" w:rsidRDefault="005904C0" w:rsidP="005904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765" w:type="dxa"/>
            <w:tcBorders>
              <w:top w:val="single" w:sz="4" w:space="0" w:color="4472C4" w:themeColor="accent1"/>
              <w:bottom w:val="single" w:sz="4" w:space="0" w:color="4472C4" w:themeColor="accent1"/>
            </w:tcBorders>
            <w:shd w:val="clear" w:color="auto" w:fill="D9E2F3" w:themeFill="accent1" w:themeFillTint="33"/>
          </w:tcPr>
          <w:p w14:paraId="6BD04699" w14:textId="77777777" w:rsidR="005904C0" w:rsidRPr="003076F2" w:rsidRDefault="005904C0" w:rsidP="005904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5904C0" w:rsidRPr="003076F2" w14:paraId="2A41B899" w14:textId="77777777" w:rsidTr="007048DA">
        <w:trPr>
          <w:cantSplit/>
          <w:trHeight w:val="475"/>
        </w:trPr>
        <w:tc>
          <w:tcPr>
            <w:tcW w:w="2042" w:type="dxa"/>
            <w:tcBorders>
              <w:top w:val="single" w:sz="4" w:space="0" w:color="4472C4" w:themeColor="accent1"/>
            </w:tcBorders>
            <w:shd w:val="clear" w:color="auto" w:fill="auto"/>
          </w:tcPr>
          <w:p w14:paraId="6C67F022" w14:textId="77777777" w:rsidR="005904C0" w:rsidRPr="003076F2" w:rsidRDefault="005904C0" w:rsidP="00012022">
            <w:pPr>
              <w:pStyle w:val="ETText"/>
              <w:framePr w:hSpace="0" w:wrap="auto" w:vAnchor="margin" w:yAlign="inline"/>
              <w:suppressOverlap w:val="0"/>
            </w:pPr>
            <w:r w:rsidRPr="003076F2">
              <w:rPr>
                <w:b/>
              </w:rPr>
              <w:t>Country</w:t>
            </w:r>
            <w:r w:rsidRPr="003076F2">
              <w:t>: Finland</w:t>
            </w:r>
          </w:p>
          <w:p w14:paraId="6A742F73" w14:textId="77777777" w:rsidR="005904C0" w:rsidRPr="003076F2" w:rsidRDefault="005904C0" w:rsidP="00012022">
            <w:pPr>
              <w:pStyle w:val="ETText"/>
              <w:framePr w:hSpace="0" w:wrap="auto" w:vAnchor="margin" w:yAlign="inline"/>
              <w:suppressOverlap w:val="0"/>
            </w:pPr>
            <w:r w:rsidRPr="003076F2">
              <w:rPr>
                <w:b/>
              </w:rPr>
              <w:t>Study type</w:t>
            </w:r>
            <w:r w:rsidRPr="003076F2">
              <w:t>: systematic review &amp; meta-analysis</w:t>
            </w:r>
          </w:p>
          <w:p w14:paraId="064D4C96" w14:textId="77777777" w:rsidR="005904C0" w:rsidRPr="003076F2" w:rsidRDefault="005904C0" w:rsidP="00012022">
            <w:pPr>
              <w:pStyle w:val="ETText"/>
              <w:framePr w:hSpace="0" w:wrap="auto" w:vAnchor="margin" w:yAlign="inline"/>
              <w:suppressOverlap w:val="0"/>
            </w:pPr>
            <w:r w:rsidRPr="003076F2">
              <w:rPr>
                <w:b/>
              </w:rPr>
              <w:t>Study Quality</w:t>
            </w:r>
            <w:r w:rsidRPr="003076F2">
              <w:t xml:space="preserve">: JBI checklist score: 9/11 (high quality) </w:t>
            </w:r>
          </w:p>
          <w:p w14:paraId="5E7FC8FE" w14:textId="12F79C35" w:rsidR="005904C0" w:rsidRPr="003076F2" w:rsidRDefault="005904C0" w:rsidP="00012022">
            <w:pPr>
              <w:pStyle w:val="ETText"/>
              <w:framePr w:hSpace="0" w:wrap="auto" w:vAnchor="margin" w:yAlign="inline"/>
              <w:suppressOverlap w:val="0"/>
            </w:pPr>
            <w:r w:rsidRPr="003076F2">
              <w:rPr>
                <w:b/>
              </w:rPr>
              <w:t>Aims</w:t>
            </w:r>
            <w:r w:rsidRPr="003076F2">
              <w:t xml:space="preserve">: sex/gender differences in social communication and social interaction, restrictive and repetitive behaviour and interests (RRBI), sensory symptoms, linguistic abilities and motor problems in Autism Spectrum Disorder (ASD) without intellectual disability (ASD only) and ASD with intellectual disability (ASD + ID). </w:t>
            </w:r>
          </w:p>
        </w:tc>
        <w:tc>
          <w:tcPr>
            <w:tcW w:w="2196" w:type="dxa"/>
            <w:tcBorders>
              <w:top w:val="single" w:sz="4" w:space="0" w:color="4472C4" w:themeColor="accent1"/>
            </w:tcBorders>
            <w:shd w:val="clear" w:color="auto" w:fill="auto"/>
          </w:tcPr>
          <w:p w14:paraId="674EA272" w14:textId="77777777" w:rsidR="005904C0" w:rsidRPr="003076F2" w:rsidRDefault="005904C0" w:rsidP="00012022">
            <w:pPr>
              <w:pStyle w:val="ETText"/>
              <w:framePr w:hSpace="0" w:wrap="auto" w:vAnchor="margin" w:yAlign="inline"/>
              <w:suppressOverlap w:val="0"/>
              <w:rPr>
                <w:shd w:val="clear" w:color="auto" w:fill="FFFFFF"/>
              </w:rPr>
            </w:pPr>
            <w:r w:rsidRPr="003076F2">
              <w:rPr>
                <w:b/>
              </w:rPr>
              <w:t>Databases</w:t>
            </w:r>
            <w:r w:rsidRPr="003076F2">
              <w:t xml:space="preserve">: </w:t>
            </w:r>
            <w:r w:rsidRPr="003076F2">
              <w:rPr>
                <w:shd w:val="clear" w:color="auto" w:fill="FFFFFF"/>
              </w:rPr>
              <w:t>Medline, PsycINFO databases; Google Scholar.</w:t>
            </w:r>
          </w:p>
          <w:p w14:paraId="4EBAD803" w14:textId="065A34AB" w:rsidR="005904C0" w:rsidRPr="003076F2" w:rsidRDefault="005904C0" w:rsidP="00012022">
            <w:pPr>
              <w:pStyle w:val="ETText"/>
              <w:framePr w:hSpace="0" w:wrap="auto" w:vAnchor="margin" w:yAlign="inline"/>
              <w:suppressOverlap w:val="0"/>
            </w:pPr>
            <w:r w:rsidRPr="003076F2">
              <w:rPr>
                <w:b/>
              </w:rPr>
              <w:t>Search</w:t>
            </w:r>
            <w:r w:rsidRPr="003076F2">
              <w:t xml:space="preserve">: Searched from inception </w:t>
            </w:r>
            <w:r w:rsidR="00D219AA">
              <w:t>–</w:t>
            </w:r>
            <w:r w:rsidRPr="003076F2">
              <w:rPr>
                <w:color w:val="201F1E"/>
                <w:shd w:val="clear" w:color="auto" w:fill="FFFFFF"/>
              </w:rPr>
              <w:t xml:space="preserve">May 2022. </w:t>
            </w:r>
            <w:r w:rsidRPr="003076F2">
              <w:t xml:space="preserve">Transparent selection criteria. Full search terms described. </w:t>
            </w:r>
          </w:p>
          <w:p w14:paraId="70FDDACE" w14:textId="77777777" w:rsidR="005904C0" w:rsidRPr="003076F2" w:rsidRDefault="005904C0" w:rsidP="00012022">
            <w:pPr>
              <w:pStyle w:val="ETText"/>
              <w:framePr w:hSpace="0" w:wrap="auto" w:vAnchor="margin" w:yAlign="inline"/>
              <w:suppressOverlap w:val="0"/>
            </w:pPr>
            <w:r w:rsidRPr="003076F2">
              <w:t>Citation searching performed, grey literature searched.</w:t>
            </w:r>
          </w:p>
          <w:p w14:paraId="55C00A5E" w14:textId="77777777" w:rsidR="005904C0" w:rsidRPr="003076F2" w:rsidRDefault="005904C0" w:rsidP="00012022">
            <w:pPr>
              <w:pStyle w:val="ETText"/>
              <w:framePr w:hSpace="0" w:wrap="auto" w:vAnchor="margin" w:yAlign="inline"/>
              <w:suppressOverlap w:val="0"/>
            </w:pPr>
            <w:r w:rsidRPr="003076F2">
              <w:t>Observed PRISMA reporting.</w:t>
            </w:r>
          </w:p>
          <w:p w14:paraId="435AA9D1" w14:textId="77777777" w:rsidR="005904C0" w:rsidRPr="003076F2" w:rsidRDefault="005904C0" w:rsidP="00012022">
            <w:pPr>
              <w:pStyle w:val="ETText"/>
              <w:framePr w:hSpace="0" w:wrap="auto" w:vAnchor="margin" w:yAlign="inline"/>
              <w:suppressOverlap w:val="0"/>
              <w:rPr>
                <w:bCs/>
              </w:rPr>
            </w:pPr>
            <w:r w:rsidRPr="003076F2">
              <w:t xml:space="preserve">Selection criteria: </w:t>
            </w:r>
          </w:p>
          <w:p w14:paraId="08317F76" w14:textId="77777777" w:rsidR="005904C0" w:rsidRPr="003076F2" w:rsidRDefault="005904C0" w:rsidP="00012022">
            <w:pPr>
              <w:pStyle w:val="ETdashedlist"/>
              <w:framePr w:hSpace="0" w:wrap="auto" w:vAnchor="margin" w:yAlign="inline"/>
              <w:suppressOverlap w:val="0"/>
              <w:jc w:val="left"/>
            </w:pPr>
            <w:r w:rsidRPr="003076F2">
              <w:t>English language, peer-reviewed</w:t>
            </w:r>
          </w:p>
          <w:p w14:paraId="6DF37EBF" w14:textId="77777777" w:rsidR="005904C0" w:rsidRPr="003076F2" w:rsidRDefault="005904C0" w:rsidP="00012022">
            <w:pPr>
              <w:pStyle w:val="ETdashedlist"/>
              <w:framePr w:hSpace="0" w:wrap="auto" w:vAnchor="margin" w:yAlign="inline"/>
              <w:suppressOverlap w:val="0"/>
              <w:jc w:val="left"/>
            </w:pPr>
            <w:r w:rsidRPr="003076F2">
              <w:t xml:space="preserve">Compared autistic females with autistic males </w:t>
            </w:r>
          </w:p>
          <w:p w14:paraId="31525E06" w14:textId="0349CE08" w:rsidR="005904C0" w:rsidRPr="003076F2" w:rsidRDefault="005904C0" w:rsidP="00012022">
            <w:pPr>
              <w:pStyle w:val="ETdashedlist"/>
              <w:framePr w:hSpace="0" w:wrap="auto" w:vAnchor="margin" w:yAlign="inline"/>
              <w:suppressOverlap w:val="0"/>
              <w:jc w:val="left"/>
            </w:pPr>
            <w:r w:rsidRPr="003076F2">
              <w:t>Reported gender differences on at least one of the following:  communication and social interaction; RRBI, or sensory symptoms; linguistic abilities; motor abilities; cognitive skills; emotion recognition</w:t>
            </w:r>
            <w:r w:rsidR="001F5A11" w:rsidRPr="003076F2">
              <w:t xml:space="preserve"> </w:t>
            </w:r>
            <w:r w:rsidRPr="003076F2">
              <w:t xml:space="preserve">behavioural </w:t>
            </w:r>
            <w:r w:rsidR="00990294" w:rsidRPr="003076F2">
              <w:t>characteristics</w:t>
            </w:r>
            <w:r w:rsidRPr="003076F2">
              <w:t>; comorbidity</w:t>
            </w:r>
            <w:r w:rsidR="001F5A11" w:rsidRPr="003076F2">
              <w:t xml:space="preserve"> (only </w:t>
            </w:r>
            <w:r w:rsidR="00990294" w:rsidRPr="003076F2">
              <w:t>characteristics</w:t>
            </w:r>
            <w:r w:rsidR="001F5A11" w:rsidRPr="003076F2">
              <w:t xml:space="preserve"> relating to core characteristics are reported here)</w:t>
            </w:r>
            <w:r w:rsidRPr="003076F2">
              <w:t>.</w:t>
            </w:r>
          </w:p>
          <w:p w14:paraId="3FEDD097" w14:textId="77777777" w:rsidR="005904C0" w:rsidRPr="003076F2" w:rsidRDefault="005904C0" w:rsidP="00012022">
            <w:pPr>
              <w:pStyle w:val="ETdashedlist"/>
              <w:framePr w:hSpace="0" w:wrap="auto" w:vAnchor="margin" w:yAlign="inline"/>
              <w:suppressOverlap w:val="0"/>
              <w:jc w:val="left"/>
            </w:pPr>
            <w:r w:rsidRPr="003076F2">
              <w:t>Statistical analysis of means and Standard Deviations (SD)</w:t>
            </w:r>
          </w:p>
          <w:p w14:paraId="2168047A" w14:textId="77777777" w:rsidR="005904C0" w:rsidRPr="003076F2" w:rsidRDefault="005904C0" w:rsidP="00012022">
            <w:pPr>
              <w:pStyle w:val="ETdashedlist"/>
              <w:framePr w:hSpace="0" w:wrap="auto" w:vAnchor="margin" w:yAlign="inline"/>
              <w:suppressOverlap w:val="0"/>
              <w:jc w:val="left"/>
            </w:pPr>
            <w:r w:rsidRPr="003076F2">
              <w:t xml:space="preserve">Intelligence Quotient (IQ) or Developmental Quotient (DQ) reported. </w:t>
            </w:r>
          </w:p>
        </w:tc>
        <w:tc>
          <w:tcPr>
            <w:tcW w:w="2268" w:type="dxa"/>
            <w:tcBorders>
              <w:top w:val="single" w:sz="4" w:space="0" w:color="4472C4" w:themeColor="accent1"/>
            </w:tcBorders>
            <w:shd w:val="clear" w:color="auto" w:fill="auto"/>
          </w:tcPr>
          <w:p w14:paraId="2E808B12" w14:textId="77777777" w:rsidR="005904C0" w:rsidRPr="003076F2" w:rsidRDefault="005904C0" w:rsidP="00012022">
            <w:pPr>
              <w:pStyle w:val="ETText"/>
              <w:framePr w:hSpace="0" w:wrap="auto" w:vAnchor="margin" w:yAlign="inline"/>
              <w:suppressOverlap w:val="0"/>
              <w:rPr>
                <w:shd w:val="clear" w:color="auto" w:fill="FFFFFF"/>
              </w:rPr>
            </w:pPr>
            <w:r w:rsidRPr="003076F2">
              <w:rPr>
                <w:b/>
              </w:rPr>
              <w:t>Method</w:t>
            </w:r>
            <w:r w:rsidRPr="003076F2">
              <w:t xml:space="preserve">: </w:t>
            </w:r>
            <w:r w:rsidRPr="003076F2">
              <w:rPr>
                <w:shd w:val="clear" w:color="auto" w:fill="FFFFFF"/>
              </w:rPr>
              <w:t xml:space="preserve">independent double study screening and selection of retrieved articles. </w:t>
            </w:r>
          </w:p>
          <w:p w14:paraId="146407B6" w14:textId="77777777" w:rsidR="005904C0" w:rsidRPr="003076F2" w:rsidRDefault="005904C0" w:rsidP="00012022">
            <w:pPr>
              <w:pStyle w:val="ETText"/>
              <w:framePr w:hSpace="0" w:wrap="auto" w:vAnchor="margin" w:yAlign="inline"/>
              <w:suppressOverlap w:val="0"/>
            </w:pPr>
            <w:r w:rsidRPr="003076F2">
              <w:rPr>
                <w:shd w:val="clear" w:color="auto" w:fill="FFFFFF"/>
              </w:rPr>
              <w:t xml:space="preserve">Critical appraisal tool assessing the </w:t>
            </w:r>
            <w:r w:rsidRPr="003076F2">
              <w:t>Risk of bias was the Newcastle–Ottawa Scale.</w:t>
            </w:r>
          </w:p>
          <w:p w14:paraId="5C88803F" w14:textId="77777777" w:rsidR="005904C0" w:rsidRPr="003076F2" w:rsidRDefault="005904C0" w:rsidP="00012022">
            <w:pPr>
              <w:pStyle w:val="ETText"/>
              <w:framePr w:hSpace="0" w:wrap="auto" w:vAnchor="margin" w:yAlign="inline"/>
              <w:suppressOverlap w:val="0"/>
            </w:pPr>
            <w:r w:rsidRPr="003076F2">
              <w:rPr>
                <w:shd w:val="clear" w:color="auto" w:fill="FFFFFF"/>
              </w:rPr>
              <w:t xml:space="preserve">Random effects meta-analyses undertaken.  </w:t>
            </w:r>
          </w:p>
          <w:p w14:paraId="7BACD463" w14:textId="77777777" w:rsidR="005904C0" w:rsidRPr="003076F2" w:rsidRDefault="005904C0" w:rsidP="00012022">
            <w:pPr>
              <w:pStyle w:val="ETText"/>
              <w:framePr w:hSpace="0" w:wrap="auto" w:vAnchor="margin" w:yAlign="inline"/>
              <w:suppressOverlap w:val="0"/>
              <w:rPr>
                <w:shd w:val="clear" w:color="auto" w:fill="FFFFFF"/>
              </w:rPr>
            </w:pPr>
            <w:r w:rsidRPr="003076F2">
              <w:rPr>
                <w:shd w:val="clear" w:color="auto" w:fill="FFFFFF"/>
              </w:rPr>
              <w:t>Effect sizes presented as standardised mean difference (SMD).</w:t>
            </w:r>
          </w:p>
        </w:tc>
        <w:tc>
          <w:tcPr>
            <w:tcW w:w="5103" w:type="dxa"/>
            <w:tcBorders>
              <w:top w:val="single" w:sz="4" w:space="0" w:color="4472C4" w:themeColor="accent1"/>
            </w:tcBorders>
            <w:shd w:val="clear" w:color="auto" w:fill="auto"/>
          </w:tcPr>
          <w:p w14:paraId="72C8683B" w14:textId="5A570C9D" w:rsidR="003E1CB5" w:rsidRPr="003076F2" w:rsidRDefault="005904C0" w:rsidP="00012022">
            <w:pPr>
              <w:pStyle w:val="ETText"/>
              <w:framePr w:hSpace="0" w:wrap="auto" w:vAnchor="margin" w:yAlign="inline"/>
              <w:suppressOverlap w:val="0"/>
              <w:rPr>
                <w:shd w:val="clear" w:color="auto" w:fill="FFFFFF"/>
              </w:rPr>
            </w:pPr>
            <w:r w:rsidRPr="003076F2">
              <w:rPr>
                <w:b/>
              </w:rPr>
              <w:t>Included</w:t>
            </w:r>
            <w:r w:rsidRPr="003076F2">
              <w:t xml:space="preserve">: k=79 studies (n </w:t>
            </w:r>
            <w:r w:rsidRPr="003076F2">
              <w:rPr>
                <w:shd w:val="clear" w:color="auto" w:fill="FFFFFF"/>
              </w:rPr>
              <w:t xml:space="preserve">=14,758 autistic people; </w:t>
            </w:r>
            <w:r w:rsidR="003E1CB5" w:rsidRPr="003076F2">
              <w:rPr>
                <w:shd w:val="clear" w:color="auto" w:fill="FFFFFF"/>
              </w:rPr>
              <w:t>28% with ID</w:t>
            </w:r>
            <w:r w:rsidR="00D46EAB">
              <w:rPr>
                <w:shd w:val="clear" w:color="auto" w:fill="FFFFFF"/>
              </w:rPr>
              <w:t>)</w:t>
            </w:r>
            <w:r w:rsidR="003E1CB5" w:rsidRPr="003076F2">
              <w:rPr>
                <w:shd w:val="clear" w:color="auto" w:fill="FFFFFF"/>
              </w:rPr>
              <w:t>.</w:t>
            </w:r>
            <w:r w:rsidR="003E1CB5" w:rsidRPr="003076F2">
              <w:rPr>
                <w:shd w:val="clear" w:color="auto" w:fill="FFFFFF"/>
              </w:rPr>
              <w:br/>
              <w:t xml:space="preserve">N=10,550 autistics without ID, </w:t>
            </w:r>
            <w:r w:rsidRPr="003076F2">
              <w:rPr>
                <w:shd w:val="clear" w:color="auto" w:fill="FFFFFF"/>
              </w:rPr>
              <w:t>mean age of 15 years</w:t>
            </w:r>
            <w:r w:rsidR="003E1CB5" w:rsidRPr="003076F2">
              <w:rPr>
                <w:shd w:val="clear" w:color="auto" w:fill="FFFFFF"/>
              </w:rPr>
              <w:t>; gender=</w:t>
            </w:r>
            <w:r w:rsidR="00151B7D" w:rsidRPr="003076F2">
              <w:rPr>
                <w:shd w:val="clear" w:color="auto" w:fill="FFFFFF"/>
              </w:rPr>
              <w:t>70</w:t>
            </w:r>
            <w:r w:rsidR="003E1CB5" w:rsidRPr="003076F2">
              <w:rPr>
                <w:shd w:val="clear" w:color="auto" w:fill="FFFFFF"/>
              </w:rPr>
              <w:t>% male</w:t>
            </w:r>
          </w:p>
          <w:p w14:paraId="305CE28F" w14:textId="7798DC44" w:rsidR="005904C0" w:rsidRPr="003076F2" w:rsidRDefault="003E1CB5" w:rsidP="00012022">
            <w:pPr>
              <w:pStyle w:val="ETText"/>
              <w:framePr w:hSpace="0" w:wrap="auto" w:vAnchor="margin" w:yAlign="inline"/>
              <w:suppressOverlap w:val="0"/>
              <w:rPr>
                <w:shd w:val="clear" w:color="auto" w:fill="FFFFFF"/>
              </w:rPr>
            </w:pPr>
            <w:r w:rsidRPr="003076F2">
              <w:rPr>
                <w:shd w:val="clear" w:color="auto" w:fill="FFFFFF"/>
              </w:rPr>
              <w:t xml:space="preserve">N=4208 autistics with ID, M age = </w:t>
            </w:r>
            <w:r w:rsidR="005904C0" w:rsidRPr="003076F2">
              <w:rPr>
                <w:shd w:val="clear" w:color="auto" w:fill="FFFFFF"/>
              </w:rPr>
              <w:t>9 years;</w:t>
            </w:r>
            <w:r w:rsidRPr="003076F2">
              <w:rPr>
                <w:shd w:val="clear" w:color="auto" w:fill="FFFFFF"/>
              </w:rPr>
              <w:t xml:space="preserve"> gender=</w:t>
            </w:r>
            <w:r w:rsidR="00151B7D" w:rsidRPr="003076F2">
              <w:rPr>
                <w:shd w:val="clear" w:color="auto" w:fill="FFFFFF"/>
              </w:rPr>
              <w:t>70</w:t>
            </w:r>
            <w:r w:rsidRPr="003076F2">
              <w:rPr>
                <w:shd w:val="clear" w:color="auto" w:fill="FFFFFF"/>
              </w:rPr>
              <w:t>% male</w:t>
            </w:r>
            <w:r w:rsidR="005904C0" w:rsidRPr="003076F2">
              <w:rPr>
                <w:shd w:val="clear" w:color="auto" w:fill="FFFFFF"/>
              </w:rPr>
              <w:t>.</w:t>
            </w:r>
          </w:p>
          <w:p w14:paraId="766C66E1" w14:textId="502B366B" w:rsidR="005904C0" w:rsidRPr="003076F2" w:rsidRDefault="005904C0" w:rsidP="00012022">
            <w:pPr>
              <w:pStyle w:val="ETText"/>
              <w:framePr w:hSpace="0" w:wrap="auto" w:vAnchor="margin" w:yAlign="inline"/>
              <w:suppressOverlap w:val="0"/>
              <w:rPr>
                <w:shd w:val="clear" w:color="auto" w:fill="FFFFFF"/>
              </w:rPr>
            </w:pPr>
            <w:r w:rsidRPr="003076F2">
              <w:rPr>
                <w:u w:val="single"/>
                <w:shd w:val="clear" w:color="auto" w:fill="FFFFFF"/>
              </w:rPr>
              <w:t>Study designs</w:t>
            </w:r>
            <w:r w:rsidRPr="003076F2">
              <w:rPr>
                <w:shd w:val="clear" w:color="auto" w:fill="FFFFFF"/>
              </w:rPr>
              <w:t>: comparative</w:t>
            </w:r>
            <w:r w:rsidR="00564C66" w:rsidRPr="003076F2">
              <w:rPr>
                <w:shd w:val="clear" w:color="auto" w:fill="FFFFFF"/>
              </w:rPr>
              <w:t xml:space="preserve">, quantitative </w:t>
            </w:r>
            <w:r w:rsidRPr="003076F2">
              <w:rPr>
                <w:shd w:val="clear" w:color="auto" w:fill="FFFFFF"/>
              </w:rPr>
              <w:t xml:space="preserve">observational studies </w:t>
            </w:r>
          </w:p>
          <w:p w14:paraId="37B3CB43" w14:textId="4DA33CFE" w:rsidR="005904C0" w:rsidRPr="003076F2" w:rsidRDefault="005904C0" w:rsidP="00012022">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 xml:space="preserve"> Most studies were rated 7</w:t>
            </w:r>
            <w:r w:rsidR="00D219AA">
              <w:rPr>
                <w:shd w:val="clear" w:color="auto" w:fill="FFFFFF"/>
              </w:rPr>
              <w:t>–</w:t>
            </w:r>
            <w:r w:rsidRPr="003076F2">
              <w:rPr>
                <w:shd w:val="clear" w:color="auto" w:fill="FFFFFF"/>
              </w:rPr>
              <w:t xml:space="preserve">8 out of 10 and no fewer than 5. </w:t>
            </w:r>
          </w:p>
          <w:p w14:paraId="0789970B" w14:textId="77777777" w:rsidR="005904C0" w:rsidRPr="003076F2" w:rsidRDefault="005904C0" w:rsidP="00012022">
            <w:pPr>
              <w:pStyle w:val="ETText"/>
              <w:framePr w:hSpace="0" w:wrap="auto" w:vAnchor="margin" w:yAlign="inline"/>
              <w:suppressOverlap w:val="0"/>
              <w:rPr>
                <w:shd w:val="clear" w:color="auto" w:fill="FFFFFF"/>
              </w:rPr>
            </w:pPr>
            <w:r w:rsidRPr="003076F2">
              <w:rPr>
                <w:u w:val="single"/>
                <w:shd w:val="clear" w:color="auto" w:fill="FFFFFF"/>
              </w:rPr>
              <w:t>Publication bias</w:t>
            </w:r>
            <w:r w:rsidRPr="003076F2">
              <w:rPr>
                <w:shd w:val="clear" w:color="auto" w:fill="FFFFFF"/>
              </w:rPr>
              <w:t>: no evidence in funnel plots.</w:t>
            </w:r>
          </w:p>
          <w:p w14:paraId="44744255" w14:textId="77777777" w:rsidR="005904C0" w:rsidRPr="003076F2" w:rsidRDefault="005904C0" w:rsidP="00012022">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3B219FB4" w14:textId="7999F0AF" w:rsidR="005904C0" w:rsidRPr="003076F2" w:rsidRDefault="005904C0" w:rsidP="00012022">
            <w:pPr>
              <w:pStyle w:val="ETdashedlist"/>
              <w:framePr w:hSpace="0" w:wrap="auto" w:vAnchor="margin" w:yAlign="inline"/>
              <w:suppressOverlap w:val="0"/>
              <w:jc w:val="left"/>
            </w:pPr>
            <w:r w:rsidRPr="003076F2">
              <w:rPr>
                <w:u w:val="single"/>
              </w:rPr>
              <w:t>Social communication and social interaction</w:t>
            </w:r>
            <w:r w:rsidRPr="003076F2">
              <w:t xml:space="preserve">: (k=54 studies) uncertain effect (SMD=-0.17, k=39 studies) of autistic females without ID having </w:t>
            </w:r>
            <w:r w:rsidRPr="003076F2">
              <w:rPr>
                <w:i/>
                <w:iCs/>
              </w:rPr>
              <w:t>fewer</w:t>
            </w:r>
            <w:r w:rsidRPr="003076F2">
              <w:t xml:space="preserve"> difficulties than autistic males without ID; whereas small effect for autistic females with ID having </w:t>
            </w:r>
            <w:r w:rsidRPr="003076F2">
              <w:rPr>
                <w:i/>
                <w:iCs/>
              </w:rPr>
              <w:t>more</w:t>
            </w:r>
            <w:r w:rsidRPr="003076F2">
              <w:t xml:space="preserve"> difficulties than autistic males with ID (SMD=0.20, k=15 studies).  </w:t>
            </w:r>
            <w:r w:rsidR="004E28FB" w:rsidRPr="003076F2">
              <w:t>There was a G</w:t>
            </w:r>
            <w:r w:rsidR="009A2113" w:rsidRPr="003076F2">
              <w:t xml:space="preserve">roup (with and without ID) </w:t>
            </w:r>
            <w:r w:rsidR="004E28FB" w:rsidRPr="003076F2">
              <w:t>effect (</w:t>
            </w:r>
            <w:r w:rsidRPr="003076F2">
              <w:t>p&lt;0.001</w:t>
            </w:r>
            <w:r w:rsidR="004E28FB" w:rsidRPr="003076F2">
              <w:t>) in opposite directions in gender differences.</w:t>
            </w:r>
          </w:p>
          <w:p w14:paraId="13F89AA7" w14:textId="17373763" w:rsidR="005904C0" w:rsidRPr="003076F2" w:rsidRDefault="005904C0" w:rsidP="00012022">
            <w:pPr>
              <w:pStyle w:val="ETdashedlist"/>
              <w:framePr w:hSpace="0" w:wrap="auto" w:vAnchor="margin" w:yAlign="inline"/>
              <w:suppressOverlap w:val="0"/>
              <w:jc w:val="left"/>
            </w:pPr>
            <w:r w:rsidRPr="003076F2">
              <w:rPr>
                <w:u w:val="single"/>
              </w:rPr>
              <w:t>Restrictive and repetitive behaviour and interests (RRBI):</w:t>
            </w:r>
            <w:r w:rsidRPr="003076F2">
              <w:t xml:space="preserve"> (k=49 studies):  small effect (SMD=-0.23, k=40) of autistic females without ID having </w:t>
            </w:r>
            <w:r w:rsidRPr="003076F2">
              <w:rPr>
                <w:i/>
                <w:iCs/>
              </w:rPr>
              <w:t>fewer</w:t>
            </w:r>
            <w:r w:rsidRPr="003076F2">
              <w:t xml:space="preserve"> RRBI than autistic males without ID; whereas uncertain effect for autistic females with ID having </w:t>
            </w:r>
            <w:r w:rsidRPr="003076F2">
              <w:rPr>
                <w:i/>
                <w:iCs/>
              </w:rPr>
              <w:t>more</w:t>
            </w:r>
            <w:r w:rsidRPr="003076F2">
              <w:t xml:space="preserve"> difficulties than autistic males with ID (SMD=-0.11, k=9). </w:t>
            </w:r>
            <w:r w:rsidR="004E28FB" w:rsidRPr="003076F2">
              <w:t>There was a</w:t>
            </w:r>
            <w:r w:rsidRPr="003076F2">
              <w:t xml:space="preserve"> trend for a group </w:t>
            </w:r>
            <w:r w:rsidR="004E28FB" w:rsidRPr="003076F2">
              <w:t xml:space="preserve">(ID status) </w:t>
            </w:r>
            <w:r w:rsidRPr="003076F2">
              <w:t>effect of p=0.06.</w:t>
            </w:r>
          </w:p>
          <w:p w14:paraId="489DBEB7" w14:textId="4090A9B6" w:rsidR="005904C0" w:rsidRPr="003076F2" w:rsidRDefault="005904C0" w:rsidP="00012022">
            <w:pPr>
              <w:pStyle w:val="ETdashedlist"/>
              <w:framePr w:hSpace="0" w:wrap="auto" w:vAnchor="margin" w:yAlign="inline"/>
              <w:suppressOverlap w:val="0"/>
              <w:jc w:val="left"/>
              <w:rPr>
                <w:color w:val="000000" w:themeColor="text1"/>
              </w:rPr>
            </w:pPr>
            <w:r w:rsidRPr="003076F2">
              <w:rPr>
                <w:u w:val="single"/>
              </w:rPr>
              <w:t>Sensory processing:</w:t>
            </w:r>
            <w:r w:rsidRPr="003076F2">
              <w:t xml:space="preserve"> (k=18 studies):  small to medium effect (SMD=0.37, k=18) of autistic females without ID having </w:t>
            </w:r>
            <w:r w:rsidRPr="003076F2">
              <w:rPr>
                <w:i/>
                <w:iCs/>
              </w:rPr>
              <w:t>more</w:t>
            </w:r>
            <w:r w:rsidRPr="003076F2">
              <w:t xml:space="preserve"> sensory challenges</w:t>
            </w:r>
            <w:r w:rsidR="008B207C" w:rsidRPr="003076F2">
              <w:t xml:space="preserve"> </w:t>
            </w:r>
            <w:r w:rsidRPr="003076F2">
              <w:t xml:space="preserve">than autistic males without ID; </w:t>
            </w:r>
            <w:r w:rsidR="00D203B1" w:rsidRPr="003076F2">
              <w:t xml:space="preserve">and </w:t>
            </w:r>
            <w:r w:rsidR="002B2677" w:rsidRPr="003076F2">
              <w:t>also,</w:t>
            </w:r>
            <w:r w:rsidR="00D203B1" w:rsidRPr="003076F2">
              <w:t xml:space="preserve"> a</w:t>
            </w:r>
            <w:r w:rsidRPr="003076F2">
              <w:t xml:space="preserve"> small effect for autistic females with </w:t>
            </w:r>
            <w:r w:rsidRPr="003076F2">
              <w:rPr>
                <w:color w:val="000000" w:themeColor="text1"/>
              </w:rPr>
              <w:t xml:space="preserve">ID having </w:t>
            </w:r>
            <w:r w:rsidRPr="003076F2">
              <w:rPr>
                <w:i/>
                <w:iCs/>
                <w:color w:val="000000" w:themeColor="text1"/>
              </w:rPr>
              <w:t>fewer</w:t>
            </w:r>
            <w:r w:rsidRPr="003076F2">
              <w:rPr>
                <w:color w:val="000000" w:themeColor="text1"/>
              </w:rPr>
              <w:t xml:space="preserve"> challenges</w:t>
            </w:r>
            <w:r w:rsidR="008B207C" w:rsidRPr="003076F2">
              <w:rPr>
                <w:color w:val="000000" w:themeColor="text1"/>
              </w:rPr>
              <w:t xml:space="preserve"> </w:t>
            </w:r>
            <w:r w:rsidRPr="003076F2">
              <w:rPr>
                <w:color w:val="000000" w:themeColor="text1"/>
              </w:rPr>
              <w:t>than</w:t>
            </w:r>
            <w:r w:rsidRPr="003076F2">
              <w:t xml:space="preserve"> autistic </w:t>
            </w:r>
            <w:r w:rsidRPr="003076F2">
              <w:rPr>
                <w:color w:val="000000" w:themeColor="text1"/>
              </w:rPr>
              <w:t>males with ID (SMD=-0.21</w:t>
            </w:r>
            <w:r w:rsidRPr="003076F2">
              <w:t>, k=4</w:t>
            </w:r>
            <w:r w:rsidRPr="003076F2">
              <w:rPr>
                <w:color w:val="000000" w:themeColor="text1"/>
              </w:rPr>
              <w:t xml:space="preserve">). Effects were in opposite directions with a group effect </w:t>
            </w:r>
            <w:r w:rsidR="004E28FB" w:rsidRPr="003076F2">
              <w:t xml:space="preserve">(ID status) </w:t>
            </w:r>
            <w:r w:rsidRPr="003076F2">
              <w:rPr>
                <w:color w:val="000000" w:themeColor="text1"/>
              </w:rPr>
              <w:t>of p=0.002.</w:t>
            </w:r>
          </w:p>
        </w:tc>
        <w:tc>
          <w:tcPr>
            <w:tcW w:w="2765" w:type="dxa"/>
            <w:tcBorders>
              <w:top w:val="single" w:sz="4" w:space="0" w:color="4472C4" w:themeColor="accent1"/>
            </w:tcBorders>
            <w:shd w:val="clear" w:color="auto" w:fill="auto"/>
          </w:tcPr>
          <w:p w14:paraId="66AA54A2" w14:textId="77777777" w:rsidR="005904C0" w:rsidRPr="003076F2" w:rsidRDefault="005904C0" w:rsidP="00012022">
            <w:pPr>
              <w:pStyle w:val="ETText"/>
              <w:framePr w:hSpace="0" w:wrap="auto" w:vAnchor="margin" w:yAlign="inline"/>
              <w:suppressOverlap w:val="0"/>
            </w:pPr>
            <w:r w:rsidRPr="003076F2">
              <w:t xml:space="preserve">Author conclusions:  </w:t>
            </w:r>
          </w:p>
          <w:p w14:paraId="3AF1EFA3" w14:textId="77777777" w:rsidR="00C145AA" w:rsidRPr="003076F2" w:rsidRDefault="00C145AA" w:rsidP="00012022">
            <w:pPr>
              <w:pStyle w:val="ETText"/>
              <w:framePr w:hSpace="0" w:wrap="auto" w:vAnchor="margin" w:yAlign="inline"/>
              <w:suppressOverlap w:val="0"/>
              <w:rPr>
                <w:sz w:val="24"/>
                <w:szCs w:val="24"/>
              </w:rPr>
            </w:pPr>
            <w:r w:rsidRPr="003076F2">
              <w:t xml:space="preserve">Results clearly suggest that the female phenotype of ASD is moderated by ID. </w:t>
            </w:r>
          </w:p>
          <w:p w14:paraId="6E8316E8" w14:textId="77777777" w:rsidR="00C145AA" w:rsidRPr="003076F2" w:rsidRDefault="00C145AA" w:rsidP="00012022">
            <w:pPr>
              <w:pStyle w:val="ETText"/>
              <w:framePr w:hSpace="0" w:wrap="auto" w:vAnchor="margin" w:yAlign="inline"/>
              <w:suppressOverlap w:val="0"/>
            </w:pPr>
            <w:r w:rsidRPr="003076F2">
              <w:t>The female phenotype differs from the male phenotype in ASD among both individuals with and without ID, but in several studied domains, sex/gender differences have the opposite direction. Among autistic individuals with ID, girls/women seem to be more severely affected than boys/men.</w:t>
            </w:r>
          </w:p>
          <w:p w14:paraId="1B34E0A2" w14:textId="0EEE333F" w:rsidR="00C145AA" w:rsidRPr="003076F2" w:rsidRDefault="00C145AA" w:rsidP="00012022">
            <w:pPr>
              <w:pStyle w:val="ETText"/>
              <w:framePr w:hSpace="0" w:wrap="auto" w:vAnchor="margin" w:yAlign="inline"/>
              <w:suppressOverlap w:val="0"/>
            </w:pPr>
            <w:r w:rsidRPr="003076F2">
              <w:t xml:space="preserve">Among autistics without ID, females may </w:t>
            </w:r>
            <w:r w:rsidR="00776942">
              <w:t>be</w:t>
            </w:r>
            <w:r w:rsidRPr="003076F2">
              <w:t xml:space="preserve"> less affected than males. In the context of social communication and social interaction, the effect size for gender differences in autistics without ID was below 0.2, suggesting that the sex/gender differences </w:t>
            </w:r>
            <w:r w:rsidR="001F5A11" w:rsidRPr="003076F2">
              <w:t>are</w:t>
            </w:r>
            <w:r w:rsidRPr="003076F2">
              <w:t xml:space="preserve"> negligible.</w:t>
            </w:r>
          </w:p>
          <w:p w14:paraId="390EFD9A" w14:textId="021C855D" w:rsidR="005904C0" w:rsidRPr="003076F2" w:rsidRDefault="005904C0" w:rsidP="00012022">
            <w:pPr>
              <w:pStyle w:val="ETText"/>
              <w:framePr w:hSpace="0" w:wrap="auto" w:vAnchor="margin" w:yAlign="inline"/>
              <w:suppressOverlap w:val="0"/>
            </w:pPr>
            <w:r w:rsidRPr="003076F2">
              <w:t xml:space="preserve">Such phenotypic gender-based differences could be a potential cause of under-recognition of girls/women with ASD, or alternatively, could reflect underdiagnosing of girls/women with ASD. </w:t>
            </w:r>
          </w:p>
          <w:p w14:paraId="0F23D789" w14:textId="77777777" w:rsidR="005904C0" w:rsidRPr="003076F2" w:rsidRDefault="005904C0" w:rsidP="00012022">
            <w:pPr>
              <w:pStyle w:val="ETText"/>
              <w:framePr w:hSpace="0" w:wrap="auto" w:vAnchor="margin" w:yAlign="inline"/>
              <w:suppressOverlap w:val="0"/>
            </w:pPr>
            <w:r w:rsidRPr="003076F2">
              <w:t>Heterogeneity is large and there are still only a small number of studies in some categories, sometimes with studies reporting opposite findings. One factor potentially contributing to the heterogeneity is the possibility of camouflaging of autistic characteristics.</w:t>
            </w:r>
          </w:p>
          <w:p w14:paraId="6D106D65" w14:textId="77777777" w:rsidR="005904C0" w:rsidRPr="003076F2" w:rsidRDefault="005904C0" w:rsidP="00012022">
            <w:pPr>
              <w:pStyle w:val="ETText"/>
              <w:framePr w:hSpace="0" w:wrap="auto" w:vAnchor="margin" w:yAlign="inline"/>
              <w:suppressOverlap w:val="0"/>
            </w:pPr>
            <w:r w:rsidRPr="003076F2">
              <w:rPr>
                <w:b/>
              </w:rPr>
              <w:t>Reviewer’s notes</w:t>
            </w:r>
            <w:r w:rsidRPr="003076F2">
              <w:t>:  Recent review of quantitative studies, broad cover of autistic characteristics. Considers populations with and without ID separately.</w:t>
            </w:r>
          </w:p>
        </w:tc>
      </w:tr>
    </w:tbl>
    <w:p w14:paraId="2B42CDC3" w14:textId="77777777" w:rsidR="008F4EA6" w:rsidRPr="003076F2" w:rsidRDefault="008F4EA6" w:rsidP="00C97367">
      <w:pPr>
        <w:rPr>
          <w:b/>
          <w:bCs/>
          <w:color w:val="FF0000"/>
          <w:sz w:val="11"/>
        </w:rPr>
      </w:pPr>
    </w:p>
    <w:tbl>
      <w:tblPr>
        <w:tblpPr w:leftFromText="180" w:rightFromText="180" w:vertAnchor="text" w:horzAnchor="margin" w:tblpY="136"/>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14374"/>
      </w:tblGrid>
      <w:tr w:rsidR="008F4EA6" w:rsidRPr="003076F2" w14:paraId="4E7A6BB6" w14:textId="77777777" w:rsidTr="008F4EA6">
        <w:trPr>
          <w:cantSplit/>
          <w:trHeight w:val="475"/>
        </w:trPr>
        <w:tc>
          <w:tcPr>
            <w:tcW w:w="14374" w:type="dxa"/>
            <w:tcBorders>
              <w:top w:val="single" w:sz="12" w:space="0" w:color="4472C4" w:themeColor="accent1"/>
              <w:left w:val="nil"/>
              <w:bottom w:val="single" w:sz="12" w:space="0" w:color="4472C4" w:themeColor="accent1"/>
              <w:right w:val="nil"/>
            </w:tcBorders>
            <w:shd w:val="clear" w:color="auto" w:fill="auto"/>
          </w:tcPr>
          <w:p w14:paraId="31C7865D" w14:textId="77777777" w:rsidR="008F4EA6" w:rsidRPr="003076F2" w:rsidRDefault="008F4EA6" w:rsidP="008F4EA6">
            <w:pPr>
              <w:pStyle w:val="GLFootnotetext"/>
              <w:rPr>
                <w:lang w:val="en-AU"/>
              </w:rPr>
            </w:pPr>
            <w:r w:rsidRPr="003076F2">
              <w:rPr>
                <w:rStyle w:val="FooterChar"/>
                <w:rFonts w:cstheme="majorHAnsi"/>
                <w:b/>
                <w:bCs/>
              </w:rPr>
              <w:t>Key</w:t>
            </w:r>
            <w:r w:rsidRPr="003076F2">
              <w:rPr>
                <w:rStyle w:val="FooterChar"/>
                <w:rFonts w:cstheme="majorHAnsi"/>
              </w:rPr>
              <w:t xml:space="preserve">: </w:t>
            </w:r>
            <w:r w:rsidRPr="003076F2">
              <w:rPr>
                <w:rStyle w:val="FooterChar"/>
                <w:rFonts w:cstheme="majorHAnsi"/>
                <w:lang w:val="en-AU"/>
              </w:rPr>
              <w:t xml:space="preserve">ADHD=Attention Deficit Hyperactivity Disorder;  ADI-R=Autism Diagnostic Interview-Revised; </w:t>
            </w:r>
            <w:r w:rsidRPr="003076F2">
              <w:rPr>
                <w:rStyle w:val="FooterChar"/>
                <w:rFonts w:cstheme="majorHAnsi"/>
              </w:rPr>
              <w:t xml:space="preserve">ASD=Autism Spectrum Disorder; </w:t>
            </w:r>
            <w:r w:rsidRPr="003076F2">
              <w:rPr>
                <w:rStyle w:val="FooterChar"/>
                <w:rFonts w:cstheme="majorHAnsi"/>
                <w:lang w:val="en-AU"/>
              </w:rPr>
              <w:t xml:space="preserve">CI=confidence interval; </w:t>
            </w:r>
            <w:r w:rsidRPr="003076F2">
              <w:rPr>
                <w:rStyle w:val="FooterChar"/>
                <w:rFonts w:cstheme="majorHAnsi"/>
              </w:rPr>
              <w:t xml:space="preserve">CINAHL=Cumulative Index to Nursing and Allied Health Literature; </w:t>
            </w:r>
            <w:r w:rsidRPr="003076F2">
              <w:rPr>
                <w:rStyle w:val="FooterChar"/>
                <w:rFonts w:cstheme="majorHAnsi"/>
                <w:lang w:val="en-AU"/>
              </w:rPr>
              <w:t>d=Cohen’s d, an indicator of effect size; DSM5=</w:t>
            </w:r>
            <w:r w:rsidRPr="003076F2">
              <w:t>Diagnostic and Statistical Manual of Mental Disorders – 5th edition</w:t>
            </w:r>
            <w:r w:rsidRPr="003076F2">
              <w:rPr>
                <w:lang w:val="en-AU"/>
              </w:rPr>
              <w:t xml:space="preserve">; </w:t>
            </w:r>
            <w:r w:rsidRPr="003076F2">
              <w:rPr>
                <w:rStyle w:val="FooterChar"/>
                <w:rFonts w:cstheme="majorHAnsi"/>
                <w:lang w:val="en-AU"/>
              </w:rPr>
              <w:t xml:space="preserve">ID=intellectual disability; IQ= intelligence  quotient; </w:t>
            </w:r>
            <w:r w:rsidRPr="003076F2">
              <w:rPr>
                <w:rStyle w:val="FooterChar"/>
                <w:rFonts w:cstheme="majorHAnsi"/>
              </w:rPr>
              <w:t xml:space="preserve">JBI=Joanna Briggs Institute; </w:t>
            </w:r>
            <w:r w:rsidRPr="003076F2">
              <w:rPr>
                <w:rStyle w:val="FooterChar"/>
                <w:rFonts w:cstheme="majorHAnsi"/>
                <w:lang w:val="en-AU"/>
              </w:rPr>
              <w:t xml:space="preserve">k=number of studies; M=mean; </w:t>
            </w:r>
            <w:r w:rsidRPr="003076F2">
              <w:rPr>
                <w:rStyle w:val="FooterChar"/>
                <w:rFonts w:cstheme="majorHAnsi"/>
              </w:rPr>
              <w:t xml:space="preserve">MEDLINE=Medical Literature Analysis and Retrieval System Online; </w:t>
            </w:r>
            <w:r w:rsidRPr="003076F2">
              <w:rPr>
                <w:rStyle w:val="FooterChar"/>
                <w:rFonts w:cstheme="majorHAnsi"/>
                <w:lang w:val="en-AU"/>
              </w:rPr>
              <w:t xml:space="preserve">n=number of people; </w:t>
            </w:r>
            <w:r w:rsidRPr="003076F2">
              <w:rPr>
                <w:rStyle w:val="FooterChar"/>
                <w:rFonts w:cstheme="majorHAnsi"/>
              </w:rPr>
              <w:t xml:space="preserve">PRISMA=Preferred Reporting Items for Systematic Reviews and Meta-Analyses; PsycINFO=Psychological Information Database; </w:t>
            </w:r>
            <w:r w:rsidRPr="003076F2">
              <w:rPr>
                <w:lang w:val="en-AU"/>
              </w:rPr>
              <w:t>RRBI=</w:t>
            </w:r>
            <w:r w:rsidRPr="003076F2">
              <w:t>restrictive and repetitive behaviour and interests</w:t>
            </w:r>
            <w:r w:rsidRPr="003076F2">
              <w:rPr>
                <w:lang w:val="en-AU"/>
              </w:rPr>
              <w:t xml:space="preserve">; </w:t>
            </w:r>
            <w:r w:rsidRPr="003076F2">
              <w:rPr>
                <w:rStyle w:val="FooterChar"/>
                <w:rFonts w:cstheme="majorHAnsi"/>
                <w:lang w:val="en-AU"/>
              </w:rPr>
              <w:t>SD=standard deviations; SMD=standardised mean difference; SOR=sensory over-responsivity; SRS=Social Responsiveness Scale; STROBE=</w:t>
            </w:r>
            <w:r w:rsidRPr="003076F2">
              <w:t>Strengthening the Reporting of Observational Studies in Epidemiology</w:t>
            </w:r>
            <w:r w:rsidRPr="003076F2">
              <w:rPr>
                <w:lang w:val="en-AU"/>
              </w:rPr>
              <w:t xml:space="preserve">; </w:t>
            </w:r>
            <w:r w:rsidRPr="003076F2">
              <w:rPr>
                <w:rStyle w:val="FooterChar"/>
                <w:rFonts w:cstheme="majorHAnsi"/>
                <w:lang w:val="en-AU"/>
              </w:rPr>
              <w:t>SUR=sensory under-responsivity; TD=typically developing; UK=United Kingdom</w:t>
            </w:r>
          </w:p>
        </w:tc>
      </w:tr>
    </w:tbl>
    <w:p w14:paraId="027255F1" w14:textId="77777777" w:rsidR="003A6B61" w:rsidRPr="003076F2" w:rsidRDefault="003A6B61" w:rsidP="003620C0">
      <w:pPr>
        <w:spacing w:before="60" w:after="60"/>
        <w:rPr>
          <w:b/>
          <w:bCs/>
          <w:color w:val="FF0000"/>
        </w:rPr>
      </w:pPr>
    </w:p>
    <w:p w14:paraId="25D2E84E" w14:textId="77777777" w:rsidR="003A6B61" w:rsidRPr="003076F2" w:rsidRDefault="003A6B61" w:rsidP="003620C0">
      <w:pPr>
        <w:spacing w:before="60" w:after="60"/>
        <w:rPr>
          <w:rFonts w:asciiTheme="minorHAnsi" w:hAnsiTheme="minorHAnsi" w:cstheme="minorHAnsi"/>
          <w:b/>
          <w:sz w:val="16"/>
          <w:szCs w:val="16"/>
          <w:lang w:val="x-none"/>
        </w:rPr>
        <w:sectPr w:rsidR="003A6B61" w:rsidRPr="003076F2" w:rsidSect="00146300">
          <w:headerReference w:type="default" r:id="rId51"/>
          <w:pgSz w:w="16820" w:h="11900" w:orient="landscape"/>
          <w:pgMar w:top="1440" w:right="1440" w:bottom="1440" w:left="1440" w:header="708" w:footer="708" w:gutter="0"/>
          <w:cols w:space="708"/>
          <w:docGrid w:linePitch="360"/>
        </w:sectPr>
      </w:pPr>
    </w:p>
    <w:tbl>
      <w:tblPr>
        <w:tblpPr w:leftFromText="180" w:rightFromText="180" w:vertAnchor="text" w:horzAnchor="margin" w:tblpY="397"/>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C97367" w:rsidRPr="003076F2" w14:paraId="28CD148B" w14:textId="77777777" w:rsidTr="003620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31ADE40" w14:textId="48208AE5" w:rsidR="00C97367" w:rsidRPr="003076F2" w:rsidRDefault="00C97367" w:rsidP="003620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sidRPr="003076F2">
              <w:rPr>
                <w:rFonts w:asciiTheme="minorHAnsi" w:hAnsiTheme="minorHAnsi" w:cstheme="minorHAnsi"/>
                <w:b/>
                <w:sz w:val="16"/>
                <w:szCs w:val="16"/>
              </w:rPr>
              <w:t>Loubersac</w:t>
            </w:r>
            <w:proofErr w:type="spellEnd"/>
            <w:r w:rsidRPr="003076F2">
              <w:rPr>
                <w:rFonts w:asciiTheme="minorHAnsi" w:hAnsiTheme="minorHAnsi" w:cstheme="minorHAnsi"/>
                <w:b/>
                <w:sz w:val="16"/>
                <w:szCs w:val="16"/>
              </w:rPr>
              <w:t xml:space="preserve"> et al., (2021) </w:t>
            </w:r>
            <w:r w:rsidR="008F1FB7">
              <w:rPr>
                <w:rFonts w:asciiTheme="minorHAnsi" w:hAnsiTheme="minorHAnsi" w:cstheme="minorHAnsi"/>
                <w:b/>
                <w:sz w:val="16"/>
                <w:szCs w:val="16"/>
              </w:rPr>
              <w:fldChar w:fldCharType="begin"/>
            </w:r>
            <w:r w:rsidR="008F1FB7">
              <w:rPr>
                <w:rFonts w:asciiTheme="minorHAnsi" w:hAnsiTheme="minorHAnsi" w:cstheme="minorHAnsi"/>
                <w:b/>
                <w:sz w:val="16"/>
                <w:szCs w:val="16"/>
              </w:rPr>
              <w:instrText xml:space="preserve"> ADDIN EN.CITE &lt;EndNote&gt;&lt;Cite&gt;&lt;Author&gt;Loubersac&lt;/Author&gt;&lt;Year&gt;2021&lt;/Year&gt;&lt;RecNum&gt;1375&lt;/RecNum&gt;&lt;DisplayText&gt;[17]&lt;/DisplayText&gt;&lt;record&gt;&lt;rec-number&gt;1375&lt;/rec-number&gt;&lt;foreign-keys&gt;&lt;key app="EN" db-id="f9afr5w2dew9afeza9sxpvrlvrf92zssvfpp" timestamp="1699371678"&gt;1375&lt;/key&gt;&lt;/foreign-keys&gt;&lt;ref-type name="Journal Article"&gt;17&lt;/ref-type&gt;&lt;contributors&gt;&lt;authors&gt;&lt;author&gt;Loubersac, Julie&lt;/author&gt;&lt;author&gt;Michelon, Cécile&lt;/author&gt;&lt;author&gt;Ferrando, Laetitia&lt;/author&gt;&lt;author&gt;Picot, Marie-Christine&lt;/author&gt;&lt;author&gt;Baghdadli, Amaria&lt;/author&gt;&lt;/authors&gt;&lt;/contributors&gt;&lt;auth-address&gt;Baghdadli, Amaria&lt;/auth-address&gt;&lt;titles&gt;&lt;title&gt;Predictors of an earlier diagnosis of autism spectrum disorder in children and adolescents: A systematic review (1987–2017)&lt;/title&gt;&lt;secondary-title&gt;European Child &amp;amp; Adolescent Psychiatry&lt;/secondary-title&gt;&lt;/titles&gt;&lt;periodical&gt;&lt;full-title&gt;European Child &amp;amp; Adolescent Psychiatry&lt;/full-title&gt;&lt;/periodical&gt;&lt;keywords&gt;&lt;keyword&gt;Autism spectrum disorder&lt;/keyword&gt;&lt;keyword&gt;Age of diagnosis&lt;/keyword&gt;&lt;keyword&gt;Children&lt;/keyword&gt;&lt;keyword&gt;Systematic review&lt;/keyword&gt;&lt;keyword&gt;No terms assigned&lt;/keyword&gt;&lt;/keywords&gt;&lt;dates&gt;&lt;year&gt;2021&lt;/year&gt;&lt;/dates&gt;&lt;publisher&gt;Springer&lt;/publisher&gt;&lt;isbn&gt;1018-8827&amp;#xD;1435-165X&lt;/isbn&gt;&lt;accession-num&gt;2021-41919-001&lt;/accession-num&gt;&lt;urls&gt;&lt;related-urls&gt;&lt;url&gt;https://educationlibrary.idm.oclc.org/login?url=https://search.ebscohost.com/login.aspx?direct=true&amp;amp;db=psyh&amp;amp;AN=2021-41919-001&amp;amp;site=ehost-live&amp;amp;scope=site&lt;/url&gt;&lt;url&gt;ORCID: 0000-0002-5679-7544&lt;/url&gt;&lt;url&gt;rech-clinique-autisme@chu-montpellier.fr&lt;/url&gt;&lt;/related-urls&gt;&lt;/urls&gt;&lt;electronic-resource-num&gt;10.1007/s00787-021-01792-9&lt;/electronic-resource-num&gt;&lt;remote-database-name&gt;APA PsycInfo&lt;/remote-database-name&gt;&lt;remote-database-provider&gt;EBSCOhost&lt;/remote-database-provider&gt;&lt;/record&gt;&lt;/Cite&gt;&lt;/EndNote&gt;</w:instrText>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17" w:tooltip="Loubersac, 2021 #1375" w:history="1">
              <w:r w:rsidR="006525B5">
                <w:rPr>
                  <w:rFonts w:asciiTheme="minorHAnsi" w:hAnsiTheme="minorHAnsi" w:cstheme="minorHAnsi"/>
                  <w:b/>
                  <w:noProof/>
                  <w:sz w:val="16"/>
                  <w:szCs w:val="16"/>
                </w:rPr>
                <w:t>17</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C97367" w:rsidRPr="003076F2" w14:paraId="44CE743D" w14:textId="77777777" w:rsidTr="003620C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5E99E36C"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50B698A6"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080B0029"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2911CEEE"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B3C567B"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C97367" w:rsidRPr="003076F2" w14:paraId="2B6FB3AE" w14:textId="77777777" w:rsidTr="003620C0">
        <w:trPr>
          <w:cantSplit/>
          <w:trHeight w:val="475"/>
        </w:trPr>
        <w:tc>
          <w:tcPr>
            <w:tcW w:w="2042" w:type="dxa"/>
            <w:tcBorders>
              <w:top w:val="single" w:sz="4" w:space="0" w:color="4472C4" w:themeColor="accent1"/>
            </w:tcBorders>
            <w:shd w:val="clear" w:color="auto" w:fill="auto"/>
          </w:tcPr>
          <w:p w14:paraId="3F4E33E8" w14:textId="77777777" w:rsidR="00C97367" w:rsidRPr="003076F2" w:rsidRDefault="00C97367" w:rsidP="00012022">
            <w:pPr>
              <w:pStyle w:val="ETText"/>
              <w:framePr w:hSpace="0" w:wrap="auto" w:vAnchor="margin" w:yAlign="inline"/>
              <w:suppressOverlap w:val="0"/>
            </w:pPr>
            <w:r w:rsidRPr="003076F2">
              <w:rPr>
                <w:b/>
              </w:rPr>
              <w:t>Country</w:t>
            </w:r>
            <w:r w:rsidRPr="003076F2">
              <w:t>: France</w:t>
            </w:r>
          </w:p>
          <w:p w14:paraId="362A2CC4" w14:textId="77777777" w:rsidR="00C97367" w:rsidRPr="003076F2" w:rsidRDefault="00C97367" w:rsidP="00012022">
            <w:pPr>
              <w:pStyle w:val="ETText"/>
              <w:framePr w:hSpace="0" w:wrap="auto" w:vAnchor="margin" w:yAlign="inline"/>
              <w:suppressOverlap w:val="0"/>
            </w:pPr>
            <w:r w:rsidRPr="003076F2">
              <w:rPr>
                <w:b/>
              </w:rPr>
              <w:t>Study type</w:t>
            </w:r>
            <w:r w:rsidRPr="003076F2">
              <w:t xml:space="preserve">: systematic review </w:t>
            </w:r>
          </w:p>
          <w:p w14:paraId="0B041ABF" w14:textId="77777777" w:rsidR="00C97367" w:rsidRPr="003076F2" w:rsidRDefault="00C97367" w:rsidP="00012022">
            <w:pPr>
              <w:pStyle w:val="ETText"/>
              <w:framePr w:hSpace="0" w:wrap="auto" w:vAnchor="margin" w:yAlign="inline"/>
              <w:suppressOverlap w:val="0"/>
            </w:pPr>
            <w:r w:rsidRPr="003076F2">
              <w:rPr>
                <w:b/>
              </w:rPr>
              <w:t>Study Quality</w:t>
            </w:r>
            <w:r w:rsidRPr="003076F2">
              <w:t xml:space="preserve">: JBI checklist score: 8/11 (medium quality) </w:t>
            </w:r>
          </w:p>
          <w:p w14:paraId="3782C610" w14:textId="7425EED6" w:rsidR="00C97367" w:rsidRPr="003076F2" w:rsidRDefault="00C97367" w:rsidP="00012022">
            <w:pPr>
              <w:pStyle w:val="ETText"/>
              <w:framePr w:hSpace="0" w:wrap="auto" w:vAnchor="margin" w:yAlign="inline"/>
              <w:suppressOverlap w:val="0"/>
            </w:pPr>
            <w:r w:rsidRPr="003076F2">
              <w:rPr>
                <w:b/>
              </w:rPr>
              <w:t>Aims</w:t>
            </w:r>
            <w:r w:rsidRPr="003076F2">
              <w:t xml:space="preserve">:  to identify average age at which the diagnosis of ASD is confirmed, and associated environmental factors (including </w:t>
            </w:r>
            <w:r w:rsidR="00844398" w:rsidRPr="003076F2">
              <w:t>gender</w:t>
            </w:r>
            <w:r w:rsidRPr="003076F2">
              <w:t>)</w:t>
            </w:r>
          </w:p>
          <w:p w14:paraId="2EF521E4" w14:textId="77777777" w:rsidR="00C97367" w:rsidRPr="003076F2" w:rsidRDefault="00C97367" w:rsidP="00012022">
            <w:pPr>
              <w:pStyle w:val="ETText"/>
              <w:framePr w:hSpace="0" w:wrap="auto" w:vAnchor="margin" w:yAlign="inline"/>
              <w:suppressOverlap w:val="0"/>
            </w:pPr>
            <w:r w:rsidRPr="003076F2">
              <w:t>(only data relevant to studies reporting on gender reported here)</w:t>
            </w:r>
          </w:p>
        </w:tc>
        <w:tc>
          <w:tcPr>
            <w:tcW w:w="2338" w:type="dxa"/>
            <w:tcBorders>
              <w:top w:val="single" w:sz="4" w:space="0" w:color="4472C4" w:themeColor="accent1"/>
            </w:tcBorders>
            <w:shd w:val="clear" w:color="auto" w:fill="auto"/>
          </w:tcPr>
          <w:p w14:paraId="0D21E5A6" w14:textId="77777777" w:rsidR="00C97367" w:rsidRPr="003076F2" w:rsidRDefault="00C97367" w:rsidP="00012022">
            <w:pPr>
              <w:pStyle w:val="ETText"/>
              <w:framePr w:hSpace="0" w:wrap="auto" w:vAnchor="margin" w:yAlign="inline"/>
              <w:suppressOverlap w:val="0"/>
              <w:rPr>
                <w:shd w:val="clear" w:color="auto" w:fill="FFFFFF"/>
              </w:rPr>
            </w:pPr>
            <w:r w:rsidRPr="003076F2">
              <w:rPr>
                <w:b/>
              </w:rPr>
              <w:t>Databases</w:t>
            </w:r>
            <w:r w:rsidRPr="003076F2">
              <w:t>: Pubmed, Web of Science, PsycINFO, Cochrane Library</w:t>
            </w:r>
          </w:p>
          <w:p w14:paraId="6873BF29" w14:textId="0064966D" w:rsidR="00C97367" w:rsidRPr="003076F2" w:rsidRDefault="00C97367" w:rsidP="00012022">
            <w:pPr>
              <w:pStyle w:val="ETText"/>
              <w:framePr w:hSpace="0" w:wrap="auto" w:vAnchor="margin" w:yAlign="inline"/>
              <w:suppressOverlap w:val="0"/>
            </w:pPr>
            <w:r w:rsidRPr="003076F2">
              <w:rPr>
                <w:b/>
              </w:rPr>
              <w:t>Search</w:t>
            </w:r>
            <w:r w:rsidRPr="003076F2">
              <w:t>: Searched  from inception</w:t>
            </w:r>
            <w:r w:rsidR="00514818">
              <w:t xml:space="preserve"> </w:t>
            </w:r>
            <w:r w:rsidR="00D219AA">
              <w:t>–</w:t>
            </w:r>
            <w:r w:rsidRPr="003076F2">
              <w:t xml:space="preserve"> </w:t>
            </w:r>
            <w:r w:rsidRPr="003076F2">
              <w:rPr>
                <w:color w:val="201F1E"/>
                <w:shd w:val="clear" w:color="auto" w:fill="FFFFFF"/>
              </w:rPr>
              <w:softHyphen/>
              <w:t xml:space="preserve"> Dec 2019. </w:t>
            </w:r>
            <w:r w:rsidRPr="003076F2">
              <w:t>Transparent detailed selection criteria. Full search terms described. Whether citation searching was performed was not reported.</w:t>
            </w:r>
          </w:p>
          <w:p w14:paraId="3B796807" w14:textId="77777777" w:rsidR="00C97367" w:rsidRPr="003076F2" w:rsidRDefault="00C97367" w:rsidP="00012022">
            <w:pPr>
              <w:pStyle w:val="ETText"/>
              <w:framePr w:hSpace="0" w:wrap="auto" w:vAnchor="margin" w:yAlign="inline"/>
              <w:suppressOverlap w:val="0"/>
            </w:pPr>
            <w:r w:rsidRPr="003076F2">
              <w:t>Observed PRISMA reporting.</w:t>
            </w:r>
          </w:p>
          <w:p w14:paraId="3B98B01B" w14:textId="77777777" w:rsidR="00C97367" w:rsidRPr="003076F2" w:rsidRDefault="00C97367" w:rsidP="00012022">
            <w:pPr>
              <w:pStyle w:val="ETText"/>
              <w:framePr w:hSpace="0" w:wrap="auto" w:vAnchor="margin" w:yAlign="inline"/>
              <w:suppressOverlap w:val="0"/>
              <w:rPr>
                <w:bCs/>
              </w:rPr>
            </w:pPr>
            <w:r w:rsidRPr="003076F2">
              <w:t xml:space="preserve">Selection criteria: </w:t>
            </w:r>
          </w:p>
          <w:p w14:paraId="6BA8D44C" w14:textId="77777777" w:rsidR="00C97367" w:rsidRPr="003076F2" w:rsidRDefault="00C97367" w:rsidP="00012022">
            <w:pPr>
              <w:pStyle w:val="ETdashedlist"/>
              <w:framePr w:hSpace="0" w:wrap="auto" w:vAnchor="margin" w:yAlign="inline"/>
              <w:suppressOverlap w:val="0"/>
              <w:jc w:val="left"/>
            </w:pPr>
            <w:r w:rsidRPr="003076F2">
              <w:t>English or French language original publications</w:t>
            </w:r>
          </w:p>
          <w:p w14:paraId="46E5554E" w14:textId="77777777" w:rsidR="00C97367" w:rsidRPr="003076F2" w:rsidRDefault="00C97367" w:rsidP="00012022">
            <w:pPr>
              <w:pStyle w:val="ETdashedlist"/>
              <w:framePr w:hSpace="0" w:wrap="auto" w:vAnchor="margin" w:yAlign="inline"/>
              <w:suppressOverlap w:val="0"/>
              <w:jc w:val="left"/>
            </w:pPr>
            <w:r w:rsidRPr="003076F2">
              <w:t>included children with a clinical diagnosis of ASD of any age</w:t>
            </w:r>
          </w:p>
          <w:p w14:paraId="6706682D" w14:textId="77777777" w:rsidR="00C97367" w:rsidRPr="003076F2" w:rsidRDefault="00C97367" w:rsidP="00012022">
            <w:pPr>
              <w:pStyle w:val="ETdashedlist"/>
              <w:framePr w:hSpace="0" w:wrap="auto" w:vAnchor="margin" w:yAlign="inline"/>
              <w:suppressOverlap w:val="0"/>
              <w:jc w:val="left"/>
            </w:pPr>
            <w:r w:rsidRPr="003076F2">
              <w:t>Reporting on mean and median age at diagnosis</w:t>
            </w:r>
          </w:p>
          <w:p w14:paraId="7BD77430" w14:textId="77777777" w:rsidR="00C97367" w:rsidRPr="003076F2" w:rsidRDefault="00C97367" w:rsidP="00012022">
            <w:pPr>
              <w:pStyle w:val="ETdashedlist"/>
              <w:framePr w:hSpace="0" w:wrap="auto" w:vAnchor="margin" w:yAlign="inline"/>
              <w:suppressOverlap w:val="0"/>
              <w:jc w:val="left"/>
            </w:pPr>
            <w:r w:rsidRPr="003076F2">
              <w:t>analysis of the link between the age at diagnosis and one or more explanatory factors</w:t>
            </w:r>
          </w:p>
          <w:p w14:paraId="13916095" w14:textId="77777777" w:rsidR="00C97367" w:rsidRPr="003076F2" w:rsidRDefault="00C97367" w:rsidP="00012022">
            <w:pPr>
              <w:pStyle w:val="ETdashedlist"/>
              <w:framePr w:hSpace="0" w:wrap="auto" w:vAnchor="margin" w:yAlign="inline"/>
              <w:suppressOverlap w:val="0"/>
              <w:jc w:val="left"/>
            </w:pPr>
            <w:r w:rsidRPr="003076F2">
              <w:t>Only studies considering gender differences in age of diagnosis are reported here.</w:t>
            </w:r>
          </w:p>
        </w:tc>
        <w:tc>
          <w:tcPr>
            <w:tcW w:w="2693" w:type="dxa"/>
            <w:tcBorders>
              <w:top w:val="single" w:sz="4" w:space="0" w:color="4472C4" w:themeColor="accent1"/>
            </w:tcBorders>
            <w:shd w:val="clear" w:color="auto" w:fill="auto"/>
          </w:tcPr>
          <w:p w14:paraId="4B32F371" w14:textId="77777777" w:rsidR="00C97367" w:rsidRPr="003076F2" w:rsidRDefault="00C97367" w:rsidP="00012022">
            <w:pPr>
              <w:pStyle w:val="ETText"/>
              <w:framePr w:hSpace="0" w:wrap="auto" w:vAnchor="margin" w:yAlign="inline"/>
              <w:suppressOverlap w:val="0"/>
            </w:pPr>
            <w:r w:rsidRPr="003076F2">
              <w:rPr>
                <w:b/>
              </w:rPr>
              <w:t>Method</w:t>
            </w:r>
            <w:r w:rsidRPr="003076F2">
              <w:t xml:space="preserve">: </w:t>
            </w:r>
            <w:r w:rsidRPr="003076F2">
              <w:rPr>
                <w:shd w:val="clear" w:color="auto" w:fill="FFFFFF"/>
              </w:rPr>
              <w:t xml:space="preserve">single screening and study selection, with a random subset of 20% double. Data extraction conducted by single </w:t>
            </w:r>
            <w:r w:rsidRPr="003076F2">
              <w:t>reviewer, reviewed by a second investigator.</w:t>
            </w:r>
          </w:p>
          <w:p w14:paraId="7CB2228B" w14:textId="77777777" w:rsidR="00C97367" w:rsidRPr="003076F2" w:rsidRDefault="00C97367" w:rsidP="00012022">
            <w:pPr>
              <w:pStyle w:val="ETText"/>
              <w:framePr w:hSpace="0" w:wrap="auto" w:vAnchor="margin" w:yAlign="inline"/>
              <w:suppressOverlap w:val="0"/>
            </w:pPr>
            <w:r w:rsidRPr="003076F2">
              <w:t>Critical appraisal assessing risk of bias conducted by three investigators using Newcastle Ottawa Scale (NOS).</w:t>
            </w:r>
          </w:p>
        </w:tc>
        <w:tc>
          <w:tcPr>
            <w:tcW w:w="4678" w:type="dxa"/>
            <w:tcBorders>
              <w:top w:val="single" w:sz="4" w:space="0" w:color="4472C4" w:themeColor="accent1"/>
            </w:tcBorders>
            <w:shd w:val="clear" w:color="auto" w:fill="auto"/>
          </w:tcPr>
          <w:p w14:paraId="58E42F4C" w14:textId="23A604B1" w:rsidR="00C97367" w:rsidRPr="003076F2" w:rsidRDefault="00C97367" w:rsidP="00012022">
            <w:pPr>
              <w:pStyle w:val="ETText"/>
              <w:framePr w:hSpace="0" w:wrap="auto" w:vAnchor="margin" w:yAlign="inline"/>
              <w:suppressOverlap w:val="0"/>
            </w:pPr>
            <w:r w:rsidRPr="003076F2">
              <w:rPr>
                <w:b/>
              </w:rPr>
              <w:t>Included</w:t>
            </w:r>
            <w:r w:rsidRPr="003076F2">
              <w:t xml:space="preserve">: k=14 studies of autistic people where gender differences were compared. No synthesis of study characteristics, however determined by current reviewer as reporting on N=75,121 autistic people (range=48 </w:t>
            </w:r>
            <w:r w:rsidRPr="003076F2">
              <w:softHyphen/>
              <w:t xml:space="preserve"> 28,722) with mean age ranging from 3 – 9 years.</w:t>
            </w:r>
            <w:r w:rsidR="00106ED2" w:rsidRPr="003076F2">
              <w:t xml:space="preserve"> </w:t>
            </w:r>
            <w:r w:rsidR="00106ED2" w:rsidRPr="003076F2">
              <w:rPr>
                <w:shd w:val="clear" w:color="auto" w:fill="FFFFFF"/>
              </w:rPr>
              <w:t xml:space="preserve"> Gender not reported.</w:t>
            </w:r>
          </w:p>
          <w:p w14:paraId="44F759BD" w14:textId="0B2E72C5" w:rsidR="00C97367" w:rsidRPr="003076F2" w:rsidRDefault="00C97367" w:rsidP="00012022">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xml:space="preserve">: comparative </w:t>
            </w:r>
            <w:r w:rsidR="00564C66" w:rsidRPr="003076F2">
              <w:t xml:space="preserve">quantitative </w:t>
            </w:r>
            <w:r w:rsidRPr="003076F2">
              <w:t>observational cohort studies</w:t>
            </w:r>
          </w:p>
          <w:p w14:paraId="603A8D69" w14:textId="77777777" w:rsidR="00C97367" w:rsidRPr="003076F2" w:rsidRDefault="00C97367" w:rsidP="00012022">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not reported for subset of articles reported here</w:t>
            </w:r>
          </w:p>
          <w:p w14:paraId="414FE89C" w14:textId="77777777" w:rsidR="00C97367" w:rsidRPr="003076F2" w:rsidRDefault="00C97367" w:rsidP="00012022">
            <w:pPr>
              <w:pStyle w:val="ETText"/>
              <w:framePr w:hSpace="0" w:wrap="auto" w:vAnchor="margin" w:yAlign="inline"/>
              <w:suppressOverlap w:val="0"/>
              <w:rPr>
                <w:shd w:val="clear" w:color="auto" w:fill="FFFFFF"/>
              </w:rPr>
            </w:pPr>
            <w:r w:rsidRPr="003076F2">
              <w:rPr>
                <w:shd w:val="clear" w:color="auto" w:fill="FFFFFF"/>
              </w:rPr>
              <w:t xml:space="preserve">Publication bias not reported </w:t>
            </w:r>
          </w:p>
          <w:p w14:paraId="319B7EFE" w14:textId="77777777" w:rsidR="00C97367" w:rsidRPr="003076F2" w:rsidRDefault="00C97367" w:rsidP="00012022">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35639357" w14:textId="77777777" w:rsidR="00C97367" w:rsidRPr="003076F2" w:rsidRDefault="00C97367" w:rsidP="00012022">
            <w:pPr>
              <w:pStyle w:val="ETText"/>
              <w:framePr w:hSpace="0" w:wrap="auto" w:vAnchor="margin" w:yAlign="inline"/>
              <w:suppressOverlap w:val="0"/>
            </w:pPr>
            <w:r w:rsidRPr="003076F2">
              <w:t>None of the 14 studies that investigated the association between gender and age of diagnosis found a significant association.</w:t>
            </w:r>
          </w:p>
        </w:tc>
        <w:tc>
          <w:tcPr>
            <w:tcW w:w="2623" w:type="dxa"/>
            <w:tcBorders>
              <w:top w:val="single" w:sz="4" w:space="0" w:color="4472C4" w:themeColor="accent1"/>
            </w:tcBorders>
            <w:shd w:val="clear" w:color="auto" w:fill="auto"/>
          </w:tcPr>
          <w:p w14:paraId="48184BDE" w14:textId="62A64CCF" w:rsidR="00C97367" w:rsidRPr="003076F2" w:rsidRDefault="00C97367" w:rsidP="00012022">
            <w:pPr>
              <w:pStyle w:val="ETText"/>
              <w:framePr w:hSpace="0" w:wrap="auto" w:vAnchor="margin" w:yAlign="inline"/>
              <w:suppressOverlap w:val="0"/>
            </w:pPr>
            <w:r w:rsidRPr="003076F2">
              <w:rPr>
                <w:b/>
              </w:rPr>
              <w:t>Author conclusions</w:t>
            </w:r>
            <w:r w:rsidRPr="003076F2">
              <w:t xml:space="preserve">:  Gender does not appear to be significantly associated with the age of diagnosis. However, this result must be balanced by the low representation of girls in the study samples, with a </w:t>
            </w:r>
            <w:r w:rsidR="0014514C" w:rsidRPr="003076F2">
              <w:t>sex/gender</w:t>
            </w:r>
            <w:r w:rsidRPr="003076F2">
              <w:t xml:space="preserve"> ratio of 2:1 to 5:1 (males to females) or even a very low representation in 3 studies in which the </w:t>
            </w:r>
            <w:r w:rsidR="0014514C" w:rsidRPr="003076F2">
              <w:t>sex/gender</w:t>
            </w:r>
            <w:r w:rsidRPr="003076F2">
              <w:t xml:space="preserve"> ratio was between 6:1 and 12:1. </w:t>
            </w:r>
          </w:p>
          <w:p w14:paraId="672366A0" w14:textId="77777777" w:rsidR="00C97367" w:rsidRPr="003076F2" w:rsidRDefault="00C97367" w:rsidP="00012022">
            <w:pPr>
              <w:pStyle w:val="ETText"/>
              <w:framePr w:hSpace="0" w:wrap="auto" w:vAnchor="margin" w:yAlign="inline"/>
              <w:suppressOverlap w:val="0"/>
            </w:pPr>
            <w:r w:rsidRPr="003076F2">
              <w:t xml:space="preserve">Concluded that there is a low level of evidence concerning associations between the age at diagnosis and sex. Further studies using large and well-characterized data sets are needed to simultaneously explore clinical and socio-environmental factors involved in early diagnosis. </w:t>
            </w:r>
          </w:p>
          <w:p w14:paraId="5425064E" w14:textId="23AD3BF3" w:rsidR="00C97367" w:rsidRPr="003076F2" w:rsidRDefault="00C97367" w:rsidP="00012022">
            <w:pPr>
              <w:pStyle w:val="ETText"/>
              <w:framePr w:hSpace="0" w:wrap="auto" w:vAnchor="margin" w:yAlign="inline"/>
              <w:suppressOverlap w:val="0"/>
            </w:pPr>
            <w:r w:rsidRPr="003076F2">
              <w:rPr>
                <w:b/>
              </w:rPr>
              <w:t>Reviewer’s notes</w:t>
            </w:r>
            <w:r w:rsidRPr="003076F2">
              <w:t>: Study considered</w:t>
            </w:r>
            <w:r w:rsidR="00D21FFF" w:rsidRPr="003076F2">
              <w:t xml:space="preserve"> sex/gender</w:t>
            </w:r>
            <w:r w:rsidRPr="003076F2">
              <w:t xml:space="preserve"> amongst a range of possible factors. 50 studies included in the review, only 14 explicitly investigated</w:t>
            </w:r>
            <w:r w:rsidR="00D21FFF" w:rsidRPr="003076F2">
              <w:t xml:space="preserve"> sex/gender</w:t>
            </w:r>
            <w:r w:rsidRPr="003076F2">
              <w:t xml:space="preserve"> as a possible factor.</w:t>
            </w:r>
          </w:p>
        </w:tc>
      </w:tr>
    </w:tbl>
    <w:p w14:paraId="774CEFC7" w14:textId="19F9B6BE" w:rsidR="00C97367" w:rsidRPr="003076F2" w:rsidRDefault="00C97367" w:rsidP="00C97367">
      <w:pPr>
        <w:pStyle w:val="GLTableheading"/>
        <w:framePr w:wrap="around"/>
      </w:pPr>
      <w:bookmarkStart w:id="982" w:name="TableA3_2"/>
      <w:r w:rsidRPr="003076F2">
        <w:t>Table A3.2:</w:t>
      </w:r>
      <w:r w:rsidR="00D21FFF" w:rsidRPr="003076F2">
        <w:t xml:space="preserve"> Sex/gender</w:t>
      </w:r>
      <w:r w:rsidRPr="003076F2">
        <w:t xml:space="preserve"> differences in </w:t>
      </w:r>
      <w:r w:rsidR="00107748" w:rsidRPr="003076F2">
        <w:t>age of autism</w:t>
      </w:r>
      <w:r w:rsidRPr="003076F2">
        <w:t xml:space="preserve"> diagnosis</w:t>
      </w:r>
    </w:p>
    <w:bookmarkEnd w:id="982"/>
    <w:p w14:paraId="5D978FC4" w14:textId="77777777" w:rsidR="00C97367" w:rsidRPr="003076F2" w:rsidRDefault="00C97367" w:rsidP="00C97367">
      <w:pPr>
        <w:rPr>
          <w:b/>
          <w:bCs/>
          <w:color w:val="FF0000"/>
        </w:rPr>
      </w:pPr>
    </w:p>
    <w:p w14:paraId="73D9B727" w14:textId="77777777" w:rsidR="00C97367" w:rsidRPr="003076F2" w:rsidRDefault="00C97367" w:rsidP="00C97367">
      <w:pPr>
        <w:rPr>
          <w:b/>
          <w:bCs/>
          <w:color w:val="FF0000"/>
        </w:rPr>
      </w:pPr>
    </w:p>
    <w:p w14:paraId="1A733064" w14:textId="77777777" w:rsidR="00063172" w:rsidRPr="003076F2" w:rsidRDefault="00063172" w:rsidP="00C97367">
      <w:pPr>
        <w:rPr>
          <w:b/>
          <w:bCs/>
          <w:color w:val="FF0000"/>
        </w:rPr>
        <w:sectPr w:rsidR="00063172" w:rsidRPr="003076F2" w:rsidSect="00146300">
          <w:headerReference w:type="default" r:id="rId52"/>
          <w:pgSz w:w="16820" w:h="11900" w:orient="landscape"/>
          <w:pgMar w:top="1440" w:right="1440" w:bottom="1440" w:left="1440" w:header="708" w:footer="708" w:gutter="0"/>
          <w:pgNumType w:start="64"/>
          <w:cols w:space="708"/>
          <w:docGrid w:linePitch="360"/>
        </w:sectPr>
      </w:pPr>
    </w:p>
    <w:tbl>
      <w:tblPr>
        <w:tblpPr w:leftFromText="180" w:rightFromText="180" w:vertAnchor="text" w:horzAnchor="margin" w:tblpY="62"/>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C97367" w:rsidRPr="003076F2" w14:paraId="30EF3E2C" w14:textId="77777777" w:rsidTr="003620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50142C2B" w14:textId="4FA68AA6" w:rsidR="00C97367" w:rsidRPr="003076F2" w:rsidRDefault="00C97367" w:rsidP="003620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r w:rsidRPr="003076F2">
              <w:rPr>
                <w:rFonts w:asciiTheme="minorHAnsi" w:hAnsiTheme="minorHAnsi" w:cstheme="minorHAnsi"/>
                <w:b/>
                <w:sz w:val="16"/>
                <w:szCs w:val="16"/>
              </w:rPr>
              <w:t xml:space="preserve">Van ‘t Hof et al., (2021) </w:t>
            </w:r>
            <w:r w:rsidR="008F1FB7">
              <w:rPr>
                <w:rFonts w:asciiTheme="minorHAnsi" w:hAnsiTheme="minorHAnsi" w:cstheme="minorHAnsi"/>
                <w:b/>
                <w:sz w:val="16"/>
                <w:szCs w:val="16"/>
              </w:rPr>
              <w:fldChar w:fldCharType="begin">
                <w:fldData xml:space="preserve">PEVuZE5vdGU+PENpdGU+PEF1dGhvcj52YW4gJmFwb3M7dCBIb2Y8L0F1dGhvcj48WWVhcj4yMDIx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2YW4gJmFwb3M7dCBIb2Y8L0F1dGhvcj48WWVhcj4yMDIx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1" w:tooltip="van 't Hof, 2021 #1376" w:history="1">
              <w:r w:rsidR="006525B5">
                <w:rPr>
                  <w:rFonts w:asciiTheme="minorHAnsi" w:hAnsiTheme="minorHAnsi" w:cstheme="minorHAnsi"/>
                  <w:b/>
                  <w:noProof/>
                  <w:sz w:val="16"/>
                  <w:szCs w:val="16"/>
                </w:rPr>
                <w:t>21</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C97367" w:rsidRPr="003076F2" w14:paraId="6781CF9D" w14:textId="77777777" w:rsidTr="003620C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6530DB93"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1E647C15"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0FF8F7C4"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D45CE47"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5A075CD9"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C97367" w:rsidRPr="003076F2" w14:paraId="5287CBDE" w14:textId="77777777" w:rsidTr="003620C0">
        <w:trPr>
          <w:cantSplit/>
          <w:trHeight w:val="475"/>
        </w:trPr>
        <w:tc>
          <w:tcPr>
            <w:tcW w:w="2042" w:type="dxa"/>
            <w:tcBorders>
              <w:top w:val="single" w:sz="4" w:space="0" w:color="4472C4" w:themeColor="accent1"/>
            </w:tcBorders>
            <w:shd w:val="clear" w:color="auto" w:fill="auto"/>
          </w:tcPr>
          <w:p w14:paraId="7A06B19E" w14:textId="77777777" w:rsidR="00C97367" w:rsidRPr="003076F2" w:rsidRDefault="00C97367" w:rsidP="0090340C">
            <w:pPr>
              <w:pStyle w:val="ETText"/>
              <w:framePr w:hSpace="0" w:wrap="auto" w:vAnchor="margin" w:yAlign="inline"/>
              <w:suppressOverlap w:val="0"/>
            </w:pPr>
            <w:r w:rsidRPr="003076F2">
              <w:rPr>
                <w:b/>
              </w:rPr>
              <w:t>Country</w:t>
            </w:r>
            <w:r w:rsidRPr="003076F2">
              <w:t>: The Netherlands</w:t>
            </w:r>
          </w:p>
          <w:p w14:paraId="6DD8F6B4" w14:textId="77777777" w:rsidR="00C97367" w:rsidRPr="003076F2" w:rsidRDefault="00C97367" w:rsidP="0090340C">
            <w:pPr>
              <w:pStyle w:val="ETText"/>
              <w:framePr w:hSpace="0" w:wrap="auto" w:vAnchor="margin" w:yAlign="inline"/>
              <w:suppressOverlap w:val="0"/>
            </w:pPr>
            <w:r w:rsidRPr="003076F2">
              <w:rPr>
                <w:b/>
              </w:rPr>
              <w:t>Study type</w:t>
            </w:r>
            <w:r w:rsidRPr="003076F2">
              <w:t xml:space="preserve">: systematic review and meta-analysis </w:t>
            </w:r>
          </w:p>
          <w:p w14:paraId="377D3E6B" w14:textId="77777777" w:rsidR="00C97367" w:rsidRPr="003076F2" w:rsidRDefault="00C97367" w:rsidP="0090340C">
            <w:pPr>
              <w:pStyle w:val="ETText"/>
              <w:framePr w:hSpace="0" w:wrap="auto" w:vAnchor="margin" w:yAlign="inline"/>
              <w:suppressOverlap w:val="0"/>
            </w:pPr>
            <w:r w:rsidRPr="003076F2">
              <w:rPr>
                <w:b/>
              </w:rPr>
              <w:t>Study Quality</w:t>
            </w:r>
            <w:r w:rsidRPr="003076F2">
              <w:t xml:space="preserve">: JBI checklist score: 6/11 (medium quality) </w:t>
            </w:r>
          </w:p>
          <w:p w14:paraId="5AD05F6B" w14:textId="77777777" w:rsidR="00C97367" w:rsidRPr="003076F2" w:rsidRDefault="00C97367" w:rsidP="0090340C">
            <w:pPr>
              <w:pStyle w:val="ETText"/>
              <w:framePr w:hSpace="0" w:wrap="auto" w:vAnchor="margin" w:yAlign="inline"/>
              <w:suppressOverlap w:val="0"/>
            </w:pPr>
            <w:r w:rsidRPr="003076F2">
              <w:rPr>
                <w:b/>
              </w:rPr>
              <w:t>Aims</w:t>
            </w:r>
            <w:r w:rsidRPr="003076F2">
              <w:t xml:space="preserve">: to identify average age at which the diagnosis of ASD is confirmed. </w:t>
            </w:r>
          </w:p>
          <w:p w14:paraId="06E96FD4" w14:textId="7C0622F6" w:rsidR="00C97367" w:rsidRPr="003076F2" w:rsidRDefault="00C97367" w:rsidP="0090340C">
            <w:pPr>
              <w:pStyle w:val="ETText"/>
              <w:framePr w:hSpace="0" w:wrap="auto" w:vAnchor="margin" w:yAlign="inline"/>
              <w:suppressOverlap w:val="0"/>
            </w:pPr>
            <w:r w:rsidRPr="003076F2">
              <w:t>(only data relevant to studies reporting on</w:t>
            </w:r>
            <w:r w:rsidR="00D21FFF" w:rsidRPr="003076F2">
              <w:t xml:space="preserve"> sex/gender</w:t>
            </w:r>
            <w:r w:rsidRPr="003076F2">
              <w:t xml:space="preserve"> differences are reported here)</w:t>
            </w:r>
          </w:p>
        </w:tc>
        <w:tc>
          <w:tcPr>
            <w:tcW w:w="2338" w:type="dxa"/>
            <w:tcBorders>
              <w:top w:val="single" w:sz="4" w:space="0" w:color="4472C4" w:themeColor="accent1"/>
            </w:tcBorders>
            <w:shd w:val="clear" w:color="auto" w:fill="auto"/>
          </w:tcPr>
          <w:p w14:paraId="4473D755" w14:textId="77777777" w:rsidR="00C97367" w:rsidRPr="003076F2" w:rsidRDefault="00C97367" w:rsidP="0090340C">
            <w:pPr>
              <w:pStyle w:val="ETText"/>
              <w:framePr w:hSpace="0" w:wrap="auto" w:vAnchor="margin" w:yAlign="inline"/>
              <w:suppressOverlap w:val="0"/>
              <w:rPr>
                <w:shd w:val="clear" w:color="auto" w:fill="FFFFFF"/>
              </w:rPr>
            </w:pPr>
            <w:r w:rsidRPr="003076F2">
              <w:rPr>
                <w:b/>
              </w:rPr>
              <w:t>Databases</w:t>
            </w:r>
            <w:r w:rsidRPr="003076F2">
              <w:t>: Pubmed, and used its ‘similar articles’ function.</w:t>
            </w:r>
          </w:p>
          <w:p w14:paraId="2B189E03" w14:textId="12DBBCA9" w:rsidR="00C97367" w:rsidRPr="003076F2" w:rsidRDefault="00C97367" w:rsidP="0090340C">
            <w:pPr>
              <w:pStyle w:val="ETText"/>
              <w:framePr w:hSpace="0" w:wrap="auto" w:vAnchor="margin" w:yAlign="inline"/>
              <w:suppressOverlap w:val="0"/>
            </w:pPr>
            <w:r w:rsidRPr="003076F2">
              <w:rPr>
                <w:b/>
              </w:rPr>
              <w:t>Search</w:t>
            </w:r>
            <w:r w:rsidRPr="003076F2">
              <w:t xml:space="preserve">: Searched from 2012 </w:t>
            </w:r>
            <w:r w:rsidRPr="003076F2">
              <w:rPr>
                <w:color w:val="201F1E"/>
                <w:shd w:val="clear" w:color="auto" w:fill="FFFFFF"/>
              </w:rPr>
              <w:softHyphen/>
            </w:r>
            <w:r w:rsidR="00D219AA">
              <w:rPr>
                <w:color w:val="201F1E"/>
                <w:shd w:val="clear" w:color="auto" w:fill="FFFFFF"/>
              </w:rPr>
              <w:t>–</w:t>
            </w:r>
            <w:r w:rsidRPr="003076F2">
              <w:rPr>
                <w:color w:val="201F1E"/>
                <w:shd w:val="clear" w:color="auto" w:fill="FFFFFF"/>
              </w:rPr>
              <w:t xml:space="preserve"> June 2019. </w:t>
            </w:r>
            <w:r w:rsidRPr="003076F2">
              <w:t xml:space="preserve">Very limited broad search. Full search terms described. Whether citation searching was performed was not </w:t>
            </w:r>
            <w:r w:rsidR="005B311E" w:rsidRPr="003076F2">
              <w:t>report</w:t>
            </w:r>
            <w:r w:rsidRPr="003076F2">
              <w:t>ed.</w:t>
            </w:r>
          </w:p>
          <w:p w14:paraId="6A72B387" w14:textId="77777777" w:rsidR="00C97367" w:rsidRPr="003076F2" w:rsidRDefault="00C97367" w:rsidP="0090340C">
            <w:pPr>
              <w:pStyle w:val="ETText"/>
              <w:framePr w:hSpace="0" w:wrap="auto" w:vAnchor="margin" w:yAlign="inline"/>
              <w:suppressOverlap w:val="0"/>
            </w:pPr>
            <w:r w:rsidRPr="003076F2">
              <w:t>Observed PRISMA reporting.</w:t>
            </w:r>
          </w:p>
          <w:p w14:paraId="4D5E2519" w14:textId="77777777" w:rsidR="00C97367" w:rsidRPr="003076F2" w:rsidRDefault="00C97367" w:rsidP="0090340C">
            <w:pPr>
              <w:pStyle w:val="ETText"/>
              <w:framePr w:hSpace="0" w:wrap="auto" w:vAnchor="margin" w:yAlign="inline"/>
              <w:suppressOverlap w:val="0"/>
              <w:rPr>
                <w:bCs/>
              </w:rPr>
            </w:pPr>
            <w:r w:rsidRPr="003076F2">
              <w:t xml:space="preserve">Selection criteria: </w:t>
            </w:r>
          </w:p>
          <w:p w14:paraId="2FC20EDE" w14:textId="77777777" w:rsidR="00C97367" w:rsidRPr="003076F2" w:rsidRDefault="00C97367" w:rsidP="0090340C">
            <w:pPr>
              <w:pStyle w:val="ETdashedlist"/>
              <w:framePr w:hSpace="0" w:wrap="auto" w:vAnchor="margin" w:yAlign="inline"/>
              <w:suppressOverlap w:val="0"/>
              <w:jc w:val="left"/>
            </w:pPr>
            <w:r w:rsidRPr="003076F2">
              <w:t>English language publications</w:t>
            </w:r>
          </w:p>
          <w:p w14:paraId="42C12BDF" w14:textId="77777777" w:rsidR="00C97367" w:rsidRPr="003076F2" w:rsidRDefault="00C97367" w:rsidP="0090340C">
            <w:pPr>
              <w:pStyle w:val="ETdashedlist"/>
              <w:framePr w:hSpace="0" w:wrap="auto" w:vAnchor="margin" w:yAlign="inline"/>
              <w:suppressOverlap w:val="0"/>
              <w:jc w:val="left"/>
            </w:pPr>
            <w:r w:rsidRPr="003076F2">
              <w:t xml:space="preserve">included (or permitted determination of) an estimate of age at diagnosis for ASD for a sample </w:t>
            </w:r>
          </w:p>
          <w:p w14:paraId="07BCDFF5" w14:textId="77777777" w:rsidR="00C97367" w:rsidRPr="003076F2" w:rsidRDefault="00C97367" w:rsidP="0090340C">
            <w:pPr>
              <w:pStyle w:val="ETdashedlist"/>
              <w:framePr w:hSpace="0" w:wrap="auto" w:vAnchor="margin" w:yAlign="inline"/>
              <w:suppressOverlap w:val="0"/>
              <w:jc w:val="left"/>
            </w:pPr>
            <w:r w:rsidRPr="003076F2">
              <w:t xml:space="preserve">Reporting on mean and/or median age at diagnosis </w:t>
            </w:r>
          </w:p>
        </w:tc>
        <w:tc>
          <w:tcPr>
            <w:tcW w:w="2693" w:type="dxa"/>
            <w:tcBorders>
              <w:top w:val="single" w:sz="4" w:space="0" w:color="4472C4" w:themeColor="accent1"/>
            </w:tcBorders>
            <w:shd w:val="clear" w:color="auto" w:fill="auto"/>
          </w:tcPr>
          <w:p w14:paraId="73E87A97" w14:textId="77777777" w:rsidR="00C97367" w:rsidRPr="003076F2" w:rsidRDefault="00C97367" w:rsidP="0090340C">
            <w:pPr>
              <w:pStyle w:val="ETText"/>
              <w:framePr w:hSpace="0" w:wrap="auto" w:vAnchor="margin" w:yAlign="inline"/>
              <w:suppressOverlap w:val="0"/>
              <w:rPr>
                <w:shd w:val="clear" w:color="auto" w:fill="FFFFFF"/>
              </w:rPr>
            </w:pPr>
            <w:r w:rsidRPr="003076F2">
              <w:rPr>
                <w:b/>
              </w:rPr>
              <w:t>Method</w:t>
            </w:r>
            <w:r w:rsidRPr="003076F2">
              <w:t xml:space="preserve">: </w:t>
            </w:r>
            <w:r w:rsidRPr="003076F2">
              <w:rPr>
                <w:shd w:val="clear" w:color="auto" w:fill="FFFFFF"/>
              </w:rPr>
              <w:t xml:space="preserve">double screening, study selection, and data extraction. </w:t>
            </w:r>
          </w:p>
          <w:p w14:paraId="38B3E2B9" w14:textId="77777777" w:rsidR="00C97367" w:rsidRPr="003076F2" w:rsidRDefault="00C97367" w:rsidP="0090340C">
            <w:pPr>
              <w:pStyle w:val="ETText"/>
              <w:framePr w:hSpace="0" w:wrap="auto" w:vAnchor="margin" w:yAlign="inline"/>
              <w:suppressOverlap w:val="0"/>
            </w:pPr>
            <w:r w:rsidRPr="003076F2">
              <w:t>Critical appraisal assessing risk of bias conducted using the JBI tool.</w:t>
            </w:r>
          </w:p>
          <w:p w14:paraId="680DB463" w14:textId="77777777" w:rsidR="00C97367" w:rsidRPr="003076F2" w:rsidRDefault="00C97367" w:rsidP="0090340C">
            <w:pPr>
              <w:pStyle w:val="ETText"/>
              <w:framePr w:hSpace="0" w:wrap="auto" w:vAnchor="margin" w:yAlign="inline"/>
              <w:suppressOverlap w:val="0"/>
              <w:rPr>
                <w:shd w:val="clear" w:color="auto" w:fill="FFFFFF"/>
              </w:rPr>
            </w:pPr>
            <w:r w:rsidRPr="003076F2">
              <w:rPr>
                <w:shd w:val="clear" w:color="auto" w:fill="FFFFFF"/>
              </w:rPr>
              <w:t>Conducted random effects model meta-analyses using the model variance estimator due to large heterogeneity.</w:t>
            </w:r>
          </w:p>
          <w:p w14:paraId="70CE2A5B" w14:textId="77777777" w:rsidR="00C97367" w:rsidRPr="003076F2" w:rsidRDefault="00C97367" w:rsidP="0090340C">
            <w:pPr>
              <w:pStyle w:val="ETText"/>
              <w:framePr w:hSpace="0" w:wrap="auto" w:vAnchor="margin" w:yAlign="inline"/>
              <w:suppressOverlap w:val="0"/>
            </w:pPr>
            <w:r w:rsidRPr="003076F2">
              <w:rPr>
                <w:shd w:val="clear" w:color="auto" w:fill="FFFFFF"/>
              </w:rPr>
              <w:t>Unable to assess publication bias through funnel plots as there was no effect size.</w:t>
            </w:r>
          </w:p>
        </w:tc>
        <w:tc>
          <w:tcPr>
            <w:tcW w:w="4678" w:type="dxa"/>
            <w:tcBorders>
              <w:top w:val="single" w:sz="4" w:space="0" w:color="4472C4" w:themeColor="accent1"/>
            </w:tcBorders>
            <w:shd w:val="clear" w:color="auto" w:fill="auto"/>
          </w:tcPr>
          <w:p w14:paraId="303BD095" w14:textId="2B137355" w:rsidR="00C97367" w:rsidRPr="003076F2" w:rsidRDefault="00C97367" w:rsidP="0090340C">
            <w:pPr>
              <w:pStyle w:val="ETText"/>
              <w:framePr w:hSpace="0" w:wrap="auto" w:vAnchor="margin" w:yAlign="inline"/>
              <w:suppressOverlap w:val="0"/>
            </w:pPr>
            <w:r w:rsidRPr="003076F2">
              <w:rPr>
                <w:b/>
              </w:rPr>
              <w:t>Included</w:t>
            </w:r>
            <w:r w:rsidRPr="003076F2">
              <w:t>:  k=56 studies included N=120,540 autistic people with mean age at diagnosis ranging from 30.9 to 574.4 months (reported for k= 46 studies).</w:t>
            </w:r>
            <w:r w:rsidR="00D21FFF" w:rsidRPr="003076F2">
              <w:t xml:space="preserve"> Sex/gender</w:t>
            </w:r>
            <w:r w:rsidR="0009611C" w:rsidRPr="003076F2">
              <w:t xml:space="preserve"> (or</w:t>
            </w:r>
            <w:r w:rsidR="00D21FFF" w:rsidRPr="003076F2">
              <w:t xml:space="preserve"> sex/gender</w:t>
            </w:r>
            <w:r w:rsidR="0009611C" w:rsidRPr="003076F2">
              <w:t xml:space="preserve"> range) was M = 79.1% male ( reported for k= 51 studies).</w:t>
            </w:r>
          </w:p>
          <w:p w14:paraId="6533BB86" w14:textId="5B4FEB51" w:rsidR="00C97367" w:rsidRPr="003076F2" w:rsidRDefault="00C97367" w:rsidP="0090340C">
            <w:pPr>
              <w:pStyle w:val="ETdashedlist"/>
              <w:framePr w:hSpace="0" w:wrap="auto" w:vAnchor="margin" w:yAlign="inline"/>
              <w:numPr>
                <w:ilvl w:val="0"/>
                <w:numId w:val="0"/>
              </w:numPr>
              <w:ind w:left="150" w:hanging="150"/>
              <w:suppressOverlap w:val="0"/>
              <w:jc w:val="left"/>
            </w:pPr>
            <w:r w:rsidRPr="003076F2">
              <w:rPr>
                <w:u w:val="single"/>
              </w:rPr>
              <w:t>Study designs</w:t>
            </w:r>
            <w:r w:rsidRPr="003076F2">
              <w:t xml:space="preserve">: </w:t>
            </w:r>
            <w:r w:rsidR="005B311E" w:rsidRPr="003076F2">
              <w:t xml:space="preserve">observational </w:t>
            </w:r>
            <w:r w:rsidR="00564C66" w:rsidRPr="003076F2">
              <w:t xml:space="preserve">quantitative </w:t>
            </w:r>
            <w:r w:rsidR="005B311E" w:rsidRPr="003076F2">
              <w:t>cohort studies</w:t>
            </w:r>
          </w:p>
          <w:p w14:paraId="0CADFFD7" w14:textId="1E55E35D" w:rsidR="00C97367" w:rsidRPr="003076F2" w:rsidRDefault="00C97367" w:rsidP="0090340C">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005B311E" w:rsidRPr="003076F2">
              <w:t xml:space="preserve">risk of bias </w:t>
            </w:r>
            <w:r w:rsidR="00864EA9" w:rsidRPr="003076F2">
              <w:t>ranging from</w:t>
            </w:r>
            <w:r w:rsidR="005B311E" w:rsidRPr="003076F2">
              <w:t xml:space="preserve"> </w:t>
            </w:r>
            <w:r w:rsidR="00864EA9" w:rsidRPr="003076F2">
              <w:t>lowest (0)</w:t>
            </w:r>
            <w:r w:rsidR="005B311E" w:rsidRPr="003076F2">
              <w:t xml:space="preserve"> to</w:t>
            </w:r>
            <w:r w:rsidR="00864EA9" w:rsidRPr="003076F2">
              <w:t xml:space="preserve"> highest</w:t>
            </w:r>
            <w:r w:rsidR="005B311E" w:rsidRPr="003076F2">
              <w:t xml:space="preserve"> </w:t>
            </w:r>
            <w:r w:rsidR="00864EA9" w:rsidRPr="003076F2">
              <w:t>(9)</w:t>
            </w:r>
            <w:r w:rsidR="005B311E" w:rsidRPr="003076F2">
              <w:t xml:space="preserve"> averag</w:t>
            </w:r>
            <w:r w:rsidR="00864EA9" w:rsidRPr="003076F2">
              <w:t xml:space="preserve">ed at </w:t>
            </w:r>
            <w:r w:rsidR="005B311E" w:rsidRPr="003076F2">
              <w:t>3.6</w:t>
            </w:r>
          </w:p>
          <w:p w14:paraId="0A3CA4C3" w14:textId="77777777" w:rsidR="00C97367" w:rsidRPr="003076F2" w:rsidRDefault="00C97367" w:rsidP="0090340C">
            <w:pPr>
              <w:pStyle w:val="ETText"/>
              <w:framePr w:hSpace="0" w:wrap="auto" w:vAnchor="margin" w:yAlign="inline"/>
              <w:suppressOverlap w:val="0"/>
              <w:rPr>
                <w:shd w:val="clear" w:color="auto" w:fill="FFFFFF"/>
              </w:rPr>
            </w:pPr>
            <w:r w:rsidRPr="003076F2">
              <w:rPr>
                <w:u w:val="single"/>
                <w:shd w:val="clear" w:color="auto" w:fill="FFFFFF"/>
              </w:rPr>
              <w:t>Publication bias</w:t>
            </w:r>
            <w:r w:rsidRPr="003076F2">
              <w:rPr>
                <w:shd w:val="clear" w:color="auto" w:fill="FFFFFF"/>
              </w:rPr>
              <w:t xml:space="preserve"> not able to be assessed  </w:t>
            </w:r>
          </w:p>
          <w:p w14:paraId="53899585" w14:textId="77777777" w:rsidR="00C97367" w:rsidRPr="003076F2" w:rsidRDefault="00C97367" w:rsidP="0090340C">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48C75239" w14:textId="19DA8050" w:rsidR="00290FEE" w:rsidRPr="003076F2" w:rsidRDefault="00290FEE" w:rsidP="0090340C">
            <w:pPr>
              <w:pStyle w:val="ETText"/>
              <w:framePr w:hSpace="0" w:wrap="auto" w:vAnchor="margin" w:yAlign="inline"/>
              <w:suppressOverlap w:val="0"/>
            </w:pPr>
            <w:r w:rsidRPr="003076F2">
              <w:t xml:space="preserve">Gender differences were compared for </w:t>
            </w:r>
            <w:r w:rsidR="001B2FBA" w:rsidRPr="003076F2">
              <w:t>19</w:t>
            </w:r>
            <w:r w:rsidRPr="003076F2">
              <w:t xml:space="preserve"> studies. </w:t>
            </w:r>
          </w:p>
          <w:p w14:paraId="1508F020" w14:textId="77777777" w:rsidR="00810A5D" w:rsidRPr="003076F2" w:rsidRDefault="00810A5D" w:rsidP="0090340C">
            <w:pPr>
              <w:pStyle w:val="ETText"/>
              <w:framePr w:hSpace="0" w:wrap="auto" w:vAnchor="margin" w:yAlign="inline"/>
              <w:suppressOverlap w:val="0"/>
            </w:pPr>
            <w:r w:rsidRPr="003076F2">
              <w:t xml:space="preserve">Three studies reported finding a later age at diagnosis for girls than boys in general. </w:t>
            </w:r>
          </w:p>
          <w:p w14:paraId="4F0219D7" w14:textId="77777777" w:rsidR="003A135F" w:rsidRPr="003076F2" w:rsidRDefault="00810A5D" w:rsidP="0090340C">
            <w:pPr>
              <w:pStyle w:val="ETText"/>
              <w:framePr w:hSpace="0" w:wrap="auto" w:vAnchor="margin" w:yAlign="inline"/>
              <w:suppressOverlap w:val="0"/>
              <w:rPr>
                <w:rFonts w:eastAsia="Calibri"/>
              </w:rPr>
            </w:pPr>
            <w:r w:rsidRPr="003076F2">
              <w:t xml:space="preserve">In two studies, there were mixed effects for different subgroups. </w:t>
            </w:r>
            <w:r w:rsidRPr="003076F2">
              <w:rPr>
                <w:rFonts w:eastAsia="Calibri"/>
              </w:rPr>
              <w:t xml:space="preserve"> One of these reported a later age at diagnosis for girls with Asperger’s syndrome, but not with PDD-NOS or ASD. The other reported a later age at diagnosis in girls in the complex-phrase speech subgroup, but not in non-verbal or minimally verbal children.</w:t>
            </w:r>
          </w:p>
          <w:p w14:paraId="29CC2888" w14:textId="0D460BC5" w:rsidR="00810A5D" w:rsidRPr="003076F2" w:rsidRDefault="00810A5D" w:rsidP="0090340C">
            <w:pPr>
              <w:pStyle w:val="ETText"/>
              <w:framePr w:hSpace="0" w:wrap="auto" w:vAnchor="margin" w:yAlign="inline"/>
              <w:suppressOverlap w:val="0"/>
            </w:pPr>
            <w:r w:rsidRPr="003076F2">
              <w:t>No effect of</w:t>
            </w:r>
            <w:r w:rsidR="00D21FFF" w:rsidRPr="003076F2">
              <w:t xml:space="preserve"> sex/gender</w:t>
            </w:r>
            <w:r w:rsidRPr="003076F2">
              <w:t xml:space="preserve"> on age at diagnosis was found in 1</w:t>
            </w:r>
            <w:r w:rsidR="005E0C88" w:rsidRPr="003076F2">
              <w:t>4</w:t>
            </w:r>
            <w:r w:rsidRPr="003076F2">
              <w:t xml:space="preserve"> studies, 1</w:t>
            </w:r>
            <w:r w:rsidR="005E0C88" w:rsidRPr="003076F2">
              <w:t>3</w:t>
            </w:r>
            <w:r w:rsidRPr="003076F2">
              <w:t xml:space="preserve"> involving children/adolescents</w:t>
            </w:r>
            <w:r w:rsidR="00C04E04" w:rsidRPr="003076F2">
              <w:t xml:space="preserve"> alone</w:t>
            </w:r>
            <w:r w:rsidRPr="003076F2">
              <w:t xml:space="preserve">, and one study </w:t>
            </w:r>
            <w:r w:rsidR="00C04E04" w:rsidRPr="003076F2">
              <w:t xml:space="preserve">including </w:t>
            </w:r>
            <w:r w:rsidRPr="003076F2">
              <w:t xml:space="preserve"> autistic </w:t>
            </w:r>
            <w:r w:rsidR="00C04E04" w:rsidRPr="003076F2">
              <w:t>people of all ages</w:t>
            </w:r>
            <w:r w:rsidRPr="003076F2">
              <w:t>.</w:t>
            </w:r>
          </w:p>
        </w:tc>
        <w:tc>
          <w:tcPr>
            <w:tcW w:w="2623" w:type="dxa"/>
            <w:tcBorders>
              <w:top w:val="single" w:sz="4" w:space="0" w:color="4472C4" w:themeColor="accent1"/>
            </w:tcBorders>
            <w:shd w:val="clear" w:color="auto" w:fill="auto"/>
          </w:tcPr>
          <w:p w14:paraId="183BAE91" w14:textId="77777777" w:rsidR="00C97367" w:rsidRPr="003076F2" w:rsidRDefault="00C97367" w:rsidP="0090340C">
            <w:pPr>
              <w:pStyle w:val="ETText"/>
              <w:framePr w:hSpace="0" w:wrap="auto" w:vAnchor="margin" w:yAlign="inline"/>
              <w:suppressOverlap w:val="0"/>
            </w:pPr>
            <w:r w:rsidRPr="003076F2">
              <w:rPr>
                <w:b/>
              </w:rPr>
              <w:t>Author conclusions</w:t>
            </w:r>
            <w:r w:rsidRPr="003076F2">
              <w:t xml:space="preserve">:   It is challenging to draw conclusions based on the results we found as most are inconsistent and/or have not been explored thoroughly. Extensive studies – evaluating a wide variety of factors and using a study design that enables adjusting for covariates – are needed to gain insight into which factors affect age at ASD diagnosis. </w:t>
            </w:r>
          </w:p>
          <w:p w14:paraId="44A4BD41" w14:textId="77777777" w:rsidR="00C97367" w:rsidRPr="003076F2" w:rsidRDefault="00C97367" w:rsidP="0090340C">
            <w:pPr>
              <w:pStyle w:val="ETText"/>
              <w:framePr w:hSpace="0" w:wrap="auto" w:vAnchor="margin" w:yAlign="inline"/>
              <w:suppressOverlap w:val="0"/>
            </w:pPr>
            <w:r w:rsidRPr="003076F2">
              <w:rPr>
                <w:b/>
              </w:rPr>
              <w:t>Reviewer’s notes</w:t>
            </w:r>
            <w:r w:rsidRPr="003076F2">
              <w:t xml:space="preserve">: Only one database used. Evaluating factors affecting the age at ASD diagnosis was not a primary aim of this review and meta-analysis. </w:t>
            </w:r>
          </w:p>
          <w:p w14:paraId="7EFD3283" w14:textId="68073140" w:rsidR="00C97367" w:rsidRPr="003076F2" w:rsidRDefault="00C97367" w:rsidP="0090340C">
            <w:pPr>
              <w:pStyle w:val="ETText"/>
              <w:framePr w:hSpace="0" w:wrap="auto" w:vAnchor="margin" w:yAlign="inline"/>
              <w:suppressOverlap w:val="0"/>
            </w:pPr>
            <w:r w:rsidRPr="003076F2">
              <w:t>Only 22 studies explicitly investigated</w:t>
            </w:r>
            <w:r w:rsidR="00D21FFF" w:rsidRPr="003076F2">
              <w:t xml:space="preserve"> sex/gender</w:t>
            </w:r>
            <w:r w:rsidRPr="003076F2">
              <w:t xml:space="preserve"> as a possible factor, and</w:t>
            </w:r>
            <w:r w:rsidR="00D21FFF" w:rsidRPr="003076F2">
              <w:t xml:space="preserve"> sex/gender</w:t>
            </w:r>
            <w:r w:rsidRPr="003076F2">
              <w:t xml:space="preserve"> was not included in the meta-analysis as a moderating variable. No synthesis of study characteristics for</w:t>
            </w:r>
            <w:r w:rsidR="00D21FFF" w:rsidRPr="003076F2">
              <w:t xml:space="preserve"> sex/gender</w:t>
            </w:r>
            <w:r w:rsidRPr="003076F2">
              <w:t xml:space="preserve"> studies.</w:t>
            </w:r>
          </w:p>
        </w:tc>
      </w:tr>
    </w:tbl>
    <w:p w14:paraId="3EA4DC4A" w14:textId="77777777" w:rsidR="00C97367" w:rsidRPr="003076F2" w:rsidRDefault="00C97367" w:rsidP="00C97367">
      <w:pPr>
        <w:rPr>
          <w:b/>
          <w:bCs/>
          <w:color w:val="FF0000"/>
          <w:sz w:val="10"/>
          <w:szCs w:val="10"/>
        </w:rPr>
      </w:pPr>
    </w:p>
    <w:tbl>
      <w:tblPr>
        <w:tblpPr w:leftFromText="180" w:rightFromText="180" w:vertAnchor="text" w:horzAnchor="margin" w:tblpY="113"/>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14374"/>
      </w:tblGrid>
      <w:tr w:rsidR="00C97367" w:rsidRPr="003076F2" w14:paraId="09A81EC5" w14:textId="77777777" w:rsidTr="003620C0">
        <w:trPr>
          <w:cantSplit/>
          <w:trHeight w:val="475"/>
        </w:trPr>
        <w:tc>
          <w:tcPr>
            <w:tcW w:w="14374" w:type="dxa"/>
            <w:tcBorders>
              <w:top w:val="single" w:sz="12" w:space="0" w:color="4472C4" w:themeColor="accent1"/>
              <w:left w:val="nil"/>
              <w:bottom w:val="single" w:sz="12" w:space="0" w:color="4472C4" w:themeColor="accent1"/>
              <w:right w:val="nil"/>
            </w:tcBorders>
            <w:shd w:val="clear" w:color="auto" w:fill="auto"/>
          </w:tcPr>
          <w:p w14:paraId="55A3D826" w14:textId="77777777" w:rsidR="00C97367" w:rsidRPr="003076F2" w:rsidRDefault="00C97367" w:rsidP="003620C0">
            <w:pPr>
              <w:pStyle w:val="GLFootnotetext"/>
              <w:rPr>
                <w:lang w:val="en-AU"/>
              </w:rPr>
            </w:pPr>
            <w:r w:rsidRPr="003076F2">
              <w:rPr>
                <w:rStyle w:val="FooterChar"/>
                <w:rFonts w:cstheme="majorHAnsi"/>
                <w:b/>
                <w:bCs/>
              </w:rPr>
              <w:t>Key</w:t>
            </w:r>
            <w:r w:rsidRPr="003076F2">
              <w:rPr>
                <w:rStyle w:val="FooterChar"/>
                <w:rFonts w:cstheme="majorHAnsi"/>
              </w:rPr>
              <w:t xml:space="preserve">: ASD=Autism Spectrum Disorder; JBI=Joanna Briggs Institute; </w:t>
            </w:r>
            <w:r w:rsidRPr="003076F2">
              <w:rPr>
                <w:rStyle w:val="FooterChar"/>
                <w:rFonts w:cstheme="majorHAnsi"/>
                <w:lang w:val="en-AU"/>
              </w:rPr>
              <w:t>k=number of studies; NOS=</w:t>
            </w:r>
            <w:r w:rsidRPr="003076F2">
              <w:t>Newcastle Ottawa Scale</w:t>
            </w:r>
            <w:r w:rsidRPr="003076F2">
              <w:rPr>
                <w:lang w:val="en-AU"/>
              </w:rPr>
              <w:t xml:space="preserve">; </w:t>
            </w:r>
            <w:r w:rsidRPr="003076F2">
              <w:rPr>
                <w:rStyle w:val="FooterChar"/>
                <w:rFonts w:cstheme="majorHAnsi"/>
              </w:rPr>
              <w:t>PRISMA=Preferred Reporting Items for Systematic Reviews and Meta-Analyses; PsycINFO=Psychological Information Database</w:t>
            </w:r>
          </w:p>
        </w:tc>
      </w:tr>
    </w:tbl>
    <w:p w14:paraId="11B133CD" w14:textId="77777777" w:rsidR="00C97367" w:rsidRPr="003076F2" w:rsidRDefault="00C97367" w:rsidP="00C97367">
      <w:pPr>
        <w:rPr>
          <w:b/>
          <w:bCs/>
          <w:color w:val="FF0000"/>
        </w:rPr>
      </w:pPr>
    </w:p>
    <w:p w14:paraId="561CF6D8" w14:textId="77777777" w:rsidR="00C97367" w:rsidRPr="003076F2" w:rsidRDefault="00C97367" w:rsidP="00C97367">
      <w:pPr>
        <w:rPr>
          <w:b/>
          <w:bCs/>
          <w:color w:val="FF0000"/>
        </w:rPr>
        <w:sectPr w:rsidR="00C97367" w:rsidRPr="003076F2" w:rsidSect="00146300">
          <w:headerReference w:type="default" r:id="rId53"/>
          <w:pgSz w:w="16820" w:h="11900" w:orient="landscape"/>
          <w:pgMar w:top="1440" w:right="1440" w:bottom="1440" w:left="1440" w:header="708" w:footer="708" w:gutter="0"/>
          <w:cols w:space="708"/>
          <w:docGrid w:linePitch="360"/>
        </w:sectPr>
      </w:pPr>
    </w:p>
    <w:p w14:paraId="30369F3A" w14:textId="273A52A7" w:rsidR="00C97367" w:rsidRPr="003076F2" w:rsidRDefault="00C97367" w:rsidP="00C97367">
      <w:pPr>
        <w:pStyle w:val="GLTableheading"/>
        <w:framePr w:wrap="around"/>
      </w:pPr>
      <w:bookmarkStart w:id="983" w:name="TableA3_3"/>
      <w:r w:rsidRPr="003076F2">
        <w:lastRenderedPageBreak/>
        <w:t xml:space="preserve">Table A3.3: </w:t>
      </w:r>
      <w:r w:rsidR="00D21FFF" w:rsidRPr="003076F2">
        <w:t>Sex/g</w:t>
      </w:r>
      <w:r w:rsidRPr="003076F2">
        <w:t xml:space="preserve">ender differences in </w:t>
      </w:r>
      <w:r w:rsidR="004301EE" w:rsidRPr="003076F2">
        <w:t>autistic masking</w:t>
      </w:r>
    </w:p>
    <w:bookmarkEnd w:id="983"/>
    <w:tbl>
      <w:tblPr>
        <w:tblpPr w:leftFromText="180" w:rightFromText="180" w:vertAnchor="text" w:horzAnchor="margin" w:tblpY="603"/>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F36069" w:rsidRPr="003076F2" w14:paraId="1AE432B6" w14:textId="77777777" w:rsidTr="00F36069">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24924816" w14:textId="31FAA019" w:rsidR="00F36069" w:rsidRPr="003076F2" w:rsidRDefault="00F36069" w:rsidP="00F36069">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Pr="003076F2">
              <w:rPr>
                <w:rFonts w:asciiTheme="minorHAnsi" w:hAnsiTheme="minorHAnsi" w:cstheme="minorHAnsi"/>
                <w:b/>
                <w:sz w:val="16"/>
                <w:szCs w:val="16"/>
              </w:rPr>
              <w:t xml:space="preserve">Cook et al., (2021) </w:t>
            </w:r>
            <w:r w:rsidR="008F1FB7">
              <w:rPr>
                <w:rFonts w:asciiTheme="minorHAnsi" w:hAnsiTheme="minorHAnsi" w:cstheme="minorHAnsi"/>
                <w:b/>
                <w:sz w:val="16"/>
                <w:szCs w:val="16"/>
              </w:rPr>
              <w:fldChar w:fldCharType="begin">
                <w:fldData xml:space="preserve">PEVuZE5vdGU+PENpdGU+PEF1dGhvcj5Db29rPC9BdXRob3I+PFllYXI+MjAyMTwvWWVhcj48UmVj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Db29rPC9BdXRob3I+PFllYXI+MjAyMTwvWWVhcj48UmVj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3" w:tooltip="Cook, 2021 #291" w:history="1">
              <w:r w:rsidR="006525B5">
                <w:rPr>
                  <w:rFonts w:asciiTheme="minorHAnsi" w:hAnsiTheme="minorHAnsi" w:cstheme="minorHAnsi"/>
                  <w:b/>
                  <w:noProof/>
                  <w:sz w:val="16"/>
                  <w:szCs w:val="16"/>
                </w:rPr>
                <w:t>23</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F36069" w:rsidRPr="003076F2" w14:paraId="6BACFA21" w14:textId="77777777" w:rsidTr="00F36069">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3F7A24DE" w14:textId="77777777" w:rsidR="00F36069" w:rsidRPr="003076F2" w:rsidRDefault="00F36069" w:rsidP="00F36069">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4BE52DB1" w14:textId="77777777" w:rsidR="00F36069" w:rsidRPr="003076F2" w:rsidRDefault="00F36069" w:rsidP="00F36069">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3216BF5C" w14:textId="77777777" w:rsidR="00F36069" w:rsidRPr="003076F2" w:rsidRDefault="00F36069" w:rsidP="00F36069">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2DB80104" w14:textId="77777777" w:rsidR="00F36069" w:rsidRPr="003076F2" w:rsidRDefault="00F36069" w:rsidP="00F36069">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070BD311" w14:textId="77777777" w:rsidR="00F36069" w:rsidRPr="003076F2" w:rsidRDefault="00F36069" w:rsidP="00F36069">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36069" w:rsidRPr="003076F2" w14:paraId="0188C8C4" w14:textId="77777777" w:rsidTr="00F36069">
        <w:trPr>
          <w:cantSplit/>
          <w:trHeight w:val="475"/>
        </w:trPr>
        <w:tc>
          <w:tcPr>
            <w:tcW w:w="2042" w:type="dxa"/>
            <w:tcBorders>
              <w:top w:val="single" w:sz="4" w:space="0" w:color="4472C4" w:themeColor="accent1"/>
            </w:tcBorders>
            <w:shd w:val="clear" w:color="auto" w:fill="auto"/>
          </w:tcPr>
          <w:p w14:paraId="6604C4B7" w14:textId="77777777" w:rsidR="00F36069" w:rsidRPr="003076F2" w:rsidRDefault="00F36069" w:rsidP="0090340C">
            <w:pPr>
              <w:pStyle w:val="ETText"/>
              <w:framePr w:hSpace="0" w:wrap="auto" w:vAnchor="margin" w:yAlign="inline"/>
              <w:suppressOverlap w:val="0"/>
            </w:pPr>
            <w:r w:rsidRPr="003076F2">
              <w:t>Country: UK</w:t>
            </w:r>
          </w:p>
          <w:p w14:paraId="5FFB7C91" w14:textId="77777777" w:rsidR="00F36069" w:rsidRPr="003076F2" w:rsidRDefault="00F36069" w:rsidP="0090340C">
            <w:pPr>
              <w:pStyle w:val="ETText"/>
              <w:framePr w:hSpace="0" w:wrap="auto" w:vAnchor="margin" w:yAlign="inline"/>
              <w:suppressOverlap w:val="0"/>
            </w:pPr>
            <w:r w:rsidRPr="003076F2">
              <w:rPr>
                <w:b/>
              </w:rPr>
              <w:t>Study type</w:t>
            </w:r>
            <w:r w:rsidRPr="003076F2">
              <w:t xml:space="preserve">: systematic review </w:t>
            </w:r>
          </w:p>
          <w:p w14:paraId="4DE6A995" w14:textId="77777777" w:rsidR="00F36069" w:rsidRPr="003076F2" w:rsidRDefault="00F36069" w:rsidP="0090340C">
            <w:pPr>
              <w:pStyle w:val="ETText"/>
              <w:framePr w:hSpace="0" w:wrap="auto" w:vAnchor="margin" w:yAlign="inline"/>
              <w:suppressOverlap w:val="0"/>
            </w:pPr>
            <w:r w:rsidRPr="003076F2">
              <w:rPr>
                <w:b/>
              </w:rPr>
              <w:t>Study Quality</w:t>
            </w:r>
            <w:r w:rsidRPr="003076F2">
              <w:t xml:space="preserve">: JBI checklist score: 9/11 (high quality) </w:t>
            </w:r>
          </w:p>
          <w:p w14:paraId="250489FA" w14:textId="1B6C8BE9" w:rsidR="00F36069" w:rsidRPr="003076F2" w:rsidRDefault="00F36069" w:rsidP="0090340C">
            <w:pPr>
              <w:pStyle w:val="ETText"/>
              <w:framePr w:hSpace="0" w:wrap="auto" w:vAnchor="margin" w:yAlign="inline"/>
              <w:suppressOverlap w:val="0"/>
              <w:rPr>
                <w:rFonts w:ascii="Helvetica" w:eastAsiaTheme="minorHAnsi" w:hAnsi="Helvetica" w:cs="Helvetica"/>
                <w:color w:val="000000"/>
                <w:sz w:val="14"/>
                <w:szCs w:val="14"/>
              </w:rPr>
            </w:pPr>
            <w:r w:rsidRPr="003076F2">
              <w:rPr>
                <w:b/>
              </w:rPr>
              <w:t>Aims</w:t>
            </w:r>
            <w:r w:rsidRPr="003076F2">
              <w:t xml:space="preserve">:  </w:t>
            </w:r>
            <w:r w:rsidRPr="003076F2">
              <w:rPr>
                <w:rFonts w:eastAsiaTheme="minorHAnsi"/>
              </w:rPr>
              <w:t xml:space="preserve">systematically appraise and synthesise the current evidence base pertaining to autistic camouflaging (or masking or compensation) in children and adults with autism diagnoses or high levels of autistic </w:t>
            </w:r>
            <w:r w:rsidR="00990294" w:rsidRPr="003076F2">
              <w:rPr>
                <w:rFonts w:eastAsiaTheme="minorHAnsi"/>
              </w:rPr>
              <w:t>characteristics</w:t>
            </w:r>
          </w:p>
          <w:p w14:paraId="3A2E1549" w14:textId="77777777" w:rsidR="00F36069" w:rsidRPr="003076F2" w:rsidRDefault="00F36069" w:rsidP="0090340C">
            <w:pPr>
              <w:pStyle w:val="ETText"/>
              <w:framePr w:hSpace="0" w:wrap="auto" w:vAnchor="margin" w:yAlign="inline"/>
              <w:suppressOverlap w:val="0"/>
            </w:pPr>
            <w:r w:rsidRPr="003076F2">
              <w:t>(only data relevant to sex/gender differences are reported here)</w:t>
            </w:r>
          </w:p>
        </w:tc>
        <w:tc>
          <w:tcPr>
            <w:tcW w:w="2338" w:type="dxa"/>
            <w:tcBorders>
              <w:top w:val="single" w:sz="4" w:space="0" w:color="4472C4" w:themeColor="accent1"/>
            </w:tcBorders>
            <w:shd w:val="clear" w:color="auto" w:fill="auto"/>
          </w:tcPr>
          <w:p w14:paraId="14F366B7" w14:textId="77777777" w:rsidR="00F36069" w:rsidRPr="003076F2" w:rsidRDefault="00F36069" w:rsidP="0090340C">
            <w:pPr>
              <w:pStyle w:val="ETText"/>
              <w:framePr w:hSpace="0" w:wrap="auto" w:vAnchor="margin" w:yAlign="inline"/>
              <w:suppressOverlap w:val="0"/>
              <w:rPr>
                <w:shd w:val="clear" w:color="auto" w:fill="FFFFFF"/>
              </w:rPr>
            </w:pPr>
            <w:r w:rsidRPr="003076F2">
              <w:rPr>
                <w:b/>
              </w:rPr>
              <w:t>Databases</w:t>
            </w:r>
            <w:r w:rsidRPr="003076F2">
              <w:t>: Medline, Embase, Web of Science, PsycINFO, Scopus.  Additional grey literature searching of ProQuest Dissertations, Theses Global, Google Scholar, and PsyArXiv</w:t>
            </w:r>
          </w:p>
          <w:p w14:paraId="58B8421C" w14:textId="77777777" w:rsidR="00F36069" w:rsidRPr="003076F2" w:rsidRDefault="00F36069" w:rsidP="0090340C">
            <w:pPr>
              <w:pStyle w:val="ETText"/>
              <w:framePr w:hSpace="0" w:wrap="auto" w:vAnchor="margin" w:yAlign="inline"/>
              <w:suppressOverlap w:val="0"/>
            </w:pPr>
            <w:r w:rsidRPr="003076F2">
              <w:rPr>
                <w:b/>
              </w:rPr>
              <w:t>Search</w:t>
            </w:r>
            <w:r w:rsidRPr="003076F2">
              <w:t xml:space="preserve">: Searched from inception </w:t>
            </w:r>
            <w:r w:rsidRPr="003076F2">
              <w:rPr>
                <w:color w:val="201F1E"/>
                <w:shd w:val="clear" w:color="auto" w:fill="FFFFFF"/>
              </w:rPr>
              <w:softHyphen/>
              <w:t xml:space="preserve"> Oct 2020, updated May 2021. </w:t>
            </w:r>
            <w:r w:rsidRPr="003076F2">
              <w:t xml:space="preserve">Transparent detailed selection criteria. Full search terms described. Citation searching was performed, and experts consulted for </w:t>
            </w:r>
            <w:r w:rsidRPr="003076F2">
              <w:rPr>
                <w:i/>
                <w:iCs/>
              </w:rPr>
              <w:t>in press</w:t>
            </w:r>
            <w:r w:rsidRPr="003076F2">
              <w:t xml:space="preserve"> articles.</w:t>
            </w:r>
          </w:p>
          <w:p w14:paraId="2FCD1EE3" w14:textId="77777777" w:rsidR="00F36069" w:rsidRPr="003076F2" w:rsidRDefault="00F36069" w:rsidP="0090340C">
            <w:pPr>
              <w:pStyle w:val="ETText"/>
              <w:framePr w:hSpace="0" w:wrap="auto" w:vAnchor="margin" w:yAlign="inline"/>
              <w:suppressOverlap w:val="0"/>
            </w:pPr>
            <w:r w:rsidRPr="003076F2">
              <w:t>Observed PRISMA reporting.</w:t>
            </w:r>
          </w:p>
          <w:p w14:paraId="6B26C7D3" w14:textId="77777777" w:rsidR="00F36069" w:rsidRPr="003076F2" w:rsidRDefault="00F36069" w:rsidP="0090340C">
            <w:pPr>
              <w:pStyle w:val="ETText"/>
              <w:framePr w:hSpace="0" w:wrap="auto" w:vAnchor="margin" w:yAlign="inline"/>
              <w:suppressOverlap w:val="0"/>
              <w:rPr>
                <w:bCs/>
              </w:rPr>
            </w:pPr>
            <w:r w:rsidRPr="003076F2">
              <w:t xml:space="preserve">Selection criteria: </w:t>
            </w:r>
          </w:p>
          <w:p w14:paraId="49CCCFEE" w14:textId="77777777" w:rsidR="00F36069" w:rsidRPr="003076F2" w:rsidRDefault="00F36069" w:rsidP="0090340C">
            <w:pPr>
              <w:pStyle w:val="ETdashedlist"/>
              <w:framePr w:hSpace="0" w:wrap="auto" w:vAnchor="margin" w:yAlign="inline"/>
              <w:suppressOverlap w:val="0"/>
              <w:jc w:val="left"/>
            </w:pPr>
            <w:r w:rsidRPr="003076F2">
              <w:t>Peer reviewed English language articles published or accepted in academic Journals</w:t>
            </w:r>
          </w:p>
          <w:p w14:paraId="5151B50D" w14:textId="7019985B" w:rsidR="00F36069" w:rsidRPr="003076F2" w:rsidRDefault="00F36069" w:rsidP="0090340C">
            <w:pPr>
              <w:pStyle w:val="ETdashedlist"/>
              <w:framePr w:hSpace="0" w:wrap="auto" w:vAnchor="margin" w:yAlign="inline"/>
              <w:suppressOverlap w:val="0"/>
              <w:jc w:val="left"/>
            </w:pPr>
            <w:r w:rsidRPr="003076F2">
              <w:t xml:space="preserve">autistic </w:t>
            </w:r>
            <w:r w:rsidRPr="003076F2">
              <w:rPr>
                <w:rFonts w:eastAsiaTheme="minorHAnsi"/>
              </w:rPr>
              <w:t xml:space="preserve">children and adults with clinical diagnoses of autism, or high levels of autistic </w:t>
            </w:r>
            <w:r w:rsidR="00990294" w:rsidRPr="003076F2">
              <w:rPr>
                <w:rFonts w:eastAsiaTheme="minorHAnsi"/>
              </w:rPr>
              <w:t>characteristics</w:t>
            </w:r>
          </w:p>
          <w:p w14:paraId="469B9A86" w14:textId="77777777" w:rsidR="00F36069" w:rsidRPr="003076F2" w:rsidRDefault="00F36069" w:rsidP="0090340C">
            <w:pPr>
              <w:pStyle w:val="ETdashedlist"/>
              <w:framePr w:hSpace="0" w:wrap="auto" w:vAnchor="margin" w:yAlign="inline"/>
              <w:suppressOverlap w:val="0"/>
              <w:jc w:val="left"/>
            </w:pPr>
            <w:r w:rsidRPr="003076F2">
              <w:t>Reporting quantitative data measuring camouflaging strategies or behaviour</w:t>
            </w:r>
          </w:p>
          <w:p w14:paraId="5A83E89C" w14:textId="77777777" w:rsidR="00F36069" w:rsidRPr="003076F2" w:rsidRDefault="00F36069" w:rsidP="0090340C">
            <w:pPr>
              <w:pStyle w:val="ETdashedlist"/>
              <w:framePr w:hSpace="0" w:wrap="auto" w:vAnchor="margin" w:yAlign="inline"/>
              <w:suppressOverlap w:val="0"/>
              <w:jc w:val="left"/>
            </w:pPr>
          </w:p>
        </w:tc>
        <w:tc>
          <w:tcPr>
            <w:tcW w:w="2693" w:type="dxa"/>
            <w:tcBorders>
              <w:top w:val="single" w:sz="4" w:space="0" w:color="4472C4" w:themeColor="accent1"/>
            </w:tcBorders>
            <w:shd w:val="clear" w:color="auto" w:fill="auto"/>
          </w:tcPr>
          <w:p w14:paraId="117F9206" w14:textId="77777777" w:rsidR="00F36069" w:rsidRPr="003076F2" w:rsidRDefault="00F36069" w:rsidP="0090340C">
            <w:pPr>
              <w:pStyle w:val="ETText"/>
              <w:framePr w:hSpace="0" w:wrap="auto" w:vAnchor="margin" w:yAlign="inline"/>
              <w:suppressOverlap w:val="0"/>
              <w:rPr>
                <w:bCs/>
                <w:shd w:val="clear" w:color="auto" w:fill="FFFFFF"/>
              </w:rPr>
            </w:pPr>
            <w:r w:rsidRPr="003076F2">
              <w:rPr>
                <w:bCs/>
              </w:rPr>
              <w:t xml:space="preserve">Method: </w:t>
            </w:r>
            <w:r w:rsidRPr="003076F2">
              <w:rPr>
                <w:bCs/>
                <w:shd w:val="clear" w:color="auto" w:fill="FFFFFF"/>
              </w:rPr>
              <w:t>screening conducted by a single researcher, with study selection independently conducted by two researchers, with discrepancies</w:t>
            </w:r>
            <w:r w:rsidRPr="003076F2">
              <w:rPr>
                <w:bCs/>
              </w:rPr>
              <w:t xml:space="preserve"> resolved through consensus by four researchers</w:t>
            </w:r>
            <w:r w:rsidRPr="003076F2">
              <w:rPr>
                <w:bCs/>
                <w:shd w:val="clear" w:color="auto" w:fill="FFFFFF"/>
              </w:rPr>
              <w:t xml:space="preserve">. </w:t>
            </w:r>
          </w:p>
          <w:p w14:paraId="6611B27D" w14:textId="77777777" w:rsidR="00F36069" w:rsidRPr="003076F2" w:rsidRDefault="00F36069" w:rsidP="0090340C">
            <w:pPr>
              <w:pStyle w:val="ETText"/>
              <w:framePr w:hSpace="0" w:wrap="auto" w:vAnchor="margin" w:yAlign="inline"/>
              <w:suppressOverlap w:val="0"/>
              <w:rPr>
                <w:bCs/>
              </w:rPr>
            </w:pPr>
            <w:r w:rsidRPr="003076F2">
              <w:rPr>
                <w:bCs/>
                <w:shd w:val="clear" w:color="auto" w:fill="FFFFFF"/>
              </w:rPr>
              <w:t xml:space="preserve">Data extraction of 25% of studies was conducted independently by four </w:t>
            </w:r>
            <w:r w:rsidRPr="003076F2">
              <w:rPr>
                <w:bCs/>
              </w:rPr>
              <w:t xml:space="preserve">reviewers, cross-checked for a separate 25% with discrepancies </w:t>
            </w:r>
          </w:p>
          <w:p w14:paraId="4FF95C19" w14:textId="77777777" w:rsidR="00F36069" w:rsidRPr="003076F2" w:rsidRDefault="00F36069" w:rsidP="0090340C">
            <w:pPr>
              <w:pStyle w:val="ETText"/>
              <w:framePr w:hSpace="0" w:wrap="auto" w:vAnchor="margin" w:yAlign="inline"/>
              <w:suppressOverlap w:val="0"/>
              <w:rPr>
                <w:bCs/>
              </w:rPr>
            </w:pPr>
            <w:r w:rsidRPr="003076F2">
              <w:rPr>
                <w:bCs/>
              </w:rPr>
              <w:t>Critical appraisal was assessed independently by two researcher pairs using the Mixed Methods Appraisal Tool (MMAT),</w:t>
            </w:r>
            <w:r w:rsidRPr="003076F2">
              <w:rPr>
                <w:bCs/>
                <w:shd w:val="clear" w:color="auto" w:fill="FFFFFF"/>
              </w:rPr>
              <w:t xml:space="preserve"> with discrepancies</w:t>
            </w:r>
            <w:r w:rsidRPr="003076F2">
              <w:rPr>
                <w:bCs/>
              </w:rPr>
              <w:t xml:space="preserve"> resolved through consensus.</w:t>
            </w:r>
          </w:p>
          <w:p w14:paraId="2C4EFA22" w14:textId="39F2E354" w:rsidR="00F36069" w:rsidRPr="003076F2" w:rsidRDefault="00F36069" w:rsidP="0090340C">
            <w:pPr>
              <w:pStyle w:val="ETText"/>
              <w:framePr w:hSpace="0" w:wrap="auto" w:vAnchor="margin" w:yAlign="inline"/>
              <w:suppressOverlap w:val="0"/>
              <w:rPr>
                <w:bCs/>
              </w:rPr>
            </w:pPr>
            <w:r w:rsidRPr="003076F2">
              <w:rPr>
                <w:rFonts w:eastAsiaTheme="minorHAnsi"/>
                <w:bCs/>
              </w:rPr>
              <w:t xml:space="preserve">Camouflaging was measured either as an internal-external discrepancy (showing higher autistic </w:t>
            </w:r>
            <w:r w:rsidR="00990294" w:rsidRPr="003076F2">
              <w:rPr>
                <w:rFonts w:eastAsiaTheme="minorHAnsi"/>
                <w:bCs/>
              </w:rPr>
              <w:t>characteristics</w:t>
            </w:r>
            <w:r w:rsidRPr="003076F2">
              <w:rPr>
                <w:rFonts w:eastAsiaTheme="minorHAnsi"/>
                <w:bCs/>
              </w:rPr>
              <w:t xml:space="preserve"> but with less autistic behaviour observed) or self-report (self-perceived camouflaging efforts).</w:t>
            </w:r>
          </w:p>
        </w:tc>
        <w:tc>
          <w:tcPr>
            <w:tcW w:w="4678" w:type="dxa"/>
            <w:tcBorders>
              <w:top w:val="single" w:sz="4" w:space="0" w:color="4472C4" w:themeColor="accent1"/>
            </w:tcBorders>
            <w:shd w:val="clear" w:color="auto" w:fill="auto"/>
          </w:tcPr>
          <w:p w14:paraId="6CDEB607" w14:textId="77777777" w:rsidR="00F36069" w:rsidRPr="003076F2" w:rsidRDefault="00F36069" w:rsidP="0090340C">
            <w:pPr>
              <w:pStyle w:val="ETText"/>
              <w:framePr w:hSpace="0" w:wrap="auto" w:vAnchor="margin" w:yAlign="inline"/>
              <w:suppressOverlap w:val="0"/>
              <w:rPr>
                <w:bCs/>
              </w:rPr>
            </w:pPr>
            <w:r w:rsidRPr="003076F2">
              <w:rPr>
                <w:bCs/>
              </w:rPr>
              <w:t xml:space="preserve">Included: k=29 studies. </w:t>
            </w:r>
          </w:p>
          <w:p w14:paraId="36FA15EB" w14:textId="77159016" w:rsidR="00F36069" w:rsidRPr="003076F2" w:rsidRDefault="00F36069" w:rsidP="0090340C">
            <w:pPr>
              <w:pStyle w:val="ETText"/>
              <w:framePr w:hSpace="0" w:wrap="auto" w:vAnchor="margin" w:yAlign="inline"/>
              <w:suppressOverlap w:val="0"/>
              <w:rPr>
                <w:bCs/>
              </w:rPr>
            </w:pPr>
            <w:r w:rsidRPr="003076F2">
              <w:rPr>
                <w:bCs/>
                <w:i/>
                <w:iCs/>
              </w:rPr>
              <w:t>Studies of children and adolescents</w:t>
            </w:r>
            <w:r w:rsidRPr="003076F2">
              <w:rPr>
                <w:bCs/>
              </w:rPr>
              <w:t xml:space="preserve"> (k=11) reported on N = 1077 autistic people (range=33 -</w:t>
            </w:r>
            <w:r w:rsidRPr="003076F2">
              <w:rPr>
                <w:bCs/>
              </w:rPr>
              <w:softHyphen/>
            </w:r>
            <w:r w:rsidR="00D219AA">
              <w:rPr>
                <w:bCs/>
              </w:rPr>
              <w:t xml:space="preserve">– </w:t>
            </w:r>
            <w:r w:rsidRPr="003076F2">
              <w:rPr>
                <w:bCs/>
              </w:rPr>
              <w:t>236), aged M = 11.9 years (range = 5 – 18).  Where reported, most were male or identified as boys (63%), most were white (76%), and were of average IQ. Nine of these studies reported on sex/gender differences.</w:t>
            </w:r>
          </w:p>
          <w:p w14:paraId="33279716" w14:textId="77777777" w:rsidR="00F36069" w:rsidRPr="003076F2" w:rsidRDefault="00F36069" w:rsidP="0090340C">
            <w:pPr>
              <w:pStyle w:val="ETText"/>
              <w:framePr w:hSpace="0" w:wrap="auto" w:vAnchor="margin" w:yAlign="inline"/>
              <w:suppressOverlap w:val="0"/>
              <w:rPr>
                <w:bCs/>
              </w:rPr>
            </w:pPr>
            <w:r w:rsidRPr="003076F2">
              <w:rPr>
                <w:bCs/>
                <w:i/>
                <w:iCs/>
              </w:rPr>
              <w:t>Studies of</w:t>
            </w:r>
            <w:r w:rsidRPr="003076F2">
              <w:rPr>
                <w:bCs/>
              </w:rPr>
              <w:t xml:space="preserve"> </w:t>
            </w:r>
            <w:r w:rsidRPr="003076F2">
              <w:rPr>
                <w:bCs/>
                <w:i/>
                <w:iCs/>
              </w:rPr>
              <w:t>adults</w:t>
            </w:r>
            <w:r w:rsidRPr="003076F2">
              <w:rPr>
                <w:bCs/>
              </w:rPr>
              <w:t xml:space="preserve"> (k=18) reported on N=2254 autistic people (range=17-</w:t>
            </w:r>
            <w:r w:rsidRPr="003076F2">
              <w:rPr>
                <w:bCs/>
              </w:rPr>
              <w:softHyphen/>
              <w:t xml:space="preserve"> 354). Where reported, most were female or identified as women (60%), most were white (86%), typically diagnosed in adulthood (M = 33 years), and were of average/above average IQ.  Nine of these studies reported on sex/gender differences.</w:t>
            </w:r>
          </w:p>
          <w:p w14:paraId="10DC021C" w14:textId="669B6BDF" w:rsidR="00F36069" w:rsidRPr="003076F2" w:rsidRDefault="0090340C" w:rsidP="0090340C">
            <w:pPr>
              <w:pStyle w:val="ETdashedlist"/>
              <w:framePr w:hSpace="0" w:wrap="auto" w:vAnchor="margin" w:yAlign="inline"/>
              <w:numPr>
                <w:ilvl w:val="0"/>
                <w:numId w:val="0"/>
              </w:numPr>
              <w:ind w:left="150" w:hanging="150"/>
              <w:suppressOverlap w:val="0"/>
              <w:jc w:val="left"/>
              <w:rPr>
                <w:bCs/>
              </w:rPr>
            </w:pPr>
            <w:r w:rsidRPr="003076F2">
              <w:rPr>
                <w:bCs/>
                <w:u w:val="single"/>
              </w:rPr>
              <w:t>S</w:t>
            </w:r>
            <w:r w:rsidR="00F36069" w:rsidRPr="003076F2">
              <w:rPr>
                <w:bCs/>
                <w:u w:val="single"/>
              </w:rPr>
              <w:t>tudy designs</w:t>
            </w:r>
            <w:r w:rsidR="00F36069" w:rsidRPr="003076F2">
              <w:rPr>
                <w:bCs/>
              </w:rPr>
              <w:t>: quantitative study designs (k=23), mixed designs (k=3), qualitative designs which included a quantitative measure (k=3)</w:t>
            </w:r>
          </w:p>
          <w:p w14:paraId="63499ADA" w14:textId="77777777" w:rsidR="00F36069" w:rsidRPr="003076F2" w:rsidRDefault="00F36069" w:rsidP="0090340C">
            <w:pPr>
              <w:pStyle w:val="ETText"/>
              <w:framePr w:hSpace="0" w:wrap="auto" w:vAnchor="margin" w:yAlign="inline"/>
              <w:suppressOverlap w:val="0"/>
              <w:rPr>
                <w:bCs/>
                <w:shd w:val="clear" w:color="auto" w:fill="FFFFFF"/>
              </w:rPr>
            </w:pPr>
            <w:r w:rsidRPr="003076F2">
              <w:rPr>
                <w:bCs/>
                <w:color w:val="212121"/>
                <w:u w:val="single"/>
                <w:shd w:val="clear" w:color="auto" w:fill="FFFFFF"/>
              </w:rPr>
              <w:t>Study quality</w:t>
            </w:r>
            <w:r w:rsidRPr="003076F2">
              <w:rPr>
                <w:bCs/>
                <w:color w:val="212121"/>
                <w:shd w:val="clear" w:color="auto" w:fill="FFFFFF"/>
              </w:rPr>
              <w:t xml:space="preserve">: </w:t>
            </w:r>
            <w:r w:rsidRPr="003076F2">
              <w:rPr>
                <w:bCs/>
                <w:shd w:val="clear" w:color="auto" w:fill="FFFFFF"/>
              </w:rPr>
              <w:t xml:space="preserve"> described qualitatively. </w:t>
            </w:r>
            <w:r w:rsidRPr="003076F2">
              <w:rPr>
                <w:bCs/>
              </w:rPr>
              <w:t xml:space="preserve"> Overall quality was described as sound. However most (k=23) failing to obtain a representative sample of autistic participants, and/or did not provide drop-out rates. Ten studies failed to account for between group differences in design or analyses. </w:t>
            </w:r>
          </w:p>
          <w:p w14:paraId="19C67D42" w14:textId="77777777" w:rsidR="00F36069" w:rsidRPr="003076F2" w:rsidRDefault="00F36069" w:rsidP="0090340C">
            <w:pPr>
              <w:pStyle w:val="ETText"/>
              <w:framePr w:hSpace="0" w:wrap="auto" w:vAnchor="margin" w:yAlign="inline"/>
              <w:suppressOverlap w:val="0"/>
              <w:rPr>
                <w:bCs/>
                <w:shd w:val="clear" w:color="auto" w:fill="FFFFFF"/>
              </w:rPr>
            </w:pPr>
            <w:r w:rsidRPr="003076F2">
              <w:rPr>
                <w:bCs/>
                <w:u w:val="single"/>
                <w:shd w:val="clear" w:color="auto" w:fill="FFFFFF"/>
              </w:rPr>
              <w:t>Publication bias</w:t>
            </w:r>
            <w:r w:rsidRPr="003076F2">
              <w:rPr>
                <w:bCs/>
                <w:shd w:val="clear" w:color="auto" w:fill="FFFFFF"/>
              </w:rPr>
              <w:t xml:space="preserve">: not investigated </w:t>
            </w:r>
          </w:p>
          <w:p w14:paraId="6EBFFB34" w14:textId="77777777" w:rsidR="00F36069" w:rsidRPr="003076F2" w:rsidRDefault="00F36069" w:rsidP="0090340C">
            <w:pPr>
              <w:pStyle w:val="ETText"/>
              <w:framePr w:hSpace="0" w:wrap="auto" w:vAnchor="margin" w:yAlign="inline"/>
              <w:suppressOverlap w:val="0"/>
              <w:rPr>
                <w:b/>
                <w:shd w:val="clear" w:color="auto" w:fill="FFFFFF"/>
              </w:rPr>
            </w:pPr>
            <w:r w:rsidRPr="003076F2">
              <w:rPr>
                <w:b/>
                <w:shd w:val="clear" w:color="auto" w:fill="FFFFFF"/>
              </w:rPr>
              <w:t xml:space="preserve">Key findings </w:t>
            </w:r>
          </w:p>
          <w:p w14:paraId="5614FCDD" w14:textId="362ED794" w:rsidR="00F36069" w:rsidRPr="003076F2" w:rsidRDefault="00F36069" w:rsidP="0090340C">
            <w:pPr>
              <w:pStyle w:val="ETText"/>
              <w:framePr w:hSpace="0" w:wrap="auto" w:vAnchor="margin" w:yAlign="inline"/>
              <w:suppressOverlap w:val="0"/>
              <w:rPr>
                <w:rFonts w:eastAsiaTheme="minorHAnsi"/>
                <w:bCs/>
              </w:rPr>
            </w:pPr>
            <w:r w:rsidRPr="003076F2">
              <w:rPr>
                <w:bCs/>
                <w:u w:val="single"/>
              </w:rPr>
              <w:t>Studies of children/adolescents:</w:t>
            </w:r>
            <w:r w:rsidRPr="003076F2">
              <w:rPr>
                <w:bCs/>
              </w:rPr>
              <w:t xml:space="preserve"> k=7/9 studies suggested that girls camouflaged more than boys, 5 of which measured camouflaging using the</w:t>
            </w:r>
            <w:r w:rsidRPr="003076F2">
              <w:rPr>
                <w:rFonts w:eastAsiaTheme="minorHAnsi"/>
                <w:bCs/>
              </w:rPr>
              <w:t xml:space="preserve"> internal-external discrepancy approach. </w:t>
            </w:r>
          </w:p>
          <w:p w14:paraId="202D66EA" w14:textId="5D27B2B0" w:rsidR="00F36069" w:rsidRPr="003076F2" w:rsidRDefault="00F36069" w:rsidP="0090340C">
            <w:pPr>
              <w:pStyle w:val="ETText"/>
              <w:framePr w:hSpace="0" w:wrap="auto" w:vAnchor="margin" w:yAlign="inline"/>
              <w:suppressOverlap w:val="0"/>
              <w:rPr>
                <w:bCs/>
              </w:rPr>
            </w:pPr>
            <w:r w:rsidRPr="003076F2">
              <w:rPr>
                <w:bCs/>
                <w:u w:val="single"/>
              </w:rPr>
              <w:t>Studies of adults</w:t>
            </w:r>
            <w:r w:rsidRPr="003076F2">
              <w:rPr>
                <w:bCs/>
              </w:rPr>
              <w:t>: k=5/9 studies suggested that females camouflaged more than males, 2 of which measured camouflaging using the</w:t>
            </w:r>
            <w:r w:rsidRPr="003076F2">
              <w:rPr>
                <w:rFonts w:eastAsiaTheme="minorHAnsi"/>
                <w:bCs/>
              </w:rPr>
              <w:t xml:space="preserve"> internal-external discrepancy approach. The three exploratory, mainly qualitative studies found no sex/gender difference. </w:t>
            </w:r>
            <w:r w:rsidRPr="003076F2">
              <w:rPr>
                <w:bCs/>
              </w:rPr>
              <w:t>One study reported non</w:t>
            </w:r>
            <w:r w:rsidR="007D0D59">
              <w:rPr>
                <w:bCs/>
              </w:rPr>
              <w:t>-</w:t>
            </w:r>
            <w:r w:rsidRPr="003076F2">
              <w:rPr>
                <w:bCs/>
              </w:rPr>
              <w:t xml:space="preserve">binary gendered people camouflaged more than those identifying as men. One study reported autistic females reported camouflaging more often, across more situations, and for more of the time. </w:t>
            </w:r>
          </w:p>
          <w:p w14:paraId="7E35979A" w14:textId="3D951461" w:rsidR="00D3453E" w:rsidRPr="003076F2" w:rsidRDefault="00D3453E" w:rsidP="0090340C">
            <w:pPr>
              <w:pStyle w:val="ETText"/>
              <w:framePr w:hSpace="0" w:wrap="auto" w:vAnchor="margin" w:yAlign="inline"/>
              <w:suppressOverlap w:val="0"/>
              <w:rPr>
                <w:rFonts w:eastAsia="Calibri"/>
                <w:bCs/>
              </w:rPr>
            </w:pPr>
            <w:r w:rsidRPr="003076F2">
              <w:rPr>
                <w:rFonts w:eastAsia="Calibri"/>
                <w:bCs/>
                <w:u w:val="single"/>
              </w:rPr>
              <w:t>Mental health outcomes</w:t>
            </w:r>
            <w:r w:rsidRPr="003076F2">
              <w:rPr>
                <w:rFonts w:eastAsia="Calibri"/>
                <w:bCs/>
              </w:rPr>
              <w:t>:  For adults, 8/10 studies supported a relationship between increased self-reported camouflaging and poorer mental health.  Three studies yielded some preliminary evidence supporting an association between camouflaging and poorer mental health in children and adolescents.</w:t>
            </w:r>
          </w:p>
        </w:tc>
        <w:tc>
          <w:tcPr>
            <w:tcW w:w="2623" w:type="dxa"/>
            <w:tcBorders>
              <w:top w:val="single" w:sz="4" w:space="0" w:color="4472C4" w:themeColor="accent1"/>
            </w:tcBorders>
            <w:shd w:val="clear" w:color="auto" w:fill="auto"/>
          </w:tcPr>
          <w:p w14:paraId="6905EFAC" w14:textId="77777777" w:rsidR="00F36069" w:rsidRPr="003076F2" w:rsidRDefault="00F36069" w:rsidP="0090340C">
            <w:pPr>
              <w:pStyle w:val="ETText"/>
              <w:framePr w:hSpace="0" w:wrap="auto" w:vAnchor="margin" w:yAlign="inline"/>
              <w:suppressOverlap w:val="0"/>
            </w:pPr>
            <w:r w:rsidRPr="003076F2">
              <w:rPr>
                <w:b/>
              </w:rPr>
              <w:t>Author conclusions</w:t>
            </w:r>
            <w:r w:rsidRPr="003076F2">
              <w:t xml:space="preserve">:  </w:t>
            </w:r>
            <w:r w:rsidRPr="003076F2">
              <w:rPr>
                <w:rFonts w:eastAsiaTheme="minorHAnsi"/>
              </w:rPr>
              <w:t xml:space="preserve">Despite significant variation in findings, preliminary findings suggest sex and gender differences exist in camouflaging. </w:t>
            </w:r>
          </w:p>
          <w:p w14:paraId="23C87593" w14:textId="77777777" w:rsidR="00F36069" w:rsidRPr="003076F2" w:rsidRDefault="00F36069" w:rsidP="0090340C">
            <w:pPr>
              <w:pStyle w:val="ETText"/>
              <w:framePr w:hSpace="0" w:wrap="auto" w:vAnchor="margin" w:yAlign="inline"/>
              <w:suppressOverlap w:val="0"/>
              <w:rPr>
                <w:rFonts w:eastAsiaTheme="minorHAnsi"/>
              </w:rPr>
            </w:pPr>
            <w:r w:rsidRPr="003076F2">
              <w:rPr>
                <w:rFonts w:eastAsiaTheme="minorHAnsi"/>
              </w:rPr>
              <w:t>However, the research base was limited regarding participant characterisation and representativeness, which suggests that conclusions cannot be applied to the autistic community as a whole.</w:t>
            </w:r>
          </w:p>
          <w:p w14:paraId="5C5344F1" w14:textId="66AE11F7" w:rsidR="00F36069" w:rsidRPr="003076F2" w:rsidRDefault="00F36069" w:rsidP="0090340C">
            <w:pPr>
              <w:pStyle w:val="ETText"/>
              <w:framePr w:hSpace="0" w:wrap="auto" w:vAnchor="margin" w:yAlign="inline"/>
              <w:suppressOverlap w:val="0"/>
            </w:pPr>
            <w:r w:rsidRPr="003076F2">
              <w:rPr>
                <w:b/>
              </w:rPr>
              <w:t>Reviewer’s notes</w:t>
            </w:r>
            <w:r w:rsidRPr="003076F2">
              <w:t xml:space="preserve">:  Comprehensive search strategy. Included people with high levels of autistic </w:t>
            </w:r>
            <w:r w:rsidR="00990294" w:rsidRPr="003076F2">
              <w:t>characteristics</w:t>
            </w:r>
            <w:r w:rsidRPr="003076F2">
              <w:t>, not just diagnosis, however as the camouflaging may reduce likelihood of seeking or obtaining a diagnosis this seems appropriate. Study considered sex/gender amongst a range of possible factors.  No synthesis of study characteristics for sex/gender studies.</w:t>
            </w:r>
          </w:p>
        </w:tc>
      </w:tr>
    </w:tbl>
    <w:p w14:paraId="78EB430C" w14:textId="77777777" w:rsidR="00C97367" w:rsidRPr="003076F2" w:rsidRDefault="00C97367" w:rsidP="00C97367">
      <w:pPr>
        <w:rPr>
          <w:b/>
          <w:bCs/>
          <w:color w:val="FF0000"/>
        </w:rPr>
      </w:pPr>
    </w:p>
    <w:p w14:paraId="74781AB8" w14:textId="77777777" w:rsidR="00C97367" w:rsidRPr="003076F2" w:rsidRDefault="00C97367" w:rsidP="00C97367">
      <w:pPr>
        <w:rPr>
          <w:b/>
          <w:bCs/>
          <w:color w:val="FF0000"/>
        </w:rPr>
        <w:sectPr w:rsidR="00C97367" w:rsidRPr="003076F2" w:rsidSect="00146300">
          <w:headerReference w:type="default" r:id="rId54"/>
          <w:pgSz w:w="16820" w:h="11900" w:orient="landscape"/>
          <w:pgMar w:top="1440" w:right="1440" w:bottom="1440" w:left="1440" w:header="708" w:footer="708" w:gutter="0"/>
          <w:cols w:space="708"/>
          <w:docGrid w:linePitch="360"/>
        </w:sectPr>
      </w:pPr>
    </w:p>
    <w:tbl>
      <w:tblPr>
        <w:tblpPr w:leftFromText="180" w:rightFromText="180" w:vertAnchor="text" w:horzAnchor="margin" w:tblpY="43"/>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C97367" w:rsidRPr="003076F2" w14:paraId="7E67D9C8" w14:textId="77777777" w:rsidTr="003620C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EA5EC52" w14:textId="08CFF47A" w:rsidR="00C97367" w:rsidRPr="003076F2" w:rsidRDefault="00C97367" w:rsidP="003620C0">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lastRenderedPageBreak/>
              <w:br w:type="page"/>
            </w:r>
            <w:proofErr w:type="spellStart"/>
            <w:r w:rsidRPr="003076F2">
              <w:rPr>
                <w:rFonts w:asciiTheme="minorHAnsi" w:hAnsiTheme="minorHAnsi" w:cstheme="minorHAnsi"/>
                <w:b/>
                <w:sz w:val="16"/>
                <w:szCs w:val="16"/>
              </w:rPr>
              <w:t>Libsack</w:t>
            </w:r>
            <w:proofErr w:type="spellEnd"/>
            <w:r w:rsidRPr="003076F2">
              <w:rPr>
                <w:rFonts w:asciiTheme="minorHAnsi" w:hAnsiTheme="minorHAnsi" w:cstheme="minorHAnsi"/>
                <w:b/>
                <w:sz w:val="16"/>
                <w:szCs w:val="16"/>
              </w:rPr>
              <w:t xml:space="preserve"> et al., (2021) </w:t>
            </w:r>
            <w:r w:rsidR="008F1FB7">
              <w:rPr>
                <w:rFonts w:asciiTheme="minorHAnsi" w:hAnsiTheme="minorHAnsi" w:cstheme="minorHAnsi"/>
                <w:b/>
                <w:sz w:val="16"/>
                <w:szCs w:val="16"/>
              </w:rPr>
              <w:fldChar w:fldCharType="begin">
                <w:fldData xml:space="preserve">PEVuZE5vdGU+PENpdGU+PEF1dGhvcj5MaWJzYWNrPC9BdXRob3I+PFllYXI+MjAyMTwvWWVhcj48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</w:fldData>
              </w:fldChar>
            </w:r>
            <w:r w:rsidR="008F1FB7">
              <w:rPr>
                <w:rFonts w:asciiTheme="minorHAnsi" w:hAnsiTheme="minorHAnsi" w:cstheme="minorHAnsi"/>
                <w:b/>
                <w:sz w:val="16"/>
                <w:szCs w:val="16"/>
              </w:rPr>
              <w:instrText xml:space="preserve"> ADDIN EN.CITE </w:instrText>
            </w:r>
            <w:r w:rsidR="008F1FB7">
              <w:rPr>
                <w:rFonts w:asciiTheme="minorHAnsi" w:hAnsiTheme="minorHAnsi" w:cstheme="minorHAnsi"/>
                <w:b/>
                <w:sz w:val="16"/>
                <w:szCs w:val="16"/>
              </w:rPr>
              <w:fldChar w:fldCharType="begin">
                <w:fldData xml:space="preserve">PEVuZE5vdGU+PENpdGU+PEF1dGhvcj5MaWJzYWNrPC9BdXRob3I+PFllYXI+MjAyMTwvWWVhcj48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</w:fldData>
              </w:fldChar>
            </w:r>
            <w:r w:rsidR="008F1FB7">
              <w:rPr>
                <w:rFonts w:asciiTheme="minorHAnsi" w:hAnsiTheme="minorHAnsi" w:cstheme="minorHAnsi"/>
                <w:b/>
                <w:sz w:val="16"/>
                <w:szCs w:val="16"/>
              </w:rPr>
              <w:instrText xml:space="preserve"> ADDIN EN.CITE.DATA </w:instrText>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end"/>
            </w:r>
            <w:r w:rsidR="008F1FB7">
              <w:rPr>
                <w:rFonts w:asciiTheme="minorHAnsi" w:hAnsiTheme="minorHAnsi" w:cstheme="minorHAnsi"/>
                <w:b/>
                <w:sz w:val="16"/>
                <w:szCs w:val="16"/>
              </w:rPr>
            </w:r>
            <w:r w:rsidR="008F1FB7">
              <w:rPr>
                <w:rFonts w:asciiTheme="minorHAnsi" w:hAnsiTheme="minorHAnsi" w:cstheme="minorHAnsi"/>
                <w:b/>
                <w:sz w:val="16"/>
                <w:szCs w:val="16"/>
              </w:rPr>
              <w:fldChar w:fldCharType="separate"/>
            </w:r>
            <w:r w:rsidR="008F1FB7">
              <w:rPr>
                <w:rFonts w:asciiTheme="minorHAnsi" w:hAnsiTheme="minorHAnsi" w:cstheme="minorHAnsi"/>
                <w:b/>
                <w:noProof/>
                <w:sz w:val="16"/>
                <w:szCs w:val="16"/>
              </w:rPr>
              <w:t>[</w:t>
            </w:r>
            <w:hyperlink w:anchor="_ENREF_25" w:tooltip="Libsack, 2021 #211" w:history="1">
              <w:r w:rsidR="006525B5">
                <w:rPr>
                  <w:rFonts w:asciiTheme="minorHAnsi" w:hAnsiTheme="minorHAnsi" w:cstheme="minorHAnsi"/>
                  <w:b/>
                  <w:noProof/>
                  <w:sz w:val="16"/>
                  <w:szCs w:val="16"/>
                </w:rPr>
                <w:t>25</w:t>
              </w:r>
            </w:hyperlink>
            <w:r w:rsidR="008F1FB7">
              <w:rPr>
                <w:rFonts w:asciiTheme="minorHAnsi" w:hAnsiTheme="minorHAnsi" w:cstheme="minorHAnsi"/>
                <w:b/>
                <w:noProof/>
                <w:sz w:val="16"/>
                <w:szCs w:val="16"/>
              </w:rPr>
              <w:t>]</w:t>
            </w:r>
            <w:r w:rsidR="008F1FB7">
              <w:rPr>
                <w:rFonts w:asciiTheme="minorHAnsi" w:hAnsiTheme="minorHAnsi" w:cstheme="minorHAnsi"/>
                <w:b/>
                <w:sz w:val="16"/>
                <w:szCs w:val="16"/>
              </w:rPr>
              <w:fldChar w:fldCharType="end"/>
            </w:r>
          </w:p>
        </w:tc>
      </w:tr>
      <w:tr w:rsidR="00C97367" w:rsidRPr="003076F2" w14:paraId="67497332" w14:textId="77777777" w:rsidTr="003620C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711ABF3F"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2A27BBD0"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515CF201"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5BCE93A"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B4C403E" w14:textId="77777777" w:rsidR="00C97367" w:rsidRPr="003076F2" w:rsidRDefault="00C97367" w:rsidP="003620C0">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C97367" w:rsidRPr="003076F2" w14:paraId="7A9E6AB9" w14:textId="77777777" w:rsidTr="003620C0">
        <w:trPr>
          <w:cantSplit/>
          <w:trHeight w:val="475"/>
        </w:trPr>
        <w:tc>
          <w:tcPr>
            <w:tcW w:w="2042" w:type="dxa"/>
            <w:tcBorders>
              <w:top w:val="single" w:sz="4" w:space="0" w:color="4472C4" w:themeColor="accent1"/>
            </w:tcBorders>
            <w:shd w:val="clear" w:color="auto" w:fill="auto"/>
          </w:tcPr>
          <w:p w14:paraId="07D53BEE" w14:textId="77777777" w:rsidR="00C97367" w:rsidRPr="003076F2" w:rsidRDefault="00C97367" w:rsidP="003240FD">
            <w:pPr>
              <w:pStyle w:val="ETText"/>
              <w:framePr w:hSpace="0" w:wrap="auto" w:vAnchor="margin" w:yAlign="inline"/>
              <w:suppressOverlap w:val="0"/>
            </w:pPr>
            <w:r w:rsidRPr="003076F2">
              <w:t>Country: USA</w:t>
            </w:r>
          </w:p>
          <w:p w14:paraId="1A68C91E" w14:textId="77777777" w:rsidR="00C97367" w:rsidRPr="003076F2" w:rsidRDefault="00C97367" w:rsidP="003240FD">
            <w:pPr>
              <w:pStyle w:val="ETText"/>
              <w:framePr w:hSpace="0" w:wrap="auto" w:vAnchor="margin" w:yAlign="inline"/>
              <w:suppressOverlap w:val="0"/>
            </w:pPr>
            <w:r w:rsidRPr="003076F2">
              <w:rPr>
                <w:b/>
              </w:rPr>
              <w:t>Study type</w:t>
            </w:r>
            <w:r w:rsidRPr="003076F2">
              <w:t xml:space="preserve">: systematic review </w:t>
            </w:r>
          </w:p>
          <w:p w14:paraId="40F84B75" w14:textId="77777777" w:rsidR="00C97367" w:rsidRPr="003076F2" w:rsidRDefault="00C97367" w:rsidP="003240FD">
            <w:pPr>
              <w:pStyle w:val="ETText"/>
              <w:framePr w:hSpace="0" w:wrap="auto" w:vAnchor="margin" w:yAlign="inline"/>
              <w:suppressOverlap w:val="0"/>
            </w:pPr>
            <w:r w:rsidRPr="003076F2">
              <w:rPr>
                <w:b/>
              </w:rPr>
              <w:t>Study Quality</w:t>
            </w:r>
            <w:r w:rsidRPr="003076F2">
              <w:t xml:space="preserve">: JBI checklist score: 8/11 (medium quality) </w:t>
            </w:r>
          </w:p>
          <w:p w14:paraId="10738CE4" w14:textId="77777777" w:rsidR="00C97367" w:rsidRPr="003076F2" w:rsidRDefault="00C97367" w:rsidP="003240FD">
            <w:pPr>
              <w:pStyle w:val="ETText"/>
              <w:framePr w:hSpace="0" w:wrap="auto" w:vAnchor="margin" w:yAlign="inline"/>
              <w:suppressOverlap w:val="0"/>
            </w:pPr>
            <w:r w:rsidRPr="003076F2">
              <w:rPr>
                <w:b/>
              </w:rPr>
              <w:t>Aims</w:t>
            </w:r>
            <w:r w:rsidRPr="003076F2">
              <w:t>:  systematically identify and synthesize the literature on passing as non-autistic (PAN).</w:t>
            </w:r>
          </w:p>
          <w:p w14:paraId="3BF0C1F2" w14:textId="2FA31B7B" w:rsidR="00C97367" w:rsidRPr="003076F2" w:rsidRDefault="00C97367" w:rsidP="003240FD">
            <w:pPr>
              <w:pStyle w:val="ETText"/>
              <w:framePr w:hSpace="0" w:wrap="auto" w:vAnchor="margin" w:yAlign="inline"/>
              <w:suppressOverlap w:val="0"/>
            </w:pPr>
            <w:r w:rsidRPr="003076F2">
              <w:t>(only data relevant to</w:t>
            </w:r>
            <w:r w:rsidR="00D21FFF" w:rsidRPr="003076F2">
              <w:t xml:space="preserve"> sex/gender</w:t>
            </w:r>
            <w:r w:rsidRPr="003076F2">
              <w:t xml:space="preserve"> differences are reported here)</w:t>
            </w:r>
          </w:p>
          <w:p w14:paraId="1A1FC3CF" w14:textId="6E64E7E5" w:rsidR="00C97367" w:rsidRPr="003076F2" w:rsidRDefault="00C97367" w:rsidP="003240FD">
            <w:pPr>
              <w:pStyle w:val="ETText"/>
              <w:framePr w:hSpace="0" w:wrap="auto" w:vAnchor="margin" w:yAlign="inline"/>
              <w:suppressOverlap w:val="0"/>
            </w:pPr>
            <w:r w:rsidRPr="003076F2">
              <w:t xml:space="preserve"> </w:t>
            </w:r>
          </w:p>
        </w:tc>
        <w:tc>
          <w:tcPr>
            <w:tcW w:w="2338" w:type="dxa"/>
            <w:tcBorders>
              <w:top w:val="single" w:sz="4" w:space="0" w:color="4472C4" w:themeColor="accent1"/>
            </w:tcBorders>
            <w:shd w:val="clear" w:color="auto" w:fill="auto"/>
          </w:tcPr>
          <w:p w14:paraId="4FA79A04" w14:textId="77777777" w:rsidR="00C97367" w:rsidRPr="003076F2" w:rsidRDefault="00C97367" w:rsidP="003240FD">
            <w:pPr>
              <w:pStyle w:val="ETText"/>
              <w:framePr w:hSpace="0" w:wrap="auto" w:vAnchor="margin" w:yAlign="inline"/>
              <w:suppressOverlap w:val="0"/>
              <w:rPr>
                <w:shd w:val="clear" w:color="auto" w:fill="FFFFFF"/>
              </w:rPr>
            </w:pPr>
            <w:r w:rsidRPr="003076F2">
              <w:rPr>
                <w:b/>
              </w:rPr>
              <w:t>Databases</w:t>
            </w:r>
            <w:r w:rsidRPr="003076F2">
              <w:t xml:space="preserve">: Pubmed, PsycINFO.  </w:t>
            </w:r>
          </w:p>
          <w:p w14:paraId="6BCC5FAC" w14:textId="7712FECA" w:rsidR="00C97367" w:rsidRPr="003076F2" w:rsidRDefault="00C97367" w:rsidP="003240FD">
            <w:pPr>
              <w:pStyle w:val="ETText"/>
              <w:framePr w:hSpace="0" w:wrap="auto" w:vAnchor="margin" w:yAlign="inline"/>
              <w:suppressOverlap w:val="0"/>
            </w:pPr>
            <w:r w:rsidRPr="003076F2">
              <w:rPr>
                <w:b/>
              </w:rPr>
              <w:t>Search</w:t>
            </w:r>
            <w:r w:rsidRPr="003076F2">
              <w:t xml:space="preserve">: Searched from inception </w:t>
            </w:r>
            <w:r w:rsidR="005B4CA6">
              <w:t>-</w:t>
            </w:r>
            <w:r w:rsidRPr="003076F2">
              <w:rPr>
                <w:color w:val="201F1E"/>
                <w:shd w:val="clear" w:color="auto" w:fill="FFFFFF"/>
              </w:rPr>
              <w:softHyphen/>
              <w:t xml:space="preserve"> May 2020. </w:t>
            </w:r>
            <w:r w:rsidRPr="003076F2">
              <w:t>Transparent detailed selection criteria. Full search terms described. Citation searching was performed, and additional citations identified through considering article</w:t>
            </w:r>
            <w:r w:rsidR="000575F8">
              <w:t>s</w:t>
            </w:r>
            <w:r w:rsidRPr="003076F2">
              <w:t xml:space="preserve"> which cited included studies using Google scholar.</w:t>
            </w:r>
          </w:p>
          <w:p w14:paraId="1A7F299F" w14:textId="77777777" w:rsidR="00C97367" w:rsidRPr="003076F2" w:rsidRDefault="00C97367" w:rsidP="003240FD">
            <w:pPr>
              <w:pStyle w:val="ETText"/>
              <w:framePr w:hSpace="0" w:wrap="auto" w:vAnchor="margin" w:yAlign="inline"/>
              <w:suppressOverlap w:val="0"/>
            </w:pPr>
            <w:r w:rsidRPr="003076F2">
              <w:t>Observed PRISMA reporting.</w:t>
            </w:r>
          </w:p>
          <w:p w14:paraId="1B6C6E0A" w14:textId="77777777" w:rsidR="00C97367" w:rsidRPr="003076F2" w:rsidRDefault="00C97367" w:rsidP="003240FD">
            <w:pPr>
              <w:pStyle w:val="ETText"/>
              <w:framePr w:hSpace="0" w:wrap="auto" w:vAnchor="margin" w:yAlign="inline"/>
              <w:suppressOverlap w:val="0"/>
            </w:pPr>
            <w:r w:rsidRPr="003076F2">
              <w:t xml:space="preserve">Selection criteria: </w:t>
            </w:r>
          </w:p>
          <w:p w14:paraId="29C62EBB" w14:textId="77777777" w:rsidR="00C97367" w:rsidRPr="003076F2" w:rsidRDefault="00C97367" w:rsidP="003240FD">
            <w:pPr>
              <w:pStyle w:val="ETdashedlist"/>
              <w:framePr w:hSpace="0" w:wrap="auto" w:vAnchor="margin" w:yAlign="inline"/>
              <w:suppressOverlap w:val="0"/>
              <w:jc w:val="left"/>
            </w:pPr>
            <w:r w:rsidRPr="003076F2">
              <w:t>Peer reviewed English language publications in Journals or PhD dissertations</w:t>
            </w:r>
          </w:p>
          <w:p w14:paraId="32FB7F25" w14:textId="340CABCA" w:rsidR="00C97367" w:rsidRPr="003076F2" w:rsidRDefault="00C97367" w:rsidP="003240FD">
            <w:pPr>
              <w:pStyle w:val="ETdashedlist"/>
              <w:framePr w:hSpace="0" w:wrap="auto" w:vAnchor="margin" w:yAlign="inline"/>
              <w:suppressOverlap w:val="0"/>
              <w:jc w:val="left"/>
            </w:pPr>
            <w:r w:rsidRPr="003076F2">
              <w:t xml:space="preserve">Empirically investigates behaviour involved in PAN in human autistic subjects (formally diagnosed or self-identified). Some studies also included a third category of people who identified as having significant difficulties in social situations and/or scored highly on measures of autistic </w:t>
            </w:r>
            <w:r w:rsidR="00990294" w:rsidRPr="003076F2">
              <w:t>characteristics</w:t>
            </w:r>
            <w:r w:rsidRPr="003076F2">
              <w:t>. These are reported separately from autistic people.</w:t>
            </w:r>
          </w:p>
        </w:tc>
        <w:tc>
          <w:tcPr>
            <w:tcW w:w="2693" w:type="dxa"/>
            <w:tcBorders>
              <w:top w:val="single" w:sz="4" w:space="0" w:color="4472C4" w:themeColor="accent1"/>
            </w:tcBorders>
            <w:shd w:val="clear" w:color="auto" w:fill="auto"/>
          </w:tcPr>
          <w:p w14:paraId="754985A8" w14:textId="77777777" w:rsidR="00C97367" w:rsidRPr="003076F2" w:rsidRDefault="00C97367" w:rsidP="003240FD">
            <w:pPr>
              <w:pStyle w:val="ETText"/>
              <w:framePr w:hSpace="0" w:wrap="auto" w:vAnchor="margin" w:yAlign="inline"/>
              <w:suppressOverlap w:val="0"/>
              <w:rPr>
                <w:shd w:val="clear" w:color="auto" w:fill="FFFFFF"/>
              </w:rPr>
            </w:pPr>
            <w:r w:rsidRPr="003076F2">
              <w:rPr>
                <w:b/>
              </w:rPr>
              <w:t>Method</w:t>
            </w:r>
            <w:r w:rsidRPr="003076F2">
              <w:t xml:space="preserve">: double researcher </w:t>
            </w:r>
            <w:r w:rsidRPr="003076F2">
              <w:rPr>
                <w:shd w:val="clear" w:color="auto" w:fill="FFFFFF"/>
              </w:rPr>
              <w:t xml:space="preserve">screening (88% agreement), and 4 researchers conducted selection. </w:t>
            </w:r>
          </w:p>
          <w:p w14:paraId="2099685B" w14:textId="77777777" w:rsidR="00C97367" w:rsidRPr="003076F2" w:rsidRDefault="00C97367" w:rsidP="003240FD">
            <w:pPr>
              <w:pStyle w:val="ETText"/>
              <w:framePr w:hSpace="0" w:wrap="auto" w:vAnchor="margin" w:yAlign="inline"/>
              <w:suppressOverlap w:val="0"/>
            </w:pPr>
            <w:r w:rsidRPr="003076F2">
              <w:t>Critical appraisal was not conducted but data was extracted independently by four researchers using a coding manual, with discrepancies resolved through consensus.</w:t>
            </w:r>
          </w:p>
          <w:p w14:paraId="38453B4F" w14:textId="77777777" w:rsidR="00C97367" w:rsidRPr="003076F2" w:rsidRDefault="00C97367" w:rsidP="003240FD">
            <w:pPr>
              <w:pStyle w:val="ETText"/>
              <w:framePr w:hSpace="0" w:wrap="auto" w:vAnchor="margin" w:yAlign="inline"/>
              <w:suppressOverlap w:val="0"/>
            </w:pPr>
            <w:r w:rsidRPr="003076F2">
              <w:rPr>
                <w:rFonts w:eastAsiaTheme="minorHAnsi"/>
              </w:rPr>
              <w:t xml:space="preserve">PAN was coded as </w:t>
            </w:r>
            <w:r w:rsidRPr="003076F2">
              <w:t>masking, camouflage, compensation, passing, assimilation, adaptation, and other (based on unique terms used by participants).</w:t>
            </w:r>
          </w:p>
        </w:tc>
        <w:tc>
          <w:tcPr>
            <w:tcW w:w="4678" w:type="dxa"/>
            <w:tcBorders>
              <w:top w:val="single" w:sz="4" w:space="0" w:color="4472C4" w:themeColor="accent1"/>
            </w:tcBorders>
            <w:shd w:val="clear" w:color="auto" w:fill="auto"/>
          </w:tcPr>
          <w:p w14:paraId="53010DC8" w14:textId="77777777" w:rsidR="00C97367" w:rsidRPr="003076F2" w:rsidRDefault="00C97367" w:rsidP="003240FD">
            <w:pPr>
              <w:pStyle w:val="ETText"/>
              <w:framePr w:hSpace="0" w:wrap="auto" w:vAnchor="margin" w:yAlign="inline"/>
              <w:suppressOverlap w:val="0"/>
            </w:pPr>
            <w:r w:rsidRPr="003076F2">
              <w:rPr>
                <w:b/>
              </w:rPr>
              <w:t>Included</w:t>
            </w:r>
            <w:r w:rsidRPr="003076F2">
              <w:t xml:space="preserve">: k=46 studies reported on N = 5980 people (M=130; range=1 </w:t>
            </w:r>
            <w:r w:rsidRPr="003076F2">
              <w:softHyphen/>
              <w:t xml:space="preserve"> 832), 63% (N=3771) of whom are categorised as autistic. </w:t>
            </w:r>
          </w:p>
          <w:p w14:paraId="6A7A8174" w14:textId="306CD034" w:rsidR="00C97367" w:rsidRPr="003076F2" w:rsidRDefault="00C97367" w:rsidP="003240FD">
            <w:pPr>
              <w:pStyle w:val="ETText"/>
              <w:framePr w:hSpace="0" w:wrap="auto" w:vAnchor="margin" w:yAlign="inline"/>
              <w:suppressOverlap w:val="0"/>
            </w:pPr>
            <w:r w:rsidRPr="003076F2">
              <w:t>Two studies did not report</w:t>
            </w:r>
            <w:r w:rsidR="00D21FFF" w:rsidRPr="003076F2">
              <w:t xml:space="preserve"> sex/gender</w:t>
            </w:r>
            <w:r w:rsidRPr="003076F2">
              <w:t>. Of 44 studies that did, there were 49% females, 46% males, 3% neither male or female, and 2% unreported. 8 studies included only one</w:t>
            </w:r>
            <w:r w:rsidR="00D21FFF" w:rsidRPr="003076F2">
              <w:t xml:space="preserve"> sex/gender</w:t>
            </w:r>
            <w:r w:rsidRPr="003076F2">
              <w:t xml:space="preserve">, 7 of which included females only. </w:t>
            </w:r>
          </w:p>
          <w:p w14:paraId="78C52A23" w14:textId="77777777" w:rsidR="00C97367" w:rsidRPr="003076F2" w:rsidRDefault="00C97367" w:rsidP="003240FD">
            <w:pPr>
              <w:pStyle w:val="ETText"/>
              <w:framePr w:hSpace="0" w:wrap="auto" w:vAnchor="margin" w:yAlign="inline"/>
              <w:suppressOverlap w:val="0"/>
            </w:pPr>
            <w:r w:rsidRPr="003076F2">
              <w:t xml:space="preserve">Age: M = 24 years (range 2 – 79). </w:t>
            </w:r>
          </w:p>
          <w:p w14:paraId="3EEE693D" w14:textId="77777777" w:rsidR="00C97367" w:rsidRPr="003076F2" w:rsidRDefault="00C97367" w:rsidP="003240FD">
            <w:pPr>
              <w:pStyle w:val="ETText"/>
              <w:framePr w:hSpace="0" w:wrap="auto" w:vAnchor="margin" w:yAlign="inline"/>
              <w:suppressOverlap w:val="0"/>
            </w:pPr>
            <w:r w:rsidRPr="003076F2">
              <w:t xml:space="preserve">Ethnicity was only reported in 24% of studies (84% participants being white). </w:t>
            </w:r>
          </w:p>
          <w:p w14:paraId="5B4831FC" w14:textId="77777777" w:rsidR="00C97367" w:rsidRPr="003076F2" w:rsidRDefault="00C97367" w:rsidP="003240FD">
            <w:pPr>
              <w:pStyle w:val="ETText"/>
              <w:framePr w:hSpace="0" w:wrap="auto" w:vAnchor="margin" w:yAlign="inline"/>
              <w:suppressOverlap w:val="0"/>
            </w:pPr>
            <w:r w:rsidRPr="003076F2">
              <w:t>Nearly all studies formally or informally excluded participants with an intellectual disability.</w:t>
            </w:r>
          </w:p>
          <w:p w14:paraId="7BB26ECE" w14:textId="77777777" w:rsidR="00C97367" w:rsidRPr="003076F2" w:rsidRDefault="00C97367" w:rsidP="003240FD">
            <w:pPr>
              <w:pStyle w:val="ETText"/>
              <w:framePr w:hSpace="0" w:wrap="auto" w:vAnchor="margin" w:yAlign="inline"/>
              <w:suppressOverlap w:val="0"/>
            </w:pPr>
            <w:r w:rsidRPr="003076F2">
              <w:t xml:space="preserve">Acknowledged that some sample overlap may have occurred. </w:t>
            </w:r>
          </w:p>
          <w:p w14:paraId="0751C203" w14:textId="77777777" w:rsidR="00C97367" w:rsidRPr="003076F2" w:rsidRDefault="00C97367" w:rsidP="003240FD">
            <w:pPr>
              <w:pStyle w:val="ETText"/>
              <w:framePr w:hSpace="0" w:wrap="auto" w:vAnchor="margin" w:yAlign="inline"/>
              <w:suppressOverlap w:val="0"/>
            </w:pPr>
            <w:r w:rsidRPr="003076F2">
              <w:rPr>
                <w:u w:val="single"/>
              </w:rPr>
              <w:t>Study designs</w:t>
            </w:r>
            <w:r w:rsidRPr="003076F2">
              <w:t>:  mix of qualitative, quantitative, and mixed-method studies.</w:t>
            </w:r>
          </w:p>
          <w:p w14:paraId="668C933A" w14:textId="77777777" w:rsidR="00C97367" w:rsidRPr="003076F2" w:rsidRDefault="00C97367" w:rsidP="003240FD">
            <w:pPr>
              <w:pStyle w:val="ETText"/>
              <w:framePr w:hSpace="0" w:wrap="auto" w:vAnchor="margin" w:yAlign="inline"/>
              <w:suppressOverlap w:val="0"/>
              <w:rPr>
                <w:shd w:val="clear" w:color="auto" w:fill="FFFFFF"/>
              </w:rPr>
            </w:pPr>
            <w:r w:rsidRPr="003076F2">
              <w:rPr>
                <w:color w:val="212121"/>
                <w:u w:val="single"/>
                <w:shd w:val="clear" w:color="auto" w:fill="FFFFFF"/>
              </w:rPr>
              <w:t>Study quality</w:t>
            </w:r>
            <w:r w:rsidRPr="003076F2">
              <w:rPr>
                <w:color w:val="212121"/>
                <w:shd w:val="clear" w:color="auto" w:fill="FFFFFF"/>
              </w:rPr>
              <w:t xml:space="preserve">: </w:t>
            </w:r>
            <w:r w:rsidRPr="003076F2">
              <w:rPr>
                <w:shd w:val="clear" w:color="auto" w:fill="FFFFFF"/>
              </w:rPr>
              <w:t xml:space="preserve"> not investigated</w:t>
            </w:r>
            <w:r w:rsidRPr="003076F2">
              <w:t xml:space="preserve">. </w:t>
            </w:r>
          </w:p>
          <w:p w14:paraId="39F9035E" w14:textId="77777777" w:rsidR="00C97367" w:rsidRPr="003076F2" w:rsidRDefault="00C97367" w:rsidP="003240FD">
            <w:pPr>
              <w:pStyle w:val="ETText"/>
              <w:framePr w:hSpace="0" w:wrap="auto" w:vAnchor="margin" w:yAlign="inline"/>
              <w:suppressOverlap w:val="0"/>
              <w:rPr>
                <w:shd w:val="clear" w:color="auto" w:fill="FFFFFF"/>
              </w:rPr>
            </w:pPr>
            <w:r w:rsidRPr="003076F2">
              <w:rPr>
                <w:u w:val="single"/>
                <w:shd w:val="clear" w:color="auto" w:fill="FFFFFF"/>
              </w:rPr>
              <w:t>Publication bias</w:t>
            </w:r>
            <w:r w:rsidRPr="003076F2">
              <w:rPr>
                <w:shd w:val="clear" w:color="auto" w:fill="FFFFFF"/>
              </w:rPr>
              <w:t xml:space="preserve">: not investigated </w:t>
            </w:r>
          </w:p>
          <w:p w14:paraId="21030B30" w14:textId="77777777" w:rsidR="00C97367" w:rsidRPr="003076F2" w:rsidRDefault="00C97367" w:rsidP="003240FD">
            <w:pPr>
              <w:pStyle w:val="ETText"/>
              <w:framePr w:hSpace="0" w:wrap="auto" w:vAnchor="margin" w:yAlign="inline"/>
              <w:suppressOverlap w:val="0"/>
              <w:rPr>
                <w:b/>
                <w:bCs/>
                <w:shd w:val="clear" w:color="auto" w:fill="FFFFFF"/>
              </w:rPr>
            </w:pPr>
            <w:r w:rsidRPr="003076F2">
              <w:rPr>
                <w:b/>
                <w:bCs/>
                <w:shd w:val="clear" w:color="auto" w:fill="FFFFFF"/>
              </w:rPr>
              <w:t xml:space="preserve">Key findings </w:t>
            </w:r>
          </w:p>
          <w:p w14:paraId="0CD0E258" w14:textId="77777777" w:rsidR="00C97367" w:rsidRPr="003076F2" w:rsidRDefault="00C97367" w:rsidP="003240FD">
            <w:pPr>
              <w:pStyle w:val="ETText"/>
              <w:framePr w:hSpace="0" w:wrap="auto" w:vAnchor="margin" w:yAlign="inline"/>
              <w:suppressOverlap w:val="0"/>
            </w:pPr>
            <w:r w:rsidRPr="003076F2">
              <w:t xml:space="preserve">Participants were disproportionately female. Multiple studies in the current review also included female-only samples. </w:t>
            </w:r>
          </w:p>
          <w:p w14:paraId="4487FC65" w14:textId="08F262BB" w:rsidR="00C97367" w:rsidRPr="003076F2" w:rsidRDefault="00C97367" w:rsidP="003240FD">
            <w:pPr>
              <w:pStyle w:val="ETText"/>
              <w:framePr w:hSpace="0" w:wrap="auto" w:vAnchor="margin" w:yAlign="inline"/>
              <w:suppressOverlap w:val="0"/>
            </w:pPr>
            <w:r w:rsidRPr="003076F2">
              <w:t xml:space="preserve">k=19 studies compared PAN across </w:t>
            </w:r>
            <w:r w:rsidR="00D21FFF" w:rsidRPr="003076F2">
              <w:t>sexes/</w:t>
            </w:r>
            <w:r w:rsidRPr="003076F2">
              <w:t xml:space="preserve">genders. </w:t>
            </w:r>
          </w:p>
          <w:p w14:paraId="2FEA91E6" w14:textId="4974E424" w:rsidR="00C97367" w:rsidRPr="003076F2" w:rsidRDefault="00C97367" w:rsidP="003240FD">
            <w:pPr>
              <w:pStyle w:val="ETText"/>
              <w:framePr w:hSpace="0" w:wrap="auto" w:vAnchor="margin" w:yAlign="inline"/>
              <w:suppressOverlap w:val="0"/>
            </w:pPr>
            <w:r w:rsidRPr="003076F2">
              <w:t xml:space="preserve">k=17 studies (89.47%) reported findings supporting group differences between </w:t>
            </w:r>
            <w:r w:rsidR="00D21FFF" w:rsidRPr="003076F2">
              <w:t>sexes/</w:t>
            </w:r>
            <w:r w:rsidRPr="003076F2">
              <w:t xml:space="preserve">genders in behaviours thought to be associated with PAN. </w:t>
            </w:r>
          </w:p>
          <w:p w14:paraId="54EBEAE9" w14:textId="77777777" w:rsidR="00C97367" w:rsidRPr="003076F2" w:rsidRDefault="00C97367" w:rsidP="003240FD">
            <w:pPr>
              <w:pStyle w:val="ETText"/>
              <w:framePr w:hSpace="0" w:wrap="auto" w:vAnchor="margin" w:yAlign="inline"/>
              <w:suppressOverlap w:val="0"/>
            </w:pPr>
            <w:r w:rsidRPr="003076F2">
              <w:t xml:space="preserve">Patterns of effect size and direction of the association were not broadly interpretable due to inconsistencies arising from the wide variation in participant characteristics, sample size, study design, and construct measurement </w:t>
            </w:r>
          </w:p>
          <w:p w14:paraId="799FDBFC" w14:textId="1A08FC70" w:rsidR="00C97367" w:rsidRPr="003076F2" w:rsidRDefault="00C97367" w:rsidP="003240FD">
            <w:pPr>
              <w:pStyle w:val="ETText"/>
              <w:framePr w:hSpace="0" w:wrap="auto" w:vAnchor="margin" w:yAlign="inline"/>
              <w:suppressOverlap w:val="0"/>
            </w:pPr>
            <w:r w:rsidRPr="003076F2">
              <w:t xml:space="preserve">Among 2 studies that used the same self-report methodology </w:t>
            </w:r>
            <w:r w:rsidR="00387182" w:rsidRPr="003076F2">
              <w:t>(</w:t>
            </w:r>
            <w:r w:rsidRPr="003076F2">
              <w:t>CAT-Q</w:t>
            </w:r>
            <w:r w:rsidR="00387182" w:rsidRPr="003076F2">
              <w:t>)</w:t>
            </w:r>
            <w:r w:rsidRPr="003076F2">
              <w:t xml:space="preserve"> found higher rates of PAN among adult females compared to adult males and </w:t>
            </w:r>
            <w:r w:rsidR="00387182" w:rsidRPr="003076F2">
              <w:t>one study</w:t>
            </w:r>
            <w:r w:rsidRPr="003076F2">
              <w:t xml:space="preserve"> reported no</w:t>
            </w:r>
            <w:r w:rsidR="00D21FFF" w:rsidRPr="003076F2">
              <w:t xml:space="preserve"> sex/gender</w:t>
            </w:r>
            <w:r w:rsidRPr="003076F2">
              <w:t xml:space="preserve"> differences in rates of PAN among autistic adolescents</w:t>
            </w:r>
            <w:r w:rsidR="00387182" w:rsidRPr="003076F2">
              <w:t>.</w:t>
            </w:r>
            <w:r w:rsidRPr="003076F2">
              <w:t xml:space="preserve"> </w:t>
            </w:r>
          </w:p>
          <w:p w14:paraId="6D45A6ED" w14:textId="0EC5C6CE" w:rsidR="00C97367" w:rsidRPr="003076F2" w:rsidRDefault="00C97367" w:rsidP="003240FD">
            <w:pPr>
              <w:pStyle w:val="ETText"/>
              <w:framePr w:hSpace="0" w:wrap="auto" w:vAnchor="margin" w:yAlign="inline"/>
              <w:suppressOverlap w:val="0"/>
            </w:pPr>
            <w:r w:rsidRPr="003076F2">
              <w:t xml:space="preserve">Of 7 studies that directly examined rates of PAN across </w:t>
            </w:r>
            <w:r w:rsidR="00D21FFF" w:rsidRPr="003076F2">
              <w:t>sexes/</w:t>
            </w:r>
            <w:r w:rsidRPr="003076F2">
              <w:t>genders and utilized discrepancy metrics to measure PAN, 5 studies (k=4 adults only) reported greater rates of PAN among autistic females compared to autistic males</w:t>
            </w:r>
            <w:r w:rsidR="00387182" w:rsidRPr="003076F2">
              <w:t xml:space="preserve">. </w:t>
            </w:r>
            <w:r w:rsidRPr="003076F2">
              <w:t>However, this should be interpreted with caution, as use of specific measurement tools was not consistent across 5 studies, and 3 studies included partially overlapping samples</w:t>
            </w:r>
            <w:r w:rsidR="00387182" w:rsidRPr="003076F2">
              <w:t>.</w:t>
            </w:r>
            <w:r w:rsidRPr="003076F2">
              <w:t xml:space="preserve"> </w:t>
            </w:r>
          </w:p>
        </w:tc>
        <w:tc>
          <w:tcPr>
            <w:tcW w:w="2623" w:type="dxa"/>
            <w:tcBorders>
              <w:top w:val="single" w:sz="4" w:space="0" w:color="4472C4" w:themeColor="accent1"/>
            </w:tcBorders>
            <w:shd w:val="clear" w:color="auto" w:fill="auto"/>
          </w:tcPr>
          <w:p w14:paraId="2421C617" w14:textId="77777777" w:rsidR="00C97367" w:rsidRPr="003076F2" w:rsidRDefault="00C97367" w:rsidP="003240FD">
            <w:pPr>
              <w:pStyle w:val="ETText"/>
              <w:framePr w:hSpace="0" w:wrap="auto" w:vAnchor="margin" w:yAlign="inline"/>
              <w:suppressOverlap w:val="0"/>
            </w:pPr>
            <w:r w:rsidRPr="003076F2">
              <w:rPr>
                <w:b/>
              </w:rPr>
              <w:t>Author conclusions</w:t>
            </w:r>
            <w:r w:rsidRPr="003076F2">
              <w:t xml:space="preserve">:   research participants are disproportionately white females over the age of 18 with average to above average intellectual ability. </w:t>
            </w:r>
          </w:p>
          <w:p w14:paraId="3EB91ABA" w14:textId="77777777" w:rsidR="00C97367" w:rsidRPr="003076F2" w:rsidRDefault="00C97367" w:rsidP="003240FD">
            <w:pPr>
              <w:pStyle w:val="ETText"/>
              <w:framePr w:hSpace="0" w:wrap="auto" w:vAnchor="margin" w:yAlign="inline"/>
              <w:suppressOverlap w:val="0"/>
            </w:pPr>
            <w:r w:rsidRPr="003076F2">
              <w:t xml:space="preserve">There is some preliminary evidence that rates of PAN may be higher for autistic females than autistic males. However, inconsistency of measurement approaches and prevalence of overlapping samples limit firm conclusions at this time </w:t>
            </w:r>
          </w:p>
          <w:p w14:paraId="5E431827" w14:textId="11A922F1" w:rsidR="00C97367" w:rsidRPr="003076F2" w:rsidRDefault="00C97367" w:rsidP="003240FD">
            <w:pPr>
              <w:pStyle w:val="ETText"/>
              <w:framePr w:hSpace="0" w:wrap="auto" w:vAnchor="margin" w:yAlign="inline"/>
              <w:suppressOverlap w:val="0"/>
            </w:pPr>
            <w:r w:rsidRPr="003076F2">
              <w:t>Evidence of an association between PAN and</w:t>
            </w:r>
            <w:r w:rsidR="00D21FFF" w:rsidRPr="003076F2">
              <w:t xml:space="preserve"> sex/gender</w:t>
            </w:r>
            <w:r w:rsidRPr="003076F2">
              <w:t xml:space="preserve"> may be premature due to wide variations in sample characteristics and construct measurement across studies. </w:t>
            </w:r>
          </w:p>
          <w:p w14:paraId="6DC9C896" w14:textId="6EDF83A0" w:rsidR="00C97367" w:rsidRPr="003076F2" w:rsidRDefault="00C97367" w:rsidP="003240FD">
            <w:pPr>
              <w:pStyle w:val="ETText"/>
              <w:framePr w:hSpace="0" w:wrap="auto" w:vAnchor="margin" w:yAlign="inline"/>
              <w:suppressOverlap w:val="0"/>
              <w:rPr>
                <w:i/>
                <w:iCs/>
              </w:rPr>
            </w:pPr>
            <w:r w:rsidRPr="003076F2">
              <w:t xml:space="preserve">There is inconsistency in assessment method and identified construct, as well as exclusion of specific groups of autistic people. </w:t>
            </w:r>
            <w:r w:rsidRPr="003076F2">
              <w:rPr>
                <w:rFonts w:eastAsiaTheme="minorHAnsi"/>
              </w:rPr>
              <w:t xml:space="preserve"> </w:t>
            </w:r>
          </w:p>
          <w:p w14:paraId="71211641" w14:textId="77777777" w:rsidR="00C97367" w:rsidRPr="003076F2" w:rsidRDefault="00C97367" w:rsidP="003240FD">
            <w:pPr>
              <w:pStyle w:val="ETText"/>
              <w:framePr w:hSpace="0" w:wrap="auto" w:vAnchor="margin" w:yAlign="inline"/>
              <w:suppressOverlap w:val="0"/>
            </w:pPr>
            <w:r w:rsidRPr="003076F2">
              <w:rPr>
                <w:b/>
              </w:rPr>
              <w:t>Reviewer’s notes</w:t>
            </w:r>
            <w:r w:rsidRPr="003076F2">
              <w:t>:  Very inclusive criteria, including case reports and theses.</w:t>
            </w:r>
          </w:p>
          <w:p w14:paraId="1D5FADE2" w14:textId="77777777" w:rsidR="00C97367" w:rsidRPr="003076F2" w:rsidRDefault="00C97367" w:rsidP="003240FD">
            <w:pPr>
              <w:pStyle w:val="ETText"/>
              <w:framePr w:hSpace="0" w:wrap="auto" w:vAnchor="margin" w:yAlign="inline"/>
              <w:suppressOverlap w:val="0"/>
            </w:pPr>
            <w:r w:rsidRPr="003076F2">
              <w:t>Study did not aim to measure whether females were more like to exhibit PAN behaviour than males. Rather it aimed to document reporting practices of study samples. Studies were not formally critically appraised which reduced the quality score.</w:t>
            </w:r>
          </w:p>
        </w:tc>
      </w:tr>
    </w:tbl>
    <w:p w14:paraId="0190CC46" w14:textId="77777777" w:rsidR="00C97367" w:rsidRPr="003076F2" w:rsidRDefault="00C97367" w:rsidP="00C97367">
      <w:pPr>
        <w:rPr>
          <w:b/>
          <w:bCs/>
          <w:color w:val="FF0000"/>
          <w:sz w:val="10"/>
          <w:szCs w:val="10"/>
        </w:r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14374"/>
      </w:tblGrid>
      <w:tr w:rsidR="00C97367" w:rsidRPr="003076F2" w14:paraId="3608B47C" w14:textId="77777777" w:rsidTr="003620C0">
        <w:trPr>
          <w:cantSplit/>
          <w:trHeight w:val="475"/>
        </w:trPr>
        <w:tc>
          <w:tcPr>
            <w:tcW w:w="14374" w:type="dxa"/>
            <w:tcBorders>
              <w:top w:val="single" w:sz="12" w:space="0" w:color="4472C4" w:themeColor="accent1"/>
              <w:left w:val="nil"/>
              <w:bottom w:val="single" w:sz="12" w:space="0" w:color="4472C4" w:themeColor="accent1"/>
              <w:right w:val="nil"/>
            </w:tcBorders>
            <w:shd w:val="clear" w:color="auto" w:fill="auto"/>
          </w:tcPr>
          <w:p w14:paraId="2AF938E7" w14:textId="77777777" w:rsidR="00C97367" w:rsidRPr="003076F2" w:rsidRDefault="00C97367" w:rsidP="003620C0">
            <w:pPr>
              <w:pStyle w:val="GLFootnotetext"/>
              <w:rPr>
                <w:rFonts w:cstheme="majorHAnsi"/>
                <w:lang w:val="en-AU"/>
              </w:rPr>
            </w:pPr>
            <w:r w:rsidRPr="003076F2">
              <w:rPr>
                <w:rStyle w:val="FooterChar"/>
                <w:rFonts w:cstheme="majorHAnsi"/>
                <w:b/>
                <w:bCs/>
              </w:rPr>
              <w:t>Key</w:t>
            </w:r>
            <w:r w:rsidRPr="003076F2">
              <w:rPr>
                <w:rStyle w:val="FooterChar"/>
                <w:rFonts w:cstheme="majorHAnsi"/>
              </w:rPr>
              <w:t xml:space="preserve">: ASD=Autism Spectrum Disorder; </w:t>
            </w:r>
            <w:r w:rsidRPr="003076F2">
              <w:rPr>
                <w:rStyle w:val="FooterChar"/>
                <w:rFonts w:cstheme="majorHAnsi"/>
                <w:lang w:val="en-AU"/>
              </w:rPr>
              <w:t>CAT-Q=</w:t>
            </w:r>
            <w:r w:rsidRPr="003076F2">
              <w:rPr>
                <w:rFonts w:cstheme="majorHAnsi"/>
              </w:rPr>
              <w:t>Camouflaging Autistic Traits Questionnaire</w:t>
            </w:r>
            <w:r w:rsidRPr="003076F2">
              <w:rPr>
                <w:rFonts w:cstheme="majorHAnsi"/>
                <w:lang w:val="en-AU"/>
              </w:rPr>
              <w:t xml:space="preserve">; </w:t>
            </w:r>
            <w:r w:rsidRPr="003076F2">
              <w:rPr>
                <w:rFonts w:cstheme="majorHAnsi"/>
                <w:szCs w:val="16"/>
                <w:lang w:val="en-AU"/>
              </w:rPr>
              <w:t>EMBASE=</w:t>
            </w:r>
            <w:r w:rsidRPr="003076F2">
              <w:rPr>
                <w:rFonts w:cstheme="majorHAnsi"/>
                <w:szCs w:val="16"/>
              </w:rPr>
              <w:t>Excepta Medica Database</w:t>
            </w:r>
            <w:r w:rsidRPr="003076F2">
              <w:rPr>
                <w:rFonts w:cstheme="majorHAnsi"/>
                <w:szCs w:val="16"/>
                <w:lang w:val="en-AU"/>
              </w:rPr>
              <w:t>;</w:t>
            </w:r>
            <w:r w:rsidRPr="003076F2">
              <w:rPr>
                <w:rStyle w:val="Heading4Char"/>
                <w:rFonts w:asciiTheme="majorHAnsi" w:hAnsiTheme="majorHAnsi" w:cstheme="majorHAnsi"/>
                <w:sz w:val="16"/>
                <w:szCs w:val="16"/>
                <w:lang w:val="en-AU"/>
              </w:rPr>
              <w:t xml:space="preserve"> </w:t>
            </w:r>
            <w:r w:rsidRPr="003076F2">
              <w:rPr>
                <w:rStyle w:val="FooterChar"/>
                <w:rFonts w:cstheme="majorHAnsi"/>
                <w:szCs w:val="16"/>
                <w:lang w:val="en-AU"/>
              </w:rPr>
              <w:t>ID=intellectual disability; IQ=intelligence</w:t>
            </w:r>
            <w:r w:rsidRPr="003076F2">
              <w:rPr>
                <w:rStyle w:val="FooterChar"/>
                <w:rFonts w:cstheme="majorHAnsi"/>
                <w:lang w:val="en-AU"/>
              </w:rPr>
              <w:t xml:space="preserve"> quotient; </w:t>
            </w:r>
            <w:r w:rsidRPr="003076F2">
              <w:rPr>
                <w:rStyle w:val="FooterChar"/>
                <w:rFonts w:cstheme="majorHAnsi"/>
              </w:rPr>
              <w:t xml:space="preserve">JBI=Joanna Briggs Institute; </w:t>
            </w:r>
            <w:r w:rsidRPr="003076F2">
              <w:rPr>
                <w:rStyle w:val="FooterChar"/>
                <w:rFonts w:cstheme="majorHAnsi"/>
                <w:lang w:val="en-AU"/>
              </w:rPr>
              <w:t xml:space="preserve">k=number of studies; M=mean; </w:t>
            </w:r>
            <w:r w:rsidRPr="003076F2">
              <w:rPr>
                <w:rStyle w:val="FooterChar"/>
                <w:rFonts w:cstheme="majorHAnsi"/>
              </w:rPr>
              <w:t xml:space="preserve">MEDLINE=Medical Literature Analysis and Retrieval System Online; </w:t>
            </w:r>
            <w:r w:rsidRPr="003076F2">
              <w:rPr>
                <w:rStyle w:val="FooterChar"/>
                <w:rFonts w:cstheme="majorHAnsi"/>
                <w:lang w:val="en-AU"/>
              </w:rPr>
              <w:t>MMAT=</w:t>
            </w:r>
            <w:r w:rsidRPr="003076F2">
              <w:t>Mixed Methods Appraisal Tool</w:t>
            </w:r>
            <w:r w:rsidRPr="003076F2">
              <w:rPr>
                <w:lang w:val="en-AU"/>
              </w:rPr>
              <w:t xml:space="preserve">; </w:t>
            </w:r>
            <w:r w:rsidRPr="003076F2">
              <w:rPr>
                <w:rStyle w:val="FooterChar"/>
                <w:rFonts w:cstheme="majorHAnsi"/>
                <w:lang w:val="en-AU"/>
              </w:rPr>
              <w:t xml:space="preserve">n=number of people; </w:t>
            </w:r>
            <w:r w:rsidRPr="003076F2">
              <w:rPr>
                <w:rFonts w:cstheme="majorHAnsi"/>
                <w:lang w:val="en-AU"/>
              </w:rPr>
              <w:t xml:space="preserve">PAN=passing as non-autistic; </w:t>
            </w:r>
            <w:r w:rsidRPr="003076F2">
              <w:rPr>
                <w:rStyle w:val="FooterChar"/>
                <w:rFonts w:cstheme="majorHAnsi"/>
              </w:rPr>
              <w:t xml:space="preserve">PRISMA=Preferred Reporting Items for Systematic Reviews and Meta-Analyses; PsycINFO=Psychological Information Database; </w:t>
            </w:r>
            <w:r w:rsidRPr="003076F2">
              <w:rPr>
                <w:rStyle w:val="FooterChar"/>
                <w:rFonts w:cstheme="majorHAnsi"/>
                <w:lang w:val="en-AU"/>
              </w:rPr>
              <w:t>UK=United Kingdom, USA=United States of America</w:t>
            </w:r>
          </w:p>
        </w:tc>
      </w:tr>
    </w:tbl>
    <w:p w14:paraId="29485903" w14:textId="77777777" w:rsidR="00615CC4" w:rsidRPr="003076F2" w:rsidRDefault="00615CC4">
      <w:r w:rsidRPr="003076F2">
        <w:rPr>
          <w:bCs/>
        </w:rPr>
        <w:br w:type="page"/>
      </w:r>
    </w:p>
    <w:p w14:paraId="3C6A46EB" w14:textId="27086352" w:rsidR="00547FA8" w:rsidRPr="003076F2" w:rsidRDefault="00547FA8" w:rsidP="007A0728">
      <w:pPr>
        <w:pStyle w:val="GLTablebody"/>
        <w:framePr w:wrap="around"/>
        <w:sectPr w:rsidR="00547FA8" w:rsidRPr="003076F2" w:rsidSect="00146300">
          <w:headerReference w:type="first" r:id="rId55"/>
          <w:pgSz w:w="16820" w:h="11900" w:orient="landscape"/>
          <w:pgMar w:top="1440" w:right="1440" w:bottom="1440" w:left="1440" w:header="708" w:footer="708" w:gutter="0"/>
          <w:pgNumType w:start="63"/>
          <w:cols w:space="708"/>
          <w:titlePg/>
          <w:docGrid w:linePitch="360"/>
        </w:sectPr>
      </w:pPr>
    </w:p>
    <w:p w14:paraId="32E584E5" w14:textId="77777777" w:rsidR="007D0D59" w:rsidRDefault="00FA6580" w:rsidP="007D0D59">
      <w:pPr>
        <w:pStyle w:val="GLHeading1"/>
      </w:pPr>
      <w:bookmarkStart w:id="984" w:name="_Toc56091761"/>
      <w:bookmarkStart w:id="985" w:name="_Toc68714977"/>
      <w:bookmarkStart w:id="986" w:name="_Toc102405182"/>
      <w:bookmarkStart w:id="987" w:name="_Toc116490733"/>
      <w:bookmarkStart w:id="988" w:name="_Toc131381768"/>
      <w:bookmarkStart w:id="989" w:name="_Toc131383538"/>
      <w:bookmarkStart w:id="990" w:name="References"/>
      <w:bookmarkStart w:id="991" w:name="_Toc166869286"/>
      <w:r w:rsidRPr="003076F2">
        <w:lastRenderedPageBreak/>
        <w:t>References</w:t>
      </w:r>
      <w:bookmarkEnd w:id="984"/>
      <w:bookmarkEnd w:id="985"/>
      <w:bookmarkEnd w:id="986"/>
      <w:bookmarkEnd w:id="987"/>
      <w:bookmarkEnd w:id="988"/>
      <w:bookmarkEnd w:id="989"/>
      <w:bookmarkEnd w:id="990"/>
      <w:bookmarkEnd w:id="991"/>
    </w:p>
    <w:p w14:paraId="7083BD54" w14:textId="69AFD4A3" w:rsidR="006525B5" w:rsidRPr="006525B5" w:rsidRDefault="008F1FB7" w:rsidP="006525B5">
      <w:pPr>
        <w:pStyle w:val="EndNoteBibliography"/>
        <w:ind w:left="720" w:hanging="720"/>
        <w:rPr>
          <w:noProof/>
        </w:rPr>
      </w:pPr>
      <w:r w:rsidRPr="007D0D59">
        <w:rPr>
          <w:rFonts w:asciiTheme="minorHAnsi" w:hAnsiTheme="minorHAnsi" w:cstheme="minorHAnsi"/>
          <w:sz w:val="20"/>
          <w:szCs w:val="20"/>
        </w:rPr>
        <w:fldChar w:fldCharType="begin"/>
      </w:r>
      <w:r w:rsidRPr="007D0D59">
        <w:rPr>
          <w:rFonts w:asciiTheme="minorHAnsi" w:hAnsiTheme="minorHAnsi" w:cstheme="minorHAnsi"/>
          <w:sz w:val="20"/>
          <w:szCs w:val="20"/>
        </w:rPr>
        <w:instrText xml:space="preserve"> ADDIN EN.REFLIST </w:instrText>
      </w:r>
      <w:r w:rsidRPr="007D0D59">
        <w:rPr>
          <w:rFonts w:asciiTheme="minorHAnsi" w:hAnsiTheme="minorHAnsi" w:cstheme="minorHAnsi"/>
          <w:sz w:val="20"/>
          <w:szCs w:val="20"/>
        </w:rPr>
        <w:fldChar w:fldCharType="separate"/>
      </w:r>
      <w:bookmarkStart w:id="992" w:name="_ENREF_1"/>
      <w:r w:rsidR="006525B5" w:rsidRPr="006525B5">
        <w:rPr>
          <w:noProof/>
        </w:rPr>
        <w:t>[1]</w:t>
      </w:r>
      <w:r w:rsidR="006525B5" w:rsidRPr="006525B5">
        <w:rPr>
          <w:noProof/>
        </w:rPr>
        <w:tab/>
        <w:t xml:space="preserve">Whaikaha – Ministry of Disabled People and Ministry of Education, </w:t>
      </w:r>
      <w:r w:rsidR="006525B5" w:rsidRPr="006525B5">
        <w:rPr>
          <w:i/>
          <w:noProof/>
        </w:rPr>
        <w:t>Aotearoa New Zealand Autism Guideline: He Waka Huia Takiwātanga Rau</w:t>
      </w:r>
      <w:r w:rsidR="006525B5" w:rsidRPr="006525B5">
        <w:rPr>
          <w:noProof/>
        </w:rPr>
        <w:t xml:space="preserve">, 3rd ed. Wellington, New Zealand: Whaikaha – Ministry of Disabled People, 2022. Available: </w:t>
      </w:r>
      <w:hyperlink r:id="rId56" w:history="1">
        <w:r w:rsidR="006525B5" w:rsidRPr="006525B5">
          <w:rPr>
            <w:rStyle w:val="Hyperlink"/>
            <w:rFonts w:cs="Calibri"/>
            <w:noProof/>
          </w:rPr>
          <w:t>https://www.whaikaha.govt.nz/about-us/policy-strategies-and-action-plans/nz-autism-guideline/</w:t>
        </w:r>
        <w:bookmarkEnd w:id="992"/>
      </w:hyperlink>
    </w:p>
    <w:p w14:paraId="2E9EBBE8" w14:textId="67E5F4BE" w:rsidR="006525B5" w:rsidRPr="006525B5" w:rsidRDefault="006525B5" w:rsidP="006525B5">
      <w:pPr>
        <w:pStyle w:val="EndNoteBibliography"/>
        <w:ind w:left="720" w:hanging="720"/>
        <w:rPr>
          <w:noProof/>
        </w:rPr>
      </w:pPr>
      <w:bookmarkStart w:id="993" w:name="_ENREF_2"/>
      <w:r w:rsidRPr="006525B5">
        <w:rPr>
          <w:noProof/>
        </w:rPr>
        <w:t>[2]</w:t>
      </w:r>
      <w:r w:rsidRPr="006525B5">
        <w:rPr>
          <w:noProof/>
        </w:rPr>
        <w:tab/>
        <w:t xml:space="preserve">Broadstock, M., “New Zealand autism spectrum disorder guideline supplementary paper on applied behaviour analysis,” New Zealand Guidelines Group, Wellington, New Zealand, 2010.  Available: </w:t>
      </w:r>
      <w:hyperlink r:id="rId57" w:history="1">
        <w:r w:rsidRPr="006525B5">
          <w:rPr>
            <w:rStyle w:val="Hyperlink"/>
            <w:rFonts w:cs="Calibri"/>
            <w:noProof/>
          </w:rPr>
          <w:t>https://www.whaikaha.govt.nz/about-us/programmes-strategies-and-studies/guidelines/nz-autism-guideline/supporting-materials</w:t>
        </w:r>
        <w:bookmarkEnd w:id="993"/>
      </w:hyperlink>
    </w:p>
    <w:p w14:paraId="2435C69C" w14:textId="4D52196A" w:rsidR="006525B5" w:rsidRPr="006525B5" w:rsidRDefault="006525B5" w:rsidP="006525B5">
      <w:pPr>
        <w:pStyle w:val="EndNoteBibliography"/>
        <w:ind w:left="720" w:hanging="720"/>
        <w:rPr>
          <w:noProof/>
        </w:rPr>
      </w:pPr>
      <w:bookmarkStart w:id="994" w:name="_ENREF_3"/>
      <w:r w:rsidRPr="006525B5">
        <w:rPr>
          <w:noProof/>
        </w:rPr>
        <w:t>[3]</w:t>
      </w:r>
      <w:r w:rsidRPr="006525B5">
        <w:rPr>
          <w:noProof/>
        </w:rPr>
        <w:tab/>
        <w:t xml:space="preserve">Broadstock, M., “New Zealand autism spectrum disorder guideline supplementary paper on three pharmacological interventions,” New Zealand Guidelines Group, Wellington, New Zealand, 2011.  Available: </w:t>
      </w:r>
      <w:hyperlink r:id="rId58" w:history="1">
        <w:r w:rsidRPr="006525B5">
          <w:rPr>
            <w:rStyle w:val="Hyperlink"/>
            <w:rFonts w:cs="Calibri"/>
            <w:noProof/>
          </w:rPr>
          <w:t>https://www.whaikaha.govt.nz/about-us/programmes-strategies-and-studies/guidelines/nz-autism-guideline/supporting-materials</w:t>
        </w:r>
        <w:bookmarkEnd w:id="994"/>
      </w:hyperlink>
    </w:p>
    <w:p w14:paraId="3F0F4B73" w14:textId="7B91953C" w:rsidR="006525B5" w:rsidRPr="006525B5" w:rsidRDefault="006525B5" w:rsidP="006525B5">
      <w:pPr>
        <w:pStyle w:val="EndNoteBibliography"/>
        <w:ind w:left="720" w:hanging="720"/>
        <w:rPr>
          <w:noProof/>
        </w:rPr>
      </w:pPr>
      <w:bookmarkStart w:id="995" w:name="_ENREF_4"/>
      <w:r w:rsidRPr="006525B5">
        <w:rPr>
          <w:noProof/>
        </w:rPr>
        <w:t>[4]</w:t>
      </w:r>
      <w:r w:rsidRPr="006525B5">
        <w:rPr>
          <w:noProof/>
        </w:rPr>
        <w:tab/>
        <w:t xml:space="preserve">Broadstock, M., </w:t>
      </w:r>
      <w:r w:rsidRPr="006525B5">
        <w:rPr>
          <w:i/>
          <w:noProof/>
        </w:rPr>
        <w:t>New Zealand autism spectrum disorder guideline supplementary paper on supported employment services</w:t>
      </w:r>
      <w:r w:rsidRPr="006525B5">
        <w:rPr>
          <w:noProof/>
        </w:rPr>
        <w:t xml:space="preserve">. Wellington, New Zealand: New Zealand Guidelines Group, 2012. Available: </w:t>
      </w:r>
      <w:hyperlink r:id="rId59" w:history="1">
        <w:r w:rsidRPr="006525B5">
          <w:rPr>
            <w:rStyle w:val="Hyperlink"/>
            <w:rFonts w:cs="Calibri"/>
            <w:noProof/>
          </w:rPr>
          <w:t>https://www.whaikaha.govt.nz/about-us/programmes-strategies-and-studies/guidelines/nz-autism-guideline/supporting-materials</w:t>
        </w:r>
        <w:bookmarkEnd w:id="995"/>
      </w:hyperlink>
    </w:p>
    <w:p w14:paraId="6ECE7A38" w14:textId="61B29A44" w:rsidR="006525B5" w:rsidRPr="006525B5" w:rsidRDefault="006525B5" w:rsidP="006525B5">
      <w:pPr>
        <w:pStyle w:val="EndNoteBibliography"/>
        <w:ind w:left="720" w:hanging="720"/>
        <w:rPr>
          <w:noProof/>
        </w:rPr>
      </w:pPr>
      <w:bookmarkStart w:id="996" w:name="_ENREF_5"/>
      <w:r w:rsidRPr="006525B5">
        <w:rPr>
          <w:noProof/>
        </w:rPr>
        <w:t>[5]</w:t>
      </w:r>
      <w:r w:rsidRPr="006525B5">
        <w:rPr>
          <w:noProof/>
        </w:rPr>
        <w:tab/>
        <w:t xml:space="preserve">Broadstock, M., </w:t>
      </w:r>
      <w:r w:rsidRPr="006525B5">
        <w:rPr>
          <w:i/>
          <w:noProof/>
        </w:rPr>
        <w:t>New Zealand autism spectrum disorder guideline supplementary paper on gastrointestinal problems in young people</w:t>
      </w:r>
      <w:r w:rsidRPr="006525B5">
        <w:rPr>
          <w:noProof/>
        </w:rPr>
        <w:t xml:space="preserve">. Christchurch, New Zealand: INSIGHT Research, 2013. Available: </w:t>
      </w:r>
      <w:hyperlink r:id="rId60" w:history="1">
        <w:r w:rsidRPr="006525B5">
          <w:rPr>
            <w:rStyle w:val="Hyperlink"/>
            <w:rFonts w:cs="Calibri"/>
            <w:noProof/>
          </w:rPr>
          <w:t>https://www.whaikaha.govt.nz/about-us/programmes-strategies-and-studies/guidelines/nz-autism-guideline/supporting-materials</w:t>
        </w:r>
        <w:bookmarkEnd w:id="996"/>
      </w:hyperlink>
    </w:p>
    <w:p w14:paraId="61F6FC1A" w14:textId="227B7271" w:rsidR="006525B5" w:rsidRPr="006525B5" w:rsidRDefault="006525B5" w:rsidP="006525B5">
      <w:pPr>
        <w:pStyle w:val="EndNoteBibliography"/>
        <w:ind w:left="720" w:hanging="720"/>
        <w:rPr>
          <w:noProof/>
        </w:rPr>
      </w:pPr>
      <w:bookmarkStart w:id="997" w:name="_ENREF_6"/>
      <w:r w:rsidRPr="006525B5">
        <w:rPr>
          <w:noProof/>
        </w:rPr>
        <w:t>[6]</w:t>
      </w:r>
      <w:r w:rsidRPr="006525B5">
        <w:rPr>
          <w:noProof/>
        </w:rPr>
        <w:tab/>
        <w:t xml:space="preserve">Broadstock, M., </w:t>
      </w:r>
      <w:r w:rsidRPr="006525B5">
        <w:rPr>
          <w:i/>
          <w:noProof/>
        </w:rPr>
        <w:t>New Zealand autism spectrum disorder guideline supplementary paper on implications of DSM-5 for the diagnosis of ASD</w:t>
      </w:r>
      <w:r w:rsidRPr="006525B5">
        <w:rPr>
          <w:noProof/>
        </w:rPr>
        <w:t xml:space="preserve">. Christchurch, New Zealand: INSIGHT Research, 2014. Available: </w:t>
      </w:r>
      <w:hyperlink r:id="rId61" w:history="1">
        <w:r w:rsidRPr="006525B5">
          <w:rPr>
            <w:rStyle w:val="Hyperlink"/>
            <w:rFonts w:cs="Calibri"/>
            <w:noProof/>
          </w:rPr>
          <w:t>https://www.whaikaha.govt.nz/about-us/programmes-strategies-and-studies/guidelines/nz-autism-guideline/supporting-materials</w:t>
        </w:r>
        <w:bookmarkEnd w:id="997"/>
      </w:hyperlink>
    </w:p>
    <w:p w14:paraId="0A5AD2C8" w14:textId="03F73D47" w:rsidR="006525B5" w:rsidRPr="006525B5" w:rsidRDefault="006525B5" w:rsidP="006525B5">
      <w:pPr>
        <w:pStyle w:val="EndNoteBibliography"/>
        <w:ind w:left="720" w:hanging="720"/>
        <w:rPr>
          <w:noProof/>
        </w:rPr>
      </w:pPr>
      <w:bookmarkStart w:id="998" w:name="_ENREF_7"/>
      <w:r w:rsidRPr="006525B5">
        <w:rPr>
          <w:noProof/>
        </w:rPr>
        <w:t>[7]</w:t>
      </w:r>
      <w:r w:rsidRPr="006525B5">
        <w:rPr>
          <w:noProof/>
        </w:rPr>
        <w:tab/>
        <w:t xml:space="preserve">Broadstock, M., </w:t>
      </w:r>
      <w:r w:rsidRPr="006525B5">
        <w:rPr>
          <w:i/>
          <w:noProof/>
        </w:rPr>
        <w:t>New Zealand Autism Spectrum Disorder Guideline supplementary paper on social skills groups for children and young people with ASD</w:t>
      </w:r>
      <w:r w:rsidRPr="006525B5">
        <w:rPr>
          <w:noProof/>
        </w:rPr>
        <w:t xml:space="preserve">. Christchurch, New Zealand: INSIGHT Research, 2015. Available: </w:t>
      </w:r>
      <w:hyperlink r:id="rId62" w:history="1">
        <w:r w:rsidRPr="006525B5">
          <w:rPr>
            <w:rStyle w:val="Hyperlink"/>
            <w:rFonts w:cs="Calibri"/>
            <w:noProof/>
          </w:rPr>
          <w:t>https://www.whaikaha.govt.nz/about-us/programmes-strategies-and-studies/guidelines/nz-autism-guideline/supporting-materials</w:t>
        </w:r>
        <w:bookmarkEnd w:id="998"/>
      </w:hyperlink>
    </w:p>
    <w:p w14:paraId="0EA29BED" w14:textId="0A6E4D28" w:rsidR="006525B5" w:rsidRPr="006525B5" w:rsidRDefault="006525B5" w:rsidP="006525B5">
      <w:pPr>
        <w:pStyle w:val="EndNoteBibliography"/>
        <w:ind w:left="720" w:hanging="720"/>
        <w:rPr>
          <w:noProof/>
        </w:rPr>
      </w:pPr>
      <w:bookmarkStart w:id="999" w:name="_ENREF_8"/>
      <w:r w:rsidRPr="006525B5">
        <w:rPr>
          <w:noProof/>
        </w:rPr>
        <w:t>[8]</w:t>
      </w:r>
      <w:r w:rsidRPr="006525B5">
        <w:rPr>
          <w:noProof/>
        </w:rPr>
        <w:tab/>
        <w:t xml:space="preserve">Broadstock, M., </w:t>
      </w:r>
      <w:r w:rsidRPr="006525B5">
        <w:rPr>
          <w:i/>
          <w:noProof/>
        </w:rPr>
        <w:t>New Zealand Autism Spectrum Disorder Guideline supplementary paper on cognitive behaviour therapy for adults with ASD</w:t>
      </w:r>
      <w:r w:rsidRPr="006525B5">
        <w:rPr>
          <w:noProof/>
        </w:rPr>
        <w:t xml:space="preserve">. Christchurch, New Zealand: INSIGHT Research, 2016. Available: </w:t>
      </w:r>
      <w:hyperlink r:id="rId63" w:history="1">
        <w:r w:rsidRPr="006525B5">
          <w:rPr>
            <w:rStyle w:val="Hyperlink"/>
            <w:rFonts w:cs="Calibri"/>
            <w:noProof/>
          </w:rPr>
          <w:t>https://www.whaikaha.govt.nz/about-us/programmes-strategies-and-studies/guidelines/nz-autism-guideline/supporting-materials</w:t>
        </w:r>
        <w:bookmarkEnd w:id="999"/>
      </w:hyperlink>
    </w:p>
    <w:p w14:paraId="37ABC381" w14:textId="5E41015A" w:rsidR="006525B5" w:rsidRPr="006525B5" w:rsidRDefault="006525B5" w:rsidP="006525B5">
      <w:pPr>
        <w:pStyle w:val="EndNoteBibliography"/>
        <w:ind w:left="720" w:hanging="720"/>
        <w:rPr>
          <w:noProof/>
        </w:rPr>
      </w:pPr>
      <w:bookmarkStart w:id="1000" w:name="_ENREF_9"/>
      <w:r w:rsidRPr="006525B5">
        <w:rPr>
          <w:noProof/>
        </w:rPr>
        <w:t>[9]</w:t>
      </w:r>
      <w:r w:rsidRPr="006525B5">
        <w:rPr>
          <w:noProof/>
        </w:rPr>
        <w:tab/>
        <w:t xml:space="preserve">Broadstock, M., </w:t>
      </w:r>
      <w:r w:rsidRPr="006525B5">
        <w:rPr>
          <w:i/>
          <w:noProof/>
        </w:rPr>
        <w:t>New Zealand Autism Spectrum Disorder Guideline supplementary paper on the impact of ethnicity on recognition, diagnosis, education, treatment and support for people on the autism spectrum</w:t>
      </w:r>
      <w:r w:rsidRPr="006525B5">
        <w:rPr>
          <w:noProof/>
        </w:rPr>
        <w:t xml:space="preserve">. Christchurch, New Zealand: </w:t>
      </w:r>
      <w:r w:rsidRPr="006525B5">
        <w:rPr>
          <w:noProof/>
        </w:rPr>
        <w:lastRenderedPageBreak/>
        <w:t xml:space="preserve">INSIGHT Research, 2018a. Available: </w:t>
      </w:r>
      <w:hyperlink r:id="rId64" w:history="1">
        <w:r w:rsidRPr="006525B5">
          <w:rPr>
            <w:rStyle w:val="Hyperlink"/>
            <w:rFonts w:cs="Calibri"/>
            <w:noProof/>
          </w:rPr>
          <w:t>https://www.whaikaha.govt.nz/about-us/programmes-strategies-and-studies/guidelines/nz-autism-guideline/supporting-materials</w:t>
        </w:r>
        <w:bookmarkEnd w:id="1000"/>
      </w:hyperlink>
    </w:p>
    <w:p w14:paraId="563C7814" w14:textId="7BCE7CA0" w:rsidR="006525B5" w:rsidRPr="006525B5" w:rsidRDefault="006525B5" w:rsidP="006525B5">
      <w:pPr>
        <w:pStyle w:val="EndNoteBibliography"/>
        <w:ind w:left="720" w:hanging="720"/>
        <w:rPr>
          <w:noProof/>
        </w:rPr>
      </w:pPr>
      <w:bookmarkStart w:id="1001" w:name="_ENREF_10"/>
      <w:r w:rsidRPr="006525B5">
        <w:rPr>
          <w:noProof/>
        </w:rPr>
        <w:t>[10]</w:t>
      </w:r>
      <w:r w:rsidRPr="006525B5">
        <w:rPr>
          <w:noProof/>
        </w:rPr>
        <w:tab/>
        <w:t xml:space="preserve">Broadstock, M., </w:t>
      </w:r>
      <w:r w:rsidRPr="006525B5">
        <w:rPr>
          <w:i/>
          <w:noProof/>
        </w:rPr>
        <w:t>New Zealand Autism Spectrum Disorder Guideline’s supplementary paper on the effectiveness of sexuality education for young people on the autism spectrum</w:t>
      </w:r>
      <w:r w:rsidRPr="006525B5">
        <w:rPr>
          <w:noProof/>
        </w:rPr>
        <w:t xml:space="preserve">. Christchurch, New Zealand: INSIGHT Research, 2018b. Available: </w:t>
      </w:r>
      <w:hyperlink r:id="rId65" w:history="1">
        <w:r w:rsidRPr="006525B5">
          <w:rPr>
            <w:rStyle w:val="Hyperlink"/>
            <w:rFonts w:cs="Calibri"/>
            <w:noProof/>
          </w:rPr>
          <w:t>https://www.whaikaha.govt.nz/about-us/programmes-strategies-and-studies/guidelines/nz-autism-guideline/supporting-materials</w:t>
        </w:r>
        <w:bookmarkEnd w:id="1001"/>
      </w:hyperlink>
    </w:p>
    <w:p w14:paraId="46E33E6B" w14:textId="120097A7" w:rsidR="006525B5" w:rsidRPr="006525B5" w:rsidRDefault="006525B5" w:rsidP="006525B5">
      <w:pPr>
        <w:pStyle w:val="EndNoteBibliography"/>
        <w:ind w:left="720" w:hanging="720"/>
        <w:rPr>
          <w:noProof/>
        </w:rPr>
      </w:pPr>
      <w:bookmarkStart w:id="1002" w:name="_ENREF_11"/>
      <w:r w:rsidRPr="006525B5">
        <w:rPr>
          <w:noProof/>
        </w:rPr>
        <w:t>[11]</w:t>
      </w:r>
      <w:r w:rsidRPr="006525B5">
        <w:rPr>
          <w:noProof/>
        </w:rPr>
        <w:tab/>
        <w:t xml:space="preserve">Broadstock, M., </w:t>
      </w:r>
      <w:r w:rsidRPr="006525B5">
        <w:rPr>
          <w:i/>
          <w:noProof/>
        </w:rPr>
        <w:t>New Zealand Autism Spectrum Disorder Guideline’s supplementary paper on the effectiveness of strategies for supporting school transitions for young people on the autism spectrum</w:t>
      </w:r>
      <w:r w:rsidRPr="006525B5">
        <w:rPr>
          <w:noProof/>
        </w:rPr>
        <w:t xml:space="preserve">. Christchurch, New Zealand: INSIGHT Research, 2019. Available: </w:t>
      </w:r>
      <w:hyperlink r:id="rId66" w:history="1">
        <w:r w:rsidRPr="006525B5">
          <w:rPr>
            <w:rStyle w:val="Hyperlink"/>
            <w:rFonts w:cs="Calibri"/>
            <w:noProof/>
          </w:rPr>
          <w:t>https://www.whaikaha.govt.nz/about-us/programmes-strategies-and-studies/guidelines/nz-autism-guideline/supporting-materials</w:t>
        </w:r>
        <w:bookmarkEnd w:id="1002"/>
      </w:hyperlink>
    </w:p>
    <w:p w14:paraId="63768EB1" w14:textId="73D5BFE3" w:rsidR="006525B5" w:rsidRPr="006525B5" w:rsidRDefault="006525B5" w:rsidP="006525B5">
      <w:pPr>
        <w:pStyle w:val="EndNoteBibliography"/>
        <w:ind w:left="720" w:hanging="720"/>
        <w:rPr>
          <w:noProof/>
        </w:rPr>
      </w:pPr>
      <w:bookmarkStart w:id="1003" w:name="_ENREF_12"/>
      <w:r w:rsidRPr="006525B5">
        <w:rPr>
          <w:noProof/>
        </w:rPr>
        <w:t>[12]</w:t>
      </w:r>
      <w:r w:rsidRPr="006525B5">
        <w:rPr>
          <w:noProof/>
        </w:rPr>
        <w:tab/>
        <w:t xml:space="preserve">Broadstock, M., </w:t>
      </w:r>
      <w:r w:rsidRPr="006525B5">
        <w:rPr>
          <w:i/>
          <w:noProof/>
        </w:rPr>
        <w:t>New Zealand Autism Spectrum Disorder Guideline’s supplementary paper on the effectiveness of music therapy interventions for children and young people on the autism spectrum</w:t>
      </w:r>
      <w:r w:rsidRPr="006525B5">
        <w:rPr>
          <w:noProof/>
        </w:rPr>
        <w:t xml:space="preserve">. Christchurch, New Zealand: INSIGHT Research, 2021. Available: </w:t>
      </w:r>
      <w:hyperlink r:id="rId67" w:history="1">
        <w:r w:rsidRPr="006525B5">
          <w:rPr>
            <w:rStyle w:val="Hyperlink"/>
            <w:rFonts w:cs="Calibri"/>
            <w:noProof/>
          </w:rPr>
          <w:t>https://www.whaikaha.govt.nz/about-us/programmes-strategies-and-studies/guidelines/nz-autism-guideline/supporting-materials</w:t>
        </w:r>
        <w:bookmarkEnd w:id="1003"/>
      </w:hyperlink>
    </w:p>
    <w:p w14:paraId="4BFB8023" w14:textId="3F2B8465" w:rsidR="006525B5" w:rsidRPr="006525B5" w:rsidRDefault="006525B5" w:rsidP="006525B5">
      <w:pPr>
        <w:pStyle w:val="EndNoteBibliography"/>
        <w:ind w:left="720" w:hanging="720"/>
        <w:rPr>
          <w:noProof/>
        </w:rPr>
      </w:pPr>
      <w:bookmarkStart w:id="1004" w:name="_ENREF_13"/>
      <w:r w:rsidRPr="006525B5">
        <w:rPr>
          <w:noProof/>
        </w:rPr>
        <w:t>[13]</w:t>
      </w:r>
      <w:r w:rsidRPr="006525B5">
        <w:rPr>
          <w:noProof/>
        </w:rPr>
        <w:tab/>
        <w:t xml:space="preserve">Broadstock, M., </w:t>
      </w:r>
      <w:r w:rsidRPr="006525B5">
        <w:rPr>
          <w:i/>
          <w:noProof/>
        </w:rPr>
        <w:t>New Zealand Autism Spectrum Disorder Guideline’s supplementary paper on the effectiveness of physical activity interventions for young people on the autism spectrum</w:t>
      </w:r>
      <w:r w:rsidRPr="006525B5">
        <w:rPr>
          <w:noProof/>
        </w:rPr>
        <w:t xml:space="preserve">. Christchurch, New Zealand: INSIGHT Research, 2021. Available: </w:t>
      </w:r>
      <w:hyperlink r:id="rId68" w:history="1">
        <w:r w:rsidRPr="006525B5">
          <w:rPr>
            <w:rStyle w:val="Hyperlink"/>
            <w:rFonts w:cs="Calibri"/>
            <w:noProof/>
          </w:rPr>
          <w:t>https://www.whaikaha.govt.nz/about-us/programmes-strategies-and-studies/guidelines/nz-autism-guideline/supporting-materials</w:t>
        </w:r>
        <w:bookmarkEnd w:id="1004"/>
      </w:hyperlink>
    </w:p>
    <w:p w14:paraId="45A2463F" w14:textId="6F7C1C5B" w:rsidR="006525B5" w:rsidRPr="006525B5" w:rsidRDefault="006525B5" w:rsidP="006525B5">
      <w:pPr>
        <w:pStyle w:val="EndNoteBibliography"/>
        <w:ind w:left="720" w:hanging="720"/>
        <w:rPr>
          <w:noProof/>
        </w:rPr>
      </w:pPr>
      <w:bookmarkStart w:id="1005" w:name="_ENREF_14"/>
      <w:r w:rsidRPr="006525B5">
        <w:rPr>
          <w:noProof/>
        </w:rPr>
        <w:t>[14]</w:t>
      </w:r>
      <w:r w:rsidRPr="006525B5">
        <w:rPr>
          <w:noProof/>
        </w:rPr>
        <w:tab/>
        <w:t xml:space="preserve">Broadstock, M., </w:t>
      </w:r>
      <w:r w:rsidRPr="006525B5">
        <w:rPr>
          <w:i/>
          <w:noProof/>
        </w:rPr>
        <w:t>Aotearoa New Zealand Autism Guideline’s supplementary paper on the effectiveness of supports for autistic students in tertiary education</w:t>
      </w:r>
      <w:r w:rsidRPr="006525B5">
        <w:rPr>
          <w:noProof/>
        </w:rPr>
        <w:t xml:space="preserve">. Christchurch, New Zealand: INSIGHT Research, 2022. Available: </w:t>
      </w:r>
      <w:hyperlink r:id="rId69" w:history="1">
        <w:r w:rsidRPr="006525B5">
          <w:rPr>
            <w:rStyle w:val="Hyperlink"/>
            <w:rFonts w:cs="Calibri"/>
            <w:noProof/>
          </w:rPr>
          <w:t>https://www.whaikaha.govt.nz/about-us/programmes-strategies-and-studies/guidelines/nz-autism-guideline/supporting-materials</w:t>
        </w:r>
        <w:bookmarkEnd w:id="1005"/>
      </w:hyperlink>
    </w:p>
    <w:p w14:paraId="40A8BAD0" w14:textId="26EC3D52" w:rsidR="006525B5" w:rsidRPr="006525B5" w:rsidRDefault="006525B5" w:rsidP="006525B5">
      <w:pPr>
        <w:pStyle w:val="EndNoteBibliography"/>
        <w:ind w:left="720" w:hanging="720"/>
        <w:rPr>
          <w:noProof/>
        </w:rPr>
      </w:pPr>
      <w:bookmarkStart w:id="1006" w:name="_ENREF_15"/>
      <w:r w:rsidRPr="006525B5">
        <w:rPr>
          <w:noProof/>
        </w:rPr>
        <w:t>[15]</w:t>
      </w:r>
      <w:r w:rsidRPr="006525B5">
        <w:rPr>
          <w:noProof/>
        </w:rPr>
        <w:tab/>
        <w:t xml:space="preserve">Broadstock, M., </w:t>
      </w:r>
      <w:r w:rsidRPr="006525B5">
        <w:rPr>
          <w:i/>
          <w:noProof/>
        </w:rPr>
        <w:t>Aotearoa New Zealand Autism Guideline’s supplementary paper on the effectiveness of parent-mediated approaches for autistic children</w:t>
      </w:r>
      <w:r w:rsidRPr="006525B5">
        <w:rPr>
          <w:noProof/>
        </w:rPr>
        <w:t xml:space="preserve">. Christchurch, New Zealand: INSIGHT Research, 2023. Available: </w:t>
      </w:r>
      <w:hyperlink r:id="rId70" w:history="1">
        <w:r w:rsidRPr="006525B5">
          <w:rPr>
            <w:rStyle w:val="Hyperlink"/>
            <w:rFonts w:cs="Calibri"/>
            <w:noProof/>
          </w:rPr>
          <w:t>https://www.whaikaha.govt.nz/about-us/programmes-strategies-and-studies/guidelines/nz-autism-guideline/supporting-materials</w:t>
        </w:r>
        <w:bookmarkEnd w:id="1006"/>
      </w:hyperlink>
    </w:p>
    <w:p w14:paraId="642629D8" w14:textId="77777777" w:rsidR="006525B5" w:rsidRPr="006525B5" w:rsidRDefault="006525B5" w:rsidP="006525B5">
      <w:pPr>
        <w:pStyle w:val="EndNoteBibliography"/>
        <w:ind w:left="720" w:hanging="720"/>
        <w:rPr>
          <w:noProof/>
        </w:rPr>
      </w:pPr>
      <w:bookmarkStart w:id="1007" w:name="_ENREF_16"/>
      <w:r w:rsidRPr="006525B5">
        <w:rPr>
          <w:noProof/>
        </w:rPr>
        <w:t>[16]</w:t>
      </w:r>
      <w:r w:rsidRPr="006525B5">
        <w:rPr>
          <w:noProof/>
        </w:rPr>
        <w:tab/>
        <w:t xml:space="preserve">Ben-Sasson, A., Gal, E., Fluss, R., Katz-Zetler, N., and Cermak, S. A., (2019). “Update of a Meta-analysis of Sensory Symptoms in ASD: A New Decade of Research,” </w:t>
      </w:r>
      <w:r w:rsidRPr="006525B5">
        <w:rPr>
          <w:i/>
          <w:noProof/>
        </w:rPr>
        <w:t>Journal of autism and developmental disorders,</w:t>
      </w:r>
      <w:r w:rsidRPr="006525B5">
        <w:rPr>
          <w:noProof/>
        </w:rPr>
        <w:t xml:space="preserve"> 49(12):4974-4996. doi: 10.1007/s10803-019-04180-0</w:t>
      </w:r>
      <w:bookmarkEnd w:id="1007"/>
    </w:p>
    <w:p w14:paraId="07079869" w14:textId="77777777" w:rsidR="006525B5" w:rsidRPr="006525B5" w:rsidRDefault="006525B5" w:rsidP="006525B5">
      <w:pPr>
        <w:pStyle w:val="EndNoteBibliography"/>
        <w:ind w:left="720" w:hanging="720"/>
        <w:rPr>
          <w:noProof/>
        </w:rPr>
      </w:pPr>
      <w:bookmarkStart w:id="1008" w:name="_ENREF_17"/>
      <w:r w:rsidRPr="006525B5">
        <w:rPr>
          <w:noProof/>
        </w:rPr>
        <w:t>[17]</w:t>
      </w:r>
      <w:r w:rsidRPr="006525B5">
        <w:rPr>
          <w:noProof/>
        </w:rPr>
        <w:tab/>
        <w:t xml:space="preserve">Loubersac, J., Michelon, C., Ferrando, L., Picot, M.-C., and Baghdadli, A., (2021). “Predictors of an earlier diagnosis of autism spectrum disorder in children and adolescents: A systematic review (1987–2017),” </w:t>
      </w:r>
      <w:r w:rsidRPr="006525B5">
        <w:rPr>
          <w:i/>
          <w:noProof/>
        </w:rPr>
        <w:t>European Child &amp; Adolescent Psychiatry</w:t>
      </w:r>
      <w:r w:rsidRPr="006525B5">
        <w:rPr>
          <w:noProof/>
        </w:rPr>
        <w:t>. doi: 10.1007/s00787-021-01792-9</w:t>
      </w:r>
      <w:bookmarkEnd w:id="1008"/>
    </w:p>
    <w:p w14:paraId="4CA83229" w14:textId="77777777" w:rsidR="006525B5" w:rsidRPr="006525B5" w:rsidRDefault="006525B5" w:rsidP="006525B5">
      <w:pPr>
        <w:pStyle w:val="EndNoteBibliography"/>
        <w:ind w:left="720" w:hanging="720"/>
        <w:rPr>
          <w:noProof/>
        </w:rPr>
      </w:pPr>
      <w:bookmarkStart w:id="1009" w:name="_ENREF_18"/>
      <w:r w:rsidRPr="006525B5">
        <w:rPr>
          <w:noProof/>
        </w:rPr>
        <w:t>[18]</w:t>
      </w:r>
      <w:r w:rsidRPr="006525B5">
        <w:rPr>
          <w:noProof/>
        </w:rPr>
        <w:tab/>
        <w:t>Mahendiran, T., Brian, J., Dupuis, A.</w:t>
      </w:r>
      <w:r w:rsidRPr="006525B5">
        <w:rPr>
          <w:i/>
          <w:noProof/>
        </w:rPr>
        <w:t xml:space="preserve"> et al.</w:t>
      </w:r>
      <w:r w:rsidRPr="006525B5">
        <w:rPr>
          <w:noProof/>
        </w:rPr>
        <w:t xml:space="preserve">, (2019). “Meta-analysis of sex differences in social and communication function in children with autism spectrum disorder and attention-deficit/hyperactivity disorder,” </w:t>
      </w:r>
      <w:r w:rsidRPr="006525B5">
        <w:rPr>
          <w:i/>
          <w:noProof/>
        </w:rPr>
        <w:t>Frontiers in Psychiatry,</w:t>
      </w:r>
      <w:r w:rsidRPr="006525B5">
        <w:rPr>
          <w:noProof/>
        </w:rPr>
        <w:t xml:space="preserve"> 10. doi: 10.3389/fpsyt.2019.00804</w:t>
      </w:r>
      <w:bookmarkEnd w:id="1009"/>
    </w:p>
    <w:p w14:paraId="064507B4" w14:textId="77777777" w:rsidR="006525B5" w:rsidRPr="006525B5" w:rsidRDefault="006525B5" w:rsidP="006525B5">
      <w:pPr>
        <w:pStyle w:val="EndNoteBibliography"/>
        <w:ind w:left="720" w:hanging="720"/>
        <w:rPr>
          <w:noProof/>
        </w:rPr>
      </w:pPr>
      <w:bookmarkStart w:id="1010" w:name="_ENREF_19"/>
      <w:r w:rsidRPr="006525B5">
        <w:rPr>
          <w:noProof/>
        </w:rPr>
        <w:lastRenderedPageBreak/>
        <w:t>[19]</w:t>
      </w:r>
      <w:r w:rsidRPr="006525B5">
        <w:rPr>
          <w:noProof/>
        </w:rPr>
        <w:tab/>
        <w:t>Melo, C., Ruano, L., Jorge, J.</w:t>
      </w:r>
      <w:r w:rsidRPr="006525B5">
        <w:rPr>
          <w:i/>
          <w:noProof/>
        </w:rPr>
        <w:t xml:space="preserve"> et al.</w:t>
      </w:r>
      <w:r w:rsidRPr="006525B5">
        <w:rPr>
          <w:noProof/>
        </w:rPr>
        <w:t xml:space="preserve">, (2020). “Prevalence and determinants of motor stereotypies in autism spectrum disorder: A systematic review and meta-analysis,” </w:t>
      </w:r>
      <w:r w:rsidRPr="006525B5">
        <w:rPr>
          <w:i/>
          <w:noProof/>
        </w:rPr>
        <w:t>Autism : the international journal of research and practice,</w:t>
      </w:r>
      <w:r w:rsidRPr="006525B5">
        <w:rPr>
          <w:noProof/>
        </w:rPr>
        <w:t xml:space="preserve"> 24(3):569-590. doi: 10.1177/1362361319869118</w:t>
      </w:r>
      <w:bookmarkEnd w:id="1010"/>
    </w:p>
    <w:p w14:paraId="23C1E51E" w14:textId="77777777" w:rsidR="006525B5" w:rsidRPr="006525B5" w:rsidRDefault="006525B5" w:rsidP="006525B5">
      <w:pPr>
        <w:pStyle w:val="EndNoteBibliography"/>
        <w:ind w:left="720" w:hanging="720"/>
        <w:rPr>
          <w:noProof/>
        </w:rPr>
      </w:pPr>
      <w:bookmarkStart w:id="1011" w:name="_ENREF_20"/>
      <w:r w:rsidRPr="006525B5">
        <w:rPr>
          <w:noProof/>
        </w:rPr>
        <w:t>[20]</w:t>
      </w:r>
      <w:r w:rsidRPr="006525B5">
        <w:rPr>
          <w:noProof/>
        </w:rPr>
        <w:tab/>
        <w:t xml:space="preserve">Saure, E., Castrén, M., Mikkola, K., and Salmi, J., (2023). “Intellectual disabilities moderate sex/gender differences in autism spectrum disorder: A systematic review and meta‐analysis,” </w:t>
      </w:r>
      <w:r w:rsidRPr="006525B5">
        <w:rPr>
          <w:i/>
          <w:noProof/>
        </w:rPr>
        <w:t>Journal of Intellectual Disability Research,</w:t>
      </w:r>
      <w:r w:rsidRPr="006525B5">
        <w:rPr>
          <w:noProof/>
        </w:rPr>
        <w:t xml:space="preserve"> 67(1):1-34. doi: 10.1111/jir.12989</w:t>
      </w:r>
      <w:bookmarkEnd w:id="1011"/>
    </w:p>
    <w:p w14:paraId="2FD170CD" w14:textId="77777777" w:rsidR="006525B5" w:rsidRPr="006525B5" w:rsidRDefault="006525B5" w:rsidP="006525B5">
      <w:pPr>
        <w:pStyle w:val="EndNoteBibliography"/>
        <w:ind w:left="720" w:hanging="720"/>
        <w:rPr>
          <w:noProof/>
        </w:rPr>
      </w:pPr>
      <w:bookmarkStart w:id="1012" w:name="_ENREF_21"/>
      <w:r w:rsidRPr="006525B5">
        <w:rPr>
          <w:noProof/>
        </w:rPr>
        <w:t>[21]</w:t>
      </w:r>
      <w:r w:rsidRPr="006525B5">
        <w:rPr>
          <w:noProof/>
        </w:rPr>
        <w:tab/>
        <w:t>van 't Hof, M., Tisseur, C., van Berckelear-Onnes, I.</w:t>
      </w:r>
      <w:r w:rsidRPr="006525B5">
        <w:rPr>
          <w:i/>
          <w:noProof/>
        </w:rPr>
        <w:t xml:space="preserve"> et al.</w:t>
      </w:r>
      <w:r w:rsidRPr="006525B5">
        <w:rPr>
          <w:noProof/>
        </w:rPr>
        <w:t xml:space="preserve">, (2021). “Age at autism spectrum disorder diagnosis: A systematic review and meta-analysis from 2012 to 2019,” </w:t>
      </w:r>
      <w:r w:rsidRPr="006525B5">
        <w:rPr>
          <w:i/>
          <w:noProof/>
        </w:rPr>
        <w:t>Autism : the international journal of research and practice,</w:t>
      </w:r>
      <w:r w:rsidRPr="006525B5">
        <w:rPr>
          <w:noProof/>
        </w:rPr>
        <w:t xml:space="preserve"> 25(4):862-873. doi: 10.1177/1362361320971107</w:t>
      </w:r>
      <w:bookmarkEnd w:id="1012"/>
    </w:p>
    <w:p w14:paraId="283F898B" w14:textId="77777777" w:rsidR="006525B5" w:rsidRPr="006525B5" w:rsidRDefault="006525B5" w:rsidP="006525B5">
      <w:pPr>
        <w:pStyle w:val="EndNoteBibliography"/>
        <w:ind w:left="720" w:hanging="720"/>
        <w:rPr>
          <w:noProof/>
        </w:rPr>
      </w:pPr>
      <w:bookmarkStart w:id="1013" w:name="_ENREF_22"/>
      <w:r w:rsidRPr="006525B5">
        <w:rPr>
          <w:noProof/>
        </w:rPr>
        <w:t>[22]</w:t>
      </w:r>
      <w:r w:rsidRPr="006525B5">
        <w:rPr>
          <w:noProof/>
        </w:rPr>
        <w:tab/>
        <w:t xml:space="preserve">Wood-Downie, H., Wong, B., Kovshoff, H., Cortese, S., and Hadwin, J. A., (2021). “Research Review: A systematic review and meta-analysis of sex/gender differences in social interaction and communication in autistic and nonautistic children and adolescents,” </w:t>
      </w:r>
      <w:r w:rsidRPr="006525B5">
        <w:rPr>
          <w:i/>
          <w:noProof/>
        </w:rPr>
        <w:t>Journal of child psychology and psychiatry, and allied disciplines,</w:t>
      </w:r>
      <w:r w:rsidRPr="006525B5">
        <w:rPr>
          <w:noProof/>
        </w:rPr>
        <w:t xml:space="preserve"> 62(8):922-936. doi: 10.1111/jcpp.13337</w:t>
      </w:r>
      <w:bookmarkEnd w:id="1013"/>
    </w:p>
    <w:p w14:paraId="2B18621F" w14:textId="77777777" w:rsidR="006525B5" w:rsidRPr="006525B5" w:rsidRDefault="006525B5" w:rsidP="006525B5">
      <w:pPr>
        <w:pStyle w:val="EndNoteBibliography"/>
        <w:ind w:left="720" w:hanging="720"/>
        <w:rPr>
          <w:noProof/>
        </w:rPr>
      </w:pPr>
      <w:bookmarkStart w:id="1014" w:name="_ENREF_23"/>
      <w:r w:rsidRPr="006525B5">
        <w:rPr>
          <w:noProof/>
        </w:rPr>
        <w:t>[23]</w:t>
      </w:r>
      <w:r w:rsidRPr="006525B5">
        <w:rPr>
          <w:noProof/>
        </w:rPr>
        <w:tab/>
        <w:t xml:space="preserve">Cook, J., Hull, L., Crane, L., and Mandy, W., (2021). “Camouflaging in autism: A systematic review,” </w:t>
      </w:r>
      <w:r w:rsidRPr="006525B5">
        <w:rPr>
          <w:i/>
          <w:noProof/>
        </w:rPr>
        <w:t>Clinical psychology review,</w:t>
      </w:r>
      <w:r w:rsidRPr="006525B5">
        <w:rPr>
          <w:noProof/>
        </w:rPr>
        <w:t xml:space="preserve"> 89:102080. doi: 10.1016/j.cpr.2021.102080</w:t>
      </w:r>
      <w:bookmarkEnd w:id="1014"/>
    </w:p>
    <w:p w14:paraId="64572E79" w14:textId="77777777" w:rsidR="006525B5" w:rsidRPr="006525B5" w:rsidRDefault="006525B5" w:rsidP="006525B5">
      <w:pPr>
        <w:pStyle w:val="EndNoteBibliography"/>
        <w:ind w:left="720" w:hanging="720"/>
        <w:rPr>
          <w:noProof/>
        </w:rPr>
      </w:pPr>
      <w:bookmarkStart w:id="1015" w:name="_ENREF_24"/>
      <w:r w:rsidRPr="006525B5">
        <w:rPr>
          <w:noProof/>
        </w:rPr>
        <w:t>[24]</w:t>
      </w:r>
      <w:r w:rsidRPr="006525B5">
        <w:rPr>
          <w:noProof/>
        </w:rPr>
        <w:tab/>
        <w:t xml:space="preserve">Huang, Y., Arnold, S. R. C., Foley, K.-R., and Trollor, J. N., (2020). “Diagnosis of autism in adulthood: A scoping review,” </w:t>
      </w:r>
      <w:r w:rsidRPr="006525B5">
        <w:rPr>
          <w:i/>
          <w:noProof/>
        </w:rPr>
        <w:t>Autism: The International Journal of Research &amp; Practice,</w:t>
      </w:r>
      <w:r w:rsidRPr="006525B5">
        <w:rPr>
          <w:noProof/>
        </w:rPr>
        <w:t xml:space="preserve"> 24(6):1311-1327. doi: 10.1177/1362361320903128</w:t>
      </w:r>
      <w:bookmarkEnd w:id="1015"/>
    </w:p>
    <w:p w14:paraId="78DC79D5" w14:textId="77777777" w:rsidR="006525B5" w:rsidRPr="006525B5" w:rsidRDefault="006525B5" w:rsidP="006525B5">
      <w:pPr>
        <w:pStyle w:val="EndNoteBibliography"/>
        <w:ind w:left="720" w:hanging="720"/>
        <w:rPr>
          <w:noProof/>
        </w:rPr>
      </w:pPr>
      <w:bookmarkStart w:id="1016" w:name="_ENREF_25"/>
      <w:r w:rsidRPr="006525B5">
        <w:rPr>
          <w:noProof/>
        </w:rPr>
        <w:t>[25]</w:t>
      </w:r>
      <w:r w:rsidRPr="006525B5">
        <w:rPr>
          <w:noProof/>
        </w:rPr>
        <w:tab/>
        <w:t>Libsack, E. J., Keenan, E. G., Freden, C. E.</w:t>
      </w:r>
      <w:r w:rsidRPr="006525B5">
        <w:rPr>
          <w:i/>
          <w:noProof/>
        </w:rPr>
        <w:t xml:space="preserve"> et al.</w:t>
      </w:r>
      <w:r w:rsidRPr="006525B5">
        <w:rPr>
          <w:noProof/>
        </w:rPr>
        <w:t xml:space="preserve">, (2021). “A systematic review of passing as non-autistic in autism spectrum disorder,” </w:t>
      </w:r>
      <w:r w:rsidRPr="006525B5">
        <w:rPr>
          <w:i/>
          <w:noProof/>
        </w:rPr>
        <w:t>Clinical Child and Family Psychology Review,</w:t>
      </w:r>
      <w:r w:rsidRPr="006525B5">
        <w:rPr>
          <w:noProof/>
        </w:rPr>
        <w:t xml:space="preserve"> 24(4):783-812. doi: 10.1007/s10567-021-00365-1</w:t>
      </w:r>
      <w:bookmarkEnd w:id="1016"/>
    </w:p>
    <w:p w14:paraId="298FCCBA" w14:textId="77777777" w:rsidR="006525B5" w:rsidRPr="006525B5" w:rsidRDefault="006525B5" w:rsidP="006525B5">
      <w:pPr>
        <w:pStyle w:val="EndNoteBibliography"/>
        <w:ind w:left="720" w:hanging="720"/>
        <w:rPr>
          <w:noProof/>
        </w:rPr>
      </w:pPr>
      <w:bookmarkStart w:id="1017" w:name="_ENREF_26"/>
      <w:r w:rsidRPr="006525B5">
        <w:rPr>
          <w:noProof/>
        </w:rPr>
        <w:t>[26]</w:t>
      </w:r>
      <w:r w:rsidRPr="006525B5">
        <w:rPr>
          <w:noProof/>
        </w:rPr>
        <w:tab/>
        <w:t xml:space="preserve">Ministries of Health and Education, </w:t>
      </w:r>
      <w:r w:rsidRPr="006525B5">
        <w:rPr>
          <w:i/>
          <w:noProof/>
        </w:rPr>
        <w:t>New Zealand autism spectrum disorder guideline</w:t>
      </w:r>
      <w:r w:rsidRPr="006525B5">
        <w:rPr>
          <w:noProof/>
        </w:rPr>
        <w:t>, First ed. Wellington: Ministry of Health, 2008.</w:t>
      </w:r>
      <w:bookmarkEnd w:id="1017"/>
    </w:p>
    <w:p w14:paraId="029EFD4E" w14:textId="77777777" w:rsidR="006525B5" w:rsidRPr="006525B5" w:rsidRDefault="006525B5" w:rsidP="006525B5">
      <w:pPr>
        <w:pStyle w:val="EndNoteBibliography"/>
        <w:ind w:left="720" w:hanging="720"/>
        <w:rPr>
          <w:noProof/>
        </w:rPr>
      </w:pPr>
      <w:bookmarkStart w:id="1018" w:name="_ENREF_27"/>
      <w:r w:rsidRPr="006525B5">
        <w:rPr>
          <w:noProof/>
        </w:rPr>
        <w:t>[27]</w:t>
      </w:r>
      <w:r w:rsidRPr="006525B5">
        <w:rPr>
          <w:noProof/>
        </w:rPr>
        <w:tab/>
        <w:t xml:space="preserve">Ministries of Health and Education, </w:t>
      </w:r>
      <w:r w:rsidRPr="006525B5">
        <w:rPr>
          <w:i/>
          <w:noProof/>
        </w:rPr>
        <w:t>New Zealand autism spectrum disorder guideline</w:t>
      </w:r>
      <w:r w:rsidRPr="006525B5">
        <w:rPr>
          <w:noProof/>
        </w:rPr>
        <w:t>, 2nd ed. Wellington: Ministry of Health, 2016.</w:t>
      </w:r>
      <w:bookmarkEnd w:id="1018"/>
    </w:p>
    <w:p w14:paraId="3E5EA619" w14:textId="5D985E4C" w:rsidR="006525B5" w:rsidRPr="006525B5" w:rsidRDefault="006525B5" w:rsidP="006525B5">
      <w:pPr>
        <w:pStyle w:val="EndNoteBibliography"/>
        <w:ind w:left="720" w:hanging="720"/>
        <w:rPr>
          <w:noProof/>
        </w:rPr>
      </w:pPr>
      <w:bookmarkStart w:id="1019" w:name="_ENREF_28"/>
      <w:r w:rsidRPr="006525B5">
        <w:rPr>
          <w:noProof/>
        </w:rPr>
        <w:t>[28]</w:t>
      </w:r>
      <w:r w:rsidRPr="006525B5">
        <w:rPr>
          <w:noProof/>
        </w:rPr>
        <w:tab/>
        <w:t xml:space="preserve">Autism Self-Advocacy Network, “The A Word: Why use the word Autistic?,” Available: </w:t>
      </w:r>
      <w:hyperlink r:id="rId71" w:history="1">
        <w:r w:rsidRPr="006525B5">
          <w:rPr>
            <w:rStyle w:val="Hyperlink"/>
            <w:rFonts w:cs="Calibri"/>
            <w:noProof/>
          </w:rPr>
          <w:t>https://www.asan-au.org/autistic-the-word/</w:t>
        </w:r>
        <w:bookmarkEnd w:id="1019"/>
      </w:hyperlink>
    </w:p>
    <w:p w14:paraId="171C1AA3" w14:textId="77777777" w:rsidR="006525B5" w:rsidRPr="006525B5" w:rsidRDefault="006525B5" w:rsidP="006525B5">
      <w:pPr>
        <w:pStyle w:val="EndNoteBibliography"/>
        <w:ind w:left="720" w:hanging="720"/>
        <w:rPr>
          <w:noProof/>
        </w:rPr>
      </w:pPr>
      <w:bookmarkStart w:id="1020" w:name="_ENREF_29"/>
      <w:r w:rsidRPr="006525B5">
        <w:rPr>
          <w:noProof/>
        </w:rPr>
        <w:t>[29]</w:t>
      </w:r>
      <w:r w:rsidRPr="006525B5">
        <w:rPr>
          <w:noProof/>
        </w:rPr>
        <w:tab/>
        <w:t xml:space="preserve">Silberman, S., </w:t>
      </w:r>
      <w:r w:rsidRPr="006525B5">
        <w:rPr>
          <w:i/>
          <w:noProof/>
        </w:rPr>
        <w:t>Neurotribes: The Legacy of Autism and the Future of Neurodiversity</w:t>
      </w:r>
      <w:r w:rsidRPr="006525B5">
        <w:rPr>
          <w:noProof/>
        </w:rPr>
        <w:t>. New York, NY: Penguin Random House LLC, 2015.</w:t>
      </w:r>
      <w:bookmarkEnd w:id="1020"/>
    </w:p>
    <w:p w14:paraId="5371A7FA" w14:textId="77777777" w:rsidR="006525B5" w:rsidRPr="006525B5" w:rsidRDefault="006525B5" w:rsidP="006525B5">
      <w:pPr>
        <w:pStyle w:val="EndNoteBibliography"/>
        <w:ind w:left="720" w:hanging="720"/>
        <w:rPr>
          <w:noProof/>
        </w:rPr>
      </w:pPr>
      <w:bookmarkStart w:id="1021" w:name="_ENREF_30"/>
      <w:r w:rsidRPr="006525B5">
        <w:rPr>
          <w:noProof/>
        </w:rPr>
        <w:t>[30]</w:t>
      </w:r>
      <w:r w:rsidRPr="006525B5">
        <w:rPr>
          <w:noProof/>
        </w:rPr>
        <w:tab/>
        <w:t xml:space="preserve">American Psychiatric Association, </w:t>
      </w:r>
      <w:r w:rsidRPr="006525B5">
        <w:rPr>
          <w:i/>
          <w:noProof/>
        </w:rPr>
        <w:t>Diagnostic and statistical manual of mental disorders. 4th Edition (Text revision)</w:t>
      </w:r>
      <w:r w:rsidRPr="006525B5">
        <w:rPr>
          <w:noProof/>
        </w:rPr>
        <w:t>. Washington, DC: APA Press, 2000.</w:t>
      </w:r>
      <w:bookmarkEnd w:id="1021"/>
    </w:p>
    <w:p w14:paraId="79F9B262" w14:textId="77777777" w:rsidR="006525B5" w:rsidRPr="006525B5" w:rsidRDefault="006525B5" w:rsidP="006525B5">
      <w:pPr>
        <w:pStyle w:val="EndNoteBibliography"/>
        <w:ind w:left="720" w:hanging="720"/>
        <w:rPr>
          <w:noProof/>
        </w:rPr>
      </w:pPr>
      <w:bookmarkStart w:id="1022" w:name="_ENREF_31"/>
      <w:r w:rsidRPr="006525B5">
        <w:rPr>
          <w:noProof/>
        </w:rPr>
        <w:t>[31]</w:t>
      </w:r>
      <w:r w:rsidRPr="006525B5">
        <w:rPr>
          <w:noProof/>
        </w:rPr>
        <w:tab/>
        <w:t xml:space="preserve">O’Neill, S., (2008). “The meaning of autism: beyond disorder,” </w:t>
      </w:r>
      <w:r w:rsidRPr="006525B5">
        <w:rPr>
          <w:i/>
          <w:noProof/>
        </w:rPr>
        <w:t>Disability &amp; Society,</w:t>
      </w:r>
      <w:r w:rsidRPr="006525B5">
        <w:rPr>
          <w:noProof/>
        </w:rPr>
        <w:t xml:space="preserve"> 7:787-799. </w:t>
      </w:r>
      <w:bookmarkEnd w:id="1022"/>
    </w:p>
    <w:p w14:paraId="6382B28A" w14:textId="77829482" w:rsidR="006525B5" w:rsidRPr="006525B5" w:rsidRDefault="006525B5" w:rsidP="006525B5">
      <w:pPr>
        <w:pStyle w:val="EndNoteBibliography"/>
        <w:ind w:left="720" w:hanging="720"/>
        <w:rPr>
          <w:noProof/>
        </w:rPr>
      </w:pPr>
      <w:bookmarkStart w:id="1023" w:name="_ENREF_32"/>
      <w:r w:rsidRPr="006525B5">
        <w:rPr>
          <w:noProof/>
        </w:rPr>
        <w:t>[32]</w:t>
      </w:r>
      <w:r w:rsidRPr="006525B5">
        <w:rPr>
          <w:noProof/>
        </w:rPr>
        <w:tab/>
        <w:t xml:space="preserve">Monk, R., Whitehouse, A. J. O., and Waddington, H., (2022). “The use of language in autism research,” </w:t>
      </w:r>
      <w:r w:rsidRPr="006525B5">
        <w:rPr>
          <w:i/>
          <w:noProof/>
        </w:rPr>
        <w:t>Trends in Neurosciences,</w:t>
      </w:r>
      <w:r w:rsidRPr="006525B5">
        <w:rPr>
          <w:noProof/>
        </w:rPr>
        <w:t xml:space="preserve"> 1846. doi: </w:t>
      </w:r>
      <w:hyperlink r:id="rId72" w:history="1">
        <w:r w:rsidRPr="006525B5">
          <w:rPr>
            <w:rStyle w:val="Hyperlink"/>
            <w:rFonts w:cs="Calibri"/>
            <w:noProof/>
          </w:rPr>
          <w:t>https://doi.org/10.1016/j.tins.2022.08.009</w:t>
        </w:r>
        <w:bookmarkEnd w:id="1023"/>
      </w:hyperlink>
    </w:p>
    <w:p w14:paraId="31357B5D" w14:textId="77777777" w:rsidR="006525B5" w:rsidRPr="006525B5" w:rsidRDefault="006525B5" w:rsidP="006525B5">
      <w:pPr>
        <w:pStyle w:val="EndNoteBibliography"/>
        <w:ind w:left="720" w:hanging="720"/>
        <w:rPr>
          <w:noProof/>
        </w:rPr>
      </w:pPr>
      <w:bookmarkStart w:id="1024" w:name="_ENREF_33"/>
      <w:r w:rsidRPr="006525B5">
        <w:rPr>
          <w:noProof/>
        </w:rPr>
        <w:t>[33]</w:t>
      </w:r>
      <w:r w:rsidRPr="006525B5">
        <w:rPr>
          <w:noProof/>
        </w:rPr>
        <w:tab/>
        <w:t xml:space="preserve">Opai, K., "From autism to takiwātanga: An origin story," presented at the Australasian Society for Autism Research Conference, Wellington, New Zealand, 11 December 2020, 2020. </w:t>
      </w:r>
      <w:bookmarkEnd w:id="1024"/>
    </w:p>
    <w:p w14:paraId="50EA0AA7" w14:textId="77777777" w:rsidR="006525B5" w:rsidRPr="006525B5" w:rsidRDefault="006525B5" w:rsidP="006525B5">
      <w:pPr>
        <w:pStyle w:val="EndNoteBibliography"/>
        <w:ind w:left="720" w:hanging="720"/>
        <w:rPr>
          <w:noProof/>
        </w:rPr>
      </w:pPr>
      <w:bookmarkStart w:id="1025" w:name="_ENREF_34"/>
      <w:r w:rsidRPr="006525B5">
        <w:rPr>
          <w:noProof/>
        </w:rPr>
        <w:t>[34]</w:t>
      </w:r>
      <w:r w:rsidRPr="006525B5">
        <w:rPr>
          <w:noProof/>
        </w:rPr>
        <w:tab/>
        <w:t xml:space="preserve">Durie, M. H., (1984). “"Te taha hinengaro": An integrated approach to mental health,” </w:t>
      </w:r>
      <w:r w:rsidRPr="006525B5">
        <w:rPr>
          <w:i/>
          <w:noProof/>
        </w:rPr>
        <w:t>Community Mental Health in New Zealand,</w:t>
      </w:r>
      <w:r w:rsidRPr="006525B5">
        <w:rPr>
          <w:noProof/>
        </w:rPr>
        <w:t xml:space="preserve"> 1(1):4-11. </w:t>
      </w:r>
      <w:bookmarkEnd w:id="1025"/>
    </w:p>
    <w:p w14:paraId="0A22FCA9" w14:textId="0069196E" w:rsidR="006525B5" w:rsidRPr="006525B5" w:rsidRDefault="006525B5" w:rsidP="006525B5">
      <w:pPr>
        <w:pStyle w:val="EndNoteBibliography"/>
        <w:ind w:left="720" w:hanging="720"/>
        <w:rPr>
          <w:noProof/>
        </w:rPr>
      </w:pPr>
      <w:bookmarkStart w:id="1026" w:name="_ENREF_35"/>
      <w:r w:rsidRPr="006525B5">
        <w:rPr>
          <w:noProof/>
        </w:rPr>
        <w:lastRenderedPageBreak/>
        <w:t>[35]</w:t>
      </w:r>
      <w:r w:rsidRPr="006525B5">
        <w:rPr>
          <w:noProof/>
        </w:rPr>
        <w:tab/>
        <w:t xml:space="preserve">Ministry of Health, </w:t>
      </w:r>
      <w:r w:rsidRPr="006525B5">
        <w:rPr>
          <w:i/>
          <w:noProof/>
        </w:rPr>
        <w:t>Whāia Te Ao Mārama 2018 to 2022: The Māori Disability Action Plan</w:t>
      </w:r>
      <w:r w:rsidRPr="006525B5">
        <w:rPr>
          <w:noProof/>
        </w:rPr>
        <w:t xml:space="preserve">. Wellington, New Zealand: Ministry of Health, 2018. Available: </w:t>
      </w:r>
      <w:hyperlink r:id="rId73" w:history="1">
        <w:r w:rsidRPr="006525B5">
          <w:rPr>
            <w:rStyle w:val="Hyperlink"/>
            <w:rFonts w:cs="Calibri"/>
            <w:noProof/>
          </w:rPr>
          <w:t>https://www.health.govt.nz/publication/whaia-te-ao-marama-2018-2022-maori-disability-action-plan</w:t>
        </w:r>
        <w:bookmarkEnd w:id="1026"/>
      </w:hyperlink>
    </w:p>
    <w:p w14:paraId="5AECE896" w14:textId="20199456" w:rsidR="006525B5" w:rsidRPr="006525B5" w:rsidRDefault="006525B5" w:rsidP="006525B5">
      <w:pPr>
        <w:pStyle w:val="EndNoteBibliography"/>
        <w:ind w:left="720" w:hanging="720"/>
        <w:rPr>
          <w:noProof/>
        </w:rPr>
      </w:pPr>
      <w:bookmarkStart w:id="1027" w:name="_ENREF_36"/>
      <w:r w:rsidRPr="006525B5">
        <w:rPr>
          <w:noProof/>
        </w:rPr>
        <w:t>[36]</w:t>
      </w:r>
      <w:r w:rsidRPr="006525B5">
        <w:rPr>
          <w:noProof/>
        </w:rPr>
        <w:tab/>
        <w:t xml:space="preserve">NZ, S., “Gender, sex, variations of sex characteristics, and sexual identity,” New Zealand Government. Available: </w:t>
      </w:r>
      <w:hyperlink r:id="rId74" w:history="1">
        <w:r w:rsidRPr="006525B5">
          <w:rPr>
            <w:rStyle w:val="Hyperlink"/>
            <w:rFonts w:cs="Calibri"/>
            <w:noProof/>
          </w:rPr>
          <w:t>https://www.stats.govt.nz/reports/gender-sex-variations-of-sex-characteristics-and-sexual-identity</w:t>
        </w:r>
        <w:bookmarkEnd w:id="1027"/>
      </w:hyperlink>
    </w:p>
    <w:p w14:paraId="2E7CD707" w14:textId="77777777" w:rsidR="006525B5" w:rsidRPr="006525B5" w:rsidRDefault="006525B5" w:rsidP="006525B5">
      <w:pPr>
        <w:pStyle w:val="EndNoteBibliography"/>
        <w:ind w:left="720" w:hanging="720"/>
        <w:rPr>
          <w:noProof/>
        </w:rPr>
      </w:pPr>
      <w:bookmarkStart w:id="1028" w:name="_ENREF_37"/>
      <w:r w:rsidRPr="006525B5">
        <w:rPr>
          <w:noProof/>
        </w:rPr>
        <w:t>[37]</w:t>
      </w:r>
      <w:r w:rsidRPr="006525B5">
        <w:rPr>
          <w:noProof/>
        </w:rPr>
        <w:tab/>
        <w:t xml:space="preserve">George, R. &amp; Stokes, M. A., (2018). “Gender identity and sexual orientation in autism spectrum disorder,” </w:t>
      </w:r>
      <w:r w:rsidRPr="006525B5">
        <w:rPr>
          <w:i/>
          <w:noProof/>
        </w:rPr>
        <w:t>Autism,</w:t>
      </w:r>
      <w:r w:rsidRPr="006525B5">
        <w:rPr>
          <w:noProof/>
        </w:rPr>
        <w:t xml:space="preserve"> 22(8):970-982. doi: 10.1177/1362361317714587</w:t>
      </w:r>
      <w:bookmarkEnd w:id="1028"/>
    </w:p>
    <w:p w14:paraId="68E143CD" w14:textId="77777777" w:rsidR="006525B5" w:rsidRPr="006525B5" w:rsidRDefault="006525B5" w:rsidP="006525B5">
      <w:pPr>
        <w:pStyle w:val="EndNoteBibliography"/>
        <w:ind w:left="720" w:hanging="720"/>
        <w:rPr>
          <w:noProof/>
        </w:rPr>
      </w:pPr>
      <w:bookmarkStart w:id="1029" w:name="_ENREF_38"/>
      <w:r w:rsidRPr="006525B5">
        <w:rPr>
          <w:noProof/>
        </w:rPr>
        <w:t>[38]</w:t>
      </w:r>
      <w:r w:rsidRPr="006525B5">
        <w:rPr>
          <w:noProof/>
        </w:rPr>
        <w:tab/>
        <w:t xml:space="preserve">Glidden, D., Bouman, W. P., Jones, B. A., and Arcelus, J., (2016). “Gender Dysphoria and Autism Spectrum Disorder: A Systematic Review of the Literature,” </w:t>
      </w:r>
      <w:r w:rsidRPr="006525B5">
        <w:rPr>
          <w:i/>
          <w:noProof/>
        </w:rPr>
        <w:t>Sex Med Rev,</w:t>
      </w:r>
      <w:r w:rsidRPr="006525B5">
        <w:rPr>
          <w:noProof/>
        </w:rPr>
        <w:t xml:space="preserve"> 4(1):3-14. doi: 10.1016/j.sxmr.2015.10.003</w:t>
      </w:r>
      <w:bookmarkEnd w:id="1029"/>
    </w:p>
    <w:p w14:paraId="374EDA93" w14:textId="77777777" w:rsidR="006525B5" w:rsidRPr="006525B5" w:rsidRDefault="006525B5" w:rsidP="006525B5">
      <w:pPr>
        <w:pStyle w:val="EndNoteBibliography"/>
        <w:ind w:left="720" w:hanging="720"/>
        <w:rPr>
          <w:noProof/>
        </w:rPr>
      </w:pPr>
      <w:bookmarkStart w:id="1030" w:name="_ENREF_39"/>
      <w:r w:rsidRPr="006525B5">
        <w:rPr>
          <w:noProof/>
        </w:rPr>
        <w:t>[39]</w:t>
      </w:r>
      <w:r w:rsidRPr="006525B5">
        <w:rPr>
          <w:noProof/>
        </w:rPr>
        <w:tab/>
        <w:t xml:space="preserve">Kallitsounaki, A. &amp; Williams, D. M., (2022). “Autism spectrum disorder and gender dysphoria/incongruence A systematic literature review and meta-analysis,” </w:t>
      </w:r>
      <w:r w:rsidRPr="006525B5">
        <w:rPr>
          <w:i/>
          <w:noProof/>
        </w:rPr>
        <w:t>Journal of Autism and Developmental Disorders</w:t>
      </w:r>
      <w:r w:rsidRPr="006525B5">
        <w:rPr>
          <w:noProof/>
        </w:rPr>
        <w:t>. doi: 10.1007/s10803-022-05517-y</w:t>
      </w:r>
      <w:bookmarkEnd w:id="1030"/>
    </w:p>
    <w:p w14:paraId="16963EE1" w14:textId="21D65B87" w:rsidR="006525B5" w:rsidRPr="006525B5" w:rsidRDefault="006525B5" w:rsidP="006525B5">
      <w:pPr>
        <w:pStyle w:val="EndNoteBibliography"/>
        <w:ind w:left="720" w:hanging="720"/>
        <w:rPr>
          <w:noProof/>
        </w:rPr>
      </w:pPr>
      <w:bookmarkStart w:id="1031" w:name="_ENREF_40"/>
      <w:r w:rsidRPr="006525B5">
        <w:rPr>
          <w:noProof/>
        </w:rPr>
        <w:t>[40]</w:t>
      </w:r>
      <w:r w:rsidRPr="006525B5">
        <w:rPr>
          <w:noProof/>
        </w:rPr>
        <w:tab/>
        <w:t>Veale, J., Byrne, J., Tan, K.</w:t>
      </w:r>
      <w:r w:rsidRPr="006525B5">
        <w:rPr>
          <w:i/>
          <w:noProof/>
        </w:rPr>
        <w:t xml:space="preserve"> et al.</w:t>
      </w:r>
      <w:r w:rsidRPr="006525B5">
        <w:rPr>
          <w:noProof/>
        </w:rPr>
        <w:t xml:space="preserve">, “Counting ourselves: The health and wellbeing of trans and non-binary people in Aotearoa New Zealand,” University of Waikato, Hamilton: New Zealand, 2019.  Available: </w:t>
      </w:r>
      <w:hyperlink r:id="rId75" w:history="1">
        <w:r w:rsidRPr="006525B5">
          <w:rPr>
            <w:rStyle w:val="Hyperlink"/>
            <w:rFonts w:cs="Calibri"/>
            <w:noProof/>
          </w:rPr>
          <w:t>https://countingourselves.nz/2018-survey-report/</w:t>
        </w:r>
        <w:bookmarkEnd w:id="1031"/>
      </w:hyperlink>
    </w:p>
    <w:p w14:paraId="4AF7C0FA" w14:textId="77777777" w:rsidR="006525B5" w:rsidRPr="006525B5" w:rsidRDefault="006525B5" w:rsidP="006525B5">
      <w:pPr>
        <w:pStyle w:val="EndNoteBibliography"/>
        <w:ind w:left="720" w:hanging="720"/>
        <w:rPr>
          <w:noProof/>
        </w:rPr>
      </w:pPr>
      <w:bookmarkStart w:id="1032" w:name="_ENREF_41"/>
      <w:r w:rsidRPr="006525B5">
        <w:rPr>
          <w:noProof/>
        </w:rPr>
        <w:t>[41]</w:t>
      </w:r>
      <w:r w:rsidRPr="006525B5">
        <w:rPr>
          <w:noProof/>
        </w:rPr>
        <w:tab/>
        <w:t xml:space="preserve">Patterson, J. G., Jabson, J. M., and Bowen, D. J., (2017). “Measuring Sexual and Gender Minority Populations in Health Surveillance,” </w:t>
      </w:r>
      <w:r w:rsidRPr="006525B5">
        <w:rPr>
          <w:i/>
          <w:noProof/>
        </w:rPr>
        <w:t>LGBT Health,</w:t>
      </w:r>
      <w:r w:rsidRPr="006525B5">
        <w:rPr>
          <w:noProof/>
        </w:rPr>
        <w:t xml:space="preserve"> 4(2):82-105. doi: 10.1089/lgbt.2016.0026</w:t>
      </w:r>
      <w:bookmarkEnd w:id="1032"/>
    </w:p>
    <w:p w14:paraId="15D06691" w14:textId="77777777" w:rsidR="006525B5" w:rsidRPr="006525B5" w:rsidRDefault="006525B5" w:rsidP="006525B5">
      <w:pPr>
        <w:pStyle w:val="EndNoteBibliography"/>
        <w:ind w:left="720" w:hanging="720"/>
        <w:rPr>
          <w:noProof/>
        </w:rPr>
      </w:pPr>
      <w:bookmarkStart w:id="1033" w:name="_ENREF_42"/>
      <w:r w:rsidRPr="006525B5">
        <w:rPr>
          <w:noProof/>
        </w:rPr>
        <w:t>[42]</w:t>
      </w:r>
      <w:r w:rsidRPr="006525B5">
        <w:rPr>
          <w:noProof/>
        </w:rPr>
        <w:tab/>
        <w:t xml:space="preserve">Bowden, N., Thabrew, H., Kokaua, J., Audas, R., Milne, B., and Smiler, K., (2020). “Autism spectrum disorder/takiwātanga: An integrated data infrastructure-based approach to autism spectrum disorder research in New Zealand,” </w:t>
      </w:r>
      <w:r w:rsidRPr="006525B5">
        <w:rPr>
          <w:i/>
          <w:noProof/>
        </w:rPr>
        <w:t>Autism,</w:t>
      </w:r>
      <w:r w:rsidRPr="006525B5">
        <w:rPr>
          <w:noProof/>
        </w:rPr>
        <w:t xml:space="preserve"> 24(8):2213–2227. </w:t>
      </w:r>
      <w:bookmarkEnd w:id="1033"/>
    </w:p>
    <w:p w14:paraId="66F248F3" w14:textId="31456A25" w:rsidR="006525B5" w:rsidRPr="006525B5" w:rsidRDefault="006525B5" w:rsidP="006525B5">
      <w:pPr>
        <w:pStyle w:val="EndNoteBibliography"/>
        <w:ind w:left="720" w:hanging="720"/>
        <w:rPr>
          <w:noProof/>
        </w:rPr>
      </w:pPr>
      <w:bookmarkStart w:id="1034" w:name="_ENREF_43"/>
      <w:r w:rsidRPr="006525B5">
        <w:rPr>
          <w:noProof/>
        </w:rPr>
        <w:t>[43]</w:t>
      </w:r>
      <w:r w:rsidRPr="006525B5">
        <w:rPr>
          <w:noProof/>
        </w:rPr>
        <w:tab/>
        <w:t xml:space="preserve">Mujoo, H., Bowden, N., Thabrew, H., Kokaua, J., Audas, R., and Taylor, B., (2023). “Identifying neurodevelopmental disabilities from nationalised preschool health check,” </w:t>
      </w:r>
      <w:r w:rsidRPr="006525B5">
        <w:rPr>
          <w:i/>
          <w:noProof/>
        </w:rPr>
        <w:t>Australian and New Zealand Journal of Psychiatry,</w:t>
      </w:r>
      <w:r w:rsidRPr="006525B5">
        <w:rPr>
          <w:noProof/>
        </w:rPr>
        <w:t xml:space="preserve"> 57(8):1140-1149. doi: </w:t>
      </w:r>
      <w:hyperlink r:id="rId76" w:history="1">
        <w:r w:rsidRPr="006525B5">
          <w:rPr>
            <w:rStyle w:val="Hyperlink"/>
            <w:rFonts w:cs="Calibri"/>
            <w:noProof/>
          </w:rPr>
          <w:t>https://dx.doi.org/10.1177/00048674231151606</w:t>
        </w:r>
        <w:bookmarkEnd w:id="1034"/>
      </w:hyperlink>
    </w:p>
    <w:p w14:paraId="52898F59" w14:textId="597DB109" w:rsidR="006525B5" w:rsidRPr="006525B5" w:rsidRDefault="006525B5" w:rsidP="006525B5">
      <w:pPr>
        <w:pStyle w:val="EndNoteBibliography"/>
        <w:ind w:left="720" w:hanging="720"/>
        <w:rPr>
          <w:noProof/>
        </w:rPr>
      </w:pPr>
      <w:bookmarkStart w:id="1035" w:name="_ENREF_44"/>
      <w:r w:rsidRPr="006525B5">
        <w:rPr>
          <w:noProof/>
        </w:rPr>
        <w:t>[44]</w:t>
      </w:r>
      <w:r w:rsidRPr="006525B5">
        <w:rPr>
          <w:noProof/>
        </w:rPr>
        <w:tab/>
        <w:t>Virues-Ortega, J., Lehnert, K., Swan, B.</w:t>
      </w:r>
      <w:r w:rsidRPr="006525B5">
        <w:rPr>
          <w:i/>
          <w:noProof/>
        </w:rPr>
        <w:t xml:space="preserve"> et al.</w:t>
      </w:r>
      <w:r w:rsidRPr="006525B5">
        <w:rPr>
          <w:noProof/>
        </w:rPr>
        <w:t xml:space="preserve">, (2017). “The New Zealand minds for minds autism spectrum disorder self-reported cohort,” </w:t>
      </w:r>
      <w:r w:rsidRPr="006525B5">
        <w:rPr>
          <w:i/>
          <w:noProof/>
        </w:rPr>
        <w:t>Research in Autism Spectrum Disorders,</w:t>
      </w:r>
      <w:r w:rsidRPr="006525B5">
        <w:rPr>
          <w:noProof/>
        </w:rPr>
        <w:t xml:space="preserve"> 36:1-7. doi: </w:t>
      </w:r>
      <w:hyperlink r:id="rId77" w:history="1">
        <w:r w:rsidRPr="006525B5">
          <w:rPr>
            <w:rStyle w:val="Hyperlink"/>
            <w:rFonts w:cs="Calibri"/>
            <w:noProof/>
          </w:rPr>
          <w:t>https://dx.doi.org/10.1016/j.rasd.2016.12.003</w:t>
        </w:r>
        <w:bookmarkEnd w:id="1035"/>
      </w:hyperlink>
    </w:p>
    <w:p w14:paraId="676D1C92" w14:textId="77777777" w:rsidR="006525B5" w:rsidRPr="006525B5" w:rsidRDefault="006525B5" w:rsidP="006525B5">
      <w:pPr>
        <w:pStyle w:val="EndNoteBibliography"/>
        <w:ind w:left="720" w:hanging="720"/>
        <w:rPr>
          <w:noProof/>
        </w:rPr>
      </w:pPr>
      <w:bookmarkStart w:id="1036" w:name="_ENREF_45"/>
      <w:r w:rsidRPr="006525B5">
        <w:rPr>
          <w:noProof/>
        </w:rPr>
        <w:t>[45]</w:t>
      </w:r>
      <w:r w:rsidRPr="006525B5">
        <w:rPr>
          <w:noProof/>
        </w:rPr>
        <w:tab/>
        <w:t>Zeidan, J., Fombonne, E., Scorah, J.</w:t>
      </w:r>
      <w:r w:rsidRPr="006525B5">
        <w:rPr>
          <w:i/>
          <w:noProof/>
        </w:rPr>
        <w:t xml:space="preserve"> et al.</w:t>
      </w:r>
      <w:r w:rsidRPr="006525B5">
        <w:rPr>
          <w:noProof/>
        </w:rPr>
        <w:t xml:space="preserve">, (2022). “Global prevalence of autism: A systematic review update,” </w:t>
      </w:r>
      <w:r w:rsidRPr="006525B5">
        <w:rPr>
          <w:i/>
          <w:noProof/>
        </w:rPr>
        <w:t>Autism Res,</w:t>
      </w:r>
      <w:r w:rsidRPr="006525B5">
        <w:rPr>
          <w:noProof/>
        </w:rPr>
        <w:t xml:space="preserve"> 15(5):778-790. doi: 10.1002/aur.2696</w:t>
      </w:r>
      <w:bookmarkEnd w:id="1036"/>
    </w:p>
    <w:p w14:paraId="62B1E9DD" w14:textId="77777777" w:rsidR="006525B5" w:rsidRPr="006525B5" w:rsidRDefault="006525B5" w:rsidP="006525B5">
      <w:pPr>
        <w:pStyle w:val="EndNoteBibliography"/>
        <w:ind w:left="720" w:hanging="720"/>
        <w:rPr>
          <w:noProof/>
        </w:rPr>
      </w:pPr>
      <w:bookmarkStart w:id="1037" w:name="_ENREF_46"/>
      <w:r w:rsidRPr="006525B5">
        <w:rPr>
          <w:noProof/>
        </w:rPr>
        <w:t>[46]</w:t>
      </w:r>
      <w:r w:rsidRPr="006525B5">
        <w:rPr>
          <w:noProof/>
        </w:rPr>
        <w:tab/>
        <w:t xml:space="preserve">Eme, R. F., (1992). “Selective Females Affliction in the Developmental Disorders of Childhood: A Literature Review,” </w:t>
      </w:r>
      <w:r w:rsidRPr="006525B5">
        <w:rPr>
          <w:i/>
          <w:noProof/>
        </w:rPr>
        <w:t>Journal of Clinical Child Psychology,</w:t>
      </w:r>
      <w:r w:rsidRPr="006525B5">
        <w:rPr>
          <w:noProof/>
        </w:rPr>
        <w:t xml:space="preserve"> 21(4):354-364. doi: 10.1207/s15374424jccp2104_5</w:t>
      </w:r>
      <w:bookmarkEnd w:id="1037"/>
    </w:p>
    <w:p w14:paraId="7FECD0E2" w14:textId="77777777" w:rsidR="006525B5" w:rsidRPr="006525B5" w:rsidRDefault="006525B5" w:rsidP="006525B5">
      <w:pPr>
        <w:pStyle w:val="EndNoteBibliography"/>
        <w:ind w:left="720" w:hanging="720"/>
        <w:rPr>
          <w:noProof/>
        </w:rPr>
      </w:pPr>
      <w:bookmarkStart w:id="1038" w:name="_ENREF_47"/>
      <w:r w:rsidRPr="006525B5">
        <w:rPr>
          <w:noProof/>
        </w:rPr>
        <w:t>[47]</w:t>
      </w:r>
      <w:r w:rsidRPr="006525B5">
        <w:rPr>
          <w:noProof/>
        </w:rPr>
        <w:tab/>
        <w:t xml:space="preserve">Fombonne, E., (2009). “Epidemiology of pervasive developmental disorders,” </w:t>
      </w:r>
      <w:r w:rsidRPr="006525B5">
        <w:rPr>
          <w:i/>
          <w:noProof/>
        </w:rPr>
        <w:t>Pediatr Res,</w:t>
      </w:r>
      <w:r w:rsidRPr="006525B5">
        <w:rPr>
          <w:noProof/>
        </w:rPr>
        <w:t xml:space="preserve"> 65(6):591-598. </w:t>
      </w:r>
      <w:bookmarkEnd w:id="1038"/>
    </w:p>
    <w:p w14:paraId="78FCE937" w14:textId="01766D61" w:rsidR="006525B5" w:rsidRPr="006525B5" w:rsidRDefault="006525B5" w:rsidP="006525B5">
      <w:pPr>
        <w:pStyle w:val="EndNoteBibliography"/>
        <w:ind w:left="720" w:hanging="720"/>
        <w:rPr>
          <w:noProof/>
        </w:rPr>
      </w:pPr>
      <w:bookmarkStart w:id="1039" w:name="_ENREF_48"/>
      <w:r w:rsidRPr="006525B5">
        <w:rPr>
          <w:noProof/>
        </w:rPr>
        <w:t>[48]</w:t>
      </w:r>
      <w:r w:rsidRPr="006525B5">
        <w:rPr>
          <w:noProof/>
        </w:rPr>
        <w:tab/>
        <w:t xml:space="preserve">Ridley, R., (2019). “Some difficulties behind the concept of the ‘Extreme male brain’ in autism research. A theoretical review,” </w:t>
      </w:r>
      <w:r w:rsidRPr="006525B5">
        <w:rPr>
          <w:i/>
          <w:noProof/>
        </w:rPr>
        <w:t>Research in Autism Spectrum Disorders,</w:t>
      </w:r>
      <w:r w:rsidRPr="006525B5">
        <w:rPr>
          <w:noProof/>
        </w:rPr>
        <w:t xml:space="preserve"> 57:19-27. doi: </w:t>
      </w:r>
      <w:hyperlink r:id="rId78" w:history="1">
        <w:r w:rsidRPr="006525B5">
          <w:rPr>
            <w:rStyle w:val="Hyperlink"/>
            <w:rFonts w:cs="Calibri"/>
            <w:noProof/>
          </w:rPr>
          <w:t>https://doi.org/10.1016/j.rasd.2018.09.007</w:t>
        </w:r>
        <w:bookmarkEnd w:id="1039"/>
      </w:hyperlink>
    </w:p>
    <w:p w14:paraId="3C0FCA25" w14:textId="77777777" w:rsidR="006525B5" w:rsidRPr="006525B5" w:rsidRDefault="006525B5" w:rsidP="006525B5">
      <w:pPr>
        <w:pStyle w:val="EndNoteBibliography"/>
        <w:ind w:left="720" w:hanging="720"/>
        <w:rPr>
          <w:noProof/>
        </w:rPr>
      </w:pPr>
      <w:bookmarkStart w:id="1040" w:name="_ENREF_49"/>
      <w:r w:rsidRPr="006525B5">
        <w:rPr>
          <w:noProof/>
        </w:rPr>
        <w:t>[49]</w:t>
      </w:r>
      <w:r w:rsidRPr="006525B5">
        <w:rPr>
          <w:noProof/>
        </w:rPr>
        <w:tab/>
        <w:t xml:space="preserve">Baron-Cohen, S. &amp; Wheelwright, S., (2004). “The empathy quotient: an investigation of adults with Asperger syndrome or high functioning autism, and </w:t>
      </w:r>
      <w:r w:rsidRPr="006525B5">
        <w:rPr>
          <w:noProof/>
        </w:rPr>
        <w:lastRenderedPageBreak/>
        <w:t xml:space="preserve">normal sex differences,” </w:t>
      </w:r>
      <w:r w:rsidRPr="006525B5">
        <w:rPr>
          <w:i/>
          <w:noProof/>
        </w:rPr>
        <w:t>J Autism Dev Disord,</w:t>
      </w:r>
      <w:r w:rsidRPr="006525B5">
        <w:rPr>
          <w:noProof/>
        </w:rPr>
        <w:t xml:space="preserve"> 34(2):163-175. doi: 10.1023/b:jadd.0000022607.19833.00</w:t>
      </w:r>
      <w:bookmarkEnd w:id="1040"/>
    </w:p>
    <w:p w14:paraId="77ED8BDD" w14:textId="77777777" w:rsidR="006525B5" w:rsidRPr="006525B5" w:rsidRDefault="006525B5" w:rsidP="006525B5">
      <w:pPr>
        <w:pStyle w:val="EndNoteBibliography"/>
        <w:ind w:left="720" w:hanging="720"/>
        <w:rPr>
          <w:noProof/>
        </w:rPr>
      </w:pPr>
      <w:bookmarkStart w:id="1041" w:name="_ENREF_50"/>
      <w:r w:rsidRPr="006525B5">
        <w:rPr>
          <w:noProof/>
        </w:rPr>
        <w:t>[50]</w:t>
      </w:r>
      <w:r w:rsidRPr="006525B5">
        <w:rPr>
          <w:noProof/>
        </w:rPr>
        <w:tab/>
        <w:t xml:space="preserve">Elsabbagh, M., (2020). “Linking risk factors and outcomes in autism spectrum disorder: is there evidence for resilience?,” </w:t>
      </w:r>
      <w:r w:rsidRPr="006525B5">
        <w:rPr>
          <w:i/>
          <w:noProof/>
        </w:rPr>
        <w:t>BMJ,</w:t>
      </w:r>
      <w:r w:rsidRPr="006525B5">
        <w:rPr>
          <w:noProof/>
        </w:rPr>
        <w:t xml:space="preserve"> 368:l6880. doi: 10.1136/bmj.l6880</w:t>
      </w:r>
      <w:bookmarkEnd w:id="1041"/>
    </w:p>
    <w:p w14:paraId="5B44CD63" w14:textId="77777777" w:rsidR="006525B5" w:rsidRPr="006525B5" w:rsidRDefault="006525B5" w:rsidP="006525B5">
      <w:pPr>
        <w:pStyle w:val="EndNoteBibliography"/>
        <w:ind w:left="720" w:hanging="720"/>
        <w:rPr>
          <w:noProof/>
        </w:rPr>
      </w:pPr>
      <w:bookmarkStart w:id="1042" w:name="_ENREF_51"/>
      <w:r w:rsidRPr="006525B5">
        <w:rPr>
          <w:noProof/>
        </w:rPr>
        <w:t>[51]</w:t>
      </w:r>
      <w:r w:rsidRPr="006525B5">
        <w:rPr>
          <w:noProof/>
        </w:rPr>
        <w:tab/>
        <w:t xml:space="preserve">Lord, C., Elsabbagh, M., Baird, G., and Veenstra-Vanderweele, J., (2018). “Autism spectrum disorder,” </w:t>
      </w:r>
      <w:r w:rsidRPr="006525B5">
        <w:rPr>
          <w:i/>
          <w:noProof/>
        </w:rPr>
        <w:t>The Lancet,</w:t>
      </w:r>
      <w:r w:rsidRPr="006525B5">
        <w:rPr>
          <w:noProof/>
        </w:rPr>
        <w:t xml:space="preserve"> 392(10146):508-520. doi: 10.1016/S0140-6736(18)31129-2</w:t>
      </w:r>
      <w:bookmarkEnd w:id="1042"/>
    </w:p>
    <w:p w14:paraId="5C7360F8" w14:textId="77777777" w:rsidR="006525B5" w:rsidRPr="006525B5" w:rsidRDefault="006525B5" w:rsidP="006525B5">
      <w:pPr>
        <w:pStyle w:val="EndNoteBibliography"/>
        <w:ind w:left="720" w:hanging="720"/>
        <w:rPr>
          <w:noProof/>
        </w:rPr>
      </w:pPr>
      <w:bookmarkStart w:id="1043" w:name="_ENREF_52"/>
      <w:r w:rsidRPr="006525B5">
        <w:rPr>
          <w:noProof/>
        </w:rPr>
        <w:t>[52]</w:t>
      </w:r>
      <w:r w:rsidRPr="006525B5">
        <w:rPr>
          <w:noProof/>
        </w:rPr>
        <w:tab/>
        <w:t xml:space="preserve">Dworzynski, K., Ronald, A., Bolton, P., and Happé, F., (2012). “How different are girls and boys above and below the diagnostic threshold for autism spectrum disorders?,” </w:t>
      </w:r>
      <w:r w:rsidRPr="006525B5">
        <w:rPr>
          <w:i/>
          <w:noProof/>
        </w:rPr>
        <w:t>J Am Acad Child Adolesc Psychiatry,</w:t>
      </w:r>
      <w:r w:rsidRPr="006525B5">
        <w:rPr>
          <w:noProof/>
        </w:rPr>
        <w:t xml:space="preserve"> 51(8):788-797. doi: 10.1016/j.jaac.2012.05.018</w:t>
      </w:r>
      <w:bookmarkEnd w:id="1043"/>
    </w:p>
    <w:p w14:paraId="4EB408F1" w14:textId="77777777" w:rsidR="006525B5" w:rsidRPr="006525B5" w:rsidRDefault="006525B5" w:rsidP="006525B5">
      <w:pPr>
        <w:pStyle w:val="EndNoteBibliography"/>
        <w:ind w:left="720" w:hanging="720"/>
        <w:rPr>
          <w:noProof/>
        </w:rPr>
      </w:pPr>
      <w:bookmarkStart w:id="1044" w:name="_ENREF_53"/>
      <w:r w:rsidRPr="006525B5">
        <w:rPr>
          <w:noProof/>
        </w:rPr>
        <w:t>[53]</w:t>
      </w:r>
      <w:r w:rsidRPr="006525B5">
        <w:rPr>
          <w:noProof/>
        </w:rPr>
        <w:tab/>
        <w:t xml:space="preserve">Scottish Intercollegiate Guidelines Network, “Assessment, diagnosis and interventions for autism spectrum disorders: A National Clinical Guideline. Publication No 145,” SIGN. </w:t>
      </w:r>
      <w:bookmarkEnd w:id="1044"/>
    </w:p>
    <w:p w14:paraId="32DA3D0D" w14:textId="77777777" w:rsidR="006525B5" w:rsidRPr="006525B5" w:rsidRDefault="006525B5" w:rsidP="006525B5">
      <w:pPr>
        <w:pStyle w:val="EndNoteBibliography"/>
        <w:ind w:left="720" w:hanging="720"/>
        <w:rPr>
          <w:noProof/>
        </w:rPr>
      </w:pPr>
      <w:bookmarkStart w:id="1045" w:name="_ENREF_54"/>
      <w:r w:rsidRPr="006525B5">
        <w:rPr>
          <w:noProof/>
        </w:rPr>
        <w:t>[54]</w:t>
      </w:r>
      <w:r w:rsidRPr="006525B5">
        <w:rPr>
          <w:noProof/>
        </w:rPr>
        <w:tab/>
        <w:t xml:space="preserve">Hull, L., Petrides, K. V., and Mandy, W., (2020). “The female autism phenotype and camouflaging: A narrative review,” </w:t>
      </w:r>
      <w:r w:rsidRPr="006525B5">
        <w:rPr>
          <w:i/>
          <w:noProof/>
        </w:rPr>
        <w:t>Review Journal of Autism and Developmental Disorders,</w:t>
      </w:r>
      <w:r w:rsidRPr="006525B5">
        <w:rPr>
          <w:noProof/>
        </w:rPr>
        <w:t xml:space="preserve"> 7:306-316. </w:t>
      </w:r>
      <w:bookmarkEnd w:id="1045"/>
    </w:p>
    <w:p w14:paraId="166D8110" w14:textId="77777777" w:rsidR="006525B5" w:rsidRPr="006525B5" w:rsidRDefault="006525B5" w:rsidP="006525B5">
      <w:pPr>
        <w:pStyle w:val="EndNoteBibliography"/>
        <w:ind w:left="720" w:hanging="720"/>
        <w:rPr>
          <w:noProof/>
        </w:rPr>
      </w:pPr>
      <w:bookmarkStart w:id="1046" w:name="_ENREF_55"/>
      <w:r w:rsidRPr="006525B5">
        <w:rPr>
          <w:noProof/>
        </w:rPr>
        <w:t>[55]</w:t>
      </w:r>
      <w:r w:rsidRPr="006525B5">
        <w:rPr>
          <w:noProof/>
        </w:rPr>
        <w:tab/>
        <w:t>Lai, M. C., Amestoy, A., Bishop, S.</w:t>
      </w:r>
      <w:r w:rsidRPr="006525B5">
        <w:rPr>
          <w:i/>
          <w:noProof/>
        </w:rPr>
        <w:t xml:space="preserve"> et al.</w:t>
      </w:r>
      <w:r w:rsidRPr="006525B5">
        <w:rPr>
          <w:noProof/>
        </w:rPr>
        <w:t xml:space="preserve">, (2023). “Improving autism identification and support for individuals assigned female at birth: clinical suggestions and research priorities,” </w:t>
      </w:r>
      <w:r w:rsidRPr="006525B5">
        <w:rPr>
          <w:i/>
          <w:noProof/>
        </w:rPr>
        <w:t>Lancet Child Adolesc Health,</w:t>
      </w:r>
      <w:r w:rsidRPr="006525B5">
        <w:rPr>
          <w:noProof/>
        </w:rPr>
        <w:t xml:space="preserve"> 7(12):897-908. doi: 10.1016/s2352-4642(23)00221-3</w:t>
      </w:r>
      <w:bookmarkEnd w:id="1046"/>
    </w:p>
    <w:p w14:paraId="05AA6890" w14:textId="77777777" w:rsidR="006525B5" w:rsidRPr="006525B5" w:rsidRDefault="006525B5" w:rsidP="006525B5">
      <w:pPr>
        <w:pStyle w:val="EndNoteBibliography"/>
        <w:ind w:left="720" w:hanging="720"/>
        <w:rPr>
          <w:noProof/>
        </w:rPr>
      </w:pPr>
      <w:bookmarkStart w:id="1047" w:name="_ENREF_56"/>
      <w:r w:rsidRPr="006525B5">
        <w:rPr>
          <w:noProof/>
        </w:rPr>
        <w:t>[56]</w:t>
      </w:r>
      <w:r w:rsidRPr="006525B5">
        <w:rPr>
          <w:noProof/>
        </w:rPr>
        <w:tab/>
        <w:t xml:space="preserve">Loomes, R., Hull, L., and Mandy, W. P. L., (2017). “What is the male-to-female ratio in autism Spectrum disorder? A systematic review and meta-analysis,” </w:t>
      </w:r>
      <w:r w:rsidRPr="006525B5">
        <w:rPr>
          <w:i/>
          <w:noProof/>
        </w:rPr>
        <w:t>Journal of the American Academy of Child &amp; Adolescent Psychiatry,</w:t>
      </w:r>
      <w:r w:rsidRPr="006525B5">
        <w:rPr>
          <w:noProof/>
        </w:rPr>
        <w:t xml:space="preserve"> 56(6):466-474. </w:t>
      </w:r>
      <w:bookmarkEnd w:id="1047"/>
    </w:p>
    <w:p w14:paraId="2EE96BD1" w14:textId="77777777" w:rsidR="006525B5" w:rsidRPr="006525B5" w:rsidRDefault="006525B5" w:rsidP="006525B5">
      <w:pPr>
        <w:pStyle w:val="EndNoteBibliography"/>
        <w:ind w:left="720" w:hanging="720"/>
        <w:rPr>
          <w:noProof/>
        </w:rPr>
      </w:pPr>
      <w:bookmarkStart w:id="1048" w:name="_ENREF_57"/>
      <w:r w:rsidRPr="006525B5">
        <w:rPr>
          <w:noProof/>
        </w:rPr>
        <w:t>[57]</w:t>
      </w:r>
      <w:r w:rsidRPr="006525B5">
        <w:rPr>
          <w:noProof/>
        </w:rPr>
        <w:tab/>
        <w:t xml:space="preserve">Rogers, C. L., Goddard, L., Hill, E. L., Henry, L. A., and Crane, L., (2015). “Experiences of diagnosing autism spectrum disorder: A survey of professionals in the United Kingdom,” </w:t>
      </w:r>
      <w:r w:rsidRPr="006525B5">
        <w:rPr>
          <w:i/>
          <w:noProof/>
        </w:rPr>
        <w:t>Autism,</w:t>
      </w:r>
      <w:r w:rsidRPr="006525B5">
        <w:rPr>
          <w:noProof/>
        </w:rPr>
        <w:t xml:space="preserve"> 20(7):820-831. doi: 10.1177/1362361315611109</w:t>
      </w:r>
      <w:bookmarkEnd w:id="1048"/>
    </w:p>
    <w:p w14:paraId="5D89C3E0" w14:textId="77777777" w:rsidR="006525B5" w:rsidRPr="006525B5" w:rsidRDefault="006525B5" w:rsidP="006525B5">
      <w:pPr>
        <w:pStyle w:val="EndNoteBibliography"/>
        <w:ind w:left="720" w:hanging="720"/>
        <w:rPr>
          <w:noProof/>
        </w:rPr>
      </w:pPr>
      <w:bookmarkStart w:id="1049" w:name="_ENREF_58"/>
      <w:r w:rsidRPr="006525B5">
        <w:rPr>
          <w:noProof/>
        </w:rPr>
        <w:t>[58]</w:t>
      </w:r>
      <w:r w:rsidRPr="006525B5">
        <w:rPr>
          <w:noProof/>
        </w:rPr>
        <w:tab/>
        <w:t xml:space="preserve">Haney, J. L., (2016). “Autism, females, and the DSM-5: Gender bias in autism diagnosis,” </w:t>
      </w:r>
      <w:r w:rsidRPr="006525B5">
        <w:rPr>
          <w:i/>
          <w:noProof/>
        </w:rPr>
        <w:t>Social Work in Mental Health,</w:t>
      </w:r>
      <w:r w:rsidRPr="006525B5">
        <w:rPr>
          <w:noProof/>
        </w:rPr>
        <w:t xml:space="preserve"> 14(4):396-407. doi: 10.1080/15332985.2015.1031858</w:t>
      </w:r>
      <w:bookmarkEnd w:id="1049"/>
    </w:p>
    <w:p w14:paraId="1C825391" w14:textId="77777777" w:rsidR="006525B5" w:rsidRPr="006525B5" w:rsidRDefault="006525B5" w:rsidP="006525B5">
      <w:pPr>
        <w:pStyle w:val="EndNoteBibliography"/>
        <w:ind w:left="720" w:hanging="720"/>
        <w:rPr>
          <w:noProof/>
        </w:rPr>
      </w:pPr>
      <w:bookmarkStart w:id="1050" w:name="_ENREF_59"/>
      <w:r w:rsidRPr="006525B5">
        <w:rPr>
          <w:noProof/>
        </w:rPr>
        <w:t>[59]</w:t>
      </w:r>
      <w:r w:rsidRPr="006525B5">
        <w:rPr>
          <w:noProof/>
        </w:rPr>
        <w:tab/>
        <w:t xml:space="preserve">Lonergan, R. M., (2021). “Gender balance in the validation of diagnostic tools for autism: A systematic review,” </w:t>
      </w:r>
      <w:r w:rsidRPr="006525B5">
        <w:rPr>
          <w:i/>
          <w:noProof/>
        </w:rPr>
        <w:t>European psychiatry : the journal of the Association of European Psychiatrists,</w:t>
      </w:r>
      <w:r w:rsidRPr="006525B5">
        <w:rPr>
          <w:noProof/>
        </w:rPr>
        <w:t xml:space="preserve"> 64(Suppl 1):S599-S599. </w:t>
      </w:r>
      <w:bookmarkEnd w:id="1050"/>
    </w:p>
    <w:p w14:paraId="144176F5" w14:textId="77777777" w:rsidR="006525B5" w:rsidRPr="006525B5" w:rsidRDefault="006525B5" w:rsidP="006525B5">
      <w:pPr>
        <w:pStyle w:val="EndNoteBibliography"/>
        <w:ind w:left="720" w:hanging="720"/>
        <w:rPr>
          <w:noProof/>
        </w:rPr>
      </w:pPr>
      <w:bookmarkStart w:id="1051" w:name="_ENREF_60"/>
      <w:r w:rsidRPr="006525B5">
        <w:rPr>
          <w:noProof/>
        </w:rPr>
        <w:t>[60]</w:t>
      </w:r>
      <w:r w:rsidRPr="006525B5">
        <w:rPr>
          <w:noProof/>
        </w:rPr>
        <w:tab/>
        <w:t xml:space="preserve">Navarro-Pardo, E., López-Ramón, F., Alonso-Esteban, Y., and Alcantud Marín, F., (2021). “Diagnostic Tools for Autism Spectrum Disorders by Gender: Analysis of Current Status and Future Lines,” </w:t>
      </w:r>
      <w:r w:rsidRPr="006525B5">
        <w:rPr>
          <w:i/>
          <w:noProof/>
        </w:rPr>
        <w:t>Children,</w:t>
      </w:r>
      <w:r w:rsidRPr="006525B5">
        <w:rPr>
          <w:noProof/>
        </w:rPr>
        <w:t xml:space="preserve"> 8:262. doi: 10.3390/children8040262</w:t>
      </w:r>
      <w:bookmarkEnd w:id="1051"/>
    </w:p>
    <w:p w14:paraId="174CA89E" w14:textId="77777777" w:rsidR="006525B5" w:rsidRPr="006525B5" w:rsidRDefault="006525B5" w:rsidP="006525B5">
      <w:pPr>
        <w:pStyle w:val="EndNoteBibliography"/>
        <w:ind w:left="720" w:hanging="720"/>
        <w:rPr>
          <w:noProof/>
        </w:rPr>
      </w:pPr>
      <w:bookmarkStart w:id="1052" w:name="_ENREF_61"/>
      <w:r w:rsidRPr="006525B5">
        <w:rPr>
          <w:noProof/>
        </w:rPr>
        <w:t>[61]</w:t>
      </w:r>
      <w:r w:rsidRPr="006525B5">
        <w:rPr>
          <w:noProof/>
        </w:rPr>
        <w:tab/>
        <w:t xml:space="preserve">May, T. &amp; Williams, K., (2018). “Brief Report: Gender and Age of Diagnosis Time Trends in Children with Autism Using Australian Medicare Data,” </w:t>
      </w:r>
      <w:r w:rsidRPr="006525B5">
        <w:rPr>
          <w:i/>
          <w:noProof/>
        </w:rPr>
        <w:t>J Autism Dev Disord,</w:t>
      </w:r>
      <w:r w:rsidRPr="006525B5">
        <w:rPr>
          <w:noProof/>
        </w:rPr>
        <w:t xml:space="preserve"> 48(12):4056-4062. doi: 10.1007/s10803-018-3609-7</w:t>
      </w:r>
      <w:bookmarkEnd w:id="1052"/>
    </w:p>
    <w:p w14:paraId="44644961" w14:textId="77777777" w:rsidR="006525B5" w:rsidRPr="006525B5" w:rsidRDefault="006525B5" w:rsidP="006525B5">
      <w:pPr>
        <w:pStyle w:val="EndNoteBibliography"/>
        <w:ind w:left="720" w:hanging="720"/>
        <w:rPr>
          <w:noProof/>
        </w:rPr>
      </w:pPr>
      <w:bookmarkStart w:id="1053" w:name="_ENREF_62"/>
      <w:r w:rsidRPr="006525B5">
        <w:rPr>
          <w:noProof/>
        </w:rPr>
        <w:t>[62]</w:t>
      </w:r>
      <w:r w:rsidRPr="006525B5">
        <w:rPr>
          <w:noProof/>
        </w:rPr>
        <w:tab/>
        <w:t>Russell, G., Stapley, S., Newlove-Delgado, T.</w:t>
      </w:r>
      <w:r w:rsidRPr="006525B5">
        <w:rPr>
          <w:i/>
          <w:noProof/>
        </w:rPr>
        <w:t xml:space="preserve"> et al.</w:t>
      </w:r>
      <w:r w:rsidRPr="006525B5">
        <w:rPr>
          <w:noProof/>
        </w:rPr>
        <w:t xml:space="preserve">, (2022). “Time trends in autism diagnosis over 20 years: a UK population-based cohort study,” </w:t>
      </w:r>
      <w:r w:rsidRPr="006525B5">
        <w:rPr>
          <w:i/>
          <w:noProof/>
        </w:rPr>
        <w:t>J Child Psychol Psychiatry,</w:t>
      </w:r>
      <w:r w:rsidRPr="006525B5">
        <w:rPr>
          <w:noProof/>
        </w:rPr>
        <w:t xml:space="preserve"> 63(6):674-682. doi: 10.1111/jcpp.13505</w:t>
      </w:r>
      <w:bookmarkEnd w:id="1053"/>
    </w:p>
    <w:p w14:paraId="2DF5BAA7" w14:textId="77777777" w:rsidR="006525B5" w:rsidRPr="006525B5" w:rsidRDefault="006525B5" w:rsidP="006525B5">
      <w:pPr>
        <w:pStyle w:val="EndNoteBibliography"/>
        <w:ind w:left="720" w:hanging="720"/>
        <w:rPr>
          <w:noProof/>
        </w:rPr>
      </w:pPr>
      <w:bookmarkStart w:id="1054" w:name="_ENREF_63"/>
      <w:r w:rsidRPr="006525B5">
        <w:rPr>
          <w:noProof/>
        </w:rPr>
        <w:t>[63]</w:t>
      </w:r>
      <w:r w:rsidRPr="006525B5">
        <w:rPr>
          <w:noProof/>
        </w:rPr>
        <w:tab/>
        <w:t xml:space="preserve">Kuo, M. H., Orsmond, G. I., Cohn, E. S., and Coster, W. J., (2013). “Friendship characteristics and activity patterns of adolescents with an autism spectrum disorder,” </w:t>
      </w:r>
      <w:r w:rsidRPr="006525B5">
        <w:rPr>
          <w:i/>
          <w:noProof/>
        </w:rPr>
        <w:t>Autism,</w:t>
      </w:r>
      <w:r w:rsidRPr="006525B5">
        <w:rPr>
          <w:noProof/>
        </w:rPr>
        <w:t xml:space="preserve"> 17(4):481-500. doi: 10.1177/1362361311416380</w:t>
      </w:r>
      <w:bookmarkEnd w:id="1054"/>
    </w:p>
    <w:p w14:paraId="01741447" w14:textId="77777777" w:rsidR="006525B5" w:rsidRPr="006525B5" w:rsidRDefault="006525B5" w:rsidP="006525B5">
      <w:pPr>
        <w:pStyle w:val="EndNoteBibliography"/>
        <w:ind w:left="720" w:hanging="720"/>
        <w:rPr>
          <w:noProof/>
        </w:rPr>
      </w:pPr>
      <w:bookmarkStart w:id="1055" w:name="_ENREF_64"/>
      <w:r w:rsidRPr="006525B5">
        <w:rPr>
          <w:noProof/>
        </w:rPr>
        <w:lastRenderedPageBreak/>
        <w:t>[64]</w:t>
      </w:r>
      <w:r w:rsidRPr="006525B5">
        <w:rPr>
          <w:noProof/>
        </w:rPr>
        <w:tab/>
        <w:t xml:space="preserve">Kirkovski, M., Enticott, P. G., and Fitzgerald, P. B., (2013). “A review of the role of female gender in autism spectrum disorders,” </w:t>
      </w:r>
      <w:r w:rsidRPr="006525B5">
        <w:rPr>
          <w:i/>
          <w:noProof/>
        </w:rPr>
        <w:t>J Autism Dev Disord,</w:t>
      </w:r>
      <w:r w:rsidRPr="006525B5">
        <w:rPr>
          <w:noProof/>
        </w:rPr>
        <w:t xml:space="preserve"> 43(11):2584-2603. doi: 10.1007/s10803-013-1811-1</w:t>
      </w:r>
      <w:bookmarkEnd w:id="1055"/>
    </w:p>
    <w:p w14:paraId="49C8B02F" w14:textId="77777777" w:rsidR="006525B5" w:rsidRPr="006525B5" w:rsidRDefault="006525B5" w:rsidP="006525B5">
      <w:pPr>
        <w:pStyle w:val="EndNoteBibliography"/>
        <w:ind w:left="720" w:hanging="720"/>
        <w:rPr>
          <w:noProof/>
        </w:rPr>
      </w:pPr>
      <w:bookmarkStart w:id="1056" w:name="_ENREF_65"/>
      <w:r w:rsidRPr="006525B5">
        <w:rPr>
          <w:noProof/>
        </w:rPr>
        <w:t>[65]</w:t>
      </w:r>
      <w:r w:rsidRPr="006525B5">
        <w:rPr>
          <w:noProof/>
        </w:rPr>
        <w:tab/>
        <w:t xml:space="preserve">Van Wijngaarden-Cremers, P. J., van Eeten, E., Groen, W. B., Van Deurzen, P. A., Oosterling, I. J., and Van der Gaag, R. J., (2014). “Gender and age differences in the core triad of impairments in autism spectrum disorders: a systematic review and meta-analysis,” </w:t>
      </w:r>
      <w:r w:rsidRPr="006525B5">
        <w:rPr>
          <w:i/>
          <w:noProof/>
        </w:rPr>
        <w:t>J Autism Dev Disord,</w:t>
      </w:r>
      <w:r w:rsidRPr="006525B5">
        <w:rPr>
          <w:noProof/>
        </w:rPr>
        <w:t xml:space="preserve"> 44(3):627-635. doi: 10.1007/s10803-013-1913-9</w:t>
      </w:r>
      <w:bookmarkEnd w:id="1056"/>
    </w:p>
    <w:p w14:paraId="165917A1" w14:textId="77777777" w:rsidR="006525B5" w:rsidRPr="006525B5" w:rsidRDefault="006525B5" w:rsidP="006525B5">
      <w:pPr>
        <w:pStyle w:val="EndNoteBibliography"/>
        <w:ind w:left="720" w:hanging="720"/>
        <w:rPr>
          <w:noProof/>
        </w:rPr>
      </w:pPr>
      <w:bookmarkStart w:id="1057" w:name="_ENREF_66"/>
      <w:r w:rsidRPr="006525B5">
        <w:rPr>
          <w:noProof/>
        </w:rPr>
        <w:t>[66]</w:t>
      </w:r>
      <w:r w:rsidRPr="006525B5">
        <w:rPr>
          <w:noProof/>
        </w:rPr>
        <w:tab/>
        <w:t xml:space="preserve">Krahn, T. M. &amp; Fenton, A., (2012). “The extreme male brain theory of autism and the potential adverse effects for boys and girls with autism,” </w:t>
      </w:r>
      <w:r w:rsidRPr="006525B5">
        <w:rPr>
          <w:i/>
          <w:noProof/>
        </w:rPr>
        <w:t>J Bioeth Inq,</w:t>
      </w:r>
      <w:r w:rsidRPr="006525B5">
        <w:rPr>
          <w:noProof/>
        </w:rPr>
        <w:t xml:space="preserve"> 9(1):93-103. doi: 10.1007/s11673-011-9350-y</w:t>
      </w:r>
      <w:bookmarkEnd w:id="1057"/>
    </w:p>
    <w:p w14:paraId="31632BD8" w14:textId="77777777" w:rsidR="006525B5" w:rsidRPr="006525B5" w:rsidRDefault="006525B5" w:rsidP="006525B5">
      <w:pPr>
        <w:pStyle w:val="EndNoteBibliography"/>
        <w:ind w:left="720" w:hanging="720"/>
        <w:rPr>
          <w:noProof/>
        </w:rPr>
      </w:pPr>
      <w:bookmarkStart w:id="1058" w:name="_ENREF_67"/>
      <w:r w:rsidRPr="006525B5">
        <w:rPr>
          <w:noProof/>
        </w:rPr>
        <w:t>[67]</w:t>
      </w:r>
      <w:r w:rsidRPr="006525B5">
        <w:rPr>
          <w:noProof/>
        </w:rPr>
        <w:tab/>
        <w:t xml:space="preserve">Kreiser, N. L. &amp; White, S. W., (2014). “ASD in females: are we overstating the gender difference in diagnosis?,” </w:t>
      </w:r>
      <w:r w:rsidRPr="006525B5">
        <w:rPr>
          <w:i/>
          <w:noProof/>
        </w:rPr>
        <w:t>Clin Child Fam Psychol Rev,</w:t>
      </w:r>
      <w:r w:rsidRPr="006525B5">
        <w:rPr>
          <w:noProof/>
        </w:rPr>
        <w:t xml:space="preserve"> 17(1):67-84. doi: 10.1007/s10567-013-0148-9</w:t>
      </w:r>
      <w:bookmarkEnd w:id="1058"/>
    </w:p>
    <w:p w14:paraId="0FFB65E8" w14:textId="1AECD912" w:rsidR="006525B5" w:rsidRPr="006525B5" w:rsidRDefault="006525B5" w:rsidP="006525B5">
      <w:pPr>
        <w:pStyle w:val="EndNoteBibliography"/>
        <w:ind w:left="720" w:hanging="720"/>
        <w:rPr>
          <w:noProof/>
        </w:rPr>
      </w:pPr>
      <w:bookmarkStart w:id="1059" w:name="_ENREF_68"/>
      <w:r w:rsidRPr="006525B5">
        <w:rPr>
          <w:noProof/>
        </w:rPr>
        <w:t>[68]</w:t>
      </w:r>
      <w:r w:rsidRPr="006525B5">
        <w:rPr>
          <w:noProof/>
        </w:rPr>
        <w:tab/>
        <w:t xml:space="preserve">Dukes, S., ““I feel I’m no longer an alien”: The Experiences of Females who receive a diagnosis of Autism Spectrum Condition late in life” Master of Arts MA, Psychology, Massey University, Auckland, New Zealand, 2021. Available: </w:t>
      </w:r>
      <w:hyperlink r:id="rId79" w:history="1">
        <w:r w:rsidRPr="006525B5">
          <w:rPr>
            <w:rStyle w:val="Hyperlink"/>
            <w:rFonts w:cs="Calibri"/>
            <w:noProof/>
          </w:rPr>
          <w:t>http://hdl.handle.net/10179/16986</w:t>
        </w:r>
        <w:bookmarkEnd w:id="1059"/>
      </w:hyperlink>
    </w:p>
    <w:p w14:paraId="66750727" w14:textId="77777777" w:rsidR="006525B5" w:rsidRPr="006525B5" w:rsidRDefault="006525B5" w:rsidP="006525B5">
      <w:pPr>
        <w:pStyle w:val="EndNoteBibliography"/>
        <w:ind w:left="720" w:hanging="720"/>
        <w:rPr>
          <w:noProof/>
        </w:rPr>
      </w:pPr>
      <w:bookmarkStart w:id="1060" w:name="_ENREF_69"/>
      <w:r w:rsidRPr="006525B5">
        <w:rPr>
          <w:noProof/>
        </w:rPr>
        <w:t>[69]</w:t>
      </w:r>
      <w:r w:rsidRPr="006525B5">
        <w:rPr>
          <w:noProof/>
        </w:rPr>
        <w:tab/>
        <w:t xml:space="preserve">Holtmann, M., Bölte, S., and Poustka, F., (2007). “Autism spectrum disorders: sex differences in autistic behaviour domains and coexisting psychopathology,” </w:t>
      </w:r>
      <w:r w:rsidRPr="006525B5">
        <w:rPr>
          <w:i/>
          <w:noProof/>
        </w:rPr>
        <w:t>Dev Med Child Neurol,</w:t>
      </w:r>
      <w:r w:rsidRPr="006525B5">
        <w:rPr>
          <w:noProof/>
        </w:rPr>
        <w:t xml:space="preserve"> 49(5):361-366. doi: 10.1111/j.1469-8749.2007.00361.x</w:t>
      </w:r>
      <w:bookmarkEnd w:id="1060"/>
    </w:p>
    <w:p w14:paraId="00A2482C" w14:textId="77777777" w:rsidR="006525B5" w:rsidRPr="006525B5" w:rsidRDefault="006525B5" w:rsidP="006525B5">
      <w:pPr>
        <w:pStyle w:val="EndNoteBibliography"/>
        <w:ind w:left="720" w:hanging="720"/>
        <w:rPr>
          <w:noProof/>
        </w:rPr>
      </w:pPr>
      <w:bookmarkStart w:id="1061" w:name="_ENREF_70"/>
      <w:r w:rsidRPr="006525B5">
        <w:rPr>
          <w:noProof/>
        </w:rPr>
        <w:t>[70]</w:t>
      </w:r>
      <w:r w:rsidRPr="006525B5">
        <w:rPr>
          <w:noProof/>
        </w:rPr>
        <w:tab/>
        <w:t xml:space="preserve">Hiller, R. M., Young, R. L., and Weber, N., (2015). “Sex differences in pre-diagnosis concerns for children later diagnosed with autism spectrum disorder,” </w:t>
      </w:r>
      <w:r w:rsidRPr="006525B5">
        <w:rPr>
          <w:i/>
          <w:noProof/>
        </w:rPr>
        <w:t>Autism,</w:t>
      </w:r>
      <w:r w:rsidRPr="006525B5">
        <w:rPr>
          <w:noProof/>
        </w:rPr>
        <w:t xml:space="preserve"> 20(1):75-84. doi: 10.1177/1362361314568899</w:t>
      </w:r>
      <w:bookmarkEnd w:id="1061"/>
    </w:p>
    <w:p w14:paraId="10FB3E8B" w14:textId="48AC422C" w:rsidR="006525B5" w:rsidRPr="006525B5" w:rsidRDefault="006525B5" w:rsidP="006525B5">
      <w:pPr>
        <w:pStyle w:val="EndNoteBibliography"/>
        <w:ind w:left="720" w:hanging="720"/>
        <w:rPr>
          <w:noProof/>
        </w:rPr>
      </w:pPr>
      <w:bookmarkStart w:id="1062" w:name="_ENREF_71"/>
      <w:r w:rsidRPr="006525B5">
        <w:rPr>
          <w:noProof/>
        </w:rPr>
        <w:t>[71]</w:t>
      </w:r>
      <w:r w:rsidRPr="006525B5">
        <w:rPr>
          <w:noProof/>
        </w:rPr>
        <w:tab/>
        <w:t xml:space="preserve">Woolfenden, S., Sarkozy, V., Ridley, G., and Williams, K., (2012). “A systematic review of the diagnostic stability of Autism Spectrum Disorder,” </w:t>
      </w:r>
      <w:r w:rsidRPr="006525B5">
        <w:rPr>
          <w:i/>
          <w:noProof/>
        </w:rPr>
        <w:t>Research in Autism Spectrum Disorders,</w:t>
      </w:r>
      <w:r w:rsidRPr="006525B5">
        <w:rPr>
          <w:noProof/>
        </w:rPr>
        <w:t xml:space="preserve"> 6(1):345-354. doi: </w:t>
      </w:r>
      <w:hyperlink r:id="rId80" w:history="1">
        <w:r w:rsidRPr="006525B5">
          <w:rPr>
            <w:rStyle w:val="Hyperlink"/>
            <w:rFonts w:cs="Calibri"/>
            <w:noProof/>
          </w:rPr>
          <w:t>https://doi.org/10.1016/j.rasd.2011.06.008</w:t>
        </w:r>
        <w:bookmarkEnd w:id="1062"/>
      </w:hyperlink>
    </w:p>
    <w:p w14:paraId="6DEE95C3" w14:textId="53351EDE" w:rsidR="006525B5" w:rsidRPr="006525B5" w:rsidRDefault="006525B5" w:rsidP="006525B5">
      <w:pPr>
        <w:pStyle w:val="EndNoteBibliography"/>
        <w:ind w:left="720" w:hanging="720"/>
        <w:rPr>
          <w:noProof/>
        </w:rPr>
      </w:pPr>
      <w:bookmarkStart w:id="1063" w:name="_ENREF_72"/>
      <w:r w:rsidRPr="006525B5">
        <w:rPr>
          <w:noProof/>
        </w:rPr>
        <w:t>[72]</w:t>
      </w:r>
      <w:r w:rsidRPr="006525B5">
        <w:rPr>
          <w:noProof/>
        </w:rPr>
        <w:tab/>
        <w:t xml:space="preserve">Eggleston, M. J. F., Thabrew, H., Frampton, C. M. A., Eggleston, K. H. F., and Hennig, S. C., (2019). “Obtaining an autism spectrum disorder diagnosis and supports: New Zealand parents’ experiences,” </w:t>
      </w:r>
      <w:r w:rsidRPr="006525B5">
        <w:rPr>
          <w:i/>
          <w:noProof/>
        </w:rPr>
        <w:t>Research in Autism Spectrum Disorders,</w:t>
      </w:r>
      <w:r w:rsidRPr="006525B5">
        <w:rPr>
          <w:noProof/>
        </w:rPr>
        <w:t xml:space="preserve"> 62:18-25. doi: </w:t>
      </w:r>
      <w:hyperlink r:id="rId81" w:history="1">
        <w:r w:rsidRPr="006525B5">
          <w:rPr>
            <w:rStyle w:val="Hyperlink"/>
            <w:rFonts w:cs="Calibri"/>
            <w:noProof/>
          </w:rPr>
          <w:t>https://doi.org/10.1016/j.rasd.2019.02.004</w:t>
        </w:r>
        <w:bookmarkEnd w:id="1063"/>
      </w:hyperlink>
    </w:p>
    <w:p w14:paraId="4C57AAC6" w14:textId="77777777" w:rsidR="006525B5" w:rsidRPr="006525B5" w:rsidRDefault="006525B5" w:rsidP="006525B5">
      <w:pPr>
        <w:pStyle w:val="EndNoteBibliography"/>
        <w:ind w:left="720" w:hanging="720"/>
        <w:rPr>
          <w:noProof/>
        </w:rPr>
      </w:pPr>
      <w:bookmarkStart w:id="1064" w:name="_ENREF_73"/>
      <w:r w:rsidRPr="006525B5">
        <w:rPr>
          <w:noProof/>
        </w:rPr>
        <w:t>[73]</w:t>
      </w:r>
      <w:r w:rsidRPr="006525B5">
        <w:rPr>
          <w:noProof/>
        </w:rPr>
        <w:tab/>
        <w:t xml:space="preserve">Lockwood Estrin, G., Milner, V., Spain, D., Happé, F., and Colvert, E., (2021). “Barriers to autism spectrum disorder diagnosis for young women and girls: A systematic review,” </w:t>
      </w:r>
      <w:r w:rsidRPr="006525B5">
        <w:rPr>
          <w:i/>
          <w:noProof/>
        </w:rPr>
        <w:t>Review Journal of Autism and Developmental Disorders,</w:t>
      </w:r>
      <w:r w:rsidRPr="006525B5">
        <w:rPr>
          <w:noProof/>
        </w:rPr>
        <w:t xml:space="preserve"> 8(4):454-470. doi: 10.1007/s40489-020-00225-8</w:t>
      </w:r>
      <w:bookmarkEnd w:id="1064"/>
    </w:p>
    <w:p w14:paraId="2B6582A7" w14:textId="77777777" w:rsidR="006525B5" w:rsidRPr="006525B5" w:rsidRDefault="006525B5" w:rsidP="006525B5">
      <w:pPr>
        <w:pStyle w:val="EndNoteBibliography"/>
        <w:ind w:left="720" w:hanging="720"/>
        <w:rPr>
          <w:noProof/>
        </w:rPr>
      </w:pPr>
      <w:bookmarkStart w:id="1065" w:name="_ENREF_74"/>
      <w:r w:rsidRPr="006525B5">
        <w:rPr>
          <w:noProof/>
        </w:rPr>
        <w:t>[74]</w:t>
      </w:r>
      <w:r w:rsidRPr="006525B5">
        <w:rPr>
          <w:noProof/>
        </w:rPr>
        <w:tab/>
        <w:t>Lai, M.-C., Lombardo, M. V., Ruigrok, A. N. V.</w:t>
      </w:r>
      <w:r w:rsidRPr="006525B5">
        <w:rPr>
          <w:i/>
          <w:noProof/>
        </w:rPr>
        <w:t xml:space="preserve"> et al.</w:t>
      </w:r>
      <w:r w:rsidRPr="006525B5">
        <w:rPr>
          <w:noProof/>
        </w:rPr>
        <w:t xml:space="preserve">, (2016). “Quantifying and exploring camouflaging in men and women with autism,” </w:t>
      </w:r>
      <w:r w:rsidRPr="006525B5">
        <w:rPr>
          <w:i/>
          <w:noProof/>
        </w:rPr>
        <w:t>Autism,</w:t>
      </w:r>
      <w:r w:rsidRPr="006525B5">
        <w:rPr>
          <w:noProof/>
        </w:rPr>
        <w:t xml:space="preserve"> 21(6):690-702. doi: 10.1177/1362361316671012</w:t>
      </w:r>
      <w:bookmarkEnd w:id="1065"/>
    </w:p>
    <w:p w14:paraId="1A73A171" w14:textId="77777777" w:rsidR="006525B5" w:rsidRPr="006525B5" w:rsidRDefault="006525B5" w:rsidP="006525B5">
      <w:pPr>
        <w:pStyle w:val="EndNoteBibliography"/>
        <w:ind w:left="720" w:hanging="720"/>
        <w:rPr>
          <w:noProof/>
        </w:rPr>
      </w:pPr>
      <w:bookmarkStart w:id="1066" w:name="_ENREF_75"/>
      <w:r w:rsidRPr="006525B5">
        <w:rPr>
          <w:noProof/>
        </w:rPr>
        <w:t>[75]</w:t>
      </w:r>
      <w:r w:rsidRPr="006525B5">
        <w:rPr>
          <w:noProof/>
        </w:rPr>
        <w:tab/>
        <w:t>Hull, L., Mandy, W., Lai, M.-C.</w:t>
      </w:r>
      <w:r w:rsidRPr="006525B5">
        <w:rPr>
          <w:i/>
          <w:noProof/>
        </w:rPr>
        <w:t xml:space="preserve"> et al.</w:t>
      </w:r>
      <w:r w:rsidRPr="006525B5">
        <w:rPr>
          <w:noProof/>
        </w:rPr>
        <w:t xml:space="preserve">, (2019). “Development and Validation of the Camouflaging Autistic Traits Questionnaire (CAT-Q),” </w:t>
      </w:r>
      <w:r w:rsidRPr="006525B5">
        <w:rPr>
          <w:i/>
          <w:noProof/>
        </w:rPr>
        <w:t>Journal of Autism and Developmental Disorders,</w:t>
      </w:r>
      <w:r w:rsidRPr="006525B5">
        <w:rPr>
          <w:noProof/>
        </w:rPr>
        <w:t xml:space="preserve"> 49(3):819-833. doi: 10.1007/s10803-018-3792-6</w:t>
      </w:r>
      <w:bookmarkEnd w:id="1066"/>
    </w:p>
    <w:p w14:paraId="20F57D69" w14:textId="77777777" w:rsidR="006525B5" w:rsidRPr="006525B5" w:rsidRDefault="006525B5" w:rsidP="006525B5">
      <w:pPr>
        <w:pStyle w:val="EndNoteBibliography"/>
        <w:ind w:left="720" w:hanging="720"/>
        <w:rPr>
          <w:noProof/>
        </w:rPr>
      </w:pPr>
      <w:bookmarkStart w:id="1067" w:name="_ENREF_76"/>
      <w:r w:rsidRPr="006525B5">
        <w:rPr>
          <w:noProof/>
        </w:rPr>
        <w:t>[76]</w:t>
      </w:r>
      <w:r w:rsidRPr="006525B5">
        <w:rPr>
          <w:noProof/>
        </w:rPr>
        <w:tab/>
        <w:t xml:space="preserve">Lawson, W. B., (2020). “Adaptive Morphing and Coping with Social Threat in Autism: An Autistic Perspective,” </w:t>
      </w:r>
      <w:r w:rsidRPr="006525B5">
        <w:rPr>
          <w:i/>
          <w:noProof/>
        </w:rPr>
        <w:t>Journal of Intellectual Disability - Diagnosis and Treatment,</w:t>
      </w:r>
      <w:r w:rsidRPr="006525B5">
        <w:rPr>
          <w:noProof/>
        </w:rPr>
        <w:t xml:space="preserve"> 8:519-526. </w:t>
      </w:r>
      <w:bookmarkEnd w:id="1067"/>
    </w:p>
    <w:p w14:paraId="53F99F73" w14:textId="77777777" w:rsidR="006525B5" w:rsidRPr="006525B5" w:rsidRDefault="006525B5" w:rsidP="006525B5">
      <w:pPr>
        <w:pStyle w:val="EndNoteBibliography"/>
        <w:ind w:left="720" w:hanging="720"/>
        <w:rPr>
          <w:noProof/>
        </w:rPr>
      </w:pPr>
      <w:bookmarkStart w:id="1068" w:name="_ENREF_77"/>
      <w:r w:rsidRPr="006525B5">
        <w:rPr>
          <w:noProof/>
        </w:rPr>
        <w:lastRenderedPageBreak/>
        <w:t>[77]</w:t>
      </w:r>
      <w:r w:rsidRPr="006525B5">
        <w:rPr>
          <w:noProof/>
        </w:rPr>
        <w:tab/>
        <w:t xml:space="preserve">Cook, J., Crane, L., Hull, L., Bourne, L., and Mandy, W., (2021). “Self-reported camouflaging behaviours used by autistic adults during everyday social interactions,” </w:t>
      </w:r>
      <w:r w:rsidRPr="006525B5">
        <w:rPr>
          <w:i/>
          <w:noProof/>
        </w:rPr>
        <w:t>Autism,</w:t>
      </w:r>
      <w:r w:rsidRPr="006525B5">
        <w:rPr>
          <w:noProof/>
        </w:rPr>
        <w:t xml:space="preserve"> 26(2):406-421. doi: 10.1177/13623613211026754</w:t>
      </w:r>
      <w:bookmarkEnd w:id="1068"/>
    </w:p>
    <w:p w14:paraId="55682F91" w14:textId="77777777" w:rsidR="006525B5" w:rsidRPr="006525B5" w:rsidRDefault="006525B5" w:rsidP="006525B5">
      <w:pPr>
        <w:pStyle w:val="EndNoteBibliography"/>
        <w:ind w:left="720" w:hanging="720"/>
        <w:rPr>
          <w:noProof/>
        </w:rPr>
      </w:pPr>
      <w:bookmarkStart w:id="1069" w:name="_ENREF_78"/>
      <w:r w:rsidRPr="006525B5">
        <w:rPr>
          <w:noProof/>
        </w:rPr>
        <w:t>[78]</w:t>
      </w:r>
      <w:r w:rsidRPr="006525B5">
        <w:rPr>
          <w:noProof/>
        </w:rPr>
        <w:tab/>
        <w:t xml:space="preserve">Pearson, A. &amp; Rose, K., (2021). “A Conceptual Analysis of Autistic Masking: Understanding the Narrative of Stigma and the Illusion of Choice,” </w:t>
      </w:r>
      <w:r w:rsidRPr="006525B5">
        <w:rPr>
          <w:i/>
          <w:noProof/>
        </w:rPr>
        <w:t>Autism Adulthood,</w:t>
      </w:r>
      <w:r w:rsidRPr="006525B5">
        <w:rPr>
          <w:noProof/>
        </w:rPr>
        <w:t xml:space="preserve"> 3(1):52-60. doi: 10.1089/aut.2020.0043</w:t>
      </w:r>
      <w:bookmarkEnd w:id="1069"/>
    </w:p>
    <w:p w14:paraId="4ED89D99" w14:textId="77777777" w:rsidR="006525B5" w:rsidRPr="006525B5" w:rsidRDefault="006525B5" w:rsidP="006525B5">
      <w:pPr>
        <w:pStyle w:val="EndNoteBibliography"/>
        <w:ind w:left="720" w:hanging="720"/>
        <w:rPr>
          <w:noProof/>
        </w:rPr>
      </w:pPr>
      <w:bookmarkStart w:id="1070" w:name="_ENREF_79"/>
      <w:r w:rsidRPr="006525B5">
        <w:rPr>
          <w:noProof/>
        </w:rPr>
        <w:t>[79]</w:t>
      </w:r>
      <w:r w:rsidRPr="006525B5">
        <w:rPr>
          <w:noProof/>
        </w:rPr>
        <w:tab/>
        <w:t>Hull, L., Petrides, K. V., Allison, C.</w:t>
      </w:r>
      <w:r w:rsidRPr="006525B5">
        <w:rPr>
          <w:i/>
          <w:noProof/>
        </w:rPr>
        <w:t xml:space="preserve"> et al.</w:t>
      </w:r>
      <w:r w:rsidRPr="006525B5">
        <w:rPr>
          <w:noProof/>
        </w:rPr>
        <w:t xml:space="preserve">, (2017). ““Putting on My Best Normal”: Social Camouflaging in Adults with Autism Spectrum Conditions,” </w:t>
      </w:r>
      <w:r w:rsidRPr="006525B5">
        <w:rPr>
          <w:i/>
          <w:noProof/>
        </w:rPr>
        <w:t>Journal of Autism and Developmental Disorders,</w:t>
      </w:r>
      <w:r w:rsidRPr="006525B5">
        <w:rPr>
          <w:noProof/>
        </w:rPr>
        <w:t xml:space="preserve"> 47(8):2519-2534. doi: 10.1007/s10803-017-3166-5</w:t>
      </w:r>
      <w:bookmarkEnd w:id="1070"/>
    </w:p>
    <w:p w14:paraId="130F7703" w14:textId="77777777" w:rsidR="006525B5" w:rsidRPr="006525B5" w:rsidRDefault="006525B5" w:rsidP="006525B5">
      <w:pPr>
        <w:pStyle w:val="EndNoteBibliography"/>
        <w:ind w:left="720" w:hanging="720"/>
        <w:rPr>
          <w:noProof/>
        </w:rPr>
      </w:pPr>
      <w:bookmarkStart w:id="1071" w:name="_ENREF_80"/>
      <w:r w:rsidRPr="006525B5">
        <w:rPr>
          <w:noProof/>
        </w:rPr>
        <w:t>[80]</w:t>
      </w:r>
      <w:r w:rsidRPr="006525B5">
        <w:rPr>
          <w:noProof/>
        </w:rPr>
        <w:tab/>
        <w:t xml:space="preserve">Tubío-Fungueiriño, M., Cruz, S., Sampaio, A., Carracedo, A., and Fernández-Prieto, M., (2021). “Social Camouflaging in Females with Autism Spectrum Disorder: A Systematic Review,” </w:t>
      </w:r>
      <w:r w:rsidRPr="006525B5">
        <w:rPr>
          <w:i/>
          <w:noProof/>
        </w:rPr>
        <w:t>Journal of Autism &amp; Developmental Disorders,</w:t>
      </w:r>
      <w:r w:rsidRPr="006525B5">
        <w:rPr>
          <w:noProof/>
        </w:rPr>
        <w:t xml:space="preserve"> 51(7):2190-2199. doi: 10.1007/s10803-020-04695-x</w:t>
      </w:r>
      <w:bookmarkEnd w:id="1071"/>
    </w:p>
    <w:p w14:paraId="7E525666" w14:textId="2A65475B" w:rsidR="006525B5" w:rsidRPr="006525B5" w:rsidRDefault="006525B5" w:rsidP="006525B5">
      <w:pPr>
        <w:pStyle w:val="EndNoteBibliography"/>
        <w:ind w:left="720" w:hanging="720"/>
        <w:rPr>
          <w:noProof/>
        </w:rPr>
      </w:pPr>
      <w:bookmarkStart w:id="1072" w:name="_ENREF_81"/>
      <w:r w:rsidRPr="006525B5">
        <w:rPr>
          <w:noProof/>
        </w:rPr>
        <w:t>[81]</w:t>
      </w:r>
      <w:r w:rsidRPr="006525B5">
        <w:rPr>
          <w:noProof/>
        </w:rPr>
        <w:tab/>
        <w:t xml:space="preserve">Fombonne, E., (2020). “Camouflage and autism,” </w:t>
      </w:r>
      <w:r w:rsidRPr="006525B5">
        <w:rPr>
          <w:i/>
          <w:noProof/>
        </w:rPr>
        <w:t>The Journal of Child Psychology and Psychiatry,</w:t>
      </w:r>
      <w:r w:rsidRPr="006525B5">
        <w:rPr>
          <w:noProof/>
        </w:rPr>
        <w:t xml:space="preserve"> 61(7):735-738. doi: </w:t>
      </w:r>
      <w:hyperlink r:id="rId82" w:history="1">
        <w:r w:rsidRPr="006525B5">
          <w:rPr>
            <w:rStyle w:val="Hyperlink"/>
            <w:rFonts w:cs="Calibri"/>
            <w:noProof/>
          </w:rPr>
          <w:t>https://doi.org/10.1111/jcpp.13296</w:t>
        </w:r>
        <w:bookmarkEnd w:id="1072"/>
      </w:hyperlink>
    </w:p>
    <w:p w14:paraId="181454E2" w14:textId="77777777" w:rsidR="006525B5" w:rsidRPr="006525B5" w:rsidRDefault="006525B5" w:rsidP="006525B5">
      <w:pPr>
        <w:pStyle w:val="EndNoteBibliography"/>
        <w:ind w:left="720" w:hanging="720"/>
        <w:rPr>
          <w:noProof/>
        </w:rPr>
      </w:pPr>
      <w:bookmarkStart w:id="1073" w:name="_ENREF_82"/>
      <w:r w:rsidRPr="006525B5">
        <w:rPr>
          <w:noProof/>
        </w:rPr>
        <w:t>[82]</w:t>
      </w:r>
      <w:r w:rsidRPr="006525B5">
        <w:rPr>
          <w:noProof/>
        </w:rPr>
        <w:tab/>
        <w:t xml:space="preserve">Thabrew, H. &amp; Eggleston, M., (2018). “Spectrum of care: Current management of childhood autism spectrum disorder (ASD) in New Zealand,” </w:t>
      </w:r>
      <w:r w:rsidRPr="006525B5">
        <w:rPr>
          <w:i/>
          <w:noProof/>
        </w:rPr>
        <w:t>Australas Psychiatry,</w:t>
      </w:r>
      <w:r w:rsidRPr="006525B5">
        <w:rPr>
          <w:noProof/>
        </w:rPr>
        <w:t xml:space="preserve"> 26(3):294-298. doi: 10.1177/1039856217716290</w:t>
      </w:r>
      <w:bookmarkEnd w:id="1073"/>
    </w:p>
    <w:p w14:paraId="7EB53095" w14:textId="77777777" w:rsidR="006525B5" w:rsidRPr="006525B5" w:rsidRDefault="006525B5" w:rsidP="006525B5">
      <w:pPr>
        <w:pStyle w:val="EndNoteBibliography"/>
        <w:ind w:left="720" w:hanging="720"/>
        <w:rPr>
          <w:noProof/>
        </w:rPr>
      </w:pPr>
      <w:bookmarkStart w:id="1074" w:name="_ENREF_83"/>
      <w:r w:rsidRPr="006525B5">
        <w:rPr>
          <w:noProof/>
        </w:rPr>
        <w:t>[83]</w:t>
      </w:r>
      <w:r w:rsidRPr="006525B5">
        <w:rPr>
          <w:noProof/>
        </w:rPr>
        <w:tab/>
        <w:t>Taylor, L. J., Eggleston, M. J. F., Thabrew, H.</w:t>
      </w:r>
      <w:r w:rsidRPr="006525B5">
        <w:rPr>
          <w:i/>
          <w:noProof/>
        </w:rPr>
        <w:t xml:space="preserve"> et al.</w:t>
      </w:r>
      <w:r w:rsidRPr="006525B5">
        <w:rPr>
          <w:noProof/>
        </w:rPr>
        <w:t xml:space="preserve">, (2021). “An investigation of adherence to best practice guidelines for autism diagnosis in New Zealand,” </w:t>
      </w:r>
      <w:r w:rsidRPr="006525B5">
        <w:rPr>
          <w:i/>
          <w:noProof/>
        </w:rPr>
        <w:t>Autism,</w:t>
      </w:r>
      <w:r w:rsidRPr="006525B5">
        <w:rPr>
          <w:noProof/>
        </w:rPr>
        <w:t xml:space="preserve"> 25(7):2087-2100. doi: 10.1177/13623613211015757</w:t>
      </w:r>
      <w:bookmarkEnd w:id="1074"/>
    </w:p>
    <w:p w14:paraId="4F679EED" w14:textId="17F2B07D" w:rsidR="006525B5" w:rsidRPr="006525B5" w:rsidRDefault="006525B5" w:rsidP="006525B5">
      <w:pPr>
        <w:pStyle w:val="EndNoteBibliography"/>
        <w:ind w:left="720" w:hanging="720"/>
        <w:rPr>
          <w:noProof/>
        </w:rPr>
      </w:pPr>
      <w:bookmarkStart w:id="1075" w:name="_ENREF_84"/>
      <w:r w:rsidRPr="006525B5">
        <w:rPr>
          <w:noProof/>
        </w:rPr>
        <w:t>[84]</w:t>
      </w:r>
      <w:r w:rsidRPr="006525B5">
        <w:rPr>
          <w:noProof/>
        </w:rPr>
        <w:tab/>
        <w:t xml:space="preserve">van der Meer, L. &amp; Evans, K., </w:t>
      </w:r>
      <w:r w:rsidRPr="006525B5">
        <w:rPr>
          <w:i/>
          <w:noProof/>
        </w:rPr>
        <w:t>The autism diagnostic process in New Zealand: Final Report</w:t>
      </w:r>
      <w:r w:rsidRPr="006525B5">
        <w:rPr>
          <w:noProof/>
        </w:rPr>
        <w:t xml:space="preserve">, Brisbane, Australia: Autism CRC, 2021. Available: </w:t>
      </w:r>
      <w:hyperlink r:id="rId83" w:history="1">
        <w:r w:rsidRPr="006525B5">
          <w:rPr>
            <w:rStyle w:val="Hyperlink"/>
            <w:rFonts w:cs="Calibri"/>
            <w:noProof/>
          </w:rPr>
          <w:t>https://www.autismcrc.com.au/sites/default/files/reports/1-058_NZ-Diagnostic-Practices_Final-Report_2021.pdf?v=Feb22</w:t>
        </w:r>
        <w:bookmarkEnd w:id="1075"/>
      </w:hyperlink>
    </w:p>
    <w:p w14:paraId="48149A9B" w14:textId="77777777" w:rsidR="006525B5" w:rsidRPr="006525B5" w:rsidRDefault="006525B5" w:rsidP="006525B5">
      <w:pPr>
        <w:pStyle w:val="EndNoteBibliography"/>
        <w:ind w:left="720" w:hanging="720"/>
        <w:rPr>
          <w:noProof/>
        </w:rPr>
      </w:pPr>
      <w:bookmarkStart w:id="1076" w:name="_ENREF_85"/>
      <w:r w:rsidRPr="006525B5">
        <w:rPr>
          <w:noProof/>
        </w:rPr>
        <w:t>[85]</w:t>
      </w:r>
      <w:r w:rsidRPr="006525B5">
        <w:rPr>
          <w:noProof/>
        </w:rPr>
        <w:tab/>
        <w:t>Evans, K., van der Meer, L., Eggleston, M. J. F.</w:t>
      </w:r>
      <w:r w:rsidRPr="006525B5">
        <w:rPr>
          <w:i/>
          <w:noProof/>
        </w:rPr>
        <w:t xml:space="preserve"> et al.</w:t>
      </w:r>
      <w:r w:rsidRPr="006525B5">
        <w:rPr>
          <w:noProof/>
        </w:rPr>
        <w:t xml:space="preserve">, (2022). “A Survey of Autistic Adults from New Zealand on the Autism Diagnostic Process During Adolescence and Adulthood,” </w:t>
      </w:r>
      <w:r w:rsidRPr="006525B5">
        <w:rPr>
          <w:i/>
          <w:noProof/>
        </w:rPr>
        <w:t>Journal of Autism and Developmental Disorders,</w:t>
      </w:r>
      <w:r w:rsidRPr="006525B5">
        <w:rPr>
          <w:noProof/>
        </w:rPr>
        <w:t xml:space="preserve"> 52(2):771-781. doi: 10.1007/s10803-021-04983-0</w:t>
      </w:r>
      <w:bookmarkEnd w:id="1076"/>
    </w:p>
    <w:p w14:paraId="05FEF1BD" w14:textId="77777777" w:rsidR="006525B5" w:rsidRPr="006525B5" w:rsidRDefault="006525B5" w:rsidP="006525B5">
      <w:pPr>
        <w:pStyle w:val="EndNoteBibliography"/>
        <w:ind w:left="720" w:hanging="720"/>
        <w:rPr>
          <w:noProof/>
        </w:rPr>
      </w:pPr>
      <w:bookmarkStart w:id="1077" w:name="_ENREF_86"/>
      <w:r w:rsidRPr="006525B5">
        <w:rPr>
          <w:noProof/>
        </w:rPr>
        <w:t>[86]</w:t>
      </w:r>
      <w:r w:rsidRPr="006525B5">
        <w:rPr>
          <w:noProof/>
        </w:rPr>
        <w:tab/>
        <w:t xml:space="preserve">American Psychiatric Association, </w:t>
      </w:r>
      <w:r w:rsidRPr="006525B5">
        <w:rPr>
          <w:i/>
          <w:noProof/>
        </w:rPr>
        <w:t>Diagnostic and statistical manual of mental disorders. 5th Edition</w:t>
      </w:r>
      <w:r w:rsidRPr="006525B5">
        <w:rPr>
          <w:noProof/>
        </w:rPr>
        <w:t>. Washington, DC: APA Press, 2013.</w:t>
      </w:r>
      <w:bookmarkEnd w:id="1077"/>
    </w:p>
    <w:p w14:paraId="6F8CEEFB" w14:textId="77777777" w:rsidR="006525B5" w:rsidRPr="006525B5" w:rsidRDefault="006525B5" w:rsidP="006525B5">
      <w:pPr>
        <w:pStyle w:val="EndNoteBibliography"/>
        <w:ind w:left="720" w:hanging="720"/>
        <w:rPr>
          <w:noProof/>
        </w:rPr>
      </w:pPr>
      <w:bookmarkStart w:id="1078" w:name="_ENREF_87"/>
      <w:r w:rsidRPr="006525B5">
        <w:rPr>
          <w:noProof/>
        </w:rPr>
        <w:t>[87]</w:t>
      </w:r>
      <w:r w:rsidRPr="006525B5">
        <w:rPr>
          <w:noProof/>
        </w:rPr>
        <w:tab/>
        <w:t xml:space="preserve">Emerson, L. M., Monk, R., van der Meer, L., and McLay, L., “Autistic co-led autism research priorities for Aotearoa New Zealand: A partnership with Autistic people, families and whānau, service and support providers, and researchers,” Te Whare Wānanga o Waitaha | University of Canterbury, Christchurch, 2022. </w:t>
      </w:r>
      <w:bookmarkEnd w:id="1078"/>
    </w:p>
    <w:p w14:paraId="09E30EAE" w14:textId="1A2452C7" w:rsidR="006525B5" w:rsidRPr="006525B5" w:rsidRDefault="006525B5" w:rsidP="006525B5">
      <w:pPr>
        <w:pStyle w:val="EndNoteBibliography"/>
        <w:ind w:left="720" w:hanging="720"/>
        <w:rPr>
          <w:noProof/>
        </w:rPr>
      </w:pPr>
      <w:bookmarkStart w:id="1079" w:name="_ENREF_88"/>
      <w:r w:rsidRPr="006525B5">
        <w:rPr>
          <w:noProof/>
        </w:rPr>
        <w:t>[88]</w:t>
      </w:r>
      <w:r w:rsidRPr="006525B5">
        <w:rPr>
          <w:noProof/>
        </w:rPr>
        <w:tab/>
        <w:t xml:space="preserve">National Institute for Health and Care Excellence, </w:t>
      </w:r>
      <w:r w:rsidRPr="006525B5">
        <w:rPr>
          <w:i/>
          <w:noProof/>
        </w:rPr>
        <w:t>Autism spectrum disorder in under 19s: recognition, referral and diagnosis</w:t>
      </w:r>
      <w:r w:rsidRPr="006525B5">
        <w:rPr>
          <w:noProof/>
        </w:rPr>
        <w:t xml:space="preserve"> (no. 128). UK: National Institute for Health and Care Excellence, 2017. Available: </w:t>
      </w:r>
      <w:hyperlink r:id="rId84" w:history="1">
        <w:r w:rsidRPr="006525B5">
          <w:rPr>
            <w:rStyle w:val="Hyperlink"/>
            <w:rFonts w:cs="Calibri"/>
            <w:noProof/>
          </w:rPr>
          <w:t>https://www.nice.org.uk/guidance/cg128</w:t>
        </w:r>
        <w:bookmarkEnd w:id="1079"/>
      </w:hyperlink>
    </w:p>
    <w:p w14:paraId="132B0636" w14:textId="7FCCADA2" w:rsidR="006525B5" w:rsidRPr="006525B5" w:rsidRDefault="006525B5" w:rsidP="006525B5">
      <w:pPr>
        <w:pStyle w:val="EndNoteBibliography"/>
        <w:ind w:left="720" w:hanging="720"/>
        <w:rPr>
          <w:noProof/>
        </w:rPr>
      </w:pPr>
      <w:bookmarkStart w:id="1080" w:name="_ENREF_89"/>
      <w:r w:rsidRPr="006525B5">
        <w:rPr>
          <w:noProof/>
        </w:rPr>
        <w:t>[89]</w:t>
      </w:r>
      <w:r w:rsidRPr="006525B5">
        <w:rPr>
          <w:noProof/>
        </w:rPr>
        <w:tab/>
        <w:t xml:space="preserve">Whitehouse, A. J. O., Evans, K., Eapen, V., and Wray, J., “A national guideline for the assessment and diagnosis of autism spectrum disorders in Australia,” Cooperative Research Centre for Living with Autism, Brisbane, Australia, 2018.  Available: </w:t>
      </w:r>
      <w:hyperlink r:id="rId85" w:history="1">
        <w:r w:rsidRPr="006525B5">
          <w:rPr>
            <w:rStyle w:val="Hyperlink"/>
            <w:rFonts w:cs="Calibri"/>
            <w:noProof/>
          </w:rPr>
          <w:t>https://www.autismcrc.com.au/access/national-guideline</w:t>
        </w:r>
        <w:bookmarkEnd w:id="1080"/>
      </w:hyperlink>
    </w:p>
    <w:p w14:paraId="1B4A2A22" w14:textId="1596CC19" w:rsidR="006525B5" w:rsidRPr="006525B5" w:rsidRDefault="006525B5" w:rsidP="006525B5">
      <w:pPr>
        <w:pStyle w:val="EndNoteBibliography"/>
        <w:ind w:left="720" w:hanging="720"/>
        <w:rPr>
          <w:noProof/>
        </w:rPr>
      </w:pPr>
      <w:bookmarkStart w:id="1081" w:name="_ENREF_90"/>
      <w:r w:rsidRPr="006525B5">
        <w:rPr>
          <w:noProof/>
        </w:rPr>
        <w:t>[90]</w:t>
      </w:r>
      <w:r w:rsidRPr="006525B5">
        <w:rPr>
          <w:noProof/>
        </w:rPr>
        <w:tab/>
        <w:t xml:space="preserve">Whitehouse, A. J. O., Evans, K., Eapen, V., and Wray, J., </w:t>
      </w:r>
      <w:r w:rsidRPr="006525B5">
        <w:rPr>
          <w:i/>
          <w:noProof/>
        </w:rPr>
        <w:t>A national guideline for the assessment and diagnosis of autism spectrum disorders in Australia</w:t>
      </w:r>
      <w:r w:rsidRPr="006525B5">
        <w:rPr>
          <w:noProof/>
        </w:rPr>
        <w:t xml:space="preserve">. Brisbane: </w:t>
      </w:r>
      <w:r w:rsidRPr="006525B5">
        <w:rPr>
          <w:noProof/>
        </w:rPr>
        <w:lastRenderedPageBreak/>
        <w:t xml:space="preserve">Cooperative Research Centre for Living with Autism, 2018. Available: </w:t>
      </w:r>
      <w:hyperlink r:id="rId86" w:history="1">
        <w:r w:rsidRPr="006525B5">
          <w:rPr>
            <w:rStyle w:val="Hyperlink"/>
            <w:rFonts w:cs="Calibri"/>
            <w:noProof/>
          </w:rPr>
          <w:t>https://www.autismcrc.com.au/access/national-guideline</w:t>
        </w:r>
        <w:bookmarkEnd w:id="1081"/>
      </w:hyperlink>
    </w:p>
    <w:p w14:paraId="5D0D9E51" w14:textId="77777777" w:rsidR="006525B5" w:rsidRPr="006525B5" w:rsidRDefault="006525B5" w:rsidP="006525B5">
      <w:pPr>
        <w:pStyle w:val="EndNoteBibliography"/>
        <w:ind w:left="720" w:hanging="720"/>
        <w:rPr>
          <w:noProof/>
        </w:rPr>
      </w:pPr>
      <w:bookmarkStart w:id="1082" w:name="_ENREF_91"/>
      <w:r w:rsidRPr="006525B5">
        <w:rPr>
          <w:noProof/>
        </w:rPr>
        <w:t>[91]</w:t>
      </w:r>
      <w:r w:rsidRPr="006525B5">
        <w:rPr>
          <w:noProof/>
        </w:rPr>
        <w:tab/>
        <w:t xml:space="preserve">Aromataris, E., Fernandez, R., Godfrey, C. M., Holly, C., Khalil, H., and Tungpunkom, P., (2015). “Summarizing systematic reviews: methodological development, conduct and reporting of an umbrella review approach,” </w:t>
      </w:r>
      <w:r w:rsidRPr="006525B5">
        <w:rPr>
          <w:i/>
          <w:noProof/>
        </w:rPr>
        <w:t>JBI Evidence Implementation,</w:t>
      </w:r>
      <w:r w:rsidRPr="006525B5">
        <w:rPr>
          <w:noProof/>
        </w:rPr>
        <w:t xml:space="preserve"> 13(3). </w:t>
      </w:r>
      <w:bookmarkEnd w:id="1082"/>
    </w:p>
    <w:p w14:paraId="5C154626" w14:textId="523AC49E" w:rsidR="006525B5" w:rsidRPr="006525B5" w:rsidRDefault="006525B5" w:rsidP="006525B5">
      <w:pPr>
        <w:pStyle w:val="EndNoteBibliography"/>
        <w:ind w:left="720" w:hanging="720"/>
        <w:rPr>
          <w:noProof/>
        </w:rPr>
      </w:pPr>
      <w:bookmarkStart w:id="1083" w:name="_ENREF_92"/>
      <w:r w:rsidRPr="006525B5">
        <w:rPr>
          <w:noProof/>
        </w:rPr>
        <w:t>[92]</w:t>
      </w:r>
      <w:r w:rsidRPr="006525B5">
        <w:rPr>
          <w:noProof/>
        </w:rPr>
        <w:tab/>
        <w:t xml:space="preserve">Haddaway, N. R., Page, M. J., Pritchard, C. C., and McGuinness, L. A., (2022). “PRISMA2020: An R package and Shiny app for producing PRISMA 2020-compliant flow diagrams, with interactivity for optimised digital transparency and Open Synthesis,” </w:t>
      </w:r>
      <w:r w:rsidRPr="006525B5">
        <w:rPr>
          <w:i/>
          <w:noProof/>
        </w:rPr>
        <w:t>Campbell Systematic Reviews,</w:t>
      </w:r>
      <w:r w:rsidRPr="006525B5">
        <w:rPr>
          <w:noProof/>
        </w:rPr>
        <w:t xml:space="preserve"> 18(2):e1230. doi: </w:t>
      </w:r>
      <w:hyperlink r:id="rId87" w:history="1">
        <w:r w:rsidRPr="006525B5">
          <w:rPr>
            <w:rStyle w:val="Hyperlink"/>
            <w:rFonts w:cs="Calibri"/>
            <w:noProof/>
          </w:rPr>
          <w:t>https://doi.org/10.1002/cl2.1230</w:t>
        </w:r>
        <w:bookmarkEnd w:id="1083"/>
      </w:hyperlink>
    </w:p>
    <w:p w14:paraId="15799BC2" w14:textId="77777777" w:rsidR="006525B5" w:rsidRPr="006525B5" w:rsidRDefault="006525B5" w:rsidP="006525B5">
      <w:pPr>
        <w:pStyle w:val="EndNoteBibliography"/>
        <w:ind w:left="720" w:hanging="720"/>
        <w:rPr>
          <w:noProof/>
        </w:rPr>
      </w:pPr>
      <w:bookmarkStart w:id="1084" w:name="_ENREF_93"/>
      <w:r w:rsidRPr="006525B5">
        <w:rPr>
          <w:noProof/>
        </w:rPr>
        <w:t>[93]</w:t>
      </w:r>
      <w:r w:rsidRPr="006525B5">
        <w:rPr>
          <w:noProof/>
        </w:rPr>
        <w:tab/>
        <w:t xml:space="preserve">Lockwood C, P. K., Munn Z, Rittenmeyer L, Salmond S, Bjerrum M, Loveday H, Carrier J, Stannard D., “Systematic reviews of qualitative evidence,” in </w:t>
      </w:r>
      <w:r w:rsidRPr="006525B5">
        <w:rPr>
          <w:i/>
          <w:noProof/>
        </w:rPr>
        <w:t>JBI Manual for Evidence Synthesis</w:t>
      </w:r>
      <w:r w:rsidRPr="006525B5">
        <w:rPr>
          <w:noProof/>
        </w:rPr>
        <w:t xml:space="preserve">, E. Aromataris and Z. Munn Eds.: JBI, 2020. ch. 2, </w:t>
      </w:r>
      <w:bookmarkEnd w:id="1084"/>
    </w:p>
    <w:p w14:paraId="408C300D" w14:textId="06C17031" w:rsidR="006525B5" w:rsidRPr="006525B5" w:rsidRDefault="006525B5" w:rsidP="006525B5">
      <w:pPr>
        <w:pStyle w:val="EndNoteBibliography"/>
        <w:ind w:left="720" w:hanging="720"/>
        <w:rPr>
          <w:noProof/>
        </w:rPr>
      </w:pPr>
      <w:bookmarkStart w:id="1085" w:name="_ENREF_94"/>
      <w:r w:rsidRPr="006525B5">
        <w:rPr>
          <w:noProof/>
        </w:rPr>
        <w:t>[94]</w:t>
      </w:r>
      <w:r w:rsidRPr="006525B5">
        <w:rPr>
          <w:noProof/>
        </w:rPr>
        <w:tab/>
        <w:t xml:space="preserve">National Health and Medical Research Council, “NHMRC additional levels of evidence and grades for recommendations for developers of guidelines: pilot program 2005-2007,” NHMRC. Available: </w:t>
      </w:r>
      <w:hyperlink r:id="rId88" w:history="1">
        <w:r w:rsidRPr="006525B5">
          <w:rPr>
            <w:rStyle w:val="Hyperlink"/>
            <w:rFonts w:cs="Calibri"/>
            <w:noProof/>
          </w:rPr>
          <w:t>https://www.nhmrc.gov.au/sites/default/files/images/NHMRC%20Levels%20and%20Grades%20(2009).pdf</w:t>
        </w:r>
        <w:bookmarkEnd w:id="1085"/>
      </w:hyperlink>
    </w:p>
    <w:p w14:paraId="784128C0" w14:textId="77777777" w:rsidR="006525B5" w:rsidRPr="006525B5" w:rsidRDefault="006525B5" w:rsidP="006525B5">
      <w:pPr>
        <w:pStyle w:val="EndNoteBibliography"/>
        <w:ind w:left="720" w:hanging="720"/>
        <w:rPr>
          <w:noProof/>
        </w:rPr>
      </w:pPr>
      <w:bookmarkStart w:id="1086" w:name="_ENREF_95"/>
      <w:r w:rsidRPr="006525B5">
        <w:rPr>
          <w:noProof/>
        </w:rPr>
        <w:t>[95]</w:t>
      </w:r>
      <w:r w:rsidRPr="006525B5">
        <w:rPr>
          <w:noProof/>
        </w:rPr>
        <w:tab/>
        <w:t xml:space="preserve">Merlin, T., Weston, A., and Tooher, R., (2009). “Extending an evidence hierarchy to include topics other than treatment: revising the Australian 'levels of evidence',” </w:t>
      </w:r>
      <w:r w:rsidRPr="006525B5">
        <w:rPr>
          <w:i/>
          <w:noProof/>
        </w:rPr>
        <w:t>BMC Medical Research Methodology,</w:t>
      </w:r>
      <w:r w:rsidRPr="006525B5">
        <w:rPr>
          <w:noProof/>
        </w:rPr>
        <w:t xml:space="preserve"> 9(34). </w:t>
      </w:r>
      <w:bookmarkEnd w:id="1086"/>
    </w:p>
    <w:p w14:paraId="4867BA88" w14:textId="77777777" w:rsidR="006525B5" w:rsidRPr="006525B5" w:rsidRDefault="006525B5" w:rsidP="006525B5">
      <w:pPr>
        <w:pStyle w:val="EndNoteBibliography"/>
        <w:ind w:left="720" w:hanging="720"/>
        <w:rPr>
          <w:noProof/>
        </w:rPr>
      </w:pPr>
      <w:bookmarkStart w:id="1087" w:name="_ENREF_96"/>
      <w:r w:rsidRPr="006525B5">
        <w:rPr>
          <w:noProof/>
        </w:rPr>
        <w:t>[96]</w:t>
      </w:r>
      <w:r w:rsidRPr="006525B5">
        <w:rPr>
          <w:noProof/>
        </w:rPr>
        <w:tab/>
        <w:t xml:space="preserve">Allely, C., (2019). “Exploring the female autism phenotype of repetitive behaviours and restricted interests (RBRIs): a systematic PRISMA review,” </w:t>
      </w:r>
      <w:r w:rsidRPr="006525B5">
        <w:rPr>
          <w:i/>
          <w:noProof/>
        </w:rPr>
        <w:t>Advances in Autism,</w:t>
      </w:r>
      <w:r w:rsidRPr="006525B5">
        <w:rPr>
          <w:noProof/>
        </w:rPr>
        <w:t xml:space="preserve"> 5(3):171-186. doi: 10.1108/AIA-09-2018-0030</w:t>
      </w:r>
      <w:bookmarkEnd w:id="1087"/>
    </w:p>
    <w:p w14:paraId="4FBE1235" w14:textId="77777777" w:rsidR="006525B5" w:rsidRPr="006525B5" w:rsidRDefault="006525B5" w:rsidP="006525B5">
      <w:pPr>
        <w:pStyle w:val="EndNoteBibliography"/>
        <w:ind w:left="720" w:hanging="720"/>
        <w:rPr>
          <w:noProof/>
        </w:rPr>
      </w:pPr>
      <w:bookmarkStart w:id="1088" w:name="_ENREF_97"/>
      <w:r w:rsidRPr="006525B5">
        <w:rPr>
          <w:noProof/>
        </w:rPr>
        <w:t>[97]</w:t>
      </w:r>
      <w:r w:rsidRPr="006525B5">
        <w:rPr>
          <w:noProof/>
        </w:rPr>
        <w:tab/>
        <w:t xml:space="preserve">Bourson, L. &amp; Prevost, C., (2022). “Characteristics of restricted interests in girls with asd compared to boys: A systematic review of the literature,” </w:t>
      </w:r>
      <w:r w:rsidRPr="006525B5">
        <w:rPr>
          <w:i/>
          <w:noProof/>
        </w:rPr>
        <w:t>European Child &amp; Adolescent Psychiatry</w:t>
      </w:r>
      <w:r w:rsidRPr="006525B5">
        <w:rPr>
          <w:noProof/>
        </w:rPr>
        <w:t>. doi: 10.1007/s00787-022-01998-5</w:t>
      </w:r>
      <w:bookmarkEnd w:id="1088"/>
    </w:p>
    <w:p w14:paraId="392DB2F8" w14:textId="6AAD895D" w:rsidR="006525B5" w:rsidRPr="006525B5" w:rsidRDefault="006525B5" w:rsidP="006525B5">
      <w:pPr>
        <w:pStyle w:val="EndNoteBibliography"/>
        <w:ind w:left="720" w:hanging="720"/>
        <w:rPr>
          <w:noProof/>
        </w:rPr>
      </w:pPr>
      <w:bookmarkStart w:id="1089" w:name="_ENREF_98"/>
      <w:r w:rsidRPr="006525B5">
        <w:rPr>
          <w:noProof/>
        </w:rPr>
        <w:t>[98]</w:t>
      </w:r>
      <w:r w:rsidRPr="006525B5">
        <w:rPr>
          <w:noProof/>
        </w:rPr>
        <w:tab/>
        <w:t xml:space="preserve">Happé, F. G., Mansour, H., Barrett, P., Brown, T., Abbott, P., and Charlton, R. A., (2016). “Demographic and cognitive profile of individuals seeking a diagnosis of autism spectrum dis- order in adulthood,” </w:t>
      </w:r>
      <w:r w:rsidRPr="006525B5">
        <w:rPr>
          <w:i/>
          <w:noProof/>
        </w:rPr>
        <w:t>Journal of Autism and Developmental Disorders,</w:t>
      </w:r>
      <w:r w:rsidRPr="006525B5">
        <w:rPr>
          <w:noProof/>
        </w:rPr>
        <w:t xml:space="preserve"> 46(11):3469–3480. doi: </w:t>
      </w:r>
      <w:hyperlink r:id="rId89" w:history="1">
        <w:r w:rsidRPr="006525B5">
          <w:rPr>
            <w:rStyle w:val="Hyperlink"/>
            <w:rFonts w:cs="Calibri"/>
            <w:noProof/>
          </w:rPr>
          <w:t>https://doi.org/10.1007/s10803-016-2886-2</w:t>
        </w:r>
        <w:bookmarkEnd w:id="1089"/>
      </w:hyperlink>
    </w:p>
    <w:p w14:paraId="6FA58AB9" w14:textId="0B504A08" w:rsidR="006525B5" w:rsidRPr="006525B5" w:rsidRDefault="006525B5" w:rsidP="006525B5">
      <w:pPr>
        <w:pStyle w:val="EndNoteBibliography"/>
        <w:ind w:left="720" w:hanging="720"/>
        <w:rPr>
          <w:noProof/>
        </w:rPr>
      </w:pPr>
      <w:bookmarkStart w:id="1090" w:name="_ENREF_99"/>
      <w:r w:rsidRPr="006525B5">
        <w:rPr>
          <w:noProof/>
        </w:rPr>
        <w:t>[99]</w:t>
      </w:r>
      <w:r w:rsidRPr="006525B5">
        <w:rPr>
          <w:noProof/>
        </w:rPr>
        <w:tab/>
        <w:t>Lehnhardt, F. G., Falter, C. M., Gawronski, A.</w:t>
      </w:r>
      <w:r w:rsidRPr="006525B5">
        <w:rPr>
          <w:i/>
          <w:noProof/>
        </w:rPr>
        <w:t xml:space="preserve"> et al.</w:t>
      </w:r>
      <w:r w:rsidRPr="006525B5">
        <w:rPr>
          <w:noProof/>
        </w:rPr>
        <w:t xml:space="preserve">, (2016). “Sex- related cognitive profile in autism spectrum disorders diagnosed late in life: Implications for the female autistic phenotype,” </w:t>
      </w:r>
      <w:r w:rsidRPr="006525B5">
        <w:rPr>
          <w:i/>
          <w:noProof/>
        </w:rPr>
        <w:t>Journal of Autism and Developmental Disorders,</w:t>
      </w:r>
      <w:r w:rsidRPr="006525B5">
        <w:rPr>
          <w:noProof/>
        </w:rPr>
        <w:t xml:space="preserve"> 46(1):139-154. doi: </w:t>
      </w:r>
      <w:hyperlink r:id="rId90" w:history="1">
        <w:r w:rsidRPr="006525B5">
          <w:rPr>
            <w:rStyle w:val="Hyperlink"/>
            <w:rFonts w:cs="Calibri"/>
            <w:noProof/>
          </w:rPr>
          <w:t>https://doi.org/10.1007/s10803-015-2558-7</w:t>
        </w:r>
        <w:bookmarkEnd w:id="1090"/>
      </w:hyperlink>
    </w:p>
    <w:p w14:paraId="1B22C528" w14:textId="77777777" w:rsidR="006525B5" w:rsidRPr="006525B5" w:rsidRDefault="006525B5" w:rsidP="006525B5">
      <w:pPr>
        <w:pStyle w:val="EndNoteBibliography"/>
        <w:ind w:left="720" w:hanging="720"/>
        <w:rPr>
          <w:noProof/>
        </w:rPr>
      </w:pPr>
      <w:bookmarkStart w:id="1091" w:name="_ENREF_100"/>
      <w:r w:rsidRPr="006525B5">
        <w:rPr>
          <w:noProof/>
        </w:rPr>
        <w:t>[100]</w:t>
      </w:r>
      <w:r w:rsidRPr="006525B5">
        <w:rPr>
          <w:noProof/>
        </w:rPr>
        <w:tab/>
        <w:t xml:space="preserve">Rydén, E. &amp; Bejerot, S., (2008). “Autism spectrum disorders in an adult psychiatric population: A naturalistic cross-sectional controlled study,” </w:t>
      </w:r>
      <w:r w:rsidRPr="006525B5">
        <w:rPr>
          <w:i/>
          <w:noProof/>
        </w:rPr>
        <w:t>Clinical Neuropsychiatry,</w:t>
      </w:r>
      <w:r w:rsidRPr="006525B5">
        <w:rPr>
          <w:noProof/>
        </w:rPr>
        <w:t xml:space="preserve"> 5(1):13-21. </w:t>
      </w:r>
      <w:bookmarkEnd w:id="1091"/>
    </w:p>
    <w:p w14:paraId="21515444" w14:textId="2F748122" w:rsidR="006525B5" w:rsidRPr="006525B5" w:rsidRDefault="006525B5" w:rsidP="006525B5">
      <w:pPr>
        <w:pStyle w:val="EndNoteBibliography"/>
        <w:ind w:left="720" w:hanging="720"/>
        <w:rPr>
          <w:noProof/>
        </w:rPr>
      </w:pPr>
      <w:bookmarkStart w:id="1092" w:name="_ENREF_101"/>
      <w:r w:rsidRPr="006525B5">
        <w:rPr>
          <w:noProof/>
        </w:rPr>
        <w:t>[101]</w:t>
      </w:r>
      <w:r w:rsidRPr="006525B5">
        <w:rPr>
          <w:noProof/>
        </w:rPr>
        <w:tab/>
        <w:t>Wilson, C. E., Murphy, C. M., McAlonan, G.</w:t>
      </w:r>
      <w:r w:rsidRPr="006525B5">
        <w:rPr>
          <w:i/>
          <w:noProof/>
        </w:rPr>
        <w:t xml:space="preserve"> et al.</w:t>
      </w:r>
      <w:r w:rsidRPr="006525B5">
        <w:rPr>
          <w:noProof/>
        </w:rPr>
        <w:t xml:space="preserve">, (2016). “Does sex influence the diagnostic evaluation of autism spectrum disorder in adults?,” </w:t>
      </w:r>
      <w:r w:rsidRPr="006525B5">
        <w:rPr>
          <w:i/>
          <w:noProof/>
        </w:rPr>
        <w:t>Autism,</w:t>
      </w:r>
      <w:r w:rsidRPr="006525B5">
        <w:rPr>
          <w:noProof/>
        </w:rPr>
        <w:t xml:space="preserve"> 20(7):808-819. doi: </w:t>
      </w:r>
      <w:hyperlink r:id="rId91" w:history="1">
        <w:r w:rsidRPr="006525B5">
          <w:rPr>
            <w:rStyle w:val="Hyperlink"/>
            <w:rFonts w:cs="Calibri"/>
            <w:noProof/>
          </w:rPr>
          <w:t>https://doi.org/10.1177/1362361315611381</w:t>
        </w:r>
        <w:bookmarkEnd w:id="1092"/>
      </w:hyperlink>
    </w:p>
    <w:p w14:paraId="5BE4DE05" w14:textId="5A45CEC0" w:rsidR="006525B5" w:rsidRPr="006525B5" w:rsidRDefault="006525B5" w:rsidP="006525B5">
      <w:pPr>
        <w:pStyle w:val="EndNoteBibliography"/>
        <w:ind w:left="720" w:hanging="720"/>
        <w:rPr>
          <w:noProof/>
        </w:rPr>
      </w:pPr>
      <w:bookmarkStart w:id="1093" w:name="_ENREF_102"/>
      <w:r w:rsidRPr="006525B5">
        <w:rPr>
          <w:noProof/>
        </w:rPr>
        <w:t>[102]</w:t>
      </w:r>
      <w:r w:rsidRPr="006525B5">
        <w:rPr>
          <w:noProof/>
        </w:rPr>
        <w:tab/>
        <w:t xml:space="preserve">Goldman, S., Wang, C., Salgado, M. W., Greene, P. E., Kim, M., and Rapin, I., (2009). “Motor stereotypies in children with autism and other developmental disorders,” </w:t>
      </w:r>
      <w:r w:rsidRPr="006525B5">
        <w:rPr>
          <w:i/>
          <w:noProof/>
        </w:rPr>
        <w:t>Developmental Medicine &amp; Child Neurology,</w:t>
      </w:r>
      <w:r w:rsidRPr="006525B5">
        <w:rPr>
          <w:noProof/>
        </w:rPr>
        <w:t xml:space="preserve"> 51(1):30-38. doi: </w:t>
      </w:r>
      <w:hyperlink r:id="rId92" w:history="1">
        <w:r w:rsidRPr="006525B5">
          <w:rPr>
            <w:rStyle w:val="Hyperlink"/>
            <w:rFonts w:cs="Calibri"/>
            <w:noProof/>
          </w:rPr>
          <w:t>https://doi.org/10.1111/j.1469-8749.2008.03178.x</w:t>
        </w:r>
        <w:bookmarkEnd w:id="1093"/>
      </w:hyperlink>
    </w:p>
    <w:p w14:paraId="2490E5D3" w14:textId="77777777" w:rsidR="006525B5" w:rsidRPr="006525B5" w:rsidRDefault="006525B5" w:rsidP="006525B5">
      <w:pPr>
        <w:pStyle w:val="EndNoteBibliography"/>
        <w:ind w:left="720" w:hanging="720"/>
        <w:rPr>
          <w:noProof/>
        </w:rPr>
      </w:pPr>
      <w:bookmarkStart w:id="1094" w:name="_ENREF_103"/>
      <w:r w:rsidRPr="006525B5">
        <w:rPr>
          <w:noProof/>
        </w:rPr>
        <w:lastRenderedPageBreak/>
        <w:t>[103]</w:t>
      </w:r>
      <w:r w:rsidRPr="006525B5">
        <w:rPr>
          <w:noProof/>
        </w:rPr>
        <w:tab/>
        <w:t xml:space="preserve">Ward, T. B., Curtis, C., and Seehagen, S., (2022). “Investigating the effects of perceived student gender on primary school teachers' recognition of autism,” </w:t>
      </w:r>
      <w:r w:rsidRPr="006525B5">
        <w:rPr>
          <w:i/>
          <w:noProof/>
        </w:rPr>
        <w:t>Psychology in the Schools,</w:t>
      </w:r>
      <w:r w:rsidRPr="006525B5">
        <w:rPr>
          <w:noProof/>
        </w:rPr>
        <w:t xml:space="preserve"> 59(7):1363-1376. doi: 10.1002/pits.22667</w:t>
      </w:r>
      <w:bookmarkEnd w:id="1094"/>
    </w:p>
    <w:p w14:paraId="3F27DFE7" w14:textId="77777777" w:rsidR="006525B5" w:rsidRPr="006525B5" w:rsidRDefault="006525B5" w:rsidP="006525B5">
      <w:pPr>
        <w:pStyle w:val="EndNoteBibliography"/>
        <w:ind w:left="720" w:hanging="720"/>
        <w:rPr>
          <w:noProof/>
        </w:rPr>
      </w:pPr>
      <w:bookmarkStart w:id="1095" w:name="_ENREF_104"/>
      <w:r w:rsidRPr="006525B5">
        <w:rPr>
          <w:noProof/>
        </w:rPr>
        <w:t>[104]</w:t>
      </w:r>
      <w:r w:rsidRPr="006525B5">
        <w:rPr>
          <w:noProof/>
        </w:rPr>
        <w:tab/>
        <w:t xml:space="preserve">Hull, L., Mandy, W., and Petrides, K. V., (2017). “Behavioural and cognitive sex/gender differences in autism spectrum condition and typically developing males and females,” </w:t>
      </w:r>
      <w:r w:rsidRPr="006525B5">
        <w:rPr>
          <w:i/>
          <w:noProof/>
        </w:rPr>
        <w:t>Autism,</w:t>
      </w:r>
      <w:r w:rsidRPr="006525B5">
        <w:rPr>
          <w:noProof/>
        </w:rPr>
        <w:t xml:space="preserve"> 21(6):706-727. doi: 10.1177/1362361316669087</w:t>
      </w:r>
      <w:bookmarkEnd w:id="1095"/>
    </w:p>
    <w:p w14:paraId="0EA481B0" w14:textId="77777777" w:rsidR="006525B5" w:rsidRPr="006525B5" w:rsidRDefault="006525B5" w:rsidP="006525B5">
      <w:pPr>
        <w:pStyle w:val="EndNoteBibliography"/>
        <w:ind w:left="720" w:hanging="720"/>
        <w:rPr>
          <w:noProof/>
        </w:rPr>
      </w:pPr>
      <w:bookmarkStart w:id="1096" w:name="_ENREF_105"/>
      <w:r w:rsidRPr="006525B5">
        <w:rPr>
          <w:noProof/>
        </w:rPr>
        <w:t>[105]</w:t>
      </w:r>
      <w:r w:rsidRPr="006525B5">
        <w:rPr>
          <w:noProof/>
        </w:rPr>
        <w:tab/>
        <w:t>Duvekot, J., van der Ende, J., Verhulst, F. C.</w:t>
      </w:r>
      <w:r w:rsidRPr="006525B5">
        <w:rPr>
          <w:i/>
          <w:noProof/>
        </w:rPr>
        <w:t xml:space="preserve"> et al.</w:t>
      </w:r>
      <w:r w:rsidRPr="006525B5">
        <w:rPr>
          <w:noProof/>
        </w:rPr>
        <w:t xml:space="preserve">, (2017). “Factors influencing the probability of a diagnosis of autism spectrum disorder in girls versus boys,” </w:t>
      </w:r>
      <w:r w:rsidRPr="006525B5">
        <w:rPr>
          <w:i/>
          <w:noProof/>
        </w:rPr>
        <w:t>Autism,</w:t>
      </w:r>
      <w:r w:rsidRPr="006525B5">
        <w:rPr>
          <w:noProof/>
        </w:rPr>
        <w:t xml:space="preserve"> 21(6):646-658. doi: 10.1177/1362361316672178</w:t>
      </w:r>
      <w:bookmarkEnd w:id="1096"/>
    </w:p>
    <w:p w14:paraId="0BFCF175" w14:textId="77777777" w:rsidR="006525B5" w:rsidRPr="006525B5" w:rsidRDefault="006525B5" w:rsidP="006525B5">
      <w:pPr>
        <w:pStyle w:val="EndNoteBibliography"/>
        <w:ind w:left="720" w:hanging="720"/>
        <w:rPr>
          <w:noProof/>
        </w:rPr>
      </w:pPr>
      <w:bookmarkStart w:id="1097" w:name="_ENREF_106"/>
      <w:r w:rsidRPr="006525B5">
        <w:rPr>
          <w:noProof/>
        </w:rPr>
        <w:t>[106]</w:t>
      </w:r>
      <w:r w:rsidRPr="006525B5">
        <w:rPr>
          <w:noProof/>
        </w:rPr>
        <w:tab/>
        <w:t xml:space="preserve">McFayden, T. C., Albright, J., Muskett, A. E., and Scarpa, A., (2019). “Brief Report: Sex Differences in ASD Diagnosis-A Brief Report on Restricted Interests and Repetitive Behaviors,” </w:t>
      </w:r>
      <w:r w:rsidRPr="006525B5">
        <w:rPr>
          <w:i/>
          <w:noProof/>
        </w:rPr>
        <w:t>J Autism Dev Disord,</w:t>
      </w:r>
      <w:r w:rsidRPr="006525B5">
        <w:rPr>
          <w:noProof/>
        </w:rPr>
        <w:t xml:space="preserve"> 49(4):1693-1699. doi: 10.1007/s10803-018-3838-9</w:t>
      </w:r>
      <w:bookmarkEnd w:id="1097"/>
    </w:p>
    <w:p w14:paraId="71A64284" w14:textId="07A06752" w:rsidR="006525B5" w:rsidRPr="006525B5" w:rsidRDefault="006525B5" w:rsidP="006525B5">
      <w:pPr>
        <w:pStyle w:val="EndNoteBibliography"/>
        <w:ind w:left="720" w:hanging="720"/>
        <w:rPr>
          <w:noProof/>
        </w:rPr>
      </w:pPr>
      <w:bookmarkStart w:id="1098" w:name="_ENREF_107"/>
      <w:r w:rsidRPr="006525B5">
        <w:rPr>
          <w:noProof/>
        </w:rPr>
        <w:t>[107]</w:t>
      </w:r>
      <w:r w:rsidRPr="006525B5">
        <w:rPr>
          <w:noProof/>
        </w:rPr>
        <w:tab/>
        <w:t xml:space="preserve">Rødgaard, E.-M., Jensen, K., Miskowiak, K. W., and Mottron, L., (2022). “Representativeness of autistic samples in studies recruiting through social media,” </w:t>
      </w:r>
      <w:r w:rsidRPr="006525B5">
        <w:rPr>
          <w:i/>
          <w:noProof/>
        </w:rPr>
        <w:t>Autism Research,</w:t>
      </w:r>
      <w:r w:rsidRPr="006525B5">
        <w:rPr>
          <w:noProof/>
        </w:rPr>
        <w:t xml:space="preserve"> 15(8):1447-1456. doi: </w:t>
      </w:r>
      <w:hyperlink r:id="rId93" w:history="1">
        <w:r w:rsidRPr="006525B5">
          <w:rPr>
            <w:rStyle w:val="Hyperlink"/>
            <w:rFonts w:cs="Calibri"/>
            <w:noProof/>
          </w:rPr>
          <w:t>https://doi.org/10.1002/aur.2777</w:t>
        </w:r>
        <w:bookmarkEnd w:id="1098"/>
      </w:hyperlink>
    </w:p>
    <w:p w14:paraId="23B1B555" w14:textId="6CA13357" w:rsidR="006525B5" w:rsidRPr="006525B5" w:rsidRDefault="006525B5" w:rsidP="006525B5">
      <w:pPr>
        <w:pStyle w:val="EndNoteBibliography"/>
        <w:ind w:left="720" w:hanging="720"/>
        <w:rPr>
          <w:noProof/>
        </w:rPr>
      </w:pPr>
      <w:bookmarkStart w:id="1099" w:name="_ENREF_108"/>
      <w:r w:rsidRPr="006525B5">
        <w:rPr>
          <w:noProof/>
        </w:rPr>
        <w:t>[108]</w:t>
      </w:r>
      <w:r w:rsidRPr="006525B5">
        <w:rPr>
          <w:noProof/>
        </w:rPr>
        <w:tab/>
        <w:t xml:space="preserve">Williams, Z. J., (2022). “Commentary: The construct validity of ‘camouflaging’ in autism: psychometric considerations and recommendations for future research - reflection on Lai et al. (2020),” </w:t>
      </w:r>
      <w:r w:rsidRPr="006525B5">
        <w:rPr>
          <w:i/>
          <w:noProof/>
        </w:rPr>
        <w:t>Journal of Child Psychology and Psychiatry,</w:t>
      </w:r>
      <w:r w:rsidRPr="006525B5">
        <w:rPr>
          <w:noProof/>
        </w:rPr>
        <w:t xml:space="preserve"> 63(1):118-121. doi: </w:t>
      </w:r>
      <w:hyperlink r:id="rId94" w:history="1">
        <w:r w:rsidRPr="006525B5">
          <w:rPr>
            <w:rStyle w:val="Hyperlink"/>
            <w:rFonts w:cs="Calibri"/>
            <w:noProof/>
          </w:rPr>
          <w:t>https://doi.org/10.1111/jcpp.13468</w:t>
        </w:r>
        <w:bookmarkEnd w:id="1099"/>
      </w:hyperlink>
    </w:p>
    <w:p w14:paraId="4BB0833D" w14:textId="77777777" w:rsidR="006525B5" w:rsidRPr="006525B5" w:rsidRDefault="006525B5" w:rsidP="006525B5">
      <w:pPr>
        <w:pStyle w:val="EndNoteBibliography"/>
        <w:ind w:left="720" w:hanging="720"/>
        <w:rPr>
          <w:noProof/>
        </w:rPr>
      </w:pPr>
      <w:bookmarkStart w:id="1100" w:name="_ENREF_109"/>
      <w:r w:rsidRPr="006525B5">
        <w:rPr>
          <w:noProof/>
        </w:rPr>
        <w:t>[109]</w:t>
      </w:r>
      <w:r w:rsidRPr="006525B5">
        <w:rPr>
          <w:noProof/>
        </w:rPr>
        <w:tab/>
        <w:t xml:space="preserve">Lai, M. C., Lombardo, M. V., Auyeung, B., Chakrabarti, B., and Baron-Cohen, S., (2015). “Sex/gender differences and autism: setting the scene for future research,” </w:t>
      </w:r>
      <w:r w:rsidRPr="006525B5">
        <w:rPr>
          <w:i/>
          <w:noProof/>
        </w:rPr>
        <w:t>J Am Acad Child Adolesc Psychiatry,</w:t>
      </w:r>
      <w:r w:rsidRPr="006525B5">
        <w:rPr>
          <w:noProof/>
        </w:rPr>
        <w:t xml:space="preserve"> 54(1):11-24. doi: 10.1016/j.jaac.2014.10.003</w:t>
      </w:r>
      <w:bookmarkEnd w:id="1100"/>
    </w:p>
    <w:p w14:paraId="32BE0A9C" w14:textId="77777777" w:rsidR="006525B5" w:rsidRPr="006525B5" w:rsidRDefault="006525B5" w:rsidP="006525B5">
      <w:pPr>
        <w:pStyle w:val="EndNoteBibliography"/>
        <w:ind w:left="720" w:hanging="720"/>
        <w:rPr>
          <w:noProof/>
        </w:rPr>
      </w:pPr>
      <w:bookmarkStart w:id="1101" w:name="_ENREF_110"/>
      <w:r w:rsidRPr="006525B5">
        <w:rPr>
          <w:noProof/>
        </w:rPr>
        <w:t>[110]</w:t>
      </w:r>
      <w:r w:rsidRPr="006525B5">
        <w:rPr>
          <w:noProof/>
        </w:rPr>
        <w:tab/>
        <w:t xml:space="preserve">Lai, M. C. &amp; Szatmari, P., (2020). “Sex and gender impacts on the behavioural presentation and recognition of autism,” </w:t>
      </w:r>
      <w:r w:rsidRPr="006525B5">
        <w:rPr>
          <w:i/>
          <w:noProof/>
        </w:rPr>
        <w:t>Curr Opin Psychiatry,</w:t>
      </w:r>
      <w:r w:rsidRPr="006525B5">
        <w:rPr>
          <w:noProof/>
        </w:rPr>
        <w:t xml:space="preserve"> 33(2):117-123. doi: 10.1097/yco.0000000000000575</w:t>
      </w:r>
      <w:bookmarkEnd w:id="1101"/>
    </w:p>
    <w:p w14:paraId="435F1469" w14:textId="77777777" w:rsidR="006525B5" w:rsidRPr="006525B5" w:rsidRDefault="006525B5" w:rsidP="006525B5">
      <w:pPr>
        <w:pStyle w:val="EndNoteBibliography"/>
        <w:ind w:left="720" w:hanging="720"/>
        <w:rPr>
          <w:noProof/>
        </w:rPr>
      </w:pPr>
      <w:bookmarkStart w:id="1102" w:name="_ENREF_111"/>
      <w:r w:rsidRPr="006525B5">
        <w:rPr>
          <w:noProof/>
        </w:rPr>
        <w:t>[111]</w:t>
      </w:r>
      <w:r w:rsidRPr="006525B5">
        <w:rPr>
          <w:noProof/>
        </w:rPr>
        <w:tab/>
        <w:t xml:space="preserve">Rydzewska, E., Dunn, K., and Cooper, S.-A., (2020). “Umbrella systematic review of systematic reviews and meta-analyses on comorbid physical conditions in people with autism spectrum disorder,” </w:t>
      </w:r>
      <w:r w:rsidRPr="006525B5">
        <w:rPr>
          <w:i/>
          <w:noProof/>
        </w:rPr>
        <w:t>The British Journal of Psychiatry,</w:t>
      </w:r>
      <w:r w:rsidRPr="006525B5">
        <w:rPr>
          <w:noProof/>
        </w:rPr>
        <w:t xml:space="preserve"> 218(1):10-19. doi: 10.1192/bjp.2020.167</w:t>
      </w:r>
      <w:bookmarkEnd w:id="1102"/>
    </w:p>
    <w:p w14:paraId="33998730" w14:textId="77777777" w:rsidR="006525B5" w:rsidRPr="006525B5" w:rsidRDefault="006525B5" w:rsidP="006525B5">
      <w:pPr>
        <w:pStyle w:val="EndNoteBibliography"/>
        <w:ind w:left="720" w:hanging="720"/>
        <w:rPr>
          <w:noProof/>
        </w:rPr>
      </w:pPr>
      <w:bookmarkStart w:id="1103" w:name="_ENREF_112"/>
      <w:r w:rsidRPr="006525B5">
        <w:rPr>
          <w:noProof/>
        </w:rPr>
        <w:t>[112]</w:t>
      </w:r>
      <w:r w:rsidRPr="006525B5">
        <w:rPr>
          <w:noProof/>
        </w:rPr>
        <w:tab/>
        <w:t xml:space="preserve">Cohen, J., </w:t>
      </w:r>
      <w:r w:rsidRPr="006525B5">
        <w:rPr>
          <w:i/>
          <w:noProof/>
        </w:rPr>
        <w:t>Statistical power analysis for the behavioural sciences</w:t>
      </w:r>
      <w:r w:rsidRPr="006525B5">
        <w:rPr>
          <w:noProof/>
        </w:rPr>
        <w:t>, 2nd ed. Hillsdale, NJ, : Erlbaum, 1988.</w:t>
      </w:r>
      <w:bookmarkEnd w:id="1103"/>
    </w:p>
    <w:p w14:paraId="1D7C36C8" w14:textId="77777777" w:rsidR="006525B5" w:rsidRPr="006525B5" w:rsidRDefault="006525B5" w:rsidP="006525B5">
      <w:pPr>
        <w:pStyle w:val="EndNoteBibliography"/>
        <w:ind w:left="720" w:hanging="720"/>
        <w:rPr>
          <w:noProof/>
        </w:rPr>
      </w:pPr>
      <w:bookmarkStart w:id="1104" w:name="_ENREF_113"/>
      <w:r w:rsidRPr="006525B5">
        <w:rPr>
          <w:noProof/>
        </w:rPr>
        <w:t>[113]</w:t>
      </w:r>
      <w:r w:rsidRPr="006525B5">
        <w:rPr>
          <w:noProof/>
        </w:rPr>
        <w:tab/>
        <w:t>Guyatt, G. H., Oxman, A. D., Vist, G. E.</w:t>
      </w:r>
      <w:r w:rsidRPr="006525B5">
        <w:rPr>
          <w:i/>
          <w:noProof/>
        </w:rPr>
        <w:t xml:space="preserve"> et al.</w:t>
      </w:r>
      <w:r w:rsidRPr="006525B5">
        <w:rPr>
          <w:noProof/>
        </w:rPr>
        <w:t xml:space="preserve">, (2008). “GRADE: an emerging consensus on rating quality of evidence and strength of recommendations,” </w:t>
      </w:r>
      <w:r w:rsidRPr="006525B5">
        <w:rPr>
          <w:i/>
          <w:noProof/>
        </w:rPr>
        <w:t>BMJ,</w:t>
      </w:r>
      <w:r w:rsidRPr="006525B5">
        <w:rPr>
          <w:noProof/>
        </w:rPr>
        <w:t xml:space="preserve"> 336(7650):924. doi: 10.1136/bmj.39489.470347.AD</w:t>
      </w:r>
      <w:bookmarkEnd w:id="1104"/>
    </w:p>
    <w:p w14:paraId="7336FAC1" w14:textId="77F2E0E5" w:rsidR="006525B5" w:rsidRPr="006525B5" w:rsidRDefault="006525B5" w:rsidP="006525B5">
      <w:pPr>
        <w:pStyle w:val="EndNoteBibliography"/>
        <w:ind w:left="720" w:hanging="720"/>
        <w:rPr>
          <w:noProof/>
        </w:rPr>
      </w:pPr>
      <w:bookmarkStart w:id="1105" w:name="_ENREF_114"/>
      <w:r w:rsidRPr="006525B5">
        <w:rPr>
          <w:noProof/>
        </w:rPr>
        <w:t>[114]</w:t>
      </w:r>
      <w:r w:rsidRPr="006525B5">
        <w:rPr>
          <w:noProof/>
        </w:rPr>
        <w:tab/>
        <w:t xml:space="preserve">Gender Minorities Aotearoa, “Trans 101: Glossary of trans words and how to use them (6th ed),” Available: </w:t>
      </w:r>
      <w:hyperlink r:id="rId95" w:history="1">
        <w:r w:rsidRPr="006525B5">
          <w:rPr>
            <w:rStyle w:val="Hyperlink"/>
            <w:rFonts w:cs="Calibri"/>
            <w:noProof/>
          </w:rPr>
          <w:t>https://genderminorities.com/glossary-transgender/</w:t>
        </w:r>
        <w:bookmarkEnd w:id="1105"/>
      </w:hyperlink>
    </w:p>
    <w:p w14:paraId="4202C64D" w14:textId="421D5A8A" w:rsidR="006525B5" w:rsidRPr="006525B5" w:rsidRDefault="006525B5" w:rsidP="006525B5">
      <w:pPr>
        <w:pStyle w:val="EndNoteBibliography"/>
        <w:ind w:left="720" w:hanging="720"/>
        <w:rPr>
          <w:noProof/>
        </w:rPr>
      </w:pPr>
      <w:bookmarkStart w:id="1106" w:name="_ENREF_115"/>
      <w:r w:rsidRPr="006525B5">
        <w:rPr>
          <w:noProof/>
        </w:rPr>
        <w:t>[115]</w:t>
      </w:r>
      <w:r w:rsidRPr="006525B5">
        <w:rPr>
          <w:noProof/>
        </w:rPr>
        <w:tab/>
        <w:t xml:space="preserve">Stats NZ, “Data standard for gender, sex, and variations of sex characteristics,” New Zealand Government. Available: </w:t>
      </w:r>
      <w:hyperlink r:id="rId96" w:history="1">
        <w:r w:rsidRPr="006525B5">
          <w:rPr>
            <w:rStyle w:val="Hyperlink"/>
            <w:rFonts w:cs="Calibri"/>
            <w:noProof/>
          </w:rPr>
          <w:t>https://www.stats.govt.nz/methods/information-about-the-standard-for-gender-sex-and-variations-of-sex-characteristics</w:t>
        </w:r>
        <w:bookmarkEnd w:id="1106"/>
      </w:hyperlink>
    </w:p>
    <w:p w14:paraId="110432A3" w14:textId="4808796E" w:rsidR="006525B5" w:rsidRPr="006525B5" w:rsidRDefault="006525B5" w:rsidP="006525B5">
      <w:pPr>
        <w:pStyle w:val="EndNoteBibliography"/>
        <w:ind w:left="720" w:hanging="720"/>
        <w:rPr>
          <w:noProof/>
        </w:rPr>
      </w:pPr>
      <w:bookmarkStart w:id="1107" w:name="_ENREF_116"/>
      <w:r w:rsidRPr="006525B5">
        <w:rPr>
          <w:noProof/>
        </w:rPr>
        <w:t>[116]</w:t>
      </w:r>
      <w:r w:rsidRPr="006525B5">
        <w:rPr>
          <w:noProof/>
        </w:rPr>
        <w:tab/>
        <w:t xml:space="preserve">Te Kāhui Tika Tangata Human Rights Commission, “Prism: Human rights issues relating to sexual orientation, gender identity and expression, and sex characteristics (SOGIESC) in Aotearoa New Zealand – A report with recommendations,” Available: </w:t>
      </w:r>
      <w:hyperlink r:id="rId97" w:history="1">
        <w:r w:rsidRPr="006525B5">
          <w:rPr>
            <w:rStyle w:val="Hyperlink"/>
            <w:rFonts w:cs="Calibri"/>
            <w:noProof/>
          </w:rPr>
          <w:t>https://tikatangata.org.nz/our-work/prism-human-</w:t>
        </w:r>
        <w:r w:rsidRPr="006525B5">
          <w:rPr>
            <w:rStyle w:val="Hyperlink"/>
            <w:rFonts w:cs="Calibri"/>
            <w:noProof/>
          </w:rPr>
          <w:lastRenderedPageBreak/>
          <w:t>rights-issues-relating-to-sexual-orientation-gender-identity-and-expression-and-sex-characteristics-sogiesc-in-aotearoa-new-zealand</w:t>
        </w:r>
        <w:bookmarkEnd w:id="1107"/>
      </w:hyperlink>
    </w:p>
    <w:p w14:paraId="40C3D581" w14:textId="4AE9C895" w:rsidR="006525B5" w:rsidRPr="006525B5" w:rsidRDefault="006525B5" w:rsidP="006525B5">
      <w:pPr>
        <w:pStyle w:val="EndNoteBibliography"/>
        <w:ind w:left="720" w:hanging="720"/>
        <w:rPr>
          <w:noProof/>
        </w:rPr>
      </w:pPr>
      <w:bookmarkStart w:id="1108" w:name="_ENREF_117"/>
      <w:r w:rsidRPr="006525B5">
        <w:rPr>
          <w:noProof/>
        </w:rPr>
        <w:t>[117]</w:t>
      </w:r>
      <w:r w:rsidRPr="006525B5">
        <w:rPr>
          <w:noProof/>
        </w:rPr>
        <w:tab/>
        <w:t xml:space="preserve">Opai, K., “Te Reo Hapai ” Available: </w:t>
      </w:r>
      <w:hyperlink r:id="rId98" w:history="1">
        <w:r w:rsidRPr="006525B5">
          <w:rPr>
            <w:rStyle w:val="Hyperlink"/>
            <w:rFonts w:cs="Calibri"/>
            <w:noProof/>
          </w:rPr>
          <w:t>https://www.tereohapai.nz</w:t>
        </w:r>
        <w:bookmarkEnd w:id="1108"/>
      </w:hyperlink>
    </w:p>
    <w:p w14:paraId="5F32BE42" w14:textId="77777777" w:rsidR="006525B5" w:rsidRPr="006525B5" w:rsidRDefault="006525B5" w:rsidP="006525B5">
      <w:pPr>
        <w:pStyle w:val="EndNoteBibliography"/>
        <w:ind w:left="720" w:hanging="720"/>
        <w:rPr>
          <w:noProof/>
        </w:rPr>
      </w:pPr>
      <w:bookmarkStart w:id="1109" w:name="_ENREF_118"/>
      <w:r w:rsidRPr="006525B5">
        <w:rPr>
          <w:noProof/>
        </w:rPr>
        <w:t>[118]</w:t>
      </w:r>
      <w:r w:rsidRPr="006525B5">
        <w:rPr>
          <w:noProof/>
        </w:rPr>
        <w:tab/>
        <w:t xml:space="preserve">Moorfield, J. C., (2024). “Te Aka Māori Dictionary.” </w:t>
      </w:r>
      <w:bookmarkEnd w:id="1109"/>
    </w:p>
    <w:p w14:paraId="4A99CF16" w14:textId="313A7059" w:rsidR="006525B5" w:rsidRPr="006525B5" w:rsidRDefault="006525B5" w:rsidP="006525B5">
      <w:pPr>
        <w:pStyle w:val="EndNoteBibliography"/>
        <w:ind w:left="720" w:hanging="720"/>
        <w:rPr>
          <w:noProof/>
        </w:rPr>
      </w:pPr>
      <w:bookmarkStart w:id="1110" w:name="_ENREF_119"/>
      <w:r w:rsidRPr="006525B5">
        <w:rPr>
          <w:noProof/>
        </w:rPr>
        <w:t>[119]</w:t>
      </w:r>
      <w:r w:rsidRPr="006525B5">
        <w:rPr>
          <w:noProof/>
        </w:rPr>
        <w:tab/>
        <w:t xml:space="preserve">Te Kawak Mataaho – Public Service Commission, “Kuputaka Glossary — Diversity and inclusion, common rainbow terms,” Available: </w:t>
      </w:r>
      <w:hyperlink r:id="rId99" w:history="1">
        <w:r w:rsidRPr="006525B5">
          <w:rPr>
            <w:rStyle w:val="Hyperlink"/>
            <w:rFonts w:cs="Calibri"/>
            <w:noProof/>
          </w:rPr>
          <w:t>https://www.publicservice.govt.nz/guidance/glossary/diversity-and-inclusion</w:t>
        </w:r>
        <w:bookmarkEnd w:id="1110"/>
      </w:hyperlink>
    </w:p>
    <w:p w14:paraId="7651232A" w14:textId="2643BCD4" w:rsidR="006525B5" w:rsidRPr="006525B5" w:rsidRDefault="006525B5" w:rsidP="006525B5">
      <w:pPr>
        <w:pStyle w:val="EndNoteBibliography"/>
        <w:ind w:left="720" w:hanging="720"/>
        <w:rPr>
          <w:noProof/>
        </w:rPr>
      </w:pPr>
      <w:bookmarkStart w:id="1111" w:name="_ENREF_120"/>
      <w:r w:rsidRPr="006525B5">
        <w:rPr>
          <w:noProof/>
        </w:rPr>
        <w:t>[120]</w:t>
      </w:r>
      <w:r w:rsidRPr="006525B5">
        <w:rPr>
          <w:noProof/>
        </w:rPr>
        <w:tab/>
        <w:t xml:space="preserve">Inside Out, “Rainbow terminology: sex, gender, sexuality and other key terms,” Available: </w:t>
      </w:r>
      <w:hyperlink r:id="rId100" w:history="1">
        <w:r w:rsidRPr="006525B5">
          <w:rPr>
            <w:rStyle w:val="Hyperlink"/>
            <w:rFonts w:cs="Calibri"/>
            <w:noProof/>
          </w:rPr>
          <w:t>https://www.insideout.org.nz/wp-content/uploads/2021/08/InsideOUT-rainbow-terminology-</w:t>
        </w:r>
      </w:hyperlink>
    </w:p>
    <w:p w14:paraId="36DCC57A" w14:textId="77777777" w:rsidR="006525B5" w:rsidRPr="006525B5" w:rsidRDefault="006525B5" w:rsidP="006525B5">
      <w:pPr>
        <w:pStyle w:val="EndNoteBibliography"/>
        <w:ind w:left="720" w:hanging="720"/>
        <w:rPr>
          <w:noProof/>
        </w:rPr>
      </w:pPr>
      <w:r w:rsidRPr="006525B5">
        <w:rPr>
          <w:noProof/>
        </w:rPr>
        <w:t>August-2021.pdf</w:t>
      </w:r>
      <w:bookmarkEnd w:id="1111"/>
    </w:p>
    <w:p w14:paraId="2F0FA7E8" w14:textId="21BEFC2B" w:rsidR="00031151" w:rsidRDefault="008F1FB7" w:rsidP="00920909">
      <w:pPr>
        <w:pStyle w:val="References"/>
        <w:ind w:left="0" w:firstLine="0"/>
        <w:rPr>
          <w:rFonts w:asciiTheme="minorHAnsi" w:hAnsiTheme="minorHAnsi" w:cstheme="minorHAnsi"/>
          <w:sz w:val="20"/>
          <w:szCs w:val="20"/>
        </w:rPr>
      </w:pPr>
      <w:r w:rsidRPr="007D0D59">
        <w:rPr>
          <w:rFonts w:asciiTheme="minorHAnsi" w:hAnsiTheme="minorHAnsi" w:cstheme="minorHAnsi"/>
          <w:sz w:val="20"/>
          <w:szCs w:val="20"/>
        </w:rPr>
        <w:fldChar w:fldCharType="end"/>
      </w:r>
    </w:p>
    <w:p w14:paraId="4F315335" w14:textId="6CA7B876" w:rsidR="000D3CD4" w:rsidRDefault="000D3CD4" w:rsidP="000D3CD4">
      <w:pPr>
        <w:pStyle w:val="References"/>
        <w:ind w:left="0" w:firstLine="0"/>
        <w:rPr>
          <w:rFonts w:asciiTheme="minorHAnsi" w:hAnsiTheme="minorHAnsi" w:cstheme="minorHAnsi"/>
          <w:sz w:val="20"/>
          <w:szCs w:val="20"/>
        </w:rPr>
      </w:pPr>
    </w:p>
    <w:p w14:paraId="0A598E22" w14:textId="3CF799EC" w:rsidR="006525B5" w:rsidRPr="007D0D59" w:rsidRDefault="006525B5" w:rsidP="006525B5">
      <w:pPr>
        <w:pStyle w:val="References"/>
        <w:ind w:left="0" w:firstLine="0"/>
        <w:rPr>
          <w:rFonts w:asciiTheme="minorHAnsi" w:hAnsiTheme="minorHAnsi" w:cstheme="minorHAnsi"/>
          <w:sz w:val="20"/>
          <w:szCs w:val="20"/>
        </w:rPr>
      </w:pPr>
    </w:p>
    <w:sectPr w:rsidR="006525B5" w:rsidRPr="007D0D59" w:rsidSect="00DD3E37">
      <w:headerReference w:type="default" r:id="rId101"/>
      <w:pgSz w:w="11900" w:h="16820" w:code="9"/>
      <w:pgMar w:top="1418" w:right="1418" w:bottom="1418" w:left="1418" w:header="567" w:footer="425" w:gutter="284"/>
      <w:pgNumType w:start="7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E7A04" w14:textId="77777777" w:rsidR="006376A0" w:rsidRDefault="006376A0" w:rsidP="006E014F">
      <w:r>
        <w:separator/>
      </w:r>
    </w:p>
    <w:p w14:paraId="0CFBCC1E" w14:textId="77777777" w:rsidR="006376A0" w:rsidRDefault="006376A0"/>
  </w:endnote>
  <w:endnote w:type="continuationSeparator" w:id="0">
    <w:p w14:paraId="4899F01C" w14:textId="77777777" w:rsidR="006376A0" w:rsidRDefault="006376A0" w:rsidP="006E014F">
      <w:r>
        <w:continuationSeparator/>
      </w:r>
    </w:p>
    <w:p w14:paraId="549D2CF3" w14:textId="77777777" w:rsidR="006376A0" w:rsidRDefault="006376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embedRegular r:id="rId1" w:fontKey="{D076DF37-7A53-324D-AE4A-52B4253D15BC}"/>
    <w:embedBold r:id="rId2" w:fontKey="{2EC83F26-054C-8344-B104-9C4339D8816E}"/>
    <w:embedItalic r:id="rId3" w:fontKey="{CE48EA59-2BC5-664F-9BE1-7625A2471001}"/>
    <w:embedBoldItalic r:id="rId4" w:fontKey="{52DF4706-A746-2541-BE5A-8B098E5F0753}"/>
  </w:font>
  <w:font w:name="Wingdings">
    <w:panose1 w:val="05000000000000000000"/>
    <w:charset w:val="4D"/>
    <w:family w:val="decorative"/>
    <w:pitch w:val="variable"/>
    <w:sig w:usb0="00000003" w:usb1="00000000" w:usb2="00000000" w:usb3="00000000" w:csb0="80000001" w:csb1="00000000"/>
    <w:embedRegular r:id="rId5" w:subsetted="1" w:fontKey="{85B567CA-362A-144D-801F-4B70AC0C0130}"/>
  </w:font>
  <w:font w:name="Symbol">
    <w:panose1 w:val="05050102010706020507"/>
    <w:charset w:val="02"/>
    <w:family w:val="decorative"/>
    <w:pitch w:val="variable"/>
    <w:sig w:usb0="00000000" w:usb1="10000000" w:usb2="00000000" w:usb3="00000000" w:csb0="80000000" w:csb1="00000000"/>
  </w:font>
  <w:font w:name="AvantGarde">
    <w:altName w:val="Century Gothic"/>
    <w:panose1 w:val="020B0604020202020204"/>
    <w:charset w:val="00"/>
    <w:family w:val="swiss"/>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embedRegular r:id="rId6" w:fontKey="{7320374B-DF6D-664C-920D-B8A38D83BFF7}"/>
    <w:embedBold r:id="rId7" w:fontKey="{F358A0E7-EA69-2D46-A532-2CD6CC8D204D}"/>
    <w:embedItalic r:id="rId8" w:fontKey="{E2499D19-EB4E-6A41-8D47-815DD4C3CCF9}"/>
  </w:font>
  <w:font w:name="Calibri">
    <w:panose1 w:val="020F0502020204030204"/>
    <w:charset w:val="00"/>
    <w:family w:val="swiss"/>
    <w:pitch w:val="variable"/>
    <w:sig w:usb0="E0002AFF" w:usb1="C000247B" w:usb2="00000009" w:usb3="00000000" w:csb0="000001FF" w:csb1="00000000"/>
    <w:embedRegular r:id="rId9" w:fontKey="{79E6F599-BA2F-7D4E-921C-79B179E8AB8F}"/>
    <w:embedBold r:id="rId10" w:fontKey="{E00FC5D5-7A37-1F47-97BA-42116B23275E}"/>
    <w:embedItalic r:id="rId11" w:fontKey="{BB86532F-57A3-0540-9213-E4183BCC8BD5}"/>
    <w:embedBoldItalic r:id="rId12" w:fontKey="{05E3E062-9DE7-B246-B36A-8F92B0B48D41}"/>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embedRegular r:id="rId13" w:fontKey="{3B1C91D0-5CAA-FE4E-B07D-F180648A7575}"/>
    <w:embedBold r:id="rId14" w:fontKey="{F0CEBCC8-8553-5948-8F66-AFD4ABEF938D}"/>
    <w:embedItalic r:id="rId15" w:fontKey="{A5FB2C8A-DC26-3441-BA44-1938656BFCA9}"/>
    <w:embedBoldItalic r:id="rId16" w:fontKey="{A108B9C3-4A6C-DE4E-9C4A-30C1C59C09A1}"/>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Arial Mäori">
    <w:altName w:val="Arial"/>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altName w:val="Arial"/>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embedRegular r:id="rId19" w:subsetted="1" w:fontKey="{CFEBF57A-EDCF-E243-B4D3-E15F0F22C237}"/>
  </w:font>
  <w:font w:name="STIX">
    <w:altName w:val="Cambria"/>
    <w:panose1 w:val="02020603050405020304"/>
    <w:charset w:val="00"/>
    <w:family w:val="roman"/>
    <w:notTrueType/>
    <w:pitch w:val="default"/>
  </w:font>
  <w:font w:name="AdvBOOKO">
    <w:altName w:val="Cambria"/>
    <w:panose1 w:val="020B0604020202020204"/>
    <w:charset w:val="00"/>
    <w:family w:val="roman"/>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embedRegular r:id="rId21" w:fontKey="{D98FF3BF-08A2-DF46-A84F-98696A9B119F}"/>
  </w:font>
  <w:font w:name="MathematicalPiLTStd">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4E5CC" w14:textId="73B690AF" w:rsidR="000F5AB1" w:rsidRPr="001900E9" w:rsidRDefault="000F5AB1" w:rsidP="00481A6B">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p w14:paraId="0A6FACEE" w14:textId="77777777" w:rsidR="008B6E41" w:rsidRDefault="008B6E41"/>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A2C11" w14:textId="1920612B" w:rsidR="000F5AB1" w:rsidRPr="00C71BD0" w:rsidRDefault="003E7AC2" w:rsidP="00C71BD0">
    <w:pPr>
      <w:pStyle w:val="Footer"/>
      <w:jc w:val="center"/>
      <w:rPr>
        <w:rFonts w:asciiTheme="minorHAnsi" w:hAnsiTheme="minorHAnsi" w:cstheme="minorHAnsi"/>
        <w:sz w:val="20"/>
      </w:rPr>
    </w:pPr>
    <w:r>
      <w:rPr>
        <w:rFonts w:asciiTheme="minorHAnsi" w:hAnsiTheme="minorHAnsi" w:cstheme="minorHAnsi"/>
        <w:sz w:val="20"/>
        <w:lang w:val="en-AU"/>
      </w:rPr>
      <w:t>SEX/GENDER DIFFERENCES IN AUTISTIC CHARACTERISTICS</w:t>
    </w:r>
    <w:r w:rsidR="00C71BD0">
      <w:rPr>
        <w:rFonts w:asciiTheme="minorHAnsi" w:hAnsiTheme="minorHAnsi" w:cstheme="minorHAnsi"/>
        <w:sz w:val="20"/>
        <w:lang w:val="en-AU"/>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9CADD" w14:textId="3251101E" w:rsidR="000F5AB1" w:rsidRPr="001900E9" w:rsidRDefault="00453BAC" w:rsidP="00453BAC">
    <w:pPr>
      <w:pStyle w:val="Footer"/>
      <w:jc w:val="center"/>
      <w:rPr>
        <w:rFonts w:asciiTheme="minorHAnsi" w:hAnsiTheme="minorHAnsi" w:cstheme="minorHAnsi"/>
        <w:sz w:val="20"/>
      </w:rPr>
    </w:pPr>
    <w:r>
      <w:rPr>
        <w:rFonts w:asciiTheme="minorHAnsi" w:hAnsiTheme="minorHAnsi" w:cstheme="minorHAnsi"/>
        <w:sz w:val="20"/>
        <w:lang w:val="en-AU"/>
      </w:rPr>
      <w:t xml:space="preserve">GENDER </w:t>
    </w:r>
    <w:r w:rsidR="00C71BD0">
      <w:rPr>
        <w:rFonts w:asciiTheme="minorHAnsi" w:hAnsiTheme="minorHAnsi" w:cstheme="minorHAnsi"/>
        <w:sz w:val="20"/>
        <w:lang w:val="en-AU"/>
      </w:rPr>
      <w:t xml:space="preserve">DIFFERENCES </w:t>
    </w:r>
    <w:r>
      <w:rPr>
        <w:rFonts w:asciiTheme="minorHAnsi" w:hAnsiTheme="minorHAnsi" w:cstheme="minorHAnsi"/>
        <w:sz w:val="20"/>
        <w:lang w:val="en-AU"/>
      </w:rPr>
      <w:t xml:space="preserve">IN </w:t>
    </w:r>
    <w:r w:rsidR="00C71BD0">
      <w:rPr>
        <w:rFonts w:asciiTheme="minorHAnsi" w:hAnsiTheme="minorHAnsi" w:cstheme="minorHAnsi"/>
        <w:sz w:val="20"/>
        <w:lang w:val="en-AU"/>
      </w:rPr>
      <w:t xml:space="preserve">AUTISM CHARACTERISTICS </w:t>
    </w:r>
  </w:p>
  <w:p w14:paraId="3FC05E55" w14:textId="77777777" w:rsidR="008B6E41" w:rsidRDefault="008B6E4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481DE" w14:textId="77777777" w:rsidR="009F303F" w:rsidRPr="001900E9" w:rsidRDefault="009F303F" w:rsidP="00481A6B">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B5C3" w14:textId="4E742AD7" w:rsidR="009F303F" w:rsidRPr="001900E9" w:rsidRDefault="009F303F" w:rsidP="009D63C8">
    <w:pPr>
      <w:pStyle w:val="Footer"/>
      <w:rPr>
        <w:rFonts w:asciiTheme="minorHAnsi" w:hAnsiTheme="minorHAnsi" w:cstheme="minorHAnsi"/>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97B1A" w14:textId="20C17CB0" w:rsidR="000F5AB1" w:rsidRPr="005F2292" w:rsidRDefault="003E7AC2" w:rsidP="005F2292">
    <w:pPr>
      <w:pStyle w:val="Footer"/>
      <w:jc w:val="center"/>
      <w:rPr>
        <w:rFonts w:asciiTheme="minorHAnsi" w:hAnsiTheme="minorHAnsi" w:cstheme="minorHAnsi"/>
        <w:sz w:val="20"/>
      </w:rPr>
    </w:pPr>
    <w:r>
      <w:rPr>
        <w:rFonts w:asciiTheme="minorHAnsi" w:hAnsiTheme="minorHAnsi" w:cstheme="minorHAnsi"/>
        <w:sz w:val="20"/>
        <w:lang w:val="en-AU"/>
      </w:rPr>
      <w:t>SEX/</w:t>
    </w:r>
    <w:r w:rsidR="005F2292">
      <w:rPr>
        <w:rFonts w:asciiTheme="minorHAnsi" w:hAnsiTheme="minorHAnsi" w:cstheme="minorHAnsi"/>
        <w:sz w:val="20"/>
        <w:lang w:val="en-AU"/>
      </w:rPr>
      <w:t>GENDER DIFFERENCES IN AUTIS</w:t>
    </w:r>
    <w:r>
      <w:rPr>
        <w:rFonts w:asciiTheme="minorHAnsi" w:hAnsiTheme="minorHAnsi" w:cstheme="minorHAnsi"/>
        <w:sz w:val="20"/>
        <w:lang w:val="en-AU"/>
      </w:rPr>
      <w:t>TIC CHARACTERISTIC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356C2" w14:textId="77777777" w:rsidR="009D63C8" w:rsidRPr="001900E9" w:rsidRDefault="009D63C8" w:rsidP="00875557">
    <w:pPr>
      <w:pStyle w:val="Footer"/>
      <w:jc w:val="center"/>
      <w:rPr>
        <w:rFonts w:asciiTheme="minorHAnsi" w:hAnsiTheme="minorHAnsi" w:cstheme="minorHAnsi"/>
        <w:sz w:val="20"/>
      </w:rPr>
    </w:pPr>
    <w:r>
      <w:rPr>
        <w:rFonts w:asciiTheme="minorHAnsi" w:hAnsiTheme="minorHAnsi" w:cstheme="minorHAnsi"/>
        <w:sz w:val="20"/>
        <w:lang w:val="en-AU"/>
      </w:rPr>
      <w:t>SEX/GENDER DIFFERENCES IN AUTISTIC CHARACTERISTICS</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6F38E" w14:textId="3023AB18" w:rsidR="000F5AB1" w:rsidRPr="00C71BD0" w:rsidRDefault="003E7AC2" w:rsidP="00C71BD0">
    <w:pPr>
      <w:pStyle w:val="Footer"/>
      <w:jc w:val="center"/>
      <w:rPr>
        <w:rFonts w:asciiTheme="minorHAnsi" w:hAnsiTheme="minorHAnsi" w:cstheme="minorHAnsi"/>
        <w:sz w:val="20"/>
      </w:rPr>
    </w:pPr>
    <w:r>
      <w:rPr>
        <w:rFonts w:asciiTheme="minorHAnsi" w:hAnsiTheme="minorHAnsi" w:cstheme="minorHAnsi"/>
        <w:sz w:val="20"/>
        <w:lang w:val="en-AU"/>
      </w:rPr>
      <w:t>SEX/GENDER DIFFERENCES IN AUTISTIC CHARACTERISTICS</w:t>
    </w:r>
    <w:r w:rsidR="00C71BD0">
      <w:rPr>
        <w:rFonts w:asciiTheme="minorHAnsi" w:hAnsiTheme="minorHAnsi" w:cstheme="minorHAnsi"/>
        <w:sz w:val="20"/>
        <w:lang w:val="en-AU"/>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5CE18" w14:textId="133A3B50" w:rsidR="004C0593" w:rsidRPr="00C71BD0" w:rsidRDefault="003E7AC2" w:rsidP="00C71BD0">
    <w:pPr>
      <w:pStyle w:val="Footer"/>
      <w:jc w:val="center"/>
      <w:rPr>
        <w:rFonts w:asciiTheme="minorHAnsi" w:hAnsiTheme="minorHAnsi" w:cstheme="minorHAnsi"/>
        <w:sz w:val="20"/>
      </w:rPr>
    </w:pPr>
    <w:r>
      <w:rPr>
        <w:rFonts w:asciiTheme="minorHAnsi" w:hAnsiTheme="minorHAnsi" w:cstheme="minorHAnsi"/>
        <w:sz w:val="20"/>
        <w:lang w:val="en-AU"/>
      </w:rPr>
      <w:t>SEX/GENDER DIFFERENCES IN AUTISTIC CHARACTERISTICS</w:t>
    </w:r>
    <w:r w:rsidR="004C0593">
      <w:rPr>
        <w:rFonts w:asciiTheme="minorHAnsi" w:hAnsiTheme="minorHAnsi" w:cstheme="minorHAnsi"/>
        <w:sz w:val="20"/>
        <w:lang w:val="en-AU"/>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90865" w14:textId="372AB232" w:rsidR="009F5390" w:rsidRPr="00C71BD0" w:rsidRDefault="003E7AC2" w:rsidP="00C71BD0">
    <w:pPr>
      <w:pStyle w:val="Footer"/>
      <w:jc w:val="center"/>
      <w:rPr>
        <w:rFonts w:asciiTheme="minorHAnsi" w:hAnsiTheme="minorHAnsi" w:cstheme="minorHAnsi"/>
        <w:sz w:val="20"/>
      </w:rPr>
    </w:pPr>
    <w:r>
      <w:rPr>
        <w:rFonts w:asciiTheme="minorHAnsi" w:hAnsiTheme="minorHAnsi" w:cstheme="minorHAnsi"/>
        <w:sz w:val="20"/>
        <w:lang w:val="en-AU"/>
      </w:rPr>
      <w:t>SEX/GENDER DIFFERENCES IN AUTISTIC CHARACTERISTICS</w:t>
    </w:r>
    <w:r w:rsidR="009F5390">
      <w:rPr>
        <w:rFonts w:asciiTheme="minorHAnsi" w:hAnsiTheme="minorHAnsi" w:cstheme="minorHAnsi"/>
        <w:sz w:val="20"/>
        <w:lang w:val="en-AU"/>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59A66" w14:textId="77777777" w:rsidR="006376A0" w:rsidRDefault="006376A0" w:rsidP="006E014F">
      <w:r>
        <w:separator/>
      </w:r>
    </w:p>
    <w:p w14:paraId="46A0FA85" w14:textId="77777777" w:rsidR="006376A0" w:rsidRDefault="006376A0"/>
  </w:footnote>
  <w:footnote w:type="continuationSeparator" w:id="0">
    <w:p w14:paraId="25C46C2A" w14:textId="77777777" w:rsidR="006376A0" w:rsidRDefault="006376A0" w:rsidP="006E014F">
      <w:r>
        <w:continuationSeparator/>
      </w:r>
    </w:p>
    <w:p w14:paraId="7B7644B2" w14:textId="77777777" w:rsidR="006376A0" w:rsidRDefault="006376A0"/>
  </w:footnote>
  <w:footnote w:id="1">
    <w:p w14:paraId="14980667" w14:textId="3F51CA69" w:rsidR="000F5AB1" w:rsidRPr="00176B0B" w:rsidRDefault="000F5AB1" w:rsidP="004B0ABB">
      <w:pPr>
        <w:pStyle w:val="GLFootnotetext"/>
      </w:pPr>
      <w:r w:rsidRPr="004B0ABB">
        <w:rPr>
          <w:rStyle w:val="FootnoteReference"/>
          <w:rFonts w:asciiTheme="minorHAnsi" w:hAnsiTheme="minorHAnsi" w:cstheme="minorHAnsi"/>
          <w:vertAlign w:val="baseline"/>
        </w:rPr>
        <w:footnoteRef/>
      </w:r>
      <w:r w:rsidRPr="004B0ABB">
        <w:rPr>
          <w:rFonts w:asciiTheme="minorHAnsi" w:hAnsiTheme="minorHAnsi" w:cstheme="minorHAnsi"/>
        </w:rPr>
        <w:t xml:space="preserve"> </w:t>
      </w:r>
      <w:hyperlink r:id="rId1" w:history="1">
        <w:r w:rsidRPr="004B0ABB">
          <w:rPr>
            <w:rFonts w:asciiTheme="minorHAnsi" w:hAnsiTheme="minorHAnsi" w:cstheme="minorHAnsi"/>
          </w:rPr>
          <w:t>https://www.education.govt.nz/our-work/overall-strategies-and-policies/ka-hikitia-ka-hapaitia/</w:t>
        </w:r>
      </w:hyperlink>
    </w:p>
  </w:footnote>
  <w:footnote w:id="2">
    <w:p w14:paraId="3928789C" w14:textId="1A212232" w:rsidR="00DC542B" w:rsidRPr="00DD3E37" w:rsidRDefault="00DC542B" w:rsidP="00DD3E37">
      <w:pPr>
        <w:pStyle w:val="GLFootnotetext"/>
        <w:rPr>
          <w:lang w:val="mi-NZ"/>
        </w:rPr>
      </w:pPr>
      <w:r>
        <w:rPr>
          <w:rStyle w:val="FootnoteReference"/>
        </w:rPr>
        <w:footnoteRef/>
      </w:r>
      <w:r>
        <w:t xml:space="preserve"> </w:t>
      </w:r>
      <w:r w:rsidRPr="00DD3E37">
        <w:t xml:space="preserve">Gender Minorities Aotearoa consider transgender to be </w:t>
      </w:r>
      <w:r w:rsidRPr="00DC542B">
        <w:t>the counterpart to cisgender, as its linguistic opposite</w:t>
      </w:r>
      <w:r w:rsidRPr="00DD3E37">
        <w:t xml:space="preserve">, encompassing </w:t>
      </w:r>
      <w:r>
        <w:rPr>
          <w:lang w:val="mi-NZ"/>
        </w:rPr>
        <w:t>all</w:t>
      </w:r>
      <w:r w:rsidRPr="00DD3E37">
        <w:t xml:space="preserve"> gender identit</w:t>
      </w:r>
      <w:r>
        <w:rPr>
          <w:lang w:val="mi-NZ"/>
        </w:rPr>
        <w:t>ies</w:t>
      </w:r>
      <w:r w:rsidRPr="00DD3E37">
        <w:t xml:space="preserve"> that </w:t>
      </w:r>
      <w:r>
        <w:rPr>
          <w:lang w:val="mi-NZ"/>
        </w:rPr>
        <w:t>do</w:t>
      </w:r>
      <w:r w:rsidRPr="00DD3E37">
        <w:t xml:space="preserve"> not match their sex assigned at birth</w:t>
      </w:r>
      <w:r w:rsidRPr="00DC542B">
        <w:t>. Some individuals choose to identify as non-binary or genderfluid as distinct from transgender. In the current paper, these gender minority identities are listed separately from transgender in order to be as inclusive as possible</w:t>
      </w:r>
      <w:r>
        <w:rPr>
          <w:lang w:val="mi-NZ"/>
        </w:rPr>
        <w:t>.</w:t>
      </w:r>
    </w:p>
  </w:footnote>
  <w:footnote w:id="3">
    <w:p w14:paraId="1BC25D57" w14:textId="77777777" w:rsidR="00195509" w:rsidRPr="00970D25" w:rsidRDefault="00195509" w:rsidP="00195509">
      <w:pPr>
        <w:pStyle w:val="GLFootnotetext"/>
      </w:pPr>
      <w:r>
        <w:rPr>
          <w:rStyle w:val="FootnoteReference"/>
        </w:rPr>
        <w:footnoteRef/>
      </w:r>
      <w:r>
        <w:t xml:space="preserve"> This Guideline was excluded as there were no eligible unique articles included in their evidence tables. Note that this Guideline is currently being revised. </w:t>
      </w:r>
    </w:p>
  </w:footnote>
  <w:footnote w:id="4">
    <w:p w14:paraId="21A3A42D" w14:textId="6630EFC8" w:rsidR="00D80CF9" w:rsidRPr="00DD3E37" w:rsidRDefault="00D80CF9" w:rsidP="00DD3E37">
      <w:pPr>
        <w:pStyle w:val="GLFootnotetext"/>
        <w:rPr>
          <w:lang w:val="mi-NZ"/>
        </w:rPr>
      </w:pPr>
      <w:r>
        <w:rPr>
          <w:rStyle w:val="FootnoteReference"/>
        </w:rPr>
        <w:footnoteRef/>
      </w:r>
      <w:r>
        <w:t xml:space="preserve"> </w:t>
      </w:r>
      <w:r w:rsidR="00C92B2A">
        <w:rPr>
          <w:lang w:val="mi-NZ"/>
        </w:rPr>
        <w:t xml:space="preserve">These were the response categories </w:t>
      </w:r>
      <w:r w:rsidR="001137D4">
        <w:rPr>
          <w:lang w:val="mi-NZ"/>
        </w:rPr>
        <w:t>reported</w:t>
      </w:r>
      <w:r w:rsidR="00C92B2A">
        <w:rPr>
          <w:lang w:val="mi-NZ"/>
        </w:rPr>
        <w:t xml:space="preserve">. </w:t>
      </w:r>
    </w:p>
  </w:footnote>
  <w:footnote w:id="5">
    <w:p w14:paraId="64DED528" w14:textId="77777777" w:rsidR="000F5AB1" w:rsidRPr="00176B0B" w:rsidRDefault="000F5AB1" w:rsidP="0095126D">
      <w:pPr>
        <w:pStyle w:val="GLFootnotetext"/>
      </w:pPr>
      <w:r w:rsidRPr="00176B0B">
        <w:rPr>
          <w:rStyle w:val="FootnoteReference"/>
          <w:vertAlign w:val="baseline"/>
        </w:rPr>
        <w:footnoteRef/>
      </w:r>
      <w:r w:rsidRPr="00176B0B">
        <w:t xml:space="preserve"> See https://www.health.govt.nz/system/files/documents/publications/achieving-equity-in-health-outcomes-summary-of-a-discovery-process-30jul2019.pdf</w:t>
      </w:r>
    </w:p>
  </w:footnote>
  <w:footnote w:id="6">
    <w:p w14:paraId="3E15C71F" w14:textId="77777777" w:rsidR="003A4C4F" w:rsidRPr="009F315D" w:rsidRDefault="003A4C4F" w:rsidP="0095126D">
      <w:pPr>
        <w:pStyle w:val="GLFootnotetext"/>
        <w:rPr>
          <w:lang w:val="en-AU"/>
        </w:rPr>
      </w:pPr>
      <w:r w:rsidRPr="00EB470D">
        <w:rPr>
          <w:rStyle w:val="FootnoteReference"/>
          <w:color w:val="000000" w:themeColor="text1"/>
        </w:rPr>
        <w:footnoteRef/>
      </w:r>
      <w:r w:rsidRPr="00EB470D">
        <w:rPr>
          <w:color w:val="000000" w:themeColor="text1"/>
        </w:rPr>
        <w:t xml:space="preserve"> For example, see: </w:t>
      </w:r>
      <w:hyperlink r:id="rId2" w:tgtFrame="_blank" w:tooltip="https://inclusive.tki.org.nz/guides/planning-for-diversity/" w:history="1">
        <w:r w:rsidRPr="00EB470D">
          <w:rPr>
            <w:rStyle w:val="Hyperlink"/>
            <w:rFonts w:cs="Arial"/>
            <w:color w:val="000000" w:themeColor="text1"/>
          </w:rPr>
          <w:t>https://inclusive.tki.org.nz/guides/planning-for-diversit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8501359"/>
      <w:docPartObj>
        <w:docPartGallery w:val="Page Numbers (Top of Page)"/>
        <w:docPartUnique/>
      </w:docPartObj>
    </w:sdtPr>
    <w:sdtContent>
      <w:p w14:paraId="5DBA0F2C" w14:textId="1C5DFA92" w:rsidR="000F5AB1" w:rsidRDefault="000F5AB1" w:rsidP="001F5F4C">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73580604" w14:textId="111720ED" w:rsidR="000F5AB1" w:rsidRPr="00672381" w:rsidRDefault="000F5AB1" w:rsidP="00224BD2">
    <w:pPr>
      <w:ind w:right="360" w:firstLine="360"/>
      <w:rPr>
        <w:rFonts w:ascii="Arial" w:hAnsi="Arial" w:cs="Arial"/>
        <w:sz w:val="20"/>
        <w:szCs w:val="20"/>
      </w:rPr>
    </w:pPr>
    <w:r>
      <w:rPr>
        <w:rFonts w:ascii="Arial" w:hAnsi="Arial" w:cs="Arial"/>
        <w:sz w:val="20"/>
        <w:szCs w:val="20"/>
      </w:rPr>
      <w:t>TABLE OF CONTENTS</w:t>
    </w:r>
  </w:p>
  <w:p w14:paraId="650A61CB" w14:textId="77777777" w:rsidR="008B6E41" w:rsidRDefault="008B6E41"/>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2658306"/>
      <w:docPartObj>
        <w:docPartGallery w:val="Page Numbers (Top of Page)"/>
        <w:docPartUnique/>
      </w:docPartObj>
    </w:sdtPr>
    <w:sdtContent>
      <w:p w14:paraId="532C4583" w14:textId="6BF980D8" w:rsidR="000F5AB1" w:rsidRPr="009D503A" w:rsidRDefault="00000000" w:rsidP="001F5F4C">
        <w:pPr>
          <w:pStyle w:val="Header"/>
          <w:framePr w:wrap="none"/>
          <w:rPr>
            <w:rStyle w:val="PageNumber"/>
          </w:rPr>
        </w:pPr>
        <w:sdt>
          <w:sdtPr>
            <w:rPr>
              <w:rStyle w:val="PageNumber"/>
            </w:rPr>
            <w:id w:val="-1127776217"/>
            <w:docPartObj>
              <w:docPartGallery w:val="Page Numbers (Top of Page)"/>
              <w:docPartUnique/>
            </w:docPartObj>
          </w:sdt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5050460"/>
      <w:docPartObj>
        <w:docPartGallery w:val="Page Numbers (Top of Page)"/>
        <w:docPartUnique/>
      </w:docPartObj>
    </w:sdtPr>
    <w:sdtContent>
      <w:p w14:paraId="143B70A2" w14:textId="4CE1BD71" w:rsidR="000F5AB1" w:rsidRDefault="000F5AB1" w:rsidP="00541A7A">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05C82" w14:textId="0481E3B7" w:rsidR="000F5AB1" w:rsidRPr="00533B99" w:rsidRDefault="000F5AB1" w:rsidP="00541A7A">
    <w:pPr>
      <w:pStyle w:val="Header"/>
      <w:framePr w:wrap="none"/>
    </w:pPr>
    <w:r>
      <w:rPr>
        <w:rStyle w:val="PageNumber"/>
      </w:rPr>
      <w:tab/>
    </w:r>
    <w:r w:rsidRPr="00533B99">
      <w:t>SYSTEMATIC REVIEW</w:t>
    </w:r>
  </w:p>
  <w:p w14:paraId="62E2D619" w14:textId="77777777" w:rsidR="000F5AB1" w:rsidRDefault="000F5AB1" w:rsidP="00E54538">
    <w:pPr>
      <w:ind w:right="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564693"/>
      <w:docPartObj>
        <w:docPartGallery w:val="Page Numbers (Top of Page)"/>
        <w:docPartUnique/>
      </w:docPartObj>
    </w:sdtPr>
    <w:sdtContent>
      <w:p w14:paraId="5C15AFE0" w14:textId="7DA370E1" w:rsidR="000F5AB1" w:rsidRPr="009D503A" w:rsidRDefault="00000000" w:rsidP="001F5F4C">
        <w:pPr>
          <w:pStyle w:val="Header"/>
          <w:framePr w:wrap="none"/>
          <w:rPr>
            <w:rStyle w:val="PageNumber"/>
          </w:rPr>
        </w:pPr>
        <w:sdt>
          <w:sdtPr>
            <w:rPr>
              <w:rStyle w:val="PageNumber"/>
            </w:rPr>
            <w:id w:val="-2035884453"/>
            <w:docPartObj>
              <w:docPartGallery w:val="Page Numbers (Top of Page)"/>
              <w:docPartUnique/>
            </w:docPartObj>
          </w:sdt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p w14:paraId="5A64A69B" w14:textId="77777777" w:rsidR="000F5AB1" w:rsidRDefault="000F5AB1" w:rsidP="00E54538">
    <w:pPr>
      <w:ind w:right="36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3201822"/>
      <w:docPartObj>
        <w:docPartGallery w:val="Page Numbers (Top of Page)"/>
        <w:docPartUnique/>
      </w:docPartObj>
    </w:sdtPr>
    <w:sdtContent>
      <w:p w14:paraId="0FE4E12C" w14:textId="77777777" w:rsidR="00EB3E6F" w:rsidRPr="009D503A" w:rsidRDefault="00000000" w:rsidP="001F5F4C">
        <w:pPr>
          <w:pStyle w:val="Header"/>
          <w:framePr w:wrap="none"/>
          <w:rPr>
            <w:rStyle w:val="PageNumber"/>
          </w:rPr>
        </w:pPr>
        <w:sdt>
          <w:sdtPr>
            <w:rPr>
              <w:rStyle w:val="PageNumber"/>
            </w:rPr>
            <w:id w:val="-1562704913"/>
            <w:docPartObj>
              <w:docPartGallery w:val="Page Numbers (Top of Page)"/>
              <w:docPartUnique/>
            </w:docPartObj>
          </w:sdtPr>
          <w:sdtContent>
            <w:r w:rsidR="00EB3E6F">
              <w:rPr>
                <w:lang w:val="mi-NZ"/>
              </w:rPr>
              <w:t>UMBRELLA</w:t>
            </w:r>
            <w:r w:rsidR="00EB3E6F" w:rsidRPr="009D503A">
              <w:t xml:space="preserve"> REVIEW</w:t>
            </w:r>
          </w:sdtContent>
        </w:sdt>
        <w:r w:rsidR="00EB3E6F">
          <w:rPr>
            <w:rStyle w:val="PageNumber"/>
          </w:rPr>
          <w:t xml:space="preserve"> </w:t>
        </w:r>
        <w:r w:rsidR="00EB3E6F">
          <w:rPr>
            <w:rStyle w:val="PageNumber"/>
          </w:rPr>
          <w:tab/>
        </w:r>
        <w:r w:rsidR="00EB3E6F">
          <w:rPr>
            <w:rStyle w:val="PageNumber"/>
          </w:rPr>
          <w:fldChar w:fldCharType="begin"/>
        </w:r>
        <w:r w:rsidR="00EB3E6F">
          <w:rPr>
            <w:rStyle w:val="PageNumber"/>
          </w:rPr>
          <w:instrText xml:space="preserve"> PAGE </w:instrText>
        </w:r>
        <w:r w:rsidR="00EB3E6F">
          <w:rPr>
            <w:rStyle w:val="PageNumber"/>
          </w:rPr>
          <w:fldChar w:fldCharType="separate"/>
        </w:r>
        <w:r w:rsidR="00EB3E6F">
          <w:rPr>
            <w:rStyle w:val="PageNumber"/>
            <w:noProof/>
          </w:rPr>
          <w:t>10</w:t>
        </w:r>
        <w:r w:rsidR="00EB3E6F">
          <w:rPr>
            <w:rStyle w:val="PageNumber"/>
          </w:rPr>
          <w:fldChar w:fldCharType="end"/>
        </w:r>
      </w:p>
    </w:sdtContent>
  </w:sdt>
  <w:p w14:paraId="5A9F0BC2" w14:textId="77777777" w:rsidR="00EB3E6F" w:rsidRDefault="00EB3E6F" w:rsidP="00E54538">
    <w:pPr>
      <w:ind w:right="36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2153827"/>
      <w:docPartObj>
        <w:docPartGallery w:val="Page Numbers (Top of Page)"/>
        <w:docPartUnique/>
      </w:docPartObj>
    </w:sdtPr>
    <w:sdtContent>
      <w:p w14:paraId="0753F7C9" w14:textId="0C482DA1" w:rsidR="000F5AB1" w:rsidRPr="00AC7942" w:rsidRDefault="00000000"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2127882103"/>
            <w:docPartObj>
              <w:docPartGallery w:val="Page Numbers (Top of Page)"/>
              <w:docPartUnique/>
            </w:docPartObj>
          </w:sdtPr>
          <w:sdtContent>
            <w:r w:rsidR="000F5AB1" w:rsidRPr="00297BA2">
              <w:rPr>
                <w:rStyle w:val="PageNumber"/>
                <w:rFonts w:asciiTheme="minorHAnsi" w:hAnsiTheme="minorHAnsi" w:cstheme="minorHAnsi"/>
                <w:sz w:val="20"/>
                <w:szCs w:val="20"/>
              </w:rPr>
              <w:t>RECOMMENDATION DEVELOPMENT</w:t>
            </w:r>
            <w:r w:rsidR="000F5AB1" w:rsidRPr="00297BA2">
              <w:rPr>
                <w:rStyle w:val="PageNumber"/>
                <w:rFonts w:asciiTheme="minorHAnsi" w:hAnsiTheme="minorHAnsi" w:cstheme="minorHAnsi"/>
                <w:sz w:val="20"/>
                <w:szCs w:val="20"/>
              </w:rPr>
              <w:tab/>
            </w:r>
          </w:sdtContent>
        </w:sdt>
        <w:r w:rsidR="000F5AB1" w:rsidRPr="00297BA2">
          <w:rPr>
            <w:rStyle w:val="PageNumber"/>
            <w:rFonts w:asciiTheme="minorHAnsi" w:hAnsiTheme="minorHAnsi" w:cstheme="minorHAnsi"/>
            <w:sz w:val="20"/>
            <w:szCs w:val="20"/>
          </w:rPr>
          <w:fldChar w:fldCharType="begin"/>
        </w:r>
        <w:r w:rsidR="000F5AB1" w:rsidRPr="00297BA2">
          <w:rPr>
            <w:rStyle w:val="PageNumber"/>
            <w:rFonts w:asciiTheme="minorHAnsi" w:hAnsiTheme="minorHAnsi" w:cstheme="minorHAnsi"/>
            <w:sz w:val="20"/>
            <w:szCs w:val="20"/>
          </w:rPr>
          <w:instrText xml:space="preserve"> PAGE </w:instrText>
        </w:r>
        <w:r w:rsidR="000F5AB1" w:rsidRPr="00297BA2">
          <w:rPr>
            <w:rStyle w:val="PageNumber"/>
            <w:rFonts w:asciiTheme="minorHAnsi" w:hAnsiTheme="minorHAnsi" w:cstheme="minorHAnsi"/>
            <w:sz w:val="20"/>
            <w:szCs w:val="20"/>
          </w:rPr>
          <w:fldChar w:fldCharType="separate"/>
        </w:r>
        <w:r w:rsidR="000F5AB1" w:rsidRPr="00297BA2">
          <w:rPr>
            <w:rStyle w:val="PageNumber"/>
            <w:rFonts w:asciiTheme="minorHAnsi" w:hAnsiTheme="minorHAnsi" w:cstheme="minorHAnsi"/>
            <w:noProof/>
            <w:sz w:val="20"/>
            <w:szCs w:val="20"/>
          </w:rPr>
          <w:t>47</w:t>
        </w:r>
        <w:r w:rsidR="000F5AB1" w:rsidRPr="00297BA2">
          <w:rPr>
            <w:rStyle w:val="PageNumber"/>
            <w:rFonts w:asciiTheme="minorHAnsi" w:hAnsiTheme="minorHAnsi" w:cstheme="minorHAnsi"/>
            <w:sz w:val="20"/>
            <w:szCs w:val="20"/>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3185823"/>
      <w:docPartObj>
        <w:docPartGallery w:val="Page Numbers (Top of Page)"/>
        <w:docPartUnique/>
      </w:docPartObj>
    </w:sdtPr>
    <w:sdtContent>
      <w:p w14:paraId="1A202227" w14:textId="049AC6FB" w:rsidR="00CD7CE1" w:rsidRDefault="00324CA0" w:rsidP="001F5F4C">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sdt>
    <w:sdtPr>
      <w:rPr>
        <w:rStyle w:val="PageNumber"/>
      </w:rPr>
      <w:id w:val="1631287468"/>
      <w:docPartObj>
        <w:docPartGallery w:val="Page Numbers (Top of Page)"/>
        <w:docPartUnique/>
      </w:docPartObj>
    </w:sdtPr>
    <w:sdtContent>
      <w:p w14:paraId="042E3C9A" w14:textId="3DB6DBB0" w:rsidR="000F5AB1"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407150070"/>
            <w:docPartObj>
              <w:docPartGallery w:val="Page Numbers (Top of Page)"/>
              <w:docPartUnique/>
            </w:docPartObj>
          </w:sdt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9608265"/>
      <w:docPartObj>
        <w:docPartGallery w:val="Page Numbers (Top of Page)"/>
        <w:docPartUnique/>
      </w:docPartObj>
    </w:sdtPr>
    <w:sdtContent>
      <w:p w14:paraId="2F4BB5BE" w14:textId="06B302D9" w:rsidR="00753B90" w:rsidRDefault="00753B90" w:rsidP="001F5F4C">
        <w:pPr>
          <w:pStyle w:val="Header"/>
          <w:framePr w:wrap="none"/>
          <w:rPr>
            <w:rStyle w:val="PageNumber"/>
          </w:rPr>
        </w:pPr>
        <w:r>
          <w:rPr>
            <w:rStyle w:val="PageNumber"/>
            <w:lang w:val="en-AU"/>
          </w:rPr>
          <w:t>48</w:t>
        </w:r>
      </w:p>
    </w:sdtContent>
  </w:sdt>
  <w:sdt>
    <w:sdtPr>
      <w:rPr>
        <w:rStyle w:val="PageNumber"/>
      </w:rPr>
      <w:id w:val="905345845"/>
      <w:docPartObj>
        <w:docPartGallery w:val="Page Numbers (Top of Page)"/>
        <w:docPartUnique/>
      </w:docPartObj>
    </w:sdtPr>
    <w:sdtContent>
      <w:p w14:paraId="0687FF69" w14:textId="77777777" w:rsidR="00753B90"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4905650"/>
            <w:docPartObj>
              <w:docPartGallery w:val="Page Numbers (Top of Page)"/>
              <w:docPartUnique/>
            </w:docPartObj>
          </w:sdtPr>
          <w:sdtContent>
            <w:r w:rsidR="00753B90">
              <w:rPr>
                <w:rStyle w:val="PageNumber"/>
                <w:rFonts w:asciiTheme="minorHAnsi" w:hAnsiTheme="minorHAnsi" w:cstheme="minorHAnsi"/>
                <w:sz w:val="20"/>
                <w:szCs w:val="20"/>
              </w:rPr>
              <w:t>APPENDIX 1</w:t>
            </w:r>
            <w:r w:rsidR="00753B90" w:rsidRPr="00297BA2">
              <w:rPr>
                <w:rStyle w:val="PageNumber"/>
                <w:rFonts w:asciiTheme="minorHAnsi" w:hAnsiTheme="minorHAnsi" w:cstheme="minorHAnsi"/>
                <w:sz w:val="20"/>
                <w:szCs w:val="20"/>
              </w:rPr>
              <w:tab/>
            </w:r>
          </w:sdtContent>
        </w:sdt>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1490378"/>
      <w:docPartObj>
        <w:docPartGallery w:val="Page Numbers (Top of Page)"/>
        <w:docPartUnique/>
      </w:docPartObj>
    </w:sdtPr>
    <w:sdtContent>
      <w:p w14:paraId="5D7554D2" w14:textId="23E1B4C0" w:rsidR="00324CA0" w:rsidRDefault="00324CA0" w:rsidP="001F5F4C">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sdt>
    <w:sdtPr>
      <w:rPr>
        <w:rStyle w:val="PageNumber"/>
      </w:rPr>
      <w:id w:val="-1132406234"/>
      <w:docPartObj>
        <w:docPartGallery w:val="Page Numbers (Top of Page)"/>
        <w:docPartUnique/>
      </w:docPartObj>
    </w:sdtPr>
    <w:sdtContent>
      <w:p w14:paraId="59E6DC88" w14:textId="5900DE82" w:rsidR="00AD408D" w:rsidRPr="00AD408D" w:rsidRDefault="00000000" w:rsidP="00EB478A">
        <w:pPr>
          <w:pStyle w:val="Header"/>
          <w:framePr w:wrap="none"/>
        </w:pPr>
        <w:sdt>
          <w:sdtPr>
            <w:rPr>
              <w:rStyle w:val="PageNumber"/>
            </w:rPr>
            <w:id w:val="2012331132"/>
            <w:docPartObj>
              <w:docPartGallery w:val="Page Numbers (Top of Page)"/>
              <w:docPartUnique/>
            </w:docPartObj>
          </w:sdtPr>
          <w:sdtContent>
            <w:sdt>
              <w:sdtPr>
                <w:rPr>
                  <w:rStyle w:val="PageNumber"/>
                </w:rPr>
                <w:id w:val="1173769078"/>
                <w:docPartObj>
                  <w:docPartGallery w:val="Page Numbers (Top of Page)"/>
                  <w:docPartUnique/>
                </w:docPartObj>
              </w:sdtPr>
              <w:sdtContent>
                <w:r w:rsidR="00AD408D">
                  <w:rPr>
                    <w:rStyle w:val="PageNumber"/>
                  </w:rPr>
                  <w:t>APPENDIX 1</w:t>
                </w:r>
              </w:sdtContent>
            </w:sdt>
          </w:sdtContent>
        </w:sdt>
        <w:r w:rsidR="00AD408D">
          <w:tab/>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2161202"/>
      <w:docPartObj>
        <w:docPartGallery w:val="Page Numbers (Top of Page)"/>
        <w:docPartUnique/>
      </w:docPartObj>
    </w:sdtPr>
    <w:sdtContent>
      <w:p w14:paraId="7806DAE4" w14:textId="62264873" w:rsidR="00ED307E" w:rsidRDefault="00ED307E" w:rsidP="001F5F4C">
        <w:pPr>
          <w:pStyle w:val="Header"/>
          <w:framePr w:wrap="none"/>
          <w:rPr>
            <w:rStyle w:val="PageNumber"/>
          </w:rPr>
        </w:pPr>
        <w:r>
          <w:rPr>
            <w:rStyle w:val="PageNumber"/>
            <w:lang w:val="en-AU"/>
          </w:rPr>
          <w:t>49</w:t>
        </w:r>
      </w:p>
    </w:sdtContent>
  </w:sdt>
  <w:sdt>
    <w:sdtPr>
      <w:rPr>
        <w:rStyle w:val="PageNumber"/>
      </w:rPr>
      <w:id w:val="956376667"/>
      <w:docPartObj>
        <w:docPartGallery w:val="Page Numbers (Top of Page)"/>
        <w:docPartUnique/>
      </w:docPartObj>
    </w:sdtPr>
    <w:sdtContent>
      <w:p w14:paraId="3A084AC0" w14:textId="77777777" w:rsidR="00ED307E"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120832329"/>
            <w:docPartObj>
              <w:docPartGallery w:val="Page Numbers (Top of Page)"/>
              <w:docPartUnique/>
            </w:docPartObj>
          </w:sdtPr>
          <w:sdtContent>
            <w:r w:rsidR="00ED307E">
              <w:rPr>
                <w:rStyle w:val="PageNumber"/>
                <w:rFonts w:asciiTheme="minorHAnsi" w:hAnsiTheme="minorHAnsi" w:cstheme="minorHAnsi"/>
                <w:sz w:val="20"/>
                <w:szCs w:val="20"/>
              </w:rPr>
              <w:t>APPENDIX 1</w:t>
            </w:r>
            <w:r w:rsidR="00ED307E" w:rsidRPr="00297BA2">
              <w:rPr>
                <w:rStyle w:val="PageNumber"/>
                <w:rFonts w:asciiTheme="minorHAnsi" w:hAnsiTheme="minorHAnsi" w:cstheme="minorHAnsi"/>
                <w:sz w:val="20"/>
                <w:szCs w:val="20"/>
              </w:rPr>
              <w:tab/>
            </w:r>
          </w:sdtContent>
        </w:sdt>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7151953"/>
      <w:docPartObj>
        <w:docPartGallery w:val="Page Numbers (Top of Page)"/>
        <w:docPartUnique/>
      </w:docPartObj>
    </w:sdtPr>
    <w:sdtContent>
      <w:p w14:paraId="07D542AE" w14:textId="7915D974" w:rsidR="001F5F4C" w:rsidRDefault="001F5F4C" w:rsidP="001F5F4C">
        <w:pPr>
          <w:pStyle w:val="Header"/>
          <w:framePr w:wrap="none"/>
          <w:rPr>
            <w:rStyle w:val="PageNumber"/>
          </w:rPr>
        </w:pPr>
        <w:r>
          <w:rPr>
            <w:rStyle w:val="PageNumber"/>
            <w:lang w:val="en-AU"/>
          </w:rPr>
          <w:t>50</w:t>
        </w:r>
      </w:p>
    </w:sdtContent>
  </w:sdt>
  <w:sdt>
    <w:sdtPr>
      <w:rPr>
        <w:rStyle w:val="PageNumber"/>
      </w:rPr>
      <w:id w:val="-1957938941"/>
      <w:docPartObj>
        <w:docPartGallery w:val="Page Numbers (Top of Page)"/>
        <w:docPartUnique/>
      </w:docPartObj>
    </w:sdtPr>
    <w:sdtContent>
      <w:p w14:paraId="1B6BBFCA" w14:textId="77777777" w:rsidR="001F5F4C"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991896717"/>
            <w:docPartObj>
              <w:docPartGallery w:val="Page Numbers (Top of Page)"/>
              <w:docPartUnique/>
            </w:docPartObj>
          </w:sdtPr>
          <w:sdtContent>
            <w:r w:rsidR="001F5F4C">
              <w:rPr>
                <w:rStyle w:val="PageNumber"/>
                <w:rFonts w:asciiTheme="minorHAnsi" w:hAnsiTheme="minorHAnsi" w:cstheme="minorHAnsi"/>
                <w:sz w:val="20"/>
                <w:szCs w:val="20"/>
              </w:rPr>
              <w:t>APPENDIX 1</w:t>
            </w:r>
            <w:r w:rsidR="001F5F4C" w:rsidRPr="00297BA2">
              <w:rPr>
                <w:rStyle w:val="PageNumber"/>
                <w:rFonts w:asciiTheme="minorHAnsi" w:hAnsiTheme="minorHAnsi" w:cstheme="minorHAnsi"/>
                <w:sz w:val="20"/>
                <w:szCs w:val="20"/>
              </w:rPr>
              <w:tab/>
            </w:r>
          </w:sdtContent>
        </w:sdt>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190E1" w14:textId="55EBA933" w:rsidR="00A2244A" w:rsidRDefault="00000000" w:rsidP="001F5F4C">
    <w:pPr>
      <w:pStyle w:val="Header"/>
      <w:framePr w:wrap="none"/>
    </w:pPr>
    <w:sdt>
      <w:sdtPr>
        <w:rPr>
          <w:rStyle w:val="PageNumber"/>
        </w:rPr>
        <w:id w:val="-37364183"/>
        <w:docPartObj>
          <w:docPartGallery w:val="Page Numbers (Top of Page)"/>
          <w:docPartUnique/>
        </w:docPartObj>
      </w:sdtPr>
      <w:sdtContent>
        <w:r w:rsidR="00B51C29">
          <w:rPr>
            <w:rStyle w:val="PageNumber"/>
            <w:lang w:val="mi-NZ"/>
          </w:rPr>
          <w:t xml:space="preserve">TABLE OF </w:t>
        </w:r>
      </w:sdtContent>
    </w:sdt>
    <w:r w:rsidR="00B51C29">
      <w:rPr>
        <w:rStyle w:val="PageNumber"/>
        <w:lang w:val="mi-NZ"/>
      </w:rPr>
      <w:t>CONTENTS</w:t>
    </w:r>
    <w:r w:rsidR="00B51C29">
      <w:rPr>
        <w:rStyle w:val="PageNumber"/>
        <w:lang w:val="mi-NZ"/>
      </w:rPr>
      <w:tab/>
    </w:r>
    <w:sdt>
      <w:sdtPr>
        <w:rPr>
          <w:rStyle w:val="PageNumber"/>
        </w:rPr>
        <w:id w:val="2034383627"/>
        <w:docPartObj>
          <w:docPartGallery w:val="Page Numbers (Top of Page)"/>
          <w:docPartUnique/>
        </w:docPartObj>
      </w:sdtPr>
      <w:sdtContent>
        <w:r w:rsidR="00EB3E6F">
          <w:rPr>
            <w:rStyle w:val="PageNumber"/>
          </w:rPr>
          <w:fldChar w:fldCharType="begin"/>
        </w:r>
        <w:r w:rsidR="00EB3E6F">
          <w:rPr>
            <w:rStyle w:val="PageNumber"/>
          </w:rPr>
          <w:instrText xml:space="preserve"> PAGE </w:instrText>
        </w:r>
        <w:r w:rsidR="00EB3E6F">
          <w:rPr>
            <w:rStyle w:val="PageNumber"/>
          </w:rPr>
          <w:fldChar w:fldCharType="separate"/>
        </w:r>
        <w:r w:rsidR="00EB3E6F">
          <w:rPr>
            <w:rStyle w:val="PageNumber"/>
          </w:rPr>
          <w:t>iii</w:t>
        </w:r>
        <w:r w:rsidR="00EB3E6F">
          <w:rPr>
            <w:rStyle w:val="PageNumber"/>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000163"/>
      <w:docPartObj>
        <w:docPartGallery w:val="Page Numbers (Top of Page)"/>
        <w:docPartUnique/>
      </w:docPartObj>
    </w:sdtPr>
    <w:sdtContent>
      <w:p w14:paraId="4C3B0711" w14:textId="71540B45" w:rsidR="003A02E8" w:rsidRDefault="003A02E8" w:rsidP="001F5F4C">
        <w:pPr>
          <w:pStyle w:val="Header"/>
          <w:framePr w:wrap="none"/>
          <w:rPr>
            <w:rStyle w:val="PageNumber"/>
          </w:rPr>
        </w:pPr>
        <w:r>
          <w:rPr>
            <w:rStyle w:val="PageNumber"/>
            <w:lang w:val="en-AU"/>
          </w:rPr>
          <w:t>51</w:t>
        </w:r>
      </w:p>
    </w:sdtContent>
  </w:sdt>
  <w:sdt>
    <w:sdtPr>
      <w:rPr>
        <w:rStyle w:val="PageNumber"/>
      </w:rPr>
      <w:id w:val="-7911373"/>
      <w:docPartObj>
        <w:docPartGallery w:val="Page Numbers (Top of Page)"/>
        <w:docPartUnique/>
      </w:docPartObj>
    </w:sdtPr>
    <w:sdtContent>
      <w:p w14:paraId="0F8AEFBF" w14:textId="77777777" w:rsidR="003A02E8"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695352977"/>
            <w:docPartObj>
              <w:docPartGallery w:val="Page Numbers (Top of Page)"/>
              <w:docPartUnique/>
            </w:docPartObj>
          </w:sdt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6292277"/>
      <w:docPartObj>
        <w:docPartGallery w:val="Page Numbers (Top of Page)"/>
        <w:docPartUnique/>
      </w:docPartObj>
    </w:sdtPr>
    <w:sdtContent>
      <w:p w14:paraId="1932D5EF" w14:textId="0E5B3C62" w:rsidR="003A02E8" w:rsidRDefault="003A02E8" w:rsidP="001F5F4C">
        <w:pPr>
          <w:pStyle w:val="Header"/>
          <w:framePr w:wrap="none"/>
          <w:rPr>
            <w:rStyle w:val="PageNumber"/>
          </w:rPr>
        </w:pPr>
        <w:r>
          <w:rPr>
            <w:rStyle w:val="PageNumber"/>
            <w:lang w:val="en-AU"/>
          </w:rPr>
          <w:t>52</w:t>
        </w:r>
      </w:p>
    </w:sdtContent>
  </w:sdt>
  <w:sdt>
    <w:sdtPr>
      <w:rPr>
        <w:rStyle w:val="PageNumber"/>
      </w:rPr>
      <w:id w:val="-246501532"/>
      <w:docPartObj>
        <w:docPartGallery w:val="Page Numbers (Top of Page)"/>
        <w:docPartUnique/>
      </w:docPartObj>
    </w:sdtPr>
    <w:sdtContent>
      <w:p w14:paraId="4E45E4D8" w14:textId="77777777" w:rsidR="003A02E8"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96995722"/>
            <w:docPartObj>
              <w:docPartGallery w:val="Page Numbers (Top of Page)"/>
              <w:docPartUnique/>
            </w:docPartObj>
          </w:sdt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2434379"/>
      <w:docPartObj>
        <w:docPartGallery w:val="Page Numbers (Top of Page)"/>
        <w:docPartUnique/>
      </w:docPartObj>
    </w:sdtPr>
    <w:sdtContent>
      <w:p w14:paraId="72F86E86" w14:textId="479D4F66" w:rsidR="003A02E8" w:rsidRDefault="003A02E8" w:rsidP="001F5F4C">
        <w:pPr>
          <w:pStyle w:val="Header"/>
          <w:framePr w:wrap="none"/>
          <w:rPr>
            <w:rStyle w:val="PageNumber"/>
          </w:rPr>
        </w:pPr>
        <w:r>
          <w:rPr>
            <w:rStyle w:val="PageNumber"/>
            <w:lang w:val="en-AU"/>
          </w:rPr>
          <w:t>53</w:t>
        </w:r>
      </w:p>
    </w:sdtContent>
  </w:sdt>
  <w:sdt>
    <w:sdtPr>
      <w:rPr>
        <w:rStyle w:val="PageNumber"/>
      </w:rPr>
      <w:id w:val="-989786714"/>
      <w:docPartObj>
        <w:docPartGallery w:val="Page Numbers (Top of Page)"/>
        <w:docPartUnique/>
      </w:docPartObj>
    </w:sdtPr>
    <w:sdtContent>
      <w:p w14:paraId="3FB51140" w14:textId="77777777" w:rsidR="003A02E8"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427044718"/>
            <w:docPartObj>
              <w:docPartGallery w:val="Page Numbers (Top of Page)"/>
              <w:docPartUnique/>
            </w:docPartObj>
          </w:sdt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6806130"/>
      <w:docPartObj>
        <w:docPartGallery w:val="Page Numbers (Top of Page)"/>
        <w:docPartUnique/>
      </w:docPartObj>
    </w:sdtPr>
    <w:sdtContent>
      <w:p w14:paraId="2D5D345A" w14:textId="233D1F78" w:rsidR="003A02E8" w:rsidRDefault="003A02E8" w:rsidP="001F5F4C">
        <w:pPr>
          <w:pStyle w:val="Header"/>
          <w:framePr w:wrap="none"/>
          <w:rPr>
            <w:rStyle w:val="PageNumber"/>
          </w:rPr>
        </w:pPr>
        <w:r>
          <w:rPr>
            <w:rStyle w:val="PageNumber"/>
            <w:lang w:val="en-AU"/>
          </w:rPr>
          <w:t>54</w:t>
        </w:r>
      </w:p>
    </w:sdtContent>
  </w:sdt>
  <w:sdt>
    <w:sdtPr>
      <w:rPr>
        <w:rStyle w:val="PageNumber"/>
      </w:rPr>
      <w:id w:val="1173689799"/>
      <w:docPartObj>
        <w:docPartGallery w:val="Page Numbers (Top of Page)"/>
        <w:docPartUnique/>
      </w:docPartObj>
    </w:sdtPr>
    <w:sdtContent>
      <w:p w14:paraId="6BAE3297" w14:textId="77777777" w:rsidR="003A02E8" w:rsidRPr="00AC7942" w:rsidRDefault="00000000" w:rsidP="00324CA0">
        <w:pPr>
          <w:ind w:right="851"/>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160074924"/>
            <w:docPartObj>
              <w:docPartGallery w:val="Page Numbers (Top of Page)"/>
              <w:docPartUnique/>
            </w:docPartObj>
          </w:sdt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3032185"/>
      <w:docPartObj>
        <w:docPartGallery w:val="Page Numbers (Top of Page)"/>
        <w:docPartUnique/>
      </w:docPartObj>
    </w:sdtPr>
    <w:sdtContent>
      <w:p w14:paraId="2541CDC7" w14:textId="77777777" w:rsidR="009D54E8" w:rsidRPr="009B14D3" w:rsidRDefault="009D54E8" w:rsidP="001F5F4C">
        <w:pPr>
          <w:pStyle w:val="Header"/>
          <w:framePr w:wrap="none"/>
        </w:pPr>
        <w:r>
          <w:rPr>
            <w:rStyle w:val="PageNumber"/>
            <w:lang w:val="en-AU"/>
          </w:rPr>
          <w:t>APPENDIX 2</w:t>
        </w:r>
        <w:r>
          <w:rPr>
            <w:rStyle w:val="PageNumber"/>
            <w:lang w:val="en-AU"/>
          </w:rPr>
          <w:tab/>
          <w:t>59</w:t>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096481"/>
      <w:docPartObj>
        <w:docPartGallery w:val="Page Numbers (Top of Page)"/>
        <w:docPartUnique/>
      </w:docPartObj>
    </w:sdtPr>
    <w:sdtContent>
      <w:p w14:paraId="64CC3F60" w14:textId="21FB5B46" w:rsidR="00AF0A38" w:rsidRDefault="00561EE5" w:rsidP="001F5F4C">
        <w:pPr>
          <w:pStyle w:val="Header"/>
          <w:framePr w:wrap="none"/>
          <w:rPr>
            <w:rStyle w:val="PageNumber"/>
          </w:rPr>
        </w:pPr>
        <w:r>
          <w:rPr>
            <w:rStyle w:val="PageNumber"/>
            <w:lang w:val="en-AU"/>
          </w:rPr>
          <w:t>60</w:t>
        </w:r>
      </w:p>
    </w:sdtContent>
  </w:sdt>
  <w:sdt>
    <w:sdtPr>
      <w:rPr>
        <w:rStyle w:val="PageNumber"/>
      </w:rPr>
      <w:id w:val="1050966560"/>
      <w:docPartObj>
        <w:docPartGallery w:val="Page Numbers (Top of Page)"/>
        <w:docPartUnique/>
      </w:docPartObj>
    </w:sdtPr>
    <w:sdtContent>
      <w:p w14:paraId="0AA82BDB" w14:textId="77777777" w:rsidR="00AF0A38"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2144231748"/>
            <w:docPartObj>
              <w:docPartGallery w:val="Page Numbers (Top of Page)"/>
              <w:docPartUnique/>
            </w:docPartObj>
          </w:sdtPr>
          <w:sdtContent>
            <w:r w:rsidR="00AF0A38" w:rsidRPr="00554C8F">
              <w:rPr>
                <w:rFonts w:asciiTheme="minorHAnsi" w:hAnsiTheme="minorHAnsi" w:cstheme="minorHAnsi"/>
                <w:sz w:val="20"/>
                <w:szCs w:val="20"/>
              </w:rPr>
              <w:t xml:space="preserve">APPENDIX </w:t>
            </w:r>
            <w:r w:rsidR="00AF0A38">
              <w:rPr>
                <w:rFonts w:asciiTheme="minorHAnsi" w:hAnsiTheme="minorHAnsi" w:cstheme="minorHAnsi"/>
                <w:sz w:val="20"/>
                <w:szCs w:val="20"/>
              </w:rPr>
              <w:t>3</w:t>
            </w:r>
            <w:r w:rsidR="00AF0A38">
              <w:rPr>
                <w:rFonts w:asciiTheme="minorHAnsi" w:hAnsiTheme="minorHAnsi" w:cstheme="minorHAnsi"/>
                <w:sz w:val="20"/>
                <w:szCs w:val="20"/>
              </w:rPr>
              <w:tab/>
            </w:r>
          </w:sdtContent>
        </w:sdt>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2079261"/>
      <w:docPartObj>
        <w:docPartGallery w:val="Page Numbers (Top of Page)"/>
        <w:docPartUnique/>
      </w:docPartObj>
    </w:sdtPr>
    <w:sdtContent>
      <w:p w14:paraId="55048B07" w14:textId="65035FED" w:rsidR="00561EE5" w:rsidRDefault="00561EE5" w:rsidP="001F5F4C">
        <w:pPr>
          <w:pStyle w:val="Header"/>
          <w:framePr w:wrap="none"/>
          <w:rPr>
            <w:rStyle w:val="PageNumber"/>
          </w:rPr>
        </w:pPr>
        <w:r>
          <w:rPr>
            <w:rStyle w:val="PageNumber"/>
            <w:lang w:val="en-AU"/>
          </w:rPr>
          <w:t>61</w:t>
        </w:r>
      </w:p>
    </w:sdtContent>
  </w:sdt>
  <w:sdt>
    <w:sdtPr>
      <w:rPr>
        <w:rStyle w:val="PageNumber"/>
      </w:rPr>
      <w:id w:val="-559102404"/>
      <w:docPartObj>
        <w:docPartGallery w:val="Page Numbers (Top of Page)"/>
        <w:docPartUnique/>
      </w:docPartObj>
    </w:sdtPr>
    <w:sdtContent>
      <w:p w14:paraId="2A5671E6" w14:textId="77777777" w:rsidR="00561EE5"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414595797"/>
            <w:docPartObj>
              <w:docPartGallery w:val="Page Numbers (Top of Page)"/>
              <w:docPartUnique/>
            </w:docPartObj>
          </w:sdtPr>
          <w:sdtContent>
            <w:r w:rsidR="00561EE5" w:rsidRPr="00554C8F">
              <w:rPr>
                <w:rFonts w:asciiTheme="minorHAnsi" w:hAnsiTheme="minorHAnsi" w:cstheme="minorHAnsi"/>
                <w:sz w:val="20"/>
                <w:szCs w:val="20"/>
              </w:rPr>
              <w:t xml:space="preserve">APPENDIX </w:t>
            </w:r>
            <w:r w:rsidR="00561EE5">
              <w:rPr>
                <w:rFonts w:asciiTheme="minorHAnsi" w:hAnsiTheme="minorHAnsi" w:cstheme="minorHAnsi"/>
                <w:sz w:val="20"/>
                <w:szCs w:val="20"/>
              </w:rPr>
              <w:t>3</w:t>
            </w:r>
            <w:r w:rsidR="00561EE5">
              <w:rPr>
                <w:rFonts w:asciiTheme="minorHAnsi" w:hAnsiTheme="minorHAnsi" w:cstheme="minorHAnsi"/>
                <w:sz w:val="20"/>
                <w:szCs w:val="20"/>
              </w:rPr>
              <w:tab/>
            </w:r>
          </w:sdtContent>
        </w:sdt>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8906363"/>
      <w:docPartObj>
        <w:docPartGallery w:val="Page Numbers (Top of Page)"/>
        <w:docPartUnique/>
      </w:docPartObj>
    </w:sdtPr>
    <w:sdtContent>
      <w:p w14:paraId="19E7535A" w14:textId="495E4E42" w:rsidR="00561EE5" w:rsidRDefault="00561EE5" w:rsidP="001F5F4C">
        <w:pPr>
          <w:pStyle w:val="Header"/>
          <w:framePr w:wrap="none"/>
          <w:rPr>
            <w:rStyle w:val="PageNumber"/>
          </w:rPr>
        </w:pPr>
        <w:r>
          <w:rPr>
            <w:rStyle w:val="PageNumber"/>
            <w:lang w:val="en-AU"/>
          </w:rPr>
          <w:t>62</w:t>
        </w:r>
      </w:p>
    </w:sdtContent>
  </w:sdt>
  <w:sdt>
    <w:sdtPr>
      <w:rPr>
        <w:rStyle w:val="PageNumber"/>
      </w:rPr>
      <w:id w:val="-726065663"/>
      <w:docPartObj>
        <w:docPartGallery w:val="Page Numbers (Top of Page)"/>
        <w:docPartUnique/>
      </w:docPartObj>
    </w:sdtPr>
    <w:sdtContent>
      <w:p w14:paraId="5A7567E1" w14:textId="77777777" w:rsidR="00561EE5"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16140611"/>
            <w:docPartObj>
              <w:docPartGallery w:val="Page Numbers (Top of Page)"/>
              <w:docPartUnique/>
            </w:docPartObj>
          </w:sdtPr>
          <w:sdtContent>
            <w:r w:rsidR="00561EE5" w:rsidRPr="00554C8F">
              <w:rPr>
                <w:rFonts w:asciiTheme="minorHAnsi" w:hAnsiTheme="minorHAnsi" w:cstheme="minorHAnsi"/>
                <w:sz w:val="20"/>
                <w:szCs w:val="20"/>
              </w:rPr>
              <w:t xml:space="preserve">APPENDIX </w:t>
            </w:r>
            <w:r w:rsidR="00561EE5">
              <w:rPr>
                <w:rFonts w:asciiTheme="minorHAnsi" w:hAnsiTheme="minorHAnsi" w:cstheme="minorHAnsi"/>
                <w:sz w:val="20"/>
                <w:szCs w:val="20"/>
              </w:rPr>
              <w:t>3</w:t>
            </w:r>
            <w:r w:rsidR="00561EE5">
              <w:rPr>
                <w:rFonts w:asciiTheme="minorHAnsi" w:hAnsiTheme="minorHAnsi" w:cstheme="minorHAnsi"/>
                <w:sz w:val="20"/>
                <w:szCs w:val="20"/>
              </w:rPr>
              <w:tab/>
            </w:r>
          </w:sdtContent>
        </w:sdt>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8633370"/>
      <w:docPartObj>
        <w:docPartGallery w:val="Page Numbers (Top of Page)"/>
        <w:docPartUnique/>
      </w:docPartObj>
    </w:sdtPr>
    <w:sdtContent>
      <w:p w14:paraId="0E07F047" w14:textId="77D02A46" w:rsidR="00561EE5" w:rsidRDefault="00561EE5" w:rsidP="001F5F4C">
        <w:pPr>
          <w:pStyle w:val="Header"/>
          <w:framePr w:wrap="none"/>
          <w:rPr>
            <w:rStyle w:val="PageNumber"/>
          </w:rPr>
        </w:pPr>
        <w:r>
          <w:rPr>
            <w:rStyle w:val="PageNumber"/>
            <w:lang w:val="en-AU"/>
          </w:rPr>
          <w:t>63</w:t>
        </w:r>
      </w:p>
    </w:sdtContent>
  </w:sdt>
  <w:sdt>
    <w:sdtPr>
      <w:rPr>
        <w:rStyle w:val="PageNumber"/>
      </w:rPr>
      <w:id w:val="1469322290"/>
      <w:docPartObj>
        <w:docPartGallery w:val="Page Numbers (Top of Page)"/>
        <w:docPartUnique/>
      </w:docPartObj>
    </w:sdtPr>
    <w:sdtContent>
      <w:p w14:paraId="61998EAF" w14:textId="77777777" w:rsidR="00561EE5"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69617049"/>
            <w:docPartObj>
              <w:docPartGallery w:val="Page Numbers (Top of Page)"/>
              <w:docPartUnique/>
            </w:docPartObj>
          </w:sdtPr>
          <w:sdtContent>
            <w:r w:rsidR="00561EE5" w:rsidRPr="00554C8F">
              <w:rPr>
                <w:rFonts w:asciiTheme="minorHAnsi" w:hAnsiTheme="minorHAnsi" w:cstheme="minorHAnsi"/>
                <w:sz w:val="20"/>
                <w:szCs w:val="20"/>
              </w:rPr>
              <w:t xml:space="preserve">APPENDIX </w:t>
            </w:r>
            <w:r w:rsidR="00561EE5">
              <w:rPr>
                <w:rFonts w:asciiTheme="minorHAnsi" w:hAnsiTheme="minorHAnsi" w:cstheme="minorHAnsi"/>
                <w:sz w:val="20"/>
                <w:szCs w:val="20"/>
              </w:rPr>
              <w:t>3</w:t>
            </w:r>
            <w:r w:rsidR="00561EE5">
              <w:rPr>
                <w:rFonts w:asciiTheme="minorHAnsi" w:hAnsiTheme="minorHAnsi" w:cstheme="minorHAnsi"/>
                <w:sz w:val="20"/>
                <w:szCs w:val="20"/>
              </w:rPr>
              <w:tab/>
            </w:r>
          </w:sdtContent>
        </w:sdt>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4098684"/>
      <w:docPartObj>
        <w:docPartGallery w:val="Page Numbers (Top of Page)"/>
        <w:docPartUnique/>
      </w:docPartObj>
    </w:sdtPr>
    <w:sdtContent>
      <w:p w14:paraId="318A5376" w14:textId="3937F9F8" w:rsidR="00615CC4" w:rsidRDefault="00615CC4" w:rsidP="001F5F4C">
        <w:pPr>
          <w:pStyle w:val="Header"/>
          <w:framePr w:wrap="none"/>
          <w:rPr>
            <w:rStyle w:val="PageNumber"/>
          </w:rPr>
        </w:pPr>
        <w:r>
          <w:rPr>
            <w:rStyle w:val="PageNumber"/>
            <w:lang w:val="en-AU"/>
          </w:rPr>
          <w:t>64</w:t>
        </w:r>
      </w:p>
    </w:sdtContent>
  </w:sdt>
  <w:sdt>
    <w:sdtPr>
      <w:rPr>
        <w:rStyle w:val="PageNumber"/>
      </w:rPr>
      <w:id w:val="938792497"/>
      <w:docPartObj>
        <w:docPartGallery w:val="Page Numbers (Top of Page)"/>
        <w:docPartUnique/>
      </w:docPartObj>
    </w:sdtPr>
    <w:sdtContent>
      <w:p w14:paraId="22B09A47" w14:textId="77777777" w:rsidR="00615CC4"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21373349"/>
            <w:docPartObj>
              <w:docPartGallery w:val="Page Numbers (Top of Page)"/>
              <w:docPartUnique/>
            </w:docPartObj>
          </w:sdtPr>
          <w:sdtContent>
            <w:r w:rsidR="00615CC4" w:rsidRPr="00554C8F">
              <w:rPr>
                <w:rFonts w:asciiTheme="minorHAnsi" w:hAnsiTheme="minorHAnsi" w:cstheme="minorHAnsi"/>
                <w:sz w:val="20"/>
                <w:szCs w:val="20"/>
              </w:rPr>
              <w:t xml:space="preserve">APPENDIX </w:t>
            </w:r>
            <w:r w:rsidR="00615CC4">
              <w:rPr>
                <w:rFonts w:asciiTheme="minorHAnsi" w:hAnsiTheme="minorHAnsi" w:cstheme="minorHAnsi"/>
                <w:sz w:val="20"/>
                <w:szCs w:val="20"/>
              </w:rPr>
              <w:t>3</w:t>
            </w:r>
            <w:r w:rsidR="00615CC4">
              <w:rPr>
                <w:rFonts w:asciiTheme="minorHAnsi" w:hAnsiTheme="minorHAnsi" w:cstheme="minorHAnsi"/>
                <w:sz w:val="20"/>
                <w:szCs w:val="20"/>
              </w:rPr>
              <w:tab/>
            </w:r>
          </w:sdtContent>
        </w:sdt>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526861"/>
      <w:docPartObj>
        <w:docPartGallery w:val="Page Numbers (Top of Page)"/>
        <w:docPartUnique/>
      </w:docPartObj>
    </w:sdtPr>
    <w:sdtContent>
      <w:p w14:paraId="52363048" w14:textId="77777777" w:rsidR="009F303F" w:rsidRDefault="009F303F" w:rsidP="001F5F4C">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03E726A8" w14:textId="77777777" w:rsidR="009F303F" w:rsidRPr="00672381" w:rsidRDefault="009F303F" w:rsidP="00224BD2">
    <w:pPr>
      <w:ind w:right="360" w:firstLine="360"/>
      <w:rPr>
        <w:rFonts w:ascii="Arial" w:hAnsi="Arial" w:cs="Arial"/>
        <w:sz w:val="20"/>
        <w:szCs w:val="20"/>
      </w:rPr>
    </w:pPr>
    <w:r>
      <w:rPr>
        <w:rFonts w:ascii="Arial" w:hAnsi="Arial" w:cs="Arial"/>
        <w:sz w:val="20"/>
        <w:szCs w:val="20"/>
      </w:rPr>
      <w:t>TABLE OF CONTENTS</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7201681"/>
      <w:docPartObj>
        <w:docPartGallery w:val="Page Numbers (Top of Page)"/>
        <w:docPartUnique/>
      </w:docPartObj>
    </w:sdtPr>
    <w:sdtContent>
      <w:p w14:paraId="646B2011" w14:textId="15D61265" w:rsidR="00615CC4" w:rsidRDefault="00615CC4" w:rsidP="001F5F4C">
        <w:pPr>
          <w:pStyle w:val="Header"/>
          <w:framePr w:wrap="none"/>
          <w:rPr>
            <w:rStyle w:val="PageNumber"/>
          </w:rPr>
        </w:pPr>
        <w:r>
          <w:rPr>
            <w:rStyle w:val="PageNumber"/>
            <w:lang w:val="en-AU"/>
          </w:rPr>
          <w:t>65</w:t>
        </w:r>
      </w:p>
    </w:sdtContent>
  </w:sdt>
  <w:sdt>
    <w:sdtPr>
      <w:rPr>
        <w:rStyle w:val="PageNumber"/>
      </w:rPr>
      <w:id w:val="-1917784979"/>
      <w:docPartObj>
        <w:docPartGallery w:val="Page Numbers (Top of Page)"/>
        <w:docPartUnique/>
      </w:docPartObj>
    </w:sdtPr>
    <w:sdtContent>
      <w:p w14:paraId="7CBA100E" w14:textId="77777777" w:rsidR="00615CC4"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905130683"/>
            <w:docPartObj>
              <w:docPartGallery w:val="Page Numbers (Top of Page)"/>
              <w:docPartUnique/>
            </w:docPartObj>
          </w:sdtPr>
          <w:sdtContent>
            <w:r w:rsidR="00615CC4" w:rsidRPr="00554C8F">
              <w:rPr>
                <w:rFonts w:asciiTheme="minorHAnsi" w:hAnsiTheme="minorHAnsi" w:cstheme="minorHAnsi"/>
                <w:sz w:val="20"/>
                <w:szCs w:val="20"/>
              </w:rPr>
              <w:t xml:space="preserve">APPENDIX </w:t>
            </w:r>
            <w:r w:rsidR="00615CC4">
              <w:rPr>
                <w:rFonts w:asciiTheme="minorHAnsi" w:hAnsiTheme="minorHAnsi" w:cstheme="minorHAnsi"/>
                <w:sz w:val="20"/>
                <w:szCs w:val="20"/>
              </w:rPr>
              <w:t>3</w:t>
            </w:r>
            <w:r w:rsidR="00615CC4">
              <w:rPr>
                <w:rFonts w:asciiTheme="minorHAnsi" w:hAnsiTheme="minorHAnsi" w:cstheme="minorHAnsi"/>
                <w:sz w:val="20"/>
                <w:szCs w:val="20"/>
              </w:rPr>
              <w:tab/>
            </w:r>
          </w:sdtContent>
        </w:sdt>
      </w:p>
    </w:sdtContent>
  </w:sdt>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B37B0" w14:textId="0CA2D748" w:rsidR="00844973" w:rsidRPr="00844973" w:rsidRDefault="00844973" w:rsidP="001F5F4C">
    <w:pPr>
      <w:pStyle w:val="Header"/>
      <w:framePr w:wrap="none"/>
      <w:rPr>
        <w:rStyle w:val="PageNumber"/>
        <w:lang w:val="en-AU"/>
      </w:rPr>
    </w:pPr>
    <w:r>
      <w:rPr>
        <w:rStyle w:val="PageNumber"/>
        <w:lang w:val="en-AU"/>
      </w:rPr>
      <w:t>6</w:t>
    </w:r>
    <w:r w:rsidR="00615CC4">
      <w:rPr>
        <w:rStyle w:val="PageNumber"/>
        <w:lang w:val="en-AU"/>
      </w:rPr>
      <w:t>6</w:t>
    </w:r>
  </w:p>
  <w:sdt>
    <w:sdtPr>
      <w:rPr>
        <w:rStyle w:val="PageNumber"/>
      </w:rPr>
      <w:id w:val="557594321"/>
      <w:docPartObj>
        <w:docPartGallery w:val="Page Numbers (Top of Page)"/>
        <w:docPartUnique/>
      </w:docPartObj>
    </w:sdtPr>
    <w:sdtContent>
      <w:p w14:paraId="6C241A8D" w14:textId="77777777" w:rsidR="00844973"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152634593"/>
            <w:docPartObj>
              <w:docPartGallery w:val="Page Numbers (Top of Page)"/>
              <w:docPartUnique/>
            </w:docPartObj>
          </w:sdtPr>
          <w:sdtContent>
            <w:r w:rsidR="00844973" w:rsidRPr="00554C8F">
              <w:rPr>
                <w:rFonts w:asciiTheme="minorHAnsi" w:hAnsiTheme="minorHAnsi" w:cstheme="minorHAnsi"/>
                <w:sz w:val="20"/>
                <w:szCs w:val="20"/>
              </w:rPr>
              <w:t xml:space="preserve">APPENDIX </w:t>
            </w:r>
            <w:r w:rsidR="00844973">
              <w:rPr>
                <w:rFonts w:asciiTheme="minorHAnsi" w:hAnsiTheme="minorHAnsi" w:cstheme="minorHAnsi"/>
                <w:sz w:val="20"/>
                <w:szCs w:val="20"/>
              </w:rPr>
              <w:t>3</w:t>
            </w:r>
            <w:r w:rsidR="00844973">
              <w:rPr>
                <w:rFonts w:asciiTheme="minorHAnsi" w:hAnsiTheme="minorHAnsi" w:cstheme="minorHAnsi"/>
                <w:sz w:val="20"/>
                <w:szCs w:val="20"/>
              </w:rPr>
              <w:tab/>
            </w:r>
          </w:sdtContent>
        </w:sdt>
      </w:p>
    </w:sdtContent>
  </w:sdt>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3A572" w14:textId="592CA68F" w:rsidR="00844973" w:rsidRPr="00844973" w:rsidRDefault="00844973" w:rsidP="001F5F4C">
    <w:pPr>
      <w:pStyle w:val="Header"/>
      <w:framePr w:wrap="none"/>
      <w:rPr>
        <w:rStyle w:val="PageNumber"/>
        <w:lang w:val="en-AU"/>
      </w:rPr>
    </w:pPr>
    <w:r>
      <w:rPr>
        <w:rStyle w:val="PageNumber"/>
        <w:lang w:val="en-AU"/>
      </w:rPr>
      <w:t>6</w:t>
    </w:r>
    <w:r w:rsidR="00615CC4">
      <w:rPr>
        <w:rStyle w:val="PageNumber"/>
        <w:lang w:val="en-AU"/>
      </w:rPr>
      <w:t>7</w:t>
    </w:r>
  </w:p>
  <w:sdt>
    <w:sdtPr>
      <w:rPr>
        <w:rStyle w:val="PageNumber"/>
      </w:rPr>
      <w:id w:val="885606991"/>
      <w:docPartObj>
        <w:docPartGallery w:val="Page Numbers (Top of Page)"/>
        <w:docPartUnique/>
      </w:docPartObj>
    </w:sdtPr>
    <w:sdtContent>
      <w:p w14:paraId="0B1EDA56" w14:textId="77777777" w:rsidR="00844973"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527841173"/>
            <w:docPartObj>
              <w:docPartGallery w:val="Page Numbers (Top of Page)"/>
              <w:docPartUnique/>
            </w:docPartObj>
          </w:sdtPr>
          <w:sdtContent>
            <w:r w:rsidR="00844973" w:rsidRPr="00554C8F">
              <w:rPr>
                <w:rFonts w:asciiTheme="minorHAnsi" w:hAnsiTheme="minorHAnsi" w:cstheme="minorHAnsi"/>
                <w:sz w:val="20"/>
                <w:szCs w:val="20"/>
              </w:rPr>
              <w:t xml:space="preserve">APPENDIX </w:t>
            </w:r>
            <w:r w:rsidR="00844973">
              <w:rPr>
                <w:rFonts w:asciiTheme="minorHAnsi" w:hAnsiTheme="minorHAnsi" w:cstheme="minorHAnsi"/>
                <w:sz w:val="20"/>
                <w:szCs w:val="20"/>
              </w:rPr>
              <w:t>3</w:t>
            </w:r>
            <w:r w:rsidR="00844973">
              <w:rPr>
                <w:rFonts w:asciiTheme="minorHAnsi" w:hAnsiTheme="minorHAnsi" w:cstheme="minorHAnsi"/>
                <w:sz w:val="20"/>
                <w:szCs w:val="20"/>
              </w:rPr>
              <w:tab/>
            </w:r>
          </w:sdtContent>
        </w:sdt>
      </w:p>
    </w:sdtContent>
  </w:sdt>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20305" w14:textId="09E7D425" w:rsidR="00844973" w:rsidRPr="00844973" w:rsidRDefault="00844973" w:rsidP="001F5F4C">
    <w:pPr>
      <w:pStyle w:val="Header"/>
      <w:framePr w:wrap="none"/>
      <w:rPr>
        <w:rStyle w:val="PageNumber"/>
        <w:lang w:val="en-AU"/>
      </w:rPr>
    </w:pPr>
    <w:r>
      <w:rPr>
        <w:rStyle w:val="PageNumber"/>
        <w:lang w:val="en-AU"/>
      </w:rPr>
      <w:t>6</w:t>
    </w:r>
    <w:r w:rsidR="00615CC4">
      <w:rPr>
        <w:rStyle w:val="PageNumber"/>
        <w:lang w:val="en-AU"/>
      </w:rPr>
      <w:t>8</w:t>
    </w:r>
  </w:p>
  <w:sdt>
    <w:sdtPr>
      <w:rPr>
        <w:rStyle w:val="PageNumber"/>
      </w:rPr>
      <w:id w:val="663362025"/>
      <w:docPartObj>
        <w:docPartGallery w:val="Page Numbers (Top of Page)"/>
        <w:docPartUnique/>
      </w:docPartObj>
    </w:sdtPr>
    <w:sdtContent>
      <w:p w14:paraId="588A8DBD" w14:textId="77777777" w:rsidR="00844973"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418679771"/>
            <w:docPartObj>
              <w:docPartGallery w:val="Page Numbers (Top of Page)"/>
              <w:docPartUnique/>
            </w:docPartObj>
          </w:sdtPr>
          <w:sdtContent>
            <w:r w:rsidR="00844973" w:rsidRPr="00554C8F">
              <w:rPr>
                <w:rFonts w:asciiTheme="minorHAnsi" w:hAnsiTheme="minorHAnsi" w:cstheme="minorHAnsi"/>
                <w:sz w:val="20"/>
                <w:szCs w:val="20"/>
              </w:rPr>
              <w:t xml:space="preserve">APPENDIX </w:t>
            </w:r>
            <w:r w:rsidR="00844973">
              <w:rPr>
                <w:rFonts w:asciiTheme="minorHAnsi" w:hAnsiTheme="minorHAnsi" w:cstheme="minorHAnsi"/>
                <w:sz w:val="20"/>
                <w:szCs w:val="20"/>
              </w:rPr>
              <w:t>3</w:t>
            </w:r>
            <w:r w:rsidR="00844973">
              <w:rPr>
                <w:rFonts w:asciiTheme="minorHAnsi" w:hAnsiTheme="minorHAnsi" w:cstheme="minorHAnsi"/>
                <w:sz w:val="20"/>
                <w:szCs w:val="20"/>
              </w:rPr>
              <w:tab/>
            </w:r>
          </w:sdtContent>
        </w:sdt>
      </w:p>
    </w:sdtContent>
  </w:sdt>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0781687"/>
      <w:docPartObj>
        <w:docPartGallery w:val="Page Numbers (Top of Page)"/>
        <w:docPartUnique/>
      </w:docPartObj>
    </w:sdtPr>
    <w:sdtContent>
      <w:p w14:paraId="62F0FD1E" w14:textId="0E5C3095" w:rsidR="00615CC4" w:rsidRPr="009B14D3" w:rsidRDefault="00615CC4" w:rsidP="001F5F4C">
        <w:pPr>
          <w:pStyle w:val="Header"/>
          <w:framePr w:wrap="none"/>
        </w:pPr>
        <w:r>
          <w:rPr>
            <w:rStyle w:val="PageNumber"/>
            <w:lang w:val="en-AU"/>
          </w:rPr>
          <w:t xml:space="preserve">APPENDIX </w:t>
        </w:r>
        <w:r w:rsidR="00436D27">
          <w:rPr>
            <w:rStyle w:val="PageNumber"/>
            <w:lang w:val="en-AU"/>
          </w:rPr>
          <w:t>3</w:t>
        </w:r>
        <w:r>
          <w:rPr>
            <w:rStyle w:val="PageNumber"/>
            <w:lang w:val="en-AU"/>
          </w:rPr>
          <w:tab/>
          <w:t>69</w:t>
        </w:r>
      </w:p>
    </w:sdtContent>
  </w:sdt>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4515370"/>
      <w:docPartObj>
        <w:docPartGallery w:val="Page Numbers (Top of Page)"/>
        <w:docPartUnique/>
      </w:docPartObj>
    </w:sdtPr>
    <w:sdtContent>
      <w:p w14:paraId="43E05205" w14:textId="7AA913FE" w:rsidR="00615CC4" w:rsidRPr="00615CC4" w:rsidRDefault="00541A7A" w:rsidP="001F5F4C">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0</w:t>
        </w:r>
        <w:r>
          <w:rPr>
            <w:rStyle w:val="PageNumber"/>
          </w:rPr>
          <w:fldChar w:fldCharType="end"/>
        </w:r>
      </w:p>
    </w:sdtContent>
  </w:sdt>
  <w:sdt>
    <w:sdtPr>
      <w:rPr>
        <w:rStyle w:val="PageNumber"/>
      </w:rPr>
      <w:id w:val="776376629"/>
      <w:docPartObj>
        <w:docPartGallery w:val="Page Numbers (Top of Page)"/>
        <w:docPartUnique/>
      </w:docPartObj>
    </w:sdtPr>
    <w:sdtContent>
      <w:p w14:paraId="0FB75ABE" w14:textId="5D06D562" w:rsidR="00615CC4" w:rsidRPr="00554C8F" w:rsidRDefault="00000000"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976694"/>
            <w:docPartObj>
              <w:docPartGallery w:val="Page Numbers (Top of Page)"/>
              <w:docPartUnique/>
            </w:docPartObj>
          </w:sdtPr>
          <w:sdtContent>
            <w:r w:rsidR="00436D27">
              <w:rPr>
                <w:rFonts w:asciiTheme="minorHAnsi" w:hAnsiTheme="minorHAnsi" w:cstheme="minorHAnsi"/>
                <w:sz w:val="20"/>
                <w:szCs w:val="20"/>
              </w:rPr>
              <w:t>REFERENCES</w:t>
            </w:r>
            <w:r w:rsidR="00615CC4">
              <w:rPr>
                <w:rFonts w:asciiTheme="minorHAnsi" w:hAnsiTheme="minorHAnsi" w:cstheme="minorHAnsi"/>
                <w:sz w:val="20"/>
                <w:szCs w:val="20"/>
              </w:rPr>
              <w:tab/>
            </w:r>
          </w:sdtContent>
        </w:sdt>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F9584" w14:textId="4E8F8C64" w:rsidR="0062433E" w:rsidRDefault="0062433E" w:rsidP="001F5F4C">
    <w:pPr>
      <w:pStyle w:val="Header"/>
      <w:framePr w:wrap="n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1328886"/>
      <w:docPartObj>
        <w:docPartGallery w:val="Page Numbers (Top of Page)"/>
        <w:docPartUnique/>
      </w:docPartObj>
    </w:sdtPr>
    <w:sdtContent>
      <w:p w14:paraId="0F50FBB4" w14:textId="5EFB6C64" w:rsidR="00B860BF" w:rsidRPr="00AC0367" w:rsidRDefault="00000000" w:rsidP="001F5F4C">
        <w:pPr>
          <w:pStyle w:val="Header"/>
          <w:framePr w:wrap="none"/>
          <w:rPr>
            <w:rStyle w:val="PageNumber"/>
          </w:rPr>
        </w:pPr>
        <w:sdt>
          <w:sdtPr>
            <w:rPr>
              <w:rStyle w:val="PageNumber"/>
            </w:rPr>
            <w:id w:val="571018617"/>
            <w:docPartObj>
              <w:docPartGallery w:val="Page Numbers (Top of Page)"/>
              <w:docPartUnique/>
            </w:docPartObj>
          </w:sdtPr>
          <w:sdtContent>
            <w:r w:rsidR="00B860BF">
              <w:rPr>
                <w:rStyle w:val="PageNumber"/>
                <w:lang w:val="mi-NZ"/>
              </w:rPr>
              <w:tab/>
            </w:r>
          </w:sdtContent>
        </w:sdt>
        <w:r w:rsidR="00B860BF">
          <w:rPr>
            <w:rStyle w:val="PageNumber"/>
          </w:rPr>
          <w:t xml:space="preserve"> </w:t>
        </w:r>
      </w:p>
    </w:sdtContent>
  </w:sdt>
  <w:p w14:paraId="30D4D99F" w14:textId="77777777" w:rsidR="00B860BF" w:rsidRDefault="00B860B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6729181"/>
      <w:docPartObj>
        <w:docPartGallery w:val="Page Numbers (Top of Page)"/>
        <w:docPartUnique/>
      </w:docPartObj>
    </w:sdtPr>
    <w:sdtContent>
      <w:p w14:paraId="76B6995E" w14:textId="77777777" w:rsidR="00337CBE" w:rsidRPr="00AC0367" w:rsidRDefault="00000000" w:rsidP="001F5F4C">
        <w:pPr>
          <w:pStyle w:val="Header"/>
          <w:framePr w:wrap="none"/>
          <w:rPr>
            <w:rStyle w:val="PageNumber"/>
          </w:rPr>
        </w:pPr>
        <w:sdt>
          <w:sdtPr>
            <w:rPr>
              <w:rStyle w:val="PageNumber"/>
            </w:rPr>
            <w:id w:val="-172037242"/>
            <w:docPartObj>
              <w:docPartGallery w:val="Page Numbers (Top of Page)"/>
              <w:docPartUnique/>
            </w:docPartObj>
          </w:sdtPr>
          <w:sdtContent>
            <w:r w:rsidR="00337CBE">
              <w:rPr>
                <w:rStyle w:val="PageNumber"/>
                <w:lang w:val="mi-NZ"/>
              </w:rPr>
              <w:t>EXECUTIVE SUMMARY</w:t>
            </w:r>
            <w:r w:rsidR="00337CBE">
              <w:rPr>
                <w:rStyle w:val="PageNumber"/>
                <w:lang w:val="mi-NZ"/>
              </w:rPr>
              <w:tab/>
            </w:r>
          </w:sdtContent>
        </w:sdt>
        <w:r w:rsidR="00337CBE">
          <w:rPr>
            <w:rStyle w:val="PageNumber"/>
          </w:rPr>
          <w:t xml:space="preserve"> </w:t>
        </w:r>
        <w:r w:rsidR="00337CBE">
          <w:rPr>
            <w:rStyle w:val="PageNumber"/>
          </w:rPr>
          <w:fldChar w:fldCharType="begin"/>
        </w:r>
        <w:r w:rsidR="00337CBE">
          <w:rPr>
            <w:rStyle w:val="PageNumber"/>
          </w:rPr>
          <w:instrText xml:space="preserve"> PAGE </w:instrText>
        </w:r>
        <w:r w:rsidR="00337CBE">
          <w:rPr>
            <w:rStyle w:val="PageNumber"/>
          </w:rPr>
          <w:fldChar w:fldCharType="separate"/>
        </w:r>
        <w:r w:rsidR="00337CBE">
          <w:rPr>
            <w:rStyle w:val="PageNumber"/>
            <w:noProof/>
          </w:rPr>
          <w:t>1</w:t>
        </w:r>
        <w:r w:rsidR="00337CBE">
          <w:rPr>
            <w:rStyle w:val="PageNumber"/>
          </w:rPr>
          <w:fldChar w:fldCharType="end"/>
        </w:r>
      </w:p>
    </w:sdtContent>
  </w:sdt>
  <w:p w14:paraId="5626A967" w14:textId="77777777" w:rsidR="00337CBE" w:rsidRDefault="00337CBE"/>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6602152"/>
      <w:docPartObj>
        <w:docPartGallery w:val="Page Numbers (Top of Page)"/>
        <w:docPartUnique/>
      </w:docPartObj>
    </w:sdtPr>
    <w:sdtContent>
      <w:p w14:paraId="7A4BC576" w14:textId="41A61047" w:rsidR="0067310E" w:rsidRPr="00AC0367" w:rsidRDefault="00000000" w:rsidP="001F5F4C">
        <w:pPr>
          <w:pStyle w:val="Header"/>
          <w:framePr w:wrap="none"/>
          <w:rPr>
            <w:rStyle w:val="PageNumber"/>
          </w:rPr>
        </w:pPr>
        <w:sdt>
          <w:sdtPr>
            <w:rPr>
              <w:rStyle w:val="PageNumber"/>
            </w:rPr>
            <w:id w:val="120893365"/>
            <w:docPartObj>
              <w:docPartGallery w:val="Page Numbers (Top of Page)"/>
              <w:docPartUnique/>
            </w:docPartObj>
          </w:sdtPr>
          <w:sdtContent>
            <w:r w:rsidR="00FD595B">
              <w:rPr>
                <w:rStyle w:val="PageNumber"/>
                <w:lang w:val="mi-NZ"/>
              </w:rPr>
              <w:t>EXECUTIVE SUMMARY</w:t>
            </w:r>
            <w:r w:rsidR="00FD595B">
              <w:rPr>
                <w:rStyle w:val="PageNumber"/>
                <w:lang w:val="mi-NZ"/>
              </w:rPr>
              <w:tab/>
            </w:r>
          </w:sdtContent>
        </w:sdt>
        <w:r w:rsidR="00FD595B">
          <w:rPr>
            <w:rStyle w:val="PageNumber"/>
          </w:rPr>
          <w:t xml:space="preserve"> </w:t>
        </w:r>
        <w:r w:rsidR="00FD595B">
          <w:rPr>
            <w:rStyle w:val="PageNumber"/>
          </w:rPr>
          <w:fldChar w:fldCharType="begin"/>
        </w:r>
        <w:r w:rsidR="00FD595B">
          <w:rPr>
            <w:rStyle w:val="PageNumber"/>
          </w:rPr>
          <w:instrText xml:space="preserve"> PAGE </w:instrText>
        </w:r>
        <w:r w:rsidR="00FD595B">
          <w:rPr>
            <w:rStyle w:val="PageNumber"/>
          </w:rPr>
          <w:fldChar w:fldCharType="separate"/>
        </w:r>
        <w:r w:rsidR="00FD595B">
          <w:rPr>
            <w:rStyle w:val="PageNumber"/>
            <w:noProof/>
          </w:rPr>
          <w:t>1</w:t>
        </w:r>
        <w:r w:rsidR="00FD595B">
          <w:rPr>
            <w:rStyle w:val="PageNumber"/>
          </w:rPr>
          <w:fldChar w:fldCharType="end"/>
        </w:r>
      </w:p>
    </w:sdtContent>
  </w:sdt>
  <w:p w14:paraId="33633942" w14:textId="77777777" w:rsidR="0067310E" w:rsidRDefault="0067310E"/>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239405"/>
      <w:docPartObj>
        <w:docPartGallery w:val="Page Numbers (Top of Page)"/>
        <w:docPartUnique/>
      </w:docPartObj>
    </w:sdtPr>
    <w:sdtContent>
      <w:p w14:paraId="06D6077A" w14:textId="588F7F4E" w:rsidR="00714F18" w:rsidRPr="00714F18" w:rsidRDefault="00000000" w:rsidP="001F5F4C">
        <w:pPr>
          <w:pStyle w:val="Header"/>
          <w:framePr w:wrap="none"/>
          <w:rPr>
            <w:rStyle w:val="PageNumber"/>
            <w:lang w:val="en-AU"/>
          </w:rPr>
        </w:pPr>
        <w:sdt>
          <w:sdtPr>
            <w:rPr>
              <w:rStyle w:val="PageNumber"/>
            </w:rPr>
            <w:id w:val="-1621833174"/>
            <w:docPartObj>
              <w:docPartGallery w:val="Page Numbers (Top of Page)"/>
              <w:docPartUnique/>
            </w:docPartObj>
          </w:sdtPr>
          <w:sdtContent>
            <w:r w:rsidR="00714F18">
              <w:rPr>
                <w:rStyle w:val="PageNumber"/>
                <w:lang w:val="mi-NZ"/>
              </w:rPr>
              <w:t>PREAMBLE</w:t>
            </w:r>
            <w:r w:rsidR="00714F18">
              <w:rPr>
                <w:rStyle w:val="PageNumber"/>
                <w:lang w:val="mi-NZ"/>
              </w:rPr>
              <w:tab/>
            </w:r>
          </w:sdtContent>
        </w:sdt>
        <w:r w:rsidR="00714F18">
          <w:rPr>
            <w:rStyle w:val="PageNumber"/>
          </w:rPr>
          <w:fldChar w:fldCharType="begin"/>
        </w:r>
        <w:r w:rsidR="00714F18">
          <w:rPr>
            <w:rStyle w:val="PageNumber"/>
          </w:rPr>
          <w:instrText xml:space="preserve"> PAGE </w:instrText>
        </w:r>
        <w:r w:rsidR="00714F18">
          <w:rPr>
            <w:rStyle w:val="PageNumber"/>
          </w:rPr>
          <w:fldChar w:fldCharType="separate"/>
        </w:r>
        <w:r w:rsidR="00714F18">
          <w:rPr>
            <w:rStyle w:val="PageNumber"/>
            <w:noProof/>
          </w:rPr>
          <w:t>3</w:t>
        </w:r>
        <w:r w:rsidR="00714F18">
          <w:rPr>
            <w:rStyle w:val="PageNumber"/>
          </w:rPr>
          <w:fldChar w:fldCharType="end"/>
        </w:r>
      </w:p>
    </w:sdtContent>
  </w:sdt>
  <w:p w14:paraId="2AEE26F7" w14:textId="77777777" w:rsidR="00714F18" w:rsidRDefault="00714F1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8783316"/>
      <w:docPartObj>
        <w:docPartGallery w:val="Page Numbers (Top of Page)"/>
        <w:docPartUnique/>
      </w:docPartObj>
    </w:sdtPr>
    <w:sdtContent>
      <w:p w14:paraId="4AFEA81D" w14:textId="11336AAF" w:rsidR="003C5AFD" w:rsidRPr="0048701E" w:rsidRDefault="00000000" w:rsidP="001F5F4C">
        <w:pPr>
          <w:pStyle w:val="Header"/>
          <w:framePr w:wrap="none"/>
          <w:rPr>
            <w:rStyle w:val="PageNumber"/>
            <w:lang w:val="en-AU"/>
          </w:rPr>
        </w:pPr>
        <w:sdt>
          <w:sdtPr>
            <w:rPr>
              <w:rStyle w:val="PageNumber"/>
            </w:rPr>
            <w:id w:val="896013839"/>
            <w:docPartObj>
              <w:docPartGallery w:val="Page Numbers (Top of Page)"/>
              <w:docPartUnique/>
            </w:docPartObj>
          </w:sdtPr>
          <w:sdtContent>
            <w:r w:rsidR="0048701E">
              <w:rPr>
                <w:rStyle w:val="PageNumber"/>
                <w:lang w:val="mi-NZ"/>
              </w:rPr>
              <w:t>INTRODUCTION</w:t>
            </w:r>
            <w:r w:rsidR="0048701E">
              <w:rPr>
                <w:rStyle w:val="PageNumber"/>
                <w:lang w:val="mi-NZ"/>
              </w:rPr>
              <w:tab/>
            </w:r>
          </w:sdtContent>
        </w:sdt>
        <w:r w:rsidR="0048701E">
          <w:rPr>
            <w:rStyle w:val="PageNumber"/>
          </w:rPr>
          <w:fldChar w:fldCharType="begin"/>
        </w:r>
        <w:r w:rsidR="0048701E">
          <w:rPr>
            <w:rStyle w:val="PageNumber"/>
          </w:rPr>
          <w:instrText xml:space="preserve"> PAGE </w:instrText>
        </w:r>
        <w:r w:rsidR="0048701E">
          <w:rPr>
            <w:rStyle w:val="PageNumber"/>
          </w:rPr>
          <w:fldChar w:fldCharType="separate"/>
        </w:r>
        <w:r w:rsidR="0048701E">
          <w:rPr>
            <w:rStyle w:val="PageNumber"/>
            <w:noProof/>
          </w:rPr>
          <w:t>8</w:t>
        </w:r>
        <w:r w:rsidR="0048701E">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0FD2B58"/>
    <w:multiLevelType w:val="hybridMultilevel"/>
    <w:tmpl w:val="93A6F1A0"/>
    <w:lvl w:ilvl="0" w:tplc="CC86C5CA">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6BF6C48"/>
    <w:multiLevelType w:val="hybridMultilevel"/>
    <w:tmpl w:val="ADAE7E04"/>
    <w:lvl w:ilvl="0" w:tplc="CC86C5CA">
      <w:start w:val="1"/>
      <w:numFmt w:val="bullet"/>
      <w:lvlText w:val="–"/>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B6423D9"/>
    <w:multiLevelType w:val="hybridMultilevel"/>
    <w:tmpl w:val="107E0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E6E83"/>
    <w:multiLevelType w:val="hybridMultilevel"/>
    <w:tmpl w:val="B7468D9A"/>
    <w:lvl w:ilvl="0" w:tplc="DBDAF4D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D8C5580"/>
    <w:multiLevelType w:val="hybridMultilevel"/>
    <w:tmpl w:val="CD061388"/>
    <w:lvl w:ilvl="0" w:tplc="CF86E3E2">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0442612"/>
    <w:multiLevelType w:val="hybridMultilevel"/>
    <w:tmpl w:val="4F2E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800B77"/>
    <w:multiLevelType w:val="hybridMultilevel"/>
    <w:tmpl w:val="541E6F96"/>
    <w:lvl w:ilvl="0" w:tplc="CC86C5CA">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1B3A44AB"/>
    <w:multiLevelType w:val="hybridMultilevel"/>
    <w:tmpl w:val="E6249DF8"/>
    <w:lvl w:ilvl="0" w:tplc="A2F89CB6">
      <w:start w:val="1"/>
      <w:numFmt w:val="bullet"/>
      <w:pStyle w:val="ET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5D19D7"/>
    <w:multiLevelType w:val="hybridMultilevel"/>
    <w:tmpl w:val="AF5CCDC8"/>
    <w:lvl w:ilvl="0" w:tplc="0C184250">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2F72586"/>
    <w:multiLevelType w:val="hybridMultilevel"/>
    <w:tmpl w:val="F0A6D1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0252CD"/>
    <w:multiLevelType w:val="multilevel"/>
    <w:tmpl w:val="D0E2F50C"/>
    <w:lvl w:ilvl="0">
      <w:start w:val="1"/>
      <w:numFmt w:val="decimal"/>
      <w:lvlText w:val="%1."/>
      <w:lvlJc w:val="left"/>
      <w:pPr>
        <w:ind w:left="720" w:hanging="360"/>
      </w:pPr>
    </w:lvl>
    <w:lvl w:ilvl="1">
      <w:start w:val="5"/>
      <w:numFmt w:val="decimal"/>
      <w:isLgl/>
      <w:lvlText w:val="%1.%2"/>
      <w:lvlJc w:val="left"/>
      <w:pPr>
        <w:ind w:left="926"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E35B75"/>
    <w:multiLevelType w:val="hybridMultilevel"/>
    <w:tmpl w:val="35346872"/>
    <w:lvl w:ilvl="0" w:tplc="445E599E">
      <w:start w:val="1"/>
      <w:numFmt w:val="bullet"/>
      <w:pStyle w:val="GLBulletlist"/>
      <w:lvlText w:val="–"/>
      <w:lvlJc w:val="left"/>
      <w:pPr>
        <w:ind w:left="1080" w:hanging="360"/>
      </w:pPr>
      <w:rPr>
        <w:rFonts w:ascii="Courier New" w:hAnsi="Courier New"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15" w15:restartNumberingAfterBreak="0">
    <w:nsid w:val="28FE659B"/>
    <w:multiLevelType w:val="hybridMultilevel"/>
    <w:tmpl w:val="8DD009AE"/>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EFC375B"/>
    <w:multiLevelType w:val="hybridMultilevel"/>
    <w:tmpl w:val="67941138"/>
    <w:lvl w:ilvl="0" w:tplc="CECC169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D0624E"/>
    <w:multiLevelType w:val="hybridMultilevel"/>
    <w:tmpl w:val="174648C8"/>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7C65AB"/>
    <w:multiLevelType w:val="hybridMultilevel"/>
    <w:tmpl w:val="0D4EA818"/>
    <w:lvl w:ilvl="0" w:tplc="4AC4B894">
      <w:start w:val="1"/>
      <w:numFmt w:val="bullet"/>
      <w:lvlText w:val="–"/>
      <w:lvlJc w:val="left"/>
      <w:pPr>
        <w:ind w:left="720" w:hanging="360"/>
      </w:pPr>
      <w:rPr>
        <w:rFonts w:ascii="Courier New" w:hAnsi="Courier New" w:hint="default"/>
      </w:rPr>
    </w:lvl>
    <w:lvl w:ilvl="1" w:tplc="3A7867A0">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3C0945"/>
    <w:multiLevelType w:val="hybridMultilevel"/>
    <w:tmpl w:val="3312AE72"/>
    <w:lvl w:ilvl="0" w:tplc="E196DA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31322F"/>
    <w:multiLevelType w:val="hybridMultilevel"/>
    <w:tmpl w:val="E132FF46"/>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765846"/>
    <w:multiLevelType w:val="hybridMultilevel"/>
    <w:tmpl w:val="AB1CDAE8"/>
    <w:lvl w:ilvl="0" w:tplc="CC86C5CA">
      <w:start w:val="1"/>
      <w:numFmt w:val="bullet"/>
      <w:lvlText w:val="–"/>
      <w:lvlJc w:val="left"/>
      <w:pPr>
        <w:ind w:left="1440" w:hanging="360"/>
      </w:pPr>
      <w:rPr>
        <w:rFonts w:ascii="Courier New" w:hAnsi="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48535BFD"/>
    <w:multiLevelType w:val="hybridMultilevel"/>
    <w:tmpl w:val="220C77B2"/>
    <w:lvl w:ilvl="0" w:tplc="CC86C5CA">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F360FA2"/>
    <w:multiLevelType w:val="hybridMultilevel"/>
    <w:tmpl w:val="2A3A5FCE"/>
    <w:lvl w:ilvl="0" w:tplc="CC86C5CA">
      <w:start w:val="1"/>
      <w:numFmt w:val="bullet"/>
      <w:lvlText w:val="–"/>
      <w:lvlJc w:val="left"/>
      <w:pPr>
        <w:ind w:left="1080" w:hanging="360"/>
      </w:pPr>
      <w:rPr>
        <w:rFonts w:ascii="Courier New" w:hAnsi="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4004F78"/>
    <w:multiLevelType w:val="hybridMultilevel"/>
    <w:tmpl w:val="6C58E87E"/>
    <w:lvl w:ilvl="0" w:tplc="FFFFFFFF">
      <w:start w:val="1"/>
      <w:numFmt w:val="bullet"/>
      <w:lvlText w:val="–"/>
      <w:lvlJc w:val="left"/>
      <w:pPr>
        <w:ind w:left="720" w:hanging="360"/>
      </w:pPr>
      <w:rPr>
        <w:rFonts w:ascii="Courier New" w:hAnsi="Courier New" w:hint="default"/>
      </w:rPr>
    </w:lvl>
    <w:lvl w:ilvl="1" w:tplc="08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6596C20"/>
    <w:multiLevelType w:val="hybridMultilevel"/>
    <w:tmpl w:val="76564688"/>
    <w:lvl w:ilvl="0" w:tplc="5780659E">
      <w:start w:val="1"/>
      <w:numFmt w:val="bullet"/>
      <w:pStyle w:val="GLbulletlist0"/>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B3E2EB8"/>
    <w:multiLevelType w:val="hybridMultilevel"/>
    <w:tmpl w:val="069CE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0747C2"/>
    <w:multiLevelType w:val="hybridMultilevel"/>
    <w:tmpl w:val="30CA33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3FA2876"/>
    <w:multiLevelType w:val="hybridMultilevel"/>
    <w:tmpl w:val="DB68CE14"/>
    <w:lvl w:ilvl="0" w:tplc="54A6EA10">
      <w:numFmt w:val="bullet"/>
      <w:pStyle w:val="ETdashedlis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29390D"/>
    <w:multiLevelType w:val="hybridMultilevel"/>
    <w:tmpl w:val="F1D88E7A"/>
    <w:lvl w:ilvl="0" w:tplc="50AAFA00">
      <w:start w:val="1"/>
      <w:numFmt w:val="bullet"/>
      <w:pStyle w:val="BulletPoints"/>
      <w:lvlText w:val=""/>
      <w:lvlJc w:val="left"/>
      <w:pPr>
        <w:ind w:left="720" w:hanging="360"/>
      </w:pPr>
      <w:rPr>
        <w:rFonts w:ascii="Symbol" w:hAnsi="Symbol" w:hint="default"/>
      </w:rPr>
    </w:lvl>
    <w:lvl w:ilvl="1" w:tplc="08090003">
      <w:start w:val="1"/>
      <w:numFmt w:val="bullet"/>
      <w:pStyle w:val="BulletPoints"/>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7E56AA"/>
    <w:multiLevelType w:val="multilevel"/>
    <w:tmpl w:val="FDD09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2067821">
    <w:abstractNumId w:val="16"/>
  </w:num>
  <w:num w:numId="2" w16cid:durableId="1674914420">
    <w:abstractNumId w:val="0"/>
  </w:num>
  <w:num w:numId="3" w16cid:durableId="1666010358">
    <w:abstractNumId w:val="28"/>
  </w:num>
  <w:num w:numId="4" w16cid:durableId="140930954">
    <w:abstractNumId w:val="2"/>
  </w:num>
  <w:num w:numId="5" w16cid:durableId="755974427">
    <w:abstractNumId w:val="9"/>
  </w:num>
  <w:num w:numId="6" w16cid:durableId="1934823750">
    <w:abstractNumId w:val="31"/>
  </w:num>
  <w:num w:numId="7" w16cid:durableId="707024166">
    <w:abstractNumId w:val="10"/>
  </w:num>
  <w:num w:numId="8" w16cid:durableId="729351673">
    <w:abstractNumId w:val="30"/>
  </w:num>
  <w:num w:numId="9" w16cid:durableId="814759064">
    <w:abstractNumId w:val="19"/>
  </w:num>
  <w:num w:numId="10" w16cid:durableId="932133091">
    <w:abstractNumId w:val="15"/>
  </w:num>
  <w:num w:numId="11" w16cid:durableId="618686554">
    <w:abstractNumId w:val="18"/>
  </w:num>
  <w:num w:numId="12" w16cid:durableId="65298041">
    <w:abstractNumId w:val="17"/>
  </w:num>
  <w:num w:numId="13" w16cid:durableId="1349941550">
    <w:abstractNumId w:val="13"/>
  </w:num>
  <w:num w:numId="14" w16cid:durableId="171726313">
    <w:abstractNumId w:val="3"/>
  </w:num>
  <w:num w:numId="15" w16cid:durableId="906383193">
    <w:abstractNumId w:val="22"/>
  </w:num>
  <w:num w:numId="16" w16cid:durableId="1822963747">
    <w:abstractNumId w:val="14"/>
  </w:num>
  <w:num w:numId="17" w16cid:durableId="1954510122">
    <w:abstractNumId w:val="24"/>
  </w:num>
  <w:num w:numId="18" w16cid:durableId="2132432191">
    <w:abstractNumId w:val="8"/>
  </w:num>
  <w:num w:numId="19" w16cid:durableId="407654303">
    <w:abstractNumId w:val="1"/>
  </w:num>
  <w:num w:numId="20" w16cid:durableId="1635019183">
    <w:abstractNumId w:val="21"/>
  </w:num>
  <w:num w:numId="21" w16cid:durableId="989141110">
    <w:abstractNumId w:val="23"/>
  </w:num>
  <w:num w:numId="22" w16cid:durableId="1693606619">
    <w:abstractNumId w:val="5"/>
  </w:num>
  <w:num w:numId="23" w16cid:durableId="891500616">
    <w:abstractNumId w:val="27"/>
  </w:num>
  <w:num w:numId="24" w16cid:durableId="1805386216">
    <w:abstractNumId w:val="29"/>
  </w:num>
  <w:num w:numId="25" w16cid:durableId="712584908">
    <w:abstractNumId w:val="4"/>
  </w:num>
  <w:num w:numId="26" w16cid:durableId="1037587294">
    <w:abstractNumId w:val="7"/>
  </w:num>
  <w:num w:numId="27" w16cid:durableId="1938051331">
    <w:abstractNumId w:val="25"/>
  </w:num>
  <w:num w:numId="28" w16cid:durableId="274169721">
    <w:abstractNumId w:val="11"/>
  </w:num>
  <w:num w:numId="29" w16cid:durableId="1166095396">
    <w:abstractNumId w:val="6"/>
  </w:num>
  <w:num w:numId="30" w16cid:durableId="1630546604">
    <w:abstractNumId w:val="20"/>
  </w:num>
  <w:num w:numId="31" w16cid:durableId="954753284">
    <w:abstractNumId w:val="12"/>
  </w:num>
  <w:num w:numId="32" w16cid:durableId="797145591">
    <w:abstractNumId w:val="26"/>
  </w:num>
  <w:num w:numId="33" w16cid:durableId="1280987458">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displayBackgroundShape/>
  <w:embedTrueTypeFonts/>
  <w:saveSubsetFonts/>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NZ" w:vendorID="64" w:dllVersion="0"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NSIGH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afr5w2dew9afeza9sxpvrlvrf92zssvfpp&quot;&gt;Gender and ASD&lt;record-ids&gt;&lt;item&gt;211&lt;/item&gt;&lt;item&gt;217&lt;/item&gt;&lt;item&gt;271&lt;/item&gt;&lt;item&gt;280&lt;/item&gt;&lt;item&gt;291&lt;/item&gt;&lt;item&gt;297&lt;/item&gt;&lt;item&gt;402&lt;/item&gt;&lt;item&gt;507&lt;/item&gt;&lt;item&gt;535&lt;/item&gt;&lt;item&gt;568&lt;/item&gt;&lt;item&gt;744&lt;/item&gt;&lt;item&gt;748&lt;/item&gt;&lt;item&gt;754&lt;/item&gt;&lt;item&gt;756&lt;/item&gt;&lt;item&gt;758&lt;/item&gt;&lt;item&gt;760&lt;/item&gt;&lt;item&gt;762&lt;/item&gt;&lt;item&gt;767&lt;/item&gt;&lt;item&gt;770&lt;/item&gt;&lt;item&gt;771&lt;/item&gt;&lt;item&gt;772&lt;/item&gt;&lt;item&gt;773&lt;/item&gt;&lt;item&gt;780&lt;/item&gt;&lt;item&gt;781&lt;/item&gt;&lt;item&gt;784&lt;/item&gt;&lt;item&gt;785&lt;/item&gt;&lt;item&gt;787&lt;/item&gt;&lt;item&gt;790&lt;/item&gt;&lt;item&gt;794&lt;/item&gt;&lt;item&gt;795&lt;/item&gt;&lt;item&gt;796&lt;/item&gt;&lt;item&gt;797&lt;/item&gt;&lt;item&gt;798&lt;/item&gt;&lt;item&gt;799&lt;/item&gt;&lt;item&gt;800&lt;/item&gt;&lt;item&gt;801&lt;/item&gt;&lt;item&gt;802&lt;/item&gt;&lt;item&gt;803&lt;/item&gt;&lt;item&gt;804&lt;/item&gt;&lt;item&gt;805&lt;/item&gt;&lt;item&gt;806&lt;/item&gt;&lt;item&gt;810&lt;/item&gt;&lt;item&gt;811&lt;/item&gt;&lt;item&gt;813&lt;/item&gt;&lt;item&gt;814&lt;/item&gt;&lt;item&gt;817&lt;/item&gt;&lt;item&gt;818&lt;/item&gt;&lt;item&gt;820&lt;/item&gt;&lt;item&gt;821&lt;/item&gt;&lt;item&gt;823&lt;/item&gt;&lt;item&gt;827&lt;/item&gt;&lt;item&gt;828&lt;/item&gt;&lt;item&gt;829&lt;/item&gt;&lt;item&gt;830&lt;/item&gt;&lt;item&gt;1257&lt;/item&gt;&lt;item&gt;1258&lt;/item&gt;&lt;item&gt;1368&lt;/item&gt;&lt;item&gt;1369&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6&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5&lt;/item&gt;&lt;item&gt;1406&lt;/item&gt;&lt;item&gt;1407&lt;/item&gt;&lt;item&gt;1408&lt;/item&gt;&lt;item&gt;1410&lt;/item&gt;&lt;item&gt;1412&lt;/item&gt;&lt;item&gt;1413&lt;/item&gt;&lt;item&gt;1414&lt;/item&gt;&lt;item&gt;1415&lt;/item&gt;&lt;item&gt;1416&lt;/item&gt;&lt;item&gt;1417&lt;/item&gt;&lt;item&gt;1418&lt;/item&gt;&lt;item&gt;1420&lt;/item&gt;&lt;item&gt;1421&lt;/item&gt;&lt;item&gt;1422&lt;/item&gt;&lt;item&gt;1424&lt;/item&gt;&lt;item&gt;1425&lt;/item&gt;&lt;item&gt;1426&lt;/item&gt;&lt;item&gt;1427&lt;/item&gt;&lt;item&gt;1428&lt;/item&gt;&lt;item&gt;1429&lt;/item&gt;&lt;item&gt;1430&lt;/item&gt;&lt;item&gt;1431&lt;/item&gt;&lt;item&gt;1433&lt;/item&gt;&lt;item&gt;1434&lt;/item&gt;&lt;item&gt;1435&lt;/item&gt;&lt;item&gt;1436&lt;/item&gt;&lt;item&gt;1437&lt;/item&gt;&lt;item&gt;1438&lt;/item&gt;&lt;item&gt;1439&lt;/item&gt;&lt;item&gt;1440&lt;/item&gt;&lt;item&gt;1441&lt;/item&gt;&lt;item&gt;1443&lt;/item&gt;&lt;item&gt;1444&lt;/item&gt;&lt;item&gt;1445&lt;/item&gt;&lt;item&gt;1446&lt;/item&gt;&lt;item&gt;1447&lt;/item&gt;&lt;/record-ids&gt;&lt;/item&gt;&lt;/Libraries&gt;"/>
  </w:docVars>
  <w:rsids>
    <w:rsidRoot w:val="006E014F"/>
    <w:rsid w:val="00000032"/>
    <w:rsid w:val="0000010A"/>
    <w:rsid w:val="00000149"/>
    <w:rsid w:val="00000495"/>
    <w:rsid w:val="00000681"/>
    <w:rsid w:val="0000071E"/>
    <w:rsid w:val="00000856"/>
    <w:rsid w:val="00000CA0"/>
    <w:rsid w:val="00000CF0"/>
    <w:rsid w:val="00000D0A"/>
    <w:rsid w:val="00000D98"/>
    <w:rsid w:val="00000EFB"/>
    <w:rsid w:val="00000FBC"/>
    <w:rsid w:val="00001006"/>
    <w:rsid w:val="000012E6"/>
    <w:rsid w:val="000012EC"/>
    <w:rsid w:val="00001321"/>
    <w:rsid w:val="000014AB"/>
    <w:rsid w:val="00001563"/>
    <w:rsid w:val="000015C6"/>
    <w:rsid w:val="000015D6"/>
    <w:rsid w:val="00001D76"/>
    <w:rsid w:val="00001DFE"/>
    <w:rsid w:val="0000214D"/>
    <w:rsid w:val="000021F0"/>
    <w:rsid w:val="00002308"/>
    <w:rsid w:val="00002568"/>
    <w:rsid w:val="0000256B"/>
    <w:rsid w:val="00002767"/>
    <w:rsid w:val="00002AA9"/>
    <w:rsid w:val="00002E07"/>
    <w:rsid w:val="00002E21"/>
    <w:rsid w:val="00003379"/>
    <w:rsid w:val="000033BE"/>
    <w:rsid w:val="000033E7"/>
    <w:rsid w:val="00003460"/>
    <w:rsid w:val="00003708"/>
    <w:rsid w:val="0000370D"/>
    <w:rsid w:val="0000387E"/>
    <w:rsid w:val="00003BCB"/>
    <w:rsid w:val="00003D51"/>
    <w:rsid w:val="00003E4F"/>
    <w:rsid w:val="00004000"/>
    <w:rsid w:val="000041B7"/>
    <w:rsid w:val="000042E3"/>
    <w:rsid w:val="0000434B"/>
    <w:rsid w:val="00004405"/>
    <w:rsid w:val="0000472A"/>
    <w:rsid w:val="00004747"/>
    <w:rsid w:val="0000476E"/>
    <w:rsid w:val="00004C3C"/>
    <w:rsid w:val="00004CAD"/>
    <w:rsid w:val="00005884"/>
    <w:rsid w:val="00005C46"/>
    <w:rsid w:val="00005FDE"/>
    <w:rsid w:val="00006169"/>
    <w:rsid w:val="0000631A"/>
    <w:rsid w:val="00006327"/>
    <w:rsid w:val="0000644C"/>
    <w:rsid w:val="000064C8"/>
    <w:rsid w:val="00006614"/>
    <w:rsid w:val="0000667F"/>
    <w:rsid w:val="0000679D"/>
    <w:rsid w:val="000067CC"/>
    <w:rsid w:val="0000691D"/>
    <w:rsid w:val="00006A66"/>
    <w:rsid w:val="00006E37"/>
    <w:rsid w:val="00007894"/>
    <w:rsid w:val="00007A7C"/>
    <w:rsid w:val="00007B01"/>
    <w:rsid w:val="00007BA2"/>
    <w:rsid w:val="00007FCB"/>
    <w:rsid w:val="00010006"/>
    <w:rsid w:val="0001038B"/>
    <w:rsid w:val="000105E0"/>
    <w:rsid w:val="000107DF"/>
    <w:rsid w:val="000108D0"/>
    <w:rsid w:val="000109C3"/>
    <w:rsid w:val="00010D2C"/>
    <w:rsid w:val="00011180"/>
    <w:rsid w:val="000111DB"/>
    <w:rsid w:val="00011262"/>
    <w:rsid w:val="000115B8"/>
    <w:rsid w:val="00011625"/>
    <w:rsid w:val="0001186A"/>
    <w:rsid w:val="00011EBE"/>
    <w:rsid w:val="00011EF4"/>
    <w:rsid w:val="00011F1A"/>
    <w:rsid w:val="00012022"/>
    <w:rsid w:val="0001207F"/>
    <w:rsid w:val="00012478"/>
    <w:rsid w:val="000124B7"/>
    <w:rsid w:val="00012668"/>
    <w:rsid w:val="00012797"/>
    <w:rsid w:val="000127E1"/>
    <w:rsid w:val="00012ACB"/>
    <w:rsid w:val="00012BB5"/>
    <w:rsid w:val="00012C34"/>
    <w:rsid w:val="00012C64"/>
    <w:rsid w:val="00012D69"/>
    <w:rsid w:val="00012D7E"/>
    <w:rsid w:val="00012E8E"/>
    <w:rsid w:val="00012F92"/>
    <w:rsid w:val="000134CE"/>
    <w:rsid w:val="00013636"/>
    <w:rsid w:val="00013853"/>
    <w:rsid w:val="000139E6"/>
    <w:rsid w:val="00013AF3"/>
    <w:rsid w:val="00013C4A"/>
    <w:rsid w:val="00013D0D"/>
    <w:rsid w:val="00013D51"/>
    <w:rsid w:val="00013E2C"/>
    <w:rsid w:val="00013E9A"/>
    <w:rsid w:val="00013F72"/>
    <w:rsid w:val="00013FAC"/>
    <w:rsid w:val="00013FB7"/>
    <w:rsid w:val="00014097"/>
    <w:rsid w:val="0001445C"/>
    <w:rsid w:val="000145CC"/>
    <w:rsid w:val="00014824"/>
    <w:rsid w:val="00014FB7"/>
    <w:rsid w:val="00015149"/>
    <w:rsid w:val="000156DC"/>
    <w:rsid w:val="00015A27"/>
    <w:rsid w:val="00015CBA"/>
    <w:rsid w:val="00015F47"/>
    <w:rsid w:val="00015F65"/>
    <w:rsid w:val="00016251"/>
    <w:rsid w:val="00016409"/>
    <w:rsid w:val="0001642C"/>
    <w:rsid w:val="000165AC"/>
    <w:rsid w:val="00016773"/>
    <w:rsid w:val="0001686C"/>
    <w:rsid w:val="00016CE7"/>
    <w:rsid w:val="00016DBD"/>
    <w:rsid w:val="00017025"/>
    <w:rsid w:val="000170A9"/>
    <w:rsid w:val="00017903"/>
    <w:rsid w:val="0001793C"/>
    <w:rsid w:val="00017A90"/>
    <w:rsid w:val="00017B00"/>
    <w:rsid w:val="00017E1B"/>
    <w:rsid w:val="00017E45"/>
    <w:rsid w:val="0002000C"/>
    <w:rsid w:val="00020706"/>
    <w:rsid w:val="0002082B"/>
    <w:rsid w:val="000208B5"/>
    <w:rsid w:val="00020ACC"/>
    <w:rsid w:val="00020C63"/>
    <w:rsid w:val="00020D08"/>
    <w:rsid w:val="00020D09"/>
    <w:rsid w:val="00020E15"/>
    <w:rsid w:val="000210C3"/>
    <w:rsid w:val="0002117D"/>
    <w:rsid w:val="000214BA"/>
    <w:rsid w:val="000218A7"/>
    <w:rsid w:val="000219C7"/>
    <w:rsid w:val="00021AA5"/>
    <w:rsid w:val="00021CF9"/>
    <w:rsid w:val="00021F53"/>
    <w:rsid w:val="000224ED"/>
    <w:rsid w:val="000226B5"/>
    <w:rsid w:val="0002279D"/>
    <w:rsid w:val="00022833"/>
    <w:rsid w:val="0002287D"/>
    <w:rsid w:val="00022B1F"/>
    <w:rsid w:val="00022C7E"/>
    <w:rsid w:val="00022CB2"/>
    <w:rsid w:val="00022E8E"/>
    <w:rsid w:val="00022FFF"/>
    <w:rsid w:val="000230E2"/>
    <w:rsid w:val="00023502"/>
    <w:rsid w:val="0002385B"/>
    <w:rsid w:val="00023BB7"/>
    <w:rsid w:val="00023C15"/>
    <w:rsid w:val="00023F88"/>
    <w:rsid w:val="000246CD"/>
    <w:rsid w:val="00024744"/>
    <w:rsid w:val="00024806"/>
    <w:rsid w:val="000249E1"/>
    <w:rsid w:val="00024ABF"/>
    <w:rsid w:val="00024B06"/>
    <w:rsid w:val="00024CC9"/>
    <w:rsid w:val="00024EDE"/>
    <w:rsid w:val="000252D8"/>
    <w:rsid w:val="00025602"/>
    <w:rsid w:val="000256F3"/>
    <w:rsid w:val="00025772"/>
    <w:rsid w:val="00025982"/>
    <w:rsid w:val="00025C61"/>
    <w:rsid w:val="00025D90"/>
    <w:rsid w:val="00025E14"/>
    <w:rsid w:val="00025E30"/>
    <w:rsid w:val="000260B0"/>
    <w:rsid w:val="000261AC"/>
    <w:rsid w:val="000261F3"/>
    <w:rsid w:val="00026484"/>
    <w:rsid w:val="0002650C"/>
    <w:rsid w:val="0002657A"/>
    <w:rsid w:val="000265AE"/>
    <w:rsid w:val="00026701"/>
    <w:rsid w:val="0002694D"/>
    <w:rsid w:val="000269EE"/>
    <w:rsid w:val="00026AE4"/>
    <w:rsid w:val="00026D75"/>
    <w:rsid w:val="00026E8E"/>
    <w:rsid w:val="00026E9B"/>
    <w:rsid w:val="00027140"/>
    <w:rsid w:val="00027170"/>
    <w:rsid w:val="000271E2"/>
    <w:rsid w:val="00027237"/>
    <w:rsid w:val="000272D1"/>
    <w:rsid w:val="0002783B"/>
    <w:rsid w:val="00027852"/>
    <w:rsid w:val="000279BC"/>
    <w:rsid w:val="00027C7C"/>
    <w:rsid w:val="00027CD0"/>
    <w:rsid w:val="00027F33"/>
    <w:rsid w:val="00027F5B"/>
    <w:rsid w:val="000301F4"/>
    <w:rsid w:val="000304BE"/>
    <w:rsid w:val="00030604"/>
    <w:rsid w:val="00030A81"/>
    <w:rsid w:val="00030A96"/>
    <w:rsid w:val="00030BAA"/>
    <w:rsid w:val="00030C02"/>
    <w:rsid w:val="00030C7E"/>
    <w:rsid w:val="00030E77"/>
    <w:rsid w:val="00030EE7"/>
    <w:rsid w:val="0003107B"/>
    <w:rsid w:val="00031151"/>
    <w:rsid w:val="00031264"/>
    <w:rsid w:val="0003147B"/>
    <w:rsid w:val="00031600"/>
    <w:rsid w:val="00031603"/>
    <w:rsid w:val="00031707"/>
    <w:rsid w:val="0003171B"/>
    <w:rsid w:val="000317B6"/>
    <w:rsid w:val="00031B39"/>
    <w:rsid w:val="00031BD7"/>
    <w:rsid w:val="00031DEB"/>
    <w:rsid w:val="00032148"/>
    <w:rsid w:val="0003232E"/>
    <w:rsid w:val="0003263E"/>
    <w:rsid w:val="000326CF"/>
    <w:rsid w:val="0003292F"/>
    <w:rsid w:val="00032949"/>
    <w:rsid w:val="00032CED"/>
    <w:rsid w:val="00032D30"/>
    <w:rsid w:val="00032EB7"/>
    <w:rsid w:val="00032FFF"/>
    <w:rsid w:val="00033145"/>
    <w:rsid w:val="0003323C"/>
    <w:rsid w:val="000334EA"/>
    <w:rsid w:val="00033559"/>
    <w:rsid w:val="000335BD"/>
    <w:rsid w:val="000336CA"/>
    <w:rsid w:val="00033804"/>
    <w:rsid w:val="00033AD1"/>
    <w:rsid w:val="00033CF7"/>
    <w:rsid w:val="0003444B"/>
    <w:rsid w:val="000344CC"/>
    <w:rsid w:val="00034567"/>
    <w:rsid w:val="00034678"/>
    <w:rsid w:val="00034742"/>
    <w:rsid w:val="000347FA"/>
    <w:rsid w:val="000350AF"/>
    <w:rsid w:val="00035266"/>
    <w:rsid w:val="00035795"/>
    <w:rsid w:val="00035839"/>
    <w:rsid w:val="00035964"/>
    <w:rsid w:val="00035A4A"/>
    <w:rsid w:val="00035AB5"/>
    <w:rsid w:val="00035DB8"/>
    <w:rsid w:val="00035DE2"/>
    <w:rsid w:val="00035FD0"/>
    <w:rsid w:val="000364DE"/>
    <w:rsid w:val="00036760"/>
    <w:rsid w:val="000369CD"/>
    <w:rsid w:val="00036AFB"/>
    <w:rsid w:val="00036B02"/>
    <w:rsid w:val="00036BF4"/>
    <w:rsid w:val="00036EDC"/>
    <w:rsid w:val="00036F86"/>
    <w:rsid w:val="00037146"/>
    <w:rsid w:val="000375F8"/>
    <w:rsid w:val="000377A6"/>
    <w:rsid w:val="000377EC"/>
    <w:rsid w:val="000379B1"/>
    <w:rsid w:val="000379DF"/>
    <w:rsid w:val="00037A00"/>
    <w:rsid w:val="00037C8F"/>
    <w:rsid w:val="000402B0"/>
    <w:rsid w:val="000403BA"/>
    <w:rsid w:val="000409A4"/>
    <w:rsid w:val="00040B70"/>
    <w:rsid w:val="00040BB1"/>
    <w:rsid w:val="00040C79"/>
    <w:rsid w:val="00040D21"/>
    <w:rsid w:val="00040D71"/>
    <w:rsid w:val="000410BE"/>
    <w:rsid w:val="00041187"/>
    <w:rsid w:val="000414FD"/>
    <w:rsid w:val="0004172C"/>
    <w:rsid w:val="00041A44"/>
    <w:rsid w:val="00041AE1"/>
    <w:rsid w:val="00041B12"/>
    <w:rsid w:val="00041DAF"/>
    <w:rsid w:val="00041ED7"/>
    <w:rsid w:val="00041F50"/>
    <w:rsid w:val="0004202E"/>
    <w:rsid w:val="0004202F"/>
    <w:rsid w:val="00042324"/>
    <w:rsid w:val="00042344"/>
    <w:rsid w:val="000428C2"/>
    <w:rsid w:val="00042B4D"/>
    <w:rsid w:val="00042B89"/>
    <w:rsid w:val="00042C6C"/>
    <w:rsid w:val="00042D76"/>
    <w:rsid w:val="00042E31"/>
    <w:rsid w:val="00042E61"/>
    <w:rsid w:val="00042E63"/>
    <w:rsid w:val="00042F0B"/>
    <w:rsid w:val="00042FDC"/>
    <w:rsid w:val="00043443"/>
    <w:rsid w:val="000434D8"/>
    <w:rsid w:val="000435D7"/>
    <w:rsid w:val="00043661"/>
    <w:rsid w:val="00043673"/>
    <w:rsid w:val="000436E3"/>
    <w:rsid w:val="00043D29"/>
    <w:rsid w:val="00043D66"/>
    <w:rsid w:val="00043FA6"/>
    <w:rsid w:val="00044290"/>
    <w:rsid w:val="000445F6"/>
    <w:rsid w:val="000446AC"/>
    <w:rsid w:val="00044BF3"/>
    <w:rsid w:val="00044D4B"/>
    <w:rsid w:val="00044E50"/>
    <w:rsid w:val="0004503E"/>
    <w:rsid w:val="0004518D"/>
    <w:rsid w:val="00045327"/>
    <w:rsid w:val="00045473"/>
    <w:rsid w:val="00045562"/>
    <w:rsid w:val="000457A7"/>
    <w:rsid w:val="0004592E"/>
    <w:rsid w:val="000459A5"/>
    <w:rsid w:val="000459B6"/>
    <w:rsid w:val="00045D7E"/>
    <w:rsid w:val="00045DA6"/>
    <w:rsid w:val="00045ED1"/>
    <w:rsid w:val="00045EE8"/>
    <w:rsid w:val="00046048"/>
    <w:rsid w:val="000465FA"/>
    <w:rsid w:val="00046845"/>
    <w:rsid w:val="00046C81"/>
    <w:rsid w:val="00046DBA"/>
    <w:rsid w:val="0004700A"/>
    <w:rsid w:val="0004723A"/>
    <w:rsid w:val="00047244"/>
    <w:rsid w:val="00047269"/>
    <w:rsid w:val="00047438"/>
    <w:rsid w:val="00047632"/>
    <w:rsid w:val="00047888"/>
    <w:rsid w:val="000478FC"/>
    <w:rsid w:val="00047D86"/>
    <w:rsid w:val="00047DBB"/>
    <w:rsid w:val="00047F06"/>
    <w:rsid w:val="00050002"/>
    <w:rsid w:val="00050074"/>
    <w:rsid w:val="000500D4"/>
    <w:rsid w:val="0005028E"/>
    <w:rsid w:val="00050424"/>
    <w:rsid w:val="0005063F"/>
    <w:rsid w:val="00050951"/>
    <w:rsid w:val="0005096F"/>
    <w:rsid w:val="00050987"/>
    <w:rsid w:val="00050A08"/>
    <w:rsid w:val="00050A44"/>
    <w:rsid w:val="00050A45"/>
    <w:rsid w:val="00050B5B"/>
    <w:rsid w:val="00050D92"/>
    <w:rsid w:val="000510A2"/>
    <w:rsid w:val="000513A2"/>
    <w:rsid w:val="000514AE"/>
    <w:rsid w:val="00051A26"/>
    <w:rsid w:val="00051B45"/>
    <w:rsid w:val="00051B51"/>
    <w:rsid w:val="00051E8C"/>
    <w:rsid w:val="000520C7"/>
    <w:rsid w:val="0005211B"/>
    <w:rsid w:val="00052ACC"/>
    <w:rsid w:val="00052BC4"/>
    <w:rsid w:val="00052C4A"/>
    <w:rsid w:val="00052CDC"/>
    <w:rsid w:val="00053146"/>
    <w:rsid w:val="00053162"/>
    <w:rsid w:val="0005358B"/>
    <w:rsid w:val="00053A11"/>
    <w:rsid w:val="00053A30"/>
    <w:rsid w:val="00053D6D"/>
    <w:rsid w:val="00053D83"/>
    <w:rsid w:val="00053DC5"/>
    <w:rsid w:val="0005455F"/>
    <w:rsid w:val="000545A5"/>
    <w:rsid w:val="00054768"/>
    <w:rsid w:val="0005480F"/>
    <w:rsid w:val="000548AD"/>
    <w:rsid w:val="000548E8"/>
    <w:rsid w:val="00054A16"/>
    <w:rsid w:val="00054E2E"/>
    <w:rsid w:val="00054ECA"/>
    <w:rsid w:val="00055467"/>
    <w:rsid w:val="000554C2"/>
    <w:rsid w:val="0005552B"/>
    <w:rsid w:val="000555D4"/>
    <w:rsid w:val="000556AB"/>
    <w:rsid w:val="00055897"/>
    <w:rsid w:val="00056186"/>
    <w:rsid w:val="000561C0"/>
    <w:rsid w:val="000561CA"/>
    <w:rsid w:val="000561D4"/>
    <w:rsid w:val="000562A4"/>
    <w:rsid w:val="000562DC"/>
    <w:rsid w:val="000564C1"/>
    <w:rsid w:val="00056506"/>
    <w:rsid w:val="000565B5"/>
    <w:rsid w:val="00056634"/>
    <w:rsid w:val="00056707"/>
    <w:rsid w:val="0005688E"/>
    <w:rsid w:val="000569D5"/>
    <w:rsid w:val="00056BE4"/>
    <w:rsid w:val="00056C01"/>
    <w:rsid w:val="00057018"/>
    <w:rsid w:val="0005717F"/>
    <w:rsid w:val="000575F8"/>
    <w:rsid w:val="00057640"/>
    <w:rsid w:val="000576D0"/>
    <w:rsid w:val="000576D3"/>
    <w:rsid w:val="00057844"/>
    <w:rsid w:val="00057886"/>
    <w:rsid w:val="00057AA1"/>
    <w:rsid w:val="00057ACE"/>
    <w:rsid w:val="00057F08"/>
    <w:rsid w:val="00057F77"/>
    <w:rsid w:val="0006000D"/>
    <w:rsid w:val="000602A0"/>
    <w:rsid w:val="00060368"/>
    <w:rsid w:val="00060393"/>
    <w:rsid w:val="000603B6"/>
    <w:rsid w:val="000603ED"/>
    <w:rsid w:val="000604B1"/>
    <w:rsid w:val="000605FF"/>
    <w:rsid w:val="0006093C"/>
    <w:rsid w:val="00060972"/>
    <w:rsid w:val="00060E6E"/>
    <w:rsid w:val="00060E7A"/>
    <w:rsid w:val="00060FDF"/>
    <w:rsid w:val="000610A5"/>
    <w:rsid w:val="00061193"/>
    <w:rsid w:val="00061304"/>
    <w:rsid w:val="0006145F"/>
    <w:rsid w:val="000616ED"/>
    <w:rsid w:val="00061732"/>
    <w:rsid w:val="0006173F"/>
    <w:rsid w:val="000617DA"/>
    <w:rsid w:val="00061AAA"/>
    <w:rsid w:val="00061BB5"/>
    <w:rsid w:val="00061C26"/>
    <w:rsid w:val="00061C85"/>
    <w:rsid w:val="00061EF8"/>
    <w:rsid w:val="00062001"/>
    <w:rsid w:val="00062059"/>
    <w:rsid w:val="0006226E"/>
    <w:rsid w:val="000624BB"/>
    <w:rsid w:val="00062DAF"/>
    <w:rsid w:val="00063172"/>
    <w:rsid w:val="0006321C"/>
    <w:rsid w:val="000632D7"/>
    <w:rsid w:val="0006348E"/>
    <w:rsid w:val="00063696"/>
    <w:rsid w:val="0006381D"/>
    <w:rsid w:val="00063CF7"/>
    <w:rsid w:val="00063E5A"/>
    <w:rsid w:val="00063E5D"/>
    <w:rsid w:val="00064BBA"/>
    <w:rsid w:val="00064C16"/>
    <w:rsid w:val="00064C59"/>
    <w:rsid w:val="00064D0D"/>
    <w:rsid w:val="00064E3B"/>
    <w:rsid w:val="00065020"/>
    <w:rsid w:val="0006504C"/>
    <w:rsid w:val="00065903"/>
    <w:rsid w:val="0006596E"/>
    <w:rsid w:val="00065A46"/>
    <w:rsid w:val="00065CA3"/>
    <w:rsid w:val="00065D69"/>
    <w:rsid w:val="00065E2F"/>
    <w:rsid w:val="00065F1B"/>
    <w:rsid w:val="0006621B"/>
    <w:rsid w:val="000662D9"/>
    <w:rsid w:val="000663A1"/>
    <w:rsid w:val="0006646F"/>
    <w:rsid w:val="00066570"/>
    <w:rsid w:val="0006668E"/>
    <w:rsid w:val="00066921"/>
    <w:rsid w:val="000669D9"/>
    <w:rsid w:val="00066CF4"/>
    <w:rsid w:val="00066DAB"/>
    <w:rsid w:val="00066E14"/>
    <w:rsid w:val="000671C9"/>
    <w:rsid w:val="0006735E"/>
    <w:rsid w:val="000673F3"/>
    <w:rsid w:val="00067528"/>
    <w:rsid w:val="00067881"/>
    <w:rsid w:val="00067A43"/>
    <w:rsid w:val="00067B8A"/>
    <w:rsid w:val="00067CEC"/>
    <w:rsid w:val="00067D6F"/>
    <w:rsid w:val="00067EAA"/>
    <w:rsid w:val="00070194"/>
    <w:rsid w:val="000702EE"/>
    <w:rsid w:val="00070327"/>
    <w:rsid w:val="00070475"/>
    <w:rsid w:val="0007072D"/>
    <w:rsid w:val="0007077C"/>
    <w:rsid w:val="000708DF"/>
    <w:rsid w:val="00070954"/>
    <w:rsid w:val="00070965"/>
    <w:rsid w:val="00070E18"/>
    <w:rsid w:val="000715D7"/>
    <w:rsid w:val="0007179F"/>
    <w:rsid w:val="00071C27"/>
    <w:rsid w:val="00071C83"/>
    <w:rsid w:val="00071D20"/>
    <w:rsid w:val="00071E71"/>
    <w:rsid w:val="000720E6"/>
    <w:rsid w:val="0007250D"/>
    <w:rsid w:val="0007298E"/>
    <w:rsid w:val="00072B20"/>
    <w:rsid w:val="00072B23"/>
    <w:rsid w:val="00072C5B"/>
    <w:rsid w:val="00072E9D"/>
    <w:rsid w:val="00072F7F"/>
    <w:rsid w:val="000730EA"/>
    <w:rsid w:val="00073100"/>
    <w:rsid w:val="0007316B"/>
    <w:rsid w:val="0007322C"/>
    <w:rsid w:val="00073378"/>
    <w:rsid w:val="00073559"/>
    <w:rsid w:val="00073586"/>
    <w:rsid w:val="00073595"/>
    <w:rsid w:val="00073C41"/>
    <w:rsid w:val="00073D23"/>
    <w:rsid w:val="00073D8C"/>
    <w:rsid w:val="00073FDE"/>
    <w:rsid w:val="0007404F"/>
    <w:rsid w:val="0007413D"/>
    <w:rsid w:val="000741A2"/>
    <w:rsid w:val="000741F8"/>
    <w:rsid w:val="00074305"/>
    <w:rsid w:val="00074367"/>
    <w:rsid w:val="0007441E"/>
    <w:rsid w:val="0007480D"/>
    <w:rsid w:val="00074A33"/>
    <w:rsid w:val="00074B82"/>
    <w:rsid w:val="00074B83"/>
    <w:rsid w:val="00074BE7"/>
    <w:rsid w:val="00074CCE"/>
    <w:rsid w:val="00074CD2"/>
    <w:rsid w:val="00074CD9"/>
    <w:rsid w:val="00074D74"/>
    <w:rsid w:val="00074F9B"/>
    <w:rsid w:val="000752A2"/>
    <w:rsid w:val="000754CE"/>
    <w:rsid w:val="0007577A"/>
    <w:rsid w:val="000757A5"/>
    <w:rsid w:val="00075853"/>
    <w:rsid w:val="0007598D"/>
    <w:rsid w:val="000759C2"/>
    <w:rsid w:val="00075ACD"/>
    <w:rsid w:val="00075C61"/>
    <w:rsid w:val="00075CC1"/>
    <w:rsid w:val="00075CCB"/>
    <w:rsid w:val="00075ED0"/>
    <w:rsid w:val="00075F7F"/>
    <w:rsid w:val="00075F9A"/>
    <w:rsid w:val="000762DA"/>
    <w:rsid w:val="00076AA8"/>
    <w:rsid w:val="00076F2F"/>
    <w:rsid w:val="00077C71"/>
    <w:rsid w:val="00077E11"/>
    <w:rsid w:val="00077F01"/>
    <w:rsid w:val="00077F42"/>
    <w:rsid w:val="00077F92"/>
    <w:rsid w:val="00077FC5"/>
    <w:rsid w:val="000800E3"/>
    <w:rsid w:val="000804D4"/>
    <w:rsid w:val="000804F2"/>
    <w:rsid w:val="000805EB"/>
    <w:rsid w:val="00080740"/>
    <w:rsid w:val="000807E3"/>
    <w:rsid w:val="000807F2"/>
    <w:rsid w:val="00080DEE"/>
    <w:rsid w:val="0008115E"/>
    <w:rsid w:val="00081292"/>
    <w:rsid w:val="0008144B"/>
    <w:rsid w:val="0008156E"/>
    <w:rsid w:val="0008157F"/>
    <w:rsid w:val="000815F0"/>
    <w:rsid w:val="0008183A"/>
    <w:rsid w:val="000818C3"/>
    <w:rsid w:val="0008196B"/>
    <w:rsid w:val="00081CF4"/>
    <w:rsid w:val="00081EBA"/>
    <w:rsid w:val="00082311"/>
    <w:rsid w:val="000823C9"/>
    <w:rsid w:val="0008262C"/>
    <w:rsid w:val="0008275B"/>
    <w:rsid w:val="00082955"/>
    <w:rsid w:val="00082DAC"/>
    <w:rsid w:val="00082DAF"/>
    <w:rsid w:val="00082DDD"/>
    <w:rsid w:val="000831B6"/>
    <w:rsid w:val="0008329D"/>
    <w:rsid w:val="000832EF"/>
    <w:rsid w:val="00083764"/>
    <w:rsid w:val="0008377D"/>
    <w:rsid w:val="00083954"/>
    <w:rsid w:val="00083ADF"/>
    <w:rsid w:val="00083C3D"/>
    <w:rsid w:val="00083CA5"/>
    <w:rsid w:val="000840BD"/>
    <w:rsid w:val="000845CB"/>
    <w:rsid w:val="0008479A"/>
    <w:rsid w:val="00084812"/>
    <w:rsid w:val="0008497D"/>
    <w:rsid w:val="000849CF"/>
    <w:rsid w:val="00084D6A"/>
    <w:rsid w:val="00084EFD"/>
    <w:rsid w:val="000851AA"/>
    <w:rsid w:val="00085246"/>
    <w:rsid w:val="0008535C"/>
    <w:rsid w:val="0008535E"/>
    <w:rsid w:val="0008541C"/>
    <w:rsid w:val="00085457"/>
    <w:rsid w:val="0008553D"/>
    <w:rsid w:val="00086181"/>
    <w:rsid w:val="00086269"/>
    <w:rsid w:val="0008632E"/>
    <w:rsid w:val="0008643D"/>
    <w:rsid w:val="00086463"/>
    <w:rsid w:val="00086968"/>
    <w:rsid w:val="00086DBC"/>
    <w:rsid w:val="000871F3"/>
    <w:rsid w:val="000876B0"/>
    <w:rsid w:val="000877A4"/>
    <w:rsid w:val="00087853"/>
    <w:rsid w:val="0008787A"/>
    <w:rsid w:val="00087A9B"/>
    <w:rsid w:val="00087D3F"/>
    <w:rsid w:val="0009069A"/>
    <w:rsid w:val="000906E3"/>
    <w:rsid w:val="0009099E"/>
    <w:rsid w:val="00090A8D"/>
    <w:rsid w:val="00090B4A"/>
    <w:rsid w:val="00090CF1"/>
    <w:rsid w:val="00091030"/>
    <w:rsid w:val="0009177F"/>
    <w:rsid w:val="000918A6"/>
    <w:rsid w:val="000920FC"/>
    <w:rsid w:val="000921EB"/>
    <w:rsid w:val="00092416"/>
    <w:rsid w:val="000924A7"/>
    <w:rsid w:val="000929D4"/>
    <w:rsid w:val="00092CD0"/>
    <w:rsid w:val="000930CD"/>
    <w:rsid w:val="00093151"/>
    <w:rsid w:val="000931E1"/>
    <w:rsid w:val="000932B0"/>
    <w:rsid w:val="00093318"/>
    <w:rsid w:val="0009334F"/>
    <w:rsid w:val="00093400"/>
    <w:rsid w:val="000934DF"/>
    <w:rsid w:val="000938B0"/>
    <w:rsid w:val="00093A78"/>
    <w:rsid w:val="00093AB2"/>
    <w:rsid w:val="00093AFF"/>
    <w:rsid w:val="00093F4C"/>
    <w:rsid w:val="00093FB3"/>
    <w:rsid w:val="00094007"/>
    <w:rsid w:val="00094483"/>
    <w:rsid w:val="00094711"/>
    <w:rsid w:val="000947AB"/>
    <w:rsid w:val="00094E0B"/>
    <w:rsid w:val="00094E66"/>
    <w:rsid w:val="00094F62"/>
    <w:rsid w:val="00095058"/>
    <w:rsid w:val="0009526E"/>
    <w:rsid w:val="000953FD"/>
    <w:rsid w:val="0009553A"/>
    <w:rsid w:val="0009566C"/>
    <w:rsid w:val="000956C1"/>
    <w:rsid w:val="000956DD"/>
    <w:rsid w:val="0009576C"/>
    <w:rsid w:val="00095920"/>
    <w:rsid w:val="000959F0"/>
    <w:rsid w:val="00095A77"/>
    <w:rsid w:val="00095D24"/>
    <w:rsid w:val="0009611C"/>
    <w:rsid w:val="000961E0"/>
    <w:rsid w:val="0009630E"/>
    <w:rsid w:val="00096A2A"/>
    <w:rsid w:val="00096ADD"/>
    <w:rsid w:val="00096B50"/>
    <w:rsid w:val="00096ED5"/>
    <w:rsid w:val="00096EE5"/>
    <w:rsid w:val="000970D3"/>
    <w:rsid w:val="00097287"/>
    <w:rsid w:val="0009737F"/>
    <w:rsid w:val="0009738A"/>
    <w:rsid w:val="00097430"/>
    <w:rsid w:val="00097498"/>
    <w:rsid w:val="0009757D"/>
    <w:rsid w:val="00097AB6"/>
    <w:rsid w:val="00097B72"/>
    <w:rsid w:val="000A01DF"/>
    <w:rsid w:val="000A02F2"/>
    <w:rsid w:val="000A04E4"/>
    <w:rsid w:val="000A052C"/>
    <w:rsid w:val="000A0916"/>
    <w:rsid w:val="000A0A93"/>
    <w:rsid w:val="000A0AB7"/>
    <w:rsid w:val="000A0AC1"/>
    <w:rsid w:val="000A0D5F"/>
    <w:rsid w:val="000A12BA"/>
    <w:rsid w:val="000A148B"/>
    <w:rsid w:val="000A15AF"/>
    <w:rsid w:val="000A178F"/>
    <w:rsid w:val="000A1799"/>
    <w:rsid w:val="000A17B4"/>
    <w:rsid w:val="000A1965"/>
    <w:rsid w:val="000A1AEC"/>
    <w:rsid w:val="000A2196"/>
    <w:rsid w:val="000A227E"/>
    <w:rsid w:val="000A244C"/>
    <w:rsid w:val="000A2791"/>
    <w:rsid w:val="000A2829"/>
    <w:rsid w:val="000A28F4"/>
    <w:rsid w:val="000A2A12"/>
    <w:rsid w:val="000A2CD5"/>
    <w:rsid w:val="000A2E07"/>
    <w:rsid w:val="000A303C"/>
    <w:rsid w:val="000A32AD"/>
    <w:rsid w:val="000A366F"/>
    <w:rsid w:val="000A3931"/>
    <w:rsid w:val="000A39A1"/>
    <w:rsid w:val="000A3EEF"/>
    <w:rsid w:val="000A3F62"/>
    <w:rsid w:val="000A4046"/>
    <w:rsid w:val="000A4178"/>
    <w:rsid w:val="000A42DF"/>
    <w:rsid w:val="000A445E"/>
    <w:rsid w:val="000A46E5"/>
    <w:rsid w:val="000A488B"/>
    <w:rsid w:val="000A4957"/>
    <w:rsid w:val="000A4999"/>
    <w:rsid w:val="000A4CE1"/>
    <w:rsid w:val="000A4E4D"/>
    <w:rsid w:val="000A584B"/>
    <w:rsid w:val="000A58A2"/>
    <w:rsid w:val="000A5E00"/>
    <w:rsid w:val="000A656F"/>
    <w:rsid w:val="000A6588"/>
    <w:rsid w:val="000A65A9"/>
    <w:rsid w:val="000A660F"/>
    <w:rsid w:val="000A6836"/>
    <w:rsid w:val="000A6896"/>
    <w:rsid w:val="000A6C96"/>
    <w:rsid w:val="000A6D35"/>
    <w:rsid w:val="000A6E0E"/>
    <w:rsid w:val="000A6E6D"/>
    <w:rsid w:val="000A6F15"/>
    <w:rsid w:val="000A74DD"/>
    <w:rsid w:val="000A7527"/>
    <w:rsid w:val="000A75D3"/>
    <w:rsid w:val="000A75F5"/>
    <w:rsid w:val="000A7827"/>
    <w:rsid w:val="000A7A19"/>
    <w:rsid w:val="000A7AAA"/>
    <w:rsid w:val="000A7B00"/>
    <w:rsid w:val="000A7DBF"/>
    <w:rsid w:val="000B0216"/>
    <w:rsid w:val="000B0349"/>
    <w:rsid w:val="000B0787"/>
    <w:rsid w:val="000B081E"/>
    <w:rsid w:val="000B0B38"/>
    <w:rsid w:val="000B0B4C"/>
    <w:rsid w:val="000B0E50"/>
    <w:rsid w:val="000B1052"/>
    <w:rsid w:val="000B1109"/>
    <w:rsid w:val="000B1128"/>
    <w:rsid w:val="000B147A"/>
    <w:rsid w:val="000B1575"/>
    <w:rsid w:val="000B1829"/>
    <w:rsid w:val="000B1A96"/>
    <w:rsid w:val="000B1ADA"/>
    <w:rsid w:val="000B1E83"/>
    <w:rsid w:val="000B1F3E"/>
    <w:rsid w:val="000B1FF0"/>
    <w:rsid w:val="000B2162"/>
    <w:rsid w:val="000B2222"/>
    <w:rsid w:val="000B24F9"/>
    <w:rsid w:val="000B26C8"/>
    <w:rsid w:val="000B27D5"/>
    <w:rsid w:val="000B2810"/>
    <w:rsid w:val="000B28A1"/>
    <w:rsid w:val="000B2A00"/>
    <w:rsid w:val="000B2A07"/>
    <w:rsid w:val="000B2A14"/>
    <w:rsid w:val="000B2B19"/>
    <w:rsid w:val="000B2F05"/>
    <w:rsid w:val="000B2F48"/>
    <w:rsid w:val="000B311D"/>
    <w:rsid w:val="000B34CD"/>
    <w:rsid w:val="000B3589"/>
    <w:rsid w:val="000B373C"/>
    <w:rsid w:val="000B39BF"/>
    <w:rsid w:val="000B3D4C"/>
    <w:rsid w:val="000B3DE5"/>
    <w:rsid w:val="000B3FA8"/>
    <w:rsid w:val="000B4118"/>
    <w:rsid w:val="000B41F4"/>
    <w:rsid w:val="000B4468"/>
    <w:rsid w:val="000B458E"/>
    <w:rsid w:val="000B45FE"/>
    <w:rsid w:val="000B497C"/>
    <w:rsid w:val="000B4BB1"/>
    <w:rsid w:val="000B4F78"/>
    <w:rsid w:val="000B4FBB"/>
    <w:rsid w:val="000B5A98"/>
    <w:rsid w:val="000B5B45"/>
    <w:rsid w:val="000B5F1C"/>
    <w:rsid w:val="000B5F6E"/>
    <w:rsid w:val="000B5F75"/>
    <w:rsid w:val="000B60AB"/>
    <w:rsid w:val="000B614D"/>
    <w:rsid w:val="000B63A4"/>
    <w:rsid w:val="000B66A9"/>
    <w:rsid w:val="000B68CC"/>
    <w:rsid w:val="000B69F3"/>
    <w:rsid w:val="000B6C4C"/>
    <w:rsid w:val="000B6C87"/>
    <w:rsid w:val="000B70E8"/>
    <w:rsid w:val="000B726F"/>
    <w:rsid w:val="000B72C7"/>
    <w:rsid w:val="000B7319"/>
    <w:rsid w:val="000B7352"/>
    <w:rsid w:val="000B73D2"/>
    <w:rsid w:val="000B7794"/>
    <w:rsid w:val="000B7C37"/>
    <w:rsid w:val="000B7DE2"/>
    <w:rsid w:val="000C008E"/>
    <w:rsid w:val="000C0109"/>
    <w:rsid w:val="000C0505"/>
    <w:rsid w:val="000C0565"/>
    <w:rsid w:val="000C07D3"/>
    <w:rsid w:val="000C0B50"/>
    <w:rsid w:val="000C0BFD"/>
    <w:rsid w:val="000C0D95"/>
    <w:rsid w:val="000C0EC0"/>
    <w:rsid w:val="000C1A08"/>
    <w:rsid w:val="000C1A70"/>
    <w:rsid w:val="000C1ABC"/>
    <w:rsid w:val="000C1E86"/>
    <w:rsid w:val="000C2166"/>
    <w:rsid w:val="000C2827"/>
    <w:rsid w:val="000C2887"/>
    <w:rsid w:val="000C2A95"/>
    <w:rsid w:val="000C2BAB"/>
    <w:rsid w:val="000C2BE2"/>
    <w:rsid w:val="000C2CCA"/>
    <w:rsid w:val="000C2DAC"/>
    <w:rsid w:val="000C303D"/>
    <w:rsid w:val="000C32A7"/>
    <w:rsid w:val="000C346A"/>
    <w:rsid w:val="000C3470"/>
    <w:rsid w:val="000C3485"/>
    <w:rsid w:val="000C3589"/>
    <w:rsid w:val="000C385D"/>
    <w:rsid w:val="000C3C79"/>
    <w:rsid w:val="000C3E82"/>
    <w:rsid w:val="000C3FAE"/>
    <w:rsid w:val="000C4058"/>
    <w:rsid w:val="000C44FF"/>
    <w:rsid w:val="000C455D"/>
    <w:rsid w:val="000C4808"/>
    <w:rsid w:val="000C492E"/>
    <w:rsid w:val="000C4D99"/>
    <w:rsid w:val="000C5344"/>
    <w:rsid w:val="000C5775"/>
    <w:rsid w:val="000C5863"/>
    <w:rsid w:val="000C5A5F"/>
    <w:rsid w:val="000C5AF2"/>
    <w:rsid w:val="000C5F6F"/>
    <w:rsid w:val="000C5FCB"/>
    <w:rsid w:val="000C5FE6"/>
    <w:rsid w:val="000C6205"/>
    <w:rsid w:val="000C6214"/>
    <w:rsid w:val="000C63D1"/>
    <w:rsid w:val="000C6908"/>
    <w:rsid w:val="000C6978"/>
    <w:rsid w:val="000C6A76"/>
    <w:rsid w:val="000C6EB9"/>
    <w:rsid w:val="000C709A"/>
    <w:rsid w:val="000C7123"/>
    <w:rsid w:val="000C72CC"/>
    <w:rsid w:val="000C7361"/>
    <w:rsid w:val="000C74CE"/>
    <w:rsid w:val="000C74E1"/>
    <w:rsid w:val="000C78A0"/>
    <w:rsid w:val="000C78A2"/>
    <w:rsid w:val="000C795C"/>
    <w:rsid w:val="000C7BAF"/>
    <w:rsid w:val="000C7BDA"/>
    <w:rsid w:val="000C7ECD"/>
    <w:rsid w:val="000D00A8"/>
    <w:rsid w:val="000D0133"/>
    <w:rsid w:val="000D01B2"/>
    <w:rsid w:val="000D01C2"/>
    <w:rsid w:val="000D01C3"/>
    <w:rsid w:val="000D02E5"/>
    <w:rsid w:val="000D0B75"/>
    <w:rsid w:val="000D0C80"/>
    <w:rsid w:val="000D0C8E"/>
    <w:rsid w:val="000D0D4C"/>
    <w:rsid w:val="000D1045"/>
    <w:rsid w:val="000D105D"/>
    <w:rsid w:val="000D10FC"/>
    <w:rsid w:val="000D110C"/>
    <w:rsid w:val="000D11F6"/>
    <w:rsid w:val="000D1206"/>
    <w:rsid w:val="000D14D9"/>
    <w:rsid w:val="000D16D2"/>
    <w:rsid w:val="000D1942"/>
    <w:rsid w:val="000D1966"/>
    <w:rsid w:val="000D1FC5"/>
    <w:rsid w:val="000D1FF4"/>
    <w:rsid w:val="000D2054"/>
    <w:rsid w:val="000D2091"/>
    <w:rsid w:val="000D21C5"/>
    <w:rsid w:val="000D22ED"/>
    <w:rsid w:val="000D244F"/>
    <w:rsid w:val="000D251B"/>
    <w:rsid w:val="000D2521"/>
    <w:rsid w:val="000D29AD"/>
    <w:rsid w:val="000D2A8D"/>
    <w:rsid w:val="000D2D33"/>
    <w:rsid w:val="000D2EEF"/>
    <w:rsid w:val="000D3028"/>
    <w:rsid w:val="000D31AD"/>
    <w:rsid w:val="000D32E9"/>
    <w:rsid w:val="000D35AD"/>
    <w:rsid w:val="000D3929"/>
    <w:rsid w:val="000D3993"/>
    <w:rsid w:val="000D3A80"/>
    <w:rsid w:val="000D3CA0"/>
    <w:rsid w:val="000D3CD4"/>
    <w:rsid w:val="000D3FFF"/>
    <w:rsid w:val="000D409F"/>
    <w:rsid w:val="000D40F6"/>
    <w:rsid w:val="000D411C"/>
    <w:rsid w:val="000D4347"/>
    <w:rsid w:val="000D46F3"/>
    <w:rsid w:val="000D49B2"/>
    <w:rsid w:val="000D4AAD"/>
    <w:rsid w:val="000D4AC4"/>
    <w:rsid w:val="000D4B2F"/>
    <w:rsid w:val="000D4D92"/>
    <w:rsid w:val="000D5066"/>
    <w:rsid w:val="000D513F"/>
    <w:rsid w:val="000D5383"/>
    <w:rsid w:val="000D5485"/>
    <w:rsid w:val="000D54F1"/>
    <w:rsid w:val="000D56A0"/>
    <w:rsid w:val="000D56D3"/>
    <w:rsid w:val="000D5708"/>
    <w:rsid w:val="000D5821"/>
    <w:rsid w:val="000D5BB5"/>
    <w:rsid w:val="000D5C0E"/>
    <w:rsid w:val="000D6088"/>
    <w:rsid w:val="000D60F8"/>
    <w:rsid w:val="000D6668"/>
    <w:rsid w:val="000D68FF"/>
    <w:rsid w:val="000D6B17"/>
    <w:rsid w:val="000D7065"/>
    <w:rsid w:val="000D74B7"/>
    <w:rsid w:val="000D7549"/>
    <w:rsid w:val="000D7722"/>
    <w:rsid w:val="000D7830"/>
    <w:rsid w:val="000D7A39"/>
    <w:rsid w:val="000E0423"/>
    <w:rsid w:val="000E04ED"/>
    <w:rsid w:val="000E062E"/>
    <w:rsid w:val="000E0801"/>
    <w:rsid w:val="000E0D31"/>
    <w:rsid w:val="000E17B4"/>
    <w:rsid w:val="000E1ABE"/>
    <w:rsid w:val="000E1BF0"/>
    <w:rsid w:val="000E1CAE"/>
    <w:rsid w:val="000E1DA7"/>
    <w:rsid w:val="000E202F"/>
    <w:rsid w:val="000E2061"/>
    <w:rsid w:val="000E2120"/>
    <w:rsid w:val="000E2265"/>
    <w:rsid w:val="000E2272"/>
    <w:rsid w:val="000E236D"/>
    <w:rsid w:val="000E2478"/>
    <w:rsid w:val="000E2997"/>
    <w:rsid w:val="000E2A19"/>
    <w:rsid w:val="000E2B1E"/>
    <w:rsid w:val="000E2B91"/>
    <w:rsid w:val="000E2C50"/>
    <w:rsid w:val="000E31CA"/>
    <w:rsid w:val="000E31FF"/>
    <w:rsid w:val="000E32BF"/>
    <w:rsid w:val="000E32D8"/>
    <w:rsid w:val="000E36B1"/>
    <w:rsid w:val="000E3738"/>
    <w:rsid w:val="000E3753"/>
    <w:rsid w:val="000E3968"/>
    <w:rsid w:val="000E3C03"/>
    <w:rsid w:val="000E3D37"/>
    <w:rsid w:val="000E3E9D"/>
    <w:rsid w:val="000E4012"/>
    <w:rsid w:val="000E408D"/>
    <w:rsid w:val="000E40D6"/>
    <w:rsid w:val="000E423C"/>
    <w:rsid w:val="000E4250"/>
    <w:rsid w:val="000E4682"/>
    <w:rsid w:val="000E476E"/>
    <w:rsid w:val="000E4A7E"/>
    <w:rsid w:val="000E4DC6"/>
    <w:rsid w:val="000E5383"/>
    <w:rsid w:val="000E54D0"/>
    <w:rsid w:val="000E5613"/>
    <w:rsid w:val="000E581B"/>
    <w:rsid w:val="000E585A"/>
    <w:rsid w:val="000E5C4D"/>
    <w:rsid w:val="000E5CE3"/>
    <w:rsid w:val="000E5CE4"/>
    <w:rsid w:val="000E5EDB"/>
    <w:rsid w:val="000E6274"/>
    <w:rsid w:val="000E68F6"/>
    <w:rsid w:val="000E6940"/>
    <w:rsid w:val="000E6AF7"/>
    <w:rsid w:val="000E6BDC"/>
    <w:rsid w:val="000E6D19"/>
    <w:rsid w:val="000E6E8B"/>
    <w:rsid w:val="000E761D"/>
    <w:rsid w:val="000E767E"/>
    <w:rsid w:val="000E7A62"/>
    <w:rsid w:val="000E7B3E"/>
    <w:rsid w:val="000F0672"/>
    <w:rsid w:val="000F069B"/>
    <w:rsid w:val="000F0880"/>
    <w:rsid w:val="000F0A88"/>
    <w:rsid w:val="000F0D5E"/>
    <w:rsid w:val="000F104D"/>
    <w:rsid w:val="000F11AF"/>
    <w:rsid w:val="000F1374"/>
    <w:rsid w:val="000F1434"/>
    <w:rsid w:val="000F1541"/>
    <w:rsid w:val="000F1643"/>
    <w:rsid w:val="000F1654"/>
    <w:rsid w:val="000F19EF"/>
    <w:rsid w:val="000F1C7C"/>
    <w:rsid w:val="000F2183"/>
    <w:rsid w:val="000F23F6"/>
    <w:rsid w:val="000F2410"/>
    <w:rsid w:val="000F25E6"/>
    <w:rsid w:val="000F263A"/>
    <w:rsid w:val="000F27FA"/>
    <w:rsid w:val="000F2801"/>
    <w:rsid w:val="000F285C"/>
    <w:rsid w:val="000F2888"/>
    <w:rsid w:val="000F2975"/>
    <w:rsid w:val="000F29F2"/>
    <w:rsid w:val="000F2D86"/>
    <w:rsid w:val="000F2DED"/>
    <w:rsid w:val="000F2E01"/>
    <w:rsid w:val="000F300D"/>
    <w:rsid w:val="000F336E"/>
    <w:rsid w:val="000F347F"/>
    <w:rsid w:val="000F3492"/>
    <w:rsid w:val="000F34AB"/>
    <w:rsid w:val="000F3519"/>
    <w:rsid w:val="000F356C"/>
    <w:rsid w:val="000F368F"/>
    <w:rsid w:val="000F3952"/>
    <w:rsid w:val="000F3AC2"/>
    <w:rsid w:val="000F3B10"/>
    <w:rsid w:val="000F3B20"/>
    <w:rsid w:val="000F3B67"/>
    <w:rsid w:val="000F3C2D"/>
    <w:rsid w:val="000F3D26"/>
    <w:rsid w:val="000F4448"/>
    <w:rsid w:val="000F4697"/>
    <w:rsid w:val="000F47D1"/>
    <w:rsid w:val="000F4ED1"/>
    <w:rsid w:val="000F5536"/>
    <w:rsid w:val="000F55A1"/>
    <w:rsid w:val="000F5AB1"/>
    <w:rsid w:val="000F5C86"/>
    <w:rsid w:val="000F5D9D"/>
    <w:rsid w:val="000F5DB3"/>
    <w:rsid w:val="000F5F05"/>
    <w:rsid w:val="000F62E8"/>
    <w:rsid w:val="000F63F0"/>
    <w:rsid w:val="000F6487"/>
    <w:rsid w:val="000F65C9"/>
    <w:rsid w:val="000F65EA"/>
    <w:rsid w:val="000F692B"/>
    <w:rsid w:val="000F6EC5"/>
    <w:rsid w:val="000F6F9F"/>
    <w:rsid w:val="000F7033"/>
    <w:rsid w:val="000F731E"/>
    <w:rsid w:val="000F75C5"/>
    <w:rsid w:val="000F783B"/>
    <w:rsid w:val="000F78F4"/>
    <w:rsid w:val="000F7900"/>
    <w:rsid w:val="000F7B32"/>
    <w:rsid w:val="000F7F20"/>
    <w:rsid w:val="0010033B"/>
    <w:rsid w:val="00100368"/>
    <w:rsid w:val="001004CB"/>
    <w:rsid w:val="00100708"/>
    <w:rsid w:val="00100815"/>
    <w:rsid w:val="00100999"/>
    <w:rsid w:val="00101094"/>
    <w:rsid w:val="0010115F"/>
    <w:rsid w:val="00101473"/>
    <w:rsid w:val="001014D7"/>
    <w:rsid w:val="001018C1"/>
    <w:rsid w:val="001019FB"/>
    <w:rsid w:val="00101C4F"/>
    <w:rsid w:val="00101D22"/>
    <w:rsid w:val="00101DC0"/>
    <w:rsid w:val="00101E07"/>
    <w:rsid w:val="00101ECC"/>
    <w:rsid w:val="0010208C"/>
    <w:rsid w:val="001020BD"/>
    <w:rsid w:val="00102140"/>
    <w:rsid w:val="001022AB"/>
    <w:rsid w:val="0010243A"/>
    <w:rsid w:val="001024D5"/>
    <w:rsid w:val="0010263D"/>
    <w:rsid w:val="0010273C"/>
    <w:rsid w:val="00102882"/>
    <w:rsid w:val="0010289F"/>
    <w:rsid w:val="00102C98"/>
    <w:rsid w:val="00102C9C"/>
    <w:rsid w:val="00102F7E"/>
    <w:rsid w:val="00103115"/>
    <w:rsid w:val="00103298"/>
    <w:rsid w:val="00103479"/>
    <w:rsid w:val="001034F1"/>
    <w:rsid w:val="001035AA"/>
    <w:rsid w:val="00103A0C"/>
    <w:rsid w:val="00103B27"/>
    <w:rsid w:val="001040FE"/>
    <w:rsid w:val="00104173"/>
    <w:rsid w:val="0010419E"/>
    <w:rsid w:val="001046EA"/>
    <w:rsid w:val="00104B19"/>
    <w:rsid w:val="00104BB1"/>
    <w:rsid w:val="00104D04"/>
    <w:rsid w:val="0010536F"/>
    <w:rsid w:val="001053F8"/>
    <w:rsid w:val="00105568"/>
    <w:rsid w:val="00105588"/>
    <w:rsid w:val="001056D9"/>
    <w:rsid w:val="0010572E"/>
    <w:rsid w:val="001061A1"/>
    <w:rsid w:val="00106217"/>
    <w:rsid w:val="001063E5"/>
    <w:rsid w:val="00106566"/>
    <w:rsid w:val="0010673B"/>
    <w:rsid w:val="0010685E"/>
    <w:rsid w:val="00106868"/>
    <w:rsid w:val="00106B7C"/>
    <w:rsid w:val="00106ED2"/>
    <w:rsid w:val="001075C8"/>
    <w:rsid w:val="001076D0"/>
    <w:rsid w:val="00107748"/>
    <w:rsid w:val="001077B6"/>
    <w:rsid w:val="001078AE"/>
    <w:rsid w:val="00107A2F"/>
    <w:rsid w:val="00107CAD"/>
    <w:rsid w:val="001100C4"/>
    <w:rsid w:val="0011012F"/>
    <w:rsid w:val="001101D5"/>
    <w:rsid w:val="0011044C"/>
    <w:rsid w:val="001105FB"/>
    <w:rsid w:val="00110655"/>
    <w:rsid w:val="0011097D"/>
    <w:rsid w:val="00110ADF"/>
    <w:rsid w:val="00110BCE"/>
    <w:rsid w:val="00110CCE"/>
    <w:rsid w:val="00111007"/>
    <w:rsid w:val="00111248"/>
    <w:rsid w:val="00111424"/>
    <w:rsid w:val="00111608"/>
    <w:rsid w:val="00111878"/>
    <w:rsid w:val="00111B69"/>
    <w:rsid w:val="00112203"/>
    <w:rsid w:val="0011235F"/>
    <w:rsid w:val="00112947"/>
    <w:rsid w:val="00112B1C"/>
    <w:rsid w:val="00112CCF"/>
    <w:rsid w:val="00112D2C"/>
    <w:rsid w:val="00112D2F"/>
    <w:rsid w:val="00112F5B"/>
    <w:rsid w:val="001130D2"/>
    <w:rsid w:val="001135E8"/>
    <w:rsid w:val="00113660"/>
    <w:rsid w:val="001136BC"/>
    <w:rsid w:val="00113724"/>
    <w:rsid w:val="001137C1"/>
    <w:rsid w:val="001137D4"/>
    <w:rsid w:val="00113898"/>
    <w:rsid w:val="001138AD"/>
    <w:rsid w:val="00113CF1"/>
    <w:rsid w:val="00113E78"/>
    <w:rsid w:val="00113F28"/>
    <w:rsid w:val="00113FB2"/>
    <w:rsid w:val="001142A6"/>
    <w:rsid w:val="00114301"/>
    <w:rsid w:val="001146A4"/>
    <w:rsid w:val="00114D2B"/>
    <w:rsid w:val="0011514E"/>
    <w:rsid w:val="001151EA"/>
    <w:rsid w:val="001152A9"/>
    <w:rsid w:val="00115368"/>
    <w:rsid w:val="001157E9"/>
    <w:rsid w:val="00115B19"/>
    <w:rsid w:val="0011620F"/>
    <w:rsid w:val="00116366"/>
    <w:rsid w:val="00116496"/>
    <w:rsid w:val="00116A2E"/>
    <w:rsid w:val="00116A34"/>
    <w:rsid w:val="00116C49"/>
    <w:rsid w:val="00116D15"/>
    <w:rsid w:val="00117014"/>
    <w:rsid w:val="00117238"/>
    <w:rsid w:val="0011727D"/>
    <w:rsid w:val="00117757"/>
    <w:rsid w:val="00117870"/>
    <w:rsid w:val="00117909"/>
    <w:rsid w:val="00117B09"/>
    <w:rsid w:val="00117D6F"/>
    <w:rsid w:val="00117E26"/>
    <w:rsid w:val="00117F44"/>
    <w:rsid w:val="001200CB"/>
    <w:rsid w:val="00120251"/>
    <w:rsid w:val="0012042E"/>
    <w:rsid w:val="0012082F"/>
    <w:rsid w:val="001208F5"/>
    <w:rsid w:val="00120A49"/>
    <w:rsid w:val="00120CF7"/>
    <w:rsid w:val="00120EAD"/>
    <w:rsid w:val="00121275"/>
    <w:rsid w:val="00121596"/>
    <w:rsid w:val="001217B6"/>
    <w:rsid w:val="0012189C"/>
    <w:rsid w:val="001218A1"/>
    <w:rsid w:val="00121B0B"/>
    <w:rsid w:val="00121F16"/>
    <w:rsid w:val="001220C6"/>
    <w:rsid w:val="00122386"/>
    <w:rsid w:val="001223D8"/>
    <w:rsid w:val="001225FF"/>
    <w:rsid w:val="00122831"/>
    <w:rsid w:val="001228E7"/>
    <w:rsid w:val="00122AC0"/>
    <w:rsid w:val="00122B45"/>
    <w:rsid w:val="00122BCA"/>
    <w:rsid w:val="00122D07"/>
    <w:rsid w:val="0012323B"/>
    <w:rsid w:val="00123375"/>
    <w:rsid w:val="0012380C"/>
    <w:rsid w:val="00123D19"/>
    <w:rsid w:val="00123DE2"/>
    <w:rsid w:val="00123ECC"/>
    <w:rsid w:val="00124217"/>
    <w:rsid w:val="0012450F"/>
    <w:rsid w:val="0012463F"/>
    <w:rsid w:val="001246E0"/>
    <w:rsid w:val="00124AD6"/>
    <w:rsid w:val="00124C98"/>
    <w:rsid w:val="00124E6D"/>
    <w:rsid w:val="00124EE6"/>
    <w:rsid w:val="00125275"/>
    <w:rsid w:val="001252FD"/>
    <w:rsid w:val="00125377"/>
    <w:rsid w:val="001253E3"/>
    <w:rsid w:val="0012547F"/>
    <w:rsid w:val="0012558D"/>
    <w:rsid w:val="001255BB"/>
    <w:rsid w:val="00125641"/>
    <w:rsid w:val="001256F9"/>
    <w:rsid w:val="001257C1"/>
    <w:rsid w:val="00125AC7"/>
    <w:rsid w:val="00125CC9"/>
    <w:rsid w:val="00125ECB"/>
    <w:rsid w:val="00125FD3"/>
    <w:rsid w:val="001261BB"/>
    <w:rsid w:val="00126654"/>
    <w:rsid w:val="00126746"/>
    <w:rsid w:val="00126DE9"/>
    <w:rsid w:val="00126FDE"/>
    <w:rsid w:val="001271C0"/>
    <w:rsid w:val="001271F9"/>
    <w:rsid w:val="001273BF"/>
    <w:rsid w:val="001274C6"/>
    <w:rsid w:val="00127565"/>
    <w:rsid w:val="00127656"/>
    <w:rsid w:val="0012782A"/>
    <w:rsid w:val="00127B83"/>
    <w:rsid w:val="00127D38"/>
    <w:rsid w:val="0013003E"/>
    <w:rsid w:val="00130499"/>
    <w:rsid w:val="001305C2"/>
    <w:rsid w:val="00130637"/>
    <w:rsid w:val="00130660"/>
    <w:rsid w:val="00130815"/>
    <w:rsid w:val="001308AB"/>
    <w:rsid w:val="00130BDB"/>
    <w:rsid w:val="00130E4B"/>
    <w:rsid w:val="00130EF6"/>
    <w:rsid w:val="0013164A"/>
    <w:rsid w:val="00131661"/>
    <w:rsid w:val="00131AEA"/>
    <w:rsid w:val="00131B09"/>
    <w:rsid w:val="00131F8B"/>
    <w:rsid w:val="0013200D"/>
    <w:rsid w:val="0013203D"/>
    <w:rsid w:val="00132230"/>
    <w:rsid w:val="00132249"/>
    <w:rsid w:val="001322C2"/>
    <w:rsid w:val="00132637"/>
    <w:rsid w:val="00132904"/>
    <w:rsid w:val="001329BF"/>
    <w:rsid w:val="00132BA2"/>
    <w:rsid w:val="00132C0A"/>
    <w:rsid w:val="00132C48"/>
    <w:rsid w:val="00132D2F"/>
    <w:rsid w:val="00132D56"/>
    <w:rsid w:val="00132F42"/>
    <w:rsid w:val="00132FF7"/>
    <w:rsid w:val="00133255"/>
    <w:rsid w:val="0013347A"/>
    <w:rsid w:val="001334B8"/>
    <w:rsid w:val="00133556"/>
    <w:rsid w:val="00133A05"/>
    <w:rsid w:val="00133E7F"/>
    <w:rsid w:val="001340B5"/>
    <w:rsid w:val="001340C2"/>
    <w:rsid w:val="00134278"/>
    <w:rsid w:val="001342E1"/>
    <w:rsid w:val="00134686"/>
    <w:rsid w:val="001346C0"/>
    <w:rsid w:val="0013498D"/>
    <w:rsid w:val="00134CAA"/>
    <w:rsid w:val="00134EF9"/>
    <w:rsid w:val="00134F2E"/>
    <w:rsid w:val="00135373"/>
    <w:rsid w:val="00135617"/>
    <w:rsid w:val="001359C7"/>
    <w:rsid w:val="00135A2C"/>
    <w:rsid w:val="00135F3D"/>
    <w:rsid w:val="00136006"/>
    <w:rsid w:val="00136024"/>
    <w:rsid w:val="00136111"/>
    <w:rsid w:val="00136158"/>
    <w:rsid w:val="00136296"/>
    <w:rsid w:val="001366F4"/>
    <w:rsid w:val="00136AC9"/>
    <w:rsid w:val="00136BA4"/>
    <w:rsid w:val="00136BCC"/>
    <w:rsid w:val="00136C1F"/>
    <w:rsid w:val="00136E7E"/>
    <w:rsid w:val="00137041"/>
    <w:rsid w:val="0013722B"/>
    <w:rsid w:val="001373C4"/>
    <w:rsid w:val="00137467"/>
    <w:rsid w:val="00137739"/>
    <w:rsid w:val="00137B66"/>
    <w:rsid w:val="00140411"/>
    <w:rsid w:val="00140972"/>
    <w:rsid w:val="00140B2C"/>
    <w:rsid w:val="00140C02"/>
    <w:rsid w:val="00140E48"/>
    <w:rsid w:val="00140FDD"/>
    <w:rsid w:val="0014110A"/>
    <w:rsid w:val="0014125F"/>
    <w:rsid w:val="001412AD"/>
    <w:rsid w:val="00141442"/>
    <w:rsid w:val="00141553"/>
    <w:rsid w:val="00141AAC"/>
    <w:rsid w:val="001422B6"/>
    <w:rsid w:val="0014233A"/>
    <w:rsid w:val="001423B7"/>
    <w:rsid w:val="001426FD"/>
    <w:rsid w:val="00142D1B"/>
    <w:rsid w:val="0014306A"/>
    <w:rsid w:val="0014317C"/>
    <w:rsid w:val="0014328B"/>
    <w:rsid w:val="00143317"/>
    <w:rsid w:val="001439AA"/>
    <w:rsid w:val="00143D85"/>
    <w:rsid w:val="00144071"/>
    <w:rsid w:val="00144410"/>
    <w:rsid w:val="00144413"/>
    <w:rsid w:val="00144512"/>
    <w:rsid w:val="001446B2"/>
    <w:rsid w:val="00144B88"/>
    <w:rsid w:val="00144C2F"/>
    <w:rsid w:val="00144F54"/>
    <w:rsid w:val="001450D1"/>
    <w:rsid w:val="0014514C"/>
    <w:rsid w:val="001452C0"/>
    <w:rsid w:val="00145322"/>
    <w:rsid w:val="00145324"/>
    <w:rsid w:val="00145371"/>
    <w:rsid w:val="001458FB"/>
    <w:rsid w:val="00145900"/>
    <w:rsid w:val="00145A7D"/>
    <w:rsid w:val="00145C34"/>
    <w:rsid w:val="00146300"/>
    <w:rsid w:val="001469A9"/>
    <w:rsid w:val="00146A16"/>
    <w:rsid w:val="00146B2A"/>
    <w:rsid w:val="00146F37"/>
    <w:rsid w:val="00147006"/>
    <w:rsid w:val="001474E7"/>
    <w:rsid w:val="001475B5"/>
    <w:rsid w:val="001475FD"/>
    <w:rsid w:val="00147828"/>
    <w:rsid w:val="001479EF"/>
    <w:rsid w:val="00147C78"/>
    <w:rsid w:val="00147DC0"/>
    <w:rsid w:val="00147E03"/>
    <w:rsid w:val="00147E0B"/>
    <w:rsid w:val="00150067"/>
    <w:rsid w:val="0015007D"/>
    <w:rsid w:val="0015017F"/>
    <w:rsid w:val="00150477"/>
    <w:rsid w:val="0015066D"/>
    <w:rsid w:val="0015077D"/>
    <w:rsid w:val="00150A6C"/>
    <w:rsid w:val="00150B56"/>
    <w:rsid w:val="00150D77"/>
    <w:rsid w:val="00150E20"/>
    <w:rsid w:val="001512EA"/>
    <w:rsid w:val="0015172D"/>
    <w:rsid w:val="00151802"/>
    <w:rsid w:val="00151B7D"/>
    <w:rsid w:val="00151CB7"/>
    <w:rsid w:val="00151D10"/>
    <w:rsid w:val="0015208B"/>
    <w:rsid w:val="001520D0"/>
    <w:rsid w:val="0015217E"/>
    <w:rsid w:val="00152333"/>
    <w:rsid w:val="00152377"/>
    <w:rsid w:val="001523C6"/>
    <w:rsid w:val="00152571"/>
    <w:rsid w:val="001526B4"/>
    <w:rsid w:val="0015297D"/>
    <w:rsid w:val="00152AF0"/>
    <w:rsid w:val="00152B3E"/>
    <w:rsid w:val="00152D91"/>
    <w:rsid w:val="00152DD8"/>
    <w:rsid w:val="00152FD7"/>
    <w:rsid w:val="0015361F"/>
    <w:rsid w:val="001536CF"/>
    <w:rsid w:val="0015377B"/>
    <w:rsid w:val="00153CF5"/>
    <w:rsid w:val="001542C9"/>
    <w:rsid w:val="001542CA"/>
    <w:rsid w:val="00154525"/>
    <w:rsid w:val="0015454A"/>
    <w:rsid w:val="0015460F"/>
    <w:rsid w:val="00154802"/>
    <w:rsid w:val="00154865"/>
    <w:rsid w:val="0015497F"/>
    <w:rsid w:val="001549EF"/>
    <w:rsid w:val="00154C5D"/>
    <w:rsid w:val="00154D13"/>
    <w:rsid w:val="00154D15"/>
    <w:rsid w:val="00154EB8"/>
    <w:rsid w:val="00154ED8"/>
    <w:rsid w:val="001551A7"/>
    <w:rsid w:val="0015530B"/>
    <w:rsid w:val="001555C2"/>
    <w:rsid w:val="001558D6"/>
    <w:rsid w:val="00155B90"/>
    <w:rsid w:val="00155BC2"/>
    <w:rsid w:val="00155DA0"/>
    <w:rsid w:val="00155F37"/>
    <w:rsid w:val="00156225"/>
    <w:rsid w:val="00156315"/>
    <w:rsid w:val="00156377"/>
    <w:rsid w:val="001563D0"/>
    <w:rsid w:val="0015642C"/>
    <w:rsid w:val="001564C6"/>
    <w:rsid w:val="001564E0"/>
    <w:rsid w:val="001566F9"/>
    <w:rsid w:val="001568E5"/>
    <w:rsid w:val="00156E3D"/>
    <w:rsid w:val="00156E63"/>
    <w:rsid w:val="00157177"/>
    <w:rsid w:val="00157544"/>
    <w:rsid w:val="0015780A"/>
    <w:rsid w:val="00157863"/>
    <w:rsid w:val="00157CA4"/>
    <w:rsid w:val="00157EC8"/>
    <w:rsid w:val="00157FC3"/>
    <w:rsid w:val="00160088"/>
    <w:rsid w:val="00160094"/>
    <w:rsid w:val="0016012B"/>
    <w:rsid w:val="001602D5"/>
    <w:rsid w:val="00160611"/>
    <w:rsid w:val="0016093B"/>
    <w:rsid w:val="00160948"/>
    <w:rsid w:val="00160962"/>
    <w:rsid w:val="001609A5"/>
    <w:rsid w:val="00160A6A"/>
    <w:rsid w:val="00160BD2"/>
    <w:rsid w:val="00160C4C"/>
    <w:rsid w:val="00160C51"/>
    <w:rsid w:val="00161943"/>
    <w:rsid w:val="00161DF7"/>
    <w:rsid w:val="00161EAE"/>
    <w:rsid w:val="0016214E"/>
    <w:rsid w:val="001621CD"/>
    <w:rsid w:val="00162435"/>
    <w:rsid w:val="001624FA"/>
    <w:rsid w:val="00162571"/>
    <w:rsid w:val="00162D4A"/>
    <w:rsid w:val="00162E8D"/>
    <w:rsid w:val="00163193"/>
    <w:rsid w:val="00163960"/>
    <w:rsid w:val="00163A2D"/>
    <w:rsid w:val="00163B8B"/>
    <w:rsid w:val="00163CFE"/>
    <w:rsid w:val="00163D2E"/>
    <w:rsid w:val="00163D4C"/>
    <w:rsid w:val="00163F45"/>
    <w:rsid w:val="00163F56"/>
    <w:rsid w:val="00164314"/>
    <w:rsid w:val="00164836"/>
    <w:rsid w:val="00164990"/>
    <w:rsid w:val="001649C8"/>
    <w:rsid w:val="001649D8"/>
    <w:rsid w:val="00164B0C"/>
    <w:rsid w:val="0016509F"/>
    <w:rsid w:val="00165420"/>
    <w:rsid w:val="001654E6"/>
    <w:rsid w:val="001655C3"/>
    <w:rsid w:val="0016570C"/>
    <w:rsid w:val="0016577B"/>
    <w:rsid w:val="00165933"/>
    <w:rsid w:val="00165C9C"/>
    <w:rsid w:val="00165E19"/>
    <w:rsid w:val="00165E51"/>
    <w:rsid w:val="00165E6E"/>
    <w:rsid w:val="00165F95"/>
    <w:rsid w:val="00166012"/>
    <w:rsid w:val="00166115"/>
    <w:rsid w:val="00166202"/>
    <w:rsid w:val="001663CD"/>
    <w:rsid w:val="0016659D"/>
    <w:rsid w:val="001665C4"/>
    <w:rsid w:val="00166847"/>
    <w:rsid w:val="0016697F"/>
    <w:rsid w:val="00166AD2"/>
    <w:rsid w:val="00166D9D"/>
    <w:rsid w:val="00166F85"/>
    <w:rsid w:val="001671B9"/>
    <w:rsid w:val="001673E7"/>
    <w:rsid w:val="001678AD"/>
    <w:rsid w:val="00167981"/>
    <w:rsid w:val="00167AE5"/>
    <w:rsid w:val="00167EC3"/>
    <w:rsid w:val="001700D6"/>
    <w:rsid w:val="001701FA"/>
    <w:rsid w:val="00170244"/>
    <w:rsid w:val="00170474"/>
    <w:rsid w:val="0017049B"/>
    <w:rsid w:val="00170669"/>
    <w:rsid w:val="00170A7E"/>
    <w:rsid w:val="00170F11"/>
    <w:rsid w:val="0017111D"/>
    <w:rsid w:val="00171293"/>
    <w:rsid w:val="0017158B"/>
    <w:rsid w:val="00171643"/>
    <w:rsid w:val="00171652"/>
    <w:rsid w:val="001716FA"/>
    <w:rsid w:val="00171934"/>
    <w:rsid w:val="00171B54"/>
    <w:rsid w:val="00171BDB"/>
    <w:rsid w:val="00171BEA"/>
    <w:rsid w:val="00171C69"/>
    <w:rsid w:val="00172202"/>
    <w:rsid w:val="0017222C"/>
    <w:rsid w:val="00172F42"/>
    <w:rsid w:val="00172F5B"/>
    <w:rsid w:val="001730C0"/>
    <w:rsid w:val="001731C8"/>
    <w:rsid w:val="00173352"/>
    <w:rsid w:val="001735DD"/>
    <w:rsid w:val="00173825"/>
    <w:rsid w:val="001738CB"/>
    <w:rsid w:val="0017395D"/>
    <w:rsid w:val="001739BB"/>
    <w:rsid w:val="00173A91"/>
    <w:rsid w:val="001740C4"/>
    <w:rsid w:val="00174467"/>
    <w:rsid w:val="00174AD5"/>
    <w:rsid w:val="00174B2F"/>
    <w:rsid w:val="00174C85"/>
    <w:rsid w:val="0017503C"/>
    <w:rsid w:val="001750AC"/>
    <w:rsid w:val="001751C2"/>
    <w:rsid w:val="00175203"/>
    <w:rsid w:val="00175292"/>
    <w:rsid w:val="00175B83"/>
    <w:rsid w:val="00175E40"/>
    <w:rsid w:val="00175FF6"/>
    <w:rsid w:val="00176081"/>
    <w:rsid w:val="00176112"/>
    <w:rsid w:val="0017636F"/>
    <w:rsid w:val="001764CD"/>
    <w:rsid w:val="001768BA"/>
    <w:rsid w:val="00176912"/>
    <w:rsid w:val="00176A98"/>
    <w:rsid w:val="00176ABD"/>
    <w:rsid w:val="00176B0B"/>
    <w:rsid w:val="00176BF0"/>
    <w:rsid w:val="00176C6A"/>
    <w:rsid w:val="00176CB2"/>
    <w:rsid w:val="00176D7C"/>
    <w:rsid w:val="0017708F"/>
    <w:rsid w:val="00177258"/>
    <w:rsid w:val="00177BC7"/>
    <w:rsid w:val="00177CFA"/>
    <w:rsid w:val="00177E12"/>
    <w:rsid w:val="00177FD9"/>
    <w:rsid w:val="0018005B"/>
    <w:rsid w:val="001802D6"/>
    <w:rsid w:val="00180447"/>
    <w:rsid w:val="00180661"/>
    <w:rsid w:val="00180762"/>
    <w:rsid w:val="00180779"/>
    <w:rsid w:val="00180785"/>
    <w:rsid w:val="001807C4"/>
    <w:rsid w:val="00180990"/>
    <w:rsid w:val="00180A7D"/>
    <w:rsid w:val="00180A89"/>
    <w:rsid w:val="00180C04"/>
    <w:rsid w:val="00180CD2"/>
    <w:rsid w:val="00180DDD"/>
    <w:rsid w:val="00181039"/>
    <w:rsid w:val="001810CE"/>
    <w:rsid w:val="001811B0"/>
    <w:rsid w:val="00181259"/>
    <w:rsid w:val="00181285"/>
    <w:rsid w:val="00181454"/>
    <w:rsid w:val="001816DC"/>
    <w:rsid w:val="00181773"/>
    <w:rsid w:val="0018192F"/>
    <w:rsid w:val="00181BB1"/>
    <w:rsid w:val="00181D23"/>
    <w:rsid w:val="00181E5E"/>
    <w:rsid w:val="0018210E"/>
    <w:rsid w:val="00182291"/>
    <w:rsid w:val="00182450"/>
    <w:rsid w:val="00182583"/>
    <w:rsid w:val="001825B7"/>
    <w:rsid w:val="001826EE"/>
    <w:rsid w:val="00182B6D"/>
    <w:rsid w:val="00182C06"/>
    <w:rsid w:val="0018329E"/>
    <w:rsid w:val="001832CD"/>
    <w:rsid w:val="0018369A"/>
    <w:rsid w:val="0018377F"/>
    <w:rsid w:val="0018383C"/>
    <w:rsid w:val="00183860"/>
    <w:rsid w:val="0018394F"/>
    <w:rsid w:val="00183A30"/>
    <w:rsid w:val="001841BB"/>
    <w:rsid w:val="001842D0"/>
    <w:rsid w:val="00184937"/>
    <w:rsid w:val="00184F94"/>
    <w:rsid w:val="001850DE"/>
    <w:rsid w:val="001852EE"/>
    <w:rsid w:val="00185603"/>
    <w:rsid w:val="0018576F"/>
    <w:rsid w:val="00185778"/>
    <w:rsid w:val="0018577B"/>
    <w:rsid w:val="00185A84"/>
    <w:rsid w:val="00185BD7"/>
    <w:rsid w:val="00185BE8"/>
    <w:rsid w:val="00185E50"/>
    <w:rsid w:val="00185F8C"/>
    <w:rsid w:val="0018619D"/>
    <w:rsid w:val="001862EA"/>
    <w:rsid w:val="001865D7"/>
    <w:rsid w:val="00186697"/>
    <w:rsid w:val="001867C9"/>
    <w:rsid w:val="00186B5C"/>
    <w:rsid w:val="00186BFF"/>
    <w:rsid w:val="00186C38"/>
    <w:rsid w:val="00186D00"/>
    <w:rsid w:val="00186F57"/>
    <w:rsid w:val="0018709A"/>
    <w:rsid w:val="001873E3"/>
    <w:rsid w:val="0018750A"/>
    <w:rsid w:val="00187510"/>
    <w:rsid w:val="00187764"/>
    <w:rsid w:val="00187ACC"/>
    <w:rsid w:val="00187C9A"/>
    <w:rsid w:val="00187C9C"/>
    <w:rsid w:val="001900E9"/>
    <w:rsid w:val="0019011B"/>
    <w:rsid w:val="0019018D"/>
    <w:rsid w:val="0019019F"/>
    <w:rsid w:val="0019056F"/>
    <w:rsid w:val="001905BB"/>
    <w:rsid w:val="0019060B"/>
    <w:rsid w:val="0019082D"/>
    <w:rsid w:val="00190A4F"/>
    <w:rsid w:val="00190C00"/>
    <w:rsid w:val="00190ED2"/>
    <w:rsid w:val="00191081"/>
    <w:rsid w:val="0019187C"/>
    <w:rsid w:val="00191973"/>
    <w:rsid w:val="00191AAA"/>
    <w:rsid w:val="00191D97"/>
    <w:rsid w:val="00191EBA"/>
    <w:rsid w:val="0019205E"/>
    <w:rsid w:val="001922E4"/>
    <w:rsid w:val="001924A3"/>
    <w:rsid w:val="001927A6"/>
    <w:rsid w:val="00192B0E"/>
    <w:rsid w:val="00192CC1"/>
    <w:rsid w:val="00192D4E"/>
    <w:rsid w:val="00192E54"/>
    <w:rsid w:val="0019306C"/>
    <w:rsid w:val="0019344A"/>
    <w:rsid w:val="00193572"/>
    <w:rsid w:val="00193589"/>
    <w:rsid w:val="0019378F"/>
    <w:rsid w:val="001939FA"/>
    <w:rsid w:val="001939FB"/>
    <w:rsid w:val="00193AFF"/>
    <w:rsid w:val="00193BF5"/>
    <w:rsid w:val="00194006"/>
    <w:rsid w:val="00194261"/>
    <w:rsid w:val="001943B0"/>
    <w:rsid w:val="001943BE"/>
    <w:rsid w:val="00194441"/>
    <w:rsid w:val="001944F4"/>
    <w:rsid w:val="00194672"/>
    <w:rsid w:val="001946CD"/>
    <w:rsid w:val="001946D3"/>
    <w:rsid w:val="00194D1D"/>
    <w:rsid w:val="00194D88"/>
    <w:rsid w:val="00194F92"/>
    <w:rsid w:val="001950E7"/>
    <w:rsid w:val="00195192"/>
    <w:rsid w:val="00195476"/>
    <w:rsid w:val="00195509"/>
    <w:rsid w:val="001955FD"/>
    <w:rsid w:val="00195618"/>
    <w:rsid w:val="00195640"/>
    <w:rsid w:val="001956DE"/>
    <w:rsid w:val="001957F4"/>
    <w:rsid w:val="001959FD"/>
    <w:rsid w:val="00195C3F"/>
    <w:rsid w:val="00195D0D"/>
    <w:rsid w:val="00195E4C"/>
    <w:rsid w:val="00196000"/>
    <w:rsid w:val="00196006"/>
    <w:rsid w:val="00196057"/>
    <w:rsid w:val="001962E2"/>
    <w:rsid w:val="0019650B"/>
    <w:rsid w:val="00196651"/>
    <w:rsid w:val="00196BB4"/>
    <w:rsid w:val="00196DCA"/>
    <w:rsid w:val="00196FC9"/>
    <w:rsid w:val="0019701D"/>
    <w:rsid w:val="001970B5"/>
    <w:rsid w:val="00197138"/>
    <w:rsid w:val="00197F2A"/>
    <w:rsid w:val="001A00C1"/>
    <w:rsid w:val="001A0106"/>
    <w:rsid w:val="001A021E"/>
    <w:rsid w:val="001A0535"/>
    <w:rsid w:val="001A0627"/>
    <w:rsid w:val="001A06E2"/>
    <w:rsid w:val="001A078A"/>
    <w:rsid w:val="001A0A47"/>
    <w:rsid w:val="001A0A53"/>
    <w:rsid w:val="001A0AB6"/>
    <w:rsid w:val="001A0C0D"/>
    <w:rsid w:val="001A0D88"/>
    <w:rsid w:val="001A1375"/>
    <w:rsid w:val="001A139E"/>
    <w:rsid w:val="001A13BE"/>
    <w:rsid w:val="001A1517"/>
    <w:rsid w:val="001A1751"/>
    <w:rsid w:val="001A1755"/>
    <w:rsid w:val="001A17F2"/>
    <w:rsid w:val="001A1FDA"/>
    <w:rsid w:val="001A2167"/>
    <w:rsid w:val="001A26F9"/>
    <w:rsid w:val="001A2AAA"/>
    <w:rsid w:val="001A2BBF"/>
    <w:rsid w:val="001A2CED"/>
    <w:rsid w:val="001A3168"/>
    <w:rsid w:val="001A3220"/>
    <w:rsid w:val="001A3253"/>
    <w:rsid w:val="001A325E"/>
    <w:rsid w:val="001A3475"/>
    <w:rsid w:val="001A36DA"/>
    <w:rsid w:val="001A3754"/>
    <w:rsid w:val="001A37DD"/>
    <w:rsid w:val="001A3B90"/>
    <w:rsid w:val="001A3BDA"/>
    <w:rsid w:val="001A3BDD"/>
    <w:rsid w:val="001A3C7A"/>
    <w:rsid w:val="001A3D10"/>
    <w:rsid w:val="001A3D91"/>
    <w:rsid w:val="001A406A"/>
    <w:rsid w:val="001A4143"/>
    <w:rsid w:val="001A4222"/>
    <w:rsid w:val="001A42AA"/>
    <w:rsid w:val="001A4470"/>
    <w:rsid w:val="001A452E"/>
    <w:rsid w:val="001A48CB"/>
    <w:rsid w:val="001A4A29"/>
    <w:rsid w:val="001A4C72"/>
    <w:rsid w:val="001A4CC5"/>
    <w:rsid w:val="001A4CC8"/>
    <w:rsid w:val="001A4DA3"/>
    <w:rsid w:val="001A5118"/>
    <w:rsid w:val="001A53D3"/>
    <w:rsid w:val="001A543C"/>
    <w:rsid w:val="001A5618"/>
    <w:rsid w:val="001A5A53"/>
    <w:rsid w:val="001A5A9E"/>
    <w:rsid w:val="001A5D34"/>
    <w:rsid w:val="001A5FDC"/>
    <w:rsid w:val="001A5FDD"/>
    <w:rsid w:val="001A632D"/>
    <w:rsid w:val="001A6929"/>
    <w:rsid w:val="001A6CB9"/>
    <w:rsid w:val="001A6CFF"/>
    <w:rsid w:val="001A721D"/>
    <w:rsid w:val="001A73D0"/>
    <w:rsid w:val="001A7539"/>
    <w:rsid w:val="001A773D"/>
    <w:rsid w:val="001A795D"/>
    <w:rsid w:val="001A7AE6"/>
    <w:rsid w:val="001A7FD8"/>
    <w:rsid w:val="001B0236"/>
    <w:rsid w:val="001B033C"/>
    <w:rsid w:val="001B037A"/>
    <w:rsid w:val="001B042B"/>
    <w:rsid w:val="001B043D"/>
    <w:rsid w:val="001B0811"/>
    <w:rsid w:val="001B0BED"/>
    <w:rsid w:val="001B0C47"/>
    <w:rsid w:val="001B0D22"/>
    <w:rsid w:val="001B0E10"/>
    <w:rsid w:val="001B0EE0"/>
    <w:rsid w:val="001B0F0C"/>
    <w:rsid w:val="001B0FC8"/>
    <w:rsid w:val="001B117D"/>
    <w:rsid w:val="001B13AB"/>
    <w:rsid w:val="001B1405"/>
    <w:rsid w:val="001B14A4"/>
    <w:rsid w:val="001B15BE"/>
    <w:rsid w:val="001B176A"/>
    <w:rsid w:val="001B17A8"/>
    <w:rsid w:val="001B1B75"/>
    <w:rsid w:val="001B1CDB"/>
    <w:rsid w:val="001B1DFC"/>
    <w:rsid w:val="001B1E4A"/>
    <w:rsid w:val="001B24B3"/>
    <w:rsid w:val="001B2503"/>
    <w:rsid w:val="001B2534"/>
    <w:rsid w:val="001B261D"/>
    <w:rsid w:val="001B26FB"/>
    <w:rsid w:val="001B2C2F"/>
    <w:rsid w:val="001B2C84"/>
    <w:rsid w:val="001B2D28"/>
    <w:rsid w:val="001B2FBA"/>
    <w:rsid w:val="001B3004"/>
    <w:rsid w:val="001B312D"/>
    <w:rsid w:val="001B3689"/>
    <w:rsid w:val="001B3A73"/>
    <w:rsid w:val="001B3AEE"/>
    <w:rsid w:val="001B3D85"/>
    <w:rsid w:val="001B4166"/>
    <w:rsid w:val="001B42E9"/>
    <w:rsid w:val="001B4503"/>
    <w:rsid w:val="001B48DA"/>
    <w:rsid w:val="001B491A"/>
    <w:rsid w:val="001B4C81"/>
    <w:rsid w:val="001B4D36"/>
    <w:rsid w:val="001B4DC4"/>
    <w:rsid w:val="001B4ECE"/>
    <w:rsid w:val="001B51F1"/>
    <w:rsid w:val="001B5428"/>
    <w:rsid w:val="001B589E"/>
    <w:rsid w:val="001B58E8"/>
    <w:rsid w:val="001B5ADF"/>
    <w:rsid w:val="001B5C20"/>
    <w:rsid w:val="001B5C34"/>
    <w:rsid w:val="001B6313"/>
    <w:rsid w:val="001B6334"/>
    <w:rsid w:val="001B6472"/>
    <w:rsid w:val="001B6592"/>
    <w:rsid w:val="001B6900"/>
    <w:rsid w:val="001B6A1A"/>
    <w:rsid w:val="001B7276"/>
    <w:rsid w:val="001B7312"/>
    <w:rsid w:val="001B73CC"/>
    <w:rsid w:val="001B7456"/>
    <w:rsid w:val="001B7995"/>
    <w:rsid w:val="001B7ADD"/>
    <w:rsid w:val="001B7EF4"/>
    <w:rsid w:val="001B7F37"/>
    <w:rsid w:val="001C0000"/>
    <w:rsid w:val="001C00BE"/>
    <w:rsid w:val="001C00E6"/>
    <w:rsid w:val="001C0595"/>
    <w:rsid w:val="001C0C20"/>
    <w:rsid w:val="001C0C4A"/>
    <w:rsid w:val="001C0F0D"/>
    <w:rsid w:val="001C0FBB"/>
    <w:rsid w:val="001C13CD"/>
    <w:rsid w:val="001C154A"/>
    <w:rsid w:val="001C15BA"/>
    <w:rsid w:val="001C1625"/>
    <w:rsid w:val="001C17E7"/>
    <w:rsid w:val="001C1876"/>
    <w:rsid w:val="001C1B82"/>
    <w:rsid w:val="001C2131"/>
    <w:rsid w:val="001C214F"/>
    <w:rsid w:val="001C23AB"/>
    <w:rsid w:val="001C23F0"/>
    <w:rsid w:val="001C2450"/>
    <w:rsid w:val="001C2579"/>
    <w:rsid w:val="001C2610"/>
    <w:rsid w:val="001C29B2"/>
    <w:rsid w:val="001C2C7C"/>
    <w:rsid w:val="001C2DC6"/>
    <w:rsid w:val="001C3B16"/>
    <w:rsid w:val="001C3B6C"/>
    <w:rsid w:val="001C3C60"/>
    <w:rsid w:val="001C3D45"/>
    <w:rsid w:val="001C3D52"/>
    <w:rsid w:val="001C41A4"/>
    <w:rsid w:val="001C4767"/>
    <w:rsid w:val="001C48AC"/>
    <w:rsid w:val="001C4AF9"/>
    <w:rsid w:val="001C4BDD"/>
    <w:rsid w:val="001C4C24"/>
    <w:rsid w:val="001C4DFB"/>
    <w:rsid w:val="001C4F17"/>
    <w:rsid w:val="001C518C"/>
    <w:rsid w:val="001C52AC"/>
    <w:rsid w:val="001C52BA"/>
    <w:rsid w:val="001C568F"/>
    <w:rsid w:val="001C56F9"/>
    <w:rsid w:val="001C5939"/>
    <w:rsid w:val="001C5CFA"/>
    <w:rsid w:val="001C6047"/>
    <w:rsid w:val="001C6459"/>
    <w:rsid w:val="001C68A4"/>
    <w:rsid w:val="001C6946"/>
    <w:rsid w:val="001C6A2A"/>
    <w:rsid w:val="001C6BE2"/>
    <w:rsid w:val="001C6D53"/>
    <w:rsid w:val="001C6DB3"/>
    <w:rsid w:val="001C6E57"/>
    <w:rsid w:val="001C7100"/>
    <w:rsid w:val="001C712C"/>
    <w:rsid w:val="001C7322"/>
    <w:rsid w:val="001C7A9B"/>
    <w:rsid w:val="001C7B3D"/>
    <w:rsid w:val="001C7DE3"/>
    <w:rsid w:val="001C7EE1"/>
    <w:rsid w:val="001D05CC"/>
    <w:rsid w:val="001D083A"/>
    <w:rsid w:val="001D09BD"/>
    <w:rsid w:val="001D0DB7"/>
    <w:rsid w:val="001D0FEA"/>
    <w:rsid w:val="001D1051"/>
    <w:rsid w:val="001D12D4"/>
    <w:rsid w:val="001D15B4"/>
    <w:rsid w:val="001D1668"/>
    <w:rsid w:val="001D1735"/>
    <w:rsid w:val="001D1850"/>
    <w:rsid w:val="001D1999"/>
    <w:rsid w:val="001D19D1"/>
    <w:rsid w:val="001D1BA1"/>
    <w:rsid w:val="001D1BCF"/>
    <w:rsid w:val="001D1D8D"/>
    <w:rsid w:val="001D20A1"/>
    <w:rsid w:val="001D2238"/>
    <w:rsid w:val="001D2275"/>
    <w:rsid w:val="001D247B"/>
    <w:rsid w:val="001D2724"/>
    <w:rsid w:val="001D2867"/>
    <w:rsid w:val="001D2B12"/>
    <w:rsid w:val="001D2B78"/>
    <w:rsid w:val="001D2EC7"/>
    <w:rsid w:val="001D2F6A"/>
    <w:rsid w:val="001D32F3"/>
    <w:rsid w:val="001D3816"/>
    <w:rsid w:val="001D3A4B"/>
    <w:rsid w:val="001D3DCD"/>
    <w:rsid w:val="001D40EC"/>
    <w:rsid w:val="001D43E5"/>
    <w:rsid w:val="001D448B"/>
    <w:rsid w:val="001D4896"/>
    <w:rsid w:val="001D4FA3"/>
    <w:rsid w:val="001D4FD5"/>
    <w:rsid w:val="001D518B"/>
    <w:rsid w:val="001D53EF"/>
    <w:rsid w:val="001D544E"/>
    <w:rsid w:val="001D5510"/>
    <w:rsid w:val="001D5A9C"/>
    <w:rsid w:val="001D5AF5"/>
    <w:rsid w:val="001D5F06"/>
    <w:rsid w:val="001D6216"/>
    <w:rsid w:val="001D65CB"/>
    <w:rsid w:val="001D668A"/>
    <w:rsid w:val="001D671F"/>
    <w:rsid w:val="001D68BC"/>
    <w:rsid w:val="001D6B98"/>
    <w:rsid w:val="001D6F79"/>
    <w:rsid w:val="001D701B"/>
    <w:rsid w:val="001D70A8"/>
    <w:rsid w:val="001D717A"/>
    <w:rsid w:val="001D71C6"/>
    <w:rsid w:val="001D7203"/>
    <w:rsid w:val="001D73E6"/>
    <w:rsid w:val="001D7612"/>
    <w:rsid w:val="001E007F"/>
    <w:rsid w:val="001E0743"/>
    <w:rsid w:val="001E086B"/>
    <w:rsid w:val="001E0A6D"/>
    <w:rsid w:val="001E0D3C"/>
    <w:rsid w:val="001E0D6A"/>
    <w:rsid w:val="001E0F4B"/>
    <w:rsid w:val="001E10BA"/>
    <w:rsid w:val="001E1102"/>
    <w:rsid w:val="001E1365"/>
    <w:rsid w:val="001E141F"/>
    <w:rsid w:val="001E1937"/>
    <w:rsid w:val="001E1941"/>
    <w:rsid w:val="001E1BB3"/>
    <w:rsid w:val="001E1CEE"/>
    <w:rsid w:val="001E1DE5"/>
    <w:rsid w:val="001E1DEB"/>
    <w:rsid w:val="001E1E97"/>
    <w:rsid w:val="001E1FCC"/>
    <w:rsid w:val="001E2383"/>
    <w:rsid w:val="001E2535"/>
    <w:rsid w:val="001E2661"/>
    <w:rsid w:val="001E2684"/>
    <w:rsid w:val="001E268D"/>
    <w:rsid w:val="001E26A2"/>
    <w:rsid w:val="001E27D2"/>
    <w:rsid w:val="001E2FEA"/>
    <w:rsid w:val="001E3087"/>
    <w:rsid w:val="001E315C"/>
    <w:rsid w:val="001E32AC"/>
    <w:rsid w:val="001E3584"/>
    <w:rsid w:val="001E3587"/>
    <w:rsid w:val="001E3631"/>
    <w:rsid w:val="001E3660"/>
    <w:rsid w:val="001E378C"/>
    <w:rsid w:val="001E381F"/>
    <w:rsid w:val="001E3C86"/>
    <w:rsid w:val="001E3FB2"/>
    <w:rsid w:val="001E413D"/>
    <w:rsid w:val="001E416C"/>
    <w:rsid w:val="001E4326"/>
    <w:rsid w:val="001E4425"/>
    <w:rsid w:val="001E4579"/>
    <w:rsid w:val="001E469F"/>
    <w:rsid w:val="001E46A9"/>
    <w:rsid w:val="001E47B4"/>
    <w:rsid w:val="001E480F"/>
    <w:rsid w:val="001E4BB5"/>
    <w:rsid w:val="001E4D86"/>
    <w:rsid w:val="001E4FA6"/>
    <w:rsid w:val="001E50B9"/>
    <w:rsid w:val="001E51D2"/>
    <w:rsid w:val="001E5333"/>
    <w:rsid w:val="001E5367"/>
    <w:rsid w:val="001E553D"/>
    <w:rsid w:val="001E55D7"/>
    <w:rsid w:val="001E5712"/>
    <w:rsid w:val="001E578C"/>
    <w:rsid w:val="001E588C"/>
    <w:rsid w:val="001E58FD"/>
    <w:rsid w:val="001E592A"/>
    <w:rsid w:val="001E59EE"/>
    <w:rsid w:val="001E5B56"/>
    <w:rsid w:val="001E5E2B"/>
    <w:rsid w:val="001E5E3B"/>
    <w:rsid w:val="001E5E63"/>
    <w:rsid w:val="001E5EF8"/>
    <w:rsid w:val="001E601F"/>
    <w:rsid w:val="001E616A"/>
    <w:rsid w:val="001E62B2"/>
    <w:rsid w:val="001E63DB"/>
    <w:rsid w:val="001E6468"/>
    <w:rsid w:val="001E6546"/>
    <w:rsid w:val="001E654A"/>
    <w:rsid w:val="001E658F"/>
    <w:rsid w:val="001E673A"/>
    <w:rsid w:val="001E6B4D"/>
    <w:rsid w:val="001E6B86"/>
    <w:rsid w:val="001E7206"/>
    <w:rsid w:val="001E7323"/>
    <w:rsid w:val="001E7358"/>
    <w:rsid w:val="001E749A"/>
    <w:rsid w:val="001E7860"/>
    <w:rsid w:val="001E7869"/>
    <w:rsid w:val="001E7C7C"/>
    <w:rsid w:val="001E7E4D"/>
    <w:rsid w:val="001E7F0E"/>
    <w:rsid w:val="001E7F98"/>
    <w:rsid w:val="001F0021"/>
    <w:rsid w:val="001F019E"/>
    <w:rsid w:val="001F0313"/>
    <w:rsid w:val="001F0381"/>
    <w:rsid w:val="001F04E5"/>
    <w:rsid w:val="001F04FB"/>
    <w:rsid w:val="001F0549"/>
    <w:rsid w:val="001F05AA"/>
    <w:rsid w:val="001F05BE"/>
    <w:rsid w:val="001F063D"/>
    <w:rsid w:val="001F09C3"/>
    <w:rsid w:val="001F0A40"/>
    <w:rsid w:val="001F0ADF"/>
    <w:rsid w:val="001F0C8F"/>
    <w:rsid w:val="001F0CE3"/>
    <w:rsid w:val="001F0E5A"/>
    <w:rsid w:val="001F0F24"/>
    <w:rsid w:val="001F0F8D"/>
    <w:rsid w:val="001F11C8"/>
    <w:rsid w:val="001F156B"/>
    <w:rsid w:val="001F1770"/>
    <w:rsid w:val="001F177D"/>
    <w:rsid w:val="001F1C0E"/>
    <w:rsid w:val="001F1CDA"/>
    <w:rsid w:val="001F1E75"/>
    <w:rsid w:val="001F2137"/>
    <w:rsid w:val="001F2146"/>
    <w:rsid w:val="001F261E"/>
    <w:rsid w:val="001F2644"/>
    <w:rsid w:val="001F264E"/>
    <w:rsid w:val="001F2B82"/>
    <w:rsid w:val="001F2B86"/>
    <w:rsid w:val="001F2C23"/>
    <w:rsid w:val="001F2CED"/>
    <w:rsid w:val="001F2D56"/>
    <w:rsid w:val="001F2E5F"/>
    <w:rsid w:val="001F2EA4"/>
    <w:rsid w:val="001F2F4A"/>
    <w:rsid w:val="001F3045"/>
    <w:rsid w:val="001F3082"/>
    <w:rsid w:val="001F31B5"/>
    <w:rsid w:val="001F338F"/>
    <w:rsid w:val="001F33F2"/>
    <w:rsid w:val="001F37AE"/>
    <w:rsid w:val="001F37D6"/>
    <w:rsid w:val="001F3831"/>
    <w:rsid w:val="001F391A"/>
    <w:rsid w:val="001F3BCE"/>
    <w:rsid w:val="001F3C26"/>
    <w:rsid w:val="001F3D7D"/>
    <w:rsid w:val="001F402B"/>
    <w:rsid w:val="001F4290"/>
    <w:rsid w:val="001F44FB"/>
    <w:rsid w:val="001F452A"/>
    <w:rsid w:val="001F4646"/>
    <w:rsid w:val="001F49A7"/>
    <w:rsid w:val="001F4AE9"/>
    <w:rsid w:val="001F4CBA"/>
    <w:rsid w:val="001F4D3C"/>
    <w:rsid w:val="001F4DCC"/>
    <w:rsid w:val="001F50C8"/>
    <w:rsid w:val="001F512E"/>
    <w:rsid w:val="001F54AD"/>
    <w:rsid w:val="001F54F1"/>
    <w:rsid w:val="001F56C8"/>
    <w:rsid w:val="001F5747"/>
    <w:rsid w:val="001F5A11"/>
    <w:rsid w:val="001F5A6A"/>
    <w:rsid w:val="001F5C84"/>
    <w:rsid w:val="001F5D1D"/>
    <w:rsid w:val="001F5DA0"/>
    <w:rsid w:val="001F5EDD"/>
    <w:rsid w:val="001F5F4C"/>
    <w:rsid w:val="001F63E5"/>
    <w:rsid w:val="001F64FD"/>
    <w:rsid w:val="001F6564"/>
    <w:rsid w:val="001F6636"/>
    <w:rsid w:val="001F69BF"/>
    <w:rsid w:val="001F6B75"/>
    <w:rsid w:val="001F6BBB"/>
    <w:rsid w:val="001F6C7A"/>
    <w:rsid w:val="001F6CDD"/>
    <w:rsid w:val="001F6D20"/>
    <w:rsid w:val="001F6E8D"/>
    <w:rsid w:val="001F6EAC"/>
    <w:rsid w:val="001F7386"/>
    <w:rsid w:val="001F7602"/>
    <w:rsid w:val="001F78CD"/>
    <w:rsid w:val="001F7C72"/>
    <w:rsid w:val="0020038D"/>
    <w:rsid w:val="002004C7"/>
    <w:rsid w:val="00200785"/>
    <w:rsid w:val="00200794"/>
    <w:rsid w:val="00200829"/>
    <w:rsid w:val="00200B94"/>
    <w:rsid w:val="00200E38"/>
    <w:rsid w:val="00200EE3"/>
    <w:rsid w:val="00200F44"/>
    <w:rsid w:val="00200F69"/>
    <w:rsid w:val="002010FB"/>
    <w:rsid w:val="002011D3"/>
    <w:rsid w:val="00201225"/>
    <w:rsid w:val="002013E3"/>
    <w:rsid w:val="002017D7"/>
    <w:rsid w:val="002018A5"/>
    <w:rsid w:val="002018DE"/>
    <w:rsid w:val="00201DCD"/>
    <w:rsid w:val="00202836"/>
    <w:rsid w:val="002028F3"/>
    <w:rsid w:val="002028FA"/>
    <w:rsid w:val="0020295D"/>
    <w:rsid w:val="002029EC"/>
    <w:rsid w:val="00202A36"/>
    <w:rsid w:val="00202D4D"/>
    <w:rsid w:val="002030EA"/>
    <w:rsid w:val="002034A4"/>
    <w:rsid w:val="002034E9"/>
    <w:rsid w:val="00203698"/>
    <w:rsid w:val="0020370D"/>
    <w:rsid w:val="00203723"/>
    <w:rsid w:val="002039DE"/>
    <w:rsid w:val="00203AB5"/>
    <w:rsid w:val="00203B79"/>
    <w:rsid w:val="00203CC5"/>
    <w:rsid w:val="00203CF3"/>
    <w:rsid w:val="00203E4A"/>
    <w:rsid w:val="00203E97"/>
    <w:rsid w:val="00204069"/>
    <w:rsid w:val="002040B8"/>
    <w:rsid w:val="0020414E"/>
    <w:rsid w:val="0020417D"/>
    <w:rsid w:val="0020419F"/>
    <w:rsid w:val="002049D0"/>
    <w:rsid w:val="00204C5B"/>
    <w:rsid w:val="00204C94"/>
    <w:rsid w:val="00204CA6"/>
    <w:rsid w:val="00204D18"/>
    <w:rsid w:val="00205035"/>
    <w:rsid w:val="00205183"/>
    <w:rsid w:val="0020544D"/>
    <w:rsid w:val="00205851"/>
    <w:rsid w:val="002058ED"/>
    <w:rsid w:val="00205F7D"/>
    <w:rsid w:val="00206321"/>
    <w:rsid w:val="002063F7"/>
    <w:rsid w:val="0020650F"/>
    <w:rsid w:val="00206584"/>
    <w:rsid w:val="00206B6B"/>
    <w:rsid w:val="00206E4E"/>
    <w:rsid w:val="002070BC"/>
    <w:rsid w:val="002071F5"/>
    <w:rsid w:val="0020721F"/>
    <w:rsid w:val="00207254"/>
    <w:rsid w:val="00207443"/>
    <w:rsid w:val="002075C3"/>
    <w:rsid w:val="00207829"/>
    <w:rsid w:val="00207C83"/>
    <w:rsid w:val="00207D64"/>
    <w:rsid w:val="00207FD4"/>
    <w:rsid w:val="00210135"/>
    <w:rsid w:val="00210173"/>
    <w:rsid w:val="0021028A"/>
    <w:rsid w:val="00210464"/>
    <w:rsid w:val="002104CB"/>
    <w:rsid w:val="002106DD"/>
    <w:rsid w:val="00210794"/>
    <w:rsid w:val="002107F5"/>
    <w:rsid w:val="002108A6"/>
    <w:rsid w:val="00210A44"/>
    <w:rsid w:val="00210D20"/>
    <w:rsid w:val="00210E8B"/>
    <w:rsid w:val="00210EAD"/>
    <w:rsid w:val="00210FDD"/>
    <w:rsid w:val="00211042"/>
    <w:rsid w:val="00211102"/>
    <w:rsid w:val="002111A1"/>
    <w:rsid w:val="002115B7"/>
    <w:rsid w:val="0021183C"/>
    <w:rsid w:val="00211BF3"/>
    <w:rsid w:val="00211CEA"/>
    <w:rsid w:val="00211D6E"/>
    <w:rsid w:val="00211D9E"/>
    <w:rsid w:val="00211EF8"/>
    <w:rsid w:val="00211F22"/>
    <w:rsid w:val="00212426"/>
    <w:rsid w:val="00212F5D"/>
    <w:rsid w:val="00213088"/>
    <w:rsid w:val="00213210"/>
    <w:rsid w:val="00213293"/>
    <w:rsid w:val="002138A5"/>
    <w:rsid w:val="00213C04"/>
    <w:rsid w:val="00213E05"/>
    <w:rsid w:val="00213FBD"/>
    <w:rsid w:val="0021422C"/>
    <w:rsid w:val="002147DB"/>
    <w:rsid w:val="0021483B"/>
    <w:rsid w:val="00214B54"/>
    <w:rsid w:val="00214C41"/>
    <w:rsid w:val="00214CBE"/>
    <w:rsid w:val="00214D6E"/>
    <w:rsid w:val="00214EE6"/>
    <w:rsid w:val="00214FA9"/>
    <w:rsid w:val="0021517C"/>
    <w:rsid w:val="00215967"/>
    <w:rsid w:val="00215C1E"/>
    <w:rsid w:val="00215E89"/>
    <w:rsid w:val="00215FD8"/>
    <w:rsid w:val="0021603E"/>
    <w:rsid w:val="00216167"/>
    <w:rsid w:val="00216386"/>
    <w:rsid w:val="00216550"/>
    <w:rsid w:val="002166D9"/>
    <w:rsid w:val="002167E9"/>
    <w:rsid w:val="0021686D"/>
    <w:rsid w:val="00216A10"/>
    <w:rsid w:val="00216A5F"/>
    <w:rsid w:val="00216E9D"/>
    <w:rsid w:val="00217394"/>
    <w:rsid w:val="00217447"/>
    <w:rsid w:val="0021755D"/>
    <w:rsid w:val="00217838"/>
    <w:rsid w:val="0021787C"/>
    <w:rsid w:val="00217A16"/>
    <w:rsid w:val="00217B97"/>
    <w:rsid w:val="00217D28"/>
    <w:rsid w:val="00217E18"/>
    <w:rsid w:val="00217ED2"/>
    <w:rsid w:val="00217F7A"/>
    <w:rsid w:val="0022001D"/>
    <w:rsid w:val="0022056C"/>
    <w:rsid w:val="002207CB"/>
    <w:rsid w:val="00220800"/>
    <w:rsid w:val="0022082B"/>
    <w:rsid w:val="0022087B"/>
    <w:rsid w:val="00220BB3"/>
    <w:rsid w:val="00220C4D"/>
    <w:rsid w:val="00220EE1"/>
    <w:rsid w:val="00220F86"/>
    <w:rsid w:val="0022101B"/>
    <w:rsid w:val="0022109F"/>
    <w:rsid w:val="002211AE"/>
    <w:rsid w:val="002211B7"/>
    <w:rsid w:val="00221236"/>
    <w:rsid w:val="002214B9"/>
    <w:rsid w:val="002215DF"/>
    <w:rsid w:val="00221736"/>
    <w:rsid w:val="00221820"/>
    <w:rsid w:val="00221976"/>
    <w:rsid w:val="00221A87"/>
    <w:rsid w:val="00221C29"/>
    <w:rsid w:val="00222090"/>
    <w:rsid w:val="002220AE"/>
    <w:rsid w:val="0022215B"/>
    <w:rsid w:val="0022255E"/>
    <w:rsid w:val="00222825"/>
    <w:rsid w:val="002229E7"/>
    <w:rsid w:val="00222AAA"/>
    <w:rsid w:val="00222B59"/>
    <w:rsid w:val="00222BF9"/>
    <w:rsid w:val="00222C37"/>
    <w:rsid w:val="00222C8B"/>
    <w:rsid w:val="00222CDA"/>
    <w:rsid w:val="00222EA6"/>
    <w:rsid w:val="002233A4"/>
    <w:rsid w:val="00223491"/>
    <w:rsid w:val="00223528"/>
    <w:rsid w:val="00223604"/>
    <w:rsid w:val="002242CF"/>
    <w:rsid w:val="00224360"/>
    <w:rsid w:val="002243E1"/>
    <w:rsid w:val="00224446"/>
    <w:rsid w:val="0022449D"/>
    <w:rsid w:val="0022462D"/>
    <w:rsid w:val="0022470C"/>
    <w:rsid w:val="002248BD"/>
    <w:rsid w:val="00224AFF"/>
    <w:rsid w:val="00224BD2"/>
    <w:rsid w:val="002251AF"/>
    <w:rsid w:val="0022548D"/>
    <w:rsid w:val="002257D2"/>
    <w:rsid w:val="002258BB"/>
    <w:rsid w:val="0022595B"/>
    <w:rsid w:val="0022599D"/>
    <w:rsid w:val="00225AF0"/>
    <w:rsid w:val="00225D35"/>
    <w:rsid w:val="00225E55"/>
    <w:rsid w:val="00225E79"/>
    <w:rsid w:val="00226054"/>
    <w:rsid w:val="00226441"/>
    <w:rsid w:val="0022662A"/>
    <w:rsid w:val="002266A8"/>
    <w:rsid w:val="00226888"/>
    <w:rsid w:val="00226A7B"/>
    <w:rsid w:val="00226AF1"/>
    <w:rsid w:val="00226B34"/>
    <w:rsid w:val="00226CBF"/>
    <w:rsid w:val="00226F3F"/>
    <w:rsid w:val="00227485"/>
    <w:rsid w:val="002277A0"/>
    <w:rsid w:val="002278B7"/>
    <w:rsid w:val="002278C5"/>
    <w:rsid w:val="002279B6"/>
    <w:rsid w:val="00227C6A"/>
    <w:rsid w:val="00227F15"/>
    <w:rsid w:val="002307A8"/>
    <w:rsid w:val="0023081A"/>
    <w:rsid w:val="002311EA"/>
    <w:rsid w:val="00231464"/>
    <w:rsid w:val="002317A7"/>
    <w:rsid w:val="00231A2A"/>
    <w:rsid w:val="00231A48"/>
    <w:rsid w:val="00231CD4"/>
    <w:rsid w:val="00231F74"/>
    <w:rsid w:val="002321B1"/>
    <w:rsid w:val="0023258B"/>
    <w:rsid w:val="00232944"/>
    <w:rsid w:val="00232CBC"/>
    <w:rsid w:val="00232EF2"/>
    <w:rsid w:val="00232F94"/>
    <w:rsid w:val="00233235"/>
    <w:rsid w:val="002332F5"/>
    <w:rsid w:val="00233306"/>
    <w:rsid w:val="00233404"/>
    <w:rsid w:val="002334EE"/>
    <w:rsid w:val="002337FD"/>
    <w:rsid w:val="00233962"/>
    <w:rsid w:val="00233986"/>
    <w:rsid w:val="00233AF8"/>
    <w:rsid w:val="00233CFE"/>
    <w:rsid w:val="002343FF"/>
    <w:rsid w:val="002344A3"/>
    <w:rsid w:val="002348B6"/>
    <w:rsid w:val="00235001"/>
    <w:rsid w:val="00235229"/>
    <w:rsid w:val="00235368"/>
    <w:rsid w:val="002353BD"/>
    <w:rsid w:val="0023588C"/>
    <w:rsid w:val="00235A70"/>
    <w:rsid w:val="00235AC9"/>
    <w:rsid w:val="00235B1B"/>
    <w:rsid w:val="00235C8D"/>
    <w:rsid w:val="00235F14"/>
    <w:rsid w:val="00236368"/>
    <w:rsid w:val="002363C6"/>
    <w:rsid w:val="002363FC"/>
    <w:rsid w:val="00236437"/>
    <w:rsid w:val="00236484"/>
    <w:rsid w:val="00236762"/>
    <w:rsid w:val="002369AA"/>
    <w:rsid w:val="00236B61"/>
    <w:rsid w:val="00236F07"/>
    <w:rsid w:val="0023722D"/>
    <w:rsid w:val="002372BB"/>
    <w:rsid w:val="002372F0"/>
    <w:rsid w:val="00237392"/>
    <w:rsid w:val="00237465"/>
    <w:rsid w:val="00237654"/>
    <w:rsid w:val="0023765D"/>
    <w:rsid w:val="00237746"/>
    <w:rsid w:val="00237790"/>
    <w:rsid w:val="0023785B"/>
    <w:rsid w:val="00237A74"/>
    <w:rsid w:val="00237A77"/>
    <w:rsid w:val="00237C17"/>
    <w:rsid w:val="00240033"/>
    <w:rsid w:val="00240127"/>
    <w:rsid w:val="002401AA"/>
    <w:rsid w:val="0024032F"/>
    <w:rsid w:val="00240418"/>
    <w:rsid w:val="002405B9"/>
    <w:rsid w:val="002405D6"/>
    <w:rsid w:val="00240661"/>
    <w:rsid w:val="0024073F"/>
    <w:rsid w:val="00240745"/>
    <w:rsid w:val="00240A5B"/>
    <w:rsid w:val="00240CE9"/>
    <w:rsid w:val="00240F58"/>
    <w:rsid w:val="00241092"/>
    <w:rsid w:val="002410A0"/>
    <w:rsid w:val="0024136E"/>
    <w:rsid w:val="002416D5"/>
    <w:rsid w:val="00241900"/>
    <w:rsid w:val="002419EF"/>
    <w:rsid w:val="00241CD3"/>
    <w:rsid w:val="00241FD4"/>
    <w:rsid w:val="00241FE8"/>
    <w:rsid w:val="00242086"/>
    <w:rsid w:val="002420A5"/>
    <w:rsid w:val="00242709"/>
    <w:rsid w:val="00242A44"/>
    <w:rsid w:val="00242ACD"/>
    <w:rsid w:val="00242C06"/>
    <w:rsid w:val="00242D79"/>
    <w:rsid w:val="0024303A"/>
    <w:rsid w:val="00243096"/>
    <w:rsid w:val="00243361"/>
    <w:rsid w:val="0024337C"/>
    <w:rsid w:val="002433A4"/>
    <w:rsid w:val="0024367A"/>
    <w:rsid w:val="002436DB"/>
    <w:rsid w:val="002438DA"/>
    <w:rsid w:val="00243965"/>
    <w:rsid w:val="00243DE0"/>
    <w:rsid w:val="00243ED5"/>
    <w:rsid w:val="00244009"/>
    <w:rsid w:val="002440A5"/>
    <w:rsid w:val="002446DC"/>
    <w:rsid w:val="0024483D"/>
    <w:rsid w:val="002448CC"/>
    <w:rsid w:val="00244951"/>
    <w:rsid w:val="00244A12"/>
    <w:rsid w:val="00244AA2"/>
    <w:rsid w:val="00244AFA"/>
    <w:rsid w:val="00244D7D"/>
    <w:rsid w:val="00244E75"/>
    <w:rsid w:val="00245048"/>
    <w:rsid w:val="0024532D"/>
    <w:rsid w:val="00245361"/>
    <w:rsid w:val="00245975"/>
    <w:rsid w:val="0024599E"/>
    <w:rsid w:val="00245B14"/>
    <w:rsid w:val="00245BA8"/>
    <w:rsid w:val="00245C34"/>
    <w:rsid w:val="00245D8D"/>
    <w:rsid w:val="00245F05"/>
    <w:rsid w:val="00245F12"/>
    <w:rsid w:val="00246293"/>
    <w:rsid w:val="002463BD"/>
    <w:rsid w:val="00246461"/>
    <w:rsid w:val="0024655C"/>
    <w:rsid w:val="002465E8"/>
    <w:rsid w:val="002467DE"/>
    <w:rsid w:val="00246D57"/>
    <w:rsid w:val="00246EAD"/>
    <w:rsid w:val="002470CD"/>
    <w:rsid w:val="00247132"/>
    <w:rsid w:val="002474F6"/>
    <w:rsid w:val="002475AE"/>
    <w:rsid w:val="00247B24"/>
    <w:rsid w:val="00247CD6"/>
    <w:rsid w:val="00250180"/>
    <w:rsid w:val="002503A3"/>
    <w:rsid w:val="00250817"/>
    <w:rsid w:val="00250886"/>
    <w:rsid w:val="002508D8"/>
    <w:rsid w:val="00250A53"/>
    <w:rsid w:val="00250CA1"/>
    <w:rsid w:val="00250D39"/>
    <w:rsid w:val="00251000"/>
    <w:rsid w:val="00251070"/>
    <w:rsid w:val="00251686"/>
    <w:rsid w:val="00251692"/>
    <w:rsid w:val="00251FA3"/>
    <w:rsid w:val="00252413"/>
    <w:rsid w:val="002524B1"/>
    <w:rsid w:val="00252547"/>
    <w:rsid w:val="00252673"/>
    <w:rsid w:val="002526EC"/>
    <w:rsid w:val="00252702"/>
    <w:rsid w:val="002529D9"/>
    <w:rsid w:val="00252C3C"/>
    <w:rsid w:val="00252E73"/>
    <w:rsid w:val="0025306D"/>
    <w:rsid w:val="00253104"/>
    <w:rsid w:val="0025327B"/>
    <w:rsid w:val="00253985"/>
    <w:rsid w:val="00253AAD"/>
    <w:rsid w:val="00253C71"/>
    <w:rsid w:val="00254026"/>
    <w:rsid w:val="0025404C"/>
    <w:rsid w:val="002540D5"/>
    <w:rsid w:val="002541DE"/>
    <w:rsid w:val="00254256"/>
    <w:rsid w:val="0025439A"/>
    <w:rsid w:val="002543E3"/>
    <w:rsid w:val="0025466B"/>
    <w:rsid w:val="002547F8"/>
    <w:rsid w:val="002549B6"/>
    <w:rsid w:val="00254A7D"/>
    <w:rsid w:val="00254B14"/>
    <w:rsid w:val="00254EF3"/>
    <w:rsid w:val="002550E5"/>
    <w:rsid w:val="00255398"/>
    <w:rsid w:val="0025548F"/>
    <w:rsid w:val="00255547"/>
    <w:rsid w:val="0025589C"/>
    <w:rsid w:val="00255C49"/>
    <w:rsid w:val="00255E12"/>
    <w:rsid w:val="00255E6D"/>
    <w:rsid w:val="00255ED6"/>
    <w:rsid w:val="00255FAD"/>
    <w:rsid w:val="00255FF5"/>
    <w:rsid w:val="002563E1"/>
    <w:rsid w:val="002565B8"/>
    <w:rsid w:val="00256641"/>
    <w:rsid w:val="00256696"/>
    <w:rsid w:val="00256815"/>
    <w:rsid w:val="00256E9F"/>
    <w:rsid w:val="00257450"/>
    <w:rsid w:val="002577E6"/>
    <w:rsid w:val="00257884"/>
    <w:rsid w:val="00257C43"/>
    <w:rsid w:val="00257F87"/>
    <w:rsid w:val="002600E7"/>
    <w:rsid w:val="0026017D"/>
    <w:rsid w:val="002603A1"/>
    <w:rsid w:val="00260649"/>
    <w:rsid w:val="0026072D"/>
    <w:rsid w:val="002607E9"/>
    <w:rsid w:val="00260A84"/>
    <w:rsid w:val="00260AA4"/>
    <w:rsid w:val="00260B20"/>
    <w:rsid w:val="00260D49"/>
    <w:rsid w:val="002610E2"/>
    <w:rsid w:val="00261173"/>
    <w:rsid w:val="00261190"/>
    <w:rsid w:val="002611B3"/>
    <w:rsid w:val="0026129B"/>
    <w:rsid w:val="0026138A"/>
    <w:rsid w:val="00261406"/>
    <w:rsid w:val="00261445"/>
    <w:rsid w:val="0026156B"/>
    <w:rsid w:val="002618D9"/>
    <w:rsid w:val="00261C14"/>
    <w:rsid w:val="00261C65"/>
    <w:rsid w:val="00261F46"/>
    <w:rsid w:val="00262079"/>
    <w:rsid w:val="00262131"/>
    <w:rsid w:val="002625A2"/>
    <w:rsid w:val="00262A09"/>
    <w:rsid w:val="00262AE6"/>
    <w:rsid w:val="00262FD2"/>
    <w:rsid w:val="002632E0"/>
    <w:rsid w:val="002633AB"/>
    <w:rsid w:val="00263512"/>
    <w:rsid w:val="0026356A"/>
    <w:rsid w:val="00263684"/>
    <w:rsid w:val="002638AA"/>
    <w:rsid w:val="00264146"/>
    <w:rsid w:val="00264226"/>
    <w:rsid w:val="00264317"/>
    <w:rsid w:val="00264435"/>
    <w:rsid w:val="002644A7"/>
    <w:rsid w:val="002644A8"/>
    <w:rsid w:val="002645DC"/>
    <w:rsid w:val="002645E5"/>
    <w:rsid w:val="002646BC"/>
    <w:rsid w:val="0026472C"/>
    <w:rsid w:val="00264A10"/>
    <w:rsid w:val="0026525B"/>
    <w:rsid w:val="0026546A"/>
    <w:rsid w:val="0026565E"/>
    <w:rsid w:val="002656E2"/>
    <w:rsid w:val="00265B68"/>
    <w:rsid w:val="00265C2E"/>
    <w:rsid w:val="00265C77"/>
    <w:rsid w:val="00265CE4"/>
    <w:rsid w:val="00265E89"/>
    <w:rsid w:val="00266597"/>
    <w:rsid w:val="00266BED"/>
    <w:rsid w:val="00266FB2"/>
    <w:rsid w:val="0026707A"/>
    <w:rsid w:val="0026723A"/>
    <w:rsid w:val="0026733D"/>
    <w:rsid w:val="002676A9"/>
    <w:rsid w:val="0026787B"/>
    <w:rsid w:val="00267CE7"/>
    <w:rsid w:val="00267D93"/>
    <w:rsid w:val="00267EA0"/>
    <w:rsid w:val="00267ED6"/>
    <w:rsid w:val="00267FDA"/>
    <w:rsid w:val="002700C5"/>
    <w:rsid w:val="00270540"/>
    <w:rsid w:val="002706B0"/>
    <w:rsid w:val="002707ED"/>
    <w:rsid w:val="00270A3C"/>
    <w:rsid w:val="00270D8D"/>
    <w:rsid w:val="00270EB3"/>
    <w:rsid w:val="00270F77"/>
    <w:rsid w:val="0027144D"/>
    <w:rsid w:val="00271535"/>
    <w:rsid w:val="002715A6"/>
    <w:rsid w:val="0027161D"/>
    <w:rsid w:val="0027183C"/>
    <w:rsid w:val="00271994"/>
    <w:rsid w:val="00271AAD"/>
    <w:rsid w:val="0027205F"/>
    <w:rsid w:val="00272414"/>
    <w:rsid w:val="00272665"/>
    <w:rsid w:val="0027274B"/>
    <w:rsid w:val="00272873"/>
    <w:rsid w:val="002728CC"/>
    <w:rsid w:val="00272983"/>
    <w:rsid w:val="00272995"/>
    <w:rsid w:val="00272B9F"/>
    <w:rsid w:val="00272C1C"/>
    <w:rsid w:val="00272DC5"/>
    <w:rsid w:val="00273029"/>
    <w:rsid w:val="00273286"/>
    <w:rsid w:val="00273551"/>
    <w:rsid w:val="00273662"/>
    <w:rsid w:val="002739D2"/>
    <w:rsid w:val="00273B91"/>
    <w:rsid w:val="00273D32"/>
    <w:rsid w:val="00273DF1"/>
    <w:rsid w:val="00274081"/>
    <w:rsid w:val="002741AA"/>
    <w:rsid w:val="002743C3"/>
    <w:rsid w:val="00274463"/>
    <w:rsid w:val="002745FC"/>
    <w:rsid w:val="0027471D"/>
    <w:rsid w:val="002747BC"/>
    <w:rsid w:val="00274891"/>
    <w:rsid w:val="002748F9"/>
    <w:rsid w:val="002748FC"/>
    <w:rsid w:val="00274C7F"/>
    <w:rsid w:val="00274E01"/>
    <w:rsid w:val="0027512E"/>
    <w:rsid w:val="0027516A"/>
    <w:rsid w:val="0027520E"/>
    <w:rsid w:val="00275465"/>
    <w:rsid w:val="002755AD"/>
    <w:rsid w:val="00275734"/>
    <w:rsid w:val="002758EA"/>
    <w:rsid w:val="002758F2"/>
    <w:rsid w:val="0027593F"/>
    <w:rsid w:val="002759EB"/>
    <w:rsid w:val="00275D65"/>
    <w:rsid w:val="00275FCC"/>
    <w:rsid w:val="002760C4"/>
    <w:rsid w:val="00276500"/>
    <w:rsid w:val="0027685E"/>
    <w:rsid w:val="00276BFF"/>
    <w:rsid w:val="00277007"/>
    <w:rsid w:val="0027745B"/>
    <w:rsid w:val="002775F8"/>
    <w:rsid w:val="00277B66"/>
    <w:rsid w:val="00277C70"/>
    <w:rsid w:val="00277F02"/>
    <w:rsid w:val="0028048B"/>
    <w:rsid w:val="00280734"/>
    <w:rsid w:val="00280C65"/>
    <w:rsid w:val="00281288"/>
    <w:rsid w:val="00281308"/>
    <w:rsid w:val="00281488"/>
    <w:rsid w:val="00281514"/>
    <w:rsid w:val="00281976"/>
    <w:rsid w:val="0028197E"/>
    <w:rsid w:val="002819C8"/>
    <w:rsid w:val="00281D2D"/>
    <w:rsid w:val="00281E6C"/>
    <w:rsid w:val="00281ECD"/>
    <w:rsid w:val="002821CF"/>
    <w:rsid w:val="00282533"/>
    <w:rsid w:val="002825CC"/>
    <w:rsid w:val="0028288F"/>
    <w:rsid w:val="00282B30"/>
    <w:rsid w:val="00282B7E"/>
    <w:rsid w:val="00282BF5"/>
    <w:rsid w:val="00283206"/>
    <w:rsid w:val="00283402"/>
    <w:rsid w:val="00283411"/>
    <w:rsid w:val="00283625"/>
    <w:rsid w:val="00283876"/>
    <w:rsid w:val="00283CE9"/>
    <w:rsid w:val="00284040"/>
    <w:rsid w:val="002840C6"/>
    <w:rsid w:val="0028435C"/>
    <w:rsid w:val="002844F9"/>
    <w:rsid w:val="0028457A"/>
    <w:rsid w:val="002845CD"/>
    <w:rsid w:val="0028470C"/>
    <w:rsid w:val="00284754"/>
    <w:rsid w:val="002847BD"/>
    <w:rsid w:val="002847D5"/>
    <w:rsid w:val="0028488E"/>
    <w:rsid w:val="002848DF"/>
    <w:rsid w:val="002848E4"/>
    <w:rsid w:val="00284973"/>
    <w:rsid w:val="00284BAD"/>
    <w:rsid w:val="00284D05"/>
    <w:rsid w:val="00284E6F"/>
    <w:rsid w:val="00284EF9"/>
    <w:rsid w:val="00284F63"/>
    <w:rsid w:val="0028520E"/>
    <w:rsid w:val="00285211"/>
    <w:rsid w:val="002853B2"/>
    <w:rsid w:val="00285745"/>
    <w:rsid w:val="00285869"/>
    <w:rsid w:val="0028591C"/>
    <w:rsid w:val="00285B63"/>
    <w:rsid w:val="00285D18"/>
    <w:rsid w:val="0028611B"/>
    <w:rsid w:val="0028612C"/>
    <w:rsid w:val="00286312"/>
    <w:rsid w:val="00286515"/>
    <w:rsid w:val="00286AF6"/>
    <w:rsid w:val="00286D36"/>
    <w:rsid w:val="00286F36"/>
    <w:rsid w:val="0028728B"/>
    <w:rsid w:val="00287566"/>
    <w:rsid w:val="00287621"/>
    <w:rsid w:val="002879F4"/>
    <w:rsid w:val="00287C7A"/>
    <w:rsid w:val="00287CD9"/>
    <w:rsid w:val="00287E33"/>
    <w:rsid w:val="0029004B"/>
    <w:rsid w:val="00290376"/>
    <w:rsid w:val="00290571"/>
    <w:rsid w:val="00290716"/>
    <w:rsid w:val="0029073E"/>
    <w:rsid w:val="00290C63"/>
    <w:rsid w:val="00290FEE"/>
    <w:rsid w:val="0029140D"/>
    <w:rsid w:val="00291664"/>
    <w:rsid w:val="002917F2"/>
    <w:rsid w:val="002919A9"/>
    <w:rsid w:val="00291C63"/>
    <w:rsid w:val="00291FE5"/>
    <w:rsid w:val="0029205F"/>
    <w:rsid w:val="002923B9"/>
    <w:rsid w:val="00292614"/>
    <w:rsid w:val="002926C3"/>
    <w:rsid w:val="00292A94"/>
    <w:rsid w:val="00292C8E"/>
    <w:rsid w:val="00292E44"/>
    <w:rsid w:val="00293015"/>
    <w:rsid w:val="002931D3"/>
    <w:rsid w:val="002932F3"/>
    <w:rsid w:val="00293413"/>
    <w:rsid w:val="0029354E"/>
    <w:rsid w:val="00293567"/>
    <w:rsid w:val="002935A1"/>
    <w:rsid w:val="00293750"/>
    <w:rsid w:val="002937BD"/>
    <w:rsid w:val="0029386F"/>
    <w:rsid w:val="00293C7B"/>
    <w:rsid w:val="00293D1E"/>
    <w:rsid w:val="0029407F"/>
    <w:rsid w:val="0029416B"/>
    <w:rsid w:val="002942C8"/>
    <w:rsid w:val="00294397"/>
    <w:rsid w:val="002944C6"/>
    <w:rsid w:val="00294520"/>
    <w:rsid w:val="002946C3"/>
    <w:rsid w:val="00294753"/>
    <w:rsid w:val="00294B73"/>
    <w:rsid w:val="00294C5D"/>
    <w:rsid w:val="00294C72"/>
    <w:rsid w:val="00294CAC"/>
    <w:rsid w:val="00295421"/>
    <w:rsid w:val="002954D3"/>
    <w:rsid w:val="0029554E"/>
    <w:rsid w:val="00295676"/>
    <w:rsid w:val="002957A4"/>
    <w:rsid w:val="00295A8D"/>
    <w:rsid w:val="00295AF9"/>
    <w:rsid w:val="00295C89"/>
    <w:rsid w:val="00295E21"/>
    <w:rsid w:val="00295E76"/>
    <w:rsid w:val="00295F9D"/>
    <w:rsid w:val="00296213"/>
    <w:rsid w:val="002965B0"/>
    <w:rsid w:val="002965C1"/>
    <w:rsid w:val="002968BF"/>
    <w:rsid w:val="00296B5C"/>
    <w:rsid w:val="00296C46"/>
    <w:rsid w:val="00296D05"/>
    <w:rsid w:val="00296D8F"/>
    <w:rsid w:val="00296F08"/>
    <w:rsid w:val="00296FFC"/>
    <w:rsid w:val="002971D8"/>
    <w:rsid w:val="00297210"/>
    <w:rsid w:val="002972F1"/>
    <w:rsid w:val="00297346"/>
    <w:rsid w:val="002974C8"/>
    <w:rsid w:val="002977F2"/>
    <w:rsid w:val="00297924"/>
    <w:rsid w:val="00297BA2"/>
    <w:rsid w:val="00297BFA"/>
    <w:rsid w:val="00297CBD"/>
    <w:rsid w:val="00297E88"/>
    <w:rsid w:val="00297F34"/>
    <w:rsid w:val="002A003D"/>
    <w:rsid w:val="002A0227"/>
    <w:rsid w:val="002A0255"/>
    <w:rsid w:val="002A07B5"/>
    <w:rsid w:val="002A07C2"/>
    <w:rsid w:val="002A09C8"/>
    <w:rsid w:val="002A0CF7"/>
    <w:rsid w:val="002A0D1D"/>
    <w:rsid w:val="002A0EBC"/>
    <w:rsid w:val="002A0FDA"/>
    <w:rsid w:val="002A1023"/>
    <w:rsid w:val="002A108E"/>
    <w:rsid w:val="002A10B2"/>
    <w:rsid w:val="002A12A1"/>
    <w:rsid w:val="002A12F9"/>
    <w:rsid w:val="002A1418"/>
    <w:rsid w:val="002A1457"/>
    <w:rsid w:val="002A1530"/>
    <w:rsid w:val="002A177B"/>
    <w:rsid w:val="002A1909"/>
    <w:rsid w:val="002A1A8A"/>
    <w:rsid w:val="002A1BFE"/>
    <w:rsid w:val="002A1DA2"/>
    <w:rsid w:val="002A1F86"/>
    <w:rsid w:val="002A2127"/>
    <w:rsid w:val="002A22D7"/>
    <w:rsid w:val="002A2429"/>
    <w:rsid w:val="002A269C"/>
    <w:rsid w:val="002A27F7"/>
    <w:rsid w:val="002A2859"/>
    <w:rsid w:val="002A2D43"/>
    <w:rsid w:val="002A2DD7"/>
    <w:rsid w:val="002A3007"/>
    <w:rsid w:val="002A3171"/>
    <w:rsid w:val="002A36AA"/>
    <w:rsid w:val="002A376D"/>
    <w:rsid w:val="002A391A"/>
    <w:rsid w:val="002A3C2B"/>
    <w:rsid w:val="002A3C9C"/>
    <w:rsid w:val="002A3CB6"/>
    <w:rsid w:val="002A3D82"/>
    <w:rsid w:val="002A3FBF"/>
    <w:rsid w:val="002A4415"/>
    <w:rsid w:val="002A461C"/>
    <w:rsid w:val="002A48BE"/>
    <w:rsid w:val="002A48F9"/>
    <w:rsid w:val="002A4E12"/>
    <w:rsid w:val="002A51E4"/>
    <w:rsid w:val="002A52A0"/>
    <w:rsid w:val="002A5519"/>
    <w:rsid w:val="002A552B"/>
    <w:rsid w:val="002A55B0"/>
    <w:rsid w:val="002A5929"/>
    <w:rsid w:val="002A59AD"/>
    <w:rsid w:val="002A5A5E"/>
    <w:rsid w:val="002A5AF4"/>
    <w:rsid w:val="002A5BBE"/>
    <w:rsid w:val="002A5BD0"/>
    <w:rsid w:val="002A5D18"/>
    <w:rsid w:val="002A5F0D"/>
    <w:rsid w:val="002A607D"/>
    <w:rsid w:val="002A6363"/>
    <w:rsid w:val="002A6560"/>
    <w:rsid w:val="002A6BAD"/>
    <w:rsid w:val="002A6E1C"/>
    <w:rsid w:val="002A6F7B"/>
    <w:rsid w:val="002A7418"/>
    <w:rsid w:val="002A75B8"/>
    <w:rsid w:val="002A7664"/>
    <w:rsid w:val="002A778A"/>
    <w:rsid w:val="002A7B34"/>
    <w:rsid w:val="002A7B55"/>
    <w:rsid w:val="002A7D3B"/>
    <w:rsid w:val="002A7E20"/>
    <w:rsid w:val="002A7F01"/>
    <w:rsid w:val="002B01B3"/>
    <w:rsid w:val="002B025F"/>
    <w:rsid w:val="002B0562"/>
    <w:rsid w:val="002B09E1"/>
    <w:rsid w:val="002B0B12"/>
    <w:rsid w:val="002B0E30"/>
    <w:rsid w:val="002B0EC3"/>
    <w:rsid w:val="002B0F3F"/>
    <w:rsid w:val="002B0FBF"/>
    <w:rsid w:val="002B1137"/>
    <w:rsid w:val="002B11B2"/>
    <w:rsid w:val="002B11C1"/>
    <w:rsid w:val="002B1343"/>
    <w:rsid w:val="002B160C"/>
    <w:rsid w:val="002B1A0F"/>
    <w:rsid w:val="002B20B6"/>
    <w:rsid w:val="002B2288"/>
    <w:rsid w:val="002B2357"/>
    <w:rsid w:val="002B237D"/>
    <w:rsid w:val="002B25DA"/>
    <w:rsid w:val="002B2677"/>
    <w:rsid w:val="002B29E5"/>
    <w:rsid w:val="002B2B94"/>
    <w:rsid w:val="002B2D3D"/>
    <w:rsid w:val="002B2EA6"/>
    <w:rsid w:val="002B3030"/>
    <w:rsid w:val="002B3093"/>
    <w:rsid w:val="002B3287"/>
    <w:rsid w:val="002B3566"/>
    <w:rsid w:val="002B35BB"/>
    <w:rsid w:val="002B35FE"/>
    <w:rsid w:val="002B383E"/>
    <w:rsid w:val="002B3AEE"/>
    <w:rsid w:val="002B41CC"/>
    <w:rsid w:val="002B41CD"/>
    <w:rsid w:val="002B471B"/>
    <w:rsid w:val="002B4827"/>
    <w:rsid w:val="002B498F"/>
    <w:rsid w:val="002B49B7"/>
    <w:rsid w:val="002B4C7F"/>
    <w:rsid w:val="002B4FF2"/>
    <w:rsid w:val="002B5224"/>
    <w:rsid w:val="002B52B6"/>
    <w:rsid w:val="002B53FA"/>
    <w:rsid w:val="002B5520"/>
    <w:rsid w:val="002B55E5"/>
    <w:rsid w:val="002B57F6"/>
    <w:rsid w:val="002B59AD"/>
    <w:rsid w:val="002B5B7C"/>
    <w:rsid w:val="002B5FB1"/>
    <w:rsid w:val="002B64D9"/>
    <w:rsid w:val="002B6523"/>
    <w:rsid w:val="002B66F8"/>
    <w:rsid w:val="002B68A7"/>
    <w:rsid w:val="002B6B31"/>
    <w:rsid w:val="002B6B3D"/>
    <w:rsid w:val="002B6D85"/>
    <w:rsid w:val="002B6D9E"/>
    <w:rsid w:val="002B6DB3"/>
    <w:rsid w:val="002B7088"/>
    <w:rsid w:val="002B7265"/>
    <w:rsid w:val="002B728C"/>
    <w:rsid w:val="002B767F"/>
    <w:rsid w:val="002B7C46"/>
    <w:rsid w:val="002C0479"/>
    <w:rsid w:val="002C06E7"/>
    <w:rsid w:val="002C0BD7"/>
    <w:rsid w:val="002C0BD9"/>
    <w:rsid w:val="002C0E20"/>
    <w:rsid w:val="002C0F3E"/>
    <w:rsid w:val="002C1179"/>
    <w:rsid w:val="002C11C5"/>
    <w:rsid w:val="002C13FF"/>
    <w:rsid w:val="002C140C"/>
    <w:rsid w:val="002C1758"/>
    <w:rsid w:val="002C17D4"/>
    <w:rsid w:val="002C1825"/>
    <w:rsid w:val="002C1900"/>
    <w:rsid w:val="002C19DD"/>
    <w:rsid w:val="002C1A8E"/>
    <w:rsid w:val="002C1B3D"/>
    <w:rsid w:val="002C1FEC"/>
    <w:rsid w:val="002C2047"/>
    <w:rsid w:val="002C20D9"/>
    <w:rsid w:val="002C2120"/>
    <w:rsid w:val="002C21B5"/>
    <w:rsid w:val="002C221E"/>
    <w:rsid w:val="002C2270"/>
    <w:rsid w:val="002C23D8"/>
    <w:rsid w:val="002C250C"/>
    <w:rsid w:val="002C2602"/>
    <w:rsid w:val="002C2721"/>
    <w:rsid w:val="002C2874"/>
    <w:rsid w:val="002C2896"/>
    <w:rsid w:val="002C28BF"/>
    <w:rsid w:val="002C29AA"/>
    <w:rsid w:val="002C2C44"/>
    <w:rsid w:val="002C2CB4"/>
    <w:rsid w:val="002C2D50"/>
    <w:rsid w:val="002C2DAB"/>
    <w:rsid w:val="002C2DB4"/>
    <w:rsid w:val="002C2F5D"/>
    <w:rsid w:val="002C32FD"/>
    <w:rsid w:val="002C336B"/>
    <w:rsid w:val="002C33DB"/>
    <w:rsid w:val="002C36EB"/>
    <w:rsid w:val="002C36F3"/>
    <w:rsid w:val="002C3845"/>
    <w:rsid w:val="002C396D"/>
    <w:rsid w:val="002C3975"/>
    <w:rsid w:val="002C3B19"/>
    <w:rsid w:val="002C4236"/>
    <w:rsid w:val="002C4273"/>
    <w:rsid w:val="002C4522"/>
    <w:rsid w:val="002C46A1"/>
    <w:rsid w:val="002C4933"/>
    <w:rsid w:val="002C4A13"/>
    <w:rsid w:val="002C4C1C"/>
    <w:rsid w:val="002C4CAB"/>
    <w:rsid w:val="002C4DAB"/>
    <w:rsid w:val="002C4F2F"/>
    <w:rsid w:val="002C4F8C"/>
    <w:rsid w:val="002C5258"/>
    <w:rsid w:val="002C530B"/>
    <w:rsid w:val="002C5389"/>
    <w:rsid w:val="002C540D"/>
    <w:rsid w:val="002C54E2"/>
    <w:rsid w:val="002C56DA"/>
    <w:rsid w:val="002C58C3"/>
    <w:rsid w:val="002C5B5E"/>
    <w:rsid w:val="002C5EBC"/>
    <w:rsid w:val="002C614B"/>
    <w:rsid w:val="002C62DA"/>
    <w:rsid w:val="002C653F"/>
    <w:rsid w:val="002C686E"/>
    <w:rsid w:val="002C6909"/>
    <w:rsid w:val="002C6B76"/>
    <w:rsid w:val="002C6BF1"/>
    <w:rsid w:val="002C6DE8"/>
    <w:rsid w:val="002C6F63"/>
    <w:rsid w:val="002C720C"/>
    <w:rsid w:val="002C72DB"/>
    <w:rsid w:val="002C7508"/>
    <w:rsid w:val="002C756C"/>
    <w:rsid w:val="002C793D"/>
    <w:rsid w:val="002C79FD"/>
    <w:rsid w:val="002C7DC3"/>
    <w:rsid w:val="002C7DCB"/>
    <w:rsid w:val="002C7F1E"/>
    <w:rsid w:val="002D011F"/>
    <w:rsid w:val="002D0219"/>
    <w:rsid w:val="002D05B8"/>
    <w:rsid w:val="002D05EC"/>
    <w:rsid w:val="002D0798"/>
    <w:rsid w:val="002D0A34"/>
    <w:rsid w:val="002D0B3F"/>
    <w:rsid w:val="002D0E09"/>
    <w:rsid w:val="002D125C"/>
    <w:rsid w:val="002D1306"/>
    <w:rsid w:val="002D135A"/>
    <w:rsid w:val="002D18A0"/>
    <w:rsid w:val="002D18DA"/>
    <w:rsid w:val="002D1E56"/>
    <w:rsid w:val="002D227A"/>
    <w:rsid w:val="002D2471"/>
    <w:rsid w:val="002D254C"/>
    <w:rsid w:val="002D2B96"/>
    <w:rsid w:val="002D2BEF"/>
    <w:rsid w:val="002D30CE"/>
    <w:rsid w:val="002D350B"/>
    <w:rsid w:val="002D351D"/>
    <w:rsid w:val="002D359D"/>
    <w:rsid w:val="002D36A5"/>
    <w:rsid w:val="002D3A48"/>
    <w:rsid w:val="002D3D10"/>
    <w:rsid w:val="002D3D7D"/>
    <w:rsid w:val="002D3E54"/>
    <w:rsid w:val="002D40D8"/>
    <w:rsid w:val="002D4416"/>
    <w:rsid w:val="002D453C"/>
    <w:rsid w:val="002D4920"/>
    <w:rsid w:val="002D4AF3"/>
    <w:rsid w:val="002D4BF6"/>
    <w:rsid w:val="002D4D74"/>
    <w:rsid w:val="002D4FC8"/>
    <w:rsid w:val="002D5353"/>
    <w:rsid w:val="002D555D"/>
    <w:rsid w:val="002D5839"/>
    <w:rsid w:val="002D5995"/>
    <w:rsid w:val="002D5B1F"/>
    <w:rsid w:val="002D5B7A"/>
    <w:rsid w:val="002D5CE8"/>
    <w:rsid w:val="002D5D4E"/>
    <w:rsid w:val="002D5F9E"/>
    <w:rsid w:val="002D5FA8"/>
    <w:rsid w:val="002D63C9"/>
    <w:rsid w:val="002D645F"/>
    <w:rsid w:val="002D669A"/>
    <w:rsid w:val="002D6860"/>
    <w:rsid w:val="002D696F"/>
    <w:rsid w:val="002D6AB9"/>
    <w:rsid w:val="002D6C41"/>
    <w:rsid w:val="002D6CF7"/>
    <w:rsid w:val="002D6F3A"/>
    <w:rsid w:val="002D7011"/>
    <w:rsid w:val="002D7101"/>
    <w:rsid w:val="002D73DB"/>
    <w:rsid w:val="002D7547"/>
    <w:rsid w:val="002D772F"/>
    <w:rsid w:val="002D7779"/>
    <w:rsid w:val="002D7A8B"/>
    <w:rsid w:val="002D7BB4"/>
    <w:rsid w:val="002D7BF0"/>
    <w:rsid w:val="002D7C95"/>
    <w:rsid w:val="002D7F37"/>
    <w:rsid w:val="002D7F44"/>
    <w:rsid w:val="002E00D8"/>
    <w:rsid w:val="002E04C2"/>
    <w:rsid w:val="002E05FA"/>
    <w:rsid w:val="002E05FE"/>
    <w:rsid w:val="002E08B9"/>
    <w:rsid w:val="002E0992"/>
    <w:rsid w:val="002E09BB"/>
    <w:rsid w:val="002E0B6B"/>
    <w:rsid w:val="002E0BE9"/>
    <w:rsid w:val="002E0E75"/>
    <w:rsid w:val="002E0F2F"/>
    <w:rsid w:val="002E15AE"/>
    <w:rsid w:val="002E15FA"/>
    <w:rsid w:val="002E19DA"/>
    <w:rsid w:val="002E1B64"/>
    <w:rsid w:val="002E1D99"/>
    <w:rsid w:val="002E21F5"/>
    <w:rsid w:val="002E24DD"/>
    <w:rsid w:val="002E2A24"/>
    <w:rsid w:val="002E2B75"/>
    <w:rsid w:val="002E31A3"/>
    <w:rsid w:val="002E31C4"/>
    <w:rsid w:val="002E321B"/>
    <w:rsid w:val="002E3244"/>
    <w:rsid w:val="002E3338"/>
    <w:rsid w:val="002E3812"/>
    <w:rsid w:val="002E398A"/>
    <w:rsid w:val="002E3B92"/>
    <w:rsid w:val="002E404D"/>
    <w:rsid w:val="002E405D"/>
    <w:rsid w:val="002E4074"/>
    <w:rsid w:val="002E408C"/>
    <w:rsid w:val="002E40B8"/>
    <w:rsid w:val="002E418E"/>
    <w:rsid w:val="002E4B40"/>
    <w:rsid w:val="002E4DE3"/>
    <w:rsid w:val="002E516C"/>
    <w:rsid w:val="002E517F"/>
    <w:rsid w:val="002E5304"/>
    <w:rsid w:val="002E5643"/>
    <w:rsid w:val="002E5688"/>
    <w:rsid w:val="002E58A1"/>
    <w:rsid w:val="002E5A50"/>
    <w:rsid w:val="002E5AB0"/>
    <w:rsid w:val="002E5C37"/>
    <w:rsid w:val="002E5E61"/>
    <w:rsid w:val="002E61F7"/>
    <w:rsid w:val="002E64A9"/>
    <w:rsid w:val="002E6667"/>
    <w:rsid w:val="002E67F5"/>
    <w:rsid w:val="002E6846"/>
    <w:rsid w:val="002E6A8B"/>
    <w:rsid w:val="002E6CF4"/>
    <w:rsid w:val="002E6EBE"/>
    <w:rsid w:val="002E710D"/>
    <w:rsid w:val="002E7207"/>
    <w:rsid w:val="002E7525"/>
    <w:rsid w:val="002E7644"/>
    <w:rsid w:val="002E76A7"/>
    <w:rsid w:val="002E78FA"/>
    <w:rsid w:val="002E795A"/>
    <w:rsid w:val="002E7A33"/>
    <w:rsid w:val="002E7A70"/>
    <w:rsid w:val="002E7DF8"/>
    <w:rsid w:val="002F0079"/>
    <w:rsid w:val="002F018F"/>
    <w:rsid w:val="002F039B"/>
    <w:rsid w:val="002F0413"/>
    <w:rsid w:val="002F0511"/>
    <w:rsid w:val="002F054F"/>
    <w:rsid w:val="002F069D"/>
    <w:rsid w:val="002F077B"/>
    <w:rsid w:val="002F0957"/>
    <w:rsid w:val="002F0DCD"/>
    <w:rsid w:val="002F0F4C"/>
    <w:rsid w:val="002F11ED"/>
    <w:rsid w:val="002F1209"/>
    <w:rsid w:val="002F18EC"/>
    <w:rsid w:val="002F1A10"/>
    <w:rsid w:val="002F1AF0"/>
    <w:rsid w:val="002F1BF4"/>
    <w:rsid w:val="002F1D50"/>
    <w:rsid w:val="002F1F97"/>
    <w:rsid w:val="002F2052"/>
    <w:rsid w:val="002F23E4"/>
    <w:rsid w:val="002F2684"/>
    <w:rsid w:val="002F288D"/>
    <w:rsid w:val="002F28CC"/>
    <w:rsid w:val="002F2980"/>
    <w:rsid w:val="002F2D87"/>
    <w:rsid w:val="002F30AE"/>
    <w:rsid w:val="002F3115"/>
    <w:rsid w:val="002F3137"/>
    <w:rsid w:val="002F31AB"/>
    <w:rsid w:val="002F31C4"/>
    <w:rsid w:val="002F3286"/>
    <w:rsid w:val="002F3460"/>
    <w:rsid w:val="002F35B7"/>
    <w:rsid w:val="002F386A"/>
    <w:rsid w:val="002F38EA"/>
    <w:rsid w:val="002F39A9"/>
    <w:rsid w:val="002F3C25"/>
    <w:rsid w:val="002F3EBE"/>
    <w:rsid w:val="002F42AD"/>
    <w:rsid w:val="002F430C"/>
    <w:rsid w:val="002F442A"/>
    <w:rsid w:val="002F4784"/>
    <w:rsid w:val="002F4AD7"/>
    <w:rsid w:val="002F4B57"/>
    <w:rsid w:val="002F4BD6"/>
    <w:rsid w:val="002F4C92"/>
    <w:rsid w:val="002F4FFB"/>
    <w:rsid w:val="002F505E"/>
    <w:rsid w:val="002F53A4"/>
    <w:rsid w:val="002F5675"/>
    <w:rsid w:val="002F5A61"/>
    <w:rsid w:val="002F6084"/>
    <w:rsid w:val="002F6160"/>
    <w:rsid w:val="002F61D8"/>
    <w:rsid w:val="002F622D"/>
    <w:rsid w:val="002F6301"/>
    <w:rsid w:val="002F6768"/>
    <w:rsid w:val="002F6836"/>
    <w:rsid w:val="002F6982"/>
    <w:rsid w:val="002F71A7"/>
    <w:rsid w:val="002F7427"/>
    <w:rsid w:val="002F7524"/>
    <w:rsid w:val="002F75F1"/>
    <w:rsid w:val="002F77C1"/>
    <w:rsid w:val="002F7AD3"/>
    <w:rsid w:val="0030011F"/>
    <w:rsid w:val="0030044A"/>
    <w:rsid w:val="003007B8"/>
    <w:rsid w:val="00300B15"/>
    <w:rsid w:val="00300B56"/>
    <w:rsid w:val="00300CAA"/>
    <w:rsid w:val="00300E4A"/>
    <w:rsid w:val="00300FCB"/>
    <w:rsid w:val="0030104D"/>
    <w:rsid w:val="00301404"/>
    <w:rsid w:val="003014CD"/>
    <w:rsid w:val="00301730"/>
    <w:rsid w:val="0030183D"/>
    <w:rsid w:val="00301B14"/>
    <w:rsid w:val="00301CE6"/>
    <w:rsid w:val="00301F42"/>
    <w:rsid w:val="00301F62"/>
    <w:rsid w:val="00302000"/>
    <w:rsid w:val="00302541"/>
    <w:rsid w:val="00302A96"/>
    <w:rsid w:val="00302B68"/>
    <w:rsid w:val="003030E4"/>
    <w:rsid w:val="003032A5"/>
    <w:rsid w:val="0030387E"/>
    <w:rsid w:val="00303903"/>
    <w:rsid w:val="00303950"/>
    <w:rsid w:val="00303C71"/>
    <w:rsid w:val="00304250"/>
    <w:rsid w:val="003042FC"/>
    <w:rsid w:val="0030473D"/>
    <w:rsid w:val="00304AA3"/>
    <w:rsid w:val="00304BD7"/>
    <w:rsid w:val="00304E70"/>
    <w:rsid w:val="00304E7A"/>
    <w:rsid w:val="00304EEC"/>
    <w:rsid w:val="00305559"/>
    <w:rsid w:val="003057CA"/>
    <w:rsid w:val="00305904"/>
    <w:rsid w:val="00305C77"/>
    <w:rsid w:val="00306201"/>
    <w:rsid w:val="003062DE"/>
    <w:rsid w:val="00306307"/>
    <w:rsid w:val="0030636A"/>
    <w:rsid w:val="00306469"/>
    <w:rsid w:val="003064C3"/>
    <w:rsid w:val="0030664B"/>
    <w:rsid w:val="003066CB"/>
    <w:rsid w:val="00306B29"/>
    <w:rsid w:val="00306E49"/>
    <w:rsid w:val="00306FD5"/>
    <w:rsid w:val="00307085"/>
    <w:rsid w:val="003071A5"/>
    <w:rsid w:val="003071C5"/>
    <w:rsid w:val="00307390"/>
    <w:rsid w:val="0030739E"/>
    <w:rsid w:val="00307671"/>
    <w:rsid w:val="003076A3"/>
    <w:rsid w:val="003076F2"/>
    <w:rsid w:val="00307B40"/>
    <w:rsid w:val="00307C83"/>
    <w:rsid w:val="00307F9A"/>
    <w:rsid w:val="003100D9"/>
    <w:rsid w:val="0031023C"/>
    <w:rsid w:val="003105BC"/>
    <w:rsid w:val="003108CC"/>
    <w:rsid w:val="0031093F"/>
    <w:rsid w:val="00310AED"/>
    <w:rsid w:val="00310BE6"/>
    <w:rsid w:val="00310C1E"/>
    <w:rsid w:val="00310C5C"/>
    <w:rsid w:val="00310CE3"/>
    <w:rsid w:val="00310DA9"/>
    <w:rsid w:val="00310E44"/>
    <w:rsid w:val="003113E9"/>
    <w:rsid w:val="00311421"/>
    <w:rsid w:val="00311458"/>
    <w:rsid w:val="00311762"/>
    <w:rsid w:val="003118B3"/>
    <w:rsid w:val="00311983"/>
    <w:rsid w:val="00311A28"/>
    <w:rsid w:val="00311BAC"/>
    <w:rsid w:val="00311C41"/>
    <w:rsid w:val="00311DE4"/>
    <w:rsid w:val="00312070"/>
    <w:rsid w:val="0031209C"/>
    <w:rsid w:val="003120DA"/>
    <w:rsid w:val="00312158"/>
    <w:rsid w:val="0031243D"/>
    <w:rsid w:val="0031248A"/>
    <w:rsid w:val="00312596"/>
    <w:rsid w:val="0031264E"/>
    <w:rsid w:val="0031271F"/>
    <w:rsid w:val="00312D0B"/>
    <w:rsid w:val="00312EE1"/>
    <w:rsid w:val="00312F24"/>
    <w:rsid w:val="00313309"/>
    <w:rsid w:val="00313680"/>
    <w:rsid w:val="003137A0"/>
    <w:rsid w:val="003138CE"/>
    <w:rsid w:val="00313B0B"/>
    <w:rsid w:val="00313BC9"/>
    <w:rsid w:val="00313C40"/>
    <w:rsid w:val="00313E16"/>
    <w:rsid w:val="00313EF5"/>
    <w:rsid w:val="003143C7"/>
    <w:rsid w:val="003143F6"/>
    <w:rsid w:val="003144B6"/>
    <w:rsid w:val="00314B71"/>
    <w:rsid w:val="00315052"/>
    <w:rsid w:val="00315155"/>
    <w:rsid w:val="0031530B"/>
    <w:rsid w:val="00315372"/>
    <w:rsid w:val="00315855"/>
    <w:rsid w:val="00315A76"/>
    <w:rsid w:val="00315B30"/>
    <w:rsid w:val="00315E75"/>
    <w:rsid w:val="00315F85"/>
    <w:rsid w:val="00316182"/>
    <w:rsid w:val="00316436"/>
    <w:rsid w:val="0031698B"/>
    <w:rsid w:val="00316A73"/>
    <w:rsid w:val="00316DB0"/>
    <w:rsid w:val="00316E91"/>
    <w:rsid w:val="00316EEB"/>
    <w:rsid w:val="00316F26"/>
    <w:rsid w:val="00316F5E"/>
    <w:rsid w:val="00316F9B"/>
    <w:rsid w:val="00316FF2"/>
    <w:rsid w:val="00317032"/>
    <w:rsid w:val="00317046"/>
    <w:rsid w:val="003171BB"/>
    <w:rsid w:val="0031734D"/>
    <w:rsid w:val="0031743F"/>
    <w:rsid w:val="00317703"/>
    <w:rsid w:val="0031794C"/>
    <w:rsid w:val="00317B73"/>
    <w:rsid w:val="00317D38"/>
    <w:rsid w:val="00317FB9"/>
    <w:rsid w:val="00317FCB"/>
    <w:rsid w:val="00320059"/>
    <w:rsid w:val="00320068"/>
    <w:rsid w:val="00320417"/>
    <w:rsid w:val="00320581"/>
    <w:rsid w:val="00320582"/>
    <w:rsid w:val="003205AD"/>
    <w:rsid w:val="00320725"/>
    <w:rsid w:val="00320AF4"/>
    <w:rsid w:val="00320B3C"/>
    <w:rsid w:val="00320F32"/>
    <w:rsid w:val="00320F47"/>
    <w:rsid w:val="00321013"/>
    <w:rsid w:val="00321154"/>
    <w:rsid w:val="0032159C"/>
    <w:rsid w:val="00321995"/>
    <w:rsid w:val="00321A8C"/>
    <w:rsid w:val="00321AC4"/>
    <w:rsid w:val="00321B22"/>
    <w:rsid w:val="00321C8D"/>
    <w:rsid w:val="00321C8E"/>
    <w:rsid w:val="00321CBA"/>
    <w:rsid w:val="00322088"/>
    <w:rsid w:val="00322236"/>
    <w:rsid w:val="0032243B"/>
    <w:rsid w:val="00322B80"/>
    <w:rsid w:val="00322D13"/>
    <w:rsid w:val="0032307E"/>
    <w:rsid w:val="003231BD"/>
    <w:rsid w:val="003233C2"/>
    <w:rsid w:val="003233D1"/>
    <w:rsid w:val="003236C0"/>
    <w:rsid w:val="003236C2"/>
    <w:rsid w:val="00323819"/>
    <w:rsid w:val="00323AB3"/>
    <w:rsid w:val="00323C0F"/>
    <w:rsid w:val="00323D8E"/>
    <w:rsid w:val="00323EE4"/>
    <w:rsid w:val="003240FD"/>
    <w:rsid w:val="003243DB"/>
    <w:rsid w:val="0032441C"/>
    <w:rsid w:val="003244C1"/>
    <w:rsid w:val="00324897"/>
    <w:rsid w:val="00324A29"/>
    <w:rsid w:val="00324B3E"/>
    <w:rsid w:val="00324CA0"/>
    <w:rsid w:val="00324E89"/>
    <w:rsid w:val="0032505E"/>
    <w:rsid w:val="003253FD"/>
    <w:rsid w:val="00325576"/>
    <w:rsid w:val="003255AB"/>
    <w:rsid w:val="00325686"/>
    <w:rsid w:val="00325A26"/>
    <w:rsid w:val="00325AFB"/>
    <w:rsid w:val="00325B13"/>
    <w:rsid w:val="00325CA8"/>
    <w:rsid w:val="00325E8D"/>
    <w:rsid w:val="00325FE9"/>
    <w:rsid w:val="003260C8"/>
    <w:rsid w:val="00326372"/>
    <w:rsid w:val="003265BC"/>
    <w:rsid w:val="00326A0C"/>
    <w:rsid w:val="00326A53"/>
    <w:rsid w:val="00326B40"/>
    <w:rsid w:val="00326BF8"/>
    <w:rsid w:val="00326D4A"/>
    <w:rsid w:val="00326E11"/>
    <w:rsid w:val="00327396"/>
    <w:rsid w:val="003276F1"/>
    <w:rsid w:val="00327860"/>
    <w:rsid w:val="00327AF1"/>
    <w:rsid w:val="00327CE2"/>
    <w:rsid w:val="00327D79"/>
    <w:rsid w:val="00327DA2"/>
    <w:rsid w:val="00327DF3"/>
    <w:rsid w:val="003301E6"/>
    <w:rsid w:val="0033044D"/>
    <w:rsid w:val="003304A7"/>
    <w:rsid w:val="00330659"/>
    <w:rsid w:val="0033065E"/>
    <w:rsid w:val="003309A1"/>
    <w:rsid w:val="00330AC9"/>
    <w:rsid w:val="00331019"/>
    <w:rsid w:val="003312FB"/>
    <w:rsid w:val="00331602"/>
    <w:rsid w:val="003317CC"/>
    <w:rsid w:val="003317D1"/>
    <w:rsid w:val="003319B4"/>
    <w:rsid w:val="00331B00"/>
    <w:rsid w:val="00331C03"/>
    <w:rsid w:val="00331E07"/>
    <w:rsid w:val="00332064"/>
    <w:rsid w:val="003320CB"/>
    <w:rsid w:val="003321D0"/>
    <w:rsid w:val="003322F0"/>
    <w:rsid w:val="0033230B"/>
    <w:rsid w:val="003323C1"/>
    <w:rsid w:val="003325D9"/>
    <w:rsid w:val="003326FD"/>
    <w:rsid w:val="0033288F"/>
    <w:rsid w:val="00332AF2"/>
    <w:rsid w:val="00332E29"/>
    <w:rsid w:val="00332F45"/>
    <w:rsid w:val="00332F64"/>
    <w:rsid w:val="00333209"/>
    <w:rsid w:val="00333829"/>
    <w:rsid w:val="00333834"/>
    <w:rsid w:val="003338F3"/>
    <w:rsid w:val="00333AC4"/>
    <w:rsid w:val="00333BC4"/>
    <w:rsid w:val="00333BC9"/>
    <w:rsid w:val="00333EDE"/>
    <w:rsid w:val="00333F35"/>
    <w:rsid w:val="00333FED"/>
    <w:rsid w:val="0033419A"/>
    <w:rsid w:val="003343DB"/>
    <w:rsid w:val="003344BF"/>
    <w:rsid w:val="00334718"/>
    <w:rsid w:val="003347E3"/>
    <w:rsid w:val="0033480B"/>
    <w:rsid w:val="00334819"/>
    <w:rsid w:val="0033485F"/>
    <w:rsid w:val="00334ABA"/>
    <w:rsid w:val="00334D61"/>
    <w:rsid w:val="00335134"/>
    <w:rsid w:val="00335180"/>
    <w:rsid w:val="003351E4"/>
    <w:rsid w:val="00335551"/>
    <w:rsid w:val="003355DC"/>
    <w:rsid w:val="003355ED"/>
    <w:rsid w:val="003356D8"/>
    <w:rsid w:val="00335733"/>
    <w:rsid w:val="00335754"/>
    <w:rsid w:val="00335937"/>
    <w:rsid w:val="00335AF5"/>
    <w:rsid w:val="0033608D"/>
    <w:rsid w:val="00336141"/>
    <w:rsid w:val="0033627A"/>
    <w:rsid w:val="003365D2"/>
    <w:rsid w:val="003366FC"/>
    <w:rsid w:val="00336769"/>
    <w:rsid w:val="003368CD"/>
    <w:rsid w:val="00336CE6"/>
    <w:rsid w:val="00336D98"/>
    <w:rsid w:val="00336F75"/>
    <w:rsid w:val="00337100"/>
    <w:rsid w:val="0033726C"/>
    <w:rsid w:val="00337534"/>
    <w:rsid w:val="003375D3"/>
    <w:rsid w:val="00337699"/>
    <w:rsid w:val="0033799E"/>
    <w:rsid w:val="00337B1F"/>
    <w:rsid w:val="00337B7E"/>
    <w:rsid w:val="00337C3B"/>
    <w:rsid w:val="00337CBE"/>
    <w:rsid w:val="00337DD1"/>
    <w:rsid w:val="00337FCB"/>
    <w:rsid w:val="00340334"/>
    <w:rsid w:val="00340410"/>
    <w:rsid w:val="00340757"/>
    <w:rsid w:val="00340759"/>
    <w:rsid w:val="003408C2"/>
    <w:rsid w:val="00340CF2"/>
    <w:rsid w:val="00340CFB"/>
    <w:rsid w:val="00340D24"/>
    <w:rsid w:val="00340E2F"/>
    <w:rsid w:val="00340F75"/>
    <w:rsid w:val="00341034"/>
    <w:rsid w:val="0034112F"/>
    <w:rsid w:val="00341200"/>
    <w:rsid w:val="0034165E"/>
    <w:rsid w:val="003419D0"/>
    <w:rsid w:val="00341C65"/>
    <w:rsid w:val="00341DDC"/>
    <w:rsid w:val="00341EF6"/>
    <w:rsid w:val="00341F98"/>
    <w:rsid w:val="003420C7"/>
    <w:rsid w:val="0034235E"/>
    <w:rsid w:val="003424F6"/>
    <w:rsid w:val="00342679"/>
    <w:rsid w:val="00342772"/>
    <w:rsid w:val="003428E4"/>
    <w:rsid w:val="00342B79"/>
    <w:rsid w:val="00342FBD"/>
    <w:rsid w:val="003430A8"/>
    <w:rsid w:val="003430BC"/>
    <w:rsid w:val="003434DA"/>
    <w:rsid w:val="0034350F"/>
    <w:rsid w:val="003435E4"/>
    <w:rsid w:val="00343646"/>
    <w:rsid w:val="003438AB"/>
    <w:rsid w:val="003439DE"/>
    <w:rsid w:val="00343B2F"/>
    <w:rsid w:val="00343B6D"/>
    <w:rsid w:val="00343FC8"/>
    <w:rsid w:val="003440E5"/>
    <w:rsid w:val="00344156"/>
    <w:rsid w:val="003441BF"/>
    <w:rsid w:val="003446FD"/>
    <w:rsid w:val="0034475E"/>
    <w:rsid w:val="0034480B"/>
    <w:rsid w:val="003448E0"/>
    <w:rsid w:val="00344B46"/>
    <w:rsid w:val="00344DFC"/>
    <w:rsid w:val="00344FBA"/>
    <w:rsid w:val="003450AF"/>
    <w:rsid w:val="00345264"/>
    <w:rsid w:val="00345572"/>
    <w:rsid w:val="00345667"/>
    <w:rsid w:val="00345704"/>
    <w:rsid w:val="00345B79"/>
    <w:rsid w:val="00345CF4"/>
    <w:rsid w:val="0034604A"/>
    <w:rsid w:val="0034630E"/>
    <w:rsid w:val="003464A5"/>
    <w:rsid w:val="00346615"/>
    <w:rsid w:val="0034683A"/>
    <w:rsid w:val="00346E93"/>
    <w:rsid w:val="00346F3B"/>
    <w:rsid w:val="00346FE1"/>
    <w:rsid w:val="00346FE7"/>
    <w:rsid w:val="003472AA"/>
    <w:rsid w:val="00347373"/>
    <w:rsid w:val="003474CE"/>
    <w:rsid w:val="00347513"/>
    <w:rsid w:val="00347562"/>
    <w:rsid w:val="00347584"/>
    <w:rsid w:val="003477C4"/>
    <w:rsid w:val="003478CC"/>
    <w:rsid w:val="00347A4B"/>
    <w:rsid w:val="00347B1F"/>
    <w:rsid w:val="00347D23"/>
    <w:rsid w:val="00347F8B"/>
    <w:rsid w:val="003500EE"/>
    <w:rsid w:val="003504BD"/>
    <w:rsid w:val="003507BE"/>
    <w:rsid w:val="003508E6"/>
    <w:rsid w:val="00350A63"/>
    <w:rsid w:val="00350B24"/>
    <w:rsid w:val="00350D49"/>
    <w:rsid w:val="00350FAE"/>
    <w:rsid w:val="0035131F"/>
    <w:rsid w:val="00351389"/>
    <w:rsid w:val="003514F9"/>
    <w:rsid w:val="00351E41"/>
    <w:rsid w:val="003520FB"/>
    <w:rsid w:val="00352123"/>
    <w:rsid w:val="00352383"/>
    <w:rsid w:val="00352454"/>
    <w:rsid w:val="00352504"/>
    <w:rsid w:val="003527EB"/>
    <w:rsid w:val="00352A06"/>
    <w:rsid w:val="00353310"/>
    <w:rsid w:val="00353345"/>
    <w:rsid w:val="0035339E"/>
    <w:rsid w:val="00353597"/>
    <w:rsid w:val="0035360D"/>
    <w:rsid w:val="0035376E"/>
    <w:rsid w:val="0035390A"/>
    <w:rsid w:val="00353B6F"/>
    <w:rsid w:val="00353C39"/>
    <w:rsid w:val="00353C60"/>
    <w:rsid w:val="00353D48"/>
    <w:rsid w:val="00353E4A"/>
    <w:rsid w:val="00353EA2"/>
    <w:rsid w:val="00353FA9"/>
    <w:rsid w:val="003542CA"/>
    <w:rsid w:val="003547D5"/>
    <w:rsid w:val="00354977"/>
    <w:rsid w:val="00354ECA"/>
    <w:rsid w:val="00354EFE"/>
    <w:rsid w:val="00354F88"/>
    <w:rsid w:val="003550E2"/>
    <w:rsid w:val="00355337"/>
    <w:rsid w:val="00355EE8"/>
    <w:rsid w:val="003561C6"/>
    <w:rsid w:val="00356AFE"/>
    <w:rsid w:val="00356CA7"/>
    <w:rsid w:val="0035718F"/>
    <w:rsid w:val="0035725B"/>
    <w:rsid w:val="00357403"/>
    <w:rsid w:val="00357471"/>
    <w:rsid w:val="003574AB"/>
    <w:rsid w:val="0035797D"/>
    <w:rsid w:val="00357BFF"/>
    <w:rsid w:val="00357C92"/>
    <w:rsid w:val="00357DCB"/>
    <w:rsid w:val="00357EA0"/>
    <w:rsid w:val="00357FD8"/>
    <w:rsid w:val="00360293"/>
    <w:rsid w:val="003603B1"/>
    <w:rsid w:val="0036041D"/>
    <w:rsid w:val="00360527"/>
    <w:rsid w:val="003606E7"/>
    <w:rsid w:val="00360AB8"/>
    <w:rsid w:val="00360B9C"/>
    <w:rsid w:val="00361167"/>
    <w:rsid w:val="003612A1"/>
    <w:rsid w:val="003613B3"/>
    <w:rsid w:val="0036151D"/>
    <w:rsid w:val="003616C5"/>
    <w:rsid w:val="0036198E"/>
    <w:rsid w:val="00361AAC"/>
    <w:rsid w:val="00361B62"/>
    <w:rsid w:val="00362065"/>
    <w:rsid w:val="003622D9"/>
    <w:rsid w:val="003622E6"/>
    <w:rsid w:val="00362444"/>
    <w:rsid w:val="003625AC"/>
    <w:rsid w:val="00362B83"/>
    <w:rsid w:val="00362EE6"/>
    <w:rsid w:val="0036301E"/>
    <w:rsid w:val="003631E1"/>
    <w:rsid w:val="00363898"/>
    <w:rsid w:val="003638F0"/>
    <w:rsid w:val="00363B77"/>
    <w:rsid w:val="00363D9A"/>
    <w:rsid w:val="00364289"/>
    <w:rsid w:val="003642D9"/>
    <w:rsid w:val="00364392"/>
    <w:rsid w:val="0036454C"/>
    <w:rsid w:val="003645E5"/>
    <w:rsid w:val="003646AD"/>
    <w:rsid w:val="0036472A"/>
    <w:rsid w:val="00364D9D"/>
    <w:rsid w:val="00365198"/>
    <w:rsid w:val="003651A2"/>
    <w:rsid w:val="0036543A"/>
    <w:rsid w:val="00365F70"/>
    <w:rsid w:val="0036604F"/>
    <w:rsid w:val="003660E1"/>
    <w:rsid w:val="003664C0"/>
    <w:rsid w:val="00366517"/>
    <w:rsid w:val="003665BE"/>
    <w:rsid w:val="00366880"/>
    <w:rsid w:val="003668D3"/>
    <w:rsid w:val="003669D4"/>
    <w:rsid w:val="00366FF7"/>
    <w:rsid w:val="00367003"/>
    <w:rsid w:val="00367150"/>
    <w:rsid w:val="003671AC"/>
    <w:rsid w:val="003672C7"/>
    <w:rsid w:val="00367372"/>
    <w:rsid w:val="003679C3"/>
    <w:rsid w:val="00367A8A"/>
    <w:rsid w:val="00367AFD"/>
    <w:rsid w:val="00367D11"/>
    <w:rsid w:val="0037020D"/>
    <w:rsid w:val="00370382"/>
    <w:rsid w:val="0037040A"/>
    <w:rsid w:val="0037071A"/>
    <w:rsid w:val="0037074B"/>
    <w:rsid w:val="0037080B"/>
    <w:rsid w:val="00370897"/>
    <w:rsid w:val="00370982"/>
    <w:rsid w:val="00370A46"/>
    <w:rsid w:val="00370BC9"/>
    <w:rsid w:val="00370C80"/>
    <w:rsid w:val="00370E96"/>
    <w:rsid w:val="003711F9"/>
    <w:rsid w:val="00371469"/>
    <w:rsid w:val="003714B6"/>
    <w:rsid w:val="00371533"/>
    <w:rsid w:val="00371739"/>
    <w:rsid w:val="00371810"/>
    <w:rsid w:val="00371825"/>
    <w:rsid w:val="00371898"/>
    <w:rsid w:val="00372046"/>
    <w:rsid w:val="0037205B"/>
    <w:rsid w:val="003720FB"/>
    <w:rsid w:val="003722E8"/>
    <w:rsid w:val="00372319"/>
    <w:rsid w:val="00372715"/>
    <w:rsid w:val="003727A5"/>
    <w:rsid w:val="00372835"/>
    <w:rsid w:val="003729AF"/>
    <w:rsid w:val="00372B0B"/>
    <w:rsid w:val="00372BCB"/>
    <w:rsid w:val="00372BE8"/>
    <w:rsid w:val="00372D01"/>
    <w:rsid w:val="00372DF2"/>
    <w:rsid w:val="00373358"/>
    <w:rsid w:val="0037338E"/>
    <w:rsid w:val="0037340C"/>
    <w:rsid w:val="0037389A"/>
    <w:rsid w:val="00373E7D"/>
    <w:rsid w:val="0037420D"/>
    <w:rsid w:val="00374259"/>
    <w:rsid w:val="0037430C"/>
    <w:rsid w:val="00374682"/>
    <w:rsid w:val="00374796"/>
    <w:rsid w:val="00374851"/>
    <w:rsid w:val="003748B6"/>
    <w:rsid w:val="00374A36"/>
    <w:rsid w:val="00374A6D"/>
    <w:rsid w:val="00374B2B"/>
    <w:rsid w:val="00374B5A"/>
    <w:rsid w:val="00374BC1"/>
    <w:rsid w:val="00374DBC"/>
    <w:rsid w:val="00374E02"/>
    <w:rsid w:val="00374FDB"/>
    <w:rsid w:val="0037506A"/>
    <w:rsid w:val="003751E9"/>
    <w:rsid w:val="003753C5"/>
    <w:rsid w:val="00375418"/>
    <w:rsid w:val="00375545"/>
    <w:rsid w:val="003755C5"/>
    <w:rsid w:val="003757C6"/>
    <w:rsid w:val="00375A13"/>
    <w:rsid w:val="00375B9B"/>
    <w:rsid w:val="00376053"/>
    <w:rsid w:val="00376054"/>
    <w:rsid w:val="003760B7"/>
    <w:rsid w:val="0037631D"/>
    <w:rsid w:val="0037635E"/>
    <w:rsid w:val="00376403"/>
    <w:rsid w:val="00376499"/>
    <w:rsid w:val="0037668B"/>
    <w:rsid w:val="0037689F"/>
    <w:rsid w:val="00376951"/>
    <w:rsid w:val="00376C47"/>
    <w:rsid w:val="00376E01"/>
    <w:rsid w:val="0037713C"/>
    <w:rsid w:val="00377248"/>
    <w:rsid w:val="003772B1"/>
    <w:rsid w:val="0037754A"/>
    <w:rsid w:val="00377622"/>
    <w:rsid w:val="0037771F"/>
    <w:rsid w:val="003779CD"/>
    <w:rsid w:val="00377A43"/>
    <w:rsid w:val="00377B39"/>
    <w:rsid w:val="00377CA9"/>
    <w:rsid w:val="00377DE8"/>
    <w:rsid w:val="00377F4E"/>
    <w:rsid w:val="00377FE1"/>
    <w:rsid w:val="003801A6"/>
    <w:rsid w:val="003802A1"/>
    <w:rsid w:val="003804D3"/>
    <w:rsid w:val="003805DE"/>
    <w:rsid w:val="003808B8"/>
    <w:rsid w:val="00380977"/>
    <w:rsid w:val="00380AEB"/>
    <w:rsid w:val="00380C9F"/>
    <w:rsid w:val="00380D26"/>
    <w:rsid w:val="00380DB7"/>
    <w:rsid w:val="00380EFA"/>
    <w:rsid w:val="00380F28"/>
    <w:rsid w:val="00380F57"/>
    <w:rsid w:val="00381322"/>
    <w:rsid w:val="0038134D"/>
    <w:rsid w:val="00381587"/>
    <w:rsid w:val="0038161A"/>
    <w:rsid w:val="003816FF"/>
    <w:rsid w:val="00381740"/>
    <w:rsid w:val="00381B1B"/>
    <w:rsid w:val="00381C31"/>
    <w:rsid w:val="00381D06"/>
    <w:rsid w:val="00382137"/>
    <w:rsid w:val="00382404"/>
    <w:rsid w:val="00382598"/>
    <w:rsid w:val="00382781"/>
    <w:rsid w:val="003827B1"/>
    <w:rsid w:val="00382915"/>
    <w:rsid w:val="00382A86"/>
    <w:rsid w:val="00382E9C"/>
    <w:rsid w:val="00383168"/>
    <w:rsid w:val="003832FE"/>
    <w:rsid w:val="00383350"/>
    <w:rsid w:val="003834DC"/>
    <w:rsid w:val="00383747"/>
    <w:rsid w:val="003839E1"/>
    <w:rsid w:val="003839E3"/>
    <w:rsid w:val="00383CCF"/>
    <w:rsid w:val="00384203"/>
    <w:rsid w:val="00384205"/>
    <w:rsid w:val="003847E4"/>
    <w:rsid w:val="00384984"/>
    <w:rsid w:val="00384C68"/>
    <w:rsid w:val="00384D92"/>
    <w:rsid w:val="00384F73"/>
    <w:rsid w:val="0038538E"/>
    <w:rsid w:val="00385570"/>
    <w:rsid w:val="0038563F"/>
    <w:rsid w:val="00385AD9"/>
    <w:rsid w:val="00385C58"/>
    <w:rsid w:val="00385C60"/>
    <w:rsid w:val="00385CFB"/>
    <w:rsid w:val="00385DF2"/>
    <w:rsid w:val="00386186"/>
    <w:rsid w:val="0038639F"/>
    <w:rsid w:val="0038647D"/>
    <w:rsid w:val="00386682"/>
    <w:rsid w:val="00386A0A"/>
    <w:rsid w:val="00386BEF"/>
    <w:rsid w:val="00386C65"/>
    <w:rsid w:val="00386CDE"/>
    <w:rsid w:val="00386D1C"/>
    <w:rsid w:val="00386E10"/>
    <w:rsid w:val="00387179"/>
    <w:rsid w:val="00387182"/>
    <w:rsid w:val="003872DF"/>
    <w:rsid w:val="00387432"/>
    <w:rsid w:val="00387C6D"/>
    <w:rsid w:val="00387DE3"/>
    <w:rsid w:val="00387E01"/>
    <w:rsid w:val="00387EE3"/>
    <w:rsid w:val="00390354"/>
    <w:rsid w:val="00390955"/>
    <w:rsid w:val="00390A1B"/>
    <w:rsid w:val="00390E65"/>
    <w:rsid w:val="00390F31"/>
    <w:rsid w:val="00391479"/>
    <w:rsid w:val="0039148E"/>
    <w:rsid w:val="00391552"/>
    <w:rsid w:val="0039156E"/>
    <w:rsid w:val="003916B0"/>
    <w:rsid w:val="003919DC"/>
    <w:rsid w:val="00391A22"/>
    <w:rsid w:val="00391C66"/>
    <w:rsid w:val="00391D01"/>
    <w:rsid w:val="00391E14"/>
    <w:rsid w:val="00391F13"/>
    <w:rsid w:val="00391FC7"/>
    <w:rsid w:val="00391FEF"/>
    <w:rsid w:val="00392133"/>
    <w:rsid w:val="0039269D"/>
    <w:rsid w:val="003928F0"/>
    <w:rsid w:val="00392A9B"/>
    <w:rsid w:val="00392AB8"/>
    <w:rsid w:val="00392E0F"/>
    <w:rsid w:val="003930FB"/>
    <w:rsid w:val="003931D7"/>
    <w:rsid w:val="0039333E"/>
    <w:rsid w:val="00393512"/>
    <w:rsid w:val="003935A1"/>
    <w:rsid w:val="003938A6"/>
    <w:rsid w:val="0039395F"/>
    <w:rsid w:val="00393FBE"/>
    <w:rsid w:val="0039412A"/>
    <w:rsid w:val="0039456B"/>
    <w:rsid w:val="0039460A"/>
    <w:rsid w:val="00394655"/>
    <w:rsid w:val="003947C4"/>
    <w:rsid w:val="00394982"/>
    <w:rsid w:val="00394BA5"/>
    <w:rsid w:val="003952ED"/>
    <w:rsid w:val="00395326"/>
    <w:rsid w:val="0039567D"/>
    <w:rsid w:val="003957B1"/>
    <w:rsid w:val="003957C4"/>
    <w:rsid w:val="00395FAD"/>
    <w:rsid w:val="00396022"/>
    <w:rsid w:val="003960AE"/>
    <w:rsid w:val="003961F6"/>
    <w:rsid w:val="003964F8"/>
    <w:rsid w:val="003969B0"/>
    <w:rsid w:val="00396B43"/>
    <w:rsid w:val="00396E7C"/>
    <w:rsid w:val="00397256"/>
    <w:rsid w:val="003973B6"/>
    <w:rsid w:val="00397672"/>
    <w:rsid w:val="0039786C"/>
    <w:rsid w:val="00397982"/>
    <w:rsid w:val="00397B3A"/>
    <w:rsid w:val="00397DD5"/>
    <w:rsid w:val="003A003D"/>
    <w:rsid w:val="003A02E8"/>
    <w:rsid w:val="003A036F"/>
    <w:rsid w:val="003A06F3"/>
    <w:rsid w:val="003A0702"/>
    <w:rsid w:val="003A079A"/>
    <w:rsid w:val="003A0D3E"/>
    <w:rsid w:val="003A1125"/>
    <w:rsid w:val="003A1260"/>
    <w:rsid w:val="003A135F"/>
    <w:rsid w:val="003A13A4"/>
    <w:rsid w:val="003A14B8"/>
    <w:rsid w:val="003A19C6"/>
    <w:rsid w:val="003A1C4A"/>
    <w:rsid w:val="003A2001"/>
    <w:rsid w:val="003A22EA"/>
    <w:rsid w:val="003A254E"/>
    <w:rsid w:val="003A268E"/>
    <w:rsid w:val="003A2799"/>
    <w:rsid w:val="003A2964"/>
    <w:rsid w:val="003A29FB"/>
    <w:rsid w:val="003A2B62"/>
    <w:rsid w:val="003A2D5B"/>
    <w:rsid w:val="003A2E28"/>
    <w:rsid w:val="003A2FB0"/>
    <w:rsid w:val="003A325A"/>
    <w:rsid w:val="003A354F"/>
    <w:rsid w:val="003A364D"/>
    <w:rsid w:val="003A38C7"/>
    <w:rsid w:val="003A3A69"/>
    <w:rsid w:val="003A3AA1"/>
    <w:rsid w:val="003A3E45"/>
    <w:rsid w:val="003A4076"/>
    <w:rsid w:val="003A4180"/>
    <w:rsid w:val="003A4220"/>
    <w:rsid w:val="003A427B"/>
    <w:rsid w:val="003A42D5"/>
    <w:rsid w:val="003A432F"/>
    <w:rsid w:val="003A4354"/>
    <w:rsid w:val="003A467F"/>
    <w:rsid w:val="003A4A98"/>
    <w:rsid w:val="003A4B90"/>
    <w:rsid w:val="003A4C4F"/>
    <w:rsid w:val="003A5102"/>
    <w:rsid w:val="003A5221"/>
    <w:rsid w:val="003A5279"/>
    <w:rsid w:val="003A527D"/>
    <w:rsid w:val="003A54F5"/>
    <w:rsid w:val="003A5568"/>
    <w:rsid w:val="003A59DC"/>
    <w:rsid w:val="003A5B37"/>
    <w:rsid w:val="003A5DF0"/>
    <w:rsid w:val="003A5F2D"/>
    <w:rsid w:val="003A6134"/>
    <w:rsid w:val="003A62D2"/>
    <w:rsid w:val="003A6369"/>
    <w:rsid w:val="003A636D"/>
    <w:rsid w:val="003A646A"/>
    <w:rsid w:val="003A673E"/>
    <w:rsid w:val="003A67A3"/>
    <w:rsid w:val="003A67D0"/>
    <w:rsid w:val="003A6B61"/>
    <w:rsid w:val="003A7112"/>
    <w:rsid w:val="003A72CB"/>
    <w:rsid w:val="003A72FC"/>
    <w:rsid w:val="003A73E3"/>
    <w:rsid w:val="003A75D5"/>
    <w:rsid w:val="003A767A"/>
    <w:rsid w:val="003A78C6"/>
    <w:rsid w:val="003A78D4"/>
    <w:rsid w:val="003A7A03"/>
    <w:rsid w:val="003A7BCC"/>
    <w:rsid w:val="003A7E6C"/>
    <w:rsid w:val="003B0018"/>
    <w:rsid w:val="003B024D"/>
    <w:rsid w:val="003B053F"/>
    <w:rsid w:val="003B05D8"/>
    <w:rsid w:val="003B07C0"/>
    <w:rsid w:val="003B098C"/>
    <w:rsid w:val="003B0EA8"/>
    <w:rsid w:val="003B0EAD"/>
    <w:rsid w:val="003B0ECA"/>
    <w:rsid w:val="003B0FDD"/>
    <w:rsid w:val="003B101F"/>
    <w:rsid w:val="003B13C1"/>
    <w:rsid w:val="003B14D4"/>
    <w:rsid w:val="003B199C"/>
    <w:rsid w:val="003B1B0B"/>
    <w:rsid w:val="003B1B0F"/>
    <w:rsid w:val="003B1B79"/>
    <w:rsid w:val="003B1FB7"/>
    <w:rsid w:val="003B203D"/>
    <w:rsid w:val="003B21B2"/>
    <w:rsid w:val="003B21B7"/>
    <w:rsid w:val="003B229C"/>
    <w:rsid w:val="003B2323"/>
    <w:rsid w:val="003B23C5"/>
    <w:rsid w:val="003B26C3"/>
    <w:rsid w:val="003B297E"/>
    <w:rsid w:val="003B2A0A"/>
    <w:rsid w:val="003B2B85"/>
    <w:rsid w:val="003B2C63"/>
    <w:rsid w:val="003B31C4"/>
    <w:rsid w:val="003B3569"/>
    <w:rsid w:val="003B3722"/>
    <w:rsid w:val="003B39C1"/>
    <w:rsid w:val="003B3A7F"/>
    <w:rsid w:val="003B4543"/>
    <w:rsid w:val="003B4667"/>
    <w:rsid w:val="003B471A"/>
    <w:rsid w:val="003B49CE"/>
    <w:rsid w:val="003B4A26"/>
    <w:rsid w:val="003B4BFD"/>
    <w:rsid w:val="003B4E39"/>
    <w:rsid w:val="003B4E78"/>
    <w:rsid w:val="003B508E"/>
    <w:rsid w:val="003B50FE"/>
    <w:rsid w:val="003B5122"/>
    <w:rsid w:val="003B537E"/>
    <w:rsid w:val="003B53F8"/>
    <w:rsid w:val="003B5594"/>
    <w:rsid w:val="003B5737"/>
    <w:rsid w:val="003B57FF"/>
    <w:rsid w:val="003B5964"/>
    <w:rsid w:val="003B5982"/>
    <w:rsid w:val="003B5B2A"/>
    <w:rsid w:val="003B5E56"/>
    <w:rsid w:val="003B5EED"/>
    <w:rsid w:val="003B5FDF"/>
    <w:rsid w:val="003B631B"/>
    <w:rsid w:val="003B65CD"/>
    <w:rsid w:val="003B68D1"/>
    <w:rsid w:val="003B6941"/>
    <w:rsid w:val="003B6A2C"/>
    <w:rsid w:val="003B6B26"/>
    <w:rsid w:val="003B6C21"/>
    <w:rsid w:val="003B6CA1"/>
    <w:rsid w:val="003B6E5A"/>
    <w:rsid w:val="003B7079"/>
    <w:rsid w:val="003B722E"/>
    <w:rsid w:val="003B76A6"/>
    <w:rsid w:val="003B799D"/>
    <w:rsid w:val="003B7B96"/>
    <w:rsid w:val="003B7F1B"/>
    <w:rsid w:val="003C04F8"/>
    <w:rsid w:val="003C05E7"/>
    <w:rsid w:val="003C06DC"/>
    <w:rsid w:val="003C0730"/>
    <w:rsid w:val="003C14A2"/>
    <w:rsid w:val="003C16F7"/>
    <w:rsid w:val="003C190F"/>
    <w:rsid w:val="003C1B5D"/>
    <w:rsid w:val="003C1BA0"/>
    <w:rsid w:val="003C1EAA"/>
    <w:rsid w:val="003C1EFF"/>
    <w:rsid w:val="003C1FE1"/>
    <w:rsid w:val="003C207C"/>
    <w:rsid w:val="003C2246"/>
    <w:rsid w:val="003C23D9"/>
    <w:rsid w:val="003C296A"/>
    <w:rsid w:val="003C29E4"/>
    <w:rsid w:val="003C2C09"/>
    <w:rsid w:val="003C2D80"/>
    <w:rsid w:val="003C30BF"/>
    <w:rsid w:val="003C314A"/>
    <w:rsid w:val="003C32DA"/>
    <w:rsid w:val="003C33CA"/>
    <w:rsid w:val="003C3470"/>
    <w:rsid w:val="003C3626"/>
    <w:rsid w:val="003C3960"/>
    <w:rsid w:val="003C39A6"/>
    <w:rsid w:val="003C39BA"/>
    <w:rsid w:val="003C3CE9"/>
    <w:rsid w:val="003C3D7C"/>
    <w:rsid w:val="003C42B0"/>
    <w:rsid w:val="003C4557"/>
    <w:rsid w:val="003C4747"/>
    <w:rsid w:val="003C4928"/>
    <w:rsid w:val="003C49C4"/>
    <w:rsid w:val="003C4A57"/>
    <w:rsid w:val="003C4AE6"/>
    <w:rsid w:val="003C4B26"/>
    <w:rsid w:val="003C4B67"/>
    <w:rsid w:val="003C4CAD"/>
    <w:rsid w:val="003C4F44"/>
    <w:rsid w:val="003C50DF"/>
    <w:rsid w:val="003C531E"/>
    <w:rsid w:val="003C545B"/>
    <w:rsid w:val="003C555F"/>
    <w:rsid w:val="003C5566"/>
    <w:rsid w:val="003C55B1"/>
    <w:rsid w:val="003C5698"/>
    <w:rsid w:val="003C56A3"/>
    <w:rsid w:val="003C56C9"/>
    <w:rsid w:val="003C57C5"/>
    <w:rsid w:val="003C5AFD"/>
    <w:rsid w:val="003C5CC0"/>
    <w:rsid w:val="003C604B"/>
    <w:rsid w:val="003C679A"/>
    <w:rsid w:val="003C67AA"/>
    <w:rsid w:val="003C6C76"/>
    <w:rsid w:val="003C7106"/>
    <w:rsid w:val="003C7183"/>
    <w:rsid w:val="003C736A"/>
    <w:rsid w:val="003C74A6"/>
    <w:rsid w:val="003C74AA"/>
    <w:rsid w:val="003C757A"/>
    <w:rsid w:val="003C79D6"/>
    <w:rsid w:val="003C7A23"/>
    <w:rsid w:val="003C7BE1"/>
    <w:rsid w:val="003C7C07"/>
    <w:rsid w:val="003C7CFC"/>
    <w:rsid w:val="003D01F2"/>
    <w:rsid w:val="003D052E"/>
    <w:rsid w:val="003D07A1"/>
    <w:rsid w:val="003D0884"/>
    <w:rsid w:val="003D10CA"/>
    <w:rsid w:val="003D1357"/>
    <w:rsid w:val="003D1383"/>
    <w:rsid w:val="003D1482"/>
    <w:rsid w:val="003D15B2"/>
    <w:rsid w:val="003D17C0"/>
    <w:rsid w:val="003D18D3"/>
    <w:rsid w:val="003D1A36"/>
    <w:rsid w:val="003D1C64"/>
    <w:rsid w:val="003D1F17"/>
    <w:rsid w:val="003D212F"/>
    <w:rsid w:val="003D2274"/>
    <w:rsid w:val="003D27AC"/>
    <w:rsid w:val="003D28E6"/>
    <w:rsid w:val="003D2CD3"/>
    <w:rsid w:val="003D2F5A"/>
    <w:rsid w:val="003D3303"/>
    <w:rsid w:val="003D3E89"/>
    <w:rsid w:val="003D3F80"/>
    <w:rsid w:val="003D4871"/>
    <w:rsid w:val="003D4D2B"/>
    <w:rsid w:val="003D5350"/>
    <w:rsid w:val="003D5570"/>
    <w:rsid w:val="003D5640"/>
    <w:rsid w:val="003D56E7"/>
    <w:rsid w:val="003D57C6"/>
    <w:rsid w:val="003D5B35"/>
    <w:rsid w:val="003D5F0D"/>
    <w:rsid w:val="003D601F"/>
    <w:rsid w:val="003D607C"/>
    <w:rsid w:val="003D6437"/>
    <w:rsid w:val="003D65F0"/>
    <w:rsid w:val="003D6671"/>
    <w:rsid w:val="003D6674"/>
    <w:rsid w:val="003D67D8"/>
    <w:rsid w:val="003D6B72"/>
    <w:rsid w:val="003D6C04"/>
    <w:rsid w:val="003D6D8C"/>
    <w:rsid w:val="003D6F52"/>
    <w:rsid w:val="003D703B"/>
    <w:rsid w:val="003D73C0"/>
    <w:rsid w:val="003D7419"/>
    <w:rsid w:val="003D74C2"/>
    <w:rsid w:val="003D7657"/>
    <w:rsid w:val="003D772D"/>
    <w:rsid w:val="003D773C"/>
    <w:rsid w:val="003D7ABB"/>
    <w:rsid w:val="003D7CAF"/>
    <w:rsid w:val="003D7E30"/>
    <w:rsid w:val="003E0188"/>
    <w:rsid w:val="003E0217"/>
    <w:rsid w:val="003E0237"/>
    <w:rsid w:val="003E024C"/>
    <w:rsid w:val="003E03AF"/>
    <w:rsid w:val="003E041A"/>
    <w:rsid w:val="003E0463"/>
    <w:rsid w:val="003E04E5"/>
    <w:rsid w:val="003E056A"/>
    <w:rsid w:val="003E05FF"/>
    <w:rsid w:val="003E0766"/>
    <w:rsid w:val="003E0962"/>
    <w:rsid w:val="003E09FA"/>
    <w:rsid w:val="003E0AEB"/>
    <w:rsid w:val="003E0DB9"/>
    <w:rsid w:val="003E0E20"/>
    <w:rsid w:val="003E103F"/>
    <w:rsid w:val="003E1361"/>
    <w:rsid w:val="003E181A"/>
    <w:rsid w:val="003E1986"/>
    <w:rsid w:val="003E19B2"/>
    <w:rsid w:val="003E1AD2"/>
    <w:rsid w:val="003E1B33"/>
    <w:rsid w:val="003E1CB5"/>
    <w:rsid w:val="003E1D68"/>
    <w:rsid w:val="003E1DA8"/>
    <w:rsid w:val="003E1E12"/>
    <w:rsid w:val="003E1F20"/>
    <w:rsid w:val="003E216F"/>
    <w:rsid w:val="003E217D"/>
    <w:rsid w:val="003E245C"/>
    <w:rsid w:val="003E24F1"/>
    <w:rsid w:val="003E2693"/>
    <w:rsid w:val="003E26D3"/>
    <w:rsid w:val="003E2769"/>
    <w:rsid w:val="003E2873"/>
    <w:rsid w:val="003E2A6D"/>
    <w:rsid w:val="003E2AC7"/>
    <w:rsid w:val="003E2D68"/>
    <w:rsid w:val="003E2F6E"/>
    <w:rsid w:val="003E3037"/>
    <w:rsid w:val="003E33EE"/>
    <w:rsid w:val="003E374C"/>
    <w:rsid w:val="003E3CFA"/>
    <w:rsid w:val="003E3F5B"/>
    <w:rsid w:val="003E4386"/>
    <w:rsid w:val="003E4389"/>
    <w:rsid w:val="003E4711"/>
    <w:rsid w:val="003E4B42"/>
    <w:rsid w:val="003E4BD9"/>
    <w:rsid w:val="003E4C37"/>
    <w:rsid w:val="003E4ED8"/>
    <w:rsid w:val="003E501E"/>
    <w:rsid w:val="003E52A5"/>
    <w:rsid w:val="003E52D4"/>
    <w:rsid w:val="003E53C9"/>
    <w:rsid w:val="003E5438"/>
    <w:rsid w:val="003E5591"/>
    <w:rsid w:val="003E5689"/>
    <w:rsid w:val="003E57E2"/>
    <w:rsid w:val="003E58CF"/>
    <w:rsid w:val="003E5B96"/>
    <w:rsid w:val="003E5C65"/>
    <w:rsid w:val="003E5F8C"/>
    <w:rsid w:val="003E60EA"/>
    <w:rsid w:val="003E6538"/>
    <w:rsid w:val="003E6592"/>
    <w:rsid w:val="003E6736"/>
    <w:rsid w:val="003E6781"/>
    <w:rsid w:val="003E6BF4"/>
    <w:rsid w:val="003E6C09"/>
    <w:rsid w:val="003E6D64"/>
    <w:rsid w:val="003E6D77"/>
    <w:rsid w:val="003E76BA"/>
    <w:rsid w:val="003E76CA"/>
    <w:rsid w:val="003E7A03"/>
    <w:rsid w:val="003E7AC2"/>
    <w:rsid w:val="003E7DA2"/>
    <w:rsid w:val="003E7F32"/>
    <w:rsid w:val="003F00E7"/>
    <w:rsid w:val="003F0374"/>
    <w:rsid w:val="003F0436"/>
    <w:rsid w:val="003F06A0"/>
    <w:rsid w:val="003F0732"/>
    <w:rsid w:val="003F0A40"/>
    <w:rsid w:val="003F0B6A"/>
    <w:rsid w:val="003F0DFB"/>
    <w:rsid w:val="003F0EDB"/>
    <w:rsid w:val="003F0F03"/>
    <w:rsid w:val="003F0F38"/>
    <w:rsid w:val="003F194B"/>
    <w:rsid w:val="003F1B81"/>
    <w:rsid w:val="003F1BF8"/>
    <w:rsid w:val="003F1F8F"/>
    <w:rsid w:val="003F2212"/>
    <w:rsid w:val="003F22DE"/>
    <w:rsid w:val="003F239A"/>
    <w:rsid w:val="003F26C8"/>
    <w:rsid w:val="003F2986"/>
    <w:rsid w:val="003F2DB1"/>
    <w:rsid w:val="003F2DDB"/>
    <w:rsid w:val="003F2DF2"/>
    <w:rsid w:val="003F2F76"/>
    <w:rsid w:val="003F2FFC"/>
    <w:rsid w:val="003F3144"/>
    <w:rsid w:val="003F335C"/>
    <w:rsid w:val="003F35E9"/>
    <w:rsid w:val="003F3F81"/>
    <w:rsid w:val="003F4207"/>
    <w:rsid w:val="003F4289"/>
    <w:rsid w:val="003F42EF"/>
    <w:rsid w:val="003F476C"/>
    <w:rsid w:val="003F4790"/>
    <w:rsid w:val="003F4941"/>
    <w:rsid w:val="003F496A"/>
    <w:rsid w:val="003F4A90"/>
    <w:rsid w:val="003F4AD7"/>
    <w:rsid w:val="003F4E57"/>
    <w:rsid w:val="003F4F77"/>
    <w:rsid w:val="003F5124"/>
    <w:rsid w:val="003F5159"/>
    <w:rsid w:val="003F5336"/>
    <w:rsid w:val="003F5446"/>
    <w:rsid w:val="003F545E"/>
    <w:rsid w:val="003F55DE"/>
    <w:rsid w:val="003F5699"/>
    <w:rsid w:val="003F5961"/>
    <w:rsid w:val="003F5D66"/>
    <w:rsid w:val="003F5DF5"/>
    <w:rsid w:val="003F624D"/>
    <w:rsid w:val="003F62DC"/>
    <w:rsid w:val="003F6320"/>
    <w:rsid w:val="003F6335"/>
    <w:rsid w:val="003F642F"/>
    <w:rsid w:val="003F6AF9"/>
    <w:rsid w:val="003F6E9C"/>
    <w:rsid w:val="003F6F6F"/>
    <w:rsid w:val="003F74E8"/>
    <w:rsid w:val="003F7600"/>
    <w:rsid w:val="003F760A"/>
    <w:rsid w:val="003F763B"/>
    <w:rsid w:val="003F796F"/>
    <w:rsid w:val="003F7B27"/>
    <w:rsid w:val="003F7D56"/>
    <w:rsid w:val="003F7D9B"/>
    <w:rsid w:val="003F7DD5"/>
    <w:rsid w:val="003F7E9E"/>
    <w:rsid w:val="003F7ED2"/>
    <w:rsid w:val="003F7F25"/>
    <w:rsid w:val="00400095"/>
    <w:rsid w:val="00400392"/>
    <w:rsid w:val="004003CF"/>
    <w:rsid w:val="004003DD"/>
    <w:rsid w:val="004003FA"/>
    <w:rsid w:val="0040066D"/>
    <w:rsid w:val="0040067D"/>
    <w:rsid w:val="00400815"/>
    <w:rsid w:val="004009FB"/>
    <w:rsid w:val="00400A46"/>
    <w:rsid w:val="00400A66"/>
    <w:rsid w:val="00400FE4"/>
    <w:rsid w:val="00401240"/>
    <w:rsid w:val="00401576"/>
    <w:rsid w:val="00401777"/>
    <w:rsid w:val="00401893"/>
    <w:rsid w:val="00401A26"/>
    <w:rsid w:val="00401D0A"/>
    <w:rsid w:val="004021A2"/>
    <w:rsid w:val="00402568"/>
    <w:rsid w:val="004026DD"/>
    <w:rsid w:val="00402742"/>
    <w:rsid w:val="00402834"/>
    <w:rsid w:val="00402904"/>
    <w:rsid w:val="00402CFA"/>
    <w:rsid w:val="00402CFF"/>
    <w:rsid w:val="00402E43"/>
    <w:rsid w:val="00402F8A"/>
    <w:rsid w:val="00402FBB"/>
    <w:rsid w:val="0040301A"/>
    <w:rsid w:val="0040335E"/>
    <w:rsid w:val="00403529"/>
    <w:rsid w:val="00403AA1"/>
    <w:rsid w:val="00403B73"/>
    <w:rsid w:val="004040A5"/>
    <w:rsid w:val="004040FF"/>
    <w:rsid w:val="0040412A"/>
    <w:rsid w:val="004041A8"/>
    <w:rsid w:val="0040441F"/>
    <w:rsid w:val="00404588"/>
    <w:rsid w:val="00404751"/>
    <w:rsid w:val="0040482E"/>
    <w:rsid w:val="0040489B"/>
    <w:rsid w:val="00404BCE"/>
    <w:rsid w:val="00404FE1"/>
    <w:rsid w:val="004051A5"/>
    <w:rsid w:val="00405347"/>
    <w:rsid w:val="00405375"/>
    <w:rsid w:val="00405646"/>
    <w:rsid w:val="004056E2"/>
    <w:rsid w:val="00405957"/>
    <w:rsid w:val="00405B0F"/>
    <w:rsid w:val="00405B34"/>
    <w:rsid w:val="00405EC9"/>
    <w:rsid w:val="00406000"/>
    <w:rsid w:val="0040653B"/>
    <w:rsid w:val="004068BF"/>
    <w:rsid w:val="00406E5C"/>
    <w:rsid w:val="00406EBD"/>
    <w:rsid w:val="00406FCC"/>
    <w:rsid w:val="0040738D"/>
    <w:rsid w:val="0040747C"/>
    <w:rsid w:val="004074B0"/>
    <w:rsid w:val="004074F7"/>
    <w:rsid w:val="004077C7"/>
    <w:rsid w:val="004078CD"/>
    <w:rsid w:val="00407A89"/>
    <w:rsid w:val="00407C45"/>
    <w:rsid w:val="00407EA7"/>
    <w:rsid w:val="00407FA2"/>
    <w:rsid w:val="00407FCE"/>
    <w:rsid w:val="0041000E"/>
    <w:rsid w:val="004100B3"/>
    <w:rsid w:val="0041021B"/>
    <w:rsid w:val="004104FE"/>
    <w:rsid w:val="00410801"/>
    <w:rsid w:val="00410C24"/>
    <w:rsid w:val="00410E80"/>
    <w:rsid w:val="00410EA3"/>
    <w:rsid w:val="004110F0"/>
    <w:rsid w:val="00411153"/>
    <w:rsid w:val="00411411"/>
    <w:rsid w:val="004115AA"/>
    <w:rsid w:val="004115FB"/>
    <w:rsid w:val="004117E0"/>
    <w:rsid w:val="00411F78"/>
    <w:rsid w:val="0041204E"/>
    <w:rsid w:val="00412417"/>
    <w:rsid w:val="004127F1"/>
    <w:rsid w:val="004129DF"/>
    <w:rsid w:val="00412BD6"/>
    <w:rsid w:val="00412ED6"/>
    <w:rsid w:val="00413187"/>
    <w:rsid w:val="00413283"/>
    <w:rsid w:val="004133B1"/>
    <w:rsid w:val="004134D1"/>
    <w:rsid w:val="00413724"/>
    <w:rsid w:val="00413961"/>
    <w:rsid w:val="00413AD2"/>
    <w:rsid w:val="00413AE2"/>
    <w:rsid w:val="00413DB6"/>
    <w:rsid w:val="00414022"/>
    <w:rsid w:val="0041406B"/>
    <w:rsid w:val="0041413F"/>
    <w:rsid w:val="004144AA"/>
    <w:rsid w:val="0041480E"/>
    <w:rsid w:val="0041494F"/>
    <w:rsid w:val="00414B72"/>
    <w:rsid w:val="00414BDB"/>
    <w:rsid w:val="00414EAC"/>
    <w:rsid w:val="00414EE0"/>
    <w:rsid w:val="0041536A"/>
    <w:rsid w:val="004153DE"/>
    <w:rsid w:val="004156AE"/>
    <w:rsid w:val="004158A5"/>
    <w:rsid w:val="004158C4"/>
    <w:rsid w:val="00415C00"/>
    <w:rsid w:val="00415C07"/>
    <w:rsid w:val="00415CF5"/>
    <w:rsid w:val="00415F05"/>
    <w:rsid w:val="004161E9"/>
    <w:rsid w:val="00416A63"/>
    <w:rsid w:val="00416A64"/>
    <w:rsid w:val="00416B1A"/>
    <w:rsid w:val="00416D10"/>
    <w:rsid w:val="00416ECE"/>
    <w:rsid w:val="004171B5"/>
    <w:rsid w:val="004172AC"/>
    <w:rsid w:val="00417303"/>
    <w:rsid w:val="0041730D"/>
    <w:rsid w:val="004173FE"/>
    <w:rsid w:val="0041761A"/>
    <w:rsid w:val="0041762D"/>
    <w:rsid w:val="004177B0"/>
    <w:rsid w:val="004177B6"/>
    <w:rsid w:val="00417975"/>
    <w:rsid w:val="00417D09"/>
    <w:rsid w:val="00417E48"/>
    <w:rsid w:val="00417ECA"/>
    <w:rsid w:val="004202F0"/>
    <w:rsid w:val="004202F5"/>
    <w:rsid w:val="0042089F"/>
    <w:rsid w:val="00420A9A"/>
    <w:rsid w:val="00420B3A"/>
    <w:rsid w:val="00420CC9"/>
    <w:rsid w:val="00421282"/>
    <w:rsid w:val="00421758"/>
    <w:rsid w:val="00421A72"/>
    <w:rsid w:val="00422123"/>
    <w:rsid w:val="004223A4"/>
    <w:rsid w:val="004224E5"/>
    <w:rsid w:val="00422562"/>
    <w:rsid w:val="00422780"/>
    <w:rsid w:val="004227F8"/>
    <w:rsid w:val="00422E80"/>
    <w:rsid w:val="00422F7A"/>
    <w:rsid w:val="00422FCD"/>
    <w:rsid w:val="0042317C"/>
    <w:rsid w:val="004232A7"/>
    <w:rsid w:val="00423CCD"/>
    <w:rsid w:val="00423CEA"/>
    <w:rsid w:val="00423FD0"/>
    <w:rsid w:val="00424160"/>
    <w:rsid w:val="004246F4"/>
    <w:rsid w:val="00424773"/>
    <w:rsid w:val="00424AB5"/>
    <w:rsid w:val="00424BA4"/>
    <w:rsid w:val="00424CEB"/>
    <w:rsid w:val="00424E90"/>
    <w:rsid w:val="00424FAC"/>
    <w:rsid w:val="00425224"/>
    <w:rsid w:val="0042530C"/>
    <w:rsid w:val="004254C2"/>
    <w:rsid w:val="0042578B"/>
    <w:rsid w:val="00425893"/>
    <w:rsid w:val="00425985"/>
    <w:rsid w:val="00425AD6"/>
    <w:rsid w:val="00425D37"/>
    <w:rsid w:val="00425E32"/>
    <w:rsid w:val="00425F86"/>
    <w:rsid w:val="00425F88"/>
    <w:rsid w:val="00426186"/>
    <w:rsid w:val="0042618D"/>
    <w:rsid w:val="0042655A"/>
    <w:rsid w:val="00426578"/>
    <w:rsid w:val="0042659E"/>
    <w:rsid w:val="00426617"/>
    <w:rsid w:val="004266FA"/>
    <w:rsid w:val="004267CE"/>
    <w:rsid w:val="004268BC"/>
    <w:rsid w:val="0042690C"/>
    <w:rsid w:val="00426A72"/>
    <w:rsid w:val="00426AAD"/>
    <w:rsid w:val="00426DF7"/>
    <w:rsid w:val="004270D1"/>
    <w:rsid w:val="004270E4"/>
    <w:rsid w:val="00427105"/>
    <w:rsid w:val="004279B3"/>
    <w:rsid w:val="00427A2F"/>
    <w:rsid w:val="00427A85"/>
    <w:rsid w:val="00427CE6"/>
    <w:rsid w:val="00427F64"/>
    <w:rsid w:val="0043019C"/>
    <w:rsid w:val="004301EE"/>
    <w:rsid w:val="004302CE"/>
    <w:rsid w:val="00430395"/>
    <w:rsid w:val="00430502"/>
    <w:rsid w:val="0043063B"/>
    <w:rsid w:val="004306AA"/>
    <w:rsid w:val="0043078A"/>
    <w:rsid w:val="00430926"/>
    <w:rsid w:val="0043095E"/>
    <w:rsid w:val="0043098C"/>
    <w:rsid w:val="00430A31"/>
    <w:rsid w:val="00430A5C"/>
    <w:rsid w:val="00430F29"/>
    <w:rsid w:val="00430F66"/>
    <w:rsid w:val="0043114B"/>
    <w:rsid w:val="004311A8"/>
    <w:rsid w:val="00431278"/>
    <w:rsid w:val="00431312"/>
    <w:rsid w:val="004314A6"/>
    <w:rsid w:val="004314F6"/>
    <w:rsid w:val="004315B9"/>
    <w:rsid w:val="004316ED"/>
    <w:rsid w:val="0043172E"/>
    <w:rsid w:val="00431977"/>
    <w:rsid w:val="00431A7C"/>
    <w:rsid w:val="00431A95"/>
    <w:rsid w:val="00431B0D"/>
    <w:rsid w:val="00431B47"/>
    <w:rsid w:val="00431D0A"/>
    <w:rsid w:val="00431E37"/>
    <w:rsid w:val="00431E6A"/>
    <w:rsid w:val="00431E8A"/>
    <w:rsid w:val="00431FDF"/>
    <w:rsid w:val="00432179"/>
    <w:rsid w:val="00432795"/>
    <w:rsid w:val="00432C99"/>
    <w:rsid w:val="00433161"/>
    <w:rsid w:val="0043324D"/>
    <w:rsid w:val="00433638"/>
    <w:rsid w:val="00433B6C"/>
    <w:rsid w:val="00433CC0"/>
    <w:rsid w:val="00433CCD"/>
    <w:rsid w:val="00433FAF"/>
    <w:rsid w:val="00433FCB"/>
    <w:rsid w:val="00434105"/>
    <w:rsid w:val="00434140"/>
    <w:rsid w:val="0043431F"/>
    <w:rsid w:val="004344ED"/>
    <w:rsid w:val="00434594"/>
    <w:rsid w:val="004346E9"/>
    <w:rsid w:val="00434848"/>
    <w:rsid w:val="004348EC"/>
    <w:rsid w:val="00434A24"/>
    <w:rsid w:val="00434D28"/>
    <w:rsid w:val="00434EA7"/>
    <w:rsid w:val="00434EDB"/>
    <w:rsid w:val="004350FC"/>
    <w:rsid w:val="004352C5"/>
    <w:rsid w:val="004353EF"/>
    <w:rsid w:val="00435588"/>
    <w:rsid w:val="00435840"/>
    <w:rsid w:val="0043584E"/>
    <w:rsid w:val="00435901"/>
    <w:rsid w:val="004359A3"/>
    <w:rsid w:val="00435C3A"/>
    <w:rsid w:val="00435C87"/>
    <w:rsid w:val="00435CCB"/>
    <w:rsid w:val="00435E29"/>
    <w:rsid w:val="00435E80"/>
    <w:rsid w:val="00436261"/>
    <w:rsid w:val="004362C6"/>
    <w:rsid w:val="004365A8"/>
    <w:rsid w:val="00436AC1"/>
    <w:rsid w:val="00436C27"/>
    <w:rsid w:val="00436D27"/>
    <w:rsid w:val="00436D76"/>
    <w:rsid w:val="004375F8"/>
    <w:rsid w:val="004376C9"/>
    <w:rsid w:val="004376F9"/>
    <w:rsid w:val="00437736"/>
    <w:rsid w:val="00437971"/>
    <w:rsid w:val="0043797B"/>
    <w:rsid w:val="00437AB5"/>
    <w:rsid w:val="00437F0F"/>
    <w:rsid w:val="0044034D"/>
    <w:rsid w:val="004406CB"/>
    <w:rsid w:val="0044076F"/>
    <w:rsid w:val="0044091B"/>
    <w:rsid w:val="0044091D"/>
    <w:rsid w:val="00440A7D"/>
    <w:rsid w:val="00440A8A"/>
    <w:rsid w:val="00440AB8"/>
    <w:rsid w:val="00440EE3"/>
    <w:rsid w:val="00441032"/>
    <w:rsid w:val="004411B9"/>
    <w:rsid w:val="00441715"/>
    <w:rsid w:val="00441FE6"/>
    <w:rsid w:val="00442453"/>
    <w:rsid w:val="0044258D"/>
    <w:rsid w:val="0044284A"/>
    <w:rsid w:val="004428C9"/>
    <w:rsid w:val="00442C72"/>
    <w:rsid w:val="00442EB3"/>
    <w:rsid w:val="00442F5C"/>
    <w:rsid w:val="00443455"/>
    <w:rsid w:val="00443521"/>
    <w:rsid w:val="004437B3"/>
    <w:rsid w:val="0044396C"/>
    <w:rsid w:val="00443B74"/>
    <w:rsid w:val="00443BF1"/>
    <w:rsid w:val="00443C21"/>
    <w:rsid w:val="00443DE2"/>
    <w:rsid w:val="00443E04"/>
    <w:rsid w:val="00443E77"/>
    <w:rsid w:val="00443F94"/>
    <w:rsid w:val="00444108"/>
    <w:rsid w:val="00444118"/>
    <w:rsid w:val="00444281"/>
    <w:rsid w:val="00444385"/>
    <w:rsid w:val="00444408"/>
    <w:rsid w:val="00444606"/>
    <w:rsid w:val="00444A2C"/>
    <w:rsid w:val="00444B26"/>
    <w:rsid w:val="00444CFD"/>
    <w:rsid w:val="00444DA4"/>
    <w:rsid w:val="004451BD"/>
    <w:rsid w:val="00445251"/>
    <w:rsid w:val="0044527F"/>
    <w:rsid w:val="00445647"/>
    <w:rsid w:val="00445690"/>
    <w:rsid w:val="0044580F"/>
    <w:rsid w:val="00445A6E"/>
    <w:rsid w:val="00445C25"/>
    <w:rsid w:val="00446057"/>
    <w:rsid w:val="004460A6"/>
    <w:rsid w:val="004461CD"/>
    <w:rsid w:val="004465EE"/>
    <w:rsid w:val="00446805"/>
    <w:rsid w:val="00446DE3"/>
    <w:rsid w:val="00446E8F"/>
    <w:rsid w:val="00446F1C"/>
    <w:rsid w:val="00447059"/>
    <w:rsid w:val="004471BE"/>
    <w:rsid w:val="004472A3"/>
    <w:rsid w:val="00447450"/>
    <w:rsid w:val="00447AEE"/>
    <w:rsid w:val="00447B29"/>
    <w:rsid w:val="00447D4E"/>
    <w:rsid w:val="00447E76"/>
    <w:rsid w:val="00447FEF"/>
    <w:rsid w:val="004500E8"/>
    <w:rsid w:val="004503F9"/>
    <w:rsid w:val="0045074F"/>
    <w:rsid w:val="00451043"/>
    <w:rsid w:val="0045111B"/>
    <w:rsid w:val="0045123F"/>
    <w:rsid w:val="0045146E"/>
    <w:rsid w:val="00451629"/>
    <w:rsid w:val="00451753"/>
    <w:rsid w:val="004518CD"/>
    <w:rsid w:val="004518FF"/>
    <w:rsid w:val="00451965"/>
    <w:rsid w:val="00451BD9"/>
    <w:rsid w:val="00451D16"/>
    <w:rsid w:val="00451DB0"/>
    <w:rsid w:val="00451E74"/>
    <w:rsid w:val="00451F60"/>
    <w:rsid w:val="00451FF5"/>
    <w:rsid w:val="0045259C"/>
    <w:rsid w:val="0045287E"/>
    <w:rsid w:val="00452893"/>
    <w:rsid w:val="004529D5"/>
    <w:rsid w:val="00452D53"/>
    <w:rsid w:val="00452E74"/>
    <w:rsid w:val="00453065"/>
    <w:rsid w:val="0045314A"/>
    <w:rsid w:val="00453533"/>
    <w:rsid w:val="00453584"/>
    <w:rsid w:val="004536BE"/>
    <w:rsid w:val="004536F2"/>
    <w:rsid w:val="00453734"/>
    <w:rsid w:val="00453862"/>
    <w:rsid w:val="00453AE3"/>
    <w:rsid w:val="00453B29"/>
    <w:rsid w:val="00453BAC"/>
    <w:rsid w:val="00453D1F"/>
    <w:rsid w:val="00453DDC"/>
    <w:rsid w:val="00453E3A"/>
    <w:rsid w:val="0045411F"/>
    <w:rsid w:val="00454477"/>
    <w:rsid w:val="004546CA"/>
    <w:rsid w:val="004547BD"/>
    <w:rsid w:val="00454A40"/>
    <w:rsid w:val="00454AED"/>
    <w:rsid w:val="00454B29"/>
    <w:rsid w:val="00454B78"/>
    <w:rsid w:val="0045517C"/>
    <w:rsid w:val="00455331"/>
    <w:rsid w:val="004554CE"/>
    <w:rsid w:val="004555DF"/>
    <w:rsid w:val="0045563F"/>
    <w:rsid w:val="004557F2"/>
    <w:rsid w:val="00455937"/>
    <w:rsid w:val="004559B8"/>
    <w:rsid w:val="004559DC"/>
    <w:rsid w:val="00455C24"/>
    <w:rsid w:val="00455DD3"/>
    <w:rsid w:val="00455E3B"/>
    <w:rsid w:val="00455E81"/>
    <w:rsid w:val="004560D7"/>
    <w:rsid w:val="004562FD"/>
    <w:rsid w:val="00456338"/>
    <w:rsid w:val="004564FD"/>
    <w:rsid w:val="00456873"/>
    <w:rsid w:val="0045690F"/>
    <w:rsid w:val="00456E30"/>
    <w:rsid w:val="0045725B"/>
    <w:rsid w:val="004572CD"/>
    <w:rsid w:val="0045736D"/>
    <w:rsid w:val="0045748E"/>
    <w:rsid w:val="00457688"/>
    <w:rsid w:val="004577CB"/>
    <w:rsid w:val="004578D5"/>
    <w:rsid w:val="00457FF2"/>
    <w:rsid w:val="004602A1"/>
    <w:rsid w:val="00460336"/>
    <w:rsid w:val="0046057B"/>
    <w:rsid w:val="004605CA"/>
    <w:rsid w:val="0046090A"/>
    <w:rsid w:val="004609C4"/>
    <w:rsid w:val="00460A2D"/>
    <w:rsid w:val="00460A5E"/>
    <w:rsid w:val="00460C64"/>
    <w:rsid w:val="00461119"/>
    <w:rsid w:val="00461121"/>
    <w:rsid w:val="004617E5"/>
    <w:rsid w:val="00461833"/>
    <w:rsid w:val="00461843"/>
    <w:rsid w:val="00461AAF"/>
    <w:rsid w:val="00461BED"/>
    <w:rsid w:val="004626B7"/>
    <w:rsid w:val="00462855"/>
    <w:rsid w:val="00462921"/>
    <w:rsid w:val="00462A5C"/>
    <w:rsid w:val="00462BB6"/>
    <w:rsid w:val="00462C99"/>
    <w:rsid w:val="00462F3C"/>
    <w:rsid w:val="00463162"/>
    <w:rsid w:val="004631EF"/>
    <w:rsid w:val="00463432"/>
    <w:rsid w:val="00463CA2"/>
    <w:rsid w:val="00463EEF"/>
    <w:rsid w:val="00463FC1"/>
    <w:rsid w:val="0046438A"/>
    <w:rsid w:val="004646D1"/>
    <w:rsid w:val="00464A2D"/>
    <w:rsid w:val="00464A99"/>
    <w:rsid w:val="00464CA8"/>
    <w:rsid w:val="00464D1B"/>
    <w:rsid w:val="00464D52"/>
    <w:rsid w:val="00464D74"/>
    <w:rsid w:val="00464D75"/>
    <w:rsid w:val="00464DB3"/>
    <w:rsid w:val="00464E7A"/>
    <w:rsid w:val="00464EF0"/>
    <w:rsid w:val="0046531C"/>
    <w:rsid w:val="004657B3"/>
    <w:rsid w:val="00465AC6"/>
    <w:rsid w:val="00465E1D"/>
    <w:rsid w:val="00465EA4"/>
    <w:rsid w:val="0046606E"/>
    <w:rsid w:val="00466211"/>
    <w:rsid w:val="00466D1C"/>
    <w:rsid w:val="00466E8D"/>
    <w:rsid w:val="00466F6D"/>
    <w:rsid w:val="0046720A"/>
    <w:rsid w:val="00467241"/>
    <w:rsid w:val="004673EA"/>
    <w:rsid w:val="00467477"/>
    <w:rsid w:val="0046785D"/>
    <w:rsid w:val="00467978"/>
    <w:rsid w:val="00467B85"/>
    <w:rsid w:val="00467D76"/>
    <w:rsid w:val="00467DBC"/>
    <w:rsid w:val="0047008E"/>
    <w:rsid w:val="00470586"/>
    <w:rsid w:val="0047074C"/>
    <w:rsid w:val="004707D3"/>
    <w:rsid w:val="004707E2"/>
    <w:rsid w:val="0047090A"/>
    <w:rsid w:val="00470B9D"/>
    <w:rsid w:val="00470C61"/>
    <w:rsid w:val="00470E64"/>
    <w:rsid w:val="00470F65"/>
    <w:rsid w:val="004710B7"/>
    <w:rsid w:val="00471439"/>
    <w:rsid w:val="004714CE"/>
    <w:rsid w:val="00471668"/>
    <w:rsid w:val="004717B6"/>
    <w:rsid w:val="00471C36"/>
    <w:rsid w:val="00471EBE"/>
    <w:rsid w:val="00471FD5"/>
    <w:rsid w:val="004722F4"/>
    <w:rsid w:val="004723B9"/>
    <w:rsid w:val="004726BC"/>
    <w:rsid w:val="0047272E"/>
    <w:rsid w:val="00472A5B"/>
    <w:rsid w:val="00472F5E"/>
    <w:rsid w:val="004731E1"/>
    <w:rsid w:val="004734A4"/>
    <w:rsid w:val="004736ED"/>
    <w:rsid w:val="004738E5"/>
    <w:rsid w:val="00474029"/>
    <w:rsid w:val="00474950"/>
    <w:rsid w:val="00474B93"/>
    <w:rsid w:val="00474CCE"/>
    <w:rsid w:val="00474D72"/>
    <w:rsid w:val="00475061"/>
    <w:rsid w:val="004751E9"/>
    <w:rsid w:val="00475218"/>
    <w:rsid w:val="004757BA"/>
    <w:rsid w:val="00475A3B"/>
    <w:rsid w:val="00475AB1"/>
    <w:rsid w:val="00475C7D"/>
    <w:rsid w:val="00475D2E"/>
    <w:rsid w:val="00476063"/>
    <w:rsid w:val="00476624"/>
    <w:rsid w:val="00476D3B"/>
    <w:rsid w:val="00476E6A"/>
    <w:rsid w:val="00476FF3"/>
    <w:rsid w:val="00477353"/>
    <w:rsid w:val="0047744D"/>
    <w:rsid w:val="00477535"/>
    <w:rsid w:val="00477941"/>
    <w:rsid w:val="00477BC7"/>
    <w:rsid w:val="00477F8A"/>
    <w:rsid w:val="004800A9"/>
    <w:rsid w:val="00480361"/>
    <w:rsid w:val="00480441"/>
    <w:rsid w:val="00480622"/>
    <w:rsid w:val="0048069A"/>
    <w:rsid w:val="004806AD"/>
    <w:rsid w:val="004806E2"/>
    <w:rsid w:val="0048092F"/>
    <w:rsid w:val="00480CCC"/>
    <w:rsid w:val="00481016"/>
    <w:rsid w:val="0048157A"/>
    <w:rsid w:val="004816A3"/>
    <w:rsid w:val="00481769"/>
    <w:rsid w:val="004817EA"/>
    <w:rsid w:val="00481A6B"/>
    <w:rsid w:val="00481CB2"/>
    <w:rsid w:val="0048202F"/>
    <w:rsid w:val="0048233A"/>
    <w:rsid w:val="0048241E"/>
    <w:rsid w:val="004824FC"/>
    <w:rsid w:val="00482527"/>
    <w:rsid w:val="004825C6"/>
    <w:rsid w:val="0048263E"/>
    <w:rsid w:val="00482657"/>
    <w:rsid w:val="0048295B"/>
    <w:rsid w:val="0048299C"/>
    <w:rsid w:val="00482E0E"/>
    <w:rsid w:val="00482FAA"/>
    <w:rsid w:val="00482FB3"/>
    <w:rsid w:val="004835D6"/>
    <w:rsid w:val="004836DF"/>
    <w:rsid w:val="00483752"/>
    <w:rsid w:val="00483784"/>
    <w:rsid w:val="004837ED"/>
    <w:rsid w:val="0048381F"/>
    <w:rsid w:val="00483847"/>
    <w:rsid w:val="00483BDE"/>
    <w:rsid w:val="00483CEE"/>
    <w:rsid w:val="00483CF2"/>
    <w:rsid w:val="00483D6F"/>
    <w:rsid w:val="00483DDB"/>
    <w:rsid w:val="00483DE4"/>
    <w:rsid w:val="0048404D"/>
    <w:rsid w:val="00484181"/>
    <w:rsid w:val="00484511"/>
    <w:rsid w:val="00484554"/>
    <w:rsid w:val="00484876"/>
    <w:rsid w:val="00484949"/>
    <w:rsid w:val="004849D4"/>
    <w:rsid w:val="00484A1A"/>
    <w:rsid w:val="00484C6C"/>
    <w:rsid w:val="00484F2F"/>
    <w:rsid w:val="00485085"/>
    <w:rsid w:val="00485482"/>
    <w:rsid w:val="004854E8"/>
    <w:rsid w:val="0048561B"/>
    <w:rsid w:val="00485858"/>
    <w:rsid w:val="0048596C"/>
    <w:rsid w:val="00485ED6"/>
    <w:rsid w:val="00485EF1"/>
    <w:rsid w:val="0048601E"/>
    <w:rsid w:val="004867D5"/>
    <w:rsid w:val="004869CA"/>
    <w:rsid w:val="00486B94"/>
    <w:rsid w:val="00486E36"/>
    <w:rsid w:val="00486EE0"/>
    <w:rsid w:val="00487013"/>
    <w:rsid w:val="0048701E"/>
    <w:rsid w:val="004871D8"/>
    <w:rsid w:val="0048733D"/>
    <w:rsid w:val="0048782D"/>
    <w:rsid w:val="00487E9C"/>
    <w:rsid w:val="00487FB7"/>
    <w:rsid w:val="0049001A"/>
    <w:rsid w:val="004901E3"/>
    <w:rsid w:val="00490239"/>
    <w:rsid w:val="00490319"/>
    <w:rsid w:val="00490855"/>
    <w:rsid w:val="0049088A"/>
    <w:rsid w:val="004908FA"/>
    <w:rsid w:val="00490B5C"/>
    <w:rsid w:val="00490BBA"/>
    <w:rsid w:val="00490CE7"/>
    <w:rsid w:val="00490D7E"/>
    <w:rsid w:val="004910DB"/>
    <w:rsid w:val="0049121B"/>
    <w:rsid w:val="004912DD"/>
    <w:rsid w:val="00491437"/>
    <w:rsid w:val="0049144A"/>
    <w:rsid w:val="00491450"/>
    <w:rsid w:val="0049186A"/>
    <w:rsid w:val="00492052"/>
    <w:rsid w:val="004922F3"/>
    <w:rsid w:val="0049243C"/>
    <w:rsid w:val="00492598"/>
    <w:rsid w:val="00492C5A"/>
    <w:rsid w:val="00492E26"/>
    <w:rsid w:val="00492E82"/>
    <w:rsid w:val="00492F2D"/>
    <w:rsid w:val="004930F6"/>
    <w:rsid w:val="00493146"/>
    <w:rsid w:val="00493192"/>
    <w:rsid w:val="004933B1"/>
    <w:rsid w:val="0049367A"/>
    <w:rsid w:val="0049367E"/>
    <w:rsid w:val="00493879"/>
    <w:rsid w:val="004938AE"/>
    <w:rsid w:val="00493A8C"/>
    <w:rsid w:val="00493C1B"/>
    <w:rsid w:val="00493C4C"/>
    <w:rsid w:val="00493F28"/>
    <w:rsid w:val="0049411D"/>
    <w:rsid w:val="004942C1"/>
    <w:rsid w:val="00494401"/>
    <w:rsid w:val="00494532"/>
    <w:rsid w:val="00494FF9"/>
    <w:rsid w:val="004950D8"/>
    <w:rsid w:val="004952DF"/>
    <w:rsid w:val="00495378"/>
    <w:rsid w:val="004954E0"/>
    <w:rsid w:val="00495510"/>
    <w:rsid w:val="00495574"/>
    <w:rsid w:val="00495593"/>
    <w:rsid w:val="00495647"/>
    <w:rsid w:val="004957B6"/>
    <w:rsid w:val="0049630B"/>
    <w:rsid w:val="0049634C"/>
    <w:rsid w:val="004965C5"/>
    <w:rsid w:val="00496711"/>
    <w:rsid w:val="00496AB9"/>
    <w:rsid w:val="00496BF2"/>
    <w:rsid w:val="00497045"/>
    <w:rsid w:val="004970E2"/>
    <w:rsid w:val="0049713E"/>
    <w:rsid w:val="00497296"/>
    <w:rsid w:val="00497504"/>
    <w:rsid w:val="004976E4"/>
    <w:rsid w:val="00497813"/>
    <w:rsid w:val="00497AEB"/>
    <w:rsid w:val="00497C30"/>
    <w:rsid w:val="004A024D"/>
    <w:rsid w:val="004A0407"/>
    <w:rsid w:val="004A05DE"/>
    <w:rsid w:val="004A083D"/>
    <w:rsid w:val="004A0878"/>
    <w:rsid w:val="004A087A"/>
    <w:rsid w:val="004A09BB"/>
    <w:rsid w:val="004A0B4F"/>
    <w:rsid w:val="004A0CF0"/>
    <w:rsid w:val="004A0DCD"/>
    <w:rsid w:val="004A117D"/>
    <w:rsid w:val="004A1196"/>
    <w:rsid w:val="004A1B94"/>
    <w:rsid w:val="004A1D81"/>
    <w:rsid w:val="004A2057"/>
    <w:rsid w:val="004A215C"/>
    <w:rsid w:val="004A2359"/>
    <w:rsid w:val="004A271A"/>
    <w:rsid w:val="004A2AC2"/>
    <w:rsid w:val="004A2AC7"/>
    <w:rsid w:val="004A2BCE"/>
    <w:rsid w:val="004A2E51"/>
    <w:rsid w:val="004A2F09"/>
    <w:rsid w:val="004A3202"/>
    <w:rsid w:val="004A32BA"/>
    <w:rsid w:val="004A35D4"/>
    <w:rsid w:val="004A383A"/>
    <w:rsid w:val="004A38FB"/>
    <w:rsid w:val="004A39B5"/>
    <w:rsid w:val="004A3A7F"/>
    <w:rsid w:val="004A3ACA"/>
    <w:rsid w:val="004A3B71"/>
    <w:rsid w:val="004A3BAA"/>
    <w:rsid w:val="004A3F2A"/>
    <w:rsid w:val="004A4192"/>
    <w:rsid w:val="004A44AF"/>
    <w:rsid w:val="004A4721"/>
    <w:rsid w:val="004A492D"/>
    <w:rsid w:val="004A4E62"/>
    <w:rsid w:val="004A5099"/>
    <w:rsid w:val="004A5365"/>
    <w:rsid w:val="004A538B"/>
    <w:rsid w:val="004A5416"/>
    <w:rsid w:val="004A5581"/>
    <w:rsid w:val="004A5713"/>
    <w:rsid w:val="004A57BB"/>
    <w:rsid w:val="004A5C66"/>
    <w:rsid w:val="004A5E38"/>
    <w:rsid w:val="004A6038"/>
    <w:rsid w:val="004A604B"/>
    <w:rsid w:val="004A626F"/>
    <w:rsid w:val="004A64DF"/>
    <w:rsid w:val="004A6588"/>
    <w:rsid w:val="004A671A"/>
    <w:rsid w:val="004A6921"/>
    <w:rsid w:val="004A6C4D"/>
    <w:rsid w:val="004A6E94"/>
    <w:rsid w:val="004A6FC3"/>
    <w:rsid w:val="004A710D"/>
    <w:rsid w:val="004A7246"/>
    <w:rsid w:val="004A72D1"/>
    <w:rsid w:val="004A7395"/>
    <w:rsid w:val="004A7429"/>
    <w:rsid w:val="004A74C0"/>
    <w:rsid w:val="004A759A"/>
    <w:rsid w:val="004A7622"/>
    <w:rsid w:val="004A7623"/>
    <w:rsid w:val="004A7BA5"/>
    <w:rsid w:val="004A7D5D"/>
    <w:rsid w:val="004A7DEC"/>
    <w:rsid w:val="004B0016"/>
    <w:rsid w:val="004B007F"/>
    <w:rsid w:val="004B01C5"/>
    <w:rsid w:val="004B021B"/>
    <w:rsid w:val="004B0364"/>
    <w:rsid w:val="004B039C"/>
    <w:rsid w:val="004B0636"/>
    <w:rsid w:val="004B06AC"/>
    <w:rsid w:val="004B06D3"/>
    <w:rsid w:val="004B098D"/>
    <w:rsid w:val="004B0A12"/>
    <w:rsid w:val="004B0ABB"/>
    <w:rsid w:val="004B0C4E"/>
    <w:rsid w:val="004B0D6A"/>
    <w:rsid w:val="004B0D87"/>
    <w:rsid w:val="004B11A1"/>
    <w:rsid w:val="004B11C5"/>
    <w:rsid w:val="004B1482"/>
    <w:rsid w:val="004B152D"/>
    <w:rsid w:val="004B172F"/>
    <w:rsid w:val="004B1C9B"/>
    <w:rsid w:val="004B1CBF"/>
    <w:rsid w:val="004B23B5"/>
    <w:rsid w:val="004B24AD"/>
    <w:rsid w:val="004B29A9"/>
    <w:rsid w:val="004B2C9E"/>
    <w:rsid w:val="004B2EE4"/>
    <w:rsid w:val="004B3229"/>
    <w:rsid w:val="004B331C"/>
    <w:rsid w:val="004B33E9"/>
    <w:rsid w:val="004B34BD"/>
    <w:rsid w:val="004B34FB"/>
    <w:rsid w:val="004B3687"/>
    <w:rsid w:val="004B3886"/>
    <w:rsid w:val="004B38CE"/>
    <w:rsid w:val="004B38E7"/>
    <w:rsid w:val="004B3910"/>
    <w:rsid w:val="004B3C15"/>
    <w:rsid w:val="004B3C19"/>
    <w:rsid w:val="004B4058"/>
    <w:rsid w:val="004B40E7"/>
    <w:rsid w:val="004B43D5"/>
    <w:rsid w:val="004B4493"/>
    <w:rsid w:val="004B48E6"/>
    <w:rsid w:val="004B4C60"/>
    <w:rsid w:val="004B4DD7"/>
    <w:rsid w:val="004B4DFA"/>
    <w:rsid w:val="004B4EB5"/>
    <w:rsid w:val="004B50F3"/>
    <w:rsid w:val="004B5250"/>
    <w:rsid w:val="004B5479"/>
    <w:rsid w:val="004B5499"/>
    <w:rsid w:val="004B54EC"/>
    <w:rsid w:val="004B58E3"/>
    <w:rsid w:val="004B5C81"/>
    <w:rsid w:val="004B601E"/>
    <w:rsid w:val="004B60DF"/>
    <w:rsid w:val="004B620D"/>
    <w:rsid w:val="004B638F"/>
    <w:rsid w:val="004B6F4F"/>
    <w:rsid w:val="004B6FAA"/>
    <w:rsid w:val="004B74ED"/>
    <w:rsid w:val="004B759A"/>
    <w:rsid w:val="004B7997"/>
    <w:rsid w:val="004B7B39"/>
    <w:rsid w:val="004B7DF9"/>
    <w:rsid w:val="004B7E8F"/>
    <w:rsid w:val="004B7EA4"/>
    <w:rsid w:val="004B7F57"/>
    <w:rsid w:val="004C0226"/>
    <w:rsid w:val="004C0235"/>
    <w:rsid w:val="004C0298"/>
    <w:rsid w:val="004C0593"/>
    <w:rsid w:val="004C05AF"/>
    <w:rsid w:val="004C06E1"/>
    <w:rsid w:val="004C0815"/>
    <w:rsid w:val="004C0F5A"/>
    <w:rsid w:val="004C13D0"/>
    <w:rsid w:val="004C1419"/>
    <w:rsid w:val="004C151D"/>
    <w:rsid w:val="004C155D"/>
    <w:rsid w:val="004C15CC"/>
    <w:rsid w:val="004C1A3F"/>
    <w:rsid w:val="004C1C63"/>
    <w:rsid w:val="004C1D9E"/>
    <w:rsid w:val="004C1EFD"/>
    <w:rsid w:val="004C2124"/>
    <w:rsid w:val="004C2694"/>
    <w:rsid w:val="004C2756"/>
    <w:rsid w:val="004C28BA"/>
    <w:rsid w:val="004C2A23"/>
    <w:rsid w:val="004C2A5A"/>
    <w:rsid w:val="004C2BE0"/>
    <w:rsid w:val="004C2D98"/>
    <w:rsid w:val="004C2DFD"/>
    <w:rsid w:val="004C2EDE"/>
    <w:rsid w:val="004C2F74"/>
    <w:rsid w:val="004C2FA8"/>
    <w:rsid w:val="004C3660"/>
    <w:rsid w:val="004C36E5"/>
    <w:rsid w:val="004C3BC3"/>
    <w:rsid w:val="004C3C4F"/>
    <w:rsid w:val="004C3E3D"/>
    <w:rsid w:val="004C4125"/>
    <w:rsid w:val="004C4189"/>
    <w:rsid w:val="004C441C"/>
    <w:rsid w:val="004C4510"/>
    <w:rsid w:val="004C490D"/>
    <w:rsid w:val="004C4A4B"/>
    <w:rsid w:val="004C4B27"/>
    <w:rsid w:val="004C4C50"/>
    <w:rsid w:val="004C4D31"/>
    <w:rsid w:val="004C5024"/>
    <w:rsid w:val="004C516C"/>
    <w:rsid w:val="004C5281"/>
    <w:rsid w:val="004C52A6"/>
    <w:rsid w:val="004C5361"/>
    <w:rsid w:val="004C56A1"/>
    <w:rsid w:val="004C5B19"/>
    <w:rsid w:val="004C640A"/>
    <w:rsid w:val="004C654E"/>
    <w:rsid w:val="004C6550"/>
    <w:rsid w:val="004C668B"/>
    <w:rsid w:val="004C6705"/>
    <w:rsid w:val="004C67BF"/>
    <w:rsid w:val="004C6839"/>
    <w:rsid w:val="004C6A84"/>
    <w:rsid w:val="004C6BB0"/>
    <w:rsid w:val="004C6C14"/>
    <w:rsid w:val="004C6D5B"/>
    <w:rsid w:val="004C7124"/>
    <w:rsid w:val="004C7234"/>
    <w:rsid w:val="004C72C2"/>
    <w:rsid w:val="004C757C"/>
    <w:rsid w:val="004C75A8"/>
    <w:rsid w:val="004C76CE"/>
    <w:rsid w:val="004C78F2"/>
    <w:rsid w:val="004C795A"/>
    <w:rsid w:val="004C7C65"/>
    <w:rsid w:val="004C7DFC"/>
    <w:rsid w:val="004C7EE7"/>
    <w:rsid w:val="004D0101"/>
    <w:rsid w:val="004D0221"/>
    <w:rsid w:val="004D06E3"/>
    <w:rsid w:val="004D0EE3"/>
    <w:rsid w:val="004D1215"/>
    <w:rsid w:val="004D1564"/>
    <w:rsid w:val="004D15C8"/>
    <w:rsid w:val="004D2162"/>
    <w:rsid w:val="004D221A"/>
    <w:rsid w:val="004D25DA"/>
    <w:rsid w:val="004D29DF"/>
    <w:rsid w:val="004D2B39"/>
    <w:rsid w:val="004D3060"/>
    <w:rsid w:val="004D308E"/>
    <w:rsid w:val="004D3400"/>
    <w:rsid w:val="004D374A"/>
    <w:rsid w:val="004D398E"/>
    <w:rsid w:val="004D3A2D"/>
    <w:rsid w:val="004D3A33"/>
    <w:rsid w:val="004D3D1F"/>
    <w:rsid w:val="004D3EB0"/>
    <w:rsid w:val="004D3F3F"/>
    <w:rsid w:val="004D40AA"/>
    <w:rsid w:val="004D4186"/>
    <w:rsid w:val="004D41EC"/>
    <w:rsid w:val="004D46E8"/>
    <w:rsid w:val="004D4732"/>
    <w:rsid w:val="004D486C"/>
    <w:rsid w:val="004D4C3F"/>
    <w:rsid w:val="004D4D4E"/>
    <w:rsid w:val="004D4E56"/>
    <w:rsid w:val="004D5022"/>
    <w:rsid w:val="004D5024"/>
    <w:rsid w:val="004D508D"/>
    <w:rsid w:val="004D522F"/>
    <w:rsid w:val="004D555B"/>
    <w:rsid w:val="004D5595"/>
    <w:rsid w:val="004D55FF"/>
    <w:rsid w:val="004D5699"/>
    <w:rsid w:val="004D56E6"/>
    <w:rsid w:val="004D5800"/>
    <w:rsid w:val="004D5815"/>
    <w:rsid w:val="004D5837"/>
    <w:rsid w:val="004D58DE"/>
    <w:rsid w:val="004D5AE4"/>
    <w:rsid w:val="004D5DA6"/>
    <w:rsid w:val="004D6008"/>
    <w:rsid w:val="004D6078"/>
    <w:rsid w:val="004D611E"/>
    <w:rsid w:val="004D64EF"/>
    <w:rsid w:val="004D681F"/>
    <w:rsid w:val="004D68D6"/>
    <w:rsid w:val="004D6E4F"/>
    <w:rsid w:val="004D6E6F"/>
    <w:rsid w:val="004D6E85"/>
    <w:rsid w:val="004D6EF6"/>
    <w:rsid w:val="004D7103"/>
    <w:rsid w:val="004D73B1"/>
    <w:rsid w:val="004D7405"/>
    <w:rsid w:val="004D7540"/>
    <w:rsid w:val="004D75E1"/>
    <w:rsid w:val="004D779A"/>
    <w:rsid w:val="004D77EB"/>
    <w:rsid w:val="004D79C1"/>
    <w:rsid w:val="004D7F37"/>
    <w:rsid w:val="004D7F9C"/>
    <w:rsid w:val="004E06B4"/>
    <w:rsid w:val="004E0713"/>
    <w:rsid w:val="004E0838"/>
    <w:rsid w:val="004E0A55"/>
    <w:rsid w:val="004E0A62"/>
    <w:rsid w:val="004E0BAE"/>
    <w:rsid w:val="004E0DE8"/>
    <w:rsid w:val="004E1036"/>
    <w:rsid w:val="004E1045"/>
    <w:rsid w:val="004E10BF"/>
    <w:rsid w:val="004E115F"/>
    <w:rsid w:val="004E1454"/>
    <w:rsid w:val="004E1536"/>
    <w:rsid w:val="004E16A6"/>
    <w:rsid w:val="004E17FE"/>
    <w:rsid w:val="004E1898"/>
    <w:rsid w:val="004E194D"/>
    <w:rsid w:val="004E19EC"/>
    <w:rsid w:val="004E1E3A"/>
    <w:rsid w:val="004E1F79"/>
    <w:rsid w:val="004E240D"/>
    <w:rsid w:val="004E27D5"/>
    <w:rsid w:val="004E28FB"/>
    <w:rsid w:val="004E2982"/>
    <w:rsid w:val="004E2B1B"/>
    <w:rsid w:val="004E2CDE"/>
    <w:rsid w:val="004E2FE6"/>
    <w:rsid w:val="004E33B2"/>
    <w:rsid w:val="004E37C7"/>
    <w:rsid w:val="004E3872"/>
    <w:rsid w:val="004E387A"/>
    <w:rsid w:val="004E390A"/>
    <w:rsid w:val="004E3970"/>
    <w:rsid w:val="004E3BF8"/>
    <w:rsid w:val="004E3DC5"/>
    <w:rsid w:val="004E3E33"/>
    <w:rsid w:val="004E439B"/>
    <w:rsid w:val="004E43A5"/>
    <w:rsid w:val="004E4415"/>
    <w:rsid w:val="004E45DA"/>
    <w:rsid w:val="004E469B"/>
    <w:rsid w:val="004E4FE7"/>
    <w:rsid w:val="004E4FFD"/>
    <w:rsid w:val="004E5151"/>
    <w:rsid w:val="004E51F2"/>
    <w:rsid w:val="004E53FE"/>
    <w:rsid w:val="004E5631"/>
    <w:rsid w:val="004E56EE"/>
    <w:rsid w:val="004E585D"/>
    <w:rsid w:val="004E5A0B"/>
    <w:rsid w:val="004E5A79"/>
    <w:rsid w:val="004E5DB8"/>
    <w:rsid w:val="004E5E82"/>
    <w:rsid w:val="004E5F13"/>
    <w:rsid w:val="004E5F20"/>
    <w:rsid w:val="004E5FEE"/>
    <w:rsid w:val="004E6384"/>
    <w:rsid w:val="004E6466"/>
    <w:rsid w:val="004E64DD"/>
    <w:rsid w:val="004E650F"/>
    <w:rsid w:val="004E65C5"/>
    <w:rsid w:val="004E669D"/>
    <w:rsid w:val="004E6781"/>
    <w:rsid w:val="004E6938"/>
    <w:rsid w:val="004E6958"/>
    <w:rsid w:val="004E69D1"/>
    <w:rsid w:val="004E6CD6"/>
    <w:rsid w:val="004E6DE5"/>
    <w:rsid w:val="004E6ECF"/>
    <w:rsid w:val="004E7092"/>
    <w:rsid w:val="004E7315"/>
    <w:rsid w:val="004E75F0"/>
    <w:rsid w:val="004E7662"/>
    <w:rsid w:val="004E7881"/>
    <w:rsid w:val="004E794E"/>
    <w:rsid w:val="004E7B21"/>
    <w:rsid w:val="004E7C45"/>
    <w:rsid w:val="004E7C83"/>
    <w:rsid w:val="004E7ED7"/>
    <w:rsid w:val="004E7F00"/>
    <w:rsid w:val="004F00BB"/>
    <w:rsid w:val="004F0400"/>
    <w:rsid w:val="004F092F"/>
    <w:rsid w:val="004F09DE"/>
    <w:rsid w:val="004F0E31"/>
    <w:rsid w:val="004F1347"/>
    <w:rsid w:val="004F14A2"/>
    <w:rsid w:val="004F15AE"/>
    <w:rsid w:val="004F15B3"/>
    <w:rsid w:val="004F160E"/>
    <w:rsid w:val="004F1861"/>
    <w:rsid w:val="004F1899"/>
    <w:rsid w:val="004F1B64"/>
    <w:rsid w:val="004F1BE8"/>
    <w:rsid w:val="004F1D0C"/>
    <w:rsid w:val="004F1E4A"/>
    <w:rsid w:val="004F1ED5"/>
    <w:rsid w:val="004F1F80"/>
    <w:rsid w:val="004F203C"/>
    <w:rsid w:val="004F2069"/>
    <w:rsid w:val="004F21C0"/>
    <w:rsid w:val="004F22F8"/>
    <w:rsid w:val="004F2624"/>
    <w:rsid w:val="004F27B7"/>
    <w:rsid w:val="004F27FA"/>
    <w:rsid w:val="004F2826"/>
    <w:rsid w:val="004F2D47"/>
    <w:rsid w:val="004F30B3"/>
    <w:rsid w:val="004F316A"/>
    <w:rsid w:val="004F3196"/>
    <w:rsid w:val="004F31C2"/>
    <w:rsid w:val="004F32FE"/>
    <w:rsid w:val="004F35A7"/>
    <w:rsid w:val="004F38BB"/>
    <w:rsid w:val="004F394E"/>
    <w:rsid w:val="004F3C0F"/>
    <w:rsid w:val="004F3CA6"/>
    <w:rsid w:val="004F40D1"/>
    <w:rsid w:val="004F41EA"/>
    <w:rsid w:val="004F45B2"/>
    <w:rsid w:val="004F45E7"/>
    <w:rsid w:val="004F46C7"/>
    <w:rsid w:val="004F492C"/>
    <w:rsid w:val="004F4941"/>
    <w:rsid w:val="004F49B6"/>
    <w:rsid w:val="004F4EA6"/>
    <w:rsid w:val="004F51B5"/>
    <w:rsid w:val="004F5277"/>
    <w:rsid w:val="004F5507"/>
    <w:rsid w:val="004F56AE"/>
    <w:rsid w:val="004F6295"/>
    <w:rsid w:val="004F634B"/>
    <w:rsid w:val="004F63BC"/>
    <w:rsid w:val="004F63D5"/>
    <w:rsid w:val="004F665D"/>
    <w:rsid w:val="004F6701"/>
    <w:rsid w:val="004F6849"/>
    <w:rsid w:val="004F6ABA"/>
    <w:rsid w:val="004F6E70"/>
    <w:rsid w:val="004F702E"/>
    <w:rsid w:val="004F7190"/>
    <w:rsid w:val="004F71FE"/>
    <w:rsid w:val="004F75EF"/>
    <w:rsid w:val="004F7B2E"/>
    <w:rsid w:val="00500142"/>
    <w:rsid w:val="00500392"/>
    <w:rsid w:val="0050040B"/>
    <w:rsid w:val="005006BE"/>
    <w:rsid w:val="0050099B"/>
    <w:rsid w:val="00500AC1"/>
    <w:rsid w:val="00500AF7"/>
    <w:rsid w:val="00500F04"/>
    <w:rsid w:val="00500F22"/>
    <w:rsid w:val="00500F62"/>
    <w:rsid w:val="00501545"/>
    <w:rsid w:val="00501597"/>
    <w:rsid w:val="005015D7"/>
    <w:rsid w:val="0050178C"/>
    <w:rsid w:val="00501960"/>
    <w:rsid w:val="005020DC"/>
    <w:rsid w:val="00502137"/>
    <w:rsid w:val="00502534"/>
    <w:rsid w:val="0050265E"/>
    <w:rsid w:val="00502AD3"/>
    <w:rsid w:val="0050334A"/>
    <w:rsid w:val="0050341F"/>
    <w:rsid w:val="0050369E"/>
    <w:rsid w:val="005036F5"/>
    <w:rsid w:val="00503B07"/>
    <w:rsid w:val="00503B66"/>
    <w:rsid w:val="00503D52"/>
    <w:rsid w:val="00503E4C"/>
    <w:rsid w:val="0050425F"/>
    <w:rsid w:val="005042BE"/>
    <w:rsid w:val="0050434B"/>
    <w:rsid w:val="00504511"/>
    <w:rsid w:val="005046E6"/>
    <w:rsid w:val="005047C8"/>
    <w:rsid w:val="00504E36"/>
    <w:rsid w:val="0050501E"/>
    <w:rsid w:val="005053DD"/>
    <w:rsid w:val="005054C0"/>
    <w:rsid w:val="00505778"/>
    <w:rsid w:val="005057BB"/>
    <w:rsid w:val="005058A9"/>
    <w:rsid w:val="00505ADE"/>
    <w:rsid w:val="00505D00"/>
    <w:rsid w:val="00505D69"/>
    <w:rsid w:val="00505FF7"/>
    <w:rsid w:val="0050608F"/>
    <w:rsid w:val="00506259"/>
    <w:rsid w:val="005062D1"/>
    <w:rsid w:val="005066DA"/>
    <w:rsid w:val="005069D3"/>
    <w:rsid w:val="00506A22"/>
    <w:rsid w:val="00506D25"/>
    <w:rsid w:val="00506EC2"/>
    <w:rsid w:val="00506FE6"/>
    <w:rsid w:val="00507022"/>
    <w:rsid w:val="005075D2"/>
    <w:rsid w:val="005076CE"/>
    <w:rsid w:val="0050777A"/>
    <w:rsid w:val="0050785A"/>
    <w:rsid w:val="00507A43"/>
    <w:rsid w:val="00507D37"/>
    <w:rsid w:val="00507D85"/>
    <w:rsid w:val="00507E34"/>
    <w:rsid w:val="00507EF4"/>
    <w:rsid w:val="005102A0"/>
    <w:rsid w:val="005103DE"/>
    <w:rsid w:val="0051055C"/>
    <w:rsid w:val="005106E1"/>
    <w:rsid w:val="00510847"/>
    <w:rsid w:val="00510874"/>
    <w:rsid w:val="00510DF2"/>
    <w:rsid w:val="00510FEC"/>
    <w:rsid w:val="00510FFE"/>
    <w:rsid w:val="0051114A"/>
    <w:rsid w:val="00511254"/>
    <w:rsid w:val="005115C8"/>
    <w:rsid w:val="005115D4"/>
    <w:rsid w:val="00511820"/>
    <w:rsid w:val="00511B0E"/>
    <w:rsid w:val="00511C70"/>
    <w:rsid w:val="00511DD2"/>
    <w:rsid w:val="00511EC4"/>
    <w:rsid w:val="00512084"/>
    <w:rsid w:val="00512141"/>
    <w:rsid w:val="00512160"/>
    <w:rsid w:val="0051240E"/>
    <w:rsid w:val="0051286C"/>
    <w:rsid w:val="0051290A"/>
    <w:rsid w:val="00512953"/>
    <w:rsid w:val="005131DF"/>
    <w:rsid w:val="005134A8"/>
    <w:rsid w:val="00513512"/>
    <w:rsid w:val="00513772"/>
    <w:rsid w:val="0051389B"/>
    <w:rsid w:val="00513AAC"/>
    <w:rsid w:val="00513AB8"/>
    <w:rsid w:val="00513AC5"/>
    <w:rsid w:val="00513BC6"/>
    <w:rsid w:val="00513F51"/>
    <w:rsid w:val="005142CB"/>
    <w:rsid w:val="005144BE"/>
    <w:rsid w:val="005145A7"/>
    <w:rsid w:val="00514630"/>
    <w:rsid w:val="00514687"/>
    <w:rsid w:val="005147FF"/>
    <w:rsid w:val="00514818"/>
    <w:rsid w:val="005149AF"/>
    <w:rsid w:val="00514E65"/>
    <w:rsid w:val="00514F24"/>
    <w:rsid w:val="00514F75"/>
    <w:rsid w:val="00514F95"/>
    <w:rsid w:val="005150EC"/>
    <w:rsid w:val="0051550E"/>
    <w:rsid w:val="0051562C"/>
    <w:rsid w:val="00515C45"/>
    <w:rsid w:val="00515E36"/>
    <w:rsid w:val="00515FAE"/>
    <w:rsid w:val="0051606F"/>
    <w:rsid w:val="00516084"/>
    <w:rsid w:val="00516156"/>
    <w:rsid w:val="00516DCF"/>
    <w:rsid w:val="00516FAD"/>
    <w:rsid w:val="00516FDD"/>
    <w:rsid w:val="005175AC"/>
    <w:rsid w:val="00517958"/>
    <w:rsid w:val="00517CAA"/>
    <w:rsid w:val="00520179"/>
    <w:rsid w:val="00520235"/>
    <w:rsid w:val="00520D86"/>
    <w:rsid w:val="00520DB1"/>
    <w:rsid w:val="005210B2"/>
    <w:rsid w:val="005210DE"/>
    <w:rsid w:val="00521387"/>
    <w:rsid w:val="005213E5"/>
    <w:rsid w:val="005216AE"/>
    <w:rsid w:val="00521A59"/>
    <w:rsid w:val="00521C54"/>
    <w:rsid w:val="005224EE"/>
    <w:rsid w:val="005226A3"/>
    <w:rsid w:val="0052283A"/>
    <w:rsid w:val="00522C2A"/>
    <w:rsid w:val="00522C76"/>
    <w:rsid w:val="00522F59"/>
    <w:rsid w:val="00523003"/>
    <w:rsid w:val="0052300E"/>
    <w:rsid w:val="00523271"/>
    <w:rsid w:val="005232CF"/>
    <w:rsid w:val="005234AD"/>
    <w:rsid w:val="005236F2"/>
    <w:rsid w:val="005237F4"/>
    <w:rsid w:val="00523971"/>
    <w:rsid w:val="00523B35"/>
    <w:rsid w:val="00523B76"/>
    <w:rsid w:val="00523C5C"/>
    <w:rsid w:val="00523D54"/>
    <w:rsid w:val="005244BD"/>
    <w:rsid w:val="0052452C"/>
    <w:rsid w:val="0052497D"/>
    <w:rsid w:val="00524F42"/>
    <w:rsid w:val="00525121"/>
    <w:rsid w:val="00525128"/>
    <w:rsid w:val="00525198"/>
    <w:rsid w:val="0052530F"/>
    <w:rsid w:val="005257DD"/>
    <w:rsid w:val="00525C4F"/>
    <w:rsid w:val="00526114"/>
    <w:rsid w:val="005261A9"/>
    <w:rsid w:val="0052623F"/>
    <w:rsid w:val="0052631B"/>
    <w:rsid w:val="00526322"/>
    <w:rsid w:val="00526473"/>
    <w:rsid w:val="00526819"/>
    <w:rsid w:val="00526BA1"/>
    <w:rsid w:val="00526C95"/>
    <w:rsid w:val="00526EE8"/>
    <w:rsid w:val="00526F71"/>
    <w:rsid w:val="0052702D"/>
    <w:rsid w:val="005271F5"/>
    <w:rsid w:val="005272E5"/>
    <w:rsid w:val="0052733C"/>
    <w:rsid w:val="00527528"/>
    <w:rsid w:val="00527704"/>
    <w:rsid w:val="005278CD"/>
    <w:rsid w:val="00527911"/>
    <w:rsid w:val="00527A15"/>
    <w:rsid w:val="00527B62"/>
    <w:rsid w:val="00527CE3"/>
    <w:rsid w:val="00527D02"/>
    <w:rsid w:val="00527DE3"/>
    <w:rsid w:val="00530433"/>
    <w:rsid w:val="005304EA"/>
    <w:rsid w:val="00530647"/>
    <w:rsid w:val="00530892"/>
    <w:rsid w:val="00531130"/>
    <w:rsid w:val="0053127E"/>
    <w:rsid w:val="005315DF"/>
    <w:rsid w:val="00531BD1"/>
    <w:rsid w:val="00531DCA"/>
    <w:rsid w:val="00531E98"/>
    <w:rsid w:val="00531F56"/>
    <w:rsid w:val="00532158"/>
    <w:rsid w:val="00532845"/>
    <w:rsid w:val="00532903"/>
    <w:rsid w:val="00532B57"/>
    <w:rsid w:val="00532E30"/>
    <w:rsid w:val="00533072"/>
    <w:rsid w:val="00533092"/>
    <w:rsid w:val="005332C2"/>
    <w:rsid w:val="00533439"/>
    <w:rsid w:val="005335DF"/>
    <w:rsid w:val="00533662"/>
    <w:rsid w:val="005338CA"/>
    <w:rsid w:val="00533ACD"/>
    <w:rsid w:val="00533B99"/>
    <w:rsid w:val="00533D16"/>
    <w:rsid w:val="00533DDC"/>
    <w:rsid w:val="00533E19"/>
    <w:rsid w:val="00533E30"/>
    <w:rsid w:val="005341AB"/>
    <w:rsid w:val="005341FA"/>
    <w:rsid w:val="0053438B"/>
    <w:rsid w:val="00534507"/>
    <w:rsid w:val="00534550"/>
    <w:rsid w:val="00534622"/>
    <w:rsid w:val="00534660"/>
    <w:rsid w:val="005346EF"/>
    <w:rsid w:val="005347A3"/>
    <w:rsid w:val="005348CF"/>
    <w:rsid w:val="005348FB"/>
    <w:rsid w:val="0053492D"/>
    <w:rsid w:val="005355E6"/>
    <w:rsid w:val="0053588F"/>
    <w:rsid w:val="00535A5E"/>
    <w:rsid w:val="00535D93"/>
    <w:rsid w:val="0053606D"/>
    <w:rsid w:val="00536105"/>
    <w:rsid w:val="00536213"/>
    <w:rsid w:val="0053632C"/>
    <w:rsid w:val="005363F4"/>
    <w:rsid w:val="0053641E"/>
    <w:rsid w:val="00536657"/>
    <w:rsid w:val="00536670"/>
    <w:rsid w:val="00536A8B"/>
    <w:rsid w:val="00536B1B"/>
    <w:rsid w:val="00536CCC"/>
    <w:rsid w:val="00536F3A"/>
    <w:rsid w:val="005374DF"/>
    <w:rsid w:val="005375F3"/>
    <w:rsid w:val="00537751"/>
    <w:rsid w:val="00537B00"/>
    <w:rsid w:val="00537B13"/>
    <w:rsid w:val="00537DF9"/>
    <w:rsid w:val="005401D6"/>
    <w:rsid w:val="0054075B"/>
    <w:rsid w:val="00540C35"/>
    <w:rsid w:val="00540D05"/>
    <w:rsid w:val="00540D91"/>
    <w:rsid w:val="00540EE4"/>
    <w:rsid w:val="00540FDF"/>
    <w:rsid w:val="00541730"/>
    <w:rsid w:val="00541765"/>
    <w:rsid w:val="005418FA"/>
    <w:rsid w:val="00541925"/>
    <w:rsid w:val="00541996"/>
    <w:rsid w:val="00541A7A"/>
    <w:rsid w:val="00541AA6"/>
    <w:rsid w:val="00541CEA"/>
    <w:rsid w:val="005422D7"/>
    <w:rsid w:val="005422FA"/>
    <w:rsid w:val="005423A7"/>
    <w:rsid w:val="0054242B"/>
    <w:rsid w:val="0054248C"/>
    <w:rsid w:val="00542965"/>
    <w:rsid w:val="00542BB5"/>
    <w:rsid w:val="00542BEA"/>
    <w:rsid w:val="0054313B"/>
    <w:rsid w:val="00543176"/>
    <w:rsid w:val="005437E6"/>
    <w:rsid w:val="00543E02"/>
    <w:rsid w:val="00543E9C"/>
    <w:rsid w:val="00544340"/>
    <w:rsid w:val="005445CD"/>
    <w:rsid w:val="0054469E"/>
    <w:rsid w:val="00544D06"/>
    <w:rsid w:val="00544D53"/>
    <w:rsid w:val="005452A3"/>
    <w:rsid w:val="00545343"/>
    <w:rsid w:val="00545377"/>
    <w:rsid w:val="005456FE"/>
    <w:rsid w:val="00545716"/>
    <w:rsid w:val="00545896"/>
    <w:rsid w:val="00545A00"/>
    <w:rsid w:val="00545A32"/>
    <w:rsid w:val="00545B4C"/>
    <w:rsid w:val="00545EDC"/>
    <w:rsid w:val="00545F64"/>
    <w:rsid w:val="005460D6"/>
    <w:rsid w:val="00546206"/>
    <w:rsid w:val="005463E8"/>
    <w:rsid w:val="0054649F"/>
    <w:rsid w:val="005466B7"/>
    <w:rsid w:val="005468A4"/>
    <w:rsid w:val="00546B84"/>
    <w:rsid w:val="00546C26"/>
    <w:rsid w:val="00546CF0"/>
    <w:rsid w:val="00546EBD"/>
    <w:rsid w:val="00546F85"/>
    <w:rsid w:val="0054730E"/>
    <w:rsid w:val="00547EBE"/>
    <w:rsid w:val="00547F9A"/>
    <w:rsid w:val="00547FA8"/>
    <w:rsid w:val="005502BB"/>
    <w:rsid w:val="0055045F"/>
    <w:rsid w:val="00550799"/>
    <w:rsid w:val="0055098B"/>
    <w:rsid w:val="00550A71"/>
    <w:rsid w:val="00550E11"/>
    <w:rsid w:val="00550FBC"/>
    <w:rsid w:val="0055108B"/>
    <w:rsid w:val="0055108C"/>
    <w:rsid w:val="00551201"/>
    <w:rsid w:val="005516C5"/>
    <w:rsid w:val="00551772"/>
    <w:rsid w:val="00551832"/>
    <w:rsid w:val="005518D3"/>
    <w:rsid w:val="00551C01"/>
    <w:rsid w:val="00551D2A"/>
    <w:rsid w:val="00551FBA"/>
    <w:rsid w:val="00552091"/>
    <w:rsid w:val="00552963"/>
    <w:rsid w:val="00552ADE"/>
    <w:rsid w:val="00552B99"/>
    <w:rsid w:val="00552E87"/>
    <w:rsid w:val="0055325D"/>
    <w:rsid w:val="00553705"/>
    <w:rsid w:val="005537F3"/>
    <w:rsid w:val="0055398C"/>
    <w:rsid w:val="00553D3B"/>
    <w:rsid w:val="00553F4D"/>
    <w:rsid w:val="00554420"/>
    <w:rsid w:val="0055445E"/>
    <w:rsid w:val="0055459B"/>
    <w:rsid w:val="00554897"/>
    <w:rsid w:val="005548BB"/>
    <w:rsid w:val="005549D7"/>
    <w:rsid w:val="00554BEF"/>
    <w:rsid w:val="00554C8F"/>
    <w:rsid w:val="00554D48"/>
    <w:rsid w:val="00555065"/>
    <w:rsid w:val="005550DB"/>
    <w:rsid w:val="00555275"/>
    <w:rsid w:val="005553B0"/>
    <w:rsid w:val="005555C2"/>
    <w:rsid w:val="0055572C"/>
    <w:rsid w:val="005557B7"/>
    <w:rsid w:val="00555B1A"/>
    <w:rsid w:val="00555D8D"/>
    <w:rsid w:val="00555D99"/>
    <w:rsid w:val="00555F0C"/>
    <w:rsid w:val="00556071"/>
    <w:rsid w:val="005560B9"/>
    <w:rsid w:val="005563AA"/>
    <w:rsid w:val="005563DB"/>
    <w:rsid w:val="0055693F"/>
    <w:rsid w:val="00556A31"/>
    <w:rsid w:val="00556A70"/>
    <w:rsid w:val="00556BB9"/>
    <w:rsid w:val="00556CCD"/>
    <w:rsid w:val="00556FF0"/>
    <w:rsid w:val="00557034"/>
    <w:rsid w:val="00557041"/>
    <w:rsid w:val="00557750"/>
    <w:rsid w:val="00557868"/>
    <w:rsid w:val="005578BE"/>
    <w:rsid w:val="0055796C"/>
    <w:rsid w:val="00557DE8"/>
    <w:rsid w:val="0056019F"/>
    <w:rsid w:val="005601B9"/>
    <w:rsid w:val="005602E9"/>
    <w:rsid w:val="0056035F"/>
    <w:rsid w:val="00560765"/>
    <w:rsid w:val="0056092B"/>
    <w:rsid w:val="00560B1E"/>
    <w:rsid w:val="00561450"/>
    <w:rsid w:val="00561881"/>
    <w:rsid w:val="00561A2D"/>
    <w:rsid w:val="00561E46"/>
    <w:rsid w:val="00561EE5"/>
    <w:rsid w:val="005622BB"/>
    <w:rsid w:val="005623F8"/>
    <w:rsid w:val="00562EF7"/>
    <w:rsid w:val="0056305C"/>
    <w:rsid w:val="00563286"/>
    <w:rsid w:val="00563647"/>
    <w:rsid w:val="005639C6"/>
    <w:rsid w:val="00563F3B"/>
    <w:rsid w:val="005641A1"/>
    <w:rsid w:val="00564289"/>
    <w:rsid w:val="00564386"/>
    <w:rsid w:val="005647FB"/>
    <w:rsid w:val="00564AE7"/>
    <w:rsid w:val="00564C2A"/>
    <w:rsid w:val="00564C66"/>
    <w:rsid w:val="00564CC3"/>
    <w:rsid w:val="00564E51"/>
    <w:rsid w:val="005651A1"/>
    <w:rsid w:val="005651B6"/>
    <w:rsid w:val="005652C0"/>
    <w:rsid w:val="0056543D"/>
    <w:rsid w:val="00565494"/>
    <w:rsid w:val="00565626"/>
    <w:rsid w:val="00565756"/>
    <w:rsid w:val="005658B9"/>
    <w:rsid w:val="00565DAD"/>
    <w:rsid w:val="00565DDE"/>
    <w:rsid w:val="00565EFC"/>
    <w:rsid w:val="00565F6B"/>
    <w:rsid w:val="0056608B"/>
    <w:rsid w:val="00566168"/>
    <w:rsid w:val="0056648F"/>
    <w:rsid w:val="00566501"/>
    <w:rsid w:val="00566518"/>
    <w:rsid w:val="005667E9"/>
    <w:rsid w:val="0056693B"/>
    <w:rsid w:val="0056695E"/>
    <w:rsid w:val="005669CB"/>
    <w:rsid w:val="00566AB2"/>
    <w:rsid w:val="00567461"/>
    <w:rsid w:val="00567464"/>
    <w:rsid w:val="00567563"/>
    <w:rsid w:val="005677BF"/>
    <w:rsid w:val="00567D48"/>
    <w:rsid w:val="00567DFE"/>
    <w:rsid w:val="00567F1D"/>
    <w:rsid w:val="005701F6"/>
    <w:rsid w:val="0057045A"/>
    <w:rsid w:val="00570D4E"/>
    <w:rsid w:val="0057129D"/>
    <w:rsid w:val="00571618"/>
    <w:rsid w:val="00571BA6"/>
    <w:rsid w:val="00571CDF"/>
    <w:rsid w:val="00571ECF"/>
    <w:rsid w:val="00572077"/>
    <w:rsid w:val="005720E4"/>
    <w:rsid w:val="0057214A"/>
    <w:rsid w:val="005721F0"/>
    <w:rsid w:val="005725F5"/>
    <w:rsid w:val="0057285F"/>
    <w:rsid w:val="0057287D"/>
    <w:rsid w:val="005728CE"/>
    <w:rsid w:val="00572BE7"/>
    <w:rsid w:val="00573145"/>
    <w:rsid w:val="005731AB"/>
    <w:rsid w:val="005733E7"/>
    <w:rsid w:val="00573554"/>
    <w:rsid w:val="005736EB"/>
    <w:rsid w:val="005737C0"/>
    <w:rsid w:val="005737D6"/>
    <w:rsid w:val="00573938"/>
    <w:rsid w:val="005739E0"/>
    <w:rsid w:val="00573AAD"/>
    <w:rsid w:val="00573C62"/>
    <w:rsid w:val="00573DB7"/>
    <w:rsid w:val="00574086"/>
    <w:rsid w:val="00574250"/>
    <w:rsid w:val="00574399"/>
    <w:rsid w:val="0057447E"/>
    <w:rsid w:val="00574537"/>
    <w:rsid w:val="00574630"/>
    <w:rsid w:val="00574812"/>
    <w:rsid w:val="00574E0E"/>
    <w:rsid w:val="00574EFA"/>
    <w:rsid w:val="00575061"/>
    <w:rsid w:val="005750D8"/>
    <w:rsid w:val="005750EA"/>
    <w:rsid w:val="005751FD"/>
    <w:rsid w:val="00575A36"/>
    <w:rsid w:val="00575D1F"/>
    <w:rsid w:val="00575FD1"/>
    <w:rsid w:val="00576200"/>
    <w:rsid w:val="0057623E"/>
    <w:rsid w:val="005762B0"/>
    <w:rsid w:val="0057642D"/>
    <w:rsid w:val="0057652E"/>
    <w:rsid w:val="00576989"/>
    <w:rsid w:val="00576AA3"/>
    <w:rsid w:val="00576AB6"/>
    <w:rsid w:val="00576C8B"/>
    <w:rsid w:val="00576F7F"/>
    <w:rsid w:val="00577193"/>
    <w:rsid w:val="00577551"/>
    <w:rsid w:val="0057760F"/>
    <w:rsid w:val="00577647"/>
    <w:rsid w:val="0057768B"/>
    <w:rsid w:val="00577731"/>
    <w:rsid w:val="00577A69"/>
    <w:rsid w:val="00577ACE"/>
    <w:rsid w:val="00577AEE"/>
    <w:rsid w:val="00577CB9"/>
    <w:rsid w:val="00577D0A"/>
    <w:rsid w:val="00577E25"/>
    <w:rsid w:val="005800B4"/>
    <w:rsid w:val="005801B2"/>
    <w:rsid w:val="005801C3"/>
    <w:rsid w:val="00580339"/>
    <w:rsid w:val="005803C0"/>
    <w:rsid w:val="00580476"/>
    <w:rsid w:val="0058057F"/>
    <w:rsid w:val="005805AE"/>
    <w:rsid w:val="00580617"/>
    <w:rsid w:val="00580D58"/>
    <w:rsid w:val="00580DF9"/>
    <w:rsid w:val="00581095"/>
    <w:rsid w:val="005810E0"/>
    <w:rsid w:val="0058116D"/>
    <w:rsid w:val="0058140E"/>
    <w:rsid w:val="005819E7"/>
    <w:rsid w:val="00581B34"/>
    <w:rsid w:val="00581D49"/>
    <w:rsid w:val="00581FAC"/>
    <w:rsid w:val="0058212D"/>
    <w:rsid w:val="005824C1"/>
    <w:rsid w:val="00582503"/>
    <w:rsid w:val="00582515"/>
    <w:rsid w:val="005825B1"/>
    <w:rsid w:val="00582623"/>
    <w:rsid w:val="0058262F"/>
    <w:rsid w:val="005827EE"/>
    <w:rsid w:val="00582968"/>
    <w:rsid w:val="00582A00"/>
    <w:rsid w:val="00582A5D"/>
    <w:rsid w:val="005830EB"/>
    <w:rsid w:val="00583414"/>
    <w:rsid w:val="005839B4"/>
    <w:rsid w:val="00583C6F"/>
    <w:rsid w:val="00583C91"/>
    <w:rsid w:val="005841D1"/>
    <w:rsid w:val="005845B5"/>
    <w:rsid w:val="005845F1"/>
    <w:rsid w:val="00584880"/>
    <w:rsid w:val="00584A0B"/>
    <w:rsid w:val="00584A92"/>
    <w:rsid w:val="00584BF5"/>
    <w:rsid w:val="00584FC9"/>
    <w:rsid w:val="005855A9"/>
    <w:rsid w:val="0058562B"/>
    <w:rsid w:val="005856ED"/>
    <w:rsid w:val="00585839"/>
    <w:rsid w:val="00585C89"/>
    <w:rsid w:val="00585CCF"/>
    <w:rsid w:val="00585DFA"/>
    <w:rsid w:val="00585F29"/>
    <w:rsid w:val="00585FC9"/>
    <w:rsid w:val="005860FB"/>
    <w:rsid w:val="00586248"/>
    <w:rsid w:val="0058643D"/>
    <w:rsid w:val="0058674D"/>
    <w:rsid w:val="005869A0"/>
    <w:rsid w:val="00586A8A"/>
    <w:rsid w:val="00586AC5"/>
    <w:rsid w:val="00586BE1"/>
    <w:rsid w:val="00586EF1"/>
    <w:rsid w:val="00586FDD"/>
    <w:rsid w:val="005874A3"/>
    <w:rsid w:val="005875FC"/>
    <w:rsid w:val="00587737"/>
    <w:rsid w:val="00587853"/>
    <w:rsid w:val="00587957"/>
    <w:rsid w:val="005879A9"/>
    <w:rsid w:val="00587F43"/>
    <w:rsid w:val="005900FB"/>
    <w:rsid w:val="00590274"/>
    <w:rsid w:val="005903FC"/>
    <w:rsid w:val="005904C0"/>
    <w:rsid w:val="00590609"/>
    <w:rsid w:val="00590640"/>
    <w:rsid w:val="005908ED"/>
    <w:rsid w:val="00590A96"/>
    <w:rsid w:val="00590B01"/>
    <w:rsid w:val="00590C46"/>
    <w:rsid w:val="00590F46"/>
    <w:rsid w:val="00590F81"/>
    <w:rsid w:val="005910E5"/>
    <w:rsid w:val="005910F6"/>
    <w:rsid w:val="00591168"/>
    <w:rsid w:val="005911EA"/>
    <w:rsid w:val="00591204"/>
    <w:rsid w:val="00591497"/>
    <w:rsid w:val="0059158F"/>
    <w:rsid w:val="00591A41"/>
    <w:rsid w:val="00591D2E"/>
    <w:rsid w:val="005920E2"/>
    <w:rsid w:val="005924C6"/>
    <w:rsid w:val="00592568"/>
    <w:rsid w:val="005926FA"/>
    <w:rsid w:val="00592818"/>
    <w:rsid w:val="0059294D"/>
    <w:rsid w:val="00592AD0"/>
    <w:rsid w:val="00592AE4"/>
    <w:rsid w:val="00592D3D"/>
    <w:rsid w:val="00592F86"/>
    <w:rsid w:val="00592FBB"/>
    <w:rsid w:val="00593173"/>
    <w:rsid w:val="005931B0"/>
    <w:rsid w:val="0059326D"/>
    <w:rsid w:val="005932E2"/>
    <w:rsid w:val="005934D3"/>
    <w:rsid w:val="005934D5"/>
    <w:rsid w:val="0059354A"/>
    <w:rsid w:val="005935B4"/>
    <w:rsid w:val="005936A7"/>
    <w:rsid w:val="00593C15"/>
    <w:rsid w:val="00594172"/>
    <w:rsid w:val="00594211"/>
    <w:rsid w:val="005942FA"/>
    <w:rsid w:val="00594455"/>
    <w:rsid w:val="005945E4"/>
    <w:rsid w:val="0059460C"/>
    <w:rsid w:val="0059490A"/>
    <w:rsid w:val="00594DB2"/>
    <w:rsid w:val="00595573"/>
    <w:rsid w:val="00595679"/>
    <w:rsid w:val="00595680"/>
    <w:rsid w:val="005956A3"/>
    <w:rsid w:val="0059595B"/>
    <w:rsid w:val="00595A32"/>
    <w:rsid w:val="00596352"/>
    <w:rsid w:val="0059643C"/>
    <w:rsid w:val="005964D4"/>
    <w:rsid w:val="00596517"/>
    <w:rsid w:val="0059668A"/>
    <w:rsid w:val="00596A49"/>
    <w:rsid w:val="00596BB0"/>
    <w:rsid w:val="00596F8B"/>
    <w:rsid w:val="00596F92"/>
    <w:rsid w:val="0059704F"/>
    <w:rsid w:val="0059706C"/>
    <w:rsid w:val="0059721F"/>
    <w:rsid w:val="0059734D"/>
    <w:rsid w:val="00597421"/>
    <w:rsid w:val="00597496"/>
    <w:rsid w:val="005974A2"/>
    <w:rsid w:val="00597743"/>
    <w:rsid w:val="00597ADB"/>
    <w:rsid w:val="00597ADF"/>
    <w:rsid w:val="00597CD5"/>
    <w:rsid w:val="00597CDC"/>
    <w:rsid w:val="00597DB7"/>
    <w:rsid w:val="005A0174"/>
    <w:rsid w:val="005A025D"/>
    <w:rsid w:val="005A02BA"/>
    <w:rsid w:val="005A03C4"/>
    <w:rsid w:val="005A0467"/>
    <w:rsid w:val="005A05C5"/>
    <w:rsid w:val="005A0883"/>
    <w:rsid w:val="005A0AB9"/>
    <w:rsid w:val="005A0B32"/>
    <w:rsid w:val="005A0D31"/>
    <w:rsid w:val="005A0EE0"/>
    <w:rsid w:val="005A1206"/>
    <w:rsid w:val="005A13B9"/>
    <w:rsid w:val="005A1487"/>
    <w:rsid w:val="005A1648"/>
    <w:rsid w:val="005A1785"/>
    <w:rsid w:val="005A198B"/>
    <w:rsid w:val="005A1A8E"/>
    <w:rsid w:val="005A1B1A"/>
    <w:rsid w:val="005A1BC3"/>
    <w:rsid w:val="005A1DC2"/>
    <w:rsid w:val="005A1E5E"/>
    <w:rsid w:val="005A1E6C"/>
    <w:rsid w:val="005A1F41"/>
    <w:rsid w:val="005A22B2"/>
    <w:rsid w:val="005A23BB"/>
    <w:rsid w:val="005A23C3"/>
    <w:rsid w:val="005A24C4"/>
    <w:rsid w:val="005A26F3"/>
    <w:rsid w:val="005A2798"/>
    <w:rsid w:val="005A28DF"/>
    <w:rsid w:val="005A2942"/>
    <w:rsid w:val="005A2C10"/>
    <w:rsid w:val="005A2D54"/>
    <w:rsid w:val="005A2DD7"/>
    <w:rsid w:val="005A30C1"/>
    <w:rsid w:val="005A38C6"/>
    <w:rsid w:val="005A3A21"/>
    <w:rsid w:val="005A3A28"/>
    <w:rsid w:val="005A3A57"/>
    <w:rsid w:val="005A3C87"/>
    <w:rsid w:val="005A3E2F"/>
    <w:rsid w:val="005A3E60"/>
    <w:rsid w:val="005A3ED4"/>
    <w:rsid w:val="005A3FB7"/>
    <w:rsid w:val="005A413D"/>
    <w:rsid w:val="005A43AD"/>
    <w:rsid w:val="005A43E8"/>
    <w:rsid w:val="005A4594"/>
    <w:rsid w:val="005A4630"/>
    <w:rsid w:val="005A4803"/>
    <w:rsid w:val="005A4ED0"/>
    <w:rsid w:val="005A52AB"/>
    <w:rsid w:val="005A551D"/>
    <w:rsid w:val="005A58EB"/>
    <w:rsid w:val="005A5A85"/>
    <w:rsid w:val="005A5C49"/>
    <w:rsid w:val="005A5CDF"/>
    <w:rsid w:val="005A5D08"/>
    <w:rsid w:val="005A604A"/>
    <w:rsid w:val="005A6120"/>
    <w:rsid w:val="005A6182"/>
    <w:rsid w:val="005A634C"/>
    <w:rsid w:val="005A6494"/>
    <w:rsid w:val="005A6759"/>
    <w:rsid w:val="005A6985"/>
    <w:rsid w:val="005A6D04"/>
    <w:rsid w:val="005A6E3E"/>
    <w:rsid w:val="005A7024"/>
    <w:rsid w:val="005A70C3"/>
    <w:rsid w:val="005A7162"/>
    <w:rsid w:val="005A7165"/>
    <w:rsid w:val="005A71B7"/>
    <w:rsid w:val="005A7362"/>
    <w:rsid w:val="005A74FF"/>
    <w:rsid w:val="005A7728"/>
    <w:rsid w:val="005A7A44"/>
    <w:rsid w:val="005A7AF4"/>
    <w:rsid w:val="005A7C9F"/>
    <w:rsid w:val="005A7CD6"/>
    <w:rsid w:val="005A7F7D"/>
    <w:rsid w:val="005B0349"/>
    <w:rsid w:val="005B0566"/>
    <w:rsid w:val="005B0627"/>
    <w:rsid w:val="005B0774"/>
    <w:rsid w:val="005B08D9"/>
    <w:rsid w:val="005B09ED"/>
    <w:rsid w:val="005B0A9B"/>
    <w:rsid w:val="005B0B11"/>
    <w:rsid w:val="005B0B63"/>
    <w:rsid w:val="005B0E4F"/>
    <w:rsid w:val="005B12F7"/>
    <w:rsid w:val="005B1412"/>
    <w:rsid w:val="005B1496"/>
    <w:rsid w:val="005B1692"/>
    <w:rsid w:val="005B16EB"/>
    <w:rsid w:val="005B1B51"/>
    <w:rsid w:val="005B1C36"/>
    <w:rsid w:val="005B1C5D"/>
    <w:rsid w:val="005B1CC4"/>
    <w:rsid w:val="005B1ECB"/>
    <w:rsid w:val="005B1EF7"/>
    <w:rsid w:val="005B235A"/>
    <w:rsid w:val="005B2550"/>
    <w:rsid w:val="005B2581"/>
    <w:rsid w:val="005B26AC"/>
    <w:rsid w:val="005B2763"/>
    <w:rsid w:val="005B29FA"/>
    <w:rsid w:val="005B2CF0"/>
    <w:rsid w:val="005B2ED3"/>
    <w:rsid w:val="005B311E"/>
    <w:rsid w:val="005B35E5"/>
    <w:rsid w:val="005B38DF"/>
    <w:rsid w:val="005B3B8F"/>
    <w:rsid w:val="005B3D28"/>
    <w:rsid w:val="005B3D52"/>
    <w:rsid w:val="005B3D70"/>
    <w:rsid w:val="005B3FDC"/>
    <w:rsid w:val="005B414C"/>
    <w:rsid w:val="005B44E7"/>
    <w:rsid w:val="005B4854"/>
    <w:rsid w:val="005B4B68"/>
    <w:rsid w:val="005B4CA6"/>
    <w:rsid w:val="005B4D10"/>
    <w:rsid w:val="005B4D65"/>
    <w:rsid w:val="005B4E33"/>
    <w:rsid w:val="005B501F"/>
    <w:rsid w:val="005B5061"/>
    <w:rsid w:val="005B5938"/>
    <w:rsid w:val="005B5940"/>
    <w:rsid w:val="005B5A32"/>
    <w:rsid w:val="005B5AD4"/>
    <w:rsid w:val="005B5B5E"/>
    <w:rsid w:val="005B5BEF"/>
    <w:rsid w:val="005B5C5A"/>
    <w:rsid w:val="005B5C93"/>
    <w:rsid w:val="005B5DC0"/>
    <w:rsid w:val="005B5F1B"/>
    <w:rsid w:val="005B6083"/>
    <w:rsid w:val="005B62CD"/>
    <w:rsid w:val="005B6357"/>
    <w:rsid w:val="005B63B4"/>
    <w:rsid w:val="005B6450"/>
    <w:rsid w:val="005B6578"/>
    <w:rsid w:val="005B65AD"/>
    <w:rsid w:val="005B6850"/>
    <w:rsid w:val="005B6A62"/>
    <w:rsid w:val="005B6BCE"/>
    <w:rsid w:val="005B6EA8"/>
    <w:rsid w:val="005B6F70"/>
    <w:rsid w:val="005B74AC"/>
    <w:rsid w:val="005B7C7F"/>
    <w:rsid w:val="005C004F"/>
    <w:rsid w:val="005C0066"/>
    <w:rsid w:val="005C01CF"/>
    <w:rsid w:val="005C0273"/>
    <w:rsid w:val="005C0339"/>
    <w:rsid w:val="005C0749"/>
    <w:rsid w:val="005C0869"/>
    <w:rsid w:val="005C0B38"/>
    <w:rsid w:val="005C0D2A"/>
    <w:rsid w:val="005C0D64"/>
    <w:rsid w:val="005C0E6B"/>
    <w:rsid w:val="005C1016"/>
    <w:rsid w:val="005C1AD2"/>
    <w:rsid w:val="005C1E33"/>
    <w:rsid w:val="005C1F7D"/>
    <w:rsid w:val="005C2354"/>
    <w:rsid w:val="005C23AA"/>
    <w:rsid w:val="005C24D8"/>
    <w:rsid w:val="005C253D"/>
    <w:rsid w:val="005C26EB"/>
    <w:rsid w:val="005C26FB"/>
    <w:rsid w:val="005C274A"/>
    <w:rsid w:val="005C2897"/>
    <w:rsid w:val="005C295A"/>
    <w:rsid w:val="005C29BE"/>
    <w:rsid w:val="005C2C37"/>
    <w:rsid w:val="005C2EA2"/>
    <w:rsid w:val="005C2F96"/>
    <w:rsid w:val="005C3032"/>
    <w:rsid w:val="005C307A"/>
    <w:rsid w:val="005C331D"/>
    <w:rsid w:val="005C352D"/>
    <w:rsid w:val="005C3573"/>
    <w:rsid w:val="005C3757"/>
    <w:rsid w:val="005C37CB"/>
    <w:rsid w:val="005C3FCE"/>
    <w:rsid w:val="005C40FA"/>
    <w:rsid w:val="005C44A4"/>
    <w:rsid w:val="005C44B3"/>
    <w:rsid w:val="005C44B8"/>
    <w:rsid w:val="005C4863"/>
    <w:rsid w:val="005C4919"/>
    <w:rsid w:val="005C4C84"/>
    <w:rsid w:val="005C4CFF"/>
    <w:rsid w:val="005C4DDB"/>
    <w:rsid w:val="005C4F4A"/>
    <w:rsid w:val="005C4FCC"/>
    <w:rsid w:val="005C5152"/>
    <w:rsid w:val="005C53C7"/>
    <w:rsid w:val="005C555F"/>
    <w:rsid w:val="005C55ED"/>
    <w:rsid w:val="005C5B0D"/>
    <w:rsid w:val="005C5FAB"/>
    <w:rsid w:val="005C603C"/>
    <w:rsid w:val="005C616F"/>
    <w:rsid w:val="005C61D9"/>
    <w:rsid w:val="005C64AA"/>
    <w:rsid w:val="005C6640"/>
    <w:rsid w:val="005C6991"/>
    <w:rsid w:val="005C7007"/>
    <w:rsid w:val="005C708C"/>
    <w:rsid w:val="005C72A1"/>
    <w:rsid w:val="005C760A"/>
    <w:rsid w:val="005C7800"/>
    <w:rsid w:val="005C7979"/>
    <w:rsid w:val="005C79AD"/>
    <w:rsid w:val="005C7A13"/>
    <w:rsid w:val="005C7A43"/>
    <w:rsid w:val="005C7AA5"/>
    <w:rsid w:val="005C7AEE"/>
    <w:rsid w:val="005C7D93"/>
    <w:rsid w:val="005C7F93"/>
    <w:rsid w:val="005D00B7"/>
    <w:rsid w:val="005D00E0"/>
    <w:rsid w:val="005D071E"/>
    <w:rsid w:val="005D0898"/>
    <w:rsid w:val="005D089A"/>
    <w:rsid w:val="005D0A8B"/>
    <w:rsid w:val="005D0C67"/>
    <w:rsid w:val="005D0CFA"/>
    <w:rsid w:val="005D0E4A"/>
    <w:rsid w:val="005D0E6F"/>
    <w:rsid w:val="005D0F5B"/>
    <w:rsid w:val="005D1600"/>
    <w:rsid w:val="005D19D5"/>
    <w:rsid w:val="005D1BB9"/>
    <w:rsid w:val="005D1D0E"/>
    <w:rsid w:val="005D1DB8"/>
    <w:rsid w:val="005D1E6E"/>
    <w:rsid w:val="005D2167"/>
    <w:rsid w:val="005D24C7"/>
    <w:rsid w:val="005D2609"/>
    <w:rsid w:val="005D264E"/>
    <w:rsid w:val="005D27CE"/>
    <w:rsid w:val="005D2CCC"/>
    <w:rsid w:val="005D3104"/>
    <w:rsid w:val="005D31F3"/>
    <w:rsid w:val="005D357E"/>
    <w:rsid w:val="005D38AD"/>
    <w:rsid w:val="005D3B1A"/>
    <w:rsid w:val="005D3B2C"/>
    <w:rsid w:val="005D3CA7"/>
    <w:rsid w:val="005D3CCB"/>
    <w:rsid w:val="005D3E12"/>
    <w:rsid w:val="005D3E2F"/>
    <w:rsid w:val="005D4073"/>
    <w:rsid w:val="005D436B"/>
    <w:rsid w:val="005D4499"/>
    <w:rsid w:val="005D4548"/>
    <w:rsid w:val="005D4867"/>
    <w:rsid w:val="005D48ED"/>
    <w:rsid w:val="005D4A0E"/>
    <w:rsid w:val="005D4BCA"/>
    <w:rsid w:val="005D4EAF"/>
    <w:rsid w:val="005D508E"/>
    <w:rsid w:val="005D5244"/>
    <w:rsid w:val="005D5497"/>
    <w:rsid w:val="005D5538"/>
    <w:rsid w:val="005D5738"/>
    <w:rsid w:val="005D5B32"/>
    <w:rsid w:val="005D5D8D"/>
    <w:rsid w:val="005D61AB"/>
    <w:rsid w:val="005D64E3"/>
    <w:rsid w:val="005D6551"/>
    <w:rsid w:val="005D656F"/>
    <w:rsid w:val="005D6B79"/>
    <w:rsid w:val="005D6C80"/>
    <w:rsid w:val="005D724A"/>
    <w:rsid w:val="005D7508"/>
    <w:rsid w:val="005D773F"/>
    <w:rsid w:val="005D78E4"/>
    <w:rsid w:val="005D7C36"/>
    <w:rsid w:val="005D7F00"/>
    <w:rsid w:val="005E048C"/>
    <w:rsid w:val="005E0685"/>
    <w:rsid w:val="005E0967"/>
    <w:rsid w:val="005E0C88"/>
    <w:rsid w:val="005E0D95"/>
    <w:rsid w:val="005E0ECC"/>
    <w:rsid w:val="005E0F77"/>
    <w:rsid w:val="005E109C"/>
    <w:rsid w:val="005E1303"/>
    <w:rsid w:val="005E1365"/>
    <w:rsid w:val="005E1619"/>
    <w:rsid w:val="005E161E"/>
    <w:rsid w:val="005E167E"/>
    <w:rsid w:val="005E1F8F"/>
    <w:rsid w:val="005E224E"/>
    <w:rsid w:val="005E245C"/>
    <w:rsid w:val="005E2944"/>
    <w:rsid w:val="005E2984"/>
    <w:rsid w:val="005E2DD8"/>
    <w:rsid w:val="005E2F8F"/>
    <w:rsid w:val="005E2FE2"/>
    <w:rsid w:val="005E37EE"/>
    <w:rsid w:val="005E3A20"/>
    <w:rsid w:val="005E3BDE"/>
    <w:rsid w:val="005E3D70"/>
    <w:rsid w:val="005E40A3"/>
    <w:rsid w:val="005E454F"/>
    <w:rsid w:val="005E491B"/>
    <w:rsid w:val="005E4B18"/>
    <w:rsid w:val="005E4BD4"/>
    <w:rsid w:val="005E4EB1"/>
    <w:rsid w:val="005E53D7"/>
    <w:rsid w:val="005E5593"/>
    <w:rsid w:val="005E55A9"/>
    <w:rsid w:val="005E55CA"/>
    <w:rsid w:val="005E562C"/>
    <w:rsid w:val="005E579C"/>
    <w:rsid w:val="005E57B9"/>
    <w:rsid w:val="005E59D7"/>
    <w:rsid w:val="005E5A39"/>
    <w:rsid w:val="005E5AEE"/>
    <w:rsid w:val="005E5DD4"/>
    <w:rsid w:val="005E5E67"/>
    <w:rsid w:val="005E6023"/>
    <w:rsid w:val="005E6156"/>
    <w:rsid w:val="005E61B0"/>
    <w:rsid w:val="005E639E"/>
    <w:rsid w:val="005E64A2"/>
    <w:rsid w:val="005E678D"/>
    <w:rsid w:val="005E67AA"/>
    <w:rsid w:val="005E6AF9"/>
    <w:rsid w:val="005E6EE1"/>
    <w:rsid w:val="005E70B9"/>
    <w:rsid w:val="005E7517"/>
    <w:rsid w:val="005E7B04"/>
    <w:rsid w:val="005E7B86"/>
    <w:rsid w:val="005E7C04"/>
    <w:rsid w:val="005E7C84"/>
    <w:rsid w:val="005E7EA3"/>
    <w:rsid w:val="005E7FE5"/>
    <w:rsid w:val="005F0183"/>
    <w:rsid w:val="005F04A6"/>
    <w:rsid w:val="005F0633"/>
    <w:rsid w:val="005F07E5"/>
    <w:rsid w:val="005F0951"/>
    <w:rsid w:val="005F0B61"/>
    <w:rsid w:val="005F0C42"/>
    <w:rsid w:val="005F0C62"/>
    <w:rsid w:val="005F0D38"/>
    <w:rsid w:val="005F0DA0"/>
    <w:rsid w:val="005F0DEB"/>
    <w:rsid w:val="005F0E29"/>
    <w:rsid w:val="005F1116"/>
    <w:rsid w:val="005F1505"/>
    <w:rsid w:val="005F1748"/>
    <w:rsid w:val="005F18B2"/>
    <w:rsid w:val="005F1BBA"/>
    <w:rsid w:val="005F1C9F"/>
    <w:rsid w:val="005F1D38"/>
    <w:rsid w:val="005F2292"/>
    <w:rsid w:val="005F286A"/>
    <w:rsid w:val="005F28B0"/>
    <w:rsid w:val="005F28DB"/>
    <w:rsid w:val="005F2A5E"/>
    <w:rsid w:val="005F2BF6"/>
    <w:rsid w:val="005F2E92"/>
    <w:rsid w:val="005F2FB1"/>
    <w:rsid w:val="005F3509"/>
    <w:rsid w:val="005F35A9"/>
    <w:rsid w:val="005F37E8"/>
    <w:rsid w:val="005F38C5"/>
    <w:rsid w:val="005F3986"/>
    <w:rsid w:val="005F3A14"/>
    <w:rsid w:val="005F3A9A"/>
    <w:rsid w:val="005F3AEB"/>
    <w:rsid w:val="005F3BAE"/>
    <w:rsid w:val="005F3CEB"/>
    <w:rsid w:val="005F3EA2"/>
    <w:rsid w:val="005F3ED3"/>
    <w:rsid w:val="005F4272"/>
    <w:rsid w:val="005F43D1"/>
    <w:rsid w:val="005F451C"/>
    <w:rsid w:val="005F46CF"/>
    <w:rsid w:val="005F496B"/>
    <w:rsid w:val="005F4ADF"/>
    <w:rsid w:val="005F4B1D"/>
    <w:rsid w:val="005F4B90"/>
    <w:rsid w:val="005F51BA"/>
    <w:rsid w:val="005F5295"/>
    <w:rsid w:val="005F57A9"/>
    <w:rsid w:val="005F5804"/>
    <w:rsid w:val="005F586C"/>
    <w:rsid w:val="005F59E4"/>
    <w:rsid w:val="005F5C1D"/>
    <w:rsid w:val="005F5C2B"/>
    <w:rsid w:val="005F5DD6"/>
    <w:rsid w:val="005F5EC5"/>
    <w:rsid w:val="005F5FB7"/>
    <w:rsid w:val="005F6259"/>
    <w:rsid w:val="005F6298"/>
    <w:rsid w:val="005F640B"/>
    <w:rsid w:val="005F66DE"/>
    <w:rsid w:val="005F6794"/>
    <w:rsid w:val="005F72E0"/>
    <w:rsid w:val="005F7D34"/>
    <w:rsid w:val="005F7F73"/>
    <w:rsid w:val="005F7FDF"/>
    <w:rsid w:val="0060064A"/>
    <w:rsid w:val="0060074D"/>
    <w:rsid w:val="006007D3"/>
    <w:rsid w:val="006009A6"/>
    <w:rsid w:val="006009CB"/>
    <w:rsid w:val="00600D0B"/>
    <w:rsid w:val="00600E4E"/>
    <w:rsid w:val="0060108D"/>
    <w:rsid w:val="00601534"/>
    <w:rsid w:val="00601660"/>
    <w:rsid w:val="00601726"/>
    <w:rsid w:val="0060174E"/>
    <w:rsid w:val="006017EC"/>
    <w:rsid w:val="00601AEA"/>
    <w:rsid w:val="00601BAD"/>
    <w:rsid w:val="006020A5"/>
    <w:rsid w:val="00602104"/>
    <w:rsid w:val="00602207"/>
    <w:rsid w:val="0060250A"/>
    <w:rsid w:val="006027F2"/>
    <w:rsid w:val="00602A29"/>
    <w:rsid w:val="00602AAB"/>
    <w:rsid w:val="00602AEC"/>
    <w:rsid w:val="00602C67"/>
    <w:rsid w:val="00603119"/>
    <w:rsid w:val="006031BE"/>
    <w:rsid w:val="00603379"/>
    <w:rsid w:val="0060353D"/>
    <w:rsid w:val="00603691"/>
    <w:rsid w:val="006036AB"/>
    <w:rsid w:val="00603A99"/>
    <w:rsid w:val="00603B64"/>
    <w:rsid w:val="00604165"/>
    <w:rsid w:val="006041CB"/>
    <w:rsid w:val="0060450E"/>
    <w:rsid w:val="00604657"/>
    <w:rsid w:val="0060489D"/>
    <w:rsid w:val="006048FE"/>
    <w:rsid w:val="00604D38"/>
    <w:rsid w:val="00604E09"/>
    <w:rsid w:val="00604E5E"/>
    <w:rsid w:val="006052F9"/>
    <w:rsid w:val="0060535B"/>
    <w:rsid w:val="006053A6"/>
    <w:rsid w:val="00605517"/>
    <w:rsid w:val="006055FB"/>
    <w:rsid w:val="0060584D"/>
    <w:rsid w:val="00605DCA"/>
    <w:rsid w:val="00605E0D"/>
    <w:rsid w:val="00605EB0"/>
    <w:rsid w:val="0060626E"/>
    <w:rsid w:val="00606319"/>
    <w:rsid w:val="00606539"/>
    <w:rsid w:val="00606599"/>
    <w:rsid w:val="006066BF"/>
    <w:rsid w:val="00606E9F"/>
    <w:rsid w:val="00606EC3"/>
    <w:rsid w:val="00607303"/>
    <w:rsid w:val="006073E9"/>
    <w:rsid w:val="00607870"/>
    <w:rsid w:val="00607A44"/>
    <w:rsid w:val="00607DF3"/>
    <w:rsid w:val="00607EF4"/>
    <w:rsid w:val="00607F97"/>
    <w:rsid w:val="006101E1"/>
    <w:rsid w:val="00610322"/>
    <w:rsid w:val="00610683"/>
    <w:rsid w:val="00610828"/>
    <w:rsid w:val="006108D7"/>
    <w:rsid w:val="006109F7"/>
    <w:rsid w:val="00610A13"/>
    <w:rsid w:val="00610C7C"/>
    <w:rsid w:val="00610C9E"/>
    <w:rsid w:val="00610DC3"/>
    <w:rsid w:val="00610ED2"/>
    <w:rsid w:val="006110D9"/>
    <w:rsid w:val="00611206"/>
    <w:rsid w:val="00611288"/>
    <w:rsid w:val="00611514"/>
    <w:rsid w:val="006117A0"/>
    <w:rsid w:val="006117FC"/>
    <w:rsid w:val="00611E57"/>
    <w:rsid w:val="00612AB3"/>
    <w:rsid w:val="00612B7A"/>
    <w:rsid w:val="006130BE"/>
    <w:rsid w:val="006133A1"/>
    <w:rsid w:val="00613742"/>
    <w:rsid w:val="006137A5"/>
    <w:rsid w:val="00613AF1"/>
    <w:rsid w:val="00613B1C"/>
    <w:rsid w:val="00613CBE"/>
    <w:rsid w:val="006141D2"/>
    <w:rsid w:val="006149A7"/>
    <w:rsid w:val="00614BF4"/>
    <w:rsid w:val="00614C03"/>
    <w:rsid w:val="00614FCA"/>
    <w:rsid w:val="006151E5"/>
    <w:rsid w:val="00615354"/>
    <w:rsid w:val="0061541A"/>
    <w:rsid w:val="00615555"/>
    <w:rsid w:val="00615602"/>
    <w:rsid w:val="00615612"/>
    <w:rsid w:val="00615CC4"/>
    <w:rsid w:val="00616010"/>
    <w:rsid w:val="0061647C"/>
    <w:rsid w:val="006165E2"/>
    <w:rsid w:val="00616766"/>
    <w:rsid w:val="0061683D"/>
    <w:rsid w:val="006169BF"/>
    <w:rsid w:val="00616D52"/>
    <w:rsid w:val="00616DE6"/>
    <w:rsid w:val="00616E67"/>
    <w:rsid w:val="00616E71"/>
    <w:rsid w:val="0061709F"/>
    <w:rsid w:val="006171CD"/>
    <w:rsid w:val="006172CE"/>
    <w:rsid w:val="0061742F"/>
    <w:rsid w:val="00617945"/>
    <w:rsid w:val="00617B10"/>
    <w:rsid w:val="00617CB4"/>
    <w:rsid w:val="006200D2"/>
    <w:rsid w:val="006201C4"/>
    <w:rsid w:val="0062052D"/>
    <w:rsid w:val="00620798"/>
    <w:rsid w:val="00620F59"/>
    <w:rsid w:val="00621129"/>
    <w:rsid w:val="006211B9"/>
    <w:rsid w:val="006217DE"/>
    <w:rsid w:val="006218C4"/>
    <w:rsid w:val="00621A89"/>
    <w:rsid w:val="00621AB6"/>
    <w:rsid w:val="00621ED0"/>
    <w:rsid w:val="00621EE6"/>
    <w:rsid w:val="0062210C"/>
    <w:rsid w:val="006221B9"/>
    <w:rsid w:val="006221F3"/>
    <w:rsid w:val="006223DC"/>
    <w:rsid w:val="00622843"/>
    <w:rsid w:val="00622940"/>
    <w:rsid w:val="006230B1"/>
    <w:rsid w:val="006231C4"/>
    <w:rsid w:val="006231FC"/>
    <w:rsid w:val="006233F2"/>
    <w:rsid w:val="00623672"/>
    <w:rsid w:val="00623B7E"/>
    <w:rsid w:val="00623E7F"/>
    <w:rsid w:val="00623FD8"/>
    <w:rsid w:val="00624054"/>
    <w:rsid w:val="006240A2"/>
    <w:rsid w:val="0062433E"/>
    <w:rsid w:val="00624548"/>
    <w:rsid w:val="0062461F"/>
    <w:rsid w:val="0062486E"/>
    <w:rsid w:val="00624B6F"/>
    <w:rsid w:val="00624E2C"/>
    <w:rsid w:val="00624F6F"/>
    <w:rsid w:val="00624F8F"/>
    <w:rsid w:val="006254B7"/>
    <w:rsid w:val="006255DE"/>
    <w:rsid w:val="006255FA"/>
    <w:rsid w:val="0062570F"/>
    <w:rsid w:val="006259A2"/>
    <w:rsid w:val="006259A3"/>
    <w:rsid w:val="00625AD8"/>
    <w:rsid w:val="00625B03"/>
    <w:rsid w:val="00625E82"/>
    <w:rsid w:val="00625FE9"/>
    <w:rsid w:val="00626057"/>
    <w:rsid w:val="00626237"/>
    <w:rsid w:val="0062628D"/>
    <w:rsid w:val="006265A6"/>
    <w:rsid w:val="00626749"/>
    <w:rsid w:val="006267F6"/>
    <w:rsid w:val="00626940"/>
    <w:rsid w:val="00626B3B"/>
    <w:rsid w:val="00626CC4"/>
    <w:rsid w:val="0062737D"/>
    <w:rsid w:val="00627722"/>
    <w:rsid w:val="00627896"/>
    <w:rsid w:val="00627958"/>
    <w:rsid w:val="006279F8"/>
    <w:rsid w:val="00627D82"/>
    <w:rsid w:val="00627E17"/>
    <w:rsid w:val="00627E91"/>
    <w:rsid w:val="0063001D"/>
    <w:rsid w:val="00630135"/>
    <w:rsid w:val="0063036A"/>
    <w:rsid w:val="00630726"/>
    <w:rsid w:val="00630786"/>
    <w:rsid w:val="00630796"/>
    <w:rsid w:val="0063080C"/>
    <w:rsid w:val="00630BE9"/>
    <w:rsid w:val="00630C12"/>
    <w:rsid w:val="00630C1C"/>
    <w:rsid w:val="00630C52"/>
    <w:rsid w:val="00630CD9"/>
    <w:rsid w:val="00630E21"/>
    <w:rsid w:val="00631129"/>
    <w:rsid w:val="0063120A"/>
    <w:rsid w:val="006318A0"/>
    <w:rsid w:val="00631AE0"/>
    <w:rsid w:val="00631B59"/>
    <w:rsid w:val="00631E97"/>
    <w:rsid w:val="00631FB1"/>
    <w:rsid w:val="006322E5"/>
    <w:rsid w:val="0063240C"/>
    <w:rsid w:val="006325CF"/>
    <w:rsid w:val="00632837"/>
    <w:rsid w:val="00632AC6"/>
    <w:rsid w:val="00632E92"/>
    <w:rsid w:val="00632EE0"/>
    <w:rsid w:val="00632F09"/>
    <w:rsid w:val="00633382"/>
    <w:rsid w:val="006333A6"/>
    <w:rsid w:val="00633851"/>
    <w:rsid w:val="0063385D"/>
    <w:rsid w:val="00633B60"/>
    <w:rsid w:val="00633D97"/>
    <w:rsid w:val="00633ECC"/>
    <w:rsid w:val="006340AF"/>
    <w:rsid w:val="00634116"/>
    <w:rsid w:val="00634558"/>
    <w:rsid w:val="0063476F"/>
    <w:rsid w:val="006347D1"/>
    <w:rsid w:val="00634861"/>
    <w:rsid w:val="00634CD3"/>
    <w:rsid w:val="00635047"/>
    <w:rsid w:val="00635448"/>
    <w:rsid w:val="00635702"/>
    <w:rsid w:val="00635B5D"/>
    <w:rsid w:val="00635B5E"/>
    <w:rsid w:val="00635D53"/>
    <w:rsid w:val="00635DBE"/>
    <w:rsid w:val="00635E95"/>
    <w:rsid w:val="00635EA3"/>
    <w:rsid w:val="00635EF0"/>
    <w:rsid w:val="00635F26"/>
    <w:rsid w:val="006363F9"/>
    <w:rsid w:val="0063652D"/>
    <w:rsid w:val="0063668A"/>
    <w:rsid w:val="00636A4E"/>
    <w:rsid w:val="00636F03"/>
    <w:rsid w:val="00637463"/>
    <w:rsid w:val="006374DD"/>
    <w:rsid w:val="006374FF"/>
    <w:rsid w:val="006376A0"/>
    <w:rsid w:val="00637706"/>
    <w:rsid w:val="00637803"/>
    <w:rsid w:val="00637953"/>
    <w:rsid w:val="00637E7B"/>
    <w:rsid w:val="00640179"/>
    <w:rsid w:val="00640341"/>
    <w:rsid w:val="00640490"/>
    <w:rsid w:val="00640918"/>
    <w:rsid w:val="00640C39"/>
    <w:rsid w:val="00640F2E"/>
    <w:rsid w:val="00641037"/>
    <w:rsid w:val="0064113C"/>
    <w:rsid w:val="00641A49"/>
    <w:rsid w:val="00641E0E"/>
    <w:rsid w:val="0064206E"/>
    <w:rsid w:val="006423CE"/>
    <w:rsid w:val="00642483"/>
    <w:rsid w:val="00642486"/>
    <w:rsid w:val="0064256A"/>
    <w:rsid w:val="006427B4"/>
    <w:rsid w:val="0064293E"/>
    <w:rsid w:val="006429EB"/>
    <w:rsid w:val="00642C2C"/>
    <w:rsid w:val="00642C6D"/>
    <w:rsid w:val="00642FF8"/>
    <w:rsid w:val="00643087"/>
    <w:rsid w:val="0064318F"/>
    <w:rsid w:val="006434E5"/>
    <w:rsid w:val="00643855"/>
    <w:rsid w:val="00643A7B"/>
    <w:rsid w:val="00643CDB"/>
    <w:rsid w:val="00643D62"/>
    <w:rsid w:val="00644391"/>
    <w:rsid w:val="00644416"/>
    <w:rsid w:val="0064449A"/>
    <w:rsid w:val="006444A3"/>
    <w:rsid w:val="006445F1"/>
    <w:rsid w:val="00644778"/>
    <w:rsid w:val="006448C2"/>
    <w:rsid w:val="00644D8C"/>
    <w:rsid w:val="00644E1C"/>
    <w:rsid w:val="0064500B"/>
    <w:rsid w:val="00645185"/>
    <w:rsid w:val="006453BD"/>
    <w:rsid w:val="00645D2F"/>
    <w:rsid w:val="00645E52"/>
    <w:rsid w:val="00645E93"/>
    <w:rsid w:val="00645E94"/>
    <w:rsid w:val="00645F76"/>
    <w:rsid w:val="00645FA7"/>
    <w:rsid w:val="006461A9"/>
    <w:rsid w:val="00646341"/>
    <w:rsid w:val="006464C2"/>
    <w:rsid w:val="0064694D"/>
    <w:rsid w:val="00646D1C"/>
    <w:rsid w:val="00646D93"/>
    <w:rsid w:val="00646E29"/>
    <w:rsid w:val="00646E30"/>
    <w:rsid w:val="006474C6"/>
    <w:rsid w:val="00647510"/>
    <w:rsid w:val="0064781C"/>
    <w:rsid w:val="006478C0"/>
    <w:rsid w:val="00647B63"/>
    <w:rsid w:val="00647BCC"/>
    <w:rsid w:val="00647CED"/>
    <w:rsid w:val="00647E2B"/>
    <w:rsid w:val="00647F0E"/>
    <w:rsid w:val="006503DB"/>
    <w:rsid w:val="00650742"/>
    <w:rsid w:val="006508E9"/>
    <w:rsid w:val="00650956"/>
    <w:rsid w:val="00650BD1"/>
    <w:rsid w:val="00650EDD"/>
    <w:rsid w:val="00651300"/>
    <w:rsid w:val="006514B3"/>
    <w:rsid w:val="006515A2"/>
    <w:rsid w:val="0065162C"/>
    <w:rsid w:val="006518E2"/>
    <w:rsid w:val="006519E6"/>
    <w:rsid w:val="00651C02"/>
    <w:rsid w:val="00651F3B"/>
    <w:rsid w:val="00652050"/>
    <w:rsid w:val="00652184"/>
    <w:rsid w:val="00652266"/>
    <w:rsid w:val="0065245A"/>
    <w:rsid w:val="006525B5"/>
    <w:rsid w:val="0065280D"/>
    <w:rsid w:val="00652906"/>
    <w:rsid w:val="006529D6"/>
    <w:rsid w:val="00652B7A"/>
    <w:rsid w:val="00652D63"/>
    <w:rsid w:val="00652E75"/>
    <w:rsid w:val="00653032"/>
    <w:rsid w:val="006531EF"/>
    <w:rsid w:val="006535D5"/>
    <w:rsid w:val="006538C4"/>
    <w:rsid w:val="00653912"/>
    <w:rsid w:val="00653B03"/>
    <w:rsid w:val="00653CFC"/>
    <w:rsid w:val="0065409C"/>
    <w:rsid w:val="00654185"/>
    <w:rsid w:val="00654440"/>
    <w:rsid w:val="00654920"/>
    <w:rsid w:val="00654C6A"/>
    <w:rsid w:val="00654DA5"/>
    <w:rsid w:val="00655104"/>
    <w:rsid w:val="006551C7"/>
    <w:rsid w:val="006553FE"/>
    <w:rsid w:val="00655555"/>
    <w:rsid w:val="006555E4"/>
    <w:rsid w:val="006556CA"/>
    <w:rsid w:val="0065571B"/>
    <w:rsid w:val="00655828"/>
    <w:rsid w:val="00655A19"/>
    <w:rsid w:val="00655AE0"/>
    <w:rsid w:val="00655C4A"/>
    <w:rsid w:val="00655E4E"/>
    <w:rsid w:val="00655E8A"/>
    <w:rsid w:val="00655EB3"/>
    <w:rsid w:val="00655F2A"/>
    <w:rsid w:val="00655F52"/>
    <w:rsid w:val="00655F99"/>
    <w:rsid w:val="00656005"/>
    <w:rsid w:val="006560F2"/>
    <w:rsid w:val="006566F0"/>
    <w:rsid w:val="0065677D"/>
    <w:rsid w:val="00656A33"/>
    <w:rsid w:val="00656D92"/>
    <w:rsid w:val="00656E9D"/>
    <w:rsid w:val="00656EB9"/>
    <w:rsid w:val="00656F63"/>
    <w:rsid w:val="006573CF"/>
    <w:rsid w:val="00657725"/>
    <w:rsid w:val="006578C4"/>
    <w:rsid w:val="006579BD"/>
    <w:rsid w:val="006579EC"/>
    <w:rsid w:val="00657B0A"/>
    <w:rsid w:val="0066006D"/>
    <w:rsid w:val="006603DD"/>
    <w:rsid w:val="0066077E"/>
    <w:rsid w:val="00660A36"/>
    <w:rsid w:val="00660B2E"/>
    <w:rsid w:val="00660D47"/>
    <w:rsid w:val="00660E1E"/>
    <w:rsid w:val="00661061"/>
    <w:rsid w:val="006611F3"/>
    <w:rsid w:val="006612EA"/>
    <w:rsid w:val="0066139F"/>
    <w:rsid w:val="0066143C"/>
    <w:rsid w:val="0066163F"/>
    <w:rsid w:val="006617B2"/>
    <w:rsid w:val="00661836"/>
    <w:rsid w:val="00661965"/>
    <w:rsid w:val="00661B6D"/>
    <w:rsid w:val="0066219B"/>
    <w:rsid w:val="0066222C"/>
    <w:rsid w:val="006623B2"/>
    <w:rsid w:val="006625B2"/>
    <w:rsid w:val="006625C3"/>
    <w:rsid w:val="0066281A"/>
    <w:rsid w:val="006628A8"/>
    <w:rsid w:val="006628FF"/>
    <w:rsid w:val="00662BFD"/>
    <w:rsid w:val="00662D5F"/>
    <w:rsid w:val="0066314D"/>
    <w:rsid w:val="0066344C"/>
    <w:rsid w:val="006635F7"/>
    <w:rsid w:val="006636D4"/>
    <w:rsid w:val="00663752"/>
    <w:rsid w:val="0066386C"/>
    <w:rsid w:val="0066398A"/>
    <w:rsid w:val="00663AB2"/>
    <w:rsid w:val="00663BE2"/>
    <w:rsid w:val="00663E21"/>
    <w:rsid w:val="0066447A"/>
    <w:rsid w:val="006644BC"/>
    <w:rsid w:val="006645CF"/>
    <w:rsid w:val="00664ADE"/>
    <w:rsid w:val="00664AE8"/>
    <w:rsid w:val="00664EFB"/>
    <w:rsid w:val="00664F06"/>
    <w:rsid w:val="0066501D"/>
    <w:rsid w:val="0066516D"/>
    <w:rsid w:val="00665184"/>
    <w:rsid w:val="006652B6"/>
    <w:rsid w:val="00665343"/>
    <w:rsid w:val="0066535A"/>
    <w:rsid w:val="00665411"/>
    <w:rsid w:val="006654EE"/>
    <w:rsid w:val="006655CE"/>
    <w:rsid w:val="006658B7"/>
    <w:rsid w:val="006659CC"/>
    <w:rsid w:val="006659D8"/>
    <w:rsid w:val="00665F0D"/>
    <w:rsid w:val="00665FEB"/>
    <w:rsid w:val="006660B3"/>
    <w:rsid w:val="0066629A"/>
    <w:rsid w:val="00666574"/>
    <w:rsid w:val="00666F3D"/>
    <w:rsid w:val="006670D3"/>
    <w:rsid w:val="00667181"/>
    <w:rsid w:val="006671A2"/>
    <w:rsid w:val="006672AF"/>
    <w:rsid w:val="006672EC"/>
    <w:rsid w:val="00667888"/>
    <w:rsid w:val="0066790F"/>
    <w:rsid w:val="00667ADE"/>
    <w:rsid w:val="00667FC6"/>
    <w:rsid w:val="00667FDC"/>
    <w:rsid w:val="00670529"/>
    <w:rsid w:val="00670CCF"/>
    <w:rsid w:val="00670D78"/>
    <w:rsid w:val="00670DB3"/>
    <w:rsid w:val="00671098"/>
    <w:rsid w:val="006715C7"/>
    <w:rsid w:val="0067172B"/>
    <w:rsid w:val="006717A6"/>
    <w:rsid w:val="00671963"/>
    <w:rsid w:val="00671EA7"/>
    <w:rsid w:val="00671FBA"/>
    <w:rsid w:val="00672105"/>
    <w:rsid w:val="0067213A"/>
    <w:rsid w:val="0067214E"/>
    <w:rsid w:val="006724CC"/>
    <w:rsid w:val="006727C4"/>
    <w:rsid w:val="006727D1"/>
    <w:rsid w:val="0067293D"/>
    <w:rsid w:val="00672952"/>
    <w:rsid w:val="00672E1C"/>
    <w:rsid w:val="006730FF"/>
    <w:rsid w:val="0067310E"/>
    <w:rsid w:val="006736EB"/>
    <w:rsid w:val="00673767"/>
    <w:rsid w:val="00673D1E"/>
    <w:rsid w:val="00673E06"/>
    <w:rsid w:val="006740F4"/>
    <w:rsid w:val="0067423F"/>
    <w:rsid w:val="006742C8"/>
    <w:rsid w:val="006743AA"/>
    <w:rsid w:val="006744BE"/>
    <w:rsid w:val="006747AB"/>
    <w:rsid w:val="006748A3"/>
    <w:rsid w:val="0067525F"/>
    <w:rsid w:val="00675376"/>
    <w:rsid w:val="006754ED"/>
    <w:rsid w:val="00675573"/>
    <w:rsid w:val="0067565A"/>
    <w:rsid w:val="00675986"/>
    <w:rsid w:val="00675A6E"/>
    <w:rsid w:val="00675A82"/>
    <w:rsid w:val="00675B82"/>
    <w:rsid w:val="00675DC2"/>
    <w:rsid w:val="00675E3E"/>
    <w:rsid w:val="00675E91"/>
    <w:rsid w:val="00676012"/>
    <w:rsid w:val="0067615F"/>
    <w:rsid w:val="0067633A"/>
    <w:rsid w:val="00676491"/>
    <w:rsid w:val="006764C9"/>
    <w:rsid w:val="006765BF"/>
    <w:rsid w:val="006768DE"/>
    <w:rsid w:val="00676BB4"/>
    <w:rsid w:val="00676F11"/>
    <w:rsid w:val="00676FEF"/>
    <w:rsid w:val="006771CF"/>
    <w:rsid w:val="006772FD"/>
    <w:rsid w:val="006773C0"/>
    <w:rsid w:val="00677ACA"/>
    <w:rsid w:val="00677D27"/>
    <w:rsid w:val="00677DDB"/>
    <w:rsid w:val="00677EF1"/>
    <w:rsid w:val="00677F20"/>
    <w:rsid w:val="00677F98"/>
    <w:rsid w:val="006800C6"/>
    <w:rsid w:val="00680360"/>
    <w:rsid w:val="00680712"/>
    <w:rsid w:val="00680877"/>
    <w:rsid w:val="00680A27"/>
    <w:rsid w:val="00680CBE"/>
    <w:rsid w:val="00680FA8"/>
    <w:rsid w:val="00681011"/>
    <w:rsid w:val="00681135"/>
    <w:rsid w:val="0068124B"/>
    <w:rsid w:val="00681392"/>
    <w:rsid w:val="00681649"/>
    <w:rsid w:val="00681669"/>
    <w:rsid w:val="006816F7"/>
    <w:rsid w:val="00681873"/>
    <w:rsid w:val="00681B70"/>
    <w:rsid w:val="00681C90"/>
    <w:rsid w:val="00681DED"/>
    <w:rsid w:val="00681F5A"/>
    <w:rsid w:val="0068218A"/>
    <w:rsid w:val="0068219B"/>
    <w:rsid w:val="00682213"/>
    <w:rsid w:val="00682236"/>
    <w:rsid w:val="006826B0"/>
    <w:rsid w:val="006828E2"/>
    <w:rsid w:val="006829A0"/>
    <w:rsid w:val="006829AA"/>
    <w:rsid w:val="00682C17"/>
    <w:rsid w:val="00682D77"/>
    <w:rsid w:val="00682ED5"/>
    <w:rsid w:val="00683261"/>
    <w:rsid w:val="00683457"/>
    <w:rsid w:val="0068364B"/>
    <w:rsid w:val="00683B20"/>
    <w:rsid w:val="00683D6A"/>
    <w:rsid w:val="00683DD2"/>
    <w:rsid w:val="006842C9"/>
    <w:rsid w:val="0068438A"/>
    <w:rsid w:val="006844C2"/>
    <w:rsid w:val="006845CE"/>
    <w:rsid w:val="006845E2"/>
    <w:rsid w:val="00684699"/>
    <w:rsid w:val="006847FC"/>
    <w:rsid w:val="006848F3"/>
    <w:rsid w:val="00684AC4"/>
    <w:rsid w:val="00684C2D"/>
    <w:rsid w:val="00684CE1"/>
    <w:rsid w:val="00684DFB"/>
    <w:rsid w:val="006850DF"/>
    <w:rsid w:val="00685375"/>
    <w:rsid w:val="006853C3"/>
    <w:rsid w:val="0068557B"/>
    <w:rsid w:val="00685BF3"/>
    <w:rsid w:val="00685C72"/>
    <w:rsid w:val="00685F06"/>
    <w:rsid w:val="00685F08"/>
    <w:rsid w:val="00686200"/>
    <w:rsid w:val="00686469"/>
    <w:rsid w:val="006865DA"/>
    <w:rsid w:val="00686633"/>
    <w:rsid w:val="0068669E"/>
    <w:rsid w:val="006868A1"/>
    <w:rsid w:val="00686908"/>
    <w:rsid w:val="0068697A"/>
    <w:rsid w:val="00686A8A"/>
    <w:rsid w:val="00686D8F"/>
    <w:rsid w:val="00686EDA"/>
    <w:rsid w:val="00687464"/>
    <w:rsid w:val="00687733"/>
    <w:rsid w:val="0068795D"/>
    <w:rsid w:val="00687A1C"/>
    <w:rsid w:val="00687C60"/>
    <w:rsid w:val="00687C90"/>
    <w:rsid w:val="00687DD9"/>
    <w:rsid w:val="00687E5F"/>
    <w:rsid w:val="00687EB4"/>
    <w:rsid w:val="00687F0E"/>
    <w:rsid w:val="00687FBF"/>
    <w:rsid w:val="0069010D"/>
    <w:rsid w:val="0069033A"/>
    <w:rsid w:val="00690637"/>
    <w:rsid w:val="006906CA"/>
    <w:rsid w:val="006909AE"/>
    <w:rsid w:val="00690A3F"/>
    <w:rsid w:val="00690B11"/>
    <w:rsid w:val="00690FCD"/>
    <w:rsid w:val="00691264"/>
    <w:rsid w:val="006918A5"/>
    <w:rsid w:val="00691B6C"/>
    <w:rsid w:val="00691C1E"/>
    <w:rsid w:val="00691E93"/>
    <w:rsid w:val="00691FBD"/>
    <w:rsid w:val="006921F9"/>
    <w:rsid w:val="00692323"/>
    <w:rsid w:val="006925FD"/>
    <w:rsid w:val="00692DB4"/>
    <w:rsid w:val="00693070"/>
    <w:rsid w:val="0069323E"/>
    <w:rsid w:val="006932FE"/>
    <w:rsid w:val="00693336"/>
    <w:rsid w:val="0069334B"/>
    <w:rsid w:val="006934DA"/>
    <w:rsid w:val="00693573"/>
    <w:rsid w:val="0069369A"/>
    <w:rsid w:val="006938AB"/>
    <w:rsid w:val="0069390A"/>
    <w:rsid w:val="00693A12"/>
    <w:rsid w:val="00693AC7"/>
    <w:rsid w:val="00693AEA"/>
    <w:rsid w:val="00693BF0"/>
    <w:rsid w:val="00693C13"/>
    <w:rsid w:val="006942D1"/>
    <w:rsid w:val="0069440E"/>
    <w:rsid w:val="00694609"/>
    <w:rsid w:val="00694D4B"/>
    <w:rsid w:val="00694D94"/>
    <w:rsid w:val="00694E5C"/>
    <w:rsid w:val="00694F1E"/>
    <w:rsid w:val="0069510B"/>
    <w:rsid w:val="00695270"/>
    <w:rsid w:val="006952DD"/>
    <w:rsid w:val="006953D9"/>
    <w:rsid w:val="006954E9"/>
    <w:rsid w:val="00695982"/>
    <w:rsid w:val="00695AE0"/>
    <w:rsid w:val="00695B40"/>
    <w:rsid w:val="00695C82"/>
    <w:rsid w:val="00695DC4"/>
    <w:rsid w:val="00695DF3"/>
    <w:rsid w:val="00695EBC"/>
    <w:rsid w:val="00695F6E"/>
    <w:rsid w:val="006960DB"/>
    <w:rsid w:val="006960F6"/>
    <w:rsid w:val="00696315"/>
    <w:rsid w:val="0069637E"/>
    <w:rsid w:val="00696381"/>
    <w:rsid w:val="006963D0"/>
    <w:rsid w:val="00696417"/>
    <w:rsid w:val="0069666E"/>
    <w:rsid w:val="0069676D"/>
    <w:rsid w:val="006967AB"/>
    <w:rsid w:val="006967D4"/>
    <w:rsid w:val="00696A74"/>
    <w:rsid w:val="00696B62"/>
    <w:rsid w:val="00696ED2"/>
    <w:rsid w:val="00696FD8"/>
    <w:rsid w:val="006972D9"/>
    <w:rsid w:val="006973C2"/>
    <w:rsid w:val="006973D2"/>
    <w:rsid w:val="00697507"/>
    <w:rsid w:val="00697EB3"/>
    <w:rsid w:val="006A0209"/>
    <w:rsid w:val="006A0210"/>
    <w:rsid w:val="006A024C"/>
    <w:rsid w:val="006A03BC"/>
    <w:rsid w:val="006A046A"/>
    <w:rsid w:val="006A0642"/>
    <w:rsid w:val="006A0A92"/>
    <w:rsid w:val="006A0A94"/>
    <w:rsid w:val="006A0D3F"/>
    <w:rsid w:val="006A0F09"/>
    <w:rsid w:val="006A0F9D"/>
    <w:rsid w:val="006A10A0"/>
    <w:rsid w:val="006A1622"/>
    <w:rsid w:val="006A162B"/>
    <w:rsid w:val="006A16EA"/>
    <w:rsid w:val="006A1806"/>
    <w:rsid w:val="006A1ADC"/>
    <w:rsid w:val="006A1AF2"/>
    <w:rsid w:val="006A1B1B"/>
    <w:rsid w:val="006A1B76"/>
    <w:rsid w:val="006A1BD4"/>
    <w:rsid w:val="006A1EA3"/>
    <w:rsid w:val="006A2201"/>
    <w:rsid w:val="006A2236"/>
    <w:rsid w:val="006A22E3"/>
    <w:rsid w:val="006A258B"/>
    <w:rsid w:val="006A260E"/>
    <w:rsid w:val="006A28C5"/>
    <w:rsid w:val="006A3079"/>
    <w:rsid w:val="006A311C"/>
    <w:rsid w:val="006A324F"/>
    <w:rsid w:val="006A330A"/>
    <w:rsid w:val="006A3428"/>
    <w:rsid w:val="006A34AE"/>
    <w:rsid w:val="006A3689"/>
    <w:rsid w:val="006A37A6"/>
    <w:rsid w:val="006A3AA5"/>
    <w:rsid w:val="006A3C48"/>
    <w:rsid w:val="006A3C5B"/>
    <w:rsid w:val="006A3C93"/>
    <w:rsid w:val="006A3D9A"/>
    <w:rsid w:val="006A3DAD"/>
    <w:rsid w:val="006A47A5"/>
    <w:rsid w:val="006A4839"/>
    <w:rsid w:val="006A48EA"/>
    <w:rsid w:val="006A4939"/>
    <w:rsid w:val="006A4B4C"/>
    <w:rsid w:val="006A4DD9"/>
    <w:rsid w:val="006A513B"/>
    <w:rsid w:val="006A5484"/>
    <w:rsid w:val="006A5565"/>
    <w:rsid w:val="006A585B"/>
    <w:rsid w:val="006A5A4B"/>
    <w:rsid w:val="006A6035"/>
    <w:rsid w:val="006A6095"/>
    <w:rsid w:val="006A669C"/>
    <w:rsid w:val="006A66A1"/>
    <w:rsid w:val="006A69C8"/>
    <w:rsid w:val="006A6D10"/>
    <w:rsid w:val="006A6DA1"/>
    <w:rsid w:val="006A7081"/>
    <w:rsid w:val="006A70D0"/>
    <w:rsid w:val="006A70DC"/>
    <w:rsid w:val="006A7302"/>
    <w:rsid w:val="006A739F"/>
    <w:rsid w:val="006A7428"/>
    <w:rsid w:val="006A772C"/>
    <w:rsid w:val="006A776D"/>
    <w:rsid w:val="006A7976"/>
    <w:rsid w:val="006A7AD9"/>
    <w:rsid w:val="006A7B71"/>
    <w:rsid w:val="006A7F05"/>
    <w:rsid w:val="006A7F1C"/>
    <w:rsid w:val="006B0061"/>
    <w:rsid w:val="006B00E0"/>
    <w:rsid w:val="006B034E"/>
    <w:rsid w:val="006B0424"/>
    <w:rsid w:val="006B0606"/>
    <w:rsid w:val="006B07C6"/>
    <w:rsid w:val="006B0AFD"/>
    <w:rsid w:val="006B0B2F"/>
    <w:rsid w:val="006B0BE2"/>
    <w:rsid w:val="006B0BF2"/>
    <w:rsid w:val="006B0CC8"/>
    <w:rsid w:val="006B0DAD"/>
    <w:rsid w:val="006B144D"/>
    <w:rsid w:val="006B162D"/>
    <w:rsid w:val="006B167F"/>
    <w:rsid w:val="006B1905"/>
    <w:rsid w:val="006B1A61"/>
    <w:rsid w:val="006B1AFF"/>
    <w:rsid w:val="006B1E33"/>
    <w:rsid w:val="006B2024"/>
    <w:rsid w:val="006B209B"/>
    <w:rsid w:val="006B2356"/>
    <w:rsid w:val="006B2644"/>
    <w:rsid w:val="006B27F0"/>
    <w:rsid w:val="006B29EF"/>
    <w:rsid w:val="006B2A21"/>
    <w:rsid w:val="006B2AA8"/>
    <w:rsid w:val="006B2D7A"/>
    <w:rsid w:val="006B3013"/>
    <w:rsid w:val="006B3139"/>
    <w:rsid w:val="006B3295"/>
    <w:rsid w:val="006B32DB"/>
    <w:rsid w:val="006B352F"/>
    <w:rsid w:val="006B35BC"/>
    <w:rsid w:val="006B371B"/>
    <w:rsid w:val="006B3852"/>
    <w:rsid w:val="006B3998"/>
    <w:rsid w:val="006B3A2E"/>
    <w:rsid w:val="006B3A79"/>
    <w:rsid w:val="006B3CAD"/>
    <w:rsid w:val="006B405E"/>
    <w:rsid w:val="006B4167"/>
    <w:rsid w:val="006B4209"/>
    <w:rsid w:val="006B4628"/>
    <w:rsid w:val="006B462A"/>
    <w:rsid w:val="006B48A5"/>
    <w:rsid w:val="006B48C3"/>
    <w:rsid w:val="006B4CB4"/>
    <w:rsid w:val="006B4D30"/>
    <w:rsid w:val="006B4F78"/>
    <w:rsid w:val="006B51F1"/>
    <w:rsid w:val="006B54B9"/>
    <w:rsid w:val="006B5650"/>
    <w:rsid w:val="006B577B"/>
    <w:rsid w:val="006B5850"/>
    <w:rsid w:val="006B585A"/>
    <w:rsid w:val="006B58AA"/>
    <w:rsid w:val="006B5A89"/>
    <w:rsid w:val="006B5DAF"/>
    <w:rsid w:val="006B6371"/>
    <w:rsid w:val="006B63CA"/>
    <w:rsid w:val="006B6496"/>
    <w:rsid w:val="006B664A"/>
    <w:rsid w:val="006B68C6"/>
    <w:rsid w:val="006B6A48"/>
    <w:rsid w:val="006B71DF"/>
    <w:rsid w:val="006B72F9"/>
    <w:rsid w:val="006B7599"/>
    <w:rsid w:val="006B791C"/>
    <w:rsid w:val="006B7AFB"/>
    <w:rsid w:val="006B7BCC"/>
    <w:rsid w:val="006C0188"/>
    <w:rsid w:val="006C0239"/>
    <w:rsid w:val="006C0562"/>
    <w:rsid w:val="006C056B"/>
    <w:rsid w:val="006C0570"/>
    <w:rsid w:val="006C058C"/>
    <w:rsid w:val="006C066B"/>
    <w:rsid w:val="006C06A6"/>
    <w:rsid w:val="006C0D30"/>
    <w:rsid w:val="006C0DA6"/>
    <w:rsid w:val="006C0EA6"/>
    <w:rsid w:val="006C1075"/>
    <w:rsid w:val="006C114C"/>
    <w:rsid w:val="006C11EB"/>
    <w:rsid w:val="006C12B3"/>
    <w:rsid w:val="006C1382"/>
    <w:rsid w:val="006C13AB"/>
    <w:rsid w:val="006C13D6"/>
    <w:rsid w:val="006C1417"/>
    <w:rsid w:val="006C14C0"/>
    <w:rsid w:val="006C164E"/>
    <w:rsid w:val="006C1733"/>
    <w:rsid w:val="006C18B1"/>
    <w:rsid w:val="006C1901"/>
    <w:rsid w:val="006C1A33"/>
    <w:rsid w:val="006C1B59"/>
    <w:rsid w:val="006C1C53"/>
    <w:rsid w:val="006C1C95"/>
    <w:rsid w:val="006C1E1A"/>
    <w:rsid w:val="006C1F0E"/>
    <w:rsid w:val="006C20C3"/>
    <w:rsid w:val="006C2376"/>
    <w:rsid w:val="006C23AF"/>
    <w:rsid w:val="006C2512"/>
    <w:rsid w:val="006C2726"/>
    <w:rsid w:val="006C297C"/>
    <w:rsid w:val="006C29A6"/>
    <w:rsid w:val="006C29CC"/>
    <w:rsid w:val="006C2DC5"/>
    <w:rsid w:val="006C2E50"/>
    <w:rsid w:val="006C2F3D"/>
    <w:rsid w:val="006C310D"/>
    <w:rsid w:val="006C332F"/>
    <w:rsid w:val="006C34D9"/>
    <w:rsid w:val="006C355C"/>
    <w:rsid w:val="006C363F"/>
    <w:rsid w:val="006C3721"/>
    <w:rsid w:val="006C3772"/>
    <w:rsid w:val="006C3D34"/>
    <w:rsid w:val="006C3DE5"/>
    <w:rsid w:val="006C3E51"/>
    <w:rsid w:val="006C44AB"/>
    <w:rsid w:val="006C48D5"/>
    <w:rsid w:val="006C5298"/>
    <w:rsid w:val="006C5592"/>
    <w:rsid w:val="006C5790"/>
    <w:rsid w:val="006C57CB"/>
    <w:rsid w:val="006C5898"/>
    <w:rsid w:val="006C5A84"/>
    <w:rsid w:val="006C5B4C"/>
    <w:rsid w:val="006C5F69"/>
    <w:rsid w:val="006C6105"/>
    <w:rsid w:val="006C66AA"/>
    <w:rsid w:val="006C683E"/>
    <w:rsid w:val="006C6B7F"/>
    <w:rsid w:val="006C7483"/>
    <w:rsid w:val="006C748B"/>
    <w:rsid w:val="006C76C2"/>
    <w:rsid w:val="006C778E"/>
    <w:rsid w:val="006C7C64"/>
    <w:rsid w:val="006D00CB"/>
    <w:rsid w:val="006D013F"/>
    <w:rsid w:val="006D044D"/>
    <w:rsid w:val="006D0AEE"/>
    <w:rsid w:val="006D0C2F"/>
    <w:rsid w:val="006D0C35"/>
    <w:rsid w:val="006D0D94"/>
    <w:rsid w:val="006D1062"/>
    <w:rsid w:val="006D1077"/>
    <w:rsid w:val="006D137A"/>
    <w:rsid w:val="006D1417"/>
    <w:rsid w:val="006D16DB"/>
    <w:rsid w:val="006D172E"/>
    <w:rsid w:val="006D17D3"/>
    <w:rsid w:val="006D1870"/>
    <w:rsid w:val="006D18C3"/>
    <w:rsid w:val="006D1A35"/>
    <w:rsid w:val="006D1B12"/>
    <w:rsid w:val="006D1B2E"/>
    <w:rsid w:val="006D1D94"/>
    <w:rsid w:val="006D1D9E"/>
    <w:rsid w:val="006D1F61"/>
    <w:rsid w:val="006D214D"/>
    <w:rsid w:val="006D2647"/>
    <w:rsid w:val="006D2690"/>
    <w:rsid w:val="006D29D5"/>
    <w:rsid w:val="006D29E1"/>
    <w:rsid w:val="006D2DD5"/>
    <w:rsid w:val="006D2E3D"/>
    <w:rsid w:val="006D2F7F"/>
    <w:rsid w:val="006D2F93"/>
    <w:rsid w:val="006D32C3"/>
    <w:rsid w:val="006D366B"/>
    <w:rsid w:val="006D39EB"/>
    <w:rsid w:val="006D3D72"/>
    <w:rsid w:val="006D3E57"/>
    <w:rsid w:val="006D3E95"/>
    <w:rsid w:val="006D3F96"/>
    <w:rsid w:val="006D3FCC"/>
    <w:rsid w:val="006D439C"/>
    <w:rsid w:val="006D43EE"/>
    <w:rsid w:val="006D4C0C"/>
    <w:rsid w:val="006D4C5A"/>
    <w:rsid w:val="006D4C8F"/>
    <w:rsid w:val="006D4F29"/>
    <w:rsid w:val="006D4FB4"/>
    <w:rsid w:val="006D5179"/>
    <w:rsid w:val="006D543C"/>
    <w:rsid w:val="006D5570"/>
    <w:rsid w:val="006D557B"/>
    <w:rsid w:val="006D55B6"/>
    <w:rsid w:val="006D55EA"/>
    <w:rsid w:val="006D591B"/>
    <w:rsid w:val="006D5AD2"/>
    <w:rsid w:val="006D5B5B"/>
    <w:rsid w:val="006D5C20"/>
    <w:rsid w:val="006D5D0B"/>
    <w:rsid w:val="006D5D43"/>
    <w:rsid w:val="006D6252"/>
    <w:rsid w:val="006D6B43"/>
    <w:rsid w:val="006D6BE4"/>
    <w:rsid w:val="006D6C2C"/>
    <w:rsid w:val="006D6CD3"/>
    <w:rsid w:val="006D6E42"/>
    <w:rsid w:val="006D6EEA"/>
    <w:rsid w:val="006D78C5"/>
    <w:rsid w:val="006D7A45"/>
    <w:rsid w:val="006D7AED"/>
    <w:rsid w:val="006D7B45"/>
    <w:rsid w:val="006D7FCC"/>
    <w:rsid w:val="006E014F"/>
    <w:rsid w:val="006E0415"/>
    <w:rsid w:val="006E060A"/>
    <w:rsid w:val="006E075D"/>
    <w:rsid w:val="006E0AC6"/>
    <w:rsid w:val="006E0FC9"/>
    <w:rsid w:val="006E1555"/>
    <w:rsid w:val="006E19BC"/>
    <w:rsid w:val="006E1A9E"/>
    <w:rsid w:val="006E1AF0"/>
    <w:rsid w:val="006E1C07"/>
    <w:rsid w:val="006E200D"/>
    <w:rsid w:val="006E2082"/>
    <w:rsid w:val="006E22F6"/>
    <w:rsid w:val="006E23CA"/>
    <w:rsid w:val="006E2702"/>
    <w:rsid w:val="006E274D"/>
    <w:rsid w:val="006E27D1"/>
    <w:rsid w:val="006E29D5"/>
    <w:rsid w:val="006E2C10"/>
    <w:rsid w:val="006E2C46"/>
    <w:rsid w:val="006E2CD5"/>
    <w:rsid w:val="006E3049"/>
    <w:rsid w:val="006E31AF"/>
    <w:rsid w:val="006E356E"/>
    <w:rsid w:val="006E387A"/>
    <w:rsid w:val="006E387B"/>
    <w:rsid w:val="006E421C"/>
    <w:rsid w:val="006E425C"/>
    <w:rsid w:val="006E45C4"/>
    <w:rsid w:val="006E45E5"/>
    <w:rsid w:val="006E4772"/>
    <w:rsid w:val="006E486E"/>
    <w:rsid w:val="006E5089"/>
    <w:rsid w:val="006E523E"/>
    <w:rsid w:val="006E5272"/>
    <w:rsid w:val="006E52D2"/>
    <w:rsid w:val="006E5354"/>
    <w:rsid w:val="006E55FB"/>
    <w:rsid w:val="006E5A90"/>
    <w:rsid w:val="006E5B1B"/>
    <w:rsid w:val="006E5C14"/>
    <w:rsid w:val="006E5C34"/>
    <w:rsid w:val="006E606D"/>
    <w:rsid w:val="006E632E"/>
    <w:rsid w:val="006E6529"/>
    <w:rsid w:val="006E66F6"/>
    <w:rsid w:val="006E6799"/>
    <w:rsid w:val="006E69B2"/>
    <w:rsid w:val="006E6C54"/>
    <w:rsid w:val="006E6DAC"/>
    <w:rsid w:val="006E6E33"/>
    <w:rsid w:val="006E70D8"/>
    <w:rsid w:val="006E7196"/>
    <w:rsid w:val="006E7428"/>
    <w:rsid w:val="006E768E"/>
    <w:rsid w:val="006E77B9"/>
    <w:rsid w:val="006E77E6"/>
    <w:rsid w:val="006E7894"/>
    <w:rsid w:val="006E7979"/>
    <w:rsid w:val="006E79A7"/>
    <w:rsid w:val="006E7A49"/>
    <w:rsid w:val="006E7CB3"/>
    <w:rsid w:val="006E7F41"/>
    <w:rsid w:val="006E7F5D"/>
    <w:rsid w:val="006F0103"/>
    <w:rsid w:val="006F03E1"/>
    <w:rsid w:val="006F0927"/>
    <w:rsid w:val="006F0957"/>
    <w:rsid w:val="006F0B46"/>
    <w:rsid w:val="006F0C22"/>
    <w:rsid w:val="006F0D5C"/>
    <w:rsid w:val="006F11D1"/>
    <w:rsid w:val="006F12E5"/>
    <w:rsid w:val="006F134D"/>
    <w:rsid w:val="006F1535"/>
    <w:rsid w:val="006F1613"/>
    <w:rsid w:val="006F1647"/>
    <w:rsid w:val="006F187A"/>
    <w:rsid w:val="006F1AB3"/>
    <w:rsid w:val="006F1EE9"/>
    <w:rsid w:val="006F2072"/>
    <w:rsid w:val="006F281F"/>
    <w:rsid w:val="006F28C8"/>
    <w:rsid w:val="006F2DAB"/>
    <w:rsid w:val="006F332E"/>
    <w:rsid w:val="006F3422"/>
    <w:rsid w:val="006F368A"/>
    <w:rsid w:val="006F37AF"/>
    <w:rsid w:val="006F37C4"/>
    <w:rsid w:val="006F3899"/>
    <w:rsid w:val="006F390B"/>
    <w:rsid w:val="006F3EDB"/>
    <w:rsid w:val="006F3F19"/>
    <w:rsid w:val="006F4050"/>
    <w:rsid w:val="006F4285"/>
    <w:rsid w:val="006F460A"/>
    <w:rsid w:val="006F4894"/>
    <w:rsid w:val="006F4951"/>
    <w:rsid w:val="006F4A01"/>
    <w:rsid w:val="006F4A29"/>
    <w:rsid w:val="006F4AAD"/>
    <w:rsid w:val="006F5627"/>
    <w:rsid w:val="006F56EA"/>
    <w:rsid w:val="006F5901"/>
    <w:rsid w:val="006F597E"/>
    <w:rsid w:val="006F5C50"/>
    <w:rsid w:val="006F5CFB"/>
    <w:rsid w:val="006F5EA3"/>
    <w:rsid w:val="006F5EB1"/>
    <w:rsid w:val="006F5F99"/>
    <w:rsid w:val="006F5F9D"/>
    <w:rsid w:val="006F6126"/>
    <w:rsid w:val="006F641A"/>
    <w:rsid w:val="006F645D"/>
    <w:rsid w:val="006F650F"/>
    <w:rsid w:val="006F6816"/>
    <w:rsid w:val="006F6AB6"/>
    <w:rsid w:val="006F6AD1"/>
    <w:rsid w:val="006F6FA5"/>
    <w:rsid w:val="006F7043"/>
    <w:rsid w:val="006F7159"/>
    <w:rsid w:val="006F769E"/>
    <w:rsid w:val="006F795F"/>
    <w:rsid w:val="006F79AA"/>
    <w:rsid w:val="006F7F86"/>
    <w:rsid w:val="0070034B"/>
    <w:rsid w:val="00700462"/>
    <w:rsid w:val="007006E1"/>
    <w:rsid w:val="007007D1"/>
    <w:rsid w:val="00700C02"/>
    <w:rsid w:val="00700C21"/>
    <w:rsid w:val="00700D3A"/>
    <w:rsid w:val="00700E9A"/>
    <w:rsid w:val="00700FE8"/>
    <w:rsid w:val="0070146B"/>
    <w:rsid w:val="007014F1"/>
    <w:rsid w:val="00701ADE"/>
    <w:rsid w:val="00701F19"/>
    <w:rsid w:val="00702182"/>
    <w:rsid w:val="007022F4"/>
    <w:rsid w:val="00702554"/>
    <w:rsid w:val="00702561"/>
    <w:rsid w:val="007025FA"/>
    <w:rsid w:val="00702AD2"/>
    <w:rsid w:val="00702D3E"/>
    <w:rsid w:val="00702F2D"/>
    <w:rsid w:val="0070309D"/>
    <w:rsid w:val="007033A0"/>
    <w:rsid w:val="00703579"/>
    <w:rsid w:val="0070367B"/>
    <w:rsid w:val="007036E9"/>
    <w:rsid w:val="00703703"/>
    <w:rsid w:val="00703B44"/>
    <w:rsid w:val="00703BA8"/>
    <w:rsid w:val="007041C6"/>
    <w:rsid w:val="007042B2"/>
    <w:rsid w:val="0070438F"/>
    <w:rsid w:val="0070444B"/>
    <w:rsid w:val="00704522"/>
    <w:rsid w:val="007046BB"/>
    <w:rsid w:val="007048DA"/>
    <w:rsid w:val="007049BC"/>
    <w:rsid w:val="0070508C"/>
    <w:rsid w:val="0070508D"/>
    <w:rsid w:val="00705634"/>
    <w:rsid w:val="007056B7"/>
    <w:rsid w:val="007059CA"/>
    <w:rsid w:val="00705B30"/>
    <w:rsid w:val="00705C14"/>
    <w:rsid w:val="00705C5A"/>
    <w:rsid w:val="00705DD1"/>
    <w:rsid w:val="007060D3"/>
    <w:rsid w:val="007068EC"/>
    <w:rsid w:val="0070695A"/>
    <w:rsid w:val="00706A90"/>
    <w:rsid w:val="00706B0C"/>
    <w:rsid w:val="00706B98"/>
    <w:rsid w:val="00706BBF"/>
    <w:rsid w:val="00706DF1"/>
    <w:rsid w:val="007070EC"/>
    <w:rsid w:val="00707105"/>
    <w:rsid w:val="00707292"/>
    <w:rsid w:val="007074E1"/>
    <w:rsid w:val="007075E1"/>
    <w:rsid w:val="0070765B"/>
    <w:rsid w:val="00707A8D"/>
    <w:rsid w:val="00707D83"/>
    <w:rsid w:val="00707EE8"/>
    <w:rsid w:val="0071045C"/>
    <w:rsid w:val="0071076E"/>
    <w:rsid w:val="0071092E"/>
    <w:rsid w:val="00710D4F"/>
    <w:rsid w:val="00710D67"/>
    <w:rsid w:val="00710D92"/>
    <w:rsid w:val="00710F7D"/>
    <w:rsid w:val="00711175"/>
    <w:rsid w:val="007113DA"/>
    <w:rsid w:val="007114BA"/>
    <w:rsid w:val="00711679"/>
    <w:rsid w:val="007116B9"/>
    <w:rsid w:val="00711830"/>
    <w:rsid w:val="00711EB8"/>
    <w:rsid w:val="007121F5"/>
    <w:rsid w:val="007124FB"/>
    <w:rsid w:val="007129CB"/>
    <w:rsid w:val="00712A35"/>
    <w:rsid w:val="00712D90"/>
    <w:rsid w:val="007134CF"/>
    <w:rsid w:val="00713502"/>
    <w:rsid w:val="007135F9"/>
    <w:rsid w:val="00713630"/>
    <w:rsid w:val="00713BD0"/>
    <w:rsid w:val="00713D4F"/>
    <w:rsid w:val="00713EAC"/>
    <w:rsid w:val="00713EFC"/>
    <w:rsid w:val="0071408A"/>
    <w:rsid w:val="007142C1"/>
    <w:rsid w:val="007142F8"/>
    <w:rsid w:val="007143DA"/>
    <w:rsid w:val="00714486"/>
    <w:rsid w:val="00714BDA"/>
    <w:rsid w:val="00714C6A"/>
    <w:rsid w:val="00714CFD"/>
    <w:rsid w:val="00714E91"/>
    <w:rsid w:val="00714F18"/>
    <w:rsid w:val="0071526E"/>
    <w:rsid w:val="0071535B"/>
    <w:rsid w:val="00715394"/>
    <w:rsid w:val="00715465"/>
    <w:rsid w:val="00715574"/>
    <w:rsid w:val="00715758"/>
    <w:rsid w:val="007159B0"/>
    <w:rsid w:val="00715BC6"/>
    <w:rsid w:val="00715F3D"/>
    <w:rsid w:val="007160EF"/>
    <w:rsid w:val="007160F6"/>
    <w:rsid w:val="00716216"/>
    <w:rsid w:val="00716300"/>
    <w:rsid w:val="00716416"/>
    <w:rsid w:val="007164F1"/>
    <w:rsid w:val="00716606"/>
    <w:rsid w:val="007167A2"/>
    <w:rsid w:val="007169B7"/>
    <w:rsid w:val="00716A57"/>
    <w:rsid w:val="00716DD8"/>
    <w:rsid w:val="00716E3E"/>
    <w:rsid w:val="00716FC4"/>
    <w:rsid w:val="00717031"/>
    <w:rsid w:val="00717057"/>
    <w:rsid w:val="0071712E"/>
    <w:rsid w:val="00717144"/>
    <w:rsid w:val="007179B9"/>
    <w:rsid w:val="00717AF8"/>
    <w:rsid w:val="00717C7A"/>
    <w:rsid w:val="00717CC0"/>
    <w:rsid w:val="00717EB9"/>
    <w:rsid w:val="0072006B"/>
    <w:rsid w:val="00720482"/>
    <w:rsid w:val="00720484"/>
    <w:rsid w:val="007204E1"/>
    <w:rsid w:val="007207B5"/>
    <w:rsid w:val="007208A8"/>
    <w:rsid w:val="00720B40"/>
    <w:rsid w:val="00720DB0"/>
    <w:rsid w:val="00720EE2"/>
    <w:rsid w:val="00721210"/>
    <w:rsid w:val="007212AD"/>
    <w:rsid w:val="00721543"/>
    <w:rsid w:val="007215AC"/>
    <w:rsid w:val="0072173C"/>
    <w:rsid w:val="0072184B"/>
    <w:rsid w:val="0072187E"/>
    <w:rsid w:val="00721AB3"/>
    <w:rsid w:val="00721F16"/>
    <w:rsid w:val="00722068"/>
    <w:rsid w:val="007220AE"/>
    <w:rsid w:val="00722193"/>
    <w:rsid w:val="007226DC"/>
    <w:rsid w:val="0072296F"/>
    <w:rsid w:val="00722BB4"/>
    <w:rsid w:val="00722C3D"/>
    <w:rsid w:val="00722E14"/>
    <w:rsid w:val="00722ED7"/>
    <w:rsid w:val="00722F7D"/>
    <w:rsid w:val="00723325"/>
    <w:rsid w:val="00723380"/>
    <w:rsid w:val="00723AC5"/>
    <w:rsid w:val="00723E6B"/>
    <w:rsid w:val="00724331"/>
    <w:rsid w:val="0072447C"/>
    <w:rsid w:val="00724B6D"/>
    <w:rsid w:val="007250A3"/>
    <w:rsid w:val="007252F8"/>
    <w:rsid w:val="007253F0"/>
    <w:rsid w:val="00725563"/>
    <w:rsid w:val="00725720"/>
    <w:rsid w:val="007257D9"/>
    <w:rsid w:val="00725DD4"/>
    <w:rsid w:val="00725F7D"/>
    <w:rsid w:val="0072615D"/>
    <w:rsid w:val="007261CB"/>
    <w:rsid w:val="00726263"/>
    <w:rsid w:val="00726285"/>
    <w:rsid w:val="0072632B"/>
    <w:rsid w:val="00726452"/>
    <w:rsid w:val="00726497"/>
    <w:rsid w:val="00726540"/>
    <w:rsid w:val="007265EF"/>
    <w:rsid w:val="007266F7"/>
    <w:rsid w:val="00726743"/>
    <w:rsid w:val="00726948"/>
    <w:rsid w:val="00726A3D"/>
    <w:rsid w:val="00726BA1"/>
    <w:rsid w:val="00726CB9"/>
    <w:rsid w:val="00726CFB"/>
    <w:rsid w:val="00726DBD"/>
    <w:rsid w:val="00727389"/>
    <w:rsid w:val="007273DF"/>
    <w:rsid w:val="0072750A"/>
    <w:rsid w:val="007276A6"/>
    <w:rsid w:val="00727807"/>
    <w:rsid w:val="007278B4"/>
    <w:rsid w:val="007279F7"/>
    <w:rsid w:val="00727B24"/>
    <w:rsid w:val="00727D10"/>
    <w:rsid w:val="00727D3A"/>
    <w:rsid w:val="00727D46"/>
    <w:rsid w:val="00730121"/>
    <w:rsid w:val="0073061E"/>
    <w:rsid w:val="00730724"/>
    <w:rsid w:val="00730746"/>
    <w:rsid w:val="007307F6"/>
    <w:rsid w:val="00730857"/>
    <w:rsid w:val="00730869"/>
    <w:rsid w:val="007309CE"/>
    <w:rsid w:val="00730ADD"/>
    <w:rsid w:val="00730B53"/>
    <w:rsid w:val="00730BD6"/>
    <w:rsid w:val="00730CA8"/>
    <w:rsid w:val="00730E29"/>
    <w:rsid w:val="00730E8A"/>
    <w:rsid w:val="00731081"/>
    <w:rsid w:val="007310CE"/>
    <w:rsid w:val="007311F0"/>
    <w:rsid w:val="00731906"/>
    <w:rsid w:val="0073220C"/>
    <w:rsid w:val="00732373"/>
    <w:rsid w:val="007323F0"/>
    <w:rsid w:val="00732446"/>
    <w:rsid w:val="0073245E"/>
    <w:rsid w:val="007329BD"/>
    <w:rsid w:val="00732A51"/>
    <w:rsid w:val="00732AB7"/>
    <w:rsid w:val="00732B07"/>
    <w:rsid w:val="00733127"/>
    <w:rsid w:val="007331FF"/>
    <w:rsid w:val="007333D5"/>
    <w:rsid w:val="007336C5"/>
    <w:rsid w:val="0073373E"/>
    <w:rsid w:val="0073386D"/>
    <w:rsid w:val="00733D13"/>
    <w:rsid w:val="00733D78"/>
    <w:rsid w:val="0073430C"/>
    <w:rsid w:val="00734457"/>
    <w:rsid w:val="0073450D"/>
    <w:rsid w:val="0073483B"/>
    <w:rsid w:val="00734855"/>
    <w:rsid w:val="00734A43"/>
    <w:rsid w:val="00734A83"/>
    <w:rsid w:val="00734D83"/>
    <w:rsid w:val="00734E59"/>
    <w:rsid w:val="00734E61"/>
    <w:rsid w:val="00734F3F"/>
    <w:rsid w:val="00734FAD"/>
    <w:rsid w:val="007350E7"/>
    <w:rsid w:val="007350E8"/>
    <w:rsid w:val="00735323"/>
    <w:rsid w:val="0073534B"/>
    <w:rsid w:val="007353F5"/>
    <w:rsid w:val="00735655"/>
    <w:rsid w:val="007359EB"/>
    <w:rsid w:val="00735D9B"/>
    <w:rsid w:val="00735DAD"/>
    <w:rsid w:val="00735DB6"/>
    <w:rsid w:val="00735DDE"/>
    <w:rsid w:val="00735DF5"/>
    <w:rsid w:val="0073614A"/>
    <w:rsid w:val="00736237"/>
    <w:rsid w:val="0073641F"/>
    <w:rsid w:val="00736732"/>
    <w:rsid w:val="007367E8"/>
    <w:rsid w:val="00736B9C"/>
    <w:rsid w:val="00736BA5"/>
    <w:rsid w:val="00736D02"/>
    <w:rsid w:val="00736FEC"/>
    <w:rsid w:val="00737082"/>
    <w:rsid w:val="0073755C"/>
    <w:rsid w:val="00737648"/>
    <w:rsid w:val="00737731"/>
    <w:rsid w:val="007378FA"/>
    <w:rsid w:val="00737915"/>
    <w:rsid w:val="00737BD4"/>
    <w:rsid w:val="00737CF6"/>
    <w:rsid w:val="00737DEC"/>
    <w:rsid w:val="00737F30"/>
    <w:rsid w:val="0074025D"/>
    <w:rsid w:val="0074038F"/>
    <w:rsid w:val="007403D7"/>
    <w:rsid w:val="007406EF"/>
    <w:rsid w:val="007407C9"/>
    <w:rsid w:val="00740840"/>
    <w:rsid w:val="00740A78"/>
    <w:rsid w:val="00740B2F"/>
    <w:rsid w:val="00740CBE"/>
    <w:rsid w:val="00740CD7"/>
    <w:rsid w:val="00740CF2"/>
    <w:rsid w:val="00740E65"/>
    <w:rsid w:val="007411DD"/>
    <w:rsid w:val="0074155F"/>
    <w:rsid w:val="007416F3"/>
    <w:rsid w:val="00741828"/>
    <w:rsid w:val="00741AF9"/>
    <w:rsid w:val="00741BB1"/>
    <w:rsid w:val="00741C27"/>
    <w:rsid w:val="00741D39"/>
    <w:rsid w:val="007420F0"/>
    <w:rsid w:val="00742200"/>
    <w:rsid w:val="00742521"/>
    <w:rsid w:val="007425B4"/>
    <w:rsid w:val="00742AE2"/>
    <w:rsid w:val="00742BCC"/>
    <w:rsid w:val="00742C72"/>
    <w:rsid w:val="00742DD9"/>
    <w:rsid w:val="00743073"/>
    <w:rsid w:val="00743093"/>
    <w:rsid w:val="007434B0"/>
    <w:rsid w:val="00743502"/>
    <w:rsid w:val="00743747"/>
    <w:rsid w:val="007439CA"/>
    <w:rsid w:val="00743B6F"/>
    <w:rsid w:val="00743DCB"/>
    <w:rsid w:val="00743EFC"/>
    <w:rsid w:val="00744122"/>
    <w:rsid w:val="00744266"/>
    <w:rsid w:val="00744529"/>
    <w:rsid w:val="007447C1"/>
    <w:rsid w:val="007448DF"/>
    <w:rsid w:val="00744A4C"/>
    <w:rsid w:val="00744CCE"/>
    <w:rsid w:val="00744EDD"/>
    <w:rsid w:val="00744FAE"/>
    <w:rsid w:val="0074535D"/>
    <w:rsid w:val="00745892"/>
    <w:rsid w:val="00745B3D"/>
    <w:rsid w:val="00745E4A"/>
    <w:rsid w:val="00745F32"/>
    <w:rsid w:val="007463B3"/>
    <w:rsid w:val="00746593"/>
    <w:rsid w:val="00746686"/>
    <w:rsid w:val="00746773"/>
    <w:rsid w:val="007468CC"/>
    <w:rsid w:val="00746A45"/>
    <w:rsid w:val="00746B77"/>
    <w:rsid w:val="00746C47"/>
    <w:rsid w:val="00746CF9"/>
    <w:rsid w:val="00746FFA"/>
    <w:rsid w:val="0074707F"/>
    <w:rsid w:val="00747585"/>
    <w:rsid w:val="0074774D"/>
    <w:rsid w:val="00747AE6"/>
    <w:rsid w:val="00747BCD"/>
    <w:rsid w:val="00747CFA"/>
    <w:rsid w:val="00750033"/>
    <w:rsid w:val="00750149"/>
    <w:rsid w:val="007501EB"/>
    <w:rsid w:val="00750416"/>
    <w:rsid w:val="00750835"/>
    <w:rsid w:val="0075097D"/>
    <w:rsid w:val="00750A6E"/>
    <w:rsid w:val="00750CF6"/>
    <w:rsid w:val="00751037"/>
    <w:rsid w:val="007510DC"/>
    <w:rsid w:val="007510F0"/>
    <w:rsid w:val="007512B3"/>
    <w:rsid w:val="007516A7"/>
    <w:rsid w:val="00751907"/>
    <w:rsid w:val="00751AA7"/>
    <w:rsid w:val="00751AC5"/>
    <w:rsid w:val="00751D6F"/>
    <w:rsid w:val="00752617"/>
    <w:rsid w:val="0075291B"/>
    <w:rsid w:val="00752B05"/>
    <w:rsid w:val="00752D94"/>
    <w:rsid w:val="00752E49"/>
    <w:rsid w:val="007530A1"/>
    <w:rsid w:val="007531F6"/>
    <w:rsid w:val="00753313"/>
    <w:rsid w:val="007533D0"/>
    <w:rsid w:val="00753994"/>
    <w:rsid w:val="00753B90"/>
    <w:rsid w:val="007541AC"/>
    <w:rsid w:val="007541AD"/>
    <w:rsid w:val="00754833"/>
    <w:rsid w:val="00754870"/>
    <w:rsid w:val="007548AC"/>
    <w:rsid w:val="007548F6"/>
    <w:rsid w:val="00755076"/>
    <w:rsid w:val="00755078"/>
    <w:rsid w:val="007556F1"/>
    <w:rsid w:val="00755742"/>
    <w:rsid w:val="007557CD"/>
    <w:rsid w:val="007558A6"/>
    <w:rsid w:val="00755995"/>
    <w:rsid w:val="00755A84"/>
    <w:rsid w:val="00755AE7"/>
    <w:rsid w:val="00755CC6"/>
    <w:rsid w:val="00755F5A"/>
    <w:rsid w:val="00755F72"/>
    <w:rsid w:val="007563E3"/>
    <w:rsid w:val="0075694F"/>
    <w:rsid w:val="0075699F"/>
    <w:rsid w:val="00756A22"/>
    <w:rsid w:val="00756A6E"/>
    <w:rsid w:val="00756C6D"/>
    <w:rsid w:val="00756D64"/>
    <w:rsid w:val="00756E4A"/>
    <w:rsid w:val="00756F9D"/>
    <w:rsid w:val="0075700D"/>
    <w:rsid w:val="0075713C"/>
    <w:rsid w:val="0075714A"/>
    <w:rsid w:val="00757328"/>
    <w:rsid w:val="00757528"/>
    <w:rsid w:val="007576AA"/>
    <w:rsid w:val="0075788E"/>
    <w:rsid w:val="00757893"/>
    <w:rsid w:val="00757986"/>
    <w:rsid w:val="00757B27"/>
    <w:rsid w:val="00757B5A"/>
    <w:rsid w:val="00757C58"/>
    <w:rsid w:val="007606FA"/>
    <w:rsid w:val="0076078B"/>
    <w:rsid w:val="0076116B"/>
    <w:rsid w:val="00761369"/>
    <w:rsid w:val="007613D8"/>
    <w:rsid w:val="007614E7"/>
    <w:rsid w:val="00761828"/>
    <w:rsid w:val="00761949"/>
    <w:rsid w:val="00761A6D"/>
    <w:rsid w:val="00761C3B"/>
    <w:rsid w:val="00761C64"/>
    <w:rsid w:val="00761DBB"/>
    <w:rsid w:val="00762044"/>
    <w:rsid w:val="0076220B"/>
    <w:rsid w:val="00762264"/>
    <w:rsid w:val="0076257A"/>
    <w:rsid w:val="0076272A"/>
    <w:rsid w:val="007628E3"/>
    <w:rsid w:val="00762938"/>
    <w:rsid w:val="00762A6A"/>
    <w:rsid w:val="00762DB0"/>
    <w:rsid w:val="00762F9F"/>
    <w:rsid w:val="007630A6"/>
    <w:rsid w:val="007632C6"/>
    <w:rsid w:val="007637A1"/>
    <w:rsid w:val="00763820"/>
    <w:rsid w:val="007638BF"/>
    <w:rsid w:val="00763949"/>
    <w:rsid w:val="00763972"/>
    <w:rsid w:val="00763D46"/>
    <w:rsid w:val="00763DAA"/>
    <w:rsid w:val="00763E1E"/>
    <w:rsid w:val="00763F31"/>
    <w:rsid w:val="007640F9"/>
    <w:rsid w:val="00764161"/>
    <w:rsid w:val="007641C1"/>
    <w:rsid w:val="007642A9"/>
    <w:rsid w:val="00764ACE"/>
    <w:rsid w:val="00764CB7"/>
    <w:rsid w:val="00764E20"/>
    <w:rsid w:val="00764FF7"/>
    <w:rsid w:val="00765015"/>
    <w:rsid w:val="00765105"/>
    <w:rsid w:val="007652CE"/>
    <w:rsid w:val="00765456"/>
    <w:rsid w:val="007654B7"/>
    <w:rsid w:val="00765514"/>
    <w:rsid w:val="00765810"/>
    <w:rsid w:val="007658B3"/>
    <w:rsid w:val="00765907"/>
    <w:rsid w:val="00765A3B"/>
    <w:rsid w:val="00765C71"/>
    <w:rsid w:val="00765C88"/>
    <w:rsid w:val="00765F75"/>
    <w:rsid w:val="007661AC"/>
    <w:rsid w:val="007666B9"/>
    <w:rsid w:val="00766714"/>
    <w:rsid w:val="00766BB9"/>
    <w:rsid w:val="007671D4"/>
    <w:rsid w:val="007672C2"/>
    <w:rsid w:val="00767325"/>
    <w:rsid w:val="00767337"/>
    <w:rsid w:val="00767381"/>
    <w:rsid w:val="007674B6"/>
    <w:rsid w:val="00767694"/>
    <w:rsid w:val="007676F5"/>
    <w:rsid w:val="00767774"/>
    <w:rsid w:val="00767823"/>
    <w:rsid w:val="007678E3"/>
    <w:rsid w:val="007678EC"/>
    <w:rsid w:val="00767BFB"/>
    <w:rsid w:val="00767E21"/>
    <w:rsid w:val="0077048B"/>
    <w:rsid w:val="00770636"/>
    <w:rsid w:val="0077065B"/>
    <w:rsid w:val="00770979"/>
    <w:rsid w:val="007709BA"/>
    <w:rsid w:val="007709EB"/>
    <w:rsid w:val="00770A79"/>
    <w:rsid w:val="00770AB2"/>
    <w:rsid w:val="00770B79"/>
    <w:rsid w:val="00770D78"/>
    <w:rsid w:val="00770DCC"/>
    <w:rsid w:val="00770DE0"/>
    <w:rsid w:val="00770F89"/>
    <w:rsid w:val="00771125"/>
    <w:rsid w:val="00771391"/>
    <w:rsid w:val="00771406"/>
    <w:rsid w:val="0077152B"/>
    <w:rsid w:val="007715AE"/>
    <w:rsid w:val="007717CA"/>
    <w:rsid w:val="00771862"/>
    <w:rsid w:val="00771883"/>
    <w:rsid w:val="007718B7"/>
    <w:rsid w:val="00771CA5"/>
    <w:rsid w:val="00771E17"/>
    <w:rsid w:val="007720B4"/>
    <w:rsid w:val="0077220C"/>
    <w:rsid w:val="00772389"/>
    <w:rsid w:val="00772514"/>
    <w:rsid w:val="007726B7"/>
    <w:rsid w:val="00772873"/>
    <w:rsid w:val="0077287A"/>
    <w:rsid w:val="00772A37"/>
    <w:rsid w:val="00772B75"/>
    <w:rsid w:val="00772F13"/>
    <w:rsid w:val="00773783"/>
    <w:rsid w:val="007737B2"/>
    <w:rsid w:val="00773D15"/>
    <w:rsid w:val="00773D70"/>
    <w:rsid w:val="00774277"/>
    <w:rsid w:val="007744F0"/>
    <w:rsid w:val="0077467A"/>
    <w:rsid w:val="007746DE"/>
    <w:rsid w:val="00774C13"/>
    <w:rsid w:val="00774D2B"/>
    <w:rsid w:val="00775254"/>
    <w:rsid w:val="00775318"/>
    <w:rsid w:val="00775322"/>
    <w:rsid w:val="00775443"/>
    <w:rsid w:val="007757F9"/>
    <w:rsid w:val="007759B8"/>
    <w:rsid w:val="00775C3A"/>
    <w:rsid w:val="00775F4F"/>
    <w:rsid w:val="0077644F"/>
    <w:rsid w:val="00776550"/>
    <w:rsid w:val="00776581"/>
    <w:rsid w:val="0077664E"/>
    <w:rsid w:val="00776711"/>
    <w:rsid w:val="007767A3"/>
    <w:rsid w:val="007768D2"/>
    <w:rsid w:val="00776942"/>
    <w:rsid w:val="00776AA3"/>
    <w:rsid w:val="00776E60"/>
    <w:rsid w:val="007770B4"/>
    <w:rsid w:val="00777390"/>
    <w:rsid w:val="0077753F"/>
    <w:rsid w:val="00777FF3"/>
    <w:rsid w:val="00780151"/>
    <w:rsid w:val="007802E9"/>
    <w:rsid w:val="007804E5"/>
    <w:rsid w:val="007806CB"/>
    <w:rsid w:val="007807B2"/>
    <w:rsid w:val="007808AD"/>
    <w:rsid w:val="0078094A"/>
    <w:rsid w:val="00780B73"/>
    <w:rsid w:val="00780CDA"/>
    <w:rsid w:val="007811BF"/>
    <w:rsid w:val="007811CD"/>
    <w:rsid w:val="00781287"/>
    <w:rsid w:val="0078129D"/>
    <w:rsid w:val="0078147C"/>
    <w:rsid w:val="00781542"/>
    <w:rsid w:val="00781561"/>
    <w:rsid w:val="0078172A"/>
    <w:rsid w:val="00781840"/>
    <w:rsid w:val="0078189D"/>
    <w:rsid w:val="0078195B"/>
    <w:rsid w:val="00781985"/>
    <w:rsid w:val="00781AD1"/>
    <w:rsid w:val="00781AFE"/>
    <w:rsid w:val="00781B84"/>
    <w:rsid w:val="00781BE9"/>
    <w:rsid w:val="00781E4F"/>
    <w:rsid w:val="00781F75"/>
    <w:rsid w:val="0078212A"/>
    <w:rsid w:val="00782220"/>
    <w:rsid w:val="0078227C"/>
    <w:rsid w:val="0078237C"/>
    <w:rsid w:val="007823C1"/>
    <w:rsid w:val="00782408"/>
    <w:rsid w:val="0078265C"/>
    <w:rsid w:val="00782847"/>
    <w:rsid w:val="00782868"/>
    <w:rsid w:val="00782A6D"/>
    <w:rsid w:val="00782D5C"/>
    <w:rsid w:val="00782FF1"/>
    <w:rsid w:val="007832B7"/>
    <w:rsid w:val="007834C8"/>
    <w:rsid w:val="0078359F"/>
    <w:rsid w:val="00783828"/>
    <w:rsid w:val="007839A3"/>
    <w:rsid w:val="007839EC"/>
    <w:rsid w:val="00783B0E"/>
    <w:rsid w:val="00784081"/>
    <w:rsid w:val="0078409F"/>
    <w:rsid w:val="0078411A"/>
    <w:rsid w:val="007842E6"/>
    <w:rsid w:val="007843A9"/>
    <w:rsid w:val="00784546"/>
    <w:rsid w:val="00784561"/>
    <w:rsid w:val="00784590"/>
    <w:rsid w:val="00784ABC"/>
    <w:rsid w:val="00784CAA"/>
    <w:rsid w:val="00784ED6"/>
    <w:rsid w:val="007855B2"/>
    <w:rsid w:val="00785B09"/>
    <w:rsid w:val="00785E2B"/>
    <w:rsid w:val="00785F37"/>
    <w:rsid w:val="00785F3D"/>
    <w:rsid w:val="00786685"/>
    <w:rsid w:val="0078684F"/>
    <w:rsid w:val="00786F0F"/>
    <w:rsid w:val="007870B2"/>
    <w:rsid w:val="007872BA"/>
    <w:rsid w:val="00787337"/>
    <w:rsid w:val="00787360"/>
    <w:rsid w:val="007874BA"/>
    <w:rsid w:val="00787AAB"/>
    <w:rsid w:val="00787B71"/>
    <w:rsid w:val="00787C10"/>
    <w:rsid w:val="00787C96"/>
    <w:rsid w:val="00787F61"/>
    <w:rsid w:val="00790012"/>
    <w:rsid w:val="007903A1"/>
    <w:rsid w:val="007903E8"/>
    <w:rsid w:val="00790722"/>
    <w:rsid w:val="00790AB5"/>
    <w:rsid w:val="0079106A"/>
    <w:rsid w:val="0079107F"/>
    <w:rsid w:val="00791296"/>
    <w:rsid w:val="007915BB"/>
    <w:rsid w:val="0079197F"/>
    <w:rsid w:val="007919C8"/>
    <w:rsid w:val="007919DB"/>
    <w:rsid w:val="007921ED"/>
    <w:rsid w:val="00792318"/>
    <w:rsid w:val="0079245F"/>
    <w:rsid w:val="007926CE"/>
    <w:rsid w:val="007926FE"/>
    <w:rsid w:val="0079279D"/>
    <w:rsid w:val="007927D9"/>
    <w:rsid w:val="007927F0"/>
    <w:rsid w:val="00792AA7"/>
    <w:rsid w:val="00792B0D"/>
    <w:rsid w:val="00792E7D"/>
    <w:rsid w:val="00792F0A"/>
    <w:rsid w:val="0079314E"/>
    <w:rsid w:val="00793162"/>
    <w:rsid w:val="00793329"/>
    <w:rsid w:val="00793346"/>
    <w:rsid w:val="00793425"/>
    <w:rsid w:val="007938C6"/>
    <w:rsid w:val="00793C35"/>
    <w:rsid w:val="00793CA1"/>
    <w:rsid w:val="00793D6E"/>
    <w:rsid w:val="00794124"/>
    <w:rsid w:val="00794299"/>
    <w:rsid w:val="007946EB"/>
    <w:rsid w:val="007949E2"/>
    <w:rsid w:val="00794C1E"/>
    <w:rsid w:val="00794F37"/>
    <w:rsid w:val="00795220"/>
    <w:rsid w:val="007952B1"/>
    <w:rsid w:val="00795620"/>
    <w:rsid w:val="00795798"/>
    <w:rsid w:val="007957D3"/>
    <w:rsid w:val="00795907"/>
    <w:rsid w:val="00795A6C"/>
    <w:rsid w:val="00795AE6"/>
    <w:rsid w:val="00795AEF"/>
    <w:rsid w:val="00795C88"/>
    <w:rsid w:val="00795F31"/>
    <w:rsid w:val="007962F2"/>
    <w:rsid w:val="00796300"/>
    <w:rsid w:val="00796384"/>
    <w:rsid w:val="007963A6"/>
    <w:rsid w:val="0079689F"/>
    <w:rsid w:val="00796F17"/>
    <w:rsid w:val="00797220"/>
    <w:rsid w:val="00797544"/>
    <w:rsid w:val="0079765D"/>
    <w:rsid w:val="00797BCA"/>
    <w:rsid w:val="00797EFD"/>
    <w:rsid w:val="007A0075"/>
    <w:rsid w:val="007A01C5"/>
    <w:rsid w:val="007A02C2"/>
    <w:rsid w:val="007A045D"/>
    <w:rsid w:val="007A05D0"/>
    <w:rsid w:val="007A0728"/>
    <w:rsid w:val="007A0951"/>
    <w:rsid w:val="007A0A99"/>
    <w:rsid w:val="007A0AC2"/>
    <w:rsid w:val="007A120C"/>
    <w:rsid w:val="007A1276"/>
    <w:rsid w:val="007A12C3"/>
    <w:rsid w:val="007A1526"/>
    <w:rsid w:val="007A1645"/>
    <w:rsid w:val="007A1679"/>
    <w:rsid w:val="007A182A"/>
    <w:rsid w:val="007A18A1"/>
    <w:rsid w:val="007A1A3F"/>
    <w:rsid w:val="007A1E4B"/>
    <w:rsid w:val="007A1FE7"/>
    <w:rsid w:val="007A2435"/>
    <w:rsid w:val="007A2752"/>
    <w:rsid w:val="007A29B2"/>
    <w:rsid w:val="007A2A0C"/>
    <w:rsid w:val="007A2B65"/>
    <w:rsid w:val="007A2B67"/>
    <w:rsid w:val="007A3018"/>
    <w:rsid w:val="007A3023"/>
    <w:rsid w:val="007A3156"/>
    <w:rsid w:val="007A3267"/>
    <w:rsid w:val="007A3676"/>
    <w:rsid w:val="007A37B4"/>
    <w:rsid w:val="007A3D55"/>
    <w:rsid w:val="007A4503"/>
    <w:rsid w:val="007A4537"/>
    <w:rsid w:val="007A46D2"/>
    <w:rsid w:val="007A4C89"/>
    <w:rsid w:val="007A4E1D"/>
    <w:rsid w:val="007A4F78"/>
    <w:rsid w:val="007A5061"/>
    <w:rsid w:val="007A51D1"/>
    <w:rsid w:val="007A5361"/>
    <w:rsid w:val="007A5472"/>
    <w:rsid w:val="007A5623"/>
    <w:rsid w:val="007A588B"/>
    <w:rsid w:val="007A599D"/>
    <w:rsid w:val="007A59E4"/>
    <w:rsid w:val="007A5AF1"/>
    <w:rsid w:val="007A5CFD"/>
    <w:rsid w:val="007A61B0"/>
    <w:rsid w:val="007A64A1"/>
    <w:rsid w:val="007A6C1F"/>
    <w:rsid w:val="007A6E45"/>
    <w:rsid w:val="007A7325"/>
    <w:rsid w:val="007A7478"/>
    <w:rsid w:val="007A749A"/>
    <w:rsid w:val="007A77DD"/>
    <w:rsid w:val="007A77DE"/>
    <w:rsid w:val="007A7869"/>
    <w:rsid w:val="007A78C0"/>
    <w:rsid w:val="007A7920"/>
    <w:rsid w:val="007A7B93"/>
    <w:rsid w:val="007A7D61"/>
    <w:rsid w:val="007A7DAB"/>
    <w:rsid w:val="007B00FC"/>
    <w:rsid w:val="007B04C2"/>
    <w:rsid w:val="007B0505"/>
    <w:rsid w:val="007B074B"/>
    <w:rsid w:val="007B09A2"/>
    <w:rsid w:val="007B0CCC"/>
    <w:rsid w:val="007B0D26"/>
    <w:rsid w:val="007B0D66"/>
    <w:rsid w:val="007B0FDE"/>
    <w:rsid w:val="007B1229"/>
    <w:rsid w:val="007B1254"/>
    <w:rsid w:val="007B149D"/>
    <w:rsid w:val="007B14D5"/>
    <w:rsid w:val="007B150A"/>
    <w:rsid w:val="007B15CC"/>
    <w:rsid w:val="007B160B"/>
    <w:rsid w:val="007B16A2"/>
    <w:rsid w:val="007B1A3E"/>
    <w:rsid w:val="007B1C7B"/>
    <w:rsid w:val="007B1D2D"/>
    <w:rsid w:val="007B1D71"/>
    <w:rsid w:val="007B1DC0"/>
    <w:rsid w:val="007B1DE5"/>
    <w:rsid w:val="007B2B92"/>
    <w:rsid w:val="007B2BA8"/>
    <w:rsid w:val="007B2CAB"/>
    <w:rsid w:val="007B2DEA"/>
    <w:rsid w:val="007B3046"/>
    <w:rsid w:val="007B32F0"/>
    <w:rsid w:val="007B337F"/>
    <w:rsid w:val="007B3528"/>
    <w:rsid w:val="007B3581"/>
    <w:rsid w:val="007B3646"/>
    <w:rsid w:val="007B398A"/>
    <w:rsid w:val="007B3B10"/>
    <w:rsid w:val="007B3B3B"/>
    <w:rsid w:val="007B3CBA"/>
    <w:rsid w:val="007B3CEB"/>
    <w:rsid w:val="007B42AD"/>
    <w:rsid w:val="007B4493"/>
    <w:rsid w:val="007B4514"/>
    <w:rsid w:val="007B4722"/>
    <w:rsid w:val="007B482C"/>
    <w:rsid w:val="007B4906"/>
    <w:rsid w:val="007B49E5"/>
    <w:rsid w:val="007B4A51"/>
    <w:rsid w:val="007B4E62"/>
    <w:rsid w:val="007B54C8"/>
    <w:rsid w:val="007B54ED"/>
    <w:rsid w:val="007B54FC"/>
    <w:rsid w:val="007B5843"/>
    <w:rsid w:val="007B5845"/>
    <w:rsid w:val="007B585A"/>
    <w:rsid w:val="007B59CE"/>
    <w:rsid w:val="007B5A32"/>
    <w:rsid w:val="007B5CA6"/>
    <w:rsid w:val="007B5F71"/>
    <w:rsid w:val="007B5F83"/>
    <w:rsid w:val="007B608C"/>
    <w:rsid w:val="007B6280"/>
    <w:rsid w:val="007B62FE"/>
    <w:rsid w:val="007B649C"/>
    <w:rsid w:val="007B6BC5"/>
    <w:rsid w:val="007B71D1"/>
    <w:rsid w:val="007B7227"/>
    <w:rsid w:val="007B771F"/>
    <w:rsid w:val="007B775C"/>
    <w:rsid w:val="007B784F"/>
    <w:rsid w:val="007B78CC"/>
    <w:rsid w:val="007B79EE"/>
    <w:rsid w:val="007C0165"/>
    <w:rsid w:val="007C0283"/>
    <w:rsid w:val="007C0454"/>
    <w:rsid w:val="007C0508"/>
    <w:rsid w:val="007C0581"/>
    <w:rsid w:val="007C05DD"/>
    <w:rsid w:val="007C09EC"/>
    <w:rsid w:val="007C0A23"/>
    <w:rsid w:val="007C0AB0"/>
    <w:rsid w:val="007C0CA9"/>
    <w:rsid w:val="007C0F62"/>
    <w:rsid w:val="007C0F8F"/>
    <w:rsid w:val="007C1100"/>
    <w:rsid w:val="007C1122"/>
    <w:rsid w:val="007C1147"/>
    <w:rsid w:val="007C17B2"/>
    <w:rsid w:val="007C1959"/>
    <w:rsid w:val="007C1E70"/>
    <w:rsid w:val="007C22E3"/>
    <w:rsid w:val="007C2396"/>
    <w:rsid w:val="007C23BA"/>
    <w:rsid w:val="007C2530"/>
    <w:rsid w:val="007C267F"/>
    <w:rsid w:val="007C2698"/>
    <w:rsid w:val="007C279A"/>
    <w:rsid w:val="007C2CD6"/>
    <w:rsid w:val="007C3532"/>
    <w:rsid w:val="007C3689"/>
    <w:rsid w:val="007C390C"/>
    <w:rsid w:val="007C3A51"/>
    <w:rsid w:val="007C3C7C"/>
    <w:rsid w:val="007C3EC4"/>
    <w:rsid w:val="007C3F45"/>
    <w:rsid w:val="007C4268"/>
    <w:rsid w:val="007C42F0"/>
    <w:rsid w:val="007C45DF"/>
    <w:rsid w:val="007C46C8"/>
    <w:rsid w:val="007C491E"/>
    <w:rsid w:val="007C497D"/>
    <w:rsid w:val="007C4A13"/>
    <w:rsid w:val="007C4AF6"/>
    <w:rsid w:val="007C4DDF"/>
    <w:rsid w:val="007C4F20"/>
    <w:rsid w:val="007C5531"/>
    <w:rsid w:val="007C569D"/>
    <w:rsid w:val="007C5858"/>
    <w:rsid w:val="007C5C43"/>
    <w:rsid w:val="007C5DC9"/>
    <w:rsid w:val="007C5E6C"/>
    <w:rsid w:val="007C6161"/>
    <w:rsid w:val="007C627F"/>
    <w:rsid w:val="007C62FF"/>
    <w:rsid w:val="007C64C6"/>
    <w:rsid w:val="007C65C0"/>
    <w:rsid w:val="007C66FC"/>
    <w:rsid w:val="007C6709"/>
    <w:rsid w:val="007C6936"/>
    <w:rsid w:val="007C6C64"/>
    <w:rsid w:val="007C6D02"/>
    <w:rsid w:val="007C700F"/>
    <w:rsid w:val="007C7488"/>
    <w:rsid w:val="007C764C"/>
    <w:rsid w:val="007C76E7"/>
    <w:rsid w:val="007C7A2F"/>
    <w:rsid w:val="007C7D0B"/>
    <w:rsid w:val="007C7DEC"/>
    <w:rsid w:val="007D001B"/>
    <w:rsid w:val="007D0078"/>
    <w:rsid w:val="007D0189"/>
    <w:rsid w:val="007D01BA"/>
    <w:rsid w:val="007D09F5"/>
    <w:rsid w:val="007D0AF5"/>
    <w:rsid w:val="007D0C1A"/>
    <w:rsid w:val="007D0D59"/>
    <w:rsid w:val="007D0DAC"/>
    <w:rsid w:val="007D0DCE"/>
    <w:rsid w:val="007D0EE8"/>
    <w:rsid w:val="007D1029"/>
    <w:rsid w:val="007D108E"/>
    <w:rsid w:val="007D12E6"/>
    <w:rsid w:val="007D1371"/>
    <w:rsid w:val="007D1426"/>
    <w:rsid w:val="007D144B"/>
    <w:rsid w:val="007D1686"/>
    <w:rsid w:val="007D18CA"/>
    <w:rsid w:val="007D1954"/>
    <w:rsid w:val="007D21CF"/>
    <w:rsid w:val="007D287A"/>
    <w:rsid w:val="007D2912"/>
    <w:rsid w:val="007D2CE6"/>
    <w:rsid w:val="007D349F"/>
    <w:rsid w:val="007D3567"/>
    <w:rsid w:val="007D3661"/>
    <w:rsid w:val="007D373F"/>
    <w:rsid w:val="007D3BEB"/>
    <w:rsid w:val="007D4002"/>
    <w:rsid w:val="007D4136"/>
    <w:rsid w:val="007D42CB"/>
    <w:rsid w:val="007D42DA"/>
    <w:rsid w:val="007D4301"/>
    <w:rsid w:val="007D4442"/>
    <w:rsid w:val="007D4800"/>
    <w:rsid w:val="007D4810"/>
    <w:rsid w:val="007D4F0D"/>
    <w:rsid w:val="007D5093"/>
    <w:rsid w:val="007D509A"/>
    <w:rsid w:val="007D519A"/>
    <w:rsid w:val="007D52AA"/>
    <w:rsid w:val="007D530F"/>
    <w:rsid w:val="007D5472"/>
    <w:rsid w:val="007D54A9"/>
    <w:rsid w:val="007D54AF"/>
    <w:rsid w:val="007D5C57"/>
    <w:rsid w:val="007D5D73"/>
    <w:rsid w:val="007D5E18"/>
    <w:rsid w:val="007D5FCA"/>
    <w:rsid w:val="007D60AD"/>
    <w:rsid w:val="007D632C"/>
    <w:rsid w:val="007D633C"/>
    <w:rsid w:val="007D6347"/>
    <w:rsid w:val="007D64A1"/>
    <w:rsid w:val="007D68CB"/>
    <w:rsid w:val="007D69A6"/>
    <w:rsid w:val="007D6C8E"/>
    <w:rsid w:val="007D6CE9"/>
    <w:rsid w:val="007D6D57"/>
    <w:rsid w:val="007D6E5A"/>
    <w:rsid w:val="007D6FFA"/>
    <w:rsid w:val="007D718C"/>
    <w:rsid w:val="007D74F9"/>
    <w:rsid w:val="007D7599"/>
    <w:rsid w:val="007E020F"/>
    <w:rsid w:val="007E04A0"/>
    <w:rsid w:val="007E04FA"/>
    <w:rsid w:val="007E0805"/>
    <w:rsid w:val="007E083F"/>
    <w:rsid w:val="007E09B6"/>
    <w:rsid w:val="007E0B02"/>
    <w:rsid w:val="007E0CFC"/>
    <w:rsid w:val="007E0DAB"/>
    <w:rsid w:val="007E1263"/>
    <w:rsid w:val="007E1318"/>
    <w:rsid w:val="007E1587"/>
    <w:rsid w:val="007E159F"/>
    <w:rsid w:val="007E15FD"/>
    <w:rsid w:val="007E171C"/>
    <w:rsid w:val="007E1C75"/>
    <w:rsid w:val="007E1D86"/>
    <w:rsid w:val="007E20FA"/>
    <w:rsid w:val="007E23D4"/>
    <w:rsid w:val="007E2416"/>
    <w:rsid w:val="007E24EA"/>
    <w:rsid w:val="007E2535"/>
    <w:rsid w:val="007E2885"/>
    <w:rsid w:val="007E2D49"/>
    <w:rsid w:val="007E2D54"/>
    <w:rsid w:val="007E2E4C"/>
    <w:rsid w:val="007E35E6"/>
    <w:rsid w:val="007E36FD"/>
    <w:rsid w:val="007E3710"/>
    <w:rsid w:val="007E37ED"/>
    <w:rsid w:val="007E387F"/>
    <w:rsid w:val="007E3ABD"/>
    <w:rsid w:val="007E3ED7"/>
    <w:rsid w:val="007E4215"/>
    <w:rsid w:val="007E43EA"/>
    <w:rsid w:val="007E44AF"/>
    <w:rsid w:val="007E4840"/>
    <w:rsid w:val="007E4A56"/>
    <w:rsid w:val="007E4C7D"/>
    <w:rsid w:val="007E4E95"/>
    <w:rsid w:val="007E4F5F"/>
    <w:rsid w:val="007E4FF5"/>
    <w:rsid w:val="007E50DB"/>
    <w:rsid w:val="007E517A"/>
    <w:rsid w:val="007E543E"/>
    <w:rsid w:val="007E5534"/>
    <w:rsid w:val="007E55C3"/>
    <w:rsid w:val="007E5687"/>
    <w:rsid w:val="007E5708"/>
    <w:rsid w:val="007E593D"/>
    <w:rsid w:val="007E5E32"/>
    <w:rsid w:val="007E6041"/>
    <w:rsid w:val="007E64D7"/>
    <w:rsid w:val="007E653D"/>
    <w:rsid w:val="007E6700"/>
    <w:rsid w:val="007E68F6"/>
    <w:rsid w:val="007E6B09"/>
    <w:rsid w:val="007E6C9A"/>
    <w:rsid w:val="007E6F09"/>
    <w:rsid w:val="007E6F17"/>
    <w:rsid w:val="007E6F42"/>
    <w:rsid w:val="007E73CF"/>
    <w:rsid w:val="007E74CE"/>
    <w:rsid w:val="007E7707"/>
    <w:rsid w:val="007E78A4"/>
    <w:rsid w:val="007E7B51"/>
    <w:rsid w:val="007E7B85"/>
    <w:rsid w:val="007E7DBD"/>
    <w:rsid w:val="007F0454"/>
    <w:rsid w:val="007F049B"/>
    <w:rsid w:val="007F07DA"/>
    <w:rsid w:val="007F09E6"/>
    <w:rsid w:val="007F10B7"/>
    <w:rsid w:val="007F14C6"/>
    <w:rsid w:val="007F1505"/>
    <w:rsid w:val="007F165F"/>
    <w:rsid w:val="007F17B0"/>
    <w:rsid w:val="007F1848"/>
    <w:rsid w:val="007F19FD"/>
    <w:rsid w:val="007F1A06"/>
    <w:rsid w:val="007F1DE4"/>
    <w:rsid w:val="007F1E90"/>
    <w:rsid w:val="007F2070"/>
    <w:rsid w:val="007F22D0"/>
    <w:rsid w:val="007F24BA"/>
    <w:rsid w:val="007F24CA"/>
    <w:rsid w:val="007F2684"/>
    <w:rsid w:val="007F28DD"/>
    <w:rsid w:val="007F2A43"/>
    <w:rsid w:val="007F3492"/>
    <w:rsid w:val="007F3785"/>
    <w:rsid w:val="007F37EC"/>
    <w:rsid w:val="007F3EDC"/>
    <w:rsid w:val="007F3F86"/>
    <w:rsid w:val="007F40B7"/>
    <w:rsid w:val="007F4853"/>
    <w:rsid w:val="007F4C3C"/>
    <w:rsid w:val="007F4D5C"/>
    <w:rsid w:val="007F4E3D"/>
    <w:rsid w:val="007F4E8E"/>
    <w:rsid w:val="007F50AA"/>
    <w:rsid w:val="007F57C9"/>
    <w:rsid w:val="007F593C"/>
    <w:rsid w:val="007F59F0"/>
    <w:rsid w:val="007F5A93"/>
    <w:rsid w:val="007F5AAD"/>
    <w:rsid w:val="007F5AC4"/>
    <w:rsid w:val="007F5C3E"/>
    <w:rsid w:val="007F5CEA"/>
    <w:rsid w:val="007F5D17"/>
    <w:rsid w:val="007F5EC9"/>
    <w:rsid w:val="007F5F4A"/>
    <w:rsid w:val="007F6474"/>
    <w:rsid w:val="007F6498"/>
    <w:rsid w:val="007F658F"/>
    <w:rsid w:val="007F66CA"/>
    <w:rsid w:val="007F670B"/>
    <w:rsid w:val="007F6753"/>
    <w:rsid w:val="007F67B8"/>
    <w:rsid w:val="007F68FC"/>
    <w:rsid w:val="007F696B"/>
    <w:rsid w:val="007F6A3A"/>
    <w:rsid w:val="007F6D97"/>
    <w:rsid w:val="007F6E4A"/>
    <w:rsid w:val="007F6E54"/>
    <w:rsid w:val="007F6E73"/>
    <w:rsid w:val="007F6F6E"/>
    <w:rsid w:val="007F7180"/>
    <w:rsid w:val="007F7375"/>
    <w:rsid w:val="007F7644"/>
    <w:rsid w:val="00800027"/>
    <w:rsid w:val="008000AA"/>
    <w:rsid w:val="008000AB"/>
    <w:rsid w:val="0080016D"/>
    <w:rsid w:val="008001F1"/>
    <w:rsid w:val="00800242"/>
    <w:rsid w:val="008003D9"/>
    <w:rsid w:val="008003E7"/>
    <w:rsid w:val="00800591"/>
    <w:rsid w:val="00800745"/>
    <w:rsid w:val="00800939"/>
    <w:rsid w:val="008009A1"/>
    <w:rsid w:val="0080100B"/>
    <w:rsid w:val="0080109B"/>
    <w:rsid w:val="00801449"/>
    <w:rsid w:val="00801471"/>
    <w:rsid w:val="0080161E"/>
    <w:rsid w:val="0080163F"/>
    <w:rsid w:val="0080169A"/>
    <w:rsid w:val="00801AC6"/>
    <w:rsid w:val="00801C3C"/>
    <w:rsid w:val="00802163"/>
    <w:rsid w:val="00802C50"/>
    <w:rsid w:val="00802E01"/>
    <w:rsid w:val="00802FA6"/>
    <w:rsid w:val="008032F4"/>
    <w:rsid w:val="0080366C"/>
    <w:rsid w:val="0080367D"/>
    <w:rsid w:val="008036D6"/>
    <w:rsid w:val="008036DE"/>
    <w:rsid w:val="00803A24"/>
    <w:rsid w:val="00803FCF"/>
    <w:rsid w:val="00804186"/>
    <w:rsid w:val="008042B4"/>
    <w:rsid w:val="00804420"/>
    <w:rsid w:val="00804425"/>
    <w:rsid w:val="0080450B"/>
    <w:rsid w:val="008046E0"/>
    <w:rsid w:val="00804AAB"/>
    <w:rsid w:val="00804C3E"/>
    <w:rsid w:val="00804D93"/>
    <w:rsid w:val="00804DCB"/>
    <w:rsid w:val="008050D1"/>
    <w:rsid w:val="008053F5"/>
    <w:rsid w:val="00805750"/>
    <w:rsid w:val="008057A5"/>
    <w:rsid w:val="008057D5"/>
    <w:rsid w:val="0080597B"/>
    <w:rsid w:val="008059CD"/>
    <w:rsid w:val="00805A8C"/>
    <w:rsid w:val="00805A94"/>
    <w:rsid w:val="00805A95"/>
    <w:rsid w:val="00805ABD"/>
    <w:rsid w:val="00805DD0"/>
    <w:rsid w:val="00805F34"/>
    <w:rsid w:val="00806417"/>
    <w:rsid w:val="0080652E"/>
    <w:rsid w:val="00806799"/>
    <w:rsid w:val="00806A53"/>
    <w:rsid w:val="00806B9F"/>
    <w:rsid w:val="00806C70"/>
    <w:rsid w:val="008070D5"/>
    <w:rsid w:val="00807866"/>
    <w:rsid w:val="00807CA5"/>
    <w:rsid w:val="00807DAB"/>
    <w:rsid w:val="00807F0B"/>
    <w:rsid w:val="00807F3C"/>
    <w:rsid w:val="00810065"/>
    <w:rsid w:val="00810178"/>
    <w:rsid w:val="0081024E"/>
    <w:rsid w:val="00810476"/>
    <w:rsid w:val="00810790"/>
    <w:rsid w:val="008109A6"/>
    <w:rsid w:val="00810A5D"/>
    <w:rsid w:val="00810C97"/>
    <w:rsid w:val="00810DD4"/>
    <w:rsid w:val="0081161A"/>
    <w:rsid w:val="008118A7"/>
    <w:rsid w:val="00811BE9"/>
    <w:rsid w:val="00811F4D"/>
    <w:rsid w:val="00812289"/>
    <w:rsid w:val="008123F9"/>
    <w:rsid w:val="008125F2"/>
    <w:rsid w:val="0081261A"/>
    <w:rsid w:val="00812639"/>
    <w:rsid w:val="0081266E"/>
    <w:rsid w:val="00812C88"/>
    <w:rsid w:val="00812EB5"/>
    <w:rsid w:val="0081315C"/>
    <w:rsid w:val="0081349A"/>
    <w:rsid w:val="00813553"/>
    <w:rsid w:val="00813963"/>
    <w:rsid w:val="00813B16"/>
    <w:rsid w:val="00813C25"/>
    <w:rsid w:val="00813D35"/>
    <w:rsid w:val="00813DDB"/>
    <w:rsid w:val="00813F7A"/>
    <w:rsid w:val="00814434"/>
    <w:rsid w:val="0081459B"/>
    <w:rsid w:val="008146A5"/>
    <w:rsid w:val="008146F8"/>
    <w:rsid w:val="00814938"/>
    <w:rsid w:val="00814A81"/>
    <w:rsid w:val="00814AA6"/>
    <w:rsid w:val="00814B87"/>
    <w:rsid w:val="00814C0A"/>
    <w:rsid w:val="00814FEA"/>
    <w:rsid w:val="00815166"/>
    <w:rsid w:val="008156EF"/>
    <w:rsid w:val="008157B7"/>
    <w:rsid w:val="008158B4"/>
    <w:rsid w:val="008158DC"/>
    <w:rsid w:val="00815975"/>
    <w:rsid w:val="00815A12"/>
    <w:rsid w:val="00815A1D"/>
    <w:rsid w:val="00815D4B"/>
    <w:rsid w:val="00815E99"/>
    <w:rsid w:val="00816AC8"/>
    <w:rsid w:val="008170F2"/>
    <w:rsid w:val="008172DB"/>
    <w:rsid w:val="00817467"/>
    <w:rsid w:val="0081755F"/>
    <w:rsid w:val="008176DD"/>
    <w:rsid w:val="008177FA"/>
    <w:rsid w:val="0081794E"/>
    <w:rsid w:val="00817A2B"/>
    <w:rsid w:val="00817B05"/>
    <w:rsid w:val="00817BA5"/>
    <w:rsid w:val="00817CA4"/>
    <w:rsid w:val="00820055"/>
    <w:rsid w:val="0082009C"/>
    <w:rsid w:val="00820101"/>
    <w:rsid w:val="008205AC"/>
    <w:rsid w:val="008208F2"/>
    <w:rsid w:val="0082094B"/>
    <w:rsid w:val="00820C95"/>
    <w:rsid w:val="00820E11"/>
    <w:rsid w:val="00820ED6"/>
    <w:rsid w:val="00820F8D"/>
    <w:rsid w:val="008215A6"/>
    <w:rsid w:val="008215EB"/>
    <w:rsid w:val="0082177F"/>
    <w:rsid w:val="00821A5D"/>
    <w:rsid w:val="008221FA"/>
    <w:rsid w:val="00822625"/>
    <w:rsid w:val="00822800"/>
    <w:rsid w:val="00822B2F"/>
    <w:rsid w:val="00822BF2"/>
    <w:rsid w:val="00822DDA"/>
    <w:rsid w:val="00822F89"/>
    <w:rsid w:val="00823397"/>
    <w:rsid w:val="00823404"/>
    <w:rsid w:val="00823776"/>
    <w:rsid w:val="008239B3"/>
    <w:rsid w:val="00823C26"/>
    <w:rsid w:val="008241E1"/>
    <w:rsid w:val="00824390"/>
    <w:rsid w:val="00824707"/>
    <w:rsid w:val="0082491E"/>
    <w:rsid w:val="00824996"/>
    <w:rsid w:val="00824A5C"/>
    <w:rsid w:val="00824D4A"/>
    <w:rsid w:val="00824DB8"/>
    <w:rsid w:val="00824F2D"/>
    <w:rsid w:val="00825124"/>
    <w:rsid w:val="0082523F"/>
    <w:rsid w:val="00825275"/>
    <w:rsid w:val="0082545F"/>
    <w:rsid w:val="008254AB"/>
    <w:rsid w:val="00825507"/>
    <w:rsid w:val="0082559B"/>
    <w:rsid w:val="0082578F"/>
    <w:rsid w:val="00825892"/>
    <w:rsid w:val="00825AC3"/>
    <w:rsid w:val="00825C90"/>
    <w:rsid w:val="008260AB"/>
    <w:rsid w:val="00826321"/>
    <w:rsid w:val="008263B5"/>
    <w:rsid w:val="00826429"/>
    <w:rsid w:val="00826BBE"/>
    <w:rsid w:val="00826DE6"/>
    <w:rsid w:val="0082745A"/>
    <w:rsid w:val="00827664"/>
    <w:rsid w:val="00827744"/>
    <w:rsid w:val="008277B2"/>
    <w:rsid w:val="00827A53"/>
    <w:rsid w:val="00827A63"/>
    <w:rsid w:val="00827B79"/>
    <w:rsid w:val="00827C76"/>
    <w:rsid w:val="00827E8B"/>
    <w:rsid w:val="008306A8"/>
    <w:rsid w:val="00830A29"/>
    <w:rsid w:val="00830C56"/>
    <w:rsid w:val="00830D2E"/>
    <w:rsid w:val="00831047"/>
    <w:rsid w:val="0083115E"/>
    <w:rsid w:val="008312A0"/>
    <w:rsid w:val="00831494"/>
    <w:rsid w:val="008314BA"/>
    <w:rsid w:val="008314D4"/>
    <w:rsid w:val="00831514"/>
    <w:rsid w:val="008315FD"/>
    <w:rsid w:val="00831769"/>
    <w:rsid w:val="00831B0B"/>
    <w:rsid w:val="00831B19"/>
    <w:rsid w:val="00831E8B"/>
    <w:rsid w:val="00831EA8"/>
    <w:rsid w:val="00831F93"/>
    <w:rsid w:val="0083234F"/>
    <w:rsid w:val="0083237F"/>
    <w:rsid w:val="00832590"/>
    <w:rsid w:val="008328FD"/>
    <w:rsid w:val="00832997"/>
    <w:rsid w:val="00832A53"/>
    <w:rsid w:val="00832BDF"/>
    <w:rsid w:val="00832BFC"/>
    <w:rsid w:val="00832D11"/>
    <w:rsid w:val="00832D30"/>
    <w:rsid w:val="008330F4"/>
    <w:rsid w:val="0083314D"/>
    <w:rsid w:val="00833274"/>
    <w:rsid w:val="00833296"/>
    <w:rsid w:val="008333F3"/>
    <w:rsid w:val="00833478"/>
    <w:rsid w:val="008334D7"/>
    <w:rsid w:val="0083356E"/>
    <w:rsid w:val="00833AA4"/>
    <w:rsid w:val="00833C95"/>
    <w:rsid w:val="00834727"/>
    <w:rsid w:val="008348B0"/>
    <w:rsid w:val="0083493A"/>
    <w:rsid w:val="008349CA"/>
    <w:rsid w:val="00834A55"/>
    <w:rsid w:val="00835497"/>
    <w:rsid w:val="008356B9"/>
    <w:rsid w:val="008359BF"/>
    <w:rsid w:val="00835A92"/>
    <w:rsid w:val="00835CA2"/>
    <w:rsid w:val="00835D88"/>
    <w:rsid w:val="00835F19"/>
    <w:rsid w:val="0083603B"/>
    <w:rsid w:val="0083624E"/>
    <w:rsid w:val="008362BA"/>
    <w:rsid w:val="008364F0"/>
    <w:rsid w:val="00836554"/>
    <w:rsid w:val="00836885"/>
    <w:rsid w:val="00836890"/>
    <w:rsid w:val="008368E3"/>
    <w:rsid w:val="00836F68"/>
    <w:rsid w:val="00837114"/>
    <w:rsid w:val="008371D6"/>
    <w:rsid w:val="0083729E"/>
    <w:rsid w:val="0083787B"/>
    <w:rsid w:val="00840194"/>
    <w:rsid w:val="00840196"/>
    <w:rsid w:val="0084024E"/>
    <w:rsid w:val="008405B0"/>
    <w:rsid w:val="008405C5"/>
    <w:rsid w:val="0084069B"/>
    <w:rsid w:val="00840919"/>
    <w:rsid w:val="00840CD9"/>
    <w:rsid w:val="00840DDA"/>
    <w:rsid w:val="00840F4F"/>
    <w:rsid w:val="00840FB3"/>
    <w:rsid w:val="008413E0"/>
    <w:rsid w:val="00841BDD"/>
    <w:rsid w:val="00841CAD"/>
    <w:rsid w:val="00841ECB"/>
    <w:rsid w:val="0084207F"/>
    <w:rsid w:val="00842174"/>
    <w:rsid w:val="008421A3"/>
    <w:rsid w:val="00842238"/>
    <w:rsid w:val="00842255"/>
    <w:rsid w:val="00842B96"/>
    <w:rsid w:val="00842D73"/>
    <w:rsid w:val="00842E02"/>
    <w:rsid w:val="00842E3E"/>
    <w:rsid w:val="0084318F"/>
    <w:rsid w:val="00843403"/>
    <w:rsid w:val="00843546"/>
    <w:rsid w:val="00843706"/>
    <w:rsid w:val="0084381E"/>
    <w:rsid w:val="008439FB"/>
    <w:rsid w:val="00843EDA"/>
    <w:rsid w:val="00843F9F"/>
    <w:rsid w:val="008440B6"/>
    <w:rsid w:val="00844398"/>
    <w:rsid w:val="008445A3"/>
    <w:rsid w:val="008448A5"/>
    <w:rsid w:val="00844973"/>
    <w:rsid w:val="008449A1"/>
    <w:rsid w:val="00844A82"/>
    <w:rsid w:val="00844AA2"/>
    <w:rsid w:val="00844B70"/>
    <w:rsid w:val="00844C07"/>
    <w:rsid w:val="00844C3B"/>
    <w:rsid w:val="00844D03"/>
    <w:rsid w:val="00844D0A"/>
    <w:rsid w:val="0084513B"/>
    <w:rsid w:val="008451CD"/>
    <w:rsid w:val="0084581A"/>
    <w:rsid w:val="00845910"/>
    <w:rsid w:val="00845B98"/>
    <w:rsid w:val="00845BBB"/>
    <w:rsid w:val="00845C59"/>
    <w:rsid w:val="00845C73"/>
    <w:rsid w:val="00845E2F"/>
    <w:rsid w:val="008465F5"/>
    <w:rsid w:val="008468BA"/>
    <w:rsid w:val="00846905"/>
    <w:rsid w:val="008469A5"/>
    <w:rsid w:val="00847384"/>
    <w:rsid w:val="00847652"/>
    <w:rsid w:val="00847C7E"/>
    <w:rsid w:val="00847CC3"/>
    <w:rsid w:val="00847D9C"/>
    <w:rsid w:val="00847E37"/>
    <w:rsid w:val="008503AB"/>
    <w:rsid w:val="008505F4"/>
    <w:rsid w:val="008506F1"/>
    <w:rsid w:val="008508E2"/>
    <w:rsid w:val="00850A4E"/>
    <w:rsid w:val="00850EEB"/>
    <w:rsid w:val="00850F7F"/>
    <w:rsid w:val="0085108D"/>
    <w:rsid w:val="008510D4"/>
    <w:rsid w:val="008511C7"/>
    <w:rsid w:val="008512DB"/>
    <w:rsid w:val="00851405"/>
    <w:rsid w:val="00851455"/>
    <w:rsid w:val="00851736"/>
    <w:rsid w:val="0085174F"/>
    <w:rsid w:val="00851C8B"/>
    <w:rsid w:val="00851DC3"/>
    <w:rsid w:val="0085207B"/>
    <w:rsid w:val="008521BC"/>
    <w:rsid w:val="008521C4"/>
    <w:rsid w:val="00852273"/>
    <w:rsid w:val="008523CC"/>
    <w:rsid w:val="0085249D"/>
    <w:rsid w:val="00852A26"/>
    <w:rsid w:val="00852B79"/>
    <w:rsid w:val="00852BCC"/>
    <w:rsid w:val="00852CD4"/>
    <w:rsid w:val="00852FE0"/>
    <w:rsid w:val="00852FE8"/>
    <w:rsid w:val="00853039"/>
    <w:rsid w:val="008534DB"/>
    <w:rsid w:val="00853A32"/>
    <w:rsid w:val="00853C51"/>
    <w:rsid w:val="00853FF2"/>
    <w:rsid w:val="00854155"/>
    <w:rsid w:val="00854765"/>
    <w:rsid w:val="0085484E"/>
    <w:rsid w:val="008548EA"/>
    <w:rsid w:val="008549ED"/>
    <w:rsid w:val="00854B01"/>
    <w:rsid w:val="00854D19"/>
    <w:rsid w:val="00854D53"/>
    <w:rsid w:val="00854DC7"/>
    <w:rsid w:val="00854F22"/>
    <w:rsid w:val="00854FD7"/>
    <w:rsid w:val="0085518C"/>
    <w:rsid w:val="0085533C"/>
    <w:rsid w:val="008555E9"/>
    <w:rsid w:val="00855621"/>
    <w:rsid w:val="00855747"/>
    <w:rsid w:val="00855CE1"/>
    <w:rsid w:val="00855F96"/>
    <w:rsid w:val="008565F3"/>
    <w:rsid w:val="0085660F"/>
    <w:rsid w:val="0085687D"/>
    <w:rsid w:val="008568F7"/>
    <w:rsid w:val="00856D90"/>
    <w:rsid w:val="00857005"/>
    <w:rsid w:val="00857196"/>
    <w:rsid w:val="008575A8"/>
    <w:rsid w:val="00857798"/>
    <w:rsid w:val="00857C57"/>
    <w:rsid w:val="00857C5A"/>
    <w:rsid w:val="00857DCA"/>
    <w:rsid w:val="00857DF5"/>
    <w:rsid w:val="0086019D"/>
    <w:rsid w:val="008601D4"/>
    <w:rsid w:val="008602A8"/>
    <w:rsid w:val="008603C3"/>
    <w:rsid w:val="00860480"/>
    <w:rsid w:val="008607FD"/>
    <w:rsid w:val="00860844"/>
    <w:rsid w:val="00860A6D"/>
    <w:rsid w:val="00860C00"/>
    <w:rsid w:val="00860E95"/>
    <w:rsid w:val="00861125"/>
    <w:rsid w:val="00861524"/>
    <w:rsid w:val="0086178F"/>
    <w:rsid w:val="00861900"/>
    <w:rsid w:val="00861930"/>
    <w:rsid w:val="00861A02"/>
    <w:rsid w:val="00861B88"/>
    <w:rsid w:val="00861EDC"/>
    <w:rsid w:val="00862152"/>
    <w:rsid w:val="0086226C"/>
    <w:rsid w:val="008625C4"/>
    <w:rsid w:val="0086291C"/>
    <w:rsid w:val="008629F9"/>
    <w:rsid w:val="00862A7A"/>
    <w:rsid w:val="00862C49"/>
    <w:rsid w:val="00862EF4"/>
    <w:rsid w:val="008630C1"/>
    <w:rsid w:val="0086358F"/>
    <w:rsid w:val="00863721"/>
    <w:rsid w:val="00863903"/>
    <w:rsid w:val="00863A5F"/>
    <w:rsid w:val="00863E9A"/>
    <w:rsid w:val="0086401A"/>
    <w:rsid w:val="00864205"/>
    <w:rsid w:val="008643F6"/>
    <w:rsid w:val="00864512"/>
    <w:rsid w:val="008645B0"/>
    <w:rsid w:val="00864642"/>
    <w:rsid w:val="008646D4"/>
    <w:rsid w:val="008647C2"/>
    <w:rsid w:val="00864EA9"/>
    <w:rsid w:val="008651BC"/>
    <w:rsid w:val="0086521E"/>
    <w:rsid w:val="008652F9"/>
    <w:rsid w:val="00865321"/>
    <w:rsid w:val="0086543B"/>
    <w:rsid w:val="008656CE"/>
    <w:rsid w:val="00865B50"/>
    <w:rsid w:val="00865CEB"/>
    <w:rsid w:val="00865DD5"/>
    <w:rsid w:val="00866236"/>
    <w:rsid w:val="00866C36"/>
    <w:rsid w:val="00866D71"/>
    <w:rsid w:val="00866EB4"/>
    <w:rsid w:val="00867319"/>
    <w:rsid w:val="00867333"/>
    <w:rsid w:val="00867466"/>
    <w:rsid w:val="0086781A"/>
    <w:rsid w:val="0086788B"/>
    <w:rsid w:val="008678EE"/>
    <w:rsid w:val="0086791F"/>
    <w:rsid w:val="00867D0F"/>
    <w:rsid w:val="00867D65"/>
    <w:rsid w:val="00867D9C"/>
    <w:rsid w:val="00867DC1"/>
    <w:rsid w:val="00867E99"/>
    <w:rsid w:val="00867F64"/>
    <w:rsid w:val="00867FAD"/>
    <w:rsid w:val="008702A8"/>
    <w:rsid w:val="008703CF"/>
    <w:rsid w:val="008704C3"/>
    <w:rsid w:val="0087079E"/>
    <w:rsid w:val="00870B42"/>
    <w:rsid w:val="00871000"/>
    <w:rsid w:val="0087101A"/>
    <w:rsid w:val="0087103C"/>
    <w:rsid w:val="008712A4"/>
    <w:rsid w:val="008714ED"/>
    <w:rsid w:val="008715D7"/>
    <w:rsid w:val="008717F9"/>
    <w:rsid w:val="0087191A"/>
    <w:rsid w:val="00871A84"/>
    <w:rsid w:val="00871B1B"/>
    <w:rsid w:val="00871C14"/>
    <w:rsid w:val="00871C2F"/>
    <w:rsid w:val="008720F3"/>
    <w:rsid w:val="0087212B"/>
    <w:rsid w:val="008721D6"/>
    <w:rsid w:val="00872344"/>
    <w:rsid w:val="0087293F"/>
    <w:rsid w:val="00872C5B"/>
    <w:rsid w:val="0087357C"/>
    <w:rsid w:val="008736B7"/>
    <w:rsid w:val="00873DA7"/>
    <w:rsid w:val="0087405D"/>
    <w:rsid w:val="008741A2"/>
    <w:rsid w:val="0087424A"/>
    <w:rsid w:val="008742C4"/>
    <w:rsid w:val="00874320"/>
    <w:rsid w:val="008748E2"/>
    <w:rsid w:val="00874CC9"/>
    <w:rsid w:val="00874D0F"/>
    <w:rsid w:val="00874D11"/>
    <w:rsid w:val="00875397"/>
    <w:rsid w:val="00875557"/>
    <w:rsid w:val="0087566F"/>
    <w:rsid w:val="00875A1C"/>
    <w:rsid w:val="00875AC3"/>
    <w:rsid w:val="00875FE4"/>
    <w:rsid w:val="00876164"/>
    <w:rsid w:val="008761AE"/>
    <w:rsid w:val="00876238"/>
    <w:rsid w:val="008762B4"/>
    <w:rsid w:val="008762E6"/>
    <w:rsid w:val="00876462"/>
    <w:rsid w:val="008764A7"/>
    <w:rsid w:val="008765E2"/>
    <w:rsid w:val="008766B1"/>
    <w:rsid w:val="008767C3"/>
    <w:rsid w:val="008768C8"/>
    <w:rsid w:val="00876CC2"/>
    <w:rsid w:val="00876D6F"/>
    <w:rsid w:val="00876EFC"/>
    <w:rsid w:val="00877315"/>
    <w:rsid w:val="00877353"/>
    <w:rsid w:val="008773E1"/>
    <w:rsid w:val="008774EC"/>
    <w:rsid w:val="0087772C"/>
    <w:rsid w:val="00877824"/>
    <w:rsid w:val="00877B55"/>
    <w:rsid w:val="00877B6A"/>
    <w:rsid w:val="00877C86"/>
    <w:rsid w:val="00880199"/>
    <w:rsid w:val="0088026C"/>
    <w:rsid w:val="00880331"/>
    <w:rsid w:val="00880999"/>
    <w:rsid w:val="00880E15"/>
    <w:rsid w:val="00881058"/>
    <w:rsid w:val="0088109C"/>
    <w:rsid w:val="008814C2"/>
    <w:rsid w:val="00881633"/>
    <w:rsid w:val="008817DF"/>
    <w:rsid w:val="008818D5"/>
    <w:rsid w:val="00881999"/>
    <w:rsid w:val="00881D7F"/>
    <w:rsid w:val="0088207F"/>
    <w:rsid w:val="008821C0"/>
    <w:rsid w:val="00882597"/>
    <w:rsid w:val="008826DE"/>
    <w:rsid w:val="00882816"/>
    <w:rsid w:val="0088289D"/>
    <w:rsid w:val="00882ACC"/>
    <w:rsid w:val="00882B11"/>
    <w:rsid w:val="0088302F"/>
    <w:rsid w:val="00883794"/>
    <w:rsid w:val="00883987"/>
    <w:rsid w:val="00883D91"/>
    <w:rsid w:val="00883EBE"/>
    <w:rsid w:val="0088409C"/>
    <w:rsid w:val="008842DC"/>
    <w:rsid w:val="008844F0"/>
    <w:rsid w:val="00884785"/>
    <w:rsid w:val="00884C83"/>
    <w:rsid w:val="00884FA9"/>
    <w:rsid w:val="008850EC"/>
    <w:rsid w:val="008851A9"/>
    <w:rsid w:val="0088528B"/>
    <w:rsid w:val="00885292"/>
    <w:rsid w:val="00885365"/>
    <w:rsid w:val="0088560A"/>
    <w:rsid w:val="00885A95"/>
    <w:rsid w:val="00885C09"/>
    <w:rsid w:val="00885E61"/>
    <w:rsid w:val="00885E95"/>
    <w:rsid w:val="0088641A"/>
    <w:rsid w:val="0088642A"/>
    <w:rsid w:val="00886AC5"/>
    <w:rsid w:val="00886C0A"/>
    <w:rsid w:val="00886F60"/>
    <w:rsid w:val="008872F2"/>
    <w:rsid w:val="0088759F"/>
    <w:rsid w:val="008875DA"/>
    <w:rsid w:val="008877B3"/>
    <w:rsid w:val="008879F1"/>
    <w:rsid w:val="00887C36"/>
    <w:rsid w:val="00887E24"/>
    <w:rsid w:val="00887E89"/>
    <w:rsid w:val="00887F1F"/>
    <w:rsid w:val="00887FDC"/>
    <w:rsid w:val="00890062"/>
    <w:rsid w:val="00890086"/>
    <w:rsid w:val="008900BB"/>
    <w:rsid w:val="008900CD"/>
    <w:rsid w:val="00890130"/>
    <w:rsid w:val="00890162"/>
    <w:rsid w:val="00890217"/>
    <w:rsid w:val="0089023E"/>
    <w:rsid w:val="00890B60"/>
    <w:rsid w:val="00890DC0"/>
    <w:rsid w:val="00890DDB"/>
    <w:rsid w:val="00890E8B"/>
    <w:rsid w:val="00891454"/>
    <w:rsid w:val="00891470"/>
    <w:rsid w:val="00891677"/>
    <w:rsid w:val="00891729"/>
    <w:rsid w:val="00891940"/>
    <w:rsid w:val="00891F87"/>
    <w:rsid w:val="00891FFC"/>
    <w:rsid w:val="008920F3"/>
    <w:rsid w:val="00892793"/>
    <w:rsid w:val="00892915"/>
    <w:rsid w:val="00892940"/>
    <w:rsid w:val="008929A0"/>
    <w:rsid w:val="00892D8B"/>
    <w:rsid w:val="00892EF0"/>
    <w:rsid w:val="00892FB4"/>
    <w:rsid w:val="0089301B"/>
    <w:rsid w:val="008931BA"/>
    <w:rsid w:val="00893240"/>
    <w:rsid w:val="0089339E"/>
    <w:rsid w:val="0089346C"/>
    <w:rsid w:val="008934CD"/>
    <w:rsid w:val="008936E2"/>
    <w:rsid w:val="00893790"/>
    <w:rsid w:val="00893799"/>
    <w:rsid w:val="00893898"/>
    <w:rsid w:val="008938B1"/>
    <w:rsid w:val="008938B6"/>
    <w:rsid w:val="00893955"/>
    <w:rsid w:val="00893A90"/>
    <w:rsid w:val="00893D30"/>
    <w:rsid w:val="0089405E"/>
    <w:rsid w:val="0089415C"/>
    <w:rsid w:val="008942EF"/>
    <w:rsid w:val="008944B5"/>
    <w:rsid w:val="008945E1"/>
    <w:rsid w:val="0089477E"/>
    <w:rsid w:val="008947E7"/>
    <w:rsid w:val="00894F82"/>
    <w:rsid w:val="008952D1"/>
    <w:rsid w:val="00895531"/>
    <w:rsid w:val="0089557F"/>
    <w:rsid w:val="0089570F"/>
    <w:rsid w:val="00895745"/>
    <w:rsid w:val="00895CF1"/>
    <w:rsid w:val="00895E62"/>
    <w:rsid w:val="008960C9"/>
    <w:rsid w:val="008964C2"/>
    <w:rsid w:val="00896606"/>
    <w:rsid w:val="0089677E"/>
    <w:rsid w:val="00896A4E"/>
    <w:rsid w:val="00896A9C"/>
    <w:rsid w:val="00896EBA"/>
    <w:rsid w:val="00897189"/>
    <w:rsid w:val="00897DA1"/>
    <w:rsid w:val="00897DDC"/>
    <w:rsid w:val="00897E3B"/>
    <w:rsid w:val="00897F22"/>
    <w:rsid w:val="00897FFB"/>
    <w:rsid w:val="008A0092"/>
    <w:rsid w:val="008A081F"/>
    <w:rsid w:val="008A0941"/>
    <w:rsid w:val="008A09F8"/>
    <w:rsid w:val="008A0C9C"/>
    <w:rsid w:val="008A13E8"/>
    <w:rsid w:val="008A1498"/>
    <w:rsid w:val="008A1692"/>
    <w:rsid w:val="008A16CE"/>
    <w:rsid w:val="008A19EB"/>
    <w:rsid w:val="008A1A26"/>
    <w:rsid w:val="008A1D30"/>
    <w:rsid w:val="008A1E3A"/>
    <w:rsid w:val="008A1EF7"/>
    <w:rsid w:val="008A208D"/>
    <w:rsid w:val="008A2618"/>
    <w:rsid w:val="008A26A3"/>
    <w:rsid w:val="008A2A48"/>
    <w:rsid w:val="008A2A4A"/>
    <w:rsid w:val="008A2DAF"/>
    <w:rsid w:val="008A339B"/>
    <w:rsid w:val="008A3998"/>
    <w:rsid w:val="008A399A"/>
    <w:rsid w:val="008A3A19"/>
    <w:rsid w:val="008A3AA8"/>
    <w:rsid w:val="008A3B4B"/>
    <w:rsid w:val="008A3CC2"/>
    <w:rsid w:val="008A3D7B"/>
    <w:rsid w:val="008A3DDB"/>
    <w:rsid w:val="008A3E36"/>
    <w:rsid w:val="008A3F39"/>
    <w:rsid w:val="008A3F76"/>
    <w:rsid w:val="008A3FFF"/>
    <w:rsid w:val="008A4032"/>
    <w:rsid w:val="008A43C4"/>
    <w:rsid w:val="008A4647"/>
    <w:rsid w:val="008A49C0"/>
    <w:rsid w:val="008A4A30"/>
    <w:rsid w:val="008A4A70"/>
    <w:rsid w:val="008A4BE1"/>
    <w:rsid w:val="008A4CF7"/>
    <w:rsid w:val="008A4F73"/>
    <w:rsid w:val="008A4F7F"/>
    <w:rsid w:val="008A544C"/>
    <w:rsid w:val="008A5588"/>
    <w:rsid w:val="008A58EB"/>
    <w:rsid w:val="008A5924"/>
    <w:rsid w:val="008A5AD1"/>
    <w:rsid w:val="008A5C7F"/>
    <w:rsid w:val="008A5E81"/>
    <w:rsid w:val="008A5F06"/>
    <w:rsid w:val="008A5F99"/>
    <w:rsid w:val="008A6362"/>
    <w:rsid w:val="008A65E0"/>
    <w:rsid w:val="008A662B"/>
    <w:rsid w:val="008A6879"/>
    <w:rsid w:val="008A6C08"/>
    <w:rsid w:val="008A6CEB"/>
    <w:rsid w:val="008A6D56"/>
    <w:rsid w:val="008A6D93"/>
    <w:rsid w:val="008A6DF6"/>
    <w:rsid w:val="008A6E1E"/>
    <w:rsid w:val="008A6E36"/>
    <w:rsid w:val="008A705C"/>
    <w:rsid w:val="008A709A"/>
    <w:rsid w:val="008A72BA"/>
    <w:rsid w:val="008A7588"/>
    <w:rsid w:val="008A762F"/>
    <w:rsid w:val="008A76A3"/>
    <w:rsid w:val="008A76C6"/>
    <w:rsid w:val="008A78CB"/>
    <w:rsid w:val="008A7A12"/>
    <w:rsid w:val="008A7BA3"/>
    <w:rsid w:val="008A7C1B"/>
    <w:rsid w:val="008A7D33"/>
    <w:rsid w:val="008A7D79"/>
    <w:rsid w:val="008B01A8"/>
    <w:rsid w:val="008B03BE"/>
    <w:rsid w:val="008B03FC"/>
    <w:rsid w:val="008B072B"/>
    <w:rsid w:val="008B0768"/>
    <w:rsid w:val="008B0819"/>
    <w:rsid w:val="008B084C"/>
    <w:rsid w:val="008B097C"/>
    <w:rsid w:val="008B0B51"/>
    <w:rsid w:val="008B0C79"/>
    <w:rsid w:val="008B1090"/>
    <w:rsid w:val="008B10D4"/>
    <w:rsid w:val="008B116F"/>
    <w:rsid w:val="008B1283"/>
    <w:rsid w:val="008B1427"/>
    <w:rsid w:val="008B1538"/>
    <w:rsid w:val="008B160D"/>
    <w:rsid w:val="008B170E"/>
    <w:rsid w:val="008B1A92"/>
    <w:rsid w:val="008B1DD5"/>
    <w:rsid w:val="008B1DE8"/>
    <w:rsid w:val="008B207C"/>
    <w:rsid w:val="008B20FB"/>
    <w:rsid w:val="008B2204"/>
    <w:rsid w:val="008B24D2"/>
    <w:rsid w:val="008B26D5"/>
    <w:rsid w:val="008B2C6E"/>
    <w:rsid w:val="008B2D26"/>
    <w:rsid w:val="008B2E28"/>
    <w:rsid w:val="008B3113"/>
    <w:rsid w:val="008B342B"/>
    <w:rsid w:val="008B358E"/>
    <w:rsid w:val="008B3798"/>
    <w:rsid w:val="008B37FC"/>
    <w:rsid w:val="008B392E"/>
    <w:rsid w:val="008B392F"/>
    <w:rsid w:val="008B3DD1"/>
    <w:rsid w:val="008B3E7A"/>
    <w:rsid w:val="008B40B6"/>
    <w:rsid w:val="008B41F5"/>
    <w:rsid w:val="008B4632"/>
    <w:rsid w:val="008B474C"/>
    <w:rsid w:val="008B48E8"/>
    <w:rsid w:val="008B48ED"/>
    <w:rsid w:val="008B4A39"/>
    <w:rsid w:val="008B4CB0"/>
    <w:rsid w:val="008B4E97"/>
    <w:rsid w:val="008B55B5"/>
    <w:rsid w:val="008B5616"/>
    <w:rsid w:val="008B5951"/>
    <w:rsid w:val="008B5C30"/>
    <w:rsid w:val="008B5C4B"/>
    <w:rsid w:val="008B5D09"/>
    <w:rsid w:val="008B5D12"/>
    <w:rsid w:val="008B5F02"/>
    <w:rsid w:val="008B603F"/>
    <w:rsid w:val="008B610A"/>
    <w:rsid w:val="008B6187"/>
    <w:rsid w:val="008B61C8"/>
    <w:rsid w:val="008B61E9"/>
    <w:rsid w:val="008B62B9"/>
    <w:rsid w:val="008B6380"/>
    <w:rsid w:val="008B65D0"/>
    <w:rsid w:val="008B65FE"/>
    <w:rsid w:val="008B6802"/>
    <w:rsid w:val="008B689A"/>
    <w:rsid w:val="008B6CF9"/>
    <w:rsid w:val="008B6E26"/>
    <w:rsid w:val="008B6E41"/>
    <w:rsid w:val="008B6F5C"/>
    <w:rsid w:val="008B73B6"/>
    <w:rsid w:val="008B7568"/>
    <w:rsid w:val="008B7956"/>
    <w:rsid w:val="008B7A08"/>
    <w:rsid w:val="008B7B19"/>
    <w:rsid w:val="008B7B2B"/>
    <w:rsid w:val="008B7B68"/>
    <w:rsid w:val="008B7B8F"/>
    <w:rsid w:val="008B7FB9"/>
    <w:rsid w:val="008C05AF"/>
    <w:rsid w:val="008C063E"/>
    <w:rsid w:val="008C0806"/>
    <w:rsid w:val="008C0AF3"/>
    <w:rsid w:val="008C0AF6"/>
    <w:rsid w:val="008C158B"/>
    <w:rsid w:val="008C1740"/>
    <w:rsid w:val="008C1C8B"/>
    <w:rsid w:val="008C1E40"/>
    <w:rsid w:val="008C22D8"/>
    <w:rsid w:val="008C22FE"/>
    <w:rsid w:val="008C23D7"/>
    <w:rsid w:val="008C246F"/>
    <w:rsid w:val="008C27A3"/>
    <w:rsid w:val="008C27F5"/>
    <w:rsid w:val="008C2AE5"/>
    <w:rsid w:val="008C2F75"/>
    <w:rsid w:val="008C3107"/>
    <w:rsid w:val="008C3228"/>
    <w:rsid w:val="008C329B"/>
    <w:rsid w:val="008C353B"/>
    <w:rsid w:val="008C387A"/>
    <w:rsid w:val="008C3C95"/>
    <w:rsid w:val="008C3FAE"/>
    <w:rsid w:val="008C42E0"/>
    <w:rsid w:val="008C45EF"/>
    <w:rsid w:val="008C4901"/>
    <w:rsid w:val="008C49B1"/>
    <w:rsid w:val="008C4A12"/>
    <w:rsid w:val="008C4B5C"/>
    <w:rsid w:val="008C537E"/>
    <w:rsid w:val="008C546C"/>
    <w:rsid w:val="008C571E"/>
    <w:rsid w:val="008C5C2D"/>
    <w:rsid w:val="008C612D"/>
    <w:rsid w:val="008C63C9"/>
    <w:rsid w:val="008C63E6"/>
    <w:rsid w:val="008C6704"/>
    <w:rsid w:val="008C694B"/>
    <w:rsid w:val="008C6997"/>
    <w:rsid w:val="008C6C57"/>
    <w:rsid w:val="008C6DCC"/>
    <w:rsid w:val="008C6E10"/>
    <w:rsid w:val="008C6EAC"/>
    <w:rsid w:val="008C703C"/>
    <w:rsid w:val="008C71A0"/>
    <w:rsid w:val="008C7268"/>
    <w:rsid w:val="008C72F4"/>
    <w:rsid w:val="008C74A6"/>
    <w:rsid w:val="008C7582"/>
    <w:rsid w:val="008C7960"/>
    <w:rsid w:val="008C7A64"/>
    <w:rsid w:val="008C7AC5"/>
    <w:rsid w:val="008C7AE8"/>
    <w:rsid w:val="008C7B3F"/>
    <w:rsid w:val="008C7F4F"/>
    <w:rsid w:val="008C7F7C"/>
    <w:rsid w:val="008D0124"/>
    <w:rsid w:val="008D0792"/>
    <w:rsid w:val="008D07DB"/>
    <w:rsid w:val="008D0C87"/>
    <w:rsid w:val="008D0CD3"/>
    <w:rsid w:val="008D110A"/>
    <w:rsid w:val="008D127B"/>
    <w:rsid w:val="008D1290"/>
    <w:rsid w:val="008D131E"/>
    <w:rsid w:val="008D19C9"/>
    <w:rsid w:val="008D1B86"/>
    <w:rsid w:val="008D1C59"/>
    <w:rsid w:val="008D21E7"/>
    <w:rsid w:val="008D22A3"/>
    <w:rsid w:val="008D22B4"/>
    <w:rsid w:val="008D2644"/>
    <w:rsid w:val="008D264B"/>
    <w:rsid w:val="008D266C"/>
    <w:rsid w:val="008D2B07"/>
    <w:rsid w:val="008D2C4B"/>
    <w:rsid w:val="008D2C59"/>
    <w:rsid w:val="008D2CCA"/>
    <w:rsid w:val="008D2FFA"/>
    <w:rsid w:val="008D3014"/>
    <w:rsid w:val="008D3082"/>
    <w:rsid w:val="008D3126"/>
    <w:rsid w:val="008D3490"/>
    <w:rsid w:val="008D34B9"/>
    <w:rsid w:val="008D35D9"/>
    <w:rsid w:val="008D39BA"/>
    <w:rsid w:val="008D3A52"/>
    <w:rsid w:val="008D3AF1"/>
    <w:rsid w:val="008D3B5C"/>
    <w:rsid w:val="008D3C53"/>
    <w:rsid w:val="008D3C64"/>
    <w:rsid w:val="008D3D01"/>
    <w:rsid w:val="008D3E00"/>
    <w:rsid w:val="008D3E8C"/>
    <w:rsid w:val="008D3EA5"/>
    <w:rsid w:val="008D3F85"/>
    <w:rsid w:val="008D4148"/>
    <w:rsid w:val="008D427E"/>
    <w:rsid w:val="008D43DB"/>
    <w:rsid w:val="008D43F4"/>
    <w:rsid w:val="008D44D7"/>
    <w:rsid w:val="008D4538"/>
    <w:rsid w:val="008D4D25"/>
    <w:rsid w:val="008D4E87"/>
    <w:rsid w:val="008D5334"/>
    <w:rsid w:val="008D54AB"/>
    <w:rsid w:val="008D57C1"/>
    <w:rsid w:val="008D58E8"/>
    <w:rsid w:val="008D5947"/>
    <w:rsid w:val="008D5CD8"/>
    <w:rsid w:val="008D5DDF"/>
    <w:rsid w:val="008D5FDB"/>
    <w:rsid w:val="008D6167"/>
    <w:rsid w:val="008D62D1"/>
    <w:rsid w:val="008D63A1"/>
    <w:rsid w:val="008D63D4"/>
    <w:rsid w:val="008D6732"/>
    <w:rsid w:val="008D6D65"/>
    <w:rsid w:val="008D71C3"/>
    <w:rsid w:val="008D71C4"/>
    <w:rsid w:val="008D731F"/>
    <w:rsid w:val="008D7482"/>
    <w:rsid w:val="008D75CC"/>
    <w:rsid w:val="008D7689"/>
    <w:rsid w:val="008D784B"/>
    <w:rsid w:val="008D793F"/>
    <w:rsid w:val="008D79C6"/>
    <w:rsid w:val="008D7A3A"/>
    <w:rsid w:val="008D7D82"/>
    <w:rsid w:val="008D7F3C"/>
    <w:rsid w:val="008E009F"/>
    <w:rsid w:val="008E028B"/>
    <w:rsid w:val="008E02CB"/>
    <w:rsid w:val="008E02D4"/>
    <w:rsid w:val="008E035B"/>
    <w:rsid w:val="008E04FF"/>
    <w:rsid w:val="008E0627"/>
    <w:rsid w:val="008E087D"/>
    <w:rsid w:val="008E0ABC"/>
    <w:rsid w:val="008E0ABE"/>
    <w:rsid w:val="008E0B24"/>
    <w:rsid w:val="008E0B71"/>
    <w:rsid w:val="008E0DC2"/>
    <w:rsid w:val="008E0DEF"/>
    <w:rsid w:val="008E0F45"/>
    <w:rsid w:val="008E16B3"/>
    <w:rsid w:val="008E20B7"/>
    <w:rsid w:val="008E2193"/>
    <w:rsid w:val="008E21AC"/>
    <w:rsid w:val="008E229A"/>
    <w:rsid w:val="008E22DB"/>
    <w:rsid w:val="008E2589"/>
    <w:rsid w:val="008E259A"/>
    <w:rsid w:val="008E266B"/>
    <w:rsid w:val="008E26A2"/>
    <w:rsid w:val="008E2950"/>
    <w:rsid w:val="008E2C3A"/>
    <w:rsid w:val="008E315E"/>
    <w:rsid w:val="008E339D"/>
    <w:rsid w:val="008E339F"/>
    <w:rsid w:val="008E33B5"/>
    <w:rsid w:val="008E3570"/>
    <w:rsid w:val="008E36F1"/>
    <w:rsid w:val="008E3788"/>
    <w:rsid w:val="008E3985"/>
    <w:rsid w:val="008E3BA8"/>
    <w:rsid w:val="008E3C39"/>
    <w:rsid w:val="008E3E99"/>
    <w:rsid w:val="008E3F3A"/>
    <w:rsid w:val="008E4007"/>
    <w:rsid w:val="008E4062"/>
    <w:rsid w:val="008E428C"/>
    <w:rsid w:val="008E42FA"/>
    <w:rsid w:val="008E461C"/>
    <w:rsid w:val="008E48BB"/>
    <w:rsid w:val="008E48C8"/>
    <w:rsid w:val="008E48F1"/>
    <w:rsid w:val="008E4968"/>
    <w:rsid w:val="008E49C1"/>
    <w:rsid w:val="008E4A93"/>
    <w:rsid w:val="008E4C17"/>
    <w:rsid w:val="008E4E9A"/>
    <w:rsid w:val="008E50A9"/>
    <w:rsid w:val="008E54CB"/>
    <w:rsid w:val="008E54F4"/>
    <w:rsid w:val="008E5A76"/>
    <w:rsid w:val="008E5ADB"/>
    <w:rsid w:val="008E5D46"/>
    <w:rsid w:val="008E5E5F"/>
    <w:rsid w:val="008E5F1B"/>
    <w:rsid w:val="008E5F9C"/>
    <w:rsid w:val="008E5FE9"/>
    <w:rsid w:val="008E60AF"/>
    <w:rsid w:val="008E649B"/>
    <w:rsid w:val="008E6D81"/>
    <w:rsid w:val="008E6FDD"/>
    <w:rsid w:val="008E7260"/>
    <w:rsid w:val="008E7412"/>
    <w:rsid w:val="008E742B"/>
    <w:rsid w:val="008E769E"/>
    <w:rsid w:val="008E76AF"/>
    <w:rsid w:val="008E7773"/>
    <w:rsid w:val="008E77D6"/>
    <w:rsid w:val="008E7906"/>
    <w:rsid w:val="008E7BC8"/>
    <w:rsid w:val="008E7D77"/>
    <w:rsid w:val="008E7F20"/>
    <w:rsid w:val="008F015B"/>
    <w:rsid w:val="008F03B9"/>
    <w:rsid w:val="008F07EA"/>
    <w:rsid w:val="008F0C7E"/>
    <w:rsid w:val="008F0CE6"/>
    <w:rsid w:val="008F0FBE"/>
    <w:rsid w:val="008F117C"/>
    <w:rsid w:val="008F14B1"/>
    <w:rsid w:val="008F15C1"/>
    <w:rsid w:val="008F16BF"/>
    <w:rsid w:val="008F1DF2"/>
    <w:rsid w:val="008F1FB7"/>
    <w:rsid w:val="008F21DF"/>
    <w:rsid w:val="008F223A"/>
    <w:rsid w:val="008F2241"/>
    <w:rsid w:val="008F2312"/>
    <w:rsid w:val="008F2320"/>
    <w:rsid w:val="008F2765"/>
    <w:rsid w:val="008F2950"/>
    <w:rsid w:val="008F2BC1"/>
    <w:rsid w:val="008F2BC6"/>
    <w:rsid w:val="008F2CB2"/>
    <w:rsid w:val="008F2EB6"/>
    <w:rsid w:val="008F345E"/>
    <w:rsid w:val="008F347A"/>
    <w:rsid w:val="008F3576"/>
    <w:rsid w:val="008F39E1"/>
    <w:rsid w:val="008F3B07"/>
    <w:rsid w:val="008F3BAF"/>
    <w:rsid w:val="008F3C79"/>
    <w:rsid w:val="008F4068"/>
    <w:rsid w:val="008F4225"/>
    <w:rsid w:val="008F42B6"/>
    <w:rsid w:val="008F436D"/>
    <w:rsid w:val="008F449F"/>
    <w:rsid w:val="008F4771"/>
    <w:rsid w:val="008F47BF"/>
    <w:rsid w:val="008F48A4"/>
    <w:rsid w:val="008F49BE"/>
    <w:rsid w:val="008F4BDE"/>
    <w:rsid w:val="008F4D44"/>
    <w:rsid w:val="008F4EA6"/>
    <w:rsid w:val="008F4EE7"/>
    <w:rsid w:val="008F50C2"/>
    <w:rsid w:val="008F5241"/>
    <w:rsid w:val="008F525D"/>
    <w:rsid w:val="008F54BF"/>
    <w:rsid w:val="008F5528"/>
    <w:rsid w:val="008F556D"/>
    <w:rsid w:val="008F5B5B"/>
    <w:rsid w:val="008F5B77"/>
    <w:rsid w:val="008F5E7D"/>
    <w:rsid w:val="008F605B"/>
    <w:rsid w:val="008F6067"/>
    <w:rsid w:val="008F6131"/>
    <w:rsid w:val="008F6347"/>
    <w:rsid w:val="008F6486"/>
    <w:rsid w:val="008F64FE"/>
    <w:rsid w:val="008F66F3"/>
    <w:rsid w:val="008F671D"/>
    <w:rsid w:val="008F6818"/>
    <w:rsid w:val="008F6834"/>
    <w:rsid w:val="008F69B3"/>
    <w:rsid w:val="008F6BD4"/>
    <w:rsid w:val="008F6EE3"/>
    <w:rsid w:val="008F6FDA"/>
    <w:rsid w:val="008F71AA"/>
    <w:rsid w:val="008F7319"/>
    <w:rsid w:val="008F75B1"/>
    <w:rsid w:val="008F7A1C"/>
    <w:rsid w:val="008F7B79"/>
    <w:rsid w:val="008F7C1E"/>
    <w:rsid w:val="008F7CE4"/>
    <w:rsid w:val="008F7D4E"/>
    <w:rsid w:val="008F7DE0"/>
    <w:rsid w:val="008F7EF5"/>
    <w:rsid w:val="008F7FA2"/>
    <w:rsid w:val="008F7FCC"/>
    <w:rsid w:val="00900305"/>
    <w:rsid w:val="00900419"/>
    <w:rsid w:val="00900612"/>
    <w:rsid w:val="0090076B"/>
    <w:rsid w:val="00900A2D"/>
    <w:rsid w:val="00900A47"/>
    <w:rsid w:val="00900A5E"/>
    <w:rsid w:val="00900D32"/>
    <w:rsid w:val="009010B7"/>
    <w:rsid w:val="0090168B"/>
    <w:rsid w:val="00901925"/>
    <w:rsid w:val="00901E4A"/>
    <w:rsid w:val="009022FF"/>
    <w:rsid w:val="00902598"/>
    <w:rsid w:val="00902B17"/>
    <w:rsid w:val="00902BB0"/>
    <w:rsid w:val="00902E6B"/>
    <w:rsid w:val="00903126"/>
    <w:rsid w:val="0090340C"/>
    <w:rsid w:val="009036FD"/>
    <w:rsid w:val="009038C5"/>
    <w:rsid w:val="00903A3D"/>
    <w:rsid w:val="00903BE0"/>
    <w:rsid w:val="00903DDB"/>
    <w:rsid w:val="00903E83"/>
    <w:rsid w:val="00903EB9"/>
    <w:rsid w:val="009040CC"/>
    <w:rsid w:val="009044BF"/>
    <w:rsid w:val="009045A8"/>
    <w:rsid w:val="00904887"/>
    <w:rsid w:val="00904C60"/>
    <w:rsid w:val="00904EFB"/>
    <w:rsid w:val="009058E6"/>
    <w:rsid w:val="00905944"/>
    <w:rsid w:val="00905AB4"/>
    <w:rsid w:val="00905E93"/>
    <w:rsid w:val="00906130"/>
    <w:rsid w:val="00906196"/>
    <w:rsid w:val="0090629B"/>
    <w:rsid w:val="00906980"/>
    <w:rsid w:val="00906A0B"/>
    <w:rsid w:val="00906A63"/>
    <w:rsid w:val="00906E34"/>
    <w:rsid w:val="00906F53"/>
    <w:rsid w:val="00906FEB"/>
    <w:rsid w:val="009073A2"/>
    <w:rsid w:val="009076D9"/>
    <w:rsid w:val="00907979"/>
    <w:rsid w:val="009079C4"/>
    <w:rsid w:val="00907B55"/>
    <w:rsid w:val="00907C0E"/>
    <w:rsid w:val="00907C3F"/>
    <w:rsid w:val="00907CFB"/>
    <w:rsid w:val="00907E0A"/>
    <w:rsid w:val="00907E0F"/>
    <w:rsid w:val="00910267"/>
    <w:rsid w:val="00910376"/>
    <w:rsid w:val="0091044A"/>
    <w:rsid w:val="0091047B"/>
    <w:rsid w:val="00910A09"/>
    <w:rsid w:val="00910A1C"/>
    <w:rsid w:val="00910B0B"/>
    <w:rsid w:val="00910CC1"/>
    <w:rsid w:val="00910CC7"/>
    <w:rsid w:val="00910DC0"/>
    <w:rsid w:val="00910EE4"/>
    <w:rsid w:val="00910F22"/>
    <w:rsid w:val="00911239"/>
    <w:rsid w:val="0091154E"/>
    <w:rsid w:val="00911638"/>
    <w:rsid w:val="00911859"/>
    <w:rsid w:val="0091193D"/>
    <w:rsid w:val="00911A49"/>
    <w:rsid w:val="00911D50"/>
    <w:rsid w:val="00911E20"/>
    <w:rsid w:val="00911E7D"/>
    <w:rsid w:val="00911E92"/>
    <w:rsid w:val="00912158"/>
    <w:rsid w:val="0091230B"/>
    <w:rsid w:val="009123F3"/>
    <w:rsid w:val="0091247D"/>
    <w:rsid w:val="00912536"/>
    <w:rsid w:val="009125C6"/>
    <w:rsid w:val="00912775"/>
    <w:rsid w:val="009128AE"/>
    <w:rsid w:val="00912C01"/>
    <w:rsid w:val="00912CF2"/>
    <w:rsid w:val="00912F98"/>
    <w:rsid w:val="00912FBC"/>
    <w:rsid w:val="0091337A"/>
    <w:rsid w:val="00913561"/>
    <w:rsid w:val="00913682"/>
    <w:rsid w:val="0091384E"/>
    <w:rsid w:val="009139B2"/>
    <w:rsid w:val="00913CE1"/>
    <w:rsid w:val="00913D6E"/>
    <w:rsid w:val="00913EDE"/>
    <w:rsid w:val="009141D7"/>
    <w:rsid w:val="00914442"/>
    <w:rsid w:val="00914497"/>
    <w:rsid w:val="009144C8"/>
    <w:rsid w:val="009145FE"/>
    <w:rsid w:val="00914791"/>
    <w:rsid w:val="0091480B"/>
    <w:rsid w:val="00914C51"/>
    <w:rsid w:val="00914C91"/>
    <w:rsid w:val="009153FF"/>
    <w:rsid w:val="0091577B"/>
    <w:rsid w:val="00915855"/>
    <w:rsid w:val="00915869"/>
    <w:rsid w:val="0091589B"/>
    <w:rsid w:val="009158DE"/>
    <w:rsid w:val="00915995"/>
    <w:rsid w:val="00915A4E"/>
    <w:rsid w:val="00915E04"/>
    <w:rsid w:val="00915F65"/>
    <w:rsid w:val="00915FB1"/>
    <w:rsid w:val="00916446"/>
    <w:rsid w:val="00916507"/>
    <w:rsid w:val="00916669"/>
    <w:rsid w:val="00916716"/>
    <w:rsid w:val="009167E6"/>
    <w:rsid w:val="00916A34"/>
    <w:rsid w:val="00916C89"/>
    <w:rsid w:val="00916ED2"/>
    <w:rsid w:val="00916F58"/>
    <w:rsid w:val="009170C6"/>
    <w:rsid w:val="009172E2"/>
    <w:rsid w:val="00917456"/>
    <w:rsid w:val="00917492"/>
    <w:rsid w:val="00917D4D"/>
    <w:rsid w:val="00917FD4"/>
    <w:rsid w:val="0092003B"/>
    <w:rsid w:val="0092005C"/>
    <w:rsid w:val="009200C9"/>
    <w:rsid w:val="0092085F"/>
    <w:rsid w:val="00920909"/>
    <w:rsid w:val="00920A17"/>
    <w:rsid w:val="00920DAD"/>
    <w:rsid w:val="00920F44"/>
    <w:rsid w:val="00921035"/>
    <w:rsid w:val="009210F7"/>
    <w:rsid w:val="0092113B"/>
    <w:rsid w:val="009213D8"/>
    <w:rsid w:val="009214F0"/>
    <w:rsid w:val="0092163B"/>
    <w:rsid w:val="009216B7"/>
    <w:rsid w:val="00921B1B"/>
    <w:rsid w:val="00921C11"/>
    <w:rsid w:val="00921CE2"/>
    <w:rsid w:val="00921DA2"/>
    <w:rsid w:val="00921E50"/>
    <w:rsid w:val="00921E97"/>
    <w:rsid w:val="00921F48"/>
    <w:rsid w:val="00921FD8"/>
    <w:rsid w:val="009225D4"/>
    <w:rsid w:val="0092266A"/>
    <w:rsid w:val="00922C30"/>
    <w:rsid w:val="00922CE0"/>
    <w:rsid w:val="009230E3"/>
    <w:rsid w:val="00923140"/>
    <w:rsid w:val="009233B7"/>
    <w:rsid w:val="00923712"/>
    <w:rsid w:val="0092385C"/>
    <w:rsid w:val="009238DC"/>
    <w:rsid w:val="00923BA8"/>
    <w:rsid w:val="00923DA9"/>
    <w:rsid w:val="00923EC0"/>
    <w:rsid w:val="00923F5D"/>
    <w:rsid w:val="009240C2"/>
    <w:rsid w:val="009241A9"/>
    <w:rsid w:val="009241F1"/>
    <w:rsid w:val="009244B5"/>
    <w:rsid w:val="00924642"/>
    <w:rsid w:val="0092468B"/>
    <w:rsid w:val="0092468F"/>
    <w:rsid w:val="00924811"/>
    <w:rsid w:val="00924877"/>
    <w:rsid w:val="00924DE0"/>
    <w:rsid w:val="00924E13"/>
    <w:rsid w:val="009252B8"/>
    <w:rsid w:val="00925333"/>
    <w:rsid w:val="00925E8D"/>
    <w:rsid w:val="009260AC"/>
    <w:rsid w:val="0092610A"/>
    <w:rsid w:val="009263F9"/>
    <w:rsid w:val="00926603"/>
    <w:rsid w:val="00926609"/>
    <w:rsid w:val="009269D6"/>
    <w:rsid w:val="00926A99"/>
    <w:rsid w:val="00926B10"/>
    <w:rsid w:val="00926D41"/>
    <w:rsid w:val="00926E0E"/>
    <w:rsid w:val="00926F83"/>
    <w:rsid w:val="009271EB"/>
    <w:rsid w:val="0092723C"/>
    <w:rsid w:val="00927305"/>
    <w:rsid w:val="0092734F"/>
    <w:rsid w:val="009273AE"/>
    <w:rsid w:val="0092748A"/>
    <w:rsid w:val="00927861"/>
    <w:rsid w:val="00927A09"/>
    <w:rsid w:val="00927CD1"/>
    <w:rsid w:val="00927F5B"/>
    <w:rsid w:val="00930144"/>
    <w:rsid w:val="009301D8"/>
    <w:rsid w:val="009302F3"/>
    <w:rsid w:val="0093063D"/>
    <w:rsid w:val="0093069B"/>
    <w:rsid w:val="00930868"/>
    <w:rsid w:val="00930905"/>
    <w:rsid w:val="00930A4F"/>
    <w:rsid w:val="00930A62"/>
    <w:rsid w:val="00930BB3"/>
    <w:rsid w:val="00930BCE"/>
    <w:rsid w:val="00930ED3"/>
    <w:rsid w:val="009313CF"/>
    <w:rsid w:val="009315D2"/>
    <w:rsid w:val="0093160C"/>
    <w:rsid w:val="0093183A"/>
    <w:rsid w:val="00931D3D"/>
    <w:rsid w:val="0093204A"/>
    <w:rsid w:val="0093223F"/>
    <w:rsid w:val="0093243A"/>
    <w:rsid w:val="009325BA"/>
    <w:rsid w:val="0093261A"/>
    <w:rsid w:val="00932895"/>
    <w:rsid w:val="00932919"/>
    <w:rsid w:val="00932CED"/>
    <w:rsid w:val="00932F21"/>
    <w:rsid w:val="00933014"/>
    <w:rsid w:val="00933060"/>
    <w:rsid w:val="00933090"/>
    <w:rsid w:val="009332DA"/>
    <w:rsid w:val="0093338E"/>
    <w:rsid w:val="00933655"/>
    <w:rsid w:val="00933711"/>
    <w:rsid w:val="0093371E"/>
    <w:rsid w:val="0093385C"/>
    <w:rsid w:val="00933868"/>
    <w:rsid w:val="00933A00"/>
    <w:rsid w:val="00933A45"/>
    <w:rsid w:val="00933C13"/>
    <w:rsid w:val="00933E83"/>
    <w:rsid w:val="009341BA"/>
    <w:rsid w:val="00934472"/>
    <w:rsid w:val="009345C1"/>
    <w:rsid w:val="00934C74"/>
    <w:rsid w:val="00934D65"/>
    <w:rsid w:val="00934E23"/>
    <w:rsid w:val="00934E8A"/>
    <w:rsid w:val="00935037"/>
    <w:rsid w:val="009351CF"/>
    <w:rsid w:val="009351FB"/>
    <w:rsid w:val="009352CF"/>
    <w:rsid w:val="00935458"/>
    <w:rsid w:val="00935A27"/>
    <w:rsid w:val="00935A80"/>
    <w:rsid w:val="00935FBB"/>
    <w:rsid w:val="0093614B"/>
    <w:rsid w:val="009361F0"/>
    <w:rsid w:val="009362A2"/>
    <w:rsid w:val="009364ED"/>
    <w:rsid w:val="00936825"/>
    <w:rsid w:val="0093683B"/>
    <w:rsid w:val="00936A30"/>
    <w:rsid w:val="00936A70"/>
    <w:rsid w:val="00936ECE"/>
    <w:rsid w:val="00936FEE"/>
    <w:rsid w:val="00937069"/>
    <w:rsid w:val="00937119"/>
    <w:rsid w:val="009372A4"/>
    <w:rsid w:val="00937490"/>
    <w:rsid w:val="0093749E"/>
    <w:rsid w:val="0093767B"/>
    <w:rsid w:val="0093774A"/>
    <w:rsid w:val="009377E3"/>
    <w:rsid w:val="00937913"/>
    <w:rsid w:val="00937C94"/>
    <w:rsid w:val="00937F7A"/>
    <w:rsid w:val="00937FE6"/>
    <w:rsid w:val="00937FEB"/>
    <w:rsid w:val="009400BD"/>
    <w:rsid w:val="00940493"/>
    <w:rsid w:val="00940612"/>
    <w:rsid w:val="00940708"/>
    <w:rsid w:val="009408A8"/>
    <w:rsid w:val="009408EB"/>
    <w:rsid w:val="00940906"/>
    <w:rsid w:val="00940A0C"/>
    <w:rsid w:val="00940B36"/>
    <w:rsid w:val="00940B49"/>
    <w:rsid w:val="00940E84"/>
    <w:rsid w:val="00940F78"/>
    <w:rsid w:val="00941055"/>
    <w:rsid w:val="009410EC"/>
    <w:rsid w:val="00941137"/>
    <w:rsid w:val="00941490"/>
    <w:rsid w:val="00941577"/>
    <w:rsid w:val="00941634"/>
    <w:rsid w:val="00941788"/>
    <w:rsid w:val="0094198B"/>
    <w:rsid w:val="009421DC"/>
    <w:rsid w:val="0094220F"/>
    <w:rsid w:val="009422F7"/>
    <w:rsid w:val="00942426"/>
    <w:rsid w:val="0094244B"/>
    <w:rsid w:val="009424EA"/>
    <w:rsid w:val="009426A3"/>
    <w:rsid w:val="00942812"/>
    <w:rsid w:val="00942AC4"/>
    <w:rsid w:val="00942F85"/>
    <w:rsid w:val="00942FE2"/>
    <w:rsid w:val="009433FB"/>
    <w:rsid w:val="00943497"/>
    <w:rsid w:val="0094361F"/>
    <w:rsid w:val="00943657"/>
    <w:rsid w:val="009437D6"/>
    <w:rsid w:val="00943840"/>
    <w:rsid w:val="00943882"/>
    <w:rsid w:val="009438A0"/>
    <w:rsid w:val="009438D7"/>
    <w:rsid w:val="00943D8C"/>
    <w:rsid w:val="00943DC7"/>
    <w:rsid w:val="0094439F"/>
    <w:rsid w:val="00944459"/>
    <w:rsid w:val="009445CC"/>
    <w:rsid w:val="009446E2"/>
    <w:rsid w:val="00944A0E"/>
    <w:rsid w:val="00944C23"/>
    <w:rsid w:val="00944E42"/>
    <w:rsid w:val="00944F84"/>
    <w:rsid w:val="009450C1"/>
    <w:rsid w:val="0094521D"/>
    <w:rsid w:val="00945443"/>
    <w:rsid w:val="00945AE6"/>
    <w:rsid w:val="00945F7A"/>
    <w:rsid w:val="00946002"/>
    <w:rsid w:val="0094620E"/>
    <w:rsid w:val="009462FE"/>
    <w:rsid w:val="00946462"/>
    <w:rsid w:val="00946580"/>
    <w:rsid w:val="0094673C"/>
    <w:rsid w:val="009469C3"/>
    <w:rsid w:val="00947321"/>
    <w:rsid w:val="009473EF"/>
    <w:rsid w:val="009474B9"/>
    <w:rsid w:val="009476A6"/>
    <w:rsid w:val="009476F6"/>
    <w:rsid w:val="0094777E"/>
    <w:rsid w:val="00947798"/>
    <w:rsid w:val="00947CE1"/>
    <w:rsid w:val="00947DC1"/>
    <w:rsid w:val="00947FAC"/>
    <w:rsid w:val="00947FEF"/>
    <w:rsid w:val="0095007E"/>
    <w:rsid w:val="00950258"/>
    <w:rsid w:val="0095053E"/>
    <w:rsid w:val="00950587"/>
    <w:rsid w:val="0095062B"/>
    <w:rsid w:val="0095063E"/>
    <w:rsid w:val="009507A9"/>
    <w:rsid w:val="00950D7E"/>
    <w:rsid w:val="00950F0A"/>
    <w:rsid w:val="0095126D"/>
    <w:rsid w:val="0095130A"/>
    <w:rsid w:val="009513C6"/>
    <w:rsid w:val="009517E5"/>
    <w:rsid w:val="0095187D"/>
    <w:rsid w:val="00951A60"/>
    <w:rsid w:val="00951A95"/>
    <w:rsid w:val="00951AFD"/>
    <w:rsid w:val="00951B30"/>
    <w:rsid w:val="00952273"/>
    <w:rsid w:val="0095231F"/>
    <w:rsid w:val="0095234D"/>
    <w:rsid w:val="009529A2"/>
    <w:rsid w:val="00952C32"/>
    <w:rsid w:val="00952C3D"/>
    <w:rsid w:val="00952DBE"/>
    <w:rsid w:val="00952E40"/>
    <w:rsid w:val="0095323C"/>
    <w:rsid w:val="009534B8"/>
    <w:rsid w:val="00953B2E"/>
    <w:rsid w:val="00953BCB"/>
    <w:rsid w:val="00953D9E"/>
    <w:rsid w:val="00953E96"/>
    <w:rsid w:val="00954207"/>
    <w:rsid w:val="009542C0"/>
    <w:rsid w:val="009544E8"/>
    <w:rsid w:val="00954C56"/>
    <w:rsid w:val="00954CC0"/>
    <w:rsid w:val="00955097"/>
    <w:rsid w:val="009550AD"/>
    <w:rsid w:val="009550C6"/>
    <w:rsid w:val="009552F3"/>
    <w:rsid w:val="00955335"/>
    <w:rsid w:val="00955554"/>
    <w:rsid w:val="00955614"/>
    <w:rsid w:val="00955658"/>
    <w:rsid w:val="009558CB"/>
    <w:rsid w:val="00955B5B"/>
    <w:rsid w:val="00955B90"/>
    <w:rsid w:val="00955BA6"/>
    <w:rsid w:val="00955C6C"/>
    <w:rsid w:val="00955C9F"/>
    <w:rsid w:val="00955EB1"/>
    <w:rsid w:val="00956005"/>
    <w:rsid w:val="009560DA"/>
    <w:rsid w:val="00956437"/>
    <w:rsid w:val="00956972"/>
    <w:rsid w:val="009569DA"/>
    <w:rsid w:val="00956C21"/>
    <w:rsid w:val="00956CA1"/>
    <w:rsid w:val="00957113"/>
    <w:rsid w:val="009572C1"/>
    <w:rsid w:val="00957426"/>
    <w:rsid w:val="00957683"/>
    <w:rsid w:val="00957929"/>
    <w:rsid w:val="00957A51"/>
    <w:rsid w:val="00957C77"/>
    <w:rsid w:val="00957DE7"/>
    <w:rsid w:val="00957F2E"/>
    <w:rsid w:val="00960160"/>
    <w:rsid w:val="0096020C"/>
    <w:rsid w:val="009603EE"/>
    <w:rsid w:val="00960432"/>
    <w:rsid w:val="00960B10"/>
    <w:rsid w:val="00960D53"/>
    <w:rsid w:val="00960DF1"/>
    <w:rsid w:val="00960E4A"/>
    <w:rsid w:val="00961091"/>
    <w:rsid w:val="009610F6"/>
    <w:rsid w:val="00961B0C"/>
    <w:rsid w:val="00961C81"/>
    <w:rsid w:val="00961D1F"/>
    <w:rsid w:val="00961D71"/>
    <w:rsid w:val="00961D7A"/>
    <w:rsid w:val="00961DB6"/>
    <w:rsid w:val="0096207C"/>
    <w:rsid w:val="009621C4"/>
    <w:rsid w:val="009621C5"/>
    <w:rsid w:val="00962368"/>
    <w:rsid w:val="00962512"/>
    <w:rsid w:val="0096279F"/>
    <w:rsid w:val="00962922"/>
    <w:rsid w:val="00962970"/>
    <w:rsid w:val="009629D7"/>
    <w:rsid w:val="00962A0D"/>
    <w:rsid w:val="00962F07"/>
    <w:rsid w:val="00962FCE"/>
    <w:rsid w:val="0096320C"/>
    <w:rsid w:val="0096321C"/>
    <w:rsid w:val="0096329D"/>
    <w:rsid w:val="009632F4"/>
    <w:rsid w:val="009635FB"/>
    <w:rsid w:val="00963800"/>
    <w:rsid w:val="00963805"/>
    <w:rsid w:val="00963BF6"/>
    <w:rsid w:val="00964002"/>
    <w:rsid w:val="00964200"/>
    <w:rsid w:val="00964412"/>
    <w:rsid w:val="0096448E"/>
    <w:rsid w:val="009646DF"/>
    <w:rsid w:val="00964764"/>
    <w:rsid w:val="0096482D"/>
    <w:rsid w:val="00964A30"/>
    <w:rsid w:val="00964C85"/>
    <w:rsid w:val="00964D5F"/>
    <w:rsid w:val="00964E09"/>
    <w:rsid w:val="00964ED6"/>
    <w:rsid w:val="00964F2A"/>
    <w:rsid w:val="00964F46"/>
    <w:rsid w:val="0096500B"/>
    <w:rsid w:val="009650F0"/>
    <w:rsid w:val="0096511F"/>
    <w:rsid w:val="0096532C"/>
    <w:rsid w:val="00965738"/>
    <w:rsid w:val="00965B3B"/>
    <w:rsid w:val="00965B8D"/>
    <w:rsid w:val="00965BD4"/>
    <w:rsid w:val="00965C0F"/>
    <w:rsid w:val="00965C28"/>
    <w:rsid w:val="00965D4F"/>
    <w:rsid w:val="00965E3A"/>
    <w:rsid w:val="00965F26"/>
    <w:rsid w:val="0096601D"/>
    <w:rsid w:val="00966239"/>
    <w:rsid w:val="00966255"/>
    <w:rsid w:val="00966296"/>
    <w:rsid w:val="0096678C"/>
    <w:rsid w:val="00966849"/>
    <w:rsid w:val="00966EEF"/>
    <w:rsid w:val="009672AE"/>
    <w:rsid w:val="00967322"/>
    <w:rsid w:val="00967575"/>
    <w:rsid w:val="009678CE"/>
    <w:rsid w:val="00967909"/>
    <w:rsid w:val="00967D71"/>
    <w:rsid w:val="00967E4E"/>
    <w:rsid w:val="00967F38"/>
    <w:rsid w:val="00967FBB"/>
    <w:rsid w:val="00970118"/>
    <w:rsid w:val="009706AB"/>
    <w:rsid w:val="00970868"/>
    <w:rsid w:val="009709BD"/>
    <w:rsid w:val="00970A6F"/>
    <w:rsid w:val="00970D25"/>
    <w:rsid w:val="00970D64"/>
    <w:rsid w:val="00970DED"/>
    <w:rsid w:val="00970FDE"/>
    <w:rsid w:val="0097107B"/>
    <w:rsid w:val="009710D9"/>
    <w:rsid w:val="009712C6"/>
    <w:rsid w:val="00971359"/>
    <w:rsid w:val="00971914"/>
    <w:rsid w:val="00971946"/>
    <w:rsid w:val="00971949"/>
    <w:rsid w:val="00971CE1"/>
    <w:rsid w:val="00971EF1"/>
    <w:rsid w:val="009721ED"/>
    <w:rsid w:val="0097230D"/>
    <w:rsid w:val="009728B3"/>
    <w:rsid w:val="0097296D"/>
    <w:rsid w:val="00972DF4"/>
    <w:rsid w:val="009730CE"/>
    <w:rsid w:val="00973290"/>
    <w:rsid w:val="00973315"/>
    <w:rsid w:val="0097392B"/>
    <w:rsid w:val="00973984"/>
    <w:rsid w:val="00973BD1"/>
    <w:rsid w:val="00973C66"/>
    <w:rsid w:val="00973E50"/>
    <w:rsid w:val="00973EBF"/>
    <w:rsid w:val="00973F6A"/>
    <w:rsid w:val="00973FEB"/>
    <w:rsid w:val="0097408F"/>
    <w:rsid w:val="00974566"/>
    <w:rsid w:val="009746C5"/>
    <w:rsid w:val="009747E1"/>
    <w:rsid w:val="0097485C"/>
    <w:rsid w:val="00974891"/>
    <w:rsid w:val="00974AE9"/>
    <w:rsid w:val="00974C42"/>
    <w:rsid w:val="00974DFC"/>
    <w:rsid w:val="00974EE0"/>
    <w:rsid w:val="009753D9"/>
    <w:rsid w:val="009755A3"/>
    <w:rsid w:val="00975651"/>
    <w:rsid w:val="009757B3"/>
    <w:rsid w:val="0097581D"/>
    <w:rsid w:val="0097597B"/>
    <w:rsid w:val="00975AA8"/>
    <w:rsid w:val="00975E40"/>
    <w:rsid w:val="00975FF3"/>
    <w:rsid w:val="00976401"/>
    <w:rsid w:val="0097643B"/>
    <w:rsid w:val="00976613"/>
    <w:rsid w:val="00976715"/>
    <w:rsid w:val="00976887"/>
    <w:rsid w:val="009769B9"/>
    <w:rsid w:val="009769D6"/>
    <w:rsid w:val="00976B5C"/>
    <w:rsid w:val="00977056"/>
    <w:rsid w:val="00977138"/>
    <w:rsid w:val="00977655"/>
    <w:rsid w:val="0097777A"/>
    <w:rsid w:val="00977C53"/>
    <w:rsid w:val="00977DEB"/>
    <w:rsid w:val="009802A9"/>
    <w:rsid w:val="0098030B"/>
    <w:rsid w:val="0098051A"/>
    <w:rsid w:val="00980555"/>
    <w:rsid w:val="009807C8"/>
    <w:rsid w:val="00980869"/>
    <w:rsid w:val="0098091F"/>
    <w:rsid w:val="00980A11"/>
    <w:rsid w:val="00980D22"/>
    <w:rsid w:val="00980E71"/>
    <w:rsid w:val="00980FC2"/>
    <w:rsid w:val="0098102B"/>
    <w:rsid w:val="009810FE"/>
    <w:rsid w:val="00981329"/>
    <w:rsid w:val="009815E2"/>
    <w:rsid w:val="00981635"/>
    <w:rsid w:val="00981686"/>
    <w:rsid w:val="0098183A"/>
    <w:rsid w:val="0098186D"/>
    <w:rsid w:val="00981AAC"/>
    <w:rsid w:val="00981BC0"/>
    <w:rsid w:val="00981D19"/>
    <w:rsid w:val="00981D36"/>
    <w:rsid w:val="00981D88"/>
    <w:rsid w:val="00981DE4"/>
    <w:rsid w:val="00981E11"/>
    <w:rsid w:val="00981E1E"/>
    <w:rsid w:val="00982062"/>
    <w:rsid w:val="00982099"/>
    <w:rsid w:val="009820F8"/>
    <w:rsid w:val="009821B3"/>
    <w:rsid w:val="009824D3"/>
    <w:rsid w:val="00982800"/>
    <w:rsid w:val="00982D6F"/>
    <w:rsid w:val="00982DB7"/>
    <w:rsid w:val="00982EF9"/>
    <w:rsid w:val="00982FD7"/>
    <w:rsid w:val="00983123"/>
    <w:rsid w:val="0098331B"/>
    <w:rsid w:val="00983536"/>
    <w:rsid w:val="009837EB"/>
    <w:rsid w:val="00983865"/>
    <w:rsid w:val="00983983"/>
    <w:rsid w:val="00983991"/>
    <w:rsid w:val="009839F7"/>
    <w:rsid w:val="00983D51"/>
    <w:rsid w:val="00983F5B"/>
    <w:rsid w:val="0098403F"/>
    <w:rsid w:val="009840E0"/>
    <w:rsid w:val="00984154"/>
    <w:rsid w:val="009841A7"/>
    <w:rsid w:val="00984239"/>
    <w:rsid w:val="0098440D"/>
    <w:rsid w:val="00984462"/>
    <w:rsid w:val="00984714"/>
    <w:rsid w:val="009848F7"/>
    <w:rsid w:val="009849FD"/>
    <w:rsid w:val="00984A8F"/>
    <w:rsid w:val="00984A9E"/>
    <w:rsid w:val="00984C97"/>
    <w:rsid w:val="00984DB3"/>
    <w:rsid w:val="00984DCC"/>
    <w:rsid w:val="009851CC"/>
    <w:rsid w:val="009851EA"/>
    <w:rsid w:val="0098547A"/>
    <w:rsid w:val="009854F3"/>
    <w:rsid w:val="009855C4"/>
    <w:rsid w:val="009855D8"/>
    <w:rsid w:val="009856BB"/>
    <w:rsid w:val="00985878"/>
    <w:rsid w:val="00985E7D"/>
    <w:rsid w:val="00985F35"/>
    <w:rsid w:val="009860BA"/>
    <w:rsid w:val="00986365"/>
    <w:rsid w:val="009864C4"/>
    <w:rsid w:val="009865E0"/>
    <w:rsid w:val="009867A9"/>
    <w:rsid w:val="00986C22"/>
    <w:rsid w:val="00986D8E"/>
    <w:rsid w:val="00986F3B"/>
    <w:rsid w:val="0098725A"/>
    <w:rsid w:val="009872B2"/>
    <w:rsid w:val="00987529"/>
    <w:rsid w:val="00987618"/>
    <w:rsid w:val="00987644"/>
    <w:rsid w:val="00987748"/>
    <w:rsid w:val="00987880"/>
    <w:rsid w:val="0098798B"/>
    <w:rsid w:val="00987B93"/>
    <w:rsid w:val="00987DB6"/>
    <w:rsid w:val="00987F91"/>
    <w:rsid w:val="0099015E"/>
    <w:rsid w:val="00990294"/>
    <w:rsid w:val="009902C6"/>
    <w:rsid w:val="009903D1"/>
    <w:rsid w:val="00990549"/>
    <w:rsid w:val="0099086D"/>
    <w:rsid w:val="00990A91"/>
    <w:rsid w:val="00990CE0"/>
    <w:rsid w:val="00990D4D"/>
    <w:rsid w:val="00990D6A"/>
    <w:rsid w:val="00990E17"/>
    <w:rsid w:val="009910AB"/>
    <w:rsid w:val="009912C4"/>
    <w:rsid w:val="009912DF"/>
    <w:rsid w:val="0099166F"/>
    <w:rsid w:val="00991811"/>
    <w:rsid w:val="0099189F"/>
    <w:rsid w:val="0099195D"/>
    <w:rsid w:val="00991D22"/>
    <w:rsid w:val="00991F05"/>
    <w:rsid w:val="00991F3A"/>
    <w:rsid w:val="00991FD0"/>
    <w:rsid w:val="009920D2"/>
    <w:rsid w:val="009921EB"/>
    <w:rsid w:val="00992387"/>
    <w:rsid w:val="00992397"/>
    <w:rsid w:val="00992552"/>
    <w:rsid w:val="009925A4"/>
    <w:rsid w:val="00992600"/>
    <w:rsid w:val="0099272E"/>
    <w:rsid w:val="0099286F"/>
    <w:rsid w:val="009928EE"/>
    <w:rsid w:val="00992CB0"/>
    <w:rsid w:val="00992D8E"/>
    <w:rsid w:val="00992E5F"/>
    <w:rsid w:val="00992FD5"/>
    <w:rsid w:val="009930F6"/>
    <w:rsid w:val="00993179"/>
    <w:rsid w:val="009931C8"/>
    <w:rsid w:val="009933EC"/>
    <w:rsid w:val="00993539"/>
    <w:rsid w:val="00993A32"/>
    <w:rsid w:val="00993B54"/>
    <w:rsid w:val="00993C6C"/>
    <w:rsid w:val="00993D0A"/>
    <w:rsid w:val="00994011"/>
    <w:rsid w:val="009940E2"/>
    <w:rsid w:val="00994143"/>
    <w:rsid w:val="00994190"/>
    <w:rsid w:val="009942AE"/>
    <w:rsid w:val="00994500"/>
    <w:rsid w:val="0099459E"/>
    <w:rsid w:val="009949B5"/>
    <w:rsid w:val="009949E8"/>
    <w:rsid w:val="00994A12"/>
    <w:rsid w:val="00994A1A"/>
    <w:rsid w:val="00994A93"/>
    <w:rsid w:val="00994B53"/>
    <w:rsid w:val="00994D51"/>
    <w:rsid w:val="00995121"/>
    <w:rsid w:val="009953E9"/>
    <w:rsid w:val="009953F7"/>
    <w:rsid w:val="00995619"/>
    <w:rsid w:val="009956D4"/>
    <w:rsid w:val="009957BD"/>
    <w:rsid w:val="009957F8"/>
    <w:rsid w:val="009958EB"/>
    <w:rsid w:val="00995C19"/>
    <w:rsid w:val="00996085"/>
    <w:rsid w:val="009961E1"/>
    <w:rsid w:val="00996424"/>
    <w:rsid w:val="00996701"/>
    <w:rsid w:val="00996860"/>
    <w:rsid w:val="00996913"/>
    <w:rsid w:val="00996BB8"/>
    <w:rsid w:val="00996D39"/>
    <w:rsid w:val="009970FB"/>
    <w:rsid w:val="00997101"/>
    <w:rsid w:val="0099712A"/>
    <w:rsid w:val="00997132"/>
    <w:rsid w:val="009975A0"/>
    <w:rsid w:val="00997759"/>
    <w:rsid w:val="00997B19"/>
    <w:rsid w:val="00997BE2"/>
    <w:rsid w:val="00997E96"/>
    <w:rsid w:val="00997FC9"/>
    <w:rsid w:val="009A01F5"/>
    <w:rsid w:val="009A0485"/>
    <w:rsid w:val="009A0A14"/>
    <w:rsid w:val="009A0C62"/>
    <w:rsid w:val="009A0DA7"/>
    <w:rsid w:val="009A0DEB"/>
    <w:rsid w:val="009A0E07"/>
    <w:rsid w:val="009A1282"/>
    <w:rsid w:val="009A1347"/>
    <w:rsid w:val="009A1488"/>
    <w:rsid w:val="009A14D6"/>
    <w:rsid w:val="009A1521"/>
    <w:rsid w:val="009A152A"/>
    <w:rsid w:val="009A1862"/>
    <w:rsid w:val="009A1A5D"/>
    <w:rsid w:val="009A1B96"/>
    <w:rsid w:val="009A1CBB"/>
    <w:rsid w:val="009A1E82"/>
    <w:rsid w:val="009A1E94"/>
    <w:rsid w:val="009A1F83"/>
    <w:rsid w:val="009A2060"/>
    <w:rsid w:val="009A2113"/>
    <w:rsid w:val="009A21DF"/>
    <w:rsid w:val="009A2234"/>
    <w:rsid w:val="009A22CA"/>
    <w:rsid w:val="009A22DB"/>
    <w:rsid w:val="009A25A5"/>
    <w:rsid w:val="009A2776"/>
    <w:rsid w:val="009A292A"/>
    <w:rsid w:val="009A29EF"/>
    <w:rsid w:val="009A37B9"/>
    <w:rsid w:val="009A37F6"/>
    <w:rsid w:val="009A386C"/>
    <w:rsid w:val="009A3914"/>
    <w:rsid w:val="009A397E"/>
    <w:rsid w:val="009A3A1E"/>
    <w:rsid w:val="009A3BAE"/>
    <w:rsid w:val="009A3BE3"/>
    <w:rsid w:val="009A3CCC"/>
    <w:rsid w:val="009A3F78"/>
    <w:rsid w:val="009A4185"/>
    <w:rsid w:val="009A455F"/>
    <w:rsid w:val="009A46B5"/>
    <w:rsid w:val="009A4887"/>
    <w:rsid w:val="009A4D93"/>
    <w:rsid w:val="009A4E3E"/>
    <w:rsid w:val="009A4E6A"/>
    <w:rsid w:val="009A540C"/>
    <w:rsid w:val="009A5616"/>
    <w:rsid w:val="009A5755"/>
    <w:rsid w:val="009A579D"/>
    <w:rsid w:val="009A57E5"/>
    <w:rsid w:val="009A5A43"/>
    <w:rsid w:val="009A5F1A"/>
    <w:rsid w:val="009A6083"/>
    <w:rsid w:val="009A6320"/>
    <w:rsid w:val="009A63EB"/>
    <w:rsid w:val="009A64AF"/>
    <w:rsid w:val="009A6775"/>
    <w:rsid w:val="009A70E2"/>
    <w:rsid w:val="009A72B0"/>
    <w:rsid w:val="009A75DD"/>
    <w:rsid w:val="009A7645"/>
    <w:rsid w:val="009A784C"/>
    <w:rsid w:val="009B02DB"/>
    <w:rsid w:val="009B02EB"/>
    <w:rsid w:val="009B0586"/>
    <w:rsid w:val="009B06AF"/>
    <w:rsid w:val="009B0769"/>
    <w:rsid w:val="009B0982"/>
    <w:rsid w:val="009B0BD0"/>
    <w:rsid w:val="009B10E9"/>
    <w:rsid w:val="009B10FF"/>
    <w:rsid w:val="009B131E"/>
    <w:rsid w:val="009B14D3"/>
    <w:rsid w:val="009B14EA"/>
    <w:rsid w:val="009B1817"/>
    <w:rsid w:val="009B1A54"/>
    <w:rsid w:val="009B1E2F"/>
    <w:rsid w:val="009B1E30"/>
    <w:rsid w:val="009B1EC5"/>
    <w:rsid w:val="009B1FE8"/>
    <w:rsid w:val="009B217A"/>
    <w:rsid w:val="009B22A0"/>
    <w:rsid w:val="009B22EA"/>
    <w:rsid w:val="009B2499"/>
    <w:rsid w:val="009B2550"/>
    <w:rsid w:val="009B26BB"/>
    <w:rsid w:val="009B2762"/>
    <w:rsid w:val="009B2E7D"/>
    <w:rsid w:val="009B3122"/>
    <w:rsid w:val="009B31A4"/>
    <w:rsid w:val="009B3496"/>
    <w:rsid w:val="009B356D"/>
    <w:rsid w:val="009B35C2"/>
    <w:rsid w:val="009B38F7"/>
    <w:rsid w:val="009B39B2"/>
    <w:rsid w:val="009B3A37"/>
    <w:rsid w:val="009B3A95"/>
    <w:rsid w:val="009B3CBD"/>
    <w:rsid w:val="009B3E9D"/>
    <w:rsid w:val="009B3F26"/>
    <w:rsid w:val="009B41F1"/>
    <w:rsid w:val="009B4503"/>
    <w:rsid w:val="009B4690"/>
    <w:rsid w:val="009B4A2D"/>
    <w:rsid w:val="009B4A84"/>
    <w:rsid w:val="009B4B1B"/>
    <w:rsid w:val="009B4E05"/>
    <w:rsid w:val="009B4E08"/>
    <w:rsid w:val="009B4F60"/>
    <w:rsid w:val="009B50A9"/>
    <w:rsid w:val="009B5532"/>
    <w:rsid w:val="009B55A1"/>
    <w:rsid w:val="009B55D4"/>
    <w:rsid w:val="009B5646"/>
    <w:rsid w:val="009B5719"/>
    <w:rsid w:val="009B5787"/>
    <w:rsid w:val="009B58D5"/>
    <w:rsid w:val="009B5935"/>
    <w:rsid w:val="009B5963"/>
    <w:rsid w:val="009B5CAE"/>
    <w:rsid w:val="009B5F0E"/>
    <w:rsid w:val="009B5F8D"/>
    <w:rsid w:val="009B654E"/>
    <w:rsid w:val="009B671A"/>
    <w:rsid w:val="009B6B1C"/>
    <w:rsid w:val="009B6BCD"/>
    <w:rsid w:val="009B6CAF"/>
    <w:rsid w:val="009B6D43"/>
    <w:rsid w:val="009B6DB4"/>
    <w:rsid w:val="009B6FBB"/>
    <w:rsid w:val="009B701F"/>
    <w:rsid w:val="009B71D5"/>
    <w:rsid w:val="009B7275"/>
    <w:rsid w:val="009B74F1"/>
    <w:rsid w:val="009B77EB"/>
    <w:rsid w:val="009B78B0"/>
    <w:rsid w:val="009B78F2"/>
    <w:rsid w:val="009B7C44"/>
    <w:rsid w:val="009B7EE4"/>
    <w:rsid w:val="009C0124"/>
    <w:rsid w:val="009C05BB"/>
    <w:rsid w:val="009C06BA"/>
    <w:rsid w:val="009C080E"/>
    <w:rsid w:val="009C08A2"/>
    <w:rsid w:val="009C0932"/>
    <w:rsid w:val="009C09A0"/>
    <w:rsid w:val="009C0A56"/>
    <w:rsid w:val="009C0C05"/>
    <w:rsid w:val="009C0D51"/>
    <w:rsid w:val="009C0D8F"/>
    <w:rsid w:val="009C0ED6"/>
    <w:rsid w:val="009C0FCF"/>
    <w:rsid w:val="009C1777"/>
    <w:rsid w:val="009C18B5"/>
    <w:rsid w:val="009C19D9"/>
    <w:rsid w:val="009C1E81"/>
    <w:rsid w:val="009C1F19"/>
    <w:rsid w:val="009C206A"/>
    <w:rsid w:val="009C210D"/>
    <w:rsid w:val="009C293E"/>
    <w:rsid w:val="009C2CF0"/>
    <w:rsid w:val="009C2D77"/>
    <w:rsid w:val="009C2E07"/>
    <w:rsid w:val="009C2EAF"/>
    <w:rsid w:val="009C3177"/>
    <w:rsid w:val="009C3551"/>
    <w:rsid w:val="009C3567"/>
    <w:rsid w:val="009C37E2"/>
    <w:rsid w:val="009C3843"/>
    <w:rsid w:val="009C3B4D"/>
    <w:rsid w:val="009C3D4E"/>
    <w:rsid w:val="009C3D79"/>
    <w:rsid w:val="009C3E0D"/>
    <w:rsid w:val="009C3FB6"/>
    <w:rsid w:val="009C40CE"/>
    <w:rsid w:val="009C42F7"/>
    <w:rsid w:val="009C43B7"/>
    <w:rsid w:val="009C4627"/>
    <w:rsid w:val="009C4637"/>
    <w:rsid w:val="009C4714"/>
    <w:rsid w:val="009C4BAD"/>
    <w:rsid w:val="009C4CF9"/>
    <w:rsid w:val="009C4E49"/>
    <w:rsid w:val="009C5247"/>
    <w:rsid w:val="009C52A8"/>
    <w:rsid w:val="009C562C"/>
    <w:rsid w:val="009C57A4"/>
    <w:rsid w:val="009C589C"/>
    <w:rsid w:val="009C5946"/>
    <w:rsid w:val="009C595A"/>
    <w:rsid w:val="009C59A1"/>
    <w:rsid w:val="009C5F07"/>
    <w:rsid w:val="009C5F82"/>
    <w:rsid w:val="009C5FC0"/>
    <w:rsid w:val="009C649D"/>
    <w:rsid w:val="009C64CF"/>
    <w:rsid w:val="009C6567"/>
    <w:rsid w:val="009C65E4"/>
    <w:rsid w:val="009C67D4"/>
    <w:rsid w:val="009C6B59"/>
    <w:rsid w:val="009C6D43"/>
    <w:rsid w:val="009C6DDE"/>
    <w:rsid w:val="009C7095"/>
    <w:rsid w:val="009C7226"/>
    <w:rsid w:val="009C733A"/>
    <w:rsid w:val="009C7429"/>
    <w:rsid w:val="009C74FD"/>
    <w:rsid w:val="009C7A2D"/>
    <w:rsid w:val="009C7A97"/>
    <w:rsid w:val="009C7C17"/>
    <w:rsid w:val="009C7CCA"/>
    <w:rsid w:val="009C7D89"/>
    <w:rsid w:val="009C7E58"/>
    <w:rsid w:val="009C7EE2"/>
    <w:rsid w:val="009D0125"/>
    <w:rsid w:val="009D045D"/>
    <w:rsid w:val="009D051D"/>
    <w:rsid w:val="009D0809"/>
    <w:rsid w:val="009D0868"/>
    <w:rsid w:val="009D091F"/>
    <w:rsid w:val="009D0B06"/>
    <w:rsid w:val="009D0B70"/>
    <w:rsid w:val="009D0BD4"/>
    <w:rsid w:val="009D0C60"/>
    <w:rsid w:val="009D0CE8"/>
    <w:rsid w:val="009D1DEF"/>
    <w:rsid w:val="009D1E33"/>
    <w:rsid w:val="009D20E5"/>
    <w:rsid w:val="009D2281"/>
    <w:rsid w:val="009D26AA"/>
    <w:rsid w:val="009D2844"/>
    <w:rsid w:val="009D2A7C"/>
    <w:rsid w:val="009D2B9D"/>
    <w:rsid w:val="009D2C11"/>
    <w:rsid w:val="009D2CAD"/>
    <w:rsid w:val="009D3167"/>
    <w:rsid w:val="009D31A5"/>
    <w:rsid w:val="009D35D5"/>
    <w:rsid w:val="009D35D6"/>
    <w:rsid w:val="009D36E1"/>
    <w:rsid w:val="009D382A"/>
    <w:rsid w:val="009D3940"/>
    <w:rsid w:val="009D3A12"/>
    <w:rsid w:val="009D3EF7"/>
    <w:rsid w:val="009D3F87"/>
    <w:rsid w:val="009D4173"/>
    <w:rsid w:val="009D46D1"/>
    <w:rsid w:val="009D4A2D"/>
    <w:rsid w:val="009D4CCF"/>
    <w:rsid w:val="009D503A"/>
    <w:rsid w:val="009D52FD"/>
    <w:rsid w:val="009D54E8"/>
    <w:rsid w:val="009D57C6"/>
    <w:rsid w:val="009D5869"/>
    <w:rsid w:val="009D5AB3"/>
    <w:rsid w:val="009D5DDD"/>
    <w:rsid w:val="009D5FFA"/>
    <w:rsid w:val="009D6054"/>
    <w:rsid w:val="009D6064"/>
    <w:rsid w:val="009D61D4"/>
    <w:rsid w:val="009D6243"/>
    <w:rsid w:val="009D63C8"/>
    <w:rsid w:val="009D66CA"/>
    <w:rsid w:val="009D69CD"/>
    <w:rsid w:val="009D6C6D"/>
    <w:rsid w:val="009D6E7A"/>
    <w:rsid w:val="009D6F6A"/>
    <w:rsid w:val="009D7004"/>
    <w:rsid w:val="009D7237"/>
    <w:rsid w:val="009D7816"/>
    <w:rsid w:val="009D7864"/>
    <w:rsid w:val="009D7901"/>
    <w:rsid w:val="009D7963"/>
    <w:rsid w:val="009D7C0A"/>
    <w:rsid w:val="009D7CF5"/>
    <w:rsid w:val="009D7E03"/>
    <w:rsid w:val="009D7E68"/>
    <w:rsid w:val="009D7E98"/>
    <w:rsid w:val="009E0073"/>
    <w:rsid w:val="009E014A"/>
    <w:rsid w:val="009E0410"/>
    <w:rsid w:val="009E0513"/>
    <w:rsid w:val="009E054F"/>
    <w:rsid w:val="009E08A1"/>
    <w:rsid w:val="009E1266"/>
    <w:rsid w:val="009E1346"/>
    <w:rsid w:val="009E1399"/>
    <w:rsid w:val="009E17E3"/>
    <w:rsid w:val="009E1821"/>
    <w:rsid w:val="009E1876"/>
    <w:rsid w:val="009E19B4"/>
    <w:rsid w:val="009E1AB0"/>
    <w:rsid w:val="009E1C86"/>
    <w:rsid w:val="009E1E28"/>
    <w:rsid w:val="009E1F3F"/>
    <w:rsid w:val="009E1F6B"/>
    <w:rsid w:val="009E23F0"/>
    <w:rsid w:val="009E255C"/>
    <w:rsid w:val="009E25F7"/>
    <w:rsid w:val="009E2A3B"/>
    <w:rsid w:val="009E2A64"/>
    <w:rsid w:val="009E2E5D"/>
    <w:rsid w:val="009E3069"/>
    <w:rsid w:val="009E36B1"/>
    <w:rsid w:val="009E38B5"/>
    <w:rsid w:val="009E38C4"/>
    <w:rsid w:val="009E3E40"/>
    <w:rsid w:val="009E44E2"/>
    <w:rsid w:val="009E4626"/>
    <w:rsid w:val="009E4888"/>
    <w:rsid w:val="009E48F5"/>
    <w:rsid w:val="009E4978"/>
    <w:rsid w:val="009E4DC5"/>
    <w:rsid w:val="009E4F72"/>
    <w:rsid w:val="009E4F76"/>
    <w:rsid w:val="009E4FD4"/>
    <w:rsid w:val="009E5067"/>
    <w:rsid w:val="009E50F1"/>
    <w:rsid w:val="009E521C"/>
    <w:rsid w:val="009E5268"/>
    <w:rsid w:val="009E55DD"/>
    <w:rsid w:val="009E586D"/>
    <w:rsid w:val="009E58C8"/>
    <w:rsid w:val="009E5C3C"/>
    <w:rsid w:val="009E5C74"/>
    <w:rsid w:val="009E5D90"/>
    <w:rsid w:val="009E5FB5"/>
    <w:rsid w:val="009E6045"/>
    <w:rsid w:val="009E6095"/>
    <w:rsid w:val="009E630D"/>
    <w:rsid w:val="009E64A3"/>
    <w:rsid w:val="009E65A3"/>
    <w:rsid w:val="009E665E"/>
    <w:rsid w:val="009E6A98"/>
    <w:rsid w:val="009E6AD0"/>
    <w:rsid w:val="009E6ADC"/>
    <w:rsid w:val="009E6C25"/>
    <w:rsid w:val="009E6CCE"/>
    <w:rsid w:val="009E6DA0"/>
    <w:rsid w:val="009E6F87"/>
    <w:rsid w:val="009E6FCB"/>
    <w:rsid w:val="009E6FE3"/>
    <w:rsid w:val="009E7209"/>
    <w:rsid w:val="009E734A"/>
    <w:rsid w:val="009E74F6"/>
    <w:rsid w:val="009E75A6"/>
    <w:rsid w:val="009E78C3"/>
    <w:rsid w:val="009E7908"/>
    <w:rsid w:val="009E79B3"/>
    <w:rsid w:val="009E79E7"/>
    <w:rsid w:val="009E79EC"/>
    <w:rsid w:val="009E7B42"/>
    <w:rsid w:val="009E7DA4"/>
    <w:rsid w:val="009F0177"/>
    <w:rsid w:val="009F02B5"/>
    <w:rsid w:val="009F0391"/>
    <w:rsid w:val="009F06DE"/>
    <w:rsid w:val="009F075D"/>
    <w:rsid w:val="009F0A74"/>
    <w:rsid w:val="009F0B6D"/>
    <w:rsid w:val="009F0FBE"/>
    <w:rsid w:val="009F1403"/>
    <w:rsid w:val="009F166C"/>
    <w:rsid w:val="009F16C3"/>
    <w:rsid w:val="009F1A0F"/>
    <w:rsid w:val="009F203C"/>
    <w:rsid w:val="009F2165"/>
    <w:rsid w:val="009F22E8"/>
    <w:rsid w:val="009F2454"/>
    <w:rsid w:val="009F2676"/>
    <w:rsid w:val="009F26F6"/>
    <w:rsid w:val="009F2990"/>
    <w:rsid w:val="009F2A07"/>
    <w:rsid w:val="009F2C0D"/>
    <w:rsid w:val="009F2F5A"/>
    <w:rsid w:val="009F303F"/>
    <w:rsid w:val="009F3153"/>
    <w:rsid w:val="009F315D"/>
    <w:rsid w:val="009F35E5"/>
    <w:rsid w:val="009F369A"/>
    <w:rsid w:val="009F394B"/>
    <w:rsid w:val="009F3A77"/>
    <w:rsid w:val="009F3F81"/>
    <w:rsid w:val="009F42C7"/>
    <w:rsid w:val="009F4386"/>
    <w:rsid w:val="009F44F6"/>
    <w:rsid w:val="009F4936"/>
    <w:rsid w:val="009F4BC1"/>
    <w:rsid w:val="009F4C97"/>
    <w:rsid w:val="009F4CA0"/>
    <w:rsid w:val="009F4EB4"/>
    <w:rsid w:val="009F4FAB"/>
    <w:rsid w:val="009F5009"/>
    <w:rsid w:val="009F5390"/>
    <w:rsid w:val="009F539C"/>
    <w:rsid w:val="009F547E"/>
    <w:rsid w:val="009F55D2"/>
    <w:rsid w:val="009F55DB"/>
    <w:rsid w:val="009F56FD"/>
    <w:rsid w:val="009F5B96"/>
    <w:rsid w:val="009F5CEC"/>
    <w:rsid w:val="009F5F2C"/>
    <w:rsid w:val="009F5F7A"/>
    <w:rsid w:val="009F62A9"/>
    <w:rsid w:val="009F650E"/>
    <w:rsid w:val="009F677D"/>
    <w:rsid w:val="009F6A17"/>
    <w:rsid w:val="009F6B1B"/>
    <w:rsid w:val="009F6C02"/>
    <w:rsid w:val="009F70D1"/>
    <w:rsid w:val="009F7123"/>
    <w:rsid w:val="009F72D2"/>
    <w:rsid w:val="009F7380"/>
    <w:rsid w:val="009F7502"/>
    <w:rsid w:val="009F7A41"/>
    <w:rsid w:val="009F7AD3"/>
    <w:rsid w:val="009F7C56"/>
    <w:rsid w:val="009F7EC9"/>
    <w:rsid w:val="00A00094"/>
    <w:rsid w:val="00A00425"/>
    <w:rsid w:val="00A004A6"/>
    <w:rsid w:val="00A004E7"/>
    <w:rsid w:val="00A0092A"/>
    <w:rsid w:val="00A00950"/>
    <w:rsid w:val="00A00AB9"/>
    <w:rsid w:val="00A013B2"/>
    <w:rsid w:val="00A01498"/>
    <w:rsid w:val="00A01ACF"/>
    <w:rsid w:val="00A01D6B"/>
    <w:rsid w:val="00A01DB4"/>
    <w:rsid w:val="00A01EF7"/>
    <w:rsid w:val="00A01F24"/>
    <w:rsid w:val="00A0217D"/>
    <w:rsid w:val="00A02306"/>
    <w:rsid w:val="00A0231C"/>
    <w:rsid w:val="00A02486"/>
    <w:rsid w:val="00A026AB"/>
    <w:rsid w:val="00A026BC"/>
    <w:rsid w:val="00A026C7"/>
    <w:rsid w:val="00A02824"/>
    <w:rsid w:val="00A028EF"/>
    <w:rsid w:val="00A02983"/>
    <w:rsid w:val="00A02BB6"/>
    <w:rsid w:val="00A02D47"/>
    <w:rsid w:val="00A02EAD"/>
    <w:rsid w:val="00A031A7"/>
    <w:rsid w:val="00A033C9"/>
    <w:rsid w:val="00A03500"/>
    <w:rsid w:val="00A03874"/>
    <w:rsid w:val="00A03AB0"/>
    <w:rsid w:val="00A03BBD"/>
    <w:rsid w:val="00A03CA2"/>
    <w:rsid w:val="00A03D63"/>
    <w:rsid w:val="00A03F4B"/>
    <w:rsid w:val="00A040C0"/>
    <w:rsid w:val="00A042A2"/>
    <w:rsid w:val="00A04445"/>
    <w:rsid w:val="00A0456D"/>
    <w:rsid w:val="00A045E7"/>
    <w:rsid w:val="00A047E5"/>
    <w:rsid w:val="00A052FE"/>
    <w:rsid w:val="00A053B1"/>
    <w:rsid w:val="00A0552B"/>
    <w:rsid w:val="00A05C71"/>
    <w:rsid w:val="00A06195"/>
    <w:rsid w:val="00A061A9"/>
    <w:rsid w:val="00A06386"/>
    <w:rsid w:val="00A06388"/>
    <w:rsid w:val="00A06450"/>
    <w:rsid w:val="00A0676F"/>
    <w:rsid w:val="00A069AB"/>
    <w:rsid w:val="00A0701A"/>
    <w:rsid w:val="00A07030"/>
    <w:rsid w:val="00A0713B"/>
    <w:rsid w:val="00A07380"/>
    <w:rsid w:val="00A075D6"/>
    <w:rsid w:val="00A07767"/>
    <w:rsid w:val="00A079D5"/>
    <w:rsid w:val="00A07F86"/>
    <w:rsid w:val="00A10519"/>
    <w:rsid w:val="00A10593"/>
    <w:rsid w:val="00A106A3"/>
    <w:rsid w:val="00A106BF"/>
    <w:rsid w:val="00A10A08"/>
    <w:rsid w:val="00A10A1A"/>
    <w:rsid w:val="00A10A27"/>
    <w:rsid w:val="00A10A7A"/>
    <w:rsid w:val="00A10B2B"/>
    <w:rsid w:val="00A10D14"/>
    <w:rsid w:val="00A11101"/>
    <w:rsid w:val="00A11239"/>
    <w:rsid w:val="00A112D7"/>
    <w:rsid w:val="00A1138F"/>
    <w:rsid w:val="00A11407"/>
    <w:rsid w:val="00A11685"/>
    <w:rsid w:val="00A11D58"/>
    <w:rsid w:val="00A11DD9"/>
    <w:rsid w:val="00A11E4D"/>
    <w:rsid w:val="00A120A7"/>
    <w:rsid w:val="00A122EE"/>
    <w:rsid w:val="00A123B4"/>
    <w:rsid w:val="00A12438"/>
    <w:rsid w:val="00A126CA"/>
    <w:rsid w:val="00A12AD4"/>
    <w:rsid w:val="00A12CD8"/>
    <w:rsid w:val="00A12FA1"/>
    <w:rsid w:val="00A13087"/>
    <w:rsid w:val="00A130B0"/>
    <w:rsid w:val="00A13100"/>
    <w:rsid w:val="00A13167"/>
    <w:rsid w:val="00A133E9"/>
    <w:rsid w:val="00A1354D"/>
    <w:rsid w:val="00A13C2D"/>
    <w:rsid w:val="00A13DBB"/>
    <w:rsid w:val="00A13E72"/>
    <w:rsid w:val="00A140C1"/>
    <w:rsid w:val="00A141A2"/>
    <w:rsid w:val="00A147A9"/>
    <w:rsid w:val="00A14A7D"/>
    <w:rsid w:val="00A14B2D"/>
    <w:rsid w:val="00A14BB6"/>
    <w:rsid w:val="00A14F24"/>
    <w:rsid w:val="00A14FB9"/>
    <w:rsid w:val="00A14FC0"/>
    <w:rsid w:val="00A150E7"/>
    <w:rsid w:val="00A15478"/>
    <w:rsid w:val="00A1562B"/>
    <w:rsid w:val="00A15695"/>
    <w:rsid w:val="00A156F8"/>
    <w:rsid w:val="00A1578E"/>
    <w:rsid w:val="00A1585F"/>
    <w:rsid w:val="00A158E7"/>
    <w:rsid w:val="00A158F1"/>
    <w:rsid w:val="00A15AB4"/>
    <w:rsid w:val="00A15E22"/>
    <w:rsid w:val="00A160EC"/>
    <w:rsid w:val="00A161C7"/>
    <w:rsid w:val="00A16663"/>
    <w:rsid w:val="00A166D3"/>
    <w:rsid w:val="00A16CE3"/>
    <w:rsid w:val="00A16D9A"/>
    <w:rsid w:val="00A16E54"/>
    <w:rsid w:val="00A17055"/>
    <w:rsid w:val="00A171BE"/>
    <w:rsid w:val="00A17541"/>
    <w:rsid w:val="00A175D9"/>
    <w:rsid w:val="00A1776A"/>
    <w:rsid w:val="00A178A3"/>
    <w:rsid w:val="00A17A56"/>
    <w:rsid w:val="00A17EB5"/>
    <w:rsid w:val="00A2018F"/>
    <w:rsid w:val="00A204DE"/>
    <w:rsid w:val="00A20573"/>
    <w:rsid w:val="00A206E9"/>
    <w:rsid w:val="00A208AE"/>
    <w:rsid w:val="00A20C9A"/>
    <w:rsid w:val="00A20CCF"/>
    <w:rsid w:val="00A20CFB"/>
    <w:rsid w:val="00A20DEC"/>
    <w:rsid w:val="00A20E2F"/>
    <w:rsid w:val="00A20F60"/>
    <w:rsid w:val="00A21323"/>
    <w:rsid w:val="00A21387"/>
    <w:rsid w:val="00A213C7"/>
    <w:rsid w:val="00A2140C"/>
    <w:rsid w:val="00A215FB"/>
    <w:rsid w:val="00A2175E"/>
    <w:rsid w:val="00A219C6"/>
    <w:rsid w:val="00A21A82"/>
    <w:rsid w:val="00A21A83"/>
    <w:rsid w:val="00A21D8C"/>
    <w:rsid w:val="00A21FF1"/>
    <w:rsid w:val="00A22006"/>
    <w:rsid w:val="00A22122"/>
    <w:rsid w:val="00A221F8"/>
    <w:rsid w:val="00A2225D"/>
    <w:rsid w:val="00A223AC"/>
    <w:rsid w:val="00A2244A"/>
    <w:rsid w:val="00A2259C"/>
    <w:rsid w:val="00A225C5"/>
    <w:rsid w:val="00A227D7"/>
    <w:rsid w:val="00A2295A"/>
    <w:rsid w:val="00A22C08"/>
    <w:rsid w:val="00A22C23"/>
    <w:rsid w:val="00A22EE7"/>
    <w:rsid w:val="00A23044"/>
    <w:rsid w:val="00A231CC"/>
    <w:rsid w:val="00A2389F"/>
    <w:rsid w:val="00A23CA6"/>
    <w:rsid w:val="00A2400E"/>
    <w:rsid w:val="00A24330"/>
    <w:rsid w:val="00A243F0"/>
    <w:rsid w:val="00A2440A"/>
    <w:rsid w:val="00A2444C"/>
    <w:rsid w:val="00A24511"/>
    <w:rsid w:val="00A24602"/>
    <w:rsid w:val="00A24700"/>
    <w:rsid w:val="00A2474A"/>
    <w:rsid w:val="00A24A69"/>
    <w:rsid w:val="00A24CFE"/>
    <w:rsid w:val="00A24DD4"/>
    <w:rsid w:val="00A259AD"/>
    <w:rsid w:val="00A259AF"/>
    <w:rsid w:val="00A25A8B"/>
    <w:rsid w:val="00A25ABF"/>
    <w:rsid w:val="00A25BC2"/>
    <w:rsid w:val="00A25C14"/>
    <w:rsid w:val="00A25F7A"/>
    <w:rsid w:val="00A260D9"/>
    <w:rsid w:val="00A26229"/>
    <w:rsid w:val="00A2655F"/>
    <w:rsid w:val="00A266EB"/>
    <w:rsid w:val="00A26753"/>
    <w:rsid w:val="00A26A90"/>
    <w:rsid w:val="00A26AA1"/>
    <w:rsid w:val="00A26B61"/>
    <w:rsid w:val="00A26CE3"/>
    <w:rsid w:val="00A26DBA"/>
    <w:rsid w:val="00A26EDD"/>
    <w:rsid w:val="00A26FB1"/>
    <w:rsid w:val="00A27045"/>
    <w:rsid w:val="00A27067"/>
    <w:rsid w:val="00A27191"/>
    <w:rsid w:val="00A273A4"/>
    <w:rsid w:val="00A278F8"/>
    <w:rsid w:val="00A279C6"/>
    <w:rsid w:val="00A27A6F"/>
    <w:rsid w:val="00A27A9E"/>
    <w:rsid w:val="00A27DF8"/>
    <w:rsid w:val="00A27FC6"/>
    <w:rsid w:val="00A301C4"/>
    <w:rsid w:val="00A30243"/>
    <w:rsid w:val="00A3040A"/>
    <w:rsid w:val="00A30754"/>
    <w:rsid w:val="00A30DD8"/>
    <w:rsid w:val="00A30E3B"/>
    <w:rsid w:val="00A3115B"/>
    <w:rsid w:val="00A31227"/>
    <w:rsid w:val="00A3124A"/>
    <w:rsid w:val="00A312F2"/>
    <w:rsid w:val="00A3131F"/>
    <w:rsid w:val="00A31704"/>
    <w:rsid w:val="00A31733"/>
    <w:rsid w:val="00A31C74"/>
    <w:rsid w:val="00A31C7A"/>
    <w:rsid w:val="00A31C8D"/>
    <w:rsid w:val="00A31D3A"/>
    <w:rsid w:val="00A32042"/>
    <w:rsid w:val="00A32197"/>
    <w:rsid w:val="00A32293"/>
    <w:rsid w:val="00A32752"/>
    <w:rsid w:val="00A32A19"/>
    <w:rsid w:val="00A32CA5"/>
    <w:rsid w:val="00A32D5F"/>
    <w:rsid w:val="00A32E3C"/>
    <w:rsid w:val="00A32FA7"/>
    <w:rsid w:val="00A3323C"/>
    <w:rsid w:val="00A3330A"/>
    <w:rsid w:val="00A3337F"/>
    <w:rsid w:val="00A33464"/>
    <w:rsid w:val="00A33664"/>
    <w:rsid w:val="00A3375F"/>
    <w:rsid w:val="00A33888"/>
    <w:rsid w:val="00A339A5"/>
    <w:rsid w:val="00A33B2E"/>
    <w:rsid w:val="00A33D5B"/>
    <w:rsid w:val="00A33F53"/>
    <w:rsid w:val="00A33FE1"/>
    <w:rsid w:val="00A3402A"/>
    <w:rsid w:val="00A34427"/>
    <w:rsid w:val="00A3465F"/>
    <w:rsid w:val="00A346E1"/>
    <w:rsid w:val="00A34A6C"/>
    <w:rsid w:val="00A34B08"/>
    <w:rsid w:val="00A34B47"/>
    <w:rsid w:val="00A34BBC"/>
    <w:rsid w:val="00A34CB8"/>
    <w:rsid w:val="00A34D8A"/>
    <w:rsid w:val="00A34FC4"/>
    <w:rsid w:val="00A35111"/>
    <w:rsid w:val="00A35261"/>
    <w:rsid w:val="00A35262"/>
    <w:rsid w:val="00A352FE"/>
    <w:rsid w:val="00A35367"/>
    <w:rsid w:val="00A35609"/>
    <w:rsid w:val="00A3561E"/>
    <w:rsid w:val="00A359E8"/>
    <w:rsid w:val="00A35BCB"/>
    <w:rsid w:val="00A35CD6"/>
    <w:rsid w:val="00A35D6D"/>
    <w:rsid w:val="00A363BE"/>
    <w:rsid w:val="00A36772"/>
    <w:rsid w:val="00A36BF8"/>
    <w:rsid w:val="00A37116"/>
    <w:rsid w:val="00A371B2"/>
    <w:rsid w:val="00A373FB"/>
    <w:rsid w:val="00A375CA"/>
    <w:rsid w:val="00A37BE9"/>
    <w:rsid w:val="00A4026E"/>
    <w:rsid w:val="00A40363"/>
    <w:rsid w:val="00A403B7"/>
    <w:rsid w:val="00A407B3"/>
    <w:rsid w:val="00A40ABE"/>
    <w:rsid w:val="00A40EC3"/>
    <w:rsid w:val="00A40F13"/>
    <w:rsid w:val="00A4136B"/>
    <w:rsid w:val="00A41577"/>
    <w:rsid w:val="00A415B3"/>
    <w:rsid w:val="00A417C6"/>
    <w:rsid w:val="00A41A94"/>
    <w:rsid w:val="00A41DE1"/>
    <w:rsid w:val="00A41DE9"/>
    <w:rsid w:val="00A41F19"/>
    <w:rsid w:val="00A4259A"/>
    <w:rsid w:val="00A426BE"/>
    <w:rsid w:val="00A42A18"/>
    <w:rsid w:val="00A42F67"/>
    <w:rsid w:val="00A4316A"/>
    <w:rsid w:val="00A4324B"/>
    <w:rsid w:val="00A4325E"/>
    <w:rsid w:val="00A43485"/>
    <w:rsid w:val="00A4348E"/>
    <w:rsid w:val="00A436D9"/>
    <w:rsid w:val="00A43985"/>
    <w:rsid w:val="00A43A92"/>
    <w:rsid w:val="00A43AE5"/>
    <w:rsid w:val="00A43BA6"/>
    <w:rsid w:val="00A43EAB"/>
    <w:rsid w:val="00A43F58"/>
    <w:rsid w:val="00A4452A"/>
    <w:rsid w:val="00A44B4A"/>
    <w:rsid w:val="00A44D68"/>
    <w:rsid w:val="00A4524B"/>
    <w:rsid w:val="00A45278"/>
    <w:rsid w:val="00A45413"/>
    <w:rsid w:val="00A45564"/>
    <w:rsid w:val="00A45730"/>
    <w:rsid w:val="00A458ED"/>
    <w:rsid w:val="00A459FE"/>
    <w:rsid w:val="00A45EA4"/>
    <w:rsid w:val="00A45ECE"/>
    <w:rsid w:val="00A45F9B"/>
    <w:rsid w:val="00A46517"/>
    <w:rsid w:val="00A465ED"/>
    <w:rsid w:val="00A466A6"/>
    <w:rsid w:val="00A46734"/>
    <w:rsid w:val="00A46AD0"/>
    <w:rsid w:val="00A46B82"/>
    <w:rsid w:val="00A46DE2"/>
    <w:rsid w:val="00A46EB8"/>
    <w:rsid w:val="00A47141"/>
    <w:rsid w:val="00A471B2"/>
    <w:rsid w:val="00A471D5"/>
    <w:rsid w:val="00A47598"/>
    <w:rsid w:val="00A4767E"/>
    <w:rsid w:val="00A47713"/>
    <w:rsid w:val="00A47807"/>
    <w:rsid w:val="00A47B0A"/>
    <w:rsid w:val="00A47EAE"/>
    <w:rsid w:val="00A50225"/>
    <w:rsid w:val="00A50355"/>
    <w:rsid w:val="00A50474"/>
    <w:rsid w:val="00A505CA"/>
    <w:rsid w:val="00A50A61"/>
    <w:rsid w:val="00A50BC3"/>
    <w:rsid w:val="00A50C95"/>
    <w:rsid w:val="00A50E2C"/>
    <w:rsid w:val="00A50E3F"/>
    <w:rsid w:val="00A51891"/>
    <w:rsid w:val="00A52137"/>
    <w:rsid w:val="00A52300"/>
    <w:rsid w:val="00A52629"/>
    <w:rsid w:val="00A52AF2"/>
    <w:rsid w:val="00A52B56"/>
    <w:rsid w:val="00A52D25"/>
    <w:rsid w:val="00A52E27"/>
    <w:rsid w:val="00A5331A"/>
    <w:rsid w:val="00A53501"/>
    <w:rsid w:val="00A5351A"/>
    <w:rsid w:val="00A53945"/>
    <w:rsid w:val="00A53952"/>
    <w:rsid w:val="00A53956"/>
    <w:rsid w:val="00A53C7B"/>
    <w:rsid w:val="00A53D28"/>
    <w:rsid w:val="00A53F64"/>
    <w:rsid w:val="00A53FEF"/>
    <w:rsid w:val="00A544D4"/>
    <w:rsid w:val="00A54642"/>
    <w:rsid w:val="00A54A54"/>
    <w:rsid w:val="00A54BCA"/>
    <w:rsid w:val="00A54D11"/>
    <w:rsid w:val="00A54F2F"/>
    <w:rsid w:val="00A55007"/>
    <w:rsid w:val="00A55361"/>
    <w:rsid w:val="00A55499"/>
    <w:rsid w:val="00A5570A"/>
    <w:rsid w:val="00A5573E"/>
    <w:rsid w:val="00A55877"/>
    <w:rsid w:val="00A559FE"/>
    <w:rsid w:val="00A55A05"/>
    <w:rsid w:val="00A55A85"/>
    <w:rsid w:val="00A55A99"/>
    <w:rsid w:val="00A55ACF"/>
    <w:rsid w:val="00A561D9"/>
    <w:rsid w:val="00A56431"/>
    <w:rsid w:val="00A5664E"/>
    <w:rsid w:val="00A567E1"/>
    <w:rsid w:val="00A56D1E"/>
    <w:rsid w:val="00A56F40"/>
    <w:rsid w:val="00A57B4D"/>
    <w:rsid w:val="00A57E62"/>
    <w:rsid w:val="00A600AB"/>
    <w:rsid w:val="00A60142"/>
    <w:rsid w:val="00A60150"/>
    <w:rsid w:val="00A60679"/>
    <w:rsid w:val="00A60929"/>
    <w:rsid w:val="00A60BA3"/>
    <w:rsid w:val="00A60C2C"/>
    <w:rsid w:val="00A60C55"/>
    <w:rsid w:val="00A60E74"/>
    <w:rsid w:val="00A61159"/>
    <w:rsid w:val="00A61196"/>
    <w:rsid w:val="00A616B9"/>
    <w:rsid w:val="00A6181B"/>
    <w:rsid w:val="00A61AE9"/>
    <w:rsid w:val="00A620F9"/>
    <w:rsid w:val="00A6217A"/>
    <w:rsid w:val="00A6233B"/>
    <w:rsid w:val="00A62490"/>
    <w:rsid w:val="00A626E1"/>
    <w:rsid w:val="00A62784"/>
    <w:rsid w:val="00A628AC"/>
    <w:rsid w:val="00A628C5"/>
    <w:rsid w:val="00A62DF9"/>
    <w:rsid w:val="00A62F52"/>
    <w:rsid w:val="00A62FCA"/>
    <w:rsid w:val="00A6302D"/>
    <w:rsid w:val="00A632D8"/>
    <w:rsid w:val="00A6336F"/>
    <w:rsid w:val="00A63511"/>
    <w:rsid w:val="00A63523"/>
    <w:rsid w:val="00A6363C"/>
    <w:rsid w:val="00A6388A"/>
    <w:rsid w:val="00A63A04"/>
    <w:rsid w:val="00A63CD0"/>
    <w:rsid w:val="00A63D41"/>
    <w:rsid w:val="00A63E70"/>
    <w:rsid w:val="00A63EB4"/>
    <w:rsid w:val="00A63F75"/>
    <w:rsid w:val="00A64071"/>
    <w:rsid w:val="00A6413C"/>
    <w:rsid w:val="00A64393"/>
    <w:rsid w:val="00A645D1"/>
    <w:rsid w:val="00A64602"/>
    <w:rsid w:val="00A647F7"/>
    <w:rsid w:val="00A64F28"/>
    <w:rsid w:val="00A650AC"/>
    <w:rsid w:val="00A6516F"/>
    <w:rsid w:val="00A6518D"/>
    <w:rsid w:val="00A65241"/>
    <w:rsid w:val="00A653BD"/>
    <w:rsid w:val="00A65705"/>
    <w:rsid w:val="00A65B05"/>
    <w:rsid w:val="00A65BA0"/>
    <w:rsid w:val="00A65C07"/>
    <w:rsid w:val="00A65CEE"/>
    <w:rsid w:val="00A65D81"/>
    <w:rsid w:val="00A6650B"/>
    <w:rsid w:val="00A666DC"/>
    <w:rsid w:val="00A6672A"/>
    <w:rsid w:val="00A668EF"/>
    <w:rsid w:val="00A66B2D"/>
    <w:rsid w:val="00A66CB6"/>
    <w:rsid w:val="00A66F9D"/>
    <w:rsid w:val="00A66FE1"/>
    <w:rsid w:val="00A672F1"/>
    <w:rsid w:val="00A67385"/>
    <w:rsid w:val="00A67460"/>
    <w:rsid w:val="00A67481"/>
    <w:rsid w:val="00A675EF"/>
    <w:rsid w:val="00A6782C"/>
    <w:rsid w:val="00A67A41"/>
    <w:rsid w:val="00A67CF2"/>
    <w:rsid w:val="00A67D18"/>
    <w:rsid w:val="00A67DED"/>
    <w:rsid w:val="00A7008B"/>
    <w:rsid w:val="00A70265"/>
    <w:rsid w:val="00A70284"/>
    <w:rsid w:val="00A7051A"/>
    <w:rsid w:val="00A709BD"/>
    <w:rsid w:val="00A70EBF"/>
    <w:rsid w:val="00A70EFF"/>
    <w:rsid w:val="00A7116F"/>
    <w:rsid w:val="00A713B6"/>
    <w:rsid w:val="00A715C3"/>
    <w:rsid w:val="00A7197E"/>
    <w:rsid w:val="00A71A1C"/>
    <w:rsid w:val="00A71BDC"/>
    <w:rsid w:val="00A71BE6"/>
    <w:rsid w:val="00A71D4C"/>
    <w:rsid w:val="00A71EB8"/>
    <w:rsid w:val="00A71FB1"/>
    <w:rsid w:val="00A72504"/>
    <w:rsid w:val="00A7274A"/>
    <w:rsid w:val="00A72794"/>
    <w:rsid w:val="00A728D8"/>
    <w:rsid w:val="00A729AD"/>
    <w:rsid w:val="00A72A41"/>
    <w:rsid w:val="00A72B29"/>
    <w:rsid w:val="00A7326F"/>
    <w:rsid w:val="00A734A2"/>
    <w:rsid w:val="00A736D3"/>
    <w:rsid w:val="00A7383D"/>
    <w:rsid w:val="00A738EA"/>
    <w:rsid w:val="00A739A7"/>
    <w:rsid w:val="00A739CC"/>
    <w:rsid w:val="00A740C3"/>
    <w:rsid w:val="00A74254"/>
    <w:rsid w:val="00A74662"/>
    <w:rsid w:val="00A746A0"/>
    <w:rsid w:val="00A74817"/>
    <w:rsid w:val="00A74B1C"/>
    <w:rsid w:val="00A74ECA"/>
    <w:rsid w:val="00A751B7"/>
    <w:rsid w:val="00A751FA"/>
    <w:rsid w:val="00A7521C"/>
    <w:rsid w:val="00A755FE"/>
    <w:rsid w:val="00A75766"/>
    <w:rsid w:val="00A75825"/>
    <w:rsid w:val="00A75B28"/>
    <w:rsid w:val="00A75D64"/>
    <w:rsid w:val="00A75FED"/>
    <w:rsid w:val="00A76153"/>
    <w:rsid w:val="00A7647D"/>
    <w:rsid w:val="00A765C1"/>
    <w:rsid w:val="00A76654"/>
    <w:rsid w:val="00A767CD"/>
    <w:rsid w:val="00A76E8D"/>
    <w:rsid w:val="00A76EA1"/>
    <w:rsid w:val="00A76ECB"/>
    <w:rsid w:val="00A77228"/>
    <w:rsid w:val="00A77267"/>
    <w:rsid w:val="00A77604"/>
    <w:rsid w:val="00A778DF"/>
    <w:rsid w:val="00A77B21"/>
    <w:rsid w:val="00A77C95"/>
    <w:rsid w:val="00A77DCA"/>
    <w:rsid w:val="00A77F60"/>
    <w:rsid w:val="00A801EA"/>
    <w:rsid w:val="00A8055B"/>
    <w:rsid w:val="00A8072B"/>
    <w:rsid w:val="00A80888"/>
    <w:rsid w:val="00A80A36"/>
    <w:rsid w:val="00A80D49"/>
    <w:rsid w:val="00A80E70"/>
    <w:rsid w:val="00A80EF9"/>
    <w:rsid w:val="00A812C1"/>
    <w:rsid w:val="00A813A1"/>
    <w:rsid w:val="00A823C0"/>
    <w:rsid w:val="00A82609"/>
    <w:rsid w:val="00A8266C"/>
    <w:rsid w:val="00A828BC"/>
    <w:rsid w:val="00A828C7"/>
    <w:rsid w:val="00A82A4B"/>
    <w:rsid w:val="00A82AB6"/>
    <w:rsid w:val="00A82AF6"/>
    <w:rsid w:val="00A82C0A"/>
    <w:rsid w:val="00A83298"/>
    <w:rsid w:val="00A8340A"/>
    <w:rsid w:val="00A835FD"/>
    <w:rsid w:val="00A83824"/>
    <w:rsid w:val="00A83C00"/>
    <w:rsid w:val="00A83D36"/>
    <w:rsid w:val="00A83E3F"/>
    <w:rsid w:val="00A83E86"/>
    <w:rsid w:val="00A8404E"/>
    <w:rsid w:val="00A84365"/>
    <w:rsid w:val="00A843D1"/>
    <w:rsid w:val="00A84532"/>
    <w:rsid w:val="00A845E5"/>
    <w:rsid w:val="00A8466A"/>
    <w:rsid w:val="00A847AB"/>
    <w:rsid w:val="00A849F8"/>
    <w:rsid w:val="00A84B3B"/>
    <w:rsid w:val="00A84C3C"/>
    <w:rsid w:val="00A853B8"/>
    <w:rsid w:val="00A853F2"/>
    <w:rsid w:val="00A85530"/>
    <w:rsid w:val="00A85589"/>
    <w:rsid w:val="00A85B30"/>
    <w:rsid w:val="00A860F1"/>
    <w:rsid w:val="00A8654F"/>
    <w:rsid w:val="00A867BC"/>
    <w:rsid w:val="00A86AFD"/>
    <w:rsid w:val="00A86E54"/>
    <w:rsid w:val="00A86E56"/>
    <w:rsid w:val="00A87091"/>
    <w:rsid w:val="00A87145"/>
    <w:rsid w:val="00A87263"/>
    <w:rsid w:val="00A8739A"/>
    <w:rsid w:val="00A874E9"/>
    <w:rsid w:val="00A8752F"/>
    <w:rsid w:val="00A87903"/>
    <w:rsid w:val="00A87B02"/>
    <w:rsid w:val="00A87C21"/>
    <w:rsid w:val="00A9006C"/>
    <w:rsid w:val="00A902E8"/>
    <w:rsid w:val="00A904E4"/>
    <w:rsid w:val="00A90592"/>
    <w:rsid w:val="00A90785"/>
    <w:rsid w:val="00A90955"/>
    <w:rsid w:val="00A909E4"/>
    <w:rsid w:val="00A90A67"/>
    <w:rsid w:val="00A911F2"/>
    <w:rsid w:val="00A912EF"/>
    <w:rsid w:val="00A91384"/>
    <w:rsid w:val="00A913B9"/>
    <w:rsid w:val="00A91677"/>
    <w:rsid w:val="00A91980"/>
    <w:rsid w:val="00A91C6A"/>
    <w:rsid w:val="00A91C6E"/>
    <w:rsid w:val="00A91F82"/>
    <w:rsid w:val="00A920C7"/>
    <w:rsid w:val="00A920FE"/>
    <w:rsid w:val="00A92247"/>
    <w:rsid w:val="00A92370"/>
    <w:rsid w:val="00A923C4"/>
    <w:rsid w:val="00A92561"/>
    <w:rsid w:val="00A927CD"/>
    <w:rsid w:val="00A92886"/>
    <w:rsid w:val="00A92A2A"/>
    <w:rsid w:val="00A92B74"/>
    <w:rsid w:val="00A92DA9"/>
    <w:rsid w:val="00A92DEF"/>
    <w:rsid w:val="00A92F80"/>
    <w:rsid w:val="00A930BB"/>
    <w:rsid w:val="00A931AA"/>
    <w:rsid w:val="00A931B1"/>
    <w:rsid w:val="00A932CB"/>
    <w:rsid w:val="00A93354"/>
    <w:rsid w:val="00A9342D"/>
    <w:rsid w:val="00A935CC"/>
    <w:rsid w:val="00A93770"/>
    <w:rsid w:val="00A93A2E"/>
    <w:rsid w:val="00A93A42"/>
    <w:rsid w:val="00A93CCB"/>
    <w:rsid w:val="00A93E81"/>
    <w:rsid w:val="00A94009"/>
    <w:rsid w:val="00A94168"/>
    <w:rsid w:val="00A94534"/>
    <w:rsid w:val="00A947A6"/>
    <w:rsid w:val="00A947A7"/>
    <w:rsid w:val="00A94DC6"/>
    <w:rsid w:val="00A94DDA"/>
    <w:rsid w:val="00A94ECB"/>
    <w:rsid w:val="00A952FA"/>
    <w:rsid w:val="00A9547C"/>
    <w:rsid w:val="00A9570F"/>
    <w:rsid w:val="00A95844"/>
    <w:rsid w:val="00A95A22"/>
    <w:rsid w:val="00A95B9F"/>
    <w:rsid w:val="00A95CE2"/>
    <w:rsid w:val="00A95DE1"/>
    <w:rsid w:val="00A9624B"/>
    <w:rsid w:val="00A96354"/>
    <w:rsid w:val="00A96485"/>
    <w:rsid w:val="00A96823"/>
    <w:rsid w:val="00A969DC"/>
    <w:rsid w:val="00A96BEB"/>
    <w:rsid w:val="00A96D63"/>
    <w:rsid w:val="00A96F3B"/>
    <w:rsid w:val="00A96F8A"/>
    <w:rsid w:val="00A97020"/>
    <w:rsid w:val="00A9737A"/>
    <w:rsid w:val="00A9738C"/>
    <w:rsid w:val="00A973B0"/>
    <w:rsid w:val="00A974FA"/>
    <w:rsid w:val="00A9760B"/>
    <w:rsid w:val="00A97F69"/>
    <w:rsid w:val="00AA008A"/>
    <w:rsid w:val="00AA00E1"/>
    <w:rsid w:val="00AA01A8"/>
    <w:rsid w:val="00AA023E"/>
    <w:rsid w:val="00AA0343"/>
    <w:rsid w:val="00AA04A1"/>
    <w:rsid w:val="00AA081E"/>
    <w:rsid w:val="00AA0914"/>
    <w:rsid w:val="00AA0CB9"/>
    <w:rsid w:val="00AA0CBD"/>
    <w:rsid w:val="00AA0DCB"/>
    <w:rsid w:val="00AA0E42"/>
    <w:rsid w:val="00AA0EE8"/>
    <w:rsid w:val="00AA10E3"/>
    <w:rsid w:val="00AA1162"/>
    <w:rsid w:val="00AA163D"/>
    <w:rsid w:val="00AA1782"/>
    <w:rsid w:val="00AA18BF"/>
    <w:rsid w:val="00AA1AD8"/>
    <w:rsid w:val="00AA1CFA"/>
    <w:rsid w:val="00AA1E34"/>
    <w:rsid w:val="00AA1EB9"/>
    <w:rsid w:val="00AA1FCB"/>
    <w:rsid w:val="00AA1FDE"/>
    <w:rsid w:val="00AA263D"/>
    <w:rsid w:val="00AA2689"/>
    <w:rsid w:val="00AA27E5"/>
    <w:rsid w:val="00AA298F"/>
    <w:rsid w:val="00AA2A50"/>
    <w:rsid w:val="00AA2ADA"/>
    <w:rsid w:val="00AA2DD2"/>
    <w:rsid w:val="00AA30E5"/>
    <w:rsid w:val="00AA3252"/>
    <w:rsid w:val="00AA3423"/>
    <w:rsid w:val="00AA3552"/>
    <w:rsid w:val="00AA3557"/>
    <w:rsid w:val="00AA3579"/>
    <w:rsid w:val="00AA387F"/>
    <w:rsid w:val="00AA3B40"/>
    <w:rsid w:val="00AA3D66"/>
    <w:rsid w:val="00AA3FDE"/>
    <w:rsid w:val="00AA4106"/>
    <w:rsid w:val="00AA419E"/>
    <w:rsid w:val="00AA434C"/>
    <w:rsid w:val="00AA44B3"/>
    <w:rsid w:val="00AA4676"/>
    <w:rsid w:val="00AA4A3E"/>
    <w:rsid w:val="00AA4A65"/>
    <w:rsid w:val="00AA5030"/>
    <w:rsid w:val="00AA518B"/>
    <w:rsid w:val="00AA51B9"/>
    <w:rsid w:val="00AA524A"/>
    <w:rsid w:val="00AA5284"/>
    <w:rsid w:val="00AA53EB"/>
    <w:rsid w:val="00AA583C"/>
    <w:rsid w:val="00AA58C3"/>
    <w:rsid w:val="00AA5B12"/>
    <w:rsid w:val="00AA5F2F"/>
    <w:rsid w:val="00AA60FE"/>
    <w:rsid w:val="00AA6217"/>
    <w:rsid w:val="00AA6219"/>
    <w:rsid w:val="00AA648D"/>
    <w:rsid w:val="00AA64AF"/>
    <w:rsid w:val="00AA6753"/>
    <w:rsid w:val="00AA69C1"/>
    <w:rsid w:val="00AA6A5E"/>
    <w:rsid w:val="00AA71A4"/>
    <w:rsid w:val="00AA71B6"/>
    <w:rsid w:val="00AA7270"/>
    <w:rsid w:val="00AA73AB"/>
    <w:rsid w:val="00AA7686"/>
    <w:rsid w:val="00AA7859"/>
    <w:rsid w:val="00AA7B42"/>
    <w:rsid w:val="00AA7C2E"/>
    <w:rsid w:val="00AA7DC3"/>
    <w:rsid w:val="00AA7E6C"/>
    <w:rsid w:val="00AA7E87"/>
    <w:rsid w:val="00AB00AE"/>
    <w:rsid w:val="00AB02BE"/>
    <w:rsid w:val="00AB0689"/>
    <w:rsid w:val="00AB081E"/>
    <w:rsid w:val="00AB0AB7"/>
    <w:rsid w:val="00AB0B1D"/>
    <w:rsid w:val="00AB0BD8"/>
    <w:rsid w:val="00AB0C1F"/>
    <w:rsid w:val="00AB0E9F"/>
    <w:rsid w:val="00AB0F75"/>
    <w:rsid w:val="00AB1472"/>
    <w:rsid w:val="00AB1475"/>
    <w:rsid w:val="00AB1516"/>
    <w:rsid w:val="00AB1520"/>
    <w:rsid w:val="00AB1683"/>
    <w:rsid w:val="00AB17C6"/>
    <w:rsid w:val="00AB1A37"/>
    <w:rsid w:val="00AB1F2E"/>
    <w:rsid w:val="00AB2004"/>
    <w:rsid w:val="00AB214F"/>
    <w:rsid w:val="00AB2196"/>
    <w:rsid w:val="00AB2235"/>
    <w:rsid w:val="00AB22C5"/>
    <w:rsid w:val="00AB25DD"/>
    <w:rsid w:val="00AB29FF"/>
    <w:rsid w:val="00AB2DAA"/>
    <w:rsid w:val="00AB2E0B"/>
    <w:rsid w:val="00AB30C1"/>
    <w:rsid w:val="00AB3122"/>
    <w:rsid w:val="00AB313E"/>
    <w:rsid w:val="00AB3197"/>
    <w:rsid w:val="00AB333D"/>
    <w:rsid w:val="00AB351C"/>
    <w:rsid w:val="00AB3538"/>
    <w:rsid w:val="00AB3963"/>
    <w:rsid w:val="00AB3C42"/>
    <w:rsid w:val="00AB3C4A"/>
    <w:rsid w:val="00AB3DF0"/>
    <w:rsid w:val="00AB3E52"/>
    <w:rsid w:val="00AB3E9D"/>
    <w:rsid w:val="00AB44E6"/>
    <w:rsid w:val="00AB4645"/>
    <w:rsid w:val="00AB4833"/>
    <w:rsid w:val="00AB4895"/>
    <w:rsid w:val="00AB48F2"/>
    <w:rsid w:val="00AB49F1"/>
    <w:rsid w:val="00AB49F4"/>
    <w:rsid w:val="00AB4A41"/>
    <w:rsid w:val="00AB4AF0"/>
    <w:rsid w:val="00AB501F"/>
    <w:rsid w:val="00AB5386"/>
    <w:rsid w:val="00AB5710"/>
    <w:rsid w:val="00AB5938"/>
    <w:rsid w:val="00AB5A66"/>
    <w:rsid w:val="00AB5A6F"/>
    <w:rsid w:val="00AB5D2E"/>
    <w:rsid w:val="00AB5D79"/>
    <w:rsid w:val="00AB63BB"/>
    <w:rsid w:val="00AB66A6"/>
    <w:rsid w:val="00AB66E9"/>
    <w:rsid w:val="00AB6755"/>
    <w:rsid w:val="00AB69EF"/>
    <w:rsid w:val="00AB6C71"/>
    <w:rsid w:val="00AB714B"/>
    <w:rsid w:val="00AB728E"/>
    <w:rsid w:val="00AB74D2"/>
    <w:rsid w:val="00AB75B1"/>
    <w:rsid w:val="00AB7654"/>
    <w:rsid w:val="00AB7674"/>
    <w:rsid w:val="00AB79CA"/>
    <w:rsid w:val="00AB7AED"/>
    <w:rsid w:val="00AB7C98"/>
    <w:rsid w:val="00AB7D3B"/>
    <w:rsid w:val="00AC01EB"/>
    <w:rsid w:val="00AC0217"/>
    <w:rsid w:val="00AC025F"/>
    <w:rsid w:val="00AC0367"/>
    <w:rsid w:val="00AC039C"/>
    <w:rsid w:val="00AC03A9"/>
    <w:rsid w:val="00AC058C"/>
    <w:rsid w:val="00AC08E5"/>
    <w:rsid w:val="00AC099C"/>
    <w:rsid w:val="00AC09BC"/>
    <w:rsid w:val="00AC0C9B"/>
    <w:rsid w:val="00AC0D55"/>
    <w:rsid w:val="00AC1139"/>
    <w:rsid w:val="00AC117E"/>
    <w:rsid w:val="00AC11FC"/>
    <w:rsid w:val="00AC1447"/>
    <w:rsid w:val="00AC16F9"/>
    <w:rsid w:val="00AC1741"/>
    <w:rsid w:val="00AC1EEF"/>
    <w:rsid w:val="00AC22C0"/>
    <w:rsid w:val="00AC25AC"/>
    <w:rsid w:val="00AC2648"/>
    <w:rsid w:val="00AC2678"/>
    <w:rsid w:val="00AC28FE"/>
    <w:rsid w:val="00AC2A7F"/>
    <w:rsid w:val="00AC2C34"/>
    <w:rsid w:val="00AC2CB5"/>
    <w:rsid w:val="00AC2D0D"/>
    <w:rsid w:val="00AC2E20"/>
    <w:rsid w:val="00AC2E4C"/>
    <w:rsid w:val="00AC3018"/>
    <w:rsid w:val="00AC3105"/>
    <w:rsid w:val="00AC3162"/>
    <w:rsid w:val="00AC32EE"/>
    <w:rsid w:val="00AC3361"/>
    <w:rsid w:val="00AC352A"/>
    <w:rsid w:val="00AC35AA"/>
    <w:rsid w:val="00AC37F8"/>
    <w:rsid w:val="00AC389E"/>
    <w:rsid w:val="00AC38C4"/>
    <w:rsid w:val="00AC39B8"/>
    <w:rsid w:val="00AC3A25"/>
    <w:rsid w:val="00AC3C34"/>
    <w:rsid w:val="00AC3D0D"/>
    <w:rsid w:val="00AC3D20"/>
    <w:rsid w:val="00AC4405"/>
    <w:rsid w:val="00AC46E6"/>
    <w:rsid w:val="00AC492F"/>
    <w:rsid w:val="00AC4947"/>
    <w:rsid w:val="00AC4A4D"/>
    <w:rsid w:val="00AC4B21"/>
    <w:rsid w:val="00AC4F71"/>
    <w:rsid w:val="00AC4F7E"/>
    <w:rsid w:val="00AC50FE"/>
    <w:rsid w:val="00AC53FE"/>
    <w:rsid w:val="00AC55E3"/>
    <w:rsid w:val="00AC5B02"/>
    <w:rsid w:val="00AC5B30"/>
    <w:rsid w:val="00AC5D57"/>
    <w:rsid w:val="00AC5D70"/>
    <w:rsid w:val="00AC5FFE"/>
    <w:rsid w:val="00AC67B7"/>
    <w:rsid w:val="00AC68C8"/>
    <w:rsid w:val="00AC6975"/>
    <w:rsid w:val="00AC6A04"/>
    <w:rsid w:val="00AC6A10"/>
    <w:rsid w:val="00AC6C10"/>
    <w:rsid w:val="00AC6D81"/>
    <w:rsid w:val="00AC6EE1"/>
    <w:rsid w:val="00AC7147"/>
    <w:rsid w:val="00AC71BE"/>
    <w:rsid w:val="00AC76C8"/>
    <w:rsid w:val="00AC7942"/>
    <w:rsid w:val="00AC7ADE"/>
    <w:rsid w:val="00AC7BBA"/>
    <w:rsid w:val="00AC7E71"/>
    <w:rsid w:val="00AC7ED8"/>
    <w:rsid w:val="00AD04A3"/>
    <w:rsid w:val="00AD062D"/>
    <w:rsid w:val="00AD0638"/>
    <w:rsid w:val="00AD0719"/>
    <w:rsid w:val="00AD0BD7"/>
    <w:rsid w:val="00AD0D6F"/>
    <w:rsid w:val="00AD0DCF"/>
    <w:rsid w:val="00AD10DE"/>
    <w:rsid w:val="00AD128D"/>
    <w:rsid w:val="00AD1506"/>
    <w:rsid w:val="00AD1721"/>
    <w:rsid w:val="00AD1775"/>
    <w:rsid w:val="00AD1818"/>
    <w:rsid w:val="00AD1914"/>
    <w:rsid w:val="00AD196B"/>
    <w:rsid w:val="00AD1D4D"/>
    <w:rsid w:val="00AD1E22"/>
    <w:rsid w:val="00AD1EFB"/>
    <w:rsid w:val="00AD1F45"/>
    <w:rsid w:val="00AD210F"/>
    <w:rsid w:val="00AD241B"/>
    <w:rsid w:val="00AD24B3"/>
    <w:rsid w:val="00AD2561"/>
    <w:rsid w:val="00AD2939"/>
    <w:rsid w:val="00AD2A3B"/>
    <w:rsid w:val="00AD2B70"/>
    <w:rsid w:val="00AD2DAB"/>
    <w:rsid w:val="00AD2EFD"/>
    <w:rsid w:val="00AD2F36"/>
    <w:rsid w:val="00AD2FF1"/>
    <w:rsid w:val="00AD31F3"/>
    <w:rsid w:val="00AD35B0"/>
    <w:rsid w:val="00AD3A44"/>
    <w:rsid w:val="00AD3B77"/>
    <w:rsid w:val="00AD3FFE"/>
    <w:rsid w:val="00AD408D"/>
    <w:rsid w:val="00AD40A9"/>
    <w:rsid w:val="00AD4614"/>
    <w:rsid w:val="00AD4626"/>
    <w:rsid w:val="00AD4885"/>
    <w:rsid w:val="00AD4AED"/>
    <w:rsid w:val="00AD4B20"/>
    <w:rsid w:val="00AD4DEC"/>
    <w:rsid w:val="00AD500F"/>
    <w:rsid w:val="00AD50AA"/>
    <w:rsid w:val="00AD54A4"/>
    <w:rsid w:val="00AD55BF"/>
    <w:rsid w:val="00AD57AC"/>
    <w:rsid w:val="00AD5B37"/>
    <w:rsid w:val="00AD5B9A"/>
    <w:rsid w:val="00AD5C32"/>
    <w:rsid w:val="00AD5CDA"/>
    <w:rsid w:val="00AD5DA6"/>
    <w:rsid w:val="00AD5E10"/>
    <w:rsid w:val="00AD5EC6"/>
    <w:rsid w:val="00AD60BE"/>
    <w:rsid w:val="00AD60D2"/>
    <w:rsid w:val="00AD6172"/>
    <w:rsid w:val="00AD6194"/>
    <w:rsid w:val="00AD66CE"/>
    <w:rsid w:val="00AD679C"/>
    <w:rsid w:val="00AD6803"/>
    <w:rsid w:val="00AD6EF7"/>
    <w:rsid w:val="00AD6F11"/>
    <w:rsid w:val="00AD7224"/>
    <w:rsid w:val="00AD748F"/>
    <w:rsid w:val="00AD763D"/>
    <w:rsid w:val="00AD770F"/>
    <w:rsid w:val="00AD79BC"/>
    <w:rsid w:val="00AD7A2B"/>
    <w:rsid w:val="00AD7A36"/>
    <w:rsid w:val="00AD7A57"/>
    <w:rsid w:val="00AE000A"/>
    <w:rsid w:val="00AE02F7"/>
    <w:rsid w:val="00AE0553"/>
    <w:rsid w:val="00AE0595"/>
    <w:rsid w:val="00AE05B9"/>
    <w:rsid w:val="00AE086E"/>
    <w:rsid w:val="00AE0A9B"/>
    <w:rsid w:val="00AE0B6C"/>
    <w:rsid w:val="00AE0C19"/>
    <w:rsid w:val="00AE0DA9"/>
    <w:rsid w:val="00AE0F81"/>
    <w:rsid w:val="00AE1032"/>
    <w:rsid w:val="00AE13B4"/>
    <w:rsid w:val="00AE150D"/>
    <w:rsid w:val="00AE1818"/>
    <w:rsid w:val="00AE1DC6"/>
    <w:rsid w:val="00AE1EBD"/>
    <w:rsid w:val="00AE1F17"/>
    <w:rsid w:val="00AE1F29"/>
    <w:rsid w:val="00AE1F62"/>
    <w:rsid w:val="00AE2099"/>
    <w:rsid w:val="00AE20D5"/>
    <w:rsid w:val="00AE2234"/>
    <w:rsid w:val="00AE2571"/>
    <w:rsid w:val="00AE2A6E"/>
    <w:rsid w:val="00AE2A7A"/>
    <w:rsid w:val="00AE2A94"/>
    <w:rsid w:val="00AE2C80"/>
    <w:rsid w:val="00AE3093"/>
    <w:rsid w:val="00AE319E"/>
    <w:rsid w:val="00AE31CF"/>
    <w:rsid w:val="00AE35EB"/>
    <w:rsid w:val="00AE375F"/>
    <w:rsid w:val="00AE37A4"/>
    <w:rsid w:val="00AE399A"/>
    <w:rsid w:val="00AE39F7"/>
    <w:rsid w:val="00AE3B4B"/>
    <w:rsid w:val="00AE3C95"/>
    <w:rsid w:val="00AE3EB1"/>
    <w:rsid w:val="00AE3F49"/>
    <w:rsid w:val="00AE3FDA"/>
    <w:rsid w:val="00AE4375"/>
    <w:rsid w:val="00AE43C0"/>
    <w:rsid w:val="00AE45D7"/>
    <w:rsid w:val="00AE49FD"/>
    <w:rsid w:val="00AE4AE1"/>
    <w:rsid w:val="00AE4B5D"/>
    <w:rsid w:val="00AE5291"/>
    <w:rsid w:val="00AE53D8"/>
    <w:rsid w:val="00AE5418"/>
    <w:rsid w:val="00AE54F4"/>
    <w:rsid w:val="00AE56BD"/>
    <w:rsid w:val="00AE5A2B"/>
    <w:rsid w:val="00AE5B2F"/>
    <w:rsid w:val="00AE5B51"/>
    <w:rsid w:val="00AE5B5F"/>
    <w:rsid w:val="00AE5B8C"/>
    <w:rsid w:val="00AE5BB6"/>
    <w:rsid w:val="00AE5F97"/>
    <w:rsid w:val="00AE623C"/>
    <w:rsid w:val="00AE64D1"/>
    <w:rsid w:val="00AE6767"/>
    <w:rsid w:val="00AE688E"/>
    <w:rsid w:val="00AE6B10"/>
    <w:rsid w:val="00AE719C"/>
    <w:rsid w:val="00AE7346"/>
    <w:rsid w:val="00AE78B0"/>
    <w:rsid w:val="00AE79A1"/>
    <w:rsid w:val="00AE7BE7"/>
    <w:rsid w:val="00AE7C42"/>
    <w:rsid w:val="00AE7F42"/>
    <w:rsid w:val="00AE7FE6"/>
    <w:rsid w:val="00AF03A9"/>
    <w:rsid w:val="00AF0677"/>
    <w:rsid w:val="00AF067A"/>
    <w:rsid w:val="00AF07D7"/>
    <w:rsid w:val="00AF07E8"/>
    <w:rsid w:val="00AF082B"/>
    <w:rsid w:val="00AF0959"/>
    <w:rsid w:val="00AF0A38"/>
    <w:rsid w:val="00AF0B17"/>
    <w:rsid w:val="00AF0C11"/>
    <w:rsid w:val="00AF0C7D"/>
    <w:rsid w:val="00AF0F6E"/>
    <w:rsid w:val="00AF0FEA"/>
    <w:rsid w:val="00AF157D"/>
    <w:rsid w:val="00AF16C6"/>
    <w:rsid w:val="00AF176A"/>
    <w:rsid w:val="00AF18A1"/>
    <w:rsid w:val="00AF1985"/>
    <w:rsid w:val="00AF1CE2"/>
    <w:rsid w:val="00AF1D3E"/>
    <w:rsid w:val="00AF1FA7"/>
    <w:rsid w:val="00AF2015"/>
    <w:rsid w:val="00AF226D"/>
    <w:rsid w:val="00AF2487"/>
    <w:rsid w:val="00AF2826"/>
    <w:rsid w:val="00AF29CE"/>
    <w:rsid w:val="00AF2D4E"/>
    <w:rsid w:val="00AF2FB3"/>
    <w:rsid w:val="00AF34AF"/>
    <w:rsid w:val="00AF3CE0"/>
    <w:rsid w:val="00AF3D99"/>
    <w:rsid w:val="00AF3EFB"/>
    <w:rsid w:val="00AF400C"/>
    <w:rsid w:val="00AF401A"/>
    <w:rsid w:val="00AF4184"/>
    <w:rsid w:val="00AF421B"/>
    <w:rsid w:val="00AF422F"/>
    <w:rsid w:val="00AF4515"/>
    <w:rsid w:val="00AF4681"/>
    <w:rsid w:val="00AF488B"/>
    <w:rsid w:val="00AF4936"/>
    <w:rsid w:val="00AF4B56"/>
    <w:rsid w:val="00AF4C95"/>
    <w:rsid w:val="00AF5030"/>
    <w:rsid w:val="00AF5213"/>
    <w:rsid w:val="00AF5220"/>
    <w:rsid w:val="00AF540C"/>
    <w:rsid w:val="00AF5427"/>
    <w:rsid w:val="00AF5510"/>
    <w:rsid w:val="00AF5AC3"/>
    <w:rsid w:val="00AF5EFE"/>
    <w:rsid w:val="00AF5F1E"/>
    <w:rsid w:val="00AF5FF8"/>
    <w:rsid w:val="00AF6047"/>
    <w:rsid w:val="00AF62E5"/>
    <w:rsid w:val="00AF637C"/>
    <w:rsid w:val="00AF64B4"/>
    <w:rsid w:val="00AF64D9"/>
    <w:rsid w:val="00AF6545"/>
    <w:rsid w:val="00AF6587"/>
    <w:rsid w:val="00AF659B"/>
    <w:rsid w:val="00AF6E7A"/>
    <w:rsid w:val="00AF7191"/>
    <w:rsid w:val="00AF72AB"/>
    <w:rsid w:val="00AF7333"/>
    <w:rsid w:val="00AF7418"/>
    <w:rsid w:val="00AF7447"/>
    <w:rsid w:val="00AF75DF"/>
    <w:rsid w:val="00AF7829"/>
    <w:rsid w:val="00AF7B46"/>
    <w:rsid w:val="00AF7DC7"/>
    <w:rsid w:val="00AF7DF8"/>
    <w:rsid w:val="00AF7FAF"/>
    <w:rsid w:val="00B006B2"/>
    <w:rsid w:val="00B00762"/>
    <w:rsid w:val="00B00790"/>
    <w:rsid w:val="00B007B8"/>
    <w:rsid w:val="00B00869"/>
    <w:rsid w:val="00B0087C"/>
    <w:rsid w:val="00B0098C"/>
    <w:rsid w:val="00B00A38"/>
    <w:rsid w:val="00B00B16"/>
    <w:rsid w:val="00B00E9D"/>
    <w:rsid w:val="00B00F81"/>
    <w:rsid w:val="00B01058"/>
    <w:rsid w:val="00B01151"/>
    <w:rsid w:val="00B0153D"/>
    <w:rsid w:val="00B01941"/>
    <w:rsid w:val="00B01B2A"/>
    <w:rsid w:val="00B01CD8"/>
    <w:rsid w:val="00B01DF8"/>
    <w:rsid w:val="00B02434"/>
    <w:rsid w:val="00B02563"/>
    <w:rsid w:val="00B025E5"/>
    <w:rsid w:val="00B02913"/>
    <w:rsid w:val="00B02AB3"/>
    <w:rsid w:val="00B02F7F"/>
    <w:rsid w:val="00B02FA9"/>
    <w:rsid w:val="00B033EA"/>
    <w:rsid w:val="00B03530"/>
    <w:rsid w:val="00B03979"/>
    <w:rsid w:val="00B039E6"/>
    <w:rsid w:val="00B03A55"/>
    <w:rsid w:val="00B03BC4"/>
    <w:rsid w:val="00B03D47"/>
    <w:rsid w:val="00B03D54"/>
    <w:rsid w:val="00B04067"/>
    <w:rsid w:val="00B04147"/>
    <w:rsid w:val="00B0418B"/>
    <w:rsid w:val="00B041CF"/>
    <w:rsid w:val="00B04428"/>
    <w:rsid w:val="00B04434"/>
    <w:rsid w:val="00B0448A"/>
    <w:rsid w:val="00B04581"/>
    <w:rsid w:val="00B04D98"/>
    <w:rsid w:val="00B04F85"/>
    <w:rsid w:val="00B051B8"/>
    <w:rsid w:val="00B051DA"/>
    <w:rsid w:val="00B05360"/>
    <w:rsid w:val="00B0564E"/>
    <w:rsid w:val="00B05892"/>
    <w:rsid w:val="00B05B79"/>
    <w:rsid w:val="00B05E59"/>
    <w:rsid w:val="00B05FDB"/>
    <w:rsid w:val="00B0602A"/>
    <w:rsid w:val="00B063F2"/>
    <w:rsid w:val="00B06406"/>
    <w:rsid w:val="00B064AA"/>
    <w:rsid w:val="00B06523"/>
    <w:rsid w:val="00B06556"/>
    <w:rsid w:val="00B06777"/>
    <w:rsid w:val="00B06800"/>
    <w:rsid w:val="00B068BA"/>
    <w:rsid w:val="00B0695B"/>
    <w:rsid w:val="00B06C11"/>
    <w:rsid w:val="00B06DB0"/>
    <w:rsid w:val="00B06E2F"/>
    <w:rsid w:val="00B07280"/>
    <w:rsid w:val="00B0740F"/>
    <w:rsid w:val="00B07451"/>
    <w:rsid w:val="00B0747F"/>
    <w:rsid w:val="00B07545"/>
    <w:rsid w:val="00B07593"/>
    <w:rsid w:val="00B075B3"/>
    <w:rsid w:val="00B077F5"/>
    <w:rsid w:val="00B07821"/>
    <w:rsid w:val="00B07868"/>
    <w:rsid w:val="00B078BA"/>
    <w:rsid w:val="00B07BA7"/>
    <w:rsid w:val="00B07DC5"/>
    <w:rsid w:val="00B07E40"/>
    <w:rsid w:val="00B07E6F"/>
    <w:rsid w:val="00B07E71"/>
    <w:rsid w:val="00B1031D"/>
    <w:rsid w:val="00B103FF"/>
    <w:rsid w:val="00B1064A"/>
    <w:rsid w:val="00B1098D"/>
    <w:rsid w:val="00B10A74"/>
    <w:rsid w:val="00B10CAD"/>
    <w:rsid w:val="00B10CD8"/>
    <w:rsid w:val="00B10D11"/>
    <w:rsid w:val="00B10F37"/>
    <w:rsid w:val="00B10FB3"/>
    <w:rsid w:val="00B11009"/>
    <w:rsid w:val="00B11159"/>
    <w:rsid w:val="00B112B7"/>
    <w:rsid w:val="00B1135E"/>
    <w:rsid w:val="00B113DE"/>
    <w:rsid w:val="00B11441"/>
    <w:rsid w:val="00B114A3"/>
    <w:rsid w:val="00B1150E"/>
    <w:rsid w:val="00B115F2"/>
    <w:rsid w:val="00B11802"/>
    <w:rsid w:val="00B118F0"/>
    <w:rsid w:val="00B11AF6"/>
    <w:rsid w:val="00B11DAD"/>
    <w:rsid w:val="00B11DDE"/>
    <w:rsid w:val="00B12264"/>
    <w:rsid w:val="00B1230E"/>
    <w:rsid w:val="00B128AB"/>
    <w:rsid w:val="00B12D63"/>
    <w:rsid w:val="00B12DDC"/>
    <w:rsid w:val="00B12EA1"/>
    <w:rsid w:val="00B1344B"/>
    <w:rsid w:val="00B13950"/>
    <w:rsid w:val="00B13BCF"/>
    <w:rsid w:val="00B13CCA"/>
    <w:rsid w:val="00B13D65"/>
    <w:rsid w:val="00B13E2C"/>
    <w:rsid w:val="00B140F6"/>
    <w:rsid w:val="00B1435B"/>
    <w:rsid w:val="00B14362"/>
    <w:rsid w:val="00B1441E"/>
    <w:rsid w:val="00B14639"/>
    <w:rsid w:val="00B146AB"/>
    <w:rsid w:val="00B1477A"/>
    <w:rsid w:val="00B149FD"/>
    <w:rsid w:val="00B14A23"/>
    <w:rsid w:val="00B14D9C"/>
    <w:rsid w:val="00B14E34"/>
    <w:rsid w:val="00B1517D"/>
    <w:rsid w:val="00B15326"/>
    <w:rsid w:val="00B15374"/>
    <w:rsid w:val="00B15463"/>
    <w:rsid w:val="00B15473"/>
    <w:rsid w:val="00B15549"/>
    <w:rsid w:val="00B15DA8"/>
    <w:rsid w:val="00B15E0A"/>
    <w:rsid w:val="00B15E5C"/>
    <w:rsid w:val="00B15F61"/>
    <w:rsid w:val="00B1606F"/>
    <w:rsid w:val="00B16107"/>
    <w:rsid w:val="00B16ACF"/>
    <w:rsid w:val="00B16BA7"/>
    <w:rsid w:val="00B1719C"/>
    <w:rsid w:val="00B17667"/>
    <w:rsid w:val="00B17786"/>
    <w:rsid w:val="00B17BA6"/>
    <w:rsid w:val="00B20AE2"/>
    <w:rsid w:val="00B20C93"/>
    <w:rsid w:val="00B20DF0"/>
    <w:rsid w:val="00B20FE9"/>
    <w:rsid w:val="00B210E0"/>
    <w:rsid w:val="00B21665"/>
    <w:rsid w:val="00B21694"/>
    <w:rsid w:val="00B21886"/>
    <w:rsid w:val="00B21C5B"/>
    <w:rsid w:val="00B21DE7"/>
    <w:rsid w:val="00B221C2"/>
    <w:rsid w:val="00B223A7"/>
    <w:rsid w:val="00B22599"/>
    <w:rsid w:val="00B2276C"/>
    <w:rsid w:val="00B22ABF"/>
    <w:rsid w:val="00B22BE1"/>
    <w:rsid w:val="00B22E98"/>
    <w:rsid w:val="00B2320F"/>
    <w:rsid w:val="00B23420"/>
    <w:rsid w:val="00B23503"/>
    <w:rsid w:val="00B236F5"/>
    <w:rsid w:val="00B2386C"/>
    <w:rsid w:val="00B23890"/>
    <w:rsid w:val="00B23909"/>
    <w:rsid w:val="00B23A6B"/>
    <w:rsid w:val="00B23BFE"/>
    <w:rsid w:val="00B23C06"/>
    <w:rsid w:val="00B23F69"/>
    <w:rsid w:val="00B243D1"/>
    <w:rsid w:val="00B2488C"/>
    <w:rsid w:val="00B248E2"/>
    <w:rsid w:val="00B24C50"/>
    <w:rsid w:val="00B25049"/>
    <w:rsid w:val="00B25196"/>
    <w:rsid w:val="00B251BA"/>
    <w:rsid w:val="00B253DE"/>
    <w:rsid w:val="00B25936"/>
    <w:rsid w:val="00B25982"/>
    <w:rsid w:val="00B25A72"/>
    <w:rsid w:val="00B25AD2"/>
    <w:rsid w:val="00B25CA4"/>
    <w:rsid w:val="00B25D17"/>
    <w:rsid w:val="00B2603B"/>
    <w:rsid w:val="00B26313"/>
    <w:rsid w:val="00B26901"/>
    <w:rsid w:val="00B26942"/>
    <w:rsid w:val="00B26D5F"/>
    <w:rsid w:val="00B26F2B"/>
    <w:rsid w:val="00B270F2"/>
    <w:rsid w:val="00B2714B"/>
    <w:rsid w:val="00B2775F"/>
    <w:rsid w:val="00B27D76"/>
    <w:rsid w:val="00B3013E"/>
    <w:rsid w:val="00B3023A"/>
    <w:rsid w:val="00B30296"/>
    <w:rsid w:val="00B3030B"/>
    <w:rsid w:val="00B3037F"/>
    <w:rsid w:val="00B3069E"/>
    <w:rsid w:val="00B308EA"/>
    <w:rsid w:val="00B30971"/>
    <w:rsid w:val="00B30A8B"/>
    <w:rsid w:val="00B30DC7"/>
    <w:rsid w:val="00B30E98"/>
    <w:rsid w:val="00B30FCD"/>
    <w:rsid w:val="00B312C6"/>
    <w:rsid w:val="00B31BAC"/>
    <w:rsid w:val="00B31D34"/>
    <w:rsid w:val="00B3212E"/>
    <w:rsid w:val="00B32312"/>
    <w:rsid w:val="00B3236C"/>
    <w:rsid w:val="00B324AF"/>
    <w:rsid w:val="00B32628"/>
    <w:rsid w:val="00B326F2"/>
    <w:rsid w:val="00B32BCA"/>
    <w:rsid w:val="00B32D1A"/>
    <w:rsid w:val="00B32E2A"/>
    <w:rsid w:val="00B3325A"/>
    <w:rsid w:val="00B33261"/>
    <w:rsid w:val="00B33513"/>
    <w:rsid w:val="00B3384B"/>
    <w:rsid w:val="00B3394F"/>
    <w:rsid w:val="00B33B8A"/>
    <w:rsid w:val="00B33BE3"/>
    <w:rsid w:val="00B33C5B"/>
    <w:rsid w:val="00B33CD7"/>
    <w:rsid w:val="00B33FD1"/>
    <w:rsid w:val="00B34039"/>
    <w:rsid w:val="00B340F6"/>
    <w:rsid w:val="00B34210"/>
    <w:rsid w:val="00B34223"/>
    <w:rsid w:val="00B3438B"/>
    <w:rsid w:val="00B3443A"/>
    <w:rsid w:val="00B3457F"/>
    <w:rsid w:val="00B346CF"/>
    <w:rsid w:val="00B34AC1"/>
    <w:rsid w:val="00B34B9D"/>
    <w:rsid w:val="00B34BFF"/>
    <w:rsid w:val="00B34C06"/>
    <w:rsid w:val="00B34D28"/>
    <w:rsid w:val="00B34E47"/>
    <w:rsid w:val="00B34E7F"/>
    <w:rsid w:val="00B34EFA"/>
    <w:rsid w:val="00B350C6"/>
    <w:rsid w:val="00B35229"/>
    <w:rsid w:val="00B354AE"/>
    <w:rsid w:val="00B35870"/>
    <w:rsid w:val="00B359CE"/>
    <w:rsid w:val="00B35B5C"/>
    <w:rsid w:val="00B35B8B"/>
    <w:rsid w:val="00B35C2A"/>
    <w:rsid w:val="00B35F2D"/>
    <w:rsid w:val="00B36055"/>
    <w:rsid w:val="00B36200"/>
    <w:rsid w:val="00B362CE"/>
    <w:rsid w:val="00B36388"/>
    <w:rsid w:val="00B366C5"/>
    <w:rsid w:val="00B36BBD"/>
    <w:rsid w:val="00B36DFB"/>
    <w:rsid w:val="00B36E51"/>
    <w:rsid w:val="00B36EDD"/>
    <w:rsid w:val="00B36FDE"/>
    <w:rsid w:val="00B3722F"/>
    <w:rsid w:val="00B3726B"/>
    <w:rsid w:val="00B37341"/>
    <w:rsid w:val="00B375BA"/>
    <w:rsid w:val="00B37928"/>
    <w:rsid w:val="00B37CB5"/>
    <w:rsid w:val="00B37CC9"/>
    <w:rsid w:val="00B37E35"/>
    <w:rsid w:val="00B37EB2"/>
    <w:rsid w:val="00B40A1B"/>
    <w:rsid w:val="00B40B38"/>
    <w:rsid w:val="00B40B76"/>
    <w:rsid w:val="00B40BD1"/>
    <w:rsid w:val="00B40D82"/>
    <w:rsid w:val="00B40DC6"/>
    <w:rsid w:val="00B412DE"/>
    <w:rsid w:val="00B412E4"/>
    <w:rsid w:val="00B4137F"/>
    <w:rsid w:val="00B4156A"/>
    <w:rsid w:val="00B41647"/>
    <w:rsid w:val="00B417AD"/>
    <w:rsid w:val="00B41979"/>
    <w:rsid w:val="00B41B57"/>
    <w:rsid w:val="00B41C44"/>
    <w:rsid w:val="00B4201B"/>
    <w:rsid w:val="00B42415"/>
    <w:rsid w:val="00B42853"/>
    <w:rsid w:val="00B429F8"/>
    <w:rsid w:val="00B42AC9"/>
    <w:rsid w:val="00B42B90"/>
    <w:rsid w:val="00B42BF3"/>
    <w:rsid w:val="00B4305E"/>
    <w:rsid w:val="00B43086"/>
    <w:rsid w:val="00B4326F"/>
    <w:rsid w:val="00B434F7"/>
    <w:rsid w:val="00B435E5"/>
    <w:rsid w:val="00B43645"/>
    <w:rsid w:val="00B436DF"/>
    <w:rsid w:val="00B43C40"/>
    <w:rsid w:val="00B43C66"/>
    <w:rsid w:val="00B43DDE"/>
    <w:rsid w:val="00B43FD6"/>
    <w:rsid w:val="00B44A53"/>
    <w:rsid w:val="00B44DA2"/>
    <w:rsid w:val="00B45386"/>
    <w:rsid w:val="00B4543A"/>
    <w:rsid w:val="00B454BF"/>
    <w:rsid w:val="00B455C9"/>
    <w:rsid w:val="00B4590B"/>
    <w:rsid w:val="00B45AAF"/>
    <w:rsid w:val="00B4607D"/>
    <w:rsid w:val="00B460B6"/>
    <w:rsid w:val="00B4613F"/>
    <w:rsid w:val="00B461C3"/>
    <w:rsid w:val="00B46431"/>
    <w:rsid w:val="00B46976"/>
    <w:rsid w:val="00B469D3"/>
    <w:rsid w:val="00B47106"/>
    <w:rsid w:val="00B47678"/>
    <w:rsid w:val="00B477DC"/>
    <w:rsid w:val="00B478CE"/>
    <w:rsid w:val="00B47D84"/>
    <w:rsid w:val="00B47E2D"/>
    <w:rsid w:val="00B5006C"/>
    <w:rsid w:val="00B50177"/>
    <w:rsid w:val="00B503A2"/>
    <w:rsid w:val="00B5047E"/>
    <w:rsid w:val="00B505FE"/>
    <w:rsid w:val="00B50671"/>
    <w:rsid w:val="00B506AC"/>
    <w:rsid w:val="00B509BD"/>
    <w:rsid w:val="00B50AC0"/>
    <w:rsid w:val="00B50BEB"/>
    <w:rsid w:val="00B5117D"/>
    <w:rsid w:val="00B512B6"/>
    <w:rsid w:val="00B51396"/>
    <w:rsid w:val="00B51546"/>
    <w:rsid w:val="00B51674"/>
    <w:rsid w:val="00B5186E"/>
    <w:rsid w:val="00B51908"/>
    <w:rsid w:val="00B51AC6"/>
    <w:rsid w:val="00B51C26"/>
    <w:rsid w:val="00B51C29"/>
    <w:rsid w:val="00B51C9A"/>
    <w:rsid w:val="00B51D23"/>
    <w:rsid w:val="00B51DFA"/>
    <w:rsid w:val="00B522A5"/>
    <w:rsid w:val="00B5236F"/>
    <w:rsid w:val="00B52508"/>
    <w:rsid w:val="00B5261A"/>
    <w:rsid w:val="00B52944"/>
    <w:rsid w:val="00B52B55"/>
    <w:rsid w:val="00B52BF8"/>
    <w:rsid w:val="00B52C7C"/>
    <w:rsid w:val="00B52D51"/>
    <w:rsid w:val="00B52DF0"/>
    <w:rsid w:val="00B5301F"/>
    <w:rsid w:val="00B530F4"/>
    <w:rsid w:val="00B5316D"/>
    <w:rsid w:val="00B531ED"/>
    <w:rsid w:val="00B5325A"/>
    <w:rsid w:val="00B53693"/>
    <w:rsid w:val="00B5369A"/>
    <w:rsid w:val="00B53FC2"/>
    <w:rsid w:val="00B54475"/>
    <w:rsid w:val="00B54567"/>
    <w:rsid w:val="00B54973"/>
    <w:rsid w:val="00B54A6B"/>
    <w:rsid w:val="00B54B32"/>
    <w:rsid w:val="00B54CB4"/>
    <w:rsid w:val="00B54D94"/>
    <w:rsid w:val="00B554CB"/>
    <w:rsid w:val="00B55699"/>
    <w:rsid w:val="00B55792"/>
    <w:rsid w:val="00B55898"/>
    <w:rsid w:val="00B55CE3"/>
    <w:rsid w:val="00B5610C"/>
    <w:rsid w:val="00B5629A"/>
    <w:rsid w:val="00B563B9"/>
    <w:rsid w:val="00B56818"/>
    <w:rsid w:val="00B5681A"/>
    <w:rsid w:val="00B57297"/>
    <w:rsid w:val="00B573B4"/>
    <w:rsid w:val="00B57416"/>
    <w:rsid w:val="00B57477"/>
    <w:rsid w:val="00B5757D"/>
    <w:rsid w:val="00B57985"/>
    <w:rsid w:val="00B57A85"/>
    <w:rsid w:val="00B57ECC"/>
    <w:rsid w:val="00B60026"/>
    <w:rsid w:val="00B60084"/>
    <w:rsid w:val="00B600D2"/>
    <w:rsid w:val="00B6010E"/>
    <w:rsid w:val="00B60272"/>
    <w:rsid w:val="00B602DB"/>
    <w:rsid w:val="00B604E8"/>
    <w:rsid w:val="00B605DC"/>
    <w:rsid w:val="00B6068C"/>
    <w:rsid w:val="00B60C10"/>
    <w:rsid w:val="00B60D00"/>
    <w:rsid w:val="00B60D44"/>
    <w:rsid w:val="00B60DCC"/>
    <w:rsid w:val="00B60DEC"/>
    <w:rsid w:val="00B613AB"/>
    <w:rsid w:val="00B613C9"/>
    <w:rsid w:val="00B61403"/>
    <w:rsid w:val="00B6142B"/>
    <w:rsid w:val="00B6166F"/>
    <w:rsid w:val="00B617FC"/>
    <w:rsid w:val="00B618D1"/>
    <w:rsid w:val="00B61C55"/>
    <w:rsid w:val="00B61D63"/>
    <w:rsid w:val="00B61F85"/>
    <w:rsid w:val="00B620C7"/>
    <w:rsid w:val="00B62356"/>
    <w:rsid w:val="00B62399"/>
    <w:rsid w:val="00B624EC"/>
    <w:rsid w:val="00B625E4"/>
    <w:rsid w:val="00B6269A"/>
    <w:rsid w:val="00B62735"/>
    <w:rsid w:val="00B62B69"/>
    <w:rsid w:val="00B62D9C"/>
    <w:rsid w:val="00B62FBD"/>
    <w:rsid w:val="00B62FC1"/>
    <w:rsid w:val="00B631AC"/>
    <w:rsid w:val="00B63334"/>
    <w:rsid w:val="00B63560"/>
    <w:rsid w:val="00B6360D"/>
    <w:rsid w:val="00B63661"/>
    <w:rsid w:val="00B63675"/>
    <w:rsid w:val="00B63964"/>
    <w:rsid w:val="00B639FA"/>
    <w:rsid w:val="00B63B25"/>
    <w:rsid w:val="00B63B2D"/>
    <w:rsid w:val="00B63CE6"/>
    <w:rsid w:val="00B645F5"/>
    <w:rsid w:val="00B648AE"/>
    <w:rsid w:val="00B64C29"/>
    <w:rsid w:val="00B64F5B"/>
    <w:rsid w:val="00B653B0"/>
    <w:rsid w:val="00B653B9"/>
    <w:rsid w:val="00B6573A"/>
    <w:rsid w:val="00B6580F"/>
    <w:rsid w:val="00B65903"/>
    <w:rsid w:val="00B65B2E"/>
    <w:rsid w:val="00B65C5C"/>
    <w:rsid w:val="00B65D98"/>
    <w:rsid w:val="00B65DA9"/>
    <w:rsid w:val="00B65EBD"/>
    <w:rsid w:val="00B661FD"/>
    <w:rsid w:val="00B66399"/>
    <w:rsid w:val="00B66534"/>
    <w:rsid w:val="00B66657"/>
    <w:rsid w:val="00B66B0A"/>
    <w:rsid w:val="00B66DB7"/>
    <w:rsid w:val="00B66DE1"/>
    <w:rsid w:val="00B66F5F"/>
    <w:rsid w:val="00B6702A"/>
    <w:rsid w:val="00B67396"/>
    <w:rsid w:val="00B6776C"/>
    <w:rsid w:val="00B677C7"/>
    <w:rsid w:val="00B67B3B"/>
    <w:rsid w:val="00B7016E"/>
    <w:rsid w:val="00B704EF"/>
    <w:rsid w:val="00B708FB"/>
    <w:rsid w:val="00B70A46"/>
    <w:rsid w:val="00B70A79"/>
    <w:rsid w:val="00B70A9D"/>
    <w:rsid w:val="00B70B88"/>
    <w:rsid w:val="00B70CDB"/>
    <w:rsid w:val="00B70D82"/>
    <w:rsid w:val="00B70DB9"/>
    <w:rsid w:val="00B70DD7"/>
    <w:rsid w:val="00B70E2F"/>
    <w:rsid w:val="00B71060"/>
    <w:rsid w:val="00B7112D"/>
    <w:rsid w:val="00B7113E"/>
    <w:rsid w:val="00B71365"/>
    <w:rsid w:val="00B718DF"/>
    <w:rsid w:val="00B7195B"/>
    <w:rsid w:val="00B71979"/>
    <w:rsid w:val="00B71C90"/>
    <w:rsid w:val="00B71DAB"/>
    <w:rsid w:val="00B71E82"/>
    <w:rsid w:val="00B71FAD"/>
    <w:rsid w:val="00B72012"/>
    <w:rsid w:val="00B72292"/>
    <w:rsid w:val="00B723EE"/>
    <w:rsid w:val="00B72650"/>
    <w:rsid w:val="00B72739"/>
    <w:rsid w:val="00B727C5"/>
    <w:rsid w:val="00B7280B"/>
    <w:rsid w:val="00B72BF1"/>
    <w:rsid w:val="00B72D09"/>
    <w:rsid w:val="00B730F6"/>
    <w:rsid w:val="00B733BA"/>
    <w:rsid w:val="00B734FB"/>
    <w:rsid w:val="00B73666"/>
    <w:rsid w:val="00B73A7B"/>
    <w:rsid w:val="00B73F04"/>
    <w:rsid w:val="00B73F7C"/>
    <w:rsid w:val="00B74153"/>
    <w:rsid w:val="00B74220"/>
    <w:rsid w:val="00B742A1"/>
    <w:rsid w:val="00B742C3"/>
    <w:rsid w:val="00B743FC"/>
    <w:rsid w:val="00B74611"/>
    <w:rsid w:val="00B747A1"/>
    <w:rsid w:val="00B748AE"/>
    <w:rsid w:val="00B74A86"/>
    <w:rsid w:val="00B74FC5"/>
    <w:rsid w:val="00B7514D"/>
    <w:rsid w:val="00B75197"/>
    <w:rsid w:val="00B75237"/>
    <w:rsid w:val="00B7523D"/>
    <w:rsid w:val="00B754B7"/>
    <w:rsid w:val="00B758DF"/>
    <w:rsid w:val="00B75A70"/>
    <w:rsid w:val="00B75BC1"/>
    <w:rsid w:val="00B75C31"/>
    <w:rsid w:val="00B75C74"/>
    <w:rsid w:val="00B75F41"/>
    <w:rsid w:val="00B7607F"/>
    <w:rsid w:val="00B76129"/>
    <w:rsid w:val="00B761F7"/>
    <w:rsid w:val="00B76296"/>
    <w:rsid w:val="00B76398"/>
    <w:rsid w:val="00B76429"/>
    <w:rsid w:val="00B769DF"/>
    <w:rsid w:val="00B76A0A"/>
    <w:rsid w:val="00B770A2"/>
    <w:rsid w:val="00B77159"/>
    <w:rsid w:val="00B772AD"/>
    <w:rsid w:val="00B7753B"/>
    <w:rsid w:val="00B7766A"/>
    <w:rsid w:val="00B77905"/>
    <w:rsid w:val="00B77941"/>
    <w:rsid w:val="00B77A19"/>
    <w:rsid w:val="00B77A43"/>
    <w:rsid w:val="00B77A8E"/>
    <w:rsid w:val="00B77D77"/>
    <w:rsid w:val="00B80285"/>
    <w:rsid w:val="00B803BA"/>
    <w:rsid w:val="00B803E8"/>
    <w:rsid w:val="00B80435"/>
    <w:rsid w:val="00B80C8A"/>
    <w:rsid w:val="00B80D56"/>
    <w:rsid w:val="00B80F92"/>
    <w:rsid w:val="00B8105D"/>
    <w:rsid w:val="00B81307"/>
    <w:rsid w:val="00B813F7"/>
    <w:rsid w:val="00B81753"/>
    <w:rsid w:val="00B817BA"/>
    <w:rsid w:val="00B81A0B"/>
    <w:rsid w:val="00B81BC2"/>
    <w:rsid w:val="00B81EC8"/>
    <w:rsid w:val="00B81F0F"/>
    <w:rsid w:val="00B820CB"/>
    <w:rsid w:val="00B82101"/>
    <w:rsid w:val="00B8248D"/>
    <w:rsid w:val="00B82852"/>
    <w:rsid w:val="00B828B6"/>
    <w:rsid w:val="00B829C2"/>
    <w:rsid w:val="00B829C5"/>
    <w:rsid w:val="00B82A08"/>
    <w:rsid w:val="00B82E74"/>
    <w:rsid w:val="00B830DC"/>
    <w:rsid w:val="00B831EF"/>
    <w:rsid w:val="00B832F4"/>
    <w:rsid w:val="00B836F7"/>
    <w:rsid w:val="00B83898"/>
    <w:rsid w:val="00B83997"/>
    <w:rsid w:val="00B83A68"/>
    <w:rsid w:val="00B83A6D"/>
    <w:rsid w:val="00B83A70"/>
    <w:rsid w:val="00B83B5C"/>
    <w:rsid w:val="00B83DD5"/>
    <w:rsid w:val="00B83DE9"/>
    <w:rsid w:val="00B83E50"/>
    <w:rsid w:val="00B83F15"/>
    <w:rsid w:val="00B83F75"/>
    <w:rsid w:val="00B840EE"/>
    <w:rsid w:val="00B8416C"/>
    <w:rsid w:val="00B84407"/>
    <w:rsid w:val="00B844BE"/>
    <w:rsid w:val="00B8450D"/>
    <w:rsid w:val="00B846DD"/>
    <w:rsid w:val="00B847A3"/>
    <w:rsid w:val="00B8483C"/>
    <w:rsid w:val="00B849C1"/>
    <w:rsid w:val="00B84CBC"/>
    <w:rsid w:val="00B84CE7"/>
    <w:rsid w:val="00B84F27"/>
    <w:rsid w:val="00B84FAE"/>
    <w:rsid w:val="00B84FCD"/>
    <w:rsid w:val="00B855C3"/>
    <w:rsid w:val="00B855D7"/>
    <w:rsid w:val="00B85622"/>
    <w:rsid w:val="00B85738"/>
    <w:rsid w:val="00B8577B"/>
    <w:rsid w:val="00B857C9"/>
    <w:rsid w:val="00B85AEC"/>
    <w:rsid w:val="00B85B0D"/>
    <w:rsid w:val="00B85C3B"/>
    <w:rsid w:val="00B85E06"/>
    <w:rsid w:val="00B85F32"/>
    <w:rsid w:val="00B86063"/>
    <w:rsid w:val="00B860BF"/>
    <w:rsid w:val="00B862D8"/>
    <w:rsid w:val="00B863CF"/>
    <w:rsid w:val="00B8664B"/>
    <w:rsid w:val="00B86941"/>
    <w:rsid w:val="00B86ABE"/>
    <w:rsid w:val="00B86B03"/>
    <w:rsid w:val="00B86B7F"/>
    <w:rsid w:val="00B86C47"/>
    <w:rsid w:val="00B86D3B"/>
    <w:rsid w:val="00B86D97"/>
    <w:rsid w:val="00B8720D"/>
    <w:rsid w:val="00B87390"/>
    <w:rsid w:val="00B87566"/>
    <w:rsid w:val="00B877EB"/>
    <w:rsid w:val="00B8781A"/>
    <w:rsid w:val="00B87972"/>
    <w:rsid w:val="00B87B6E"/>
    <w:rsid w:val="00B87DDA"/>
    <w:rsid w:val="00B87E56"/>
    <w:rsid w:val="00B87E63"/>
    <w:rsid w:val="00B90676"/>
    <w:rsid w:val="00B906E7"/>
    <w:rsid w:val="00B9090F"/>
    <w:rsid w:val="00B909D1"/>
    <w:rsid w:val="00B90A86"/>
    <w:rsid w:val="00B90ADF"/>
    <w:rsid w:val="00B90AF3"/>
    <w:rsid w:val="00B90B2F"/>
    <w:rsid w:val="00B90D60"/>
    <w:rsid w:val="00B9109A"/>
    <w:rsid w:val="00B910D1"/>
    <w:rsid w:val="00B9134A"/>
    <w:rsid w:val="00B91525"/>
    <w:rsid w:val="00B91640"/>
    <w:rsid w:val="00B91AC3"/>
    <w:rsid w:val="00B91ED3"/>
    <w:rsid w:val="00B92070"/>
    <w:rsid w:val="00B9219C"/>
    <w:rsid w:val="00B921C1"/>
    <w:rsid w:val="00B92253"/>
    <w:rsid w:val="00B92299"/>
    <w:rsid w:val="00B925FD"/>
    <w:rsid w:val="00B92697"/>
    <w:rsid w:val="00B92B1B"/>
    <w:rsid w:val="00B92BA7"/>
    <w:rsid w:val="00B92DE3"/>
    <w:rsid w:val="00B92F4A"/>
    <w:rsid w:val="00B9342E"/>
    <w:rsid w:val="00B93516"/>
    <w:rsid w:val="00B93965"/>
    <w:rsid w:val="00B93E0B"/>
    <w:rsid w:val="00B93F30"/>
    <w:rsid w:val="00B942AB"/>
    <w:rsid w:val="00B942DD"/>
    <w:rsid w:val="00B944FF"/>
    <w:rsid w:val="00B94557"/>
    <w:rsid w:val="00B94A82"/>
    <w:rsid w:val="00B94C68"/>
    <w:rsid w:val="00B94EEE"/>
    <w:rsid w:val="00B94F94"/>
    <w:rsid w:val="00B950B2"/>
    <w:rsid w:val="00B950BA"/>
    <w:rsid w:val="00B95340"/>
    <w:rsid w:val="00B954FB"/>
    <w:rsid w:val="00B9556E"/>
    <w:rsid w:val="00B955C5"/>
    <w:rsid w:val="00B95915"/>
    <w:rsid w:val="00B95928"/>
    <w:rsid w:val="00B95EF6"/>
    <w:rsid w:val="00B9620F"/>
    <w:rsid w:val="00B968AF"/>
    <w:rsid w:val="00B96A7B"/>
    <w:rsid w:val="00B96B2B"/>
    <w:rsid w:val="00B96B89"/>
    <w:rsid w:val="00B96D03"/>
    <w:rsid w:val="00B96E10"/>
    <w:rsid w:val="00B97107"/>
    <w:rsid w:val="00B97475"/>
    <w:rsid w:val="00B976F1"/>
    <w:rsid w:val="00B97814"/>
    <w:rsid w:val="00B97955"/>
    <w:rsid w:val="00BA00E8"/>
    <w:rsid w:val="00BA032A"/>
    <w:rsid w:val="00BA0588"/>
    <w:rsid w:val="00BA0640"/>
    <w:rsid w:val="00BA07BA"/>
    <w:rsid w:val="00BA0948"/>
    <w:rsid w:val="00BA0B5D"/>
    <w:rsid w:val="00BA0B6C"/>
    <w:rsid w:val="00BA0C24"/>
    <w:rsid w:val="00BA0CFF"/>
    <w:rsid w:val="00BA10AF"/>
    <w:rsid w:val="00BA130E"/>
    <w:rsid w:val="00BA16DA"/>
    <w:rsid w:val="00BA1725"/>
    <w:rsid w:val="00BA1888"/>
    <w:rsid w:val="00BA1B64"/>
    <w:rsid w:val="00BA2488"/>
    <w:rsid w:val="00BA258B"/>
    <w:rsid w:val="00BA2643"/>
    <w:rsid w:val="00BA2715"/>
    <w:rsid w:val="00BA275D"/>
    <w:rsid w:val="00BA2B4E"/>
    <w:rsid w:val="00BA3644"/>
    <w:rsid w:val="00BA3BD5"/>
    <w:rsid w:val="00BA3C6E"/>
    <w:rsid w:val="00BA3D57"/>
    <w:rsid w:val="00BA3DDB"/>
    <w:rsid w:val="00BA40DB"/>
    <w:rsid w:val="00BA42D5"/>
    <w:rsid w:val="00BA4568"/>
    <w:rsid w:val="00BA46BA"/>
    <w:rsid w:val="00BA488B"/>
    <w:rsid w:val="00BA4922"/>
    <w:rsid w:val="00BA4A03"/>
    <w:rsid w:val="00BA4A38"/>
    <w:rsid w:val="00BA4EA0"/>
    <w:rsid w:val="00BA4ECB"/>
    <w:rsid w:val="00BA4EFC"/>
    <w:rsid w:val="00BA51E0"/>
    <w:rsid w:val="00BA5266"/>
    <w:rsid w:val="00BA588E"/>
    <w:rsid w:val="00BA5A49"/>
    <w:rsid w:val="00BA5C96"/>
    <w:rsid w:val="00BA5F2D"/>
    <w:rsid w:val="00BA5F6E"/>
    <w:rsid w:val="00BA646B"/>
    <w:rsid w:val="00BA6735"/>
    <w:rsid w:val="00BA6C2A"/>
    <w:rsid w:val="00BA6D5E"/>
    <w:rsid w:val="00BA6DCA"/>
    <w:rsid w:val="00BA6DF5"/>
    <w:rsid w:val="00BA76A5"/>
    <w:rsid w:val="00BA7884"/>
    <w:rsid w:val="00BA7C6F"/>
    <w:rsid w:val="00BA7E7A"/>
    <w:rsid w:val="00BB007D"/>
    <w:rsid w:val="00BB02D3"/>
    <w:rsid w:val="00BB038F"/>
    <w:rsid w:val="00BB047E"/>
    <w:rsid w:val="00BB09C3"/>
    <w:rsid w:val="00BB0D13"/>
    <w:rsid w:val="00BB0F3D"/>
    <w:rsid w:val="00BB10E1"/>
    <w:rsid w:val="00BB1322"/>
    <w:rsid w:val="00BB14F4"/>
    <w:rsid w:val="00BB1B72"/>
    <w:rsid w:val="00BB1E4F"/>
    <w:rsid w:val="00BB1F34"/>
    <w:rsid w:val="00BB1FA6"/>
    <w:rsid w:val="00BB20DF"/>
    <w:rsid w:val="00BB2167"/>
    <w:rsid w:val="00BB2194"/>
    <w:rsid w:val="00BB234B"/>
    <w:rsid w:val="00BB2889"/>
    <w:rsid w:val="00BB2938"/>
    <w:rsid w:val="00BB2C16"/>
    <w:rsid w:val="00BB2F5E"/>
    <w:rsid w:val="00BB3133"/>
    <w:rsid w:val="00BB313A"/>
    <w:rsid w:val="00BB3640"/>
    <w:rsid w:val="00BB3675"/>
    <w:rsid w:val="00BB384A"/>
    <w:rsid w:val="00BB3C2C"/>
    <w:rsid w:val="00BB3DF4"/>
    <w:rsid w:val="00BB4089"/>
    <w:rsid w:val="00BB40CD"/>
    <w:rsid w:val="00BB427F"/>
    <w:rsid w:val="00BB4576"/>
    <w:rsid w:val="00BB45D8"/>
    <w:rsid w:val="00BB4A01"/>
    <w:rsid w:val="00BB4BFE"/>
    <w:rsid w:val="00BB4C21"/>
    <w:rsid w:val="00BB4C2C"/>
    <w:rsid w:val="00BB4D5A"/>
    <w:rsid w:val="00BB4D79"/>
    <w:rsid w:val="00BB4D9F"/>
    <w:rsid w:val="00BB4F75"/>
    <w:rsid w:val="00BB50B2"/>
    <w:rsid w:val="00BB5333"/>
    <w:rsid w:val="00BB55B5"/>
    <w:rsid w:val="00BB55BC"/>
    <w:rsid w:val="00BB57B4"/>
    <w:rsid w:val="00BB5F9F"/>
    <w:rsid w:val="00BB60FE"/>
    <w:rsid w:val="00BB62AD"/>
    <w:rsid w:val="00BB66ED"/>
    <w:rsid w:val="00BB67E2"/>
    <w:rsid w:val="00BB6959"/>
    <w:rsid w:val="00BB6A6B"/>
    <w:rsid w:val="00BB6BF6"/>
    <w:rsid w:val="00BB6E77"/>
    <w:rsid w:val="00BB6EB3"/>
    <w:rsid w:val="00BB7143"/>
    <w:rsid w:val="00BB745D"/>
    <w:rsid w:val="00BB74D3"/>
    <w:rsid w:val="00BB7B51"/>
    <w:rsid w:val="00BB7BC9"/>
    <w:rsid w:val="00BB7C23"/>
    <w:rsid w:val="00BB7CFB"/>
    <w:rsid w:val="00BC037F"/>
    <w:rsid w:val="00BC060E"/>
    <w:rsid w:val="00BC066B"/>
    <w:rsid w:val="00BC08AD"/>
    <w:rsid w:val="00BC0AF1"/>
    <w:rsid w:val="00BC0E13"/>
    <w:rsid w:val="00BC1295"/>
    <w:rsid w:val="00BC1299"/>
    <w:rsid w:val="00BC15E5"/>
    <w:rsid w:val="00BC2690"/>
    <w:rsid w:val="00BC2C7C"/>
    <w:rsid w:val="00BC2D1D"/>
    <w:rsid w:val="00BC2E69"/>
    <w:rsid w:val="00BC2F4C"/>
    <w:rsid w:val="00BC3471"/>
    <w:rsid w:val="00BC353C"/>
    <w:rsid w:val="00BC35D5"/>
    <w:rsid w:val="00BC3615"/>
    <w:rsid w:val="00BC39B4"/>
    <w:rsid w:val="00BC3D29"/>
    <w:rsid w:val="00BC3D64"/>
    <w:rsid w:val="00BC3EE2"/>
    <w:rsid w:val="00BC4694"/>
    <w:rsid w:val="00BC485D"/>
    <w:rsid w:val="00BC4ABB"/>
    <w:rsid w:val="00BC4B66"/>
    <w:rsid w:val="00BC4F7F"/>
    <w:rsid w:val="00BC5219"/>
    <w:rsid w:val="00BC546B"/>
    <w:rsid w:val="00BC5E16"/>
    <w:rsid w:val="00BC609E"/>
    <w:rsid w:val="00BC60B5"/>
    <w:rsid w:val="00BC6C74"/>
    <w:rsid w:val="00BC6DDB"/>
    <w:rsid w:val="00BC6E04"/>
    <w:rsid w:val="00BC6F14"/>
    <w:rsid w:val="00BC7182"/>
    <w:rsid w:val="00BC7522"/>
    <w:rsid w:val="00BC77BC"/>
    <w:rsid w:val="00BC7817"/>
    <w:rsid w:val="00BC7A87"/>
    <w:rsid w:val="00BC7AE6"/>
    <w:rsid w:val="00BC7EF6"/>
    <w:rsid w:val="00BD006F"/>
    <w:rsid w:val="00BD00BB"/>
    <w:rsid w:val="00BD0226"/>
    <w:rsid w:val="00BD066F"/>
    <w:rsid w:val="00BD1086"/>
    <w:rsid w:val="00BD1219"/>
    <w:rsid w:val="00BD1E82"/>
    <w:rsid w:val="00BD1F7C"/>
    <w:rsid w:val="00BD2005"/>
    <w:rsid w:val="00BD211F"/>
    <w:rsid w:val="00BD224C"/>
    <w:rsid w:val="00BD22AE"/>
    <w:rsid w:val="00BD2524"/>
    <w:rsid w:val="00BD26B7"/>
    <w:rsid w:val="00BD28FA"/>
    <w:rsid w:val="00BD30B5"/>
    <w:rsid w:val="00BD3145"/>
    <w:rsid w:val="00BD3545"/>
    <w:rsid w:val="00BD380A"/>
    <w:rsid w:val="00BD3861"/>
    <w:rsid w:val="00BD3889"/>
    <w:rsid w:val="00BD3956"/>
    <w:rsid w:val="00BD3987"/>
    <w:rsid w:val="00BD39CF"/>
    <w:rsid w:val="00BD3A77"/>
    <w:rsid w:val="00BD3BE5"/>
    <w:rsid w:val="00BD3CA4"/>
    <w:rsid w:val="00BD3EBD"/>
    <w:rsid w:val="00BD41CD"/>
    <w:rsid w:val="00BD4391"/>
    <w:rsid w:val="00BD4408"/>
    <w:rsid w:val="00BD4591"/>
    <w:rsid w:val="00BD47B8"/>
    <w:rsid w:val="00BD4A90"/>
    <w:rsid w:val="00BD4E40"/>
    <w:rsid w:val="00BD4FA4"/>
    <w:rsid w:val="00BD5192"/>
    <w:rsid w:val="00BD5500"/>
    <w:rsid w:val="00BD5AA8"/>
    <w:rsid w:val="00BD5E01"/>
    <w:rsid w:val="00BD63CC"/>
    <w:rsid w:val="00BD642B"/>
    <w:rsid w:val="00BD64FC"/>
    <w:rsid w:val="00BD6735"/>
    <w:rsid w:val="00BD7356"/>
    <w:rsid w:val="00BD76E4"/>
    <w:rsid w:val="00BD7AC3"/>
    <w:rsid w:val="00BD7D08"/>
    <w:rsid w:val="00BD7FDC"/>
    <w:rsid w:val="00BE06F9"/>
    <w:rsid w:val="00BE076D"/>
    <w:rsid w:val="00BE079D"/>
    <w:rsid w:val="00BE0CAC"/>
    <w:rsid w:val="00BE0D0E"/>
    <w:rsid w:val="00BE0F00"/>
    <w:rsid w:val="00BE0FB4"/>
    <w:rsid w:val="00BE15A8"/>
    <w:rsid w:val="00BE1995"/>
    <w:rsid w:val="00BE1D11"/>
    <w:rsid w:val="00BE1D63"/>
    <w:rsid w:val="00BE24EA"/>
    <w:rsid w:val="00BE2649"/>
    <w:rsid w:val="00BE2838"/>
    <w:rsid w:val="00BE2BF6"/>
    <w:rsid w:val="00BE2D03"/>
    <w:rsid w:val="00BE325A"/>
    <w:rsid w:val="00BE3271"/>
    <w:rsid w:val="00BE32B0"/>
    <w:rsid w:val="00BE3877"/>
    <w:rsid w:val="00BE38AD"/>
    <w:rsid w:val="00BE3BAF"/>
    <w:rsid w:val="00BE3C87"/>
    <w:rsid w:val="00BE3C92"/>
    <w:rsid w:val="00BE3EE5"/>
    <w:rsid w:val="00BE40F3"/>
    <w:rsid w:val="00BE4102"/>
    <w:rsid w:val="00BE4334"/>
    <w:rsid w:val="00BE465E"/>
    <w:rsid w:val="00BE493A"/>
    <w:rsid w:val="00BE49A2"/>
    <w:rsid w:val="00BE4A17"/>
    <w:rsid w:val="00BE53AD"/>
    <w:rsid w:val="00BE563F"/>
    <w:rsid w:val="00BE5666"/>
    <w:rsid w:val="00BE591A"/>
    <w:rsid w:val="00BE5938"/>
    <w:rsid w:val="00BE5D2B"/>
    <w:rsid w:val="00BE642D"/>
    <w:rsid w:val="00BE6788"/>
    <w:rsid w:val="00BE6931"/>
    <w:rsid w:val="00BE6A0A"/>
    <w:rsid w:val="00BE6F16"/>
    <w:rsid w:val="00BE6F3C"/>
    <w:rsid w:val="00BE7474"/>
    <w:rsid w:val="00BE75B1"/>
    <w:rsid w:val="00BE798E"/>
    <w:rsid w:val="00BE7C34"/>
    <w:rsid w:val="00BE7FAC"/>
    <w:rsid w:val="00BF05D4"/>
    <w:rsid w:val="00BF075B"/>
    <w:rsid w:val="00BF0846"/>
    <w:rsid w:val="00BF0B4F"/>
    <w:rsid w:val="00BF0BC2"/>
    <w:rsid w:val="00BF0CB8"/>
    <w:rsid w:val="00BF0D93"/>
    <w:rsid w:val="00BF0E19"/>
    <w:rsid w:val="00BF0E65"/>
    <w:rsid w:val="00BF0F33"/>
    <w:rsid w:val="00BF1537"/>
    <w:rsid w:val="00BF15A2"/>
    <w:rsid w:val="00BF1AAB"/>
    <w:rsid w:val="00BF1AB0"/>
    <w:rsid w:val="00BF1B70"/>
    <w:rsid w:val="00BF1DBA"/>
    <w:rsid w:val="00BF2964"/>
    <w:rsid w:val="00BF2A88"/>
    <w:rsid w:val="00BF2BB7"/>
    <w:rsid w:val="00BF3024"/>
    <w:rsid w:val="00BF3078"/>
    <w:rsid w:val="00BF310E"/>
    <w:rsid w:val="00BF3194"/>
    <w:rsid w:val="00BF372C"/>
    <w:rsid w:val="00BF3814"/>
    <w:rsid w:val="00BF3855"/>
    <w:rsid w:val="00BF38B0"/>
    <w:rsid w:val="00BF391A"/>
    <w:rsid w:val="00BF3A78"/>
    <w:rsid w:val="00BF3AB9"/>
    <w:rsid w:val="00BF3B02"/>
    <w:rsid w:val="00BF3DF2"/>
    <w:rsid w:val="00BF40CB"/>
    <w:rsid w:val="00BF4314"/>
    <w:rsid w:val="00BF4838"/>
    <w:rsid w:val="00BF4902"/>
    <w:rsid w:val="00BF4BBE"/>
    <w:rsid w:val="00BF4C70"/>
    <w:rsid w:val="00BF4EE8"/>
    <w:rsid w:val="00BF505B"/>
    <w:rsid w:val="00BF50D6"/>
    <w:rsid w:val="00BF51DD"/>
    <w:rsid w:val="00BF55F3"/>
    <w:rsid w:val="00BF5779"/>
    <w:rsid w:val="00BF5873"/>
    <w:rsid w:val="00BF5B8A"/>
    <w:rsid w:val="00BF5BF5"/>
    <w:rsid w:val="00BF5C8F"/>
    <w:rsid w:val="00BF5D73"/>
    <w:rsid w:val="00BF5EC3"/>
    <w:rsid w:val="00BF6324"/>
    <w:rsid w:val="00BF643C"/>
    <w:rsid w:val="00BF650F"/>
    <w:rsid w:val="00BF6584"/>
    <w:rsid w:val="00BF6595"/>
    <w:rsid w:val="00BF67AC"/>
    <w:rsid w:val="00BF6BDB"/>
    <w:rsid w:val="00BF6C46"/>
    <w:rsid w:val="00BF6E18"/>
    <w:rsid w:val="00BF6EC2"/>
    <w:rsid w:val="00BF7424"/>
    <w:rsid w:val="00BF77A0"/>
    <w:rsid w:val="00BF7A09"/>
    <w:rsid w:val="00BF7B53"/>
    <w:rsid w:val="00BF7D31"/>
    <w:rsid w:val="00BF7DEB"/>
    <w:rsid w:val="00C00199"/>
    <w:rsid w:val="00C003C0"/>
    <w:rsid w:val="00C00670"/>
    <w:rsid w:val="00C00AEB"/>
    <w:rsid w:val="00C00AF0"/>
    <w:rsid w:val="00C00FA2"/>
    <w:rsid w:val="00C01329"/>
    <w:rsid w:val="00C0174B"/>
    <w:rsid w:val="00C01899"/>
    <w:rsid w:val="00C01B8E"/>
    <w:rsid w:val="00C01C9D"/>
    <w:rsid w:val="00C01D8A"/>
    <w:rsid w:val="00C01FFE"/>
    <w:rsid w:val="00C0217B"/>
    <w:rsid w:val="00C02186"/>
    <w:rsid w:val="00C02381"/>
    <w:rsid w:val="00C024ED"/>
    <w:rsid w:val="00C029E9"/>
    <w:rsid w:val="00C02A77"/>
    <w:rsid w:val="00C02DF2"/>
    <w:rsid w:val="00C0311D"/>
    <w:rsid w:val="00C031BE"/>
    <w:rsid w:val="00C0343E"/>
    <w:rsid w:val="00C03478"/>
    <w:rsid w:val="00C0357F"/>
    <w:rsid w:val="00C03A5F"/>
    <w:rsid w:val="00C03BB6"/>
    <w:rsid w:val="00C04167"/>
    <w:rsid w:val="00C042F4"/>
    <w:rsid w:val="00C04417"/>
    <w:rsid w:val="00C046E9"/>
    <w:rsid w:val="00C0499D"/>
    <w:rsid w:val="00C04E04"/>
    <w:rsid w:val="00C04F35"/>
    <w:rsid w:val="00C05037"/>
    <w:rsid w:val="00C0532E"/>
    <w:rsid w:val="00C05447"/>
    <w:rsid w:val="00C056DC"/>
    <w:rsid w:val="00C05830"/>
    <w:rsid w:val="00C05850"/>
    <w:rsid w:val="00C05AAE"/>
    <w:rsid w:val="00C0646B"/>
    <w:rsid w:val="00C0657F"/>
    <w:rsid w:val="00C066C1"/>
    <w:rsid w:val="00C0675B"/>
    <w:rsid w:val="00C068AD"/>
    <w:rsid w:val="00C069FB"/>
    <w:rsid w:val="00C06B69"/>
    <w:rsid w:val="00C06B75"/>
    <w:rsid w:val="00C06E97"/>
    <w:rsid w:val="00C06EDF"/>
    <w:rsid w:val="00C070DC"/>
    <w:rsid w:val="00C07104"/>
    <w:rsid w:val="00C07114"/>
    <w:rsid w:val="00C07877"/>
    <w:rsid w:val="00C1028F"/>
    <w:rsid w:val="00C102C9"/>
    <w:rsid w:val="00C102CB"/>
    <w:rsid w:val="00C10591"/>
    <w:rsid w:val="00C105D7"/>
    <w:rsid w:val="00C10680"/>
    <w:rsid w:val="00C1073C"/>
    <w:rsid w:val="00C10877"/>
    <w:rsid w:val="00C1091C"/>
    <w:rsid w:val="00C10D9A"/>
    <w:rsid w:val="00C10DDF"/>
    <w:rsid w:val="00C10E9F"/>
    <w:rsid w:val="00C1103F"/>
    <w:rsid w:val="00C112BC"/>
    <w:rsid w:val="00C11582"/>
    <w:rsid w:val="00C115B9"/>
    <w:rsid w:val="00C11EC4"/>
    <w:rsid w:val="00C11F54"/>
    <w:rsid w:val="00C12375"/>
    <w:rsid w:val="00C1240F"/>
    <w:rsid w:val="00C12656"/>
    <w:rsid w:val="00C127A5"/>
    <w:rsid w:val="00C12B2A"/>
    <w:rsid w:val="00C12BC8"/>
    <w:rsid w:val="00C12C07"/>
    <w:rsid w:val="00C12D8F"/>
    <w:rsid w:val="00C12F9F"/>
    <w:rsid w:val="00C13556"/>
    <w:rsid w:val="00C13714"/>
    <w:rsid w:val="00C13A64"/>
    <w:rsid w:val="00C13B48"/>
    <w:rsid w:val="00C13BD2"/>
    <w:rsid w:val="00C13CD8"/>
    <w:rsid w:val="00C13D70"/>
    <w:rsid w:val="00C142A3"/>
    <w:rsid w:val="00C145AA"/>
    <w:rsid w:val="00C14798"/>
    <w:rsid w:val="00C14A3B"/>
    <w:rsid w:val="00C14C64"/>
    <w:rsid w:val="00C14D46"/>
    <w:rsid w:val="00C14DAD"/>
    <w:rsid w:val="00C151D8"/>
    <w:rsid w:val="00C15663"/>
    <w:rsid w:val="00C15B87"/>
    <w:rsid w:val="00C15DA0"/>
    <w:rsid w:val="00C15E09"/>
    <w:rsid w:val="00C15E7F"/>
    <w:rsid w:val="00C15F96"/>
    <w:rsid w:val="00C16048"/>
    <w:rsid w:val="00C1639C"/>
    <w:rsid w:val="00C1676E"/>
    <w:rsid w:val="00C167E2"/>
    <w:rsid w:val="00C16D96"/>
    <w:rsid w:val="00C16DE7"/>
    <w:rsid w:val="00C17041"/>
    <w:rsid w:val="00C17249"/>
    <w:rsid w:val="00C1729F"/>
    <w:rsid w:val="00C173F4"/>
    <w:rsid w:val="00C177B3"/>
    <w:rsid w:val="00C17C5F"/>
    <w:rsid w:val="00C17DB4"/>
    <w:rsid w:val="00C17FF8"/>
    <w:rsid w:val="00C206C7"/>
    <w:rsid w:val="00C20772"/>
    <w:rsid w:val="00C20B02"/>
    <w:rsid w:val="00C20CC0"/>
    <w:rsid w:val="00C20CDC"/>
    <w:rsid w:val="00C20FBE"/>
    <w:rsid w:val="00C2134B"/>
    <w:rsid w:val="00C2138C"/>
    <w:rsid w:val="00C217E8"/>
    <w:rsid w:val="00C218A4"/>
    <w:rsid w:val="00C219C1"/>
    <w:rsid w:val="00C21A15"/>
    <w:rsid w:val="00C21A8D"/>
    <w:rsid w:val="00C21A93"/>
    <w:rsid w:val="00C21E33"/>
    <w:rsid w:val="00C21F31"/>
    <w:rsid w:val="00C22283"/>
    <w:rsid w:val="00C222F7"/>
    <w:rsid w:val="00C2283D"/>
    <w:rsid w:val="00C22A85"/>
    <w:rsid w:val="00C22BDA"/>
    <w:rsid w:val="00C22BEE"/>
    <w:rsid w:val="00C22C5B"/>
    <w:rsid w:val="00C23154"/>
    <w:rsid w:val="00C23190"/>
    <w:rsid w:val="00C231BF"/>
    <w:rsid w:val="00C23690"/>
    <w:rsid w:val="00C23D2C"/>
    <w:rsid w:val="00C23E75"/>
    <w:rsid w:val="00C24090"/>
    <w:rsid w:val="00C24301"/>
    <w:rsid w:val="00C2448C"/>
    <w:rsid w:val="00C2458B"/>
    <w:rsid w:val="00C245D4"/>
    <w:rsid w:val="00C24600"/>
    <w:rsid w:val="00C24875"/>
    <w:rsid w:val="00C24A8C"/>
    <w:rsid w:val="00C24C71"/>
    <w:rsid w:val="00C25258"/>
    <w:rsid w:val="00C25366"/>
    <w:rsid w:val="00C2578D"/>
    <w:rsid w:val="00C25B14"/>
    <w:rsid w:val="00C25D1A"/>
    <w:rsid w:val="00C26335"/>
    <w:rsid w:val="00C2674D"/>
    <w:rsid w:val="00C26C6A"/>
    <w:rsid w:val="00C26D2D"/>
    <w:rsid w:val="00C26EFF"/>
    <w:rsid w:val="00C27501"/>
    <w:rsid w:val="00C275C2"/>
    <w:rsid w:val="00C2761D"/>
    <w:rsid w:val="00C2761F"/>
    <w:rsid w:val="00C278C4"/>
    <w:rsid w:val="00C27B4E"/>
    <w:rsid w:val="00C27C4B"/>
    <w:rsid w:val="00C27E8C"/>
    <w:rsid w:val="00C300CB"/>
    <w:rsid w:val="00C301A5"/>
    <w:rsid w:val="00C30571"/>
    <w:rsid w:val="00C305F0"/>
    <w:rsid w:val="00C30619"/>
    <w:rsid w:val="00C307C7"/>
    <w:rsid w:val="00C30890"/>
    <w:rsid w:val="00C30BBA"/>
    <w:rsid w:val="00C30EB7"/>
    <w:rsid w:val="00C31081"/>
    <w:rsid w:val="00C31434"/>
    <w:rsid w:val="00C31436"/>
    <w:rsid w:val="00C3150D"/>
    <w:rsid w:val="00C315F1"/>
    <w:rsid w:val="00C31602"/>
    <w:rsid w:val="00C31656"/>
    <w:rsid w:val="00C31831"/>
    <w:rsid w:val="00C31AC9"/>
    <w:rsid w:val="00C31AF4"/>
    <w:rsid w:val="00C31B76"/>
    <w:rsid w:val="00C31B94"/>
    <w:rsid w:val="00C31C93"/>
    <w:rsid w:val="00C31CBA"/>
    <w:rsid w:val="00C31FE9"/>
    <w:rsid w:val="00C32106"/>
    <w:rsid w:val="00C32469"/>
    <w:rsid w:val="00C324CD"/>
    <w:rsid w:val="00C324D1"/>
    <w:rsid w:val="00C32816"/>
    <w:rsid w:val="00C32A1D"/>
    <w:rsid w:val="00C32E26"/>
    <w:rsid w:val="00C32F0B"/>
    <w:rsid w:val="00C32F60"/>
    <w:rsid w:val="00C331AA"/>
    <w:rsid w:val="00C33260"/>
    <w:rsid w:val="00C334CF"/>
    <w:rsid w:val="00C33556"/>
    <w:rsid w:val="00C335EC"/>
    <w:rsid w:val="00C337CA"/>
    <w:rsid w:val="00C3382B"/>
    <w:rsid w:val="00C3389A"/>
    <w:rsid w:val="00C33A22"/>
    <w:rsid w:val="00C33ACD"/>
    <w:rsid w:val="00C33B2F"/>
    <w:rsid w:val="00C33C41"/>
    <w:rsid w:val="00C342B3"/>
    <w:rsid w:val="00C343B6"/>
    <w:rsid w:val="00C344DE"/>
    <w:rsid w:val="00C34BC1"/>
    <w:rsid w:val="00C34C80"/>
    <w:rsid w:val="00C34C9B"/>
    <w:rsid w:val="00C355FF"/>
    <w:rsid w:val="00C359B6"/>
    <w:rsid w:val="00C35AEF"/>
    <w:rsid w:val="00C35B55"/>
    <w:rsid w:val="00C35E3C"/>
    <w:rsid w:val="00C35F5E"/>
    <w:rsid w:val="00C361CF"/>
    <w:rsid w:val="00C362A4"/>
    <w:rsid w:val="00C36375"/>
    <w:rsid w:val="00C3637F"/>
    <w:rsid w:val="00C366F9"/>
    <w:rsid w:val="00C367BC"/>
    <w:rsid w:val="00C368BB"/>
    <w:rsid w:val="00C36964"/>
    <w:rsid w:val="00C36A72"/>
    <w:rsid w:val="00C3703D"/>
    <w:rsid w:val="00C370D5"/>
    <w:rsid w:val="00C37365"/>
    <w:rsid w:val="00C377EC"/>
    <w:rsid w:val="00C3780E"/>
    <w:rsid w:val="00C37C58"/>
    <w:rsid w:val="00C40021"/>
    <w:rsid w:val="00C40121"/>
    <w:rsid w:val="00C40325"/>
    <w:rsid w:val="00C405BF"/>
    <w:rsid w:val="00C40844"/>
    <w:rsid w:val="00C409F2"/>
    <w:rsid w:val="00C40A3F"/>
    <w:rsid w:val="00C40A55"/>
    <w:rsid w:val="00C40D7A"/>
    <w:rsid w:val="00C40DA4"/>
    <w:rsid w:val="00C40FDF"/>
    <w:rsid w:val="00C410EA"/>
    <w:rsid w:val="00C41102"/>
    <w:rsid w:val="00C4147F"/>
    <w:rsid w:val="00C41484"/>
    <w:rsid w:val="00C415C1"/>
    <w:rsid w:val="00C415CB"/>
    <w:rsid w:val="00C41935"/>
    <w:rsid w:val="00C41CA0"/>
    <w:rsid w:val="00C41DD6"/>
    <w:rsid w:val="00C41F6E"/>
    <w:rsid w:val="00C4204F"/>
    <w:rsid w:val="00C42461"/>
    <w:rsid w:val="00C4249D"/>
    <w:rsid w:val="00C42A19"/>
    <w:rsid w:val="00C42AB7"/>
    <w:rsid w:val="00C42ABE"/>
    <w:rsid w:val="00C42B7D"/>
    <w:rsid w:val="00C42C94"/>
    <w:rsid w:val="00C42D5E"/>
    <w:rsid w:val="00C42DD9"/>
    <w:rsid w:val="00C42E9E"/>
    <w:rsid w:val="00C43098"/>
    <w:rsid w:val="00C4335F"/>
    <w:rsid w:val="00C43491"/>
    <w:rsid w:val="00C43788"/>
    <w:rsid w:val="00C43B3D"/>
    <w:rsid w:val="00C43E09"/>
    <w:rsid w:val="00C43FC8"/>
    <w:rsid w:val="00C44259"/>
    <w:rsid w:val="00C442F5"/>
    <w:rsid w:val="00C44433"/>
    <w:rsid w:val="00C44452"/>
    <w:rsid w:val="00C44848"/>
    <w:rsid w:val="00C4484F"/>
    <w:rsid w:val="00C448C4"/>
    <w:rsid w:val="00C44B6B"/>
    <w:rsid w:val="00C44BDB"/>
    <w:rsid w:val="00C44D70"/>
    <w:rsid w:val="00C44DE8"/>
    <w:rsid w:val="00C44E36"/>
    <w:rsid w:val="00C4509D"/>
    <w:rsid w:val="00C45288"/>
    <w:rsid w:val="00C454A6"/>
    <w:rsid w:val="00C456C9"/>
    <w:rsid w:val="00C457B7"/>
    <w:rsid w:val="00C459DA"/>
    <w:rsid w:val="00C45A42"/>
    <w:rsid w:val="00C45C9F"/>
    <w:rsid w:val="00C45E10"/>
    <w:rsid w:val="00C45F36"/>
    <w:rsid w:val="00C45FE0"/>
    <w:rsid w:val="00C460BA"/>
    <w:rsid w:val="00C462AB"/>
    <w:rsid w:val="00C4647B"/>
    <w:rsid w:val="00C469D5"/>
    <w:rsid w:val="00C46AA3"/>
    <w:rsid w:val="00C46C9F"/>
    <w:rsid w:val="00C46EC4"/>
    <w:rsid w:val="00C46F07"/>
    <w:rsid w:val="00C46F20"/>
    <w:rsid w:val="00C46FA7"/>
    <w:rsid w:val="00C47212"/>
    <w:rsid w:val="00C47396"/>
    <w:rsid w:val="00C476F8"/>
    <w:rsid w:val="00C47A13"/>
    <w:rsid w:val="00C47A9A"/>
    <w:rsid w:val="00C47C0A"/>
    <w:rsid w:val="00C47DC0"/>
    <w:rsid w:val="00C47E0E"/>
    <w:rsid w:val="00C47E7C"/>
    <w:rsid w:val="00C501EE"/>
    <w:rsid w:val="00C5028A"/>
    <w:rsid w:val="00C503B1"/>
    <w:rsid w:val="00C50440"/>
    <w:rsid w:val="00C50588"/>
    <w:rsid w:val="00C505E3"/>
    <w:rsid w:val="00C50660"/>
    <w:rsid w:val="00C50974"/>
    <w:rsid w:val="00C50D92"/>
    <w:rsid w:val="00C50E30"/>
    <w:rsid w:val="00C51371"/>
    <w:rsid w:val="00C51842"/>
    <w:rsid w:val="00C5198C"/>
    <w:rsid w:val="00C51B6F"/>
    <w:rsid w:val="00C51EA3"/>
    <w:rsid w:val="00C5211B"/>
    <w:rsid w:val="00C522D7"/>
    <w:rsid w:val="00C52344"/>
    <w:rsid w:val="00C523F9"/>
    <w:rsid w:val="00C5246D"/>
    <w:rsid w:val="00C52709"/>
    <w:rsid w:val="00C52868"/>
    <w:rsid w:val="00C531D3"/>
    <w:rsid w:val="00C532B8"/>
    <w:rsid w:val="00C53352"/>
    <w:rsid w:val="00C53674"/>
    <w:rsid w:val="00C53BEF"/>
    <w:rsid w:val="00C53C80"/>
    <w:rsid w:val="00C53CF5"/>
    <w:rsid w:val="00C53D68"/>
    <w:rsid w:val="00C53D9B"/>
    <w:rsid w:val="00C5406C"/>
    <w:rsid w:val="00C540D6"/>
    <w:rsid w:val="00C5433D"/>
    <w:rsid w:val="00C5447B"/>
    <w:rsid w:val="00C544FA"/>
    <w:rsid w:val="00C547DC"/>
    <w:rsid w:val="00C54817"/>
    <w:rsid w:val="00C549E5"/>
    <w:rsid w:val="00C54CF4"/>
    <w:rsid w:val="00C54FD9"/>
    <w:rsid w:val="00C551DA"/>
    <w:rsid w:val="00C55251"/>
    <w:rsid w:val="00C554D9"/>
    <w:rsid w:val="00C55633"/>
    <w:rsid w:val="00C55724"/>
    <w:rsid w:val="00C557F6"/>
    <w:rsid w:val="00C5581E"/>
    <w:rsid w:val="00C5598D"/>
    <w:rsid w:val="00C55A29"/>
    <w:rsid w:val="00C55A3D"/>
    <w:rsid w:val="00C55C06"/>
    <w:rsid w:val="00C55D6B"/>
    <w:rsid w:val="00C55EC4"/>
    <w:rsid w:val="00C55EDB"/>
    <w:rsid w:val="00C55EED"/>
    <w:rsid w:val="00C55FE2"/>
    <w:rsid w:val="00C55FFA"/>
    <w:rsid w:val="00C561EC"/>
    <w:rsid w:val="00C5636B"/>
    <w:rsid w:val="00C564C4"/>
    <w:rsid w:val="00C565C6"/>
    <w:rsid w:val="00C56792"/>
    <w:rsid w:val="00C56859"/>
    <w:rsid w:val="00C56869"/>
    <w:rsid w:val="00C56BD3"/>
    <w:rsid w:val="00C56CAD"/>
    <w:rsid w:val="00C570A6"/>
    <w:rsid w:val="00C57104"/>
    <w:rsid w:val="00C57156"/>
    <w:rsid w:val="00C573BA"/>
    <w:rsid w:val="00C57668"/>
    <w:rsid w:val="00C57877"/>
    <w:rsid w:val="00C579E6"/>
    <w:rsid w:val="00C57F98"/>
    <w:rsid w:val="00C57FA9"/>
    <w:rsid w:val="00C600B8"/>
    <w:rsid w:val="00C6015B"/>
    <w:rsid w:val="00C604E6"/>
    <w:rsid w:val="00C60511"/>
    <w:rsid w:val="00C60690"/>
    <w:rsid w:val="00C6083D"/>
    <w:rsid w:val="00C608ED"/>
    <w:rsid w:val="00C609C0"/>
    <w:rsid w:val="00C60A99"/>
    <w:rsid w:val="00C60F9D"/>
    <w:rsid w:val="00C61063"/>
    <w:rsid w:val="00C610D7"/>
    <w:rsid w:val="00C61410"/>
    <w:rsid w:val="00C61A2D"/>
    <w:rsid w:val="00C61B65"/>
    <w:rsid w:val="00C62247"/>
    <w:rsid w:val="00C6225C"/>
    <w:rsid w:val="00C6278C"/>
    <w:rsid w:val="00C62869"/>
    <w:rsid w:val="00C628E7"/>
    <w:rsid w:val="00C62F13"/>
    <w:rsid w:val="00C62FCC"/>
    <w:rsid w:val="00C63450"/>
    <w:rsid w:val="00C634BD"/>
    <w:rsid w:val="00C636DC"/>
    <w:rsid w:val="00C63714"/>
    <w:rsid w:val="00C63B1D"/>
    <w:rsid w:val="00C63BA4"/>
    <w:rsid w:val="00C63DAA"/>
    <w:rsid w:val="00C642AA"/>
    <w:rsid w:val="00C642C1"/>
    <w:rsid w:val="00C643B5"/>
    <w:rsid w:val="00C64512"/>
    <w:rsid w:val="00C64609"/>
    <w:rsid w:val="00C6463E"/>
    <w:rsid w:val="00C64783"/>
    <w:rsid w:val="00C647B9"/>
    <w:rsid w:val="00C64880"/>
    <w:rsid w:val="00C6492D"/>
    <w:rsid w:val="00C64F2E"/>
    <w:rsid w:val="00C64FE3"/>
    <w:rsid w:val="00C650DF"/>
    <w:rsid w:val="00C651C8"/>
    <w:rsid w:val="00C652E1"/>
    <w:rsid w:val="00C652F9"/>
    <w:rsid w:val="00C654DB"/>
    <w:rsid w:val="00C655C2"/>
    <w:rsid w:val="00C65CF4"/>
    <w:rsid w:val="00C65D81"/>
    <w:rsid w:val="00C65D85"/>
    <w:rsid w:val="00C65F45"/>
    <w:rsid w:val="00C6618D"/>
    <w:rsid w:val="00C66256"/>
    <w:rsid w:val="00C66555"/>
    <w:rsid w:val="00C66636"/>
    <w:rsid w:val="00C667B1"/>
    <w:rsid w:val="00C66BBF"/>
    <w:rsid w:val="00C66C6C"/>
    <w:rsid w:val="00C66CE8"/>
    <w:rsid w:val="00C66E0F"/>
    <w:rsid w:val="00C66E90"/>
    <w:rsid w:val="00C6731F"/>
    <w:rsid w:val="00C67BC6"/>
    <w:rsid w:val="00C67C92"/>
    <w:rsid w:val="00C7009D"/>
    <w:rsid w:val="00C70165"/>
    <w:rsid w:val="00C70198"/>
    <w:rsid w:val="00C701C2"/>
    <w:rsid w:val="00C70233"/>
    <w:rsid w:val="00C7025B"/>
    <w:rsid w:val="00C70429"/>
    <w:rsid w:val="00C70616"/>
    <w:rsid w:val="00C70713"/>
    <w:rsid w:val="00C708D9"/>
    <w:rsid w:val="00C70D73"/>
    <w:rsid w:val="00C70F04"/>
    <w:rsid w:val="00C70FBE"/>
    <w:rsid w:val="00C71344"/>
    <w:rsid w:val="00C71BD0"/>
    <w:rsid w:val="00C71C6F"/>
    <w:rsid w:val="00C72248"/>
    <w:rsid w:val="00C724A8"/>
    <w:rsid w:val="00C7287B"/>
    <w:rsid w:val="00C72A6F"/>
    <w:rsid w:val="00C72BE6"/>
    <w:rsid w:val="00C72CDB"/>
    <w:rsid w:val="00C72D64"/>
    <w:rsid w:val="00C72FA8"/>
    <w:rsid w:val="00C73102"/>
    <w:rsid w:val="00C7327D"/>
    <w:rsid w:val="00C732B8"/>
    <w:rsid w:val="00C735B8"/>
    <w:rsid w:val="00C7362A"/>
    <w:rsid w:val="00C73735"/>
    <w:rsid w:val="00C73853"/>
    <w:rsid w:val="00C73875"/>
    <w:rsid w:val="00C73AD5"/>
    <w:rsid w:val="00C73B8F"/>
    <w:rsid w:val="00C73D6E"/>
    <w:rsid w:val="00C73E52"/>
    <w:rsid w:val="00C73FB0"/>
    <w:rsid w:val="00C740CD"/>
    <w:rsid w:val="00C74315"/>
    <w:rsid w:val="00C747F5"/>
    <w:rsid w:val="00C74851"/>
    <w:rsid w:val="00C74ABE"/>
    <w:rsid w:val="00C74B0B"/>
    <w:rsid w:val="00C74D71"/>
    <w:rsid w:val="00C74EF9"/>
    <w:rsid w:val="00C752B7"/>
    <w:rsid w:val="00C752DF"/>
    <w:rsid w:val="00C75930"/>
    <w:rsid w:val="00C75953"/>
    <w:rsid w:val="00C7596A"/>
    <w:rsid w:val="00C75A1A"/>
    <w:rsid w:val="00C75E62"/>
    <w:rsid w:val="00C75EBF"/>
    <w:rsid w:val="00C75FDD"/>
    <w:rsid w:val="00C76032"/>
    <w:rsid w:val="00C760BA"/>
    <w:rsid w:val="00C7628F"/>
    <w:rsid w:val="00C76334"/>
    <w:rsid w:val="00C76535"/>
    <w:rsid w:val="00C76594"/>
    <w:rsid w:val="00C768E4"/>
    <w:rsid w:val="00C76A85"/>
    <w:rsid w:val="00C76B77"/>
    <w:rsid w:val="00C76BB4"/>
    <w:rsid w:val="00C76DE4"/>
    <w:rsid w:val="00C77154"/>
    <w:rsid w:val="00C7716F"/>
    <w:rsid w:val="00C7724D"/>
    <w:rsid w:val="00C77676"/>
    <w:rsid w:val="00C776F4"/>
    <w:rsid w:val="00C77B5A"/>
    <w:rsid w:val="00C77C8F"/>
    <w:rsid w:val="00C77FDA"/>
    <w:rsid w:val="00C8008F"/>
    <w:rsid w:val="00C8011B"/>
    <w:rsid w:val="00C80443"/>
    <w:rsid w:val="00C8061F"/>
    <w:rsid w:val="00C808D5"/>
    <w:rsid w:val="00C80A88"/>
    <w:rsid w:val="00C80BD7"/>
    <w:rsid w:val="00C80F11"/>
    <w:rsid w:val="00C81161"/>
    <w:rsid w:val="00C8131A"/>
    <w:rsid w:val="00C81480"/>
    <w:rsid w:val="00C814E3"/>
    <w:rsid w:val="00C81B80"/>
    <w:rsid w:val="00C81D39"/>
    <w:rsid w:val="00C81DDF"/>
    <w:rsid w:val="00C81E7A"/>
    <w:rsid w:val="00C81FBD"/>
    <w:rsid w:val="00C8228A"/>
    <w:rsid w:val="00C82331"/>
    <w:rsid w:val="00C824AB"/>
    <w:rsid w:val="00C826B2"/>
    <w:rsid w:val="00C82930"/>
    <w:rsid w:val="00C82962"/>
    <w:rsid w:val="00C82992"/>
    <w:rsid w:val="00C82A9A"/>
    <w:rsid w:val="00C82F98"/>
    <w:rsid w:val="00C83049"/>
    <w:rsid w:val="00C83138"/>
    <w:rsid w:val="00C8353C"/>
    <w:rsid w:val="00C8394E"/>
    <w:rsid w:val="00C83A32"/>
    <w:rsid w:val="00C83B9C"/>
    <w:rsid w:val="00C83CC5"/>
    <w:rsid w:val="00C83DD5"/>
    <w:rsid w:val="00C83F75"/>
    <w:rsid w:val="00C84097"/>
    <w:rsid w:val="00C841FD"/>
    <w:rsid w:val="00C842F7"/>
    <w:rsid w:val="00C84502"/>
    <w:rsid w:val="00C846D2"/>
    <w:rsid w:val="00C8489A"/>
    <w:rsid w:val="00C848CC"/>
    <w:rsid w:val="00C84A2C"/>
    <w:rsid w:val="00C84E4C"/>
    <w:rsid w:val="00C84FF9"/>
    <w:rsid w:val="00C85112"/>
    <w:rsid w:val="00C851CD"/>
    <w:rsid w:val="00C852BA"/>
    <w:rsid w:val="00C8552A"/>
    <w:rsid w:val="00C8557F"/>
    <w:rsid w:val="00C85A8E"/>
    <w:rsid w:val="00C85ABA"/>
    <w:rsid w:val="00C85B20"/>
    <w:rsid w:val="00C85BD4"/>
    <w:rsid w:val="00C85DDE"/>
    <w:rsid w:val="00C85E6F"/>
    <w:rsid w:val="00C86033"/>
    <w:rsid w:val="00C86246"/>
    <w:rsid w:val="00C864BC"/>
    <w:rsid w:val="00C864C9"/>
    <w:rsid w:val="00C86637"/>
    <w:rsid w:val="00C866D4"/>
    <w:rsid w:val="00C8674D"/>
    <w:rsid w:val="00C86CE2"/>
    <w:rsid w:val="00C86F1A"/>
    <w:rsid w:val="00C873B9"/>
    <w:rsid w:val="00C875D6"/>
    <w:rsid w:val="00C875FC"/>
    <w:rsid w:val="00C8766C"/>
    <w:rsid w:val="00C87900"/>
    <w:rsid w:val="00C87DFA"/>
    <w:rsid w:val="00C87E4A"/>
    <w:rsid w:val="00C87EDC"/>
    <w:rsid w:val="00C87FFB"/>
    <w:rsid w:val="00C9041C"/>
    <w:rsid w:val="00C90556"/>
    <w:rsid w:val="00C9084C"/>
    <w:rsid w:val="00C908F5"/>
    <w:rsid w:val="00C90926"/>
    <w:rsid w:val="00C90960"/>
    <w:rsid w:val="00C90CDA"/>
    <w:rsid w:val="00C90F43"/>
    <w:rsid w:val="00C912F0"/>
    <w:rsid w:val="00C91473"/>
    <w:rsid w:val="00C91666"/>
    <w:rsid w:val="00C9176A"/>
    <w:rsid w:val="00C91903"/>
    <w:rsid w:val="00C91909"/>
    <w:rsid w:val="00C91ADE"/>
    <w:rsid w:val="00C91D4F"/>
    <w:rsid w:val="00C91F30"/>
    <w:rsid w:val="00C91F6A"/>
    <w:rsid w:val="00C92052"/>
    <w:rsid w:val="00C928B2"/>
    <w:rsid w:val="00C92AE3"/>
    <w:rsid w:val="00C92B2A"/>
    <w:rsid w:val="00C92D06"/>
    <w:rsid w:val="00C92E48"/>
    <w:rsid w:val="00C92F27"/>
    <w:rsid w:val="00C931C4"/>
    <w:rsid w:val="00C933B1"/>
    <w:rsid w:val="00C937FE"/>
    <w:rsid w:val="00C93B31"/>
    <w:rsid w:val="00C93BBF"/>
    <w:rsid w:val="00C93E84"/>
    <w:rsid w:val="00C9408E"/>
    <w:rsid w:val="00C9425E"/>
    <w:rsid w:val="00C949CB"/>
    <w:rsid w:val="00C94B38"/>
    <w:rsid w:val="00C94D85"/>
    <w:rsid w:val="00C94DB9"/>
    <w:rsid w:val="00C94F30"/>
    <w:rsid w:val="00C95012"/>
    <w:rsid w:val="00C950CA"/>
    <w:rsid w:val="00C95128"/>
    <w:rsid w:val="00C95302"/>
    <w:rsid w:val="00C954D6"/>
    <w:rsid w:val="00C95AAB"/>
    <w:rsid w:val="00C95B36"/>
    <w:rsid w:val="00C95B85"/>
    <w:rsid w:val="00C95B86"/>
    <w:rsid w:val="00C95ED8"/>
    <w:rsid w:val="00C961C0"/>
    <w:rsid w:val="00C9629D"/>
    <w:rsid w:val="00C96365"/>
    <w:rsid w:val="00C963BB"/>
    <w:rsid w:val="00C96713"/>
    <w:rsid w:val="00C96B07"/>
    <w:rsid w:val="00C96EF3"/>
    <w:rsid w:val="00C96F1E"/>
    <w:rsid w:val="00C970C4"/>
    <w:rsid w:val="00C97367"/>
    <w:rsid w:val="00C973EB"/>
    <w:rsid w:val="00C97489"/>
    <w:rsid w:val="00C975C3"/>
    <w:rsid w:val="00C9767B"/>
    <w:rsid w:val="00C976D1"/>
    <w:rsid w:val="00C97AD3"/>
    <w:rsid w:val="00CA0219"/>
    <w:rsid w:val="00CA04DC"/>
    <w:rsid w:val="00CA0739"/>
    <w:rsid w:val="00CA07B8"/>
    <w:rsid w:val="00CA0A25"/>
    <w:rsid w:val="00CA0E86"/>
    <w:rsid w:val="00CA0E8D"/>
    <w:rsid w:val="00CA11CE"/>
    <w:rsid w:val="00CA12F4"/>
    <w:rsid w:val="00CA142A"/>
    <w:rsid w:val="00CA170B"/>
    <w:rsid w:val="00CA18B6"/>
    <w:rsid w:val="00CA18FF"/>
    <w:rsid w:val="00CA1BDE"/>
    <w:rsid w:val="00CA1CC7"/>
    <w:rsid w:val="00CA1CF0"/>
    <w:rsid w:val="00CA1DBF"/>
    <w:rsid w:val="00CA1E8F"/>
    <w:rsid w:val="00CA1F50"/>
    <w:rsid w:val="00CA1FBA"/>
    <w:rsid w:val="00CA2220"/>
    <w:rsid w:val="00CA23E4"/>
    <w:rsid w:val="00CA2FA0"/>
    <w:rsid w:val="00CA3353"/>
    <w:rsid w:val="00CA37FF"/>
    <w:rsid w:val="00CA3B54"/>
    <w:rsid w:val="00CA3D0E"/>
    <w:rsid w:val="00CA3F66"/>
    <w:rsid w:val="00CA41D4"/>
    <w:rsid w:val="00CA4289"/>
    <w:rsid w:val="00CA4323"/>
    <w:rsid w:val="00CA48BA"/>
    <w:rsid w:val="00CA4C1A"/>
    <w:rsid w:val="00CA4D17"/>
    <w:rsid w:val="00CA4E0E"/>
    <w:rsid w:val="00CA508C"/>
    <w:rsid w:val="00CA5360"/>
    <w:rsid w:val="00CA5378"/>
    <w:rsid w:val="00CA56E7"/>
    <w:rsid w:val="00CA57DE"/>
    <w:rsid w:val="00CA5851"/>
    <w:rsid w:val="00CA5A56"/>
    <w:rsid w:val="00CA5B01"/>
    <w:rsid w:val="00CA5DCF"/>
    <w:rsid w:val="00CA5F5D"/>
    <w:rsid w:val="00CA60F9"/>
    <w:rsid w:val="00CA615C"/>
    <w:rsid w:val="00CA619F"/>
    <w:rsid w:val="00CA6468"/>
    <w:rsid w:val="00CA64B4"/>
    <w:rsid w:val="00CA6563"/>
    <w:rsid w:val="00CA68B7"/>
    <w:rsid w:val="00CA68D5"/>
    <w:rsid w:val="00CA68FD"/>
    <w:rsid w:val="00CA6D22"/>
    <w:rsid w:val="00CA6DB5"/>
    <w:rsid w:val="00CA6E07"/>
    <w:rsid w:val="00CA70D1"/>
    <w:rsid w:val="00CA717F"/>
    <w:rsid w:val="00CA73BD"/>
    <w:rsid w:val="00CA75A5"/>
    <w:rsid w:val="00CA75E5"/>
    <w:rsid w:val="00CA7761"/>
    <w:rsid w:val="00CA7822"/>
    <w:rsid w:val="00CA7A57"/>
    <w:rsid w:val="00CA7AAA"/>
    <w:rsid w:val="00CA7B50"/>
    <w:rsid w:val="00CA7E08"/>
    <w:rsid w:val="00CA7E8A"/>
    <w:rsid w:val="00CA7FC8"/>
    <w:rsid w:val="00CB0143"/>
    <w:rsid w:val="00CB0606"/>
    <w:rsid w:val="00CB0610"/>
    <w:rsid w:val="00CB062D"/>
    <w:rsid w:val="00CB0647"/>
    <w:rsid w:val="00CB0790"/>
    <w:rsid w:val="00CB0840"/>
    <w:rsid w:val="00CB0AF5"/>
    <w:rsid w:val="00CB0B32"/>
    <w:rsid w:val="00CB0B42"/>
    <w:rsid w:val="00CB0BF3"/>
    <w:rsid w:val="00CB0DB7"/>
    <w:rsid w:val="00CB0EB8"/>
    <w:rsid w:val="00CB0ED1"/>
    <w:rsid w:val="00CB1435"/>
    <w:rsid w:val="00CB1931"/>
    <w:rsid w:val="00CB19D9"/>
    <w:rsid w:val="00CB1C09"/>
    <w:rsid w:val="00CB1C86"/>
    <w:rsid w:val="00CB1DC6"/>
    <w:rsid w:val="00CB1DDB"/>
    <w:rsid w:val="00CB1E20"/>
    <w:rsid w:val="00CB1E90"/>
    <w:rsid w:val="00CB22FC"/>
    <w:rsid w:val="00CB2480"/>
    <w:rsid w:val="00CB24D1"/>
    <w:rsid w:val="00CB264F"/>
    <w:rsid w:val="00CB26EF"/>
    <w:rsid w:val="00CB28B8"/>
    <w:rsid w:val="00CB2B7C"/>
    <w:rsid w:val="00CB2C22"/>
    <w:rsid w:val="00CB2ECC"/>
    <w:rsid w:val="00CB3253"/>
    <w:rsid w:val="00CB32D6"/>
    <w:rsid w:val="00CB3421"/>
    <w:rsid w:val="00CB3527"/>
    <w:rsid w:val="00CB354E"/>
    <w:rsid w:val="00CB35B1"/>
    <w:rsid w:val="00CB362A"/>
    <w:rsid w:val="00CB3D13"/>
    <w:rsid w:val="00CB3D2B"/>
    <w:rsid w:val="00CB3F76"/>
    <w:rsid w:val="00CB407B"/>
    <w:rsid w:val="00CB4477"/>
    <w:rsid w:val="00CB48FA"/>
    <w:rsid w:val="00CB4B78"/>
    <w:rsid w:val="00CB4D60"/>
    <w:rsid w:val="00CB4DD1"/>
    <w:rsid w:val="00CB5009"/>
    <w:rsid w:val="00CB526A"/>
    <w:rsid w:val="00CB552B"/>
    <w:rsid w:val="00CB5848"/>
    <w:rsid w:val="00CB5A53"/>
    <w:rsid w:val="00CB5B87"/>
    <w:rsid w:val="00CB5BC1"/>
    <w:rsid w:val="00CB5BE4"/>
    <w:rsid w:val="00CB5C8C"/>
    <w:rsid w:val="00CB5F62"/>
    <w:rsid w:val="00CB6063"/>
    <w:rsid w:val="00CB6345"/>
    <w:rsid w:val="00CB65E5"/>
    <w:rsid w:val="00CB6623"/>
    <w:rsid w:val="00CB67D2"/>
    <w:rsid w:val="00CB6A06"/>
    <w:rsid w:val="00CB6BA5"/>
    <w:rsid w:val="00CB6C53"/>
    <w:rsid w:val="00CB6FD3"/>
    <w:rsid w:val="00CB71FC"/>
    <w:rsid w:val="00CB757C"/>
    <w:rsid w:val="00CB76DA"/>
    <w:rsid w:val="00CB7A28"/>
    <w:rsid w:val="00CB7B38"/>
    <w:rsid w:val="00CB7BC3"/>
    <w:rsid w:val="00CB7CA3"/>
    <w:rsid w:val="00CB7EDA"/>
    <w:rsid w:val="00CB7F6E"/>
    <w:rsid w:val="00CC011B"/>
    <w:rsid w:val="00CC045E"/>
    <w:rsid w:val="00CC05A1"/>
    <w:rsid w:val="00CC0765"/>
    <w:rsid w:val="00CC0925"/>
    <w:rsid w:val="00CC0A36"/>
    <w:rsid w:val="00CC0E3B"/>
    <w:rsid w:val="00CC0F7A"/>
    <w:rsid w:val="00CC10E3"/>
    <w:rsid w:val="00CC1128"/>
    <w:rsid w:val="00CC11C3"/>
    <w:rsid w:val="00CC150A"/>
    <w:rsid w:val="00CC1568"/>
    <w:rsid w:val="00CC16E2"/>
    <w:rsid w:val="00CC1715"/>
    <w:rsid w:val="00CC1AF5"/>
    <w:rsid w:val="00CC21E2"/>
    <w:rsid w:val="00CC26FB"/>
    <w:rsid w:val="00CC29EC"/>
    <w:rsid w:val="00CC2FB2"/>
    <w:rsid w:val="00CC304E"/>
    <w:rsid w:val="00CC31F0"/>
    <w:rsid w:val="00CC32DA"/>
    <w:rsid w:val="00CC365C"/>
    <w:rsid w:val="00CC381F"/>
    <w:rsid w:val="00CC3A07"/>
    <w:rsid w:val="00CC3B5B"/>
    <w:rsid w:val="00CC3F42"/>
    <w:rsid w:val="00CC3FE0"/>
    <w:rsid w:val="00CC4002"/>
    <w:rsid w:val="00CC4243"/>
    <w:rsid w:val="00CC4244"/>
    <w:rsid w:val="00CC43A0"/>
    <w:rsid w:val="00CC4483"/>
    <w:rsid w:val="00CC4DEF"/>
    <w:rsid w:val="00CC4E57"/>
    <w:rsid w:val="00CC4F39"/>
    <w:rsid w:val="00CC4F62"/>
    <w:rsid w:val="00CC5067"/>
    <w:rsid w:val="00CC536C"/>
    <w:rsid w:val="00CC54F2"/>
    <w:rsid w:val="00CC5A2D"/>
    <w:rsid w:val="00CC6697"/>
    <w:rsid w:val="00CC683E"/>
    <w:rsid w:val="00CC692B"/>
    <w:rsid w:val="00CC6A35"/>
    <w:rsid w:val="00CC6B91"/>
    <w:rsid w:val="00CC6F11"/>
    <w:rsid w:val="00CC7302"/>
    <w:rsid w:val="00CC747D"/>
    <w:rsid w:val="00CC78C4"/>
    <w:rsid w:val="00CC7A6A"/>
    <w:rsid w:val="00CC7D76"/>
    <w:rsid w:val="00CC7F03"/>
    <w:rsid w:val="00CD05F2"/>
    <w:rsid w:val="00CD06BE"/>
    <w:rsid w:val="00CD08A3"/>
    <w:rsid w:val="00CD10C3"/>
    <w:rsid w:val="00CD12A8"/>
    <w:rsid w:val="00CD1593"/>
    <w:rsid w:val="00CD16A8"/>
    <w:rsid w:val="00CD1715"/>
    <w:rsid w:val="00CD1A82"/>
    <w:rsid w:val="00CD1A96"/>
    <w:rsid w:val="00CD1CD3"/>
    <w:rsid w:val="00CD2006"/>
    <w:rsid w:val="00CD213E"/>
    <w:rsid w:val="00CD21F3"/>
    <w:rsid w:val="00CD245A"/>
    <w:rsid w:val="00CD25C8"/>
    <w:rsid w:val="00CD25FB"/>
    <w:rsid w:val="00CD29FE"/>
    <w:rsid w:val="00CD2A43"/>
    <w:rsid w:val="00CD2AED"/>
    <w:rsid w:val="00CD2BF7"/>
    <w:rsid w:val="00CD2C50"/>
    <w:rsid w:val="00CD2C5C"/>
    <w:rsid w:val="00CD2D86"/>
    <w:rsid w:val="00CD30B3"/>
    <w:rsid w:val="00CD314A"/>
    <w:rsid w:val="00CD344C"/>
    <w:rsid w:val="00CD347E"/>
    <w:rsid w:val="00CD3487"/>
    <w:rsid w:val="00CD354A"/>
    <w:rsid w:val="00CD354C"/>
    <w:rsid w:val="00CD361A"/>
    <w:rsid w:val="00CD370D"/>
    <w:rsid w:val="00CD3D65"/>
    <w:rsid w:val="00CD3E10"/>
    <w:rsid w:val="00CD3F5E"/>
    <w:rsid w:val="00CD4176"/>
    <w:rsid w:val="00CD4237"/>
    <w:rsid w:val="00CD4295"/>
    <w:rsid w:val="00CD42E2"/>
    <w:rsid w:val="00CD4321"/>
    <w:rsid w:val="00CD45A0"/>
    <w:rsid w:val="00CD46F4"/>
    <w:rsid w:val="00CD494C"/>
    <w:rsid w:val="00CD4994"/>
    <w:rsid w:val="00CD49BC"/>
    <w:rsid w:val="00CD4AE5"/>
    <w:rsid w:val="00CD4C0D"/>
    <w:rsid w:val="00CD4F4D"/>
    <w:rsid w:val="00CD4FE9"/>
    <w:rsid w:val="00CD5016"/>
    <w:rsid w:val="00CD519A"/>
    <w:rsid w:val="00CD522E"/>
    <w:rsid w:val="00CD524B"/>
    <w:rsid w:val="00CD5558"/>
    <w:rsid w:val="00CD567D"/>
    <w:rsid w:val="00CD57DE"/>
    <w:rsid w:val="00CD5C0B"/>
    <w:rsid w:val="00CD5EEC"/>
    <w:rsid w:val="00CD5F54"/>
    <w:rsid w:val="00CD639E"/>
    <w:rsid w:val="00CD64BD"/>
    <w:rsid w:val="00CD6745"/>
    <w:rsid w:val="00CD6BFA"/>
    <w:rsid w:val="00CD716A"/>
    <w:rsid w:val="00CD719A"/>
    <w:rsid w:val="00CD7382"/>
    <w:rsid w:val="00CD753D"/>
    <w:rsid w:val="00CD7B39"/>
    <w:rsid w:val="00CD7CD8"/>
    <w:rsid w:val="00CD7CE1"/>
    <w:rsid w:val="00CE0013"/>
    <w:rsid w:val="00CE001C"/>
    <w:rsid w:val="00CE0106"/>
    <w:rsid w:val="00CE016F"/>
    <w:rsid w:val="00CE018C"/>
    <w:rsid w:val="00CE03A1"/>
    <w:rsid w:val="00CE046C"/>
    <w:rsid w:val="00CE0838"/>
    <w:rsid w:val="00CE09E2"/>
    <w:rsid w:val="00CE0A0D"/>
    <w:rsid w:val="00CE0F97"/>
    <w:rsid w:val="00CE0FA6"/>
    <w:rsid w:val="00CE10C4"/>
    <w:rsid w:val="00CE1322"/>
    <w:rsid w:val="00CE13AF"/>
    <w:rsid w:val="00CE14CA"/>
    <w:rsid w:val="00CE1834"/>
    <w:rsid w:val="00CE19B7"/>
    <w:rsid w:val="00CE19DB"/>
    <w:rsid w:val="00CE1A90"/>
    <w:rsid w:val="00CE1B24"/>
    <w:rsid w:val="00CE1BE9"/>
    <w:rsid w:val="00CE1DC3"/>
    <w:rsid w:val="00CE1F47"/>
    <w:rsid w:val="00CE20FC"/>
    <w:rsid w:val="00CE2196"/>
    <w:rsid w:val="00CE2498"/>
    <w:rsid w:val="00CE27BA"/>
    <w:rsid w:val="00CE2ABE"/>
    <w:rsid w:val="00CE2C84"/>
    <w:rsid w:val="00CE322A"/>
    <w:rsid w:val="00CE336B"/>
    <w:rsid w:val="00CE365F"/>
    <w:rsid w:val="00CE3824"/>
    <w:rsid w:val="00CE3886"/>
    <w:rsid w:val="00CE4006"/>
    <w:rsid w:val="00CE42BF"/>
    <w:rsid w:val="00CE42F8"/>
    <w:rsid w:val="00CE47EB"/>
    <w:rsid w:val="00CE4AA1"/>
    <w:rsid w:val="00CE4F2A"/>
    <w:rsid w:val="00CE502E"/>
    <w:rsid w:val="00CE5092"/>
    <w:rsid w:val="00CE5125"/>
    <w:rsid w:val="00CE514E"/>
    <w:rsid w:val="00CE5241"/>
    <w:rsid w:val="00CE54B3"/>
    <w:rsid w:val="00CE580B"/>
    <w:rsid w:val="00CE584C"/>
    <w:rsid w:val="00CE5916"/>
    <w:rsid w:val="00CE592A"/>
    <w:rsid w:val="00CE5930"/>
    <w:rsid w:val="00CE5A7D"/>
    <w:rsid w:val="00CE5DB8"/>
    <w:rsid w:val="00CE5FA2"/>
    <w:rsid w:val="00CE6264"/>
    <w:rsid w:val="00CE62AE"/>
    <w:rsid w:val="00CE6505"/>
    <w:rsid w:val="00CE6538"/>
    <w:rsid w:val="00CE6615"/>
    <w:rsid w:val="00CE66C8"/>
    <w:rsid w:val="00CE677D"/>
    <w:rsid w:val="00CE6826"/>
    <w:rsid w:val="00CE68C6"/>
    <w:rsid w:val="00CE695E"/>
    <w:rsid w:val="00CE6971"/>
    <w:rsid w:val="00CE6A89"/>
    <w:rsid w:val="00CE6C83"/>
    <w:rsid w:val="00CE7173"/>
    <w:rsid w:val="00CE7242"/>
    <w:rsid w:val="00CE731E"/>
    <w:rsid w:val="00CE7793"/>
    <w:rsid w:val="00CE7899"/>
    <w:rsid w:val="00CE7927"/>
    <w:rsid w:val="00CE7932"/>
    <w:rsid w:val="00CE7984"/>
    <w:rsid w:val="00CE79C6"/>
    <w:rsid w:val="00CE7BA2"/>
    <w:rsid w:val="00CE7C1F"/>
    <w:rsid w:val="00CE7F25"/>
    <w:rsid w:val="00CE7FCD"/>
    <w:rsid w:val="00CF0147"/>
    <w:rsid w:val="00CF02AD"/>
    <w:rsid w:val="00CF036F"/>
    <w:rsid w:val="00CF0622"/>
    <w:rsid w:val="00CF07CF"/>
    <w:rsid w:val="00CF0891"/>
    <w:rsid w:val="00CF08F2"/>
    <w:rsid w:val="00CF093F"/>
    <w:rsid w:val="00CF0C2D"/>
    <w:rsid w:val="00CF0CC2"/>
    <w:rsid w:val="00CF1890"/>
    <w:rsid w:val="00CF2A98"/>
    <w:rsid w:val="00CF2AFF"/>
    <w:rsid w:val="00CF2B78"/>
    <w:rsid w:val="00CF2C43"/>
    <w:rsid w:val="00CF2E8E"/>
    <w:rsid w:val="00CF2F5E"/>
    <w:rsid w:val="00CF311D"/>
    <w:rsid w:val="00CF31D3"/>
    <w:rsid w:val="00CF3485"/>
    <w:rsid w:val="00CF37B0"/>
    <w:rsid w:val="00CF387D"/>
    <w:rsid w:val="00CF395A"/>
    <w:rsid w:val="00CF3994"/>
    <w:rsid w:val="00CF39BB"/>
    <w:rsid w:val="00CF3CD0"/>
    <w:rsid w:val="00CF3DF4"/>
    <w:rsid w:val="00CF4035"/>
    <w:rsid w:val="00CF4414"/>
    <w:rsid w:val="00CF4454"/>
    <w:rsid w:val="00CF450B"/>
    <w:rsid w:val="00CF45C4"/>
    <w:rsid w:val="00CF4686"/>
    <w:rsid w:val="00CF4737"/>
    <w:rsid w:val="00CF4742"/>
    <w:rsid w:val="00CF476D"/>
    <w:rsid w:val="00CF4922"/>
    <w:rsid w:val="00CF4AA7"/>
    <w:rsid w:val="00CF4B9E"/>
    <w:rsid w:val="00CF5265"/>
    <w:rsid w:val="00CF52B8"/>
    <w:rsid w:val="00CF52C6"/>
    <w:rsid w:val="00CF54CE"/>
    <w:rsid w:val="00CF5998"/>
    <w:rsid w:val="00CF5A1A"/>
    <w:rsid w:val="00CF5AAD"/>
    <w:rsid w:val="00CF60C6"/>
    <w:rsid w:val="00CF6282"/>
    <w:rsid w:val="00CF639C"/>
    <w:rsid w:val="00CF641C"/>
    <w:rsid w:val="00CF655B"/>
    <w:rsid w:val="00CF65CC"/>
    <w:rsid w:val="00CF66A4"/>
    <w:rsid w:val="00CF66BD"/>
    <w:rsid w:val="00CF67D8"/>
    <w:rsid w:val="00CF682B"/>
    <w:rsid w:val="00CF68EF"/>
    <w:rsid w:val="00CF6D3E"/>
    <w:rsid w:val="00CF709C"/>
    <w:rsid w:val="00CF71E1"/>
    <w:rsid w:val="00CF730C"/>
    <w:rsid w:val="00CF7342"/>
    <w:rsid w:val="00CF73C6"/>
    <w:rsid w:val="00CF7762"/>
    <w:rsid w:val="00CF7A2C"/>
    <w:rsid w:val="00CF7B9E"/>
    <w:rsid w:val="00CF7E36"/>
    <w:rsid w:val="00D0000A"/>
    <w:rsid w:val="00D00064"/>
    <w:rsid w:val="00D0014B"/>
    <w:rsid w:val="00D002B0"/>
    <w:rsid w:val="00D0050A"/>
    <w:rsid w:val="00D0053A"/>
    <w:rsid w:val="00D0070B"/>
    <w:rsid w:val="00D00920"/>
    <w:rsid w:val="00D009CA"/>
    <w:rsid w:val="00D00D0E"/>
    <w:rsid w:val="00D0111A"/>
    <w:rsid w:val="00D01147"/>
    <w:rsid w:val="00D01170"/>
    <w:rsid w:val="00D01448"/>
    <w:rsid w:val="00D014F4"/>
    <w:rsid w:val="00D01689"/>
    <w:rsid w:val="00D01782"/>
    <w:rsid w:val="00D01830"/>
    <w:rsid w:val="00D01A60"/>
    <w:rsid w:val="00D01C24"/>
    <w:rsid w:val="00D01F1C"/>
    <w:rsid w:val="00D01F6C"/>
    <w:rsid w:val="00D021D7"/>
    <w:rsid w:val="00D02309"/>
    <w:rsid w:val="00D0239E"/>
    <w:rsid w:val="00D023AD"/>
    <w:rsid w:val="00D02532"/>
    <w:rsid w:val="00D025DB"/>
    <w:rsid w:val="00D02724"/>
    <w:rsid w:val="00D02EB2"/>
    <w:rsid w:val="00D02FC3"/>
    <w:rsid w:val="00D034E5"/>
    <w:rsid w:val="00D03642"/>
    <w:rsid w:val="00D03704"/>
    <w:rsid w:val="00D037E4"/>
    <w:rsid w:val="00D03806"/>
    <w:rsid w:val="00D0382D"/>
    <w:rsid w:val="00D041D6"/>
    <w:rsid w:val="00D04220"/>
    <w:rsid w:val="00D04757"/>
    <w:rsid w:val="00D04865"/>
    <w:rsid w:val="00D0488B"/>
    <w:rsid w:val="00D04B2D"/>
    <w:rsid w:val="00D04CCE"/>
    <w:rsid w:val="00D0535B"/>
    <w:rsid w:val="00D05374"/>
    <w:rsid w:val="00D0545C"/>
    <w:rsid w:val="00D0573F"/>
    <w:rsid w:val="00D058D2"/>
    <w:rsid w:val="00D05F60"/>
    <w:rsid w:val="00D060C4"/>
    <w:rsid w:val="00D061B0"/>
    <w:rsid w:val="00D064CD"/>
    <w:rsid w:val="00D06562"/>
    <w:rsid w:val="00D0671E"/>
    <w:rsid w:val="00D06921"/>
    <w:rsid w:val="00D0695C"/>
    <w:rsid w:val="00D069D4"/>
    <w:rsid w:val="00D06A45"/>
    <w:rsid w:val="00D06C18"/>
    <w:rsid w:val="00D06EB7"/>
    <w:rsid w:val="00D06F0E"/>
    <w:rsid w:val="00D07188"/>
    <w:rsid w:val="00D073A8"/>
    <w:rsid w:val="00D0741D"/>
    <w:rsid w:val="00D0755C"/>
    <w:rsid w:val="00D07614"/>
    <w:rsid w:val="00D07615"/>
    <w:rsid w:val="00D07616"/>
    <w:rsid w:val="00D07B9A"/>
    <w:rsid w:val="00D07C67"/>
    <w:rsid w:val="00D07DA4"/>
    <w:rsid w:val="00D07F6F"/>
    <w:rsid w:val="00D100F4"/>
    <w:rsid w:val="00D102F8"/>
    <w:rsid w:val="00D10466"/>
    <w:rsid w:val="00D10772"/>
    <w:rsid w:val="00D10D99"/>
    <w:rsid w:val="00D10E0B"/>
    <w:rsid w:val="00D10FFB"/>
    <w:rsid w:val="00D1123E"/>
    <w:rsid w:val="00D11458"/>
    <w:rsid w:val="00D1180D"/>
    <w:rsid w:val="00D118ED"/>
    <w:rsid w:val="00D11AA4"/>
    <w:rsid w:val="00D11DD6"/>
    <w:rsid w:val="00D1210A"/>
    <w:rsid w:val="00D1225A"/>
    <w:rsid w:val="00D12328"/>
    <w:rsid w:val="00D12547"/>
    <w:rsid w:val="00D12BFE"/>
    <w:rsid w:val="00D12C81"/>
    <w:rsid w:val="00D12E48"/>
    <w:rsid w:val="00D12FB0"/>
    <w:rsid w:val="00D12FD9"/>
    <w:rsid w:val="00D1308D"/>
    <w:rsid w:val="00D130CB"/>
    <w:rsid w:val="00D13525"/>
    <w:rsid w:val="00D135F5"/>
    <w:rsid w:val="00D1393D"/>
    <w:rsid w:val="00D142B1"/>
    <w:rsid w:val="00D14552"/>
    <w:rsid w:val="00D14874"/>
    <w:rsid w:val="00D14A27"/>
    <w:rsid w:val="00D14A82"/>
    <w:rsid w:val="00D14C12"/>
    <w:rsid w:val="00D14C28"/>
    <w:rsid w:val="00D14CC0"/>
    <w:rsid w:val="00D14D1A"/>
    <w:rsid w:val="00D14F4C"/>
    <w:rsid w:val="00D14FD4"/>
    <w:rsid w:val="00D151EC"/>
    <w:rsid w:val="00D154A9"/>
    <w:rsid w:val="00D1559A"/>
    <w:rsid w:val="00D15636"/>
    <w:rsid w:val="00D15796"/>
    <w:rsid w:val="00D158DD"/>
    <w:rsid w:val="00D159D2"/>
    <w:rsid w:val="00D15B64"/>
    <w:rsid w:val="00D15CDF"/>
    <w:rsid w:val="00D15EB6"/>
    <w:rsid w:val="00D1628D"/>
    <w:rsid w:val="00D16305"/>
    <w:rsid w:val="00D1642F"/>
    <w:rsid w:val="00D16642"/>
    <w:rsid w:val="00D16678"/>
    <w:rsid w:val="00D168DF"/>
    <w:rsid w:val="00D169CD"/>
    <w:rsid w:val="00D16C6D"/>
    <w:rsid w:val="00D16EBB"/>
    <w:rsid w:val="00D16F47"/>
    <w:rsid w:val="00D16F92"/>
    <w:rsid w:val="00D16FB9"/>
    <w:rsid w:val="00D171FA"/>
    <w:rsid w:val="00D17488"/>
    <w:rsid w:val="00D178B6"/>
    <w:rsid w:val="00D17AA6"/>
    <w:rsid w:val="00D17B51"/>
    <w:rsid w:val="00D17CB4"/>
    <w:rsid w:val="00D17DF2"/>
    <w:rsid w:val="00D17E17"/>
    <w:rsid w:val="00D17ED5"/>
    <w:rsid w:val="00D17FE1"/>
    <w:rsid w:val="00D200F9"/>
    <w:rsid w:val="00D2020E"/>
    <w:rsid w:val="00D20336"/>
    <w:rsid w:val="00D203B1"/>
    <w:rsid w:val="00D203D8"/>
    <w:rsid w:val="00D203DF"/>
    <w:rsid w:val="00D2047B"/>
    <w:rsid w:val="00D2065D"/>
    <w:rsid w:val="00D20869"/>
    <w:rsid w:val="00D209F1"/>
    <w:rsid w:val="00D20AA0"/>
    <w:rsid w:val="00D20EB1"/>
    <w:rsid w:val="00D2111B"/>
    <w:rsid w:val="00D213C8"/>
    <w:rsid w:val="00D2167F"/>
    <w:rsid w:val="00D21741"/>
    <w:rsid w:val="00D2199F"/>
    <w:rsid w:val="00D219AA"/>
    <w:rsid w:val="00D21C94"/>
    <w:rsid w:val="00D21DD7"/>
    <w:rsid w:val="00D21F96"/>
    <w:rsid w:val="00D21FB9"/>
    <w:rsid w:val="00D21FFF"/>
    <w:rsid w:val="00D2208E"/>
    <w:rsid w:val="00D221D3"/>
    <w:rsid w:val="00D22249"/>
    <w:rsid w:val="00D2234E"/>
    <w:rsid w:val="00D224D0"/>
    <w:rsid w:val="00D2255D"/>
    <w:rsid w:val="00D225E0"/>
    <w:rsid w:val="00D22630"/>
    <w:rsid w:val="00D226EB"/>
    <w:rsid w:val="00D22A42"/>
    <w:rsid w:val="00D22B27"/>
    <w:rsid w:val="00D22C92"/>
    <w:rsid w:val="00D22D1C"/>
    <w:rsid w:val="00D22D47"/>
    <w:rsid w:val="00D22F5F"/>
    <w:rsid w:val="00D22FE7"/>
    <w:rsid w:val="00D230EB"/>
    <w:rsid w:val="00D2342B"/>
    <w:rsid w:val="00D23439"/>
    <w:rsid w:val="00D23A2A"/>
    <w:rsid w:val="00D24101"/>
    <w:rsid w:val="00D243E7"/>
    <w:rsid w:val="00D244AE"/>
    <w:rsid w:val="00D247BD"/>
    <w:rsid w:val="00D24866"/>
    <w:rsid w:val="00D24AEA"/>
    <w:rsid w:val="00D24B07"/>
    <w:rsid w:val="00D24B34"/>
    <w:rsid w:val="00D24C4E"/>
    <w:rsid w:val="00D24D30"/>
    <w:rsid w:val="00D24F4E"/>
    <w:rsid w:val="00D25227"/>
    <w:rsid w:val="00D25367"/>
    <w:rsid w:val="00D258F1"/>
    <w:rsid w:val="00D259DB"/>
    <w:rsid w:val="00D25BD9"/>
    <w:rsid w:val="00D25E67"/>
    <w:rsid w:val="00D25F60"/>
    <w:rsid w:val="00D261EE"/>
    <w:rsid w:val="00D2626E"/>
    <w:rsid w:val="00D26278"/>
    <w:rsid w:val="00D26355"/>
    <w:rsid w:val="00D26590"/>
    <w:rsid w:val="00D26708"/>
    <w:rsid w:val="00D26749"/>
    <w:rsid w:val="00D267EF"/>
    <w:rsid w:val="00D26926"/>
    <w:rsid w:val="00D2695F"/>
    <w:rsid w:val="00D26B95"/>
    <w:rsid w:val="00D26BEF"/>
    <w:rsid w:val="00D26D5A"/>
    <w:rsid w:val="00D26DA2"/>
    <w:rsid w:val="00D27217"/>
    <w:rsid w:val="00D276A2"/>
    <w:rsid w:val="00D277F6"/>
    <w:rsid w:val="00D3018E"/>
    <w:rsid w:val="00D301BB"/>
    <w:rsid w:val="00D30514"/>
    <w:rsid w:val="00D30628"/>
    <w:rsid w:val="00D307A6"/>
    <w:rsid w:val="00D30AE0"/>
    <w:rsid w:val="00D30B01"/>
    <w:rsid w:val="00D30DD5"/>
    <w:rsid w:val="00D310B3"/>
    <w:rsid w:val="00D313CB"/>
    <w:rsid w:val="00D31553"/>
    <w:rsid w:val="00D31572"/>
    <w:rsid w:val="00D31593"/>
    <w:rsid w:val="00D3163F"/>
    <w:rsid w:val="00D3164C"/>
    <w:rsid w:val="00D31B28"/>
    <w:rsid w:val="00D31CAF"/>
    <w:rsid w:val="00D31CD5"/>
    <w:rsid w:val="00D32050"/>
    <w:rsid w:val="00D3216F"/>
    <w:rsid w:val="00D322DB"/>
    <w:rsid w:val="00D32327"/>
    <w:rsid w:val="00D3235E"/>
    <w:rsid w:val="00D324FC"/>
    <w:rsid w:val="00D3268E"/>
    <w:rsid w:val="00D32749"/>
    <w:rsid w:val="00D32781"/>
    <w:rsid w:val="00D3286C"/>
    <w:rsid w:val="00D328CE"/>
    <w:rsid w:val="00D329BF"/>
    <w:rsid w:val="00D32BCF"/>
    <w:rsid w:val="00D32E42"/>
    <w:rsid w:val="00D32E66"/>
    <w:rsid w:val="00D33194"/>
    <w:rsid w:val="00D331D2"/>
    <w:rsid w:val="00D33778"/>
    <w:rsid w:val="00D33844"/>
    <w:rsid w:val="00D33DF1"/>
    <w:rsid w:val="00D33EFB"/>
    <w:rsid w:val="00D33F71"/>
    <w:rsid w:val="00D34462"/>
    <w:rsid w:val="00D3453E"/>
    <w:rsid w:val="00D34827"/>
    <w:rsid w:val="00D34839"/>
    <w:rsid w:val="00D34888"/>
    <w:rsid w:val="00D348B0"/>
    <w:rsid w:val="00D34E30"/>
    <w:rsid w:val="00D34F8C"/>
    <w:rsid w:val="00D35146"/>
    <w:rsid w:val="00D35388"/>
    <w:rsid w:val="00D35460"/>
    <w:rsid w:val="00D3547C"/>
    <w:rsid w:val="00D355DB"/>
    <w:rsid w:val="00D35652"/>
    <w:rsid w:val="00D356E5"/>
    <w:rsid w:val="00D3583C"/>
    <w:rsid w:val="00D3585A"/>
    <w:rsid w:val="00D358BE"/>
    <w:rsid w:val="00D359DF"/>
    <w:rsid w:val="00D35B02"/>
    <w:rsid w:val="00D35E70"/>
    <w:rsid w:val="00D36368"/>
    <w:rsid w:val="00D36498"/>
    <w:rsid w:val="00D36521"/>
    <w:rsid w:val="00D36756"/>
    <w:rsid w:val="00D367A3"/>
    <w:rsid w:val="00D36804"/>
    <w:rsid w:val="00D36836"/>
    <w:rsid w:val="00D36A31"/>
    <w:rsid w:val="00D36A54"/>
    <w:rsid w:val="00D36A76"/>
    <w:rsid w:val="00D36A88"/>
    <w:rsid w:val="00D36D06"/>
    <w:rsid w:val="00D36FF8"/>
    <w:rsid w:val="00D371F1"/>
    <w:rsid w:val="00D372AB"/>
    <w:rsid w:val="00D376CC"/>
    <w:rsid w:val="00D376E8"/>
    <w:rsid w:val="00D37715"/>
    <w:rsid w:val="00D37882"/>
    <w:rsid w:val="00D378F3"/>
    <w:rsid w:val="00D3799B"/>
    <w:rsid w:val="00D37AEB"/>
    <w:rsid w:val="00D37C1C"/>
    <w:rsid w:val="00D37D5F"/>
    <w:rsid w:val="00D37ECC"/>
    <w:rsid w:val="00D37FF7"/>
    <w:rsid w:val="00D403C1"/>
    <w:rsid w:val="00D40511"/>
    <w:rsid w:val="00D406D9"/>
    <w:rsid w:val="00D407ED"/>
    <w:rsid w:val="00D40A95"/>
    <w:rsid w:val="00D40CCC"/>
    <w:rsid w:val="00D40E03"/>
    <w:rsid w:val="00D40EAD"/>
    <w:rsid w:val="00D41044"/>
    <w:rsid w:val="00D4147B"/>
    <w:rsid w:val="00D4174A"/>
    <w:rsid w:val="00D417A4"/>
    <w:rsid w:val="00D417C9"/>
    <w:rsid w:val="00D419A0"/>
    <w:rsid w:val="00D41B1C"/>
    <w:rsid w:val="00D41E5D"/>
    <w:rsid w:val="00D41FE2"/>
    <w:rsid w:val="00D421F0"/>
    <w:rsid w:val="00D42427"/>
    <w:rsid w:val="00D4254E"/>
    <w:rsid w:val="00D4260C"/>
    <w:rsid w:val="00D42931"/>
    <w:rsid w:val="00D42933"/>
    <w:rsid w:val="00D42982"/>
    <w:rsid w:val="00D42A15"/>
    <w:rsid w:val="00D42AC1"/>
    <w:rsid w:val="00D42CC2"/>
    <w:rsid w:val="00D42CC5"/>
    <w:rsid w:val="00D42DBE"/>
    <w:rsid w:val="00D42DF7"/>
    <w:rsid w:val="00D42F61"/>
    <w:rsid w:val="00D4334E"/>
    <w:rsid w:val="00D4343D"/>
    <w:rsid w:val="00D4380F"/>
    <w:rsid w:val="00D43925"/>
    <w:rsid w:val="00D43F78"/>
    <w:rsid w:val="00D44138"/>
    <w:rsid w:val="00D4415F"/>
    <w:rsid w:val="00D441D2"/>
    <w:rsid w:val="00D44231"/>
    <w:rsid w:val="00D4424C"/>
    <w:rsid w:val="00D44C94"/>
    <w:rsid w:val="00D44EB0"/>
    <w:rsid w:val="00D451AC"/>
    <w:rsid w:val="00D452C6"/>
    <w:rsid w:val="00D4546E"/>
    <w:rsid w:val="00D45644"/>
    <w:rsid w:val="00D45941"/>
    <w:rsid w:val="00D45DB1"/>
    <w:rsid w:val="00D45E16"/>
    <w:rsid w:val="00D461B4"/>
    <w:rsid w:val="00D46412"/>
    <w:rsid w:val="00D46681"/>
    <w:rsid w:val="00D466E6"/>
    <w:rsid w:val="00D469ED"/>
    <w:rsid w:val="00D46A6C"/>
    <w:rsid w:val="00D46AA9"/>
    <w:rsid w:val="00D46AB0"/>
    <w:rsid w:val="00D46D70"/>
    <w:rsid w:val="00D46EAB"/>
    <w:rsid w:val="00D46F1B"/>
    <w:rsid w:val="00D4717D"/>
    <w:rsid w:val="00D471BB"/>
    <w:rsid w:val="00D47420"/>
    <w:rsid w:val="00D47522"/>
    <w:rsid w:val="00D47679"/>
    <w:rsid w:val="00D476D6"/>
    <w:rsid w:val="00D500B8"/>
    <w:rsid w:val="00D503A7"/>
    <w:rsid w:val="00D503EA"/>
    <w:rsid w:val="00D50508"/>
    <w:rsid w:val="00D505A3"/>
    <w:rsid w:val="00D505F3"/>
    <w:rsid w:val="00D50849"/>
    <w:rsid w:val="00D50FBA"/>
    <w:rsid w:val="00D51217"/>
    <w:rsid w:val="00D512DF"/>
    <w:rsid w:val="00D516A5"/>
    <w:rsid w:val="00D51761"/>
    <w:rsid w:val="00D51827"/>
    <w:rsid w:val="00D51A1B"/>
    <w:rsid w:val="00D51A35"/>
    <w:rsid w:val="00D51A3C"/>
    <w:rsid w:val="00D51D94"/>
    <w:rsid w:val="00D51EC8"/>
    <w:rsid w:val="00D52467"/>
    <w:rsid w:val="00D52673"/>
    <w:rsid w:val="00D52A60"/>
    <w:rsid w:val="00D52AFC"/>
    <w:rsid w:val="00D52B9D"/>
    <w:rsid w:val="00D52BEF"/>
    <w:rsid w:val="00D52E4B"/>
    <w:rsid w:val="00D53231"/>
    <w:rsid w:val="00D5348A"/>
    <w:rsid w:val="00D53CD8"/>
    <w:rsid w:val="00D53CF5"/>
    <w:rsid w:val="00D53DBD"/>
    <w:rsid w:val="00D540F6"/>
    <w:rsid w:val="00D54336"/>
    <w:rsid w:val="00D5437B"/>
    <w:rsid w:val="00D54473"/>
    <w:rsid w:val="00D5470D"/>
    <w:rsid w:val="00D54721"/>
    <w:rsid w:val="00D54D5D"/>
    <w:rsid w:val="00D5501E"/>
    <w:rsid w:val="00D55273"/>
    <w:rsid w:val="00D55804"/>
    <w:rsid w:val="00D55A27"/>
    <w:rsid w:val="00D55A8C"/>
    <w:rsid w:val="00D55B3C"/>
    <w:rsid w:val="00D55C47"/>
    <w:rsid w:val="00D56244"/>
    <w:rsid w:val="00D562D4"/>
    <w:rsid w:val="00D562F4"/>
    <w:rsid w:val="00D56431"/>
    <w:rsid w:val="00D565DC"/>
    <w:rsid w:val="00D56622"/>
    <w:rsid w:val="00D56824"/>
    <w:rsid w:val="00D569C6"/>
    <w:rsid w:val="00D56A59"/>
    <w:rsid w:val="00D56C30"/>
    <w:rsid w:val="00D56DF1"/>
    <w:rsid w:val="00D574BF"/>
    <w:rsid w:val="00D574E7"/>
    <w:rsid w:val="00D57555"/>
    <w:rsid w:val="00D575D8"/>
    <w:rsid w:val="00D5765F"/>
    <w:rsid w:val="00D576D2"/>
    <w:rsid w:val="00D57A26"/>
    <w:rsid w:val="00D57A50"/>
    <w:rsid w:val="00D57ABB"/>
    <w:rsid w:val="00D57B7F"/>
    <w:rsid w:val="00D600B6"/>
    <w:rsid w:val="00D6022D"/>
    <w:rsid w:val="00D6053D"/>
    <w:rsid w:val="00D6062B"/>
    <w:rsid w:val="00D6081E"/>
    <w:rsid w:val="00D608D2"/>
    <w:rsid w:val="00D609C7"/>
    <w:rsid w:val="00D60B0A"/>
    <w:rsid w:val="00D60BA9"/>
    <w:rsid w:val="00D60BE7"/>
    <w:rsid w:val="00D60F6D"/>
    <w:rsid w:val="00D61306"/>
    <w:rsid w:val="00D6137E"/>
    <w:rsid w:val="00D61889"/>
    <w:rsid w:val="00D6193F"/>
    <w:rsid w:val="00D61A6C"/>
    <w:rsid w:val="00D61C9C"/>
    <w:rsid w:val="00D61CBC"/>
    <w:rsid w:val="00D61DB7"/>
    <w:rsid w:val="00D61EB7"/>
    <w:rsid w:val="00D61F2B"/>
    <w:rsid w:val="00D621A8"/>
    <w:rsid w:val="00D6224C"/>
    <w:rsid w:val="00D62290"/>
    <w:rsid w:val="00D622E4"/>
    <w:rsid w:val="00D624F7"/>
    <w:rsid w:val="00D62625"/>
    <w:rsid w:val="00D6293F"/>
    <w:rsid w:val="00D62ABE"/>
    <w:rsid w:val="00D62B18"/>
    <w:rsid w:val="00D62F96"/>
    <w:rsid w:val="00D6318D"/>
    <w:rsid w:val="00D6321E"/>
    <w:rsid w:val="00D6330B"/>
    <w:rsid w:val="00D63448"/>
    <w:rsid w:val="00D639E2"/>
    <w:rsid w:val="00D63AB2"/>
    <w:rsid w:val="00D63B04"/>
    <w:rsid w:val="00D63C6A"/>
    <w:rsid w:val="00D63E57"/>
    <w:rsid w:val="00D63F65"/>
    <w:rsid w:val="00D63F8B"/>
    <w:rsid w:val="00D640EE"/>
    <w:rsid w:val="00D644A1"/>
    <w:rsid w:val="00D64672"/>
    <w:rsid w:val="00D647F2"/>
    <w:rsid w:val="00D64832"/>
    <w:rsid w:val="00D64C88"/>
    <w:rsid w:val="00D64D40"/>
    <w:rsid w:val="00D6501B"/>
    <w:rsid w:val="00D652DB"/>
    <w:rsid w:val="00D65499"/>
    <w:rsid w:val="00D6549B"/>
    <w:rsid w:val="00D65661"/>
    <w:rsid w:val="00D65707"/>
    <w:rsid w:val="00D65B96"/>
    <w:rsid w:val="00D65BEC"/>
    <w:rsid w:val="00D65DED"/>
    <w:rsid w:val="00D65E0F"/>
    <w:rsid w:val="00D6627E"/>
    <w:rsid w:val="00D663DA"/>
    <w:rsid w:val="00D664C8"/>
    <w:rsid w:val="00D66532"/>
    <w:rsid w:val="00D665C9"/>
    <w:rsid w:val="00D6695D"/>
    <w:rsid w:val="00D669CE"/>
    <w:rsid w:val="00D66A9C"/>
    <w:rsid w:val="00D66AB0"/>
    <w:rsid w:val="00D66C0B"/>
    <w:rsid w:val="00D66C45"/>
    <w:rsid w:val="00D66D4A"/>
    <w:rsid w:val="00D66DA4"/>
    <w:rsid w:val="00D66DEC"/>
    <w:rsid w:val="00D66EFA"/>
    <w:rsid w:val="00D6736F"/>
    <w:rsid w:val="00D67478"/>
    <w:rsid w:val="00D67688"/>
    <w:rsid w:val="00D676EF"/>
    <w:rsid w:val="00D677E7"/>
    <w:rsid w:val="00D67D01"/>
    <w:rsid w:val="00D67E35"/>
    <w:rsid w:val="00D70090"/>
    <w:rsid w:val="00D704A7"/>
    <w:rsid w:val="00D70579"/>
    <w:rsid w:val="00D70716"/>
    <w:rsid w:val="00D7081B"/>
    <w:rsid w:val="00D70987"/>
    <w:rsid w:val="00D70F44"/>
    <w:rsid w:val="00D7138F"/>
    <w:rsid w:val="00D717CC"/>
    <w:rsid w:val="00D71995"/>
    <w:rsid w:val="00D71B2C"/>
    <w:rsid w:val="00D71BA7"/>
    <w:rsid w:val="00D71E6C"/>
    <w:rsid w:val="00D71EAE"/>
    <w:rsid w:val="00D721F8"/>
    <w:rsid w:val="00D722E6"/>
    <w:rsid w:val="00D7299F"/>
    <w:rsid w:val="00D72B2B"/>
    <w:rsid w:val="00D72D78"/>
    <w:rsid w:val="00D7335B"/>
    <w:rsid w:val="00D73723"/>
    <w:rsid w:val="00D73A42"/>
    <w:rsid w:val="00D73C4B"/>
    <w:rsid w:val="00D7400C"/>
    <w:rsid w:val="00D7428E"/>
    <w:rsid w:val="00D74414"/>
    <w:rsid w:val="00D745AD"/>
    <w:rsid w:val="00D7495E"/>
    <w:rsid w:val="00D74A77"/>
    <w:rsid w:val="00D74BBB"/>
    <w:rsid w:val="00D74D55"/>
    <w:rsid w:val="00D7524E"/>
    <w:rsid w:val="00D75566"/>
    <w:rsid w:val="00D756EA"/>
    <w:rsid w:val="00D75942"/>
    <w:rsid w:val="00D75EE1"/>
    <w:rsid w:val="00D75EE5"/>
    <w:rsid w:val="00D7623C"/>
    <w:rsid w:val="00D762B0"/>
    <w:rsid w:val="00D76395"/>
    <w:rsid w:val="00D764AE"/>
    <w:rsid w:val="00D76604"/>
    <w:rsid w:val="00D766B4"/>
    <w:rsid w:val="00D7683D"/>
    <w:rsid w:val="00D768FD"/>
    <w:rsid w:val="00D769F5"/>
    <w:rsid w:val="00D76C2B"/>
    <w:rsid w:val="00D76C55"/>
    <w:rsid w:val="00D76CB9"/>
    <w:rsid w:val="00D76E02"/>
    <w:rsid w:val="00D76ECC"/>
    <w:rsid w:val="00D77175"/>
    <w:rsid w:val="00D7728D"/>
    <w:rsid w:val="00D772A5"/>
    <w:rsid w:val="00D77560"/>
    <w:rsid w:val="00D7759B"/>
    <w:rsid w:val="00D7759C"/>
    <w:rsid w:val="00D7777C"/>
    <w:rsid w:val="00D77AF4"/>
    <w:rsid w:val="00D77B7F"/>
    <w:rsid w:val="00D77BAB"/>
    <w:rsid w:val="00D77C82"/>
    <w:rsid w:val="00D77CC4"/>
    <w:rsid w:val="00D77D69"/>
    <w:rsid w:val="00D800C7"/>
    <w:rsid w:val="00D8038D"/>
    <w:rsid w:val="00D80765"/>
    <w:rsid w:val="00D8078C"/>
    <w:rsid w:val="00D807BA"/>
    <w:rsid w:val="00D807CE"/>
    <w:rsid w:val="00D80822"/>
    <w:rsid w:val="00D80A8E"/>
    <w:rsid w:val="00D80A96"/>
    <w:rsid w:val="00D80B9D"/>
    <w:rsid w:val="00D80C02"/>
    <w:rsid w:val="00D80CF9"/>
    <w:rsid w:val="00D80E76"/>
    <w:rsid w:val="00D80EAD"/>
    <w:rsid w:val="00D81573"/>
    <w:rsid w:val="00D815A9"/>
    <w:rsid w:val="00D8178B"/>
    <w:rsid w:val="00D818BC"/>
    <w:rsid w:val="00D81A25"/>
    <w:rsid w:val="00D81AE1"/>
    <w:rsid w:val="00D81C55"/>
    <w:rsid w:val="00D81F61"/>
    <w:rsid w:val="00D8235F"/>
    <w:rsid w:val="00D824D7"/>
    <w:rsid w:val="00D82659"/>
    <w:rsid w:val="00D8287E"/>
    <w:rsid w:val="00D82A16"/>
    <w:rsid w:val="00D82CB6"/>
    <w:rsid w:val="00D82CF2"/>
    <w:rsid w:val="00D82D6E"/>
    <w:rsid w:val="00D82D7E"/>
    <w:rsid w:val="00D82EC1"/>
    <w:rsid w:val="00D83112"/>
    <w:rsid w:val="00D83143"/>
    <w:rsid w:val="00D833E6"/>
    <w:rsid w:val="00D835F0"/>
    <w:rsid w:val="00D83909"/>
    <w:rsid w:val="00D83A4D"/>
    <w:rsid w:val="00D83B08"/>
    <w:rsid w:val="00D83B26"/>
    <w:rsid w:val="00D83B36"/>
    <w:rsid w:val="00D83C6E"/>
    <w:rsid w:val="00D83E39"/>
    <w:rsid w:val="00D83F7F"/>
    <w:rsid w:val="00D844B9"/>
    <w:rsid w:val="00D8463A"/>
    <w:rsid w:val="00D848DF"/>
    <w:rsid w:val="00D84B63"/>
    <w:rsid w:val="00D84BEE"/>
    <w:rsid w:val="00D84C5C"/>
    <w:rsid w:val="00D85A1A"/>
    <w:rsid w:val="00D85BF1"/>
    <w:rsid w:val="00D85C09"/>
    <w:rsid w:val="00D85C3E"/>
    <w:rsid w:val="00D85F54"/>
    <w:rsid w:val="00D86475"/>
    <w:rsid w:val="00D864B9"/>
    <w:rsid w:val="00D8653A"/>
    <w:rsid w:val="00D86552"/>
    <w:rsid w:val="00D86D98"/>
    <w:rsid w:val="00D8707B"/>
    <w:rsid w:val="00D87597"/>
    <w:rsid w:val="00D87730"/>
    <w:rsid w:val="00D87D2D"/>
    <w:rsid w:val="00D9015C"/>
    <w:rsid w:val="00D90781"/>
    <w:rsid w:val="00D90895"/>
    <w:rsid w:val="00D90939"/>
    <w:rsid w:val="00D90984"/>
    <w:rsid w:val="00D909B6"/>
    <w:rsid w:val="00D90B06"/>
    <w:rsid w:val="00D90C1E"/>
    <w:rsid w:val="00D90CEA"/>
    <w:rsid w:val="00D911F9"/>
    <w:rsid w:val="00D9168E"/>
    <w:rsid w:val="00D91A94"/>
    <w:rsid w:val="00D91B73"/>
    <w:rsid w:val="00D920D1"/>
    <w:rsid w:val="00D92172"/>
    <w:rsid w:val="00D9220C"/>
    <w:rsid w:val="00D923A6"/>
    <w:rsid w:val="00D927AD"/>
    <w:rsid w:val="00D929AF"/>
    <w:rsid w:val="00D92CC6"/>
    <w:rsid w:val="00D9304F"/>
    <w:rsid w:val="00D93103"/>
    <w:rsid w:val="00D93286"/>
    <w:rsid w:val="00D93789"/>
    <w:rsid w:val="00D93934"/>
    <w:rsid w:val="00D939A2"/>
    <w:rsid w:val="00D939F7"/>
    <w:rsid w:val="00D94019"/>
    <w:rsid w:val="00D940F3"/>
    <w:rsid w:val="00D943A1"/>
    <w:rsid w:val="00D944A0"/>
    <w:rsid w:val="00D947C9"/>
    <w:rsid w:val="00D9490C"/>
    <w:rsid w:val="00D94AE4"/>
    <w:rsid w:val="00D954C3"/>
    <w:rsid w:val="00D954E4"/>
    <w:rsid w:val="00D9558D"/>
    <w:rsid w:val="00D95953"/>
    <w:rsid w:val="00D95C8A"/>
    <w:rsid w:val="00D95E2D"/>
    <w:rsid w:val="00D9636B"/>
    <w:rsid w:val="00D963EF"/>
    <w:rsid w:val="00D96474"/>
    <w:rsid w:val="00D964B6"/>
    <w:rsid w:val="00D96EAA"/>
    <w:rsid w:val="00D96F7F"/>
    <w:rsid w:val="00D9732D"/>
    <w:rsid w:val="00D974AA"/>
    <w:rsid w:val="00D9777F"/>
    <w:rsid w:val="00D9780D"/>
    <w:rsid w:val="00D978B5"/>
    <w:rsid w:val="00D9797B"/>
    <w:rsid w:val="00D97980"/>
    <w:rsid w:val="00D97BFF"/>
    <w:rsid w:val="00D97D10"/>
    <w:rsid w:val="00DA0044"/>
    <w:rsid w:val="00DA0048"/>
    <w:rsid w:val="00DA05BE"/>
    <w:rsid w:val="00DA077E"/>
    <w:rsid w:val="00DA081D"/>
    <w:rsid w:val="00DA0EBB"/>
    <w:rsid w:val="00DA0F3B"/>
    <w:rsid w:val="00DA0FBB"/>
    <w:rsid w:val="00DA10B1"/>
    <w:rsid w:val="00DA1748"/>
    <w:rsid w:val="00DA1841"/>
    <w:rsid w:val="00DA1900"/>
    <w:rsid w:val="00DA1A17"/>
    <w:rsid w:val="00DA1BCE"/>
    <w:rsid w:val="00DA1EE0"/>
    <w:rsid w:val="00DA22A3"/>
    <w:rsid w:val="00DA268A"/>
    <w:rsid w:val="00DA2A24"/>
    <w:rsid w:val="00DA2A50"/>
    <w:rsid w:val="00DA2B49"/>
    <w:rsid w:val="00DA2DE8"/>
    <w:rsid w:val="00DA2FF2"/>
    <w:rsid w:val="00DA30AB"/>
    <w:rsid w:val="00DA32A8"/>
    <w:rsid w:val="00DA369F"/>
    <w:rsid w:val="00DA3C45"/>
    <w:rsid w:val="00DA403B"/>
    <w:rsid w:val="00DA40B3"/>
    <w:rsid w:val="00DA41E0"/>
    <w:rsid w:val="00DA457B"/>
    <w:rsid w:val="00DA4764"/>
    <w:rsid w:val="00DA481D"/>
    <w:rsid w:val="00DA548D"/>
    <w:rsid w:val="00DA5589"/>
    <w:rsid w:val="00DA5714"/>
    <w:rsid w:val="00DA5A8E"/>
    <w:rsid w:val="00DA5BE2"/>
    <w:rsid w:val="00DA5D7B"/>
    <w:rsid w:val="00DA5E62"/>
    <w:rsid w:val="00DA602D"/>
    <w:rsid w:val="00DA603C"/>
    <w:rsid w:val="00DA634B"/>
    <w:rsid w:val="00DA6373"/>
    <w:rsid w:val="00DA63A6"/>
    <w:rsid w:val="00DA69BA"/>
    <w:rsid w:val="00DA6AC1"/>
    <w:rsid w:val="00DA6B69"/>
    <w:rsid w:val="00DA71D9"/>
    <w:rsid w:val="00DA750A"/>
    <w:rsid w:val="00DA7599"/>
    <w:rsid w:val="00DA7967"/>
    <w:rsid w:val="00DA7ACF"/>
    <w:rsid w:val="00DB04A0"/>
    <w:rsid w:val="00DB07D5"/>
    <w:rsid w:val="00DB089D"/>
    <w:rsid w:val="00DB0963"/>
    <w:rsid w:val="00DB0974"/>
    <w:rsid w:val="00DB0A3B"/>
    <w:rsid w:val="00DB0B52"/>
    <w:rsid w:val="00DB0D6C"/>
    <w:rsid w:val="00DB0EF5"/>
    <w:rsid w:val="00DB1105"/>
    <w:rsid w:val="00DB143D"/>
    <w:rsid w:val="00DB176E"/>
    <w:rsid w:val="00DB190B"/>
    <w:rsid w:val="00DB198F"/>
    <w:rsid w:val="00DB1C5F"/>
    <w:rsid w:val="00DB1E05"/>
    <w:rsid w:val="00DB21B6"/>
    <w:rsid w:val="00DB2664"/>
    <w:rsid w:val="00DB2676"/>
    <w:rsid w:val="00DB287D"/>
    <w:rsid w:val="00DB2A3E"/>
    <w:rsid w:val="00DB2C76"/>
    <w:rsid w:val="00DB2D97"/>
    <w:rsid w:val="00DB2E02"/>
    <w:rsid w:val="00DB2F77"/>
    <w:rsid w:val="00DB326A"/>
    <w:rsid w:val="00DB33A2"/>
    <w:rsid w:val="00DB37E5"/>
    <w:rsid w:val="00DB3B1F"/>
    <w:rsid w:val="00DB3B6D"/>
    <w:rsid w:val="00DB3DB3"/>
    <w:rsid w:val="00DB4301"/>
    <w:rsid w:val="00DB43A3"/>
    <w:rsid w:val="00DB43AB"/>
    <w:rsid w:val="00DB4590"/>
    <w:rsid w:val="00DB45C8"/>
    <w:rsid w:val="00DB482B"/>
    <w:rsid w:val="00DB48C0"/>
    <w:rsid w:val="00DB49E4"/>
    <w:rsid w:val="00DB4DEA"/>
    <w:rsid w:val="00DB5327"/>
    <w:rsid w:val="00DB551C"/>
    <w:rsid w:val="00DB56B5"/>
    <w:rsid w:val="00DB5AF9"/>
    <w:rsid w:val="00DB5C9F"/>
    <w:rsid w:val="00DB5D78"/>
    <w:rsid w:val="00DB5FF1"/>
    <w:rsid w:val="00DB60B5"/>
    <w:rsid w:val="00DB6270"/>
    <w:rsid w:val="00DB6364"/>
    <w:rsid w:val="00DB647C"/>
    <w:rsid w:val="00DB64AC"/>
    <w:rsid w:val="00DB6779"/>
    <w:rsid w:val="00DB67D8"/>
    <w:rsid w:val="00DB6B5E"/>
    <w:rsid w:val="00DB6F89"/>
    <w:rsid w:val="00DB7940"/>
    <w:rsid w:val="00DB7973"/>
    <w:rsid w:val="00DB7F49"/>
    <w:rsid w:val="00DC0161"/>
    <w:rsid w:val="00DC0243"/>
    <w:rsid w:val="00DC041F"/>
    <w:rsid w:val="00DC063F"/>
    <w:rsid w:val="00DC08F1"/>
    <w:rsid w:val="00DC0AD2"/>
    <w:rsid w:val="00DC0AF6"/>
    <w:rsid w:val="00DC0C5F"/>
    <w:rsid w:val="00DC0C8D"/>
    <w:rsid w:val="00DC0F16"/>
    <w:rsid w:val="00DC0FC3"/>
    <w:rsid w:val="00DC0FF1"/>
    <w:rsid w:val="00DC10F4"/>
    <w:rsid w:val="00DC1220"/>
    <w:rsid w:val="00DC1290"/>
    <w:rsid w:val="00DC19C2"/>
    <w:rsid w:val="00DC25FF"/>
    <w:rsid w:val="00DC270E"/>
    <w:rsid w:val="00DC297F"/>
    <w:rsid w:val="00DC2E9C"/>
    <w:rsid w:val="00DC2FB0"/>
    <w:rsid w:val="00DC325F"/>
    <w:rsid w:val="00DC35B7"/>
    <w:rsid w:val="00DC380E"/>
    <w:rsid w:val="00DC3899"/>
    <w:rsid w:val="00DC3A54"/>
    <w:rsid w:val="00DC3F46"/>
    <w:rsid w:val="00DC3F92"/>
    <w:rsid w:val="00DC44D9"/>
    <w:rsid w:val="00DC4505"/>
    <w:rsid w:val="00DC45BA"/>
    <w:rsid w:val="00DC46FF"/>
    <w:rsid w:val="00DC4856"/>
    <w:rsid w:val="00DC4C23"/>
    <w:rsid w:val="00DC4CA7"/>
    <w:rsid w:val="00DC4E5A"/>
    <w:rsid w:val="00DC5102"/>
    <w:rsid w:val="00DC5187"/>
    <w:rsid w:val="00DC542B"/>
    <w:rsid w:val="00DC5497"/>
    <w:rsid w:val="00DC5534"/>
    <w:rsid w:val="00DC57F0"/>
    <w:rsid w:val="00DC587E"/>
    <w:rsid w:val="00DC59A7"/>
    <w:rsid w:val="00DC5BD0"/>
    <w:rsid w:val="00DC6045"/>
    <w:rsid w:val="00DC6191"/>
    <w:rsid w:val="00DC650A"/>
    <w:rsid w:val="00DC682B"/>
    <w:rsid w:val="00DC68C5"/>
    <w:rsid w:val="00DC6B74"/>
    <w:rsid w:val="00DC7207"/>
    <w:rsid w:val="00DC7211"/>
    <w:rsid w:val="00DC77C2"/>
    <w:rsid w:val="00DC781A"/>
    <w:rsid w:val="00DC7AEC"/>
    <w:rsid w:val="00DC7E0E"/>
    <w:rsid w:val="00DC7ECB"/>
    <w:rsid w:val="00DD0158"/>
    <w:rsid w:val="00DD017E"/>
    <w:rsid w:val="00DD018E"/>
    <w:rsid w:val="00DD01CF"/>
    <w:rsid w:val="00DD038A"/>
    <w:rsid w:val="00DD0415"/>
    <w:rsid w:val="00DD0628"/>
    <w:rsid w:val="00DD06F2"/>
    <w:rsid w:val="00DD0762"/>
    <w:rsid w:val="00DD0CBF"/>
    <w:rsid w:val="00DD0D3F"/>
    <w:rsid w:val="00DD0DED"/>
    <w:rsid w:val="00DD0EE1"/>
    <w:rsid w:val="00DD1294"/>
    <w:rsid w:val="00DD1454"/>
    <w:rsid w:val="00DD17E6"/>
    <w:rsid w:val="00DD1AF9"/>
    <w:rsid w:val="00DD1C16"/>
    <w:rsid w:val="00DD1DDC"/>
    <w:rsid w:val="00DD2540"/>
    <w:rsid w:val="00DD2587"/>
    <w:rsid w:val="00DD2616"/>
    <w:rsid w:val="00DD2688"/>
    <w:rsid w:val="00DD2D18"/>
    <w:rsid w:val="00DD2D6F"/>
    <w:rsid w:val="00DD3234"/>
    <w:rsid w:val="00DD328A"/>
    <w:rsid w:val="00DD3386"/>
    <w:rsid w:val="00DD354D"/>
    <w:rsid w:val="00DD3A8C"/>
    <w:rsid w:val="00DD3B9E"/>
    <w:rsid w:val="00DD3BAA"/>
    <w:rsid w:val="00DD3BAF"/>
    <w:rsid w:val="00DD3BFE"/>
    <w:rsid w:val="00DD3E37"/>
    <w:rsid w:val="00DD3E92"/>
    <w:rsid w:val="00DD407E"/>
    <w:rsid w:val="00DD4820"/>
    <w:rsid w:val="00DD48DF"/>
    <w:rsid w:val="00DD4940"/>
    <w:rsid w:val="00DD4EA3"/>
    <w:rsid w:val="00DD5324"/>
    <w:rsid w:val="00DD535C"/>
    <w:rsid w:val="00DD570D"/>
    <w:rsid w:val="00DD5E3C"/>
    <w:rsid w:val="00DD6047"/>
    <w:rsid w:val="00DD6514"/>
    <w:rsid w:val="00DD6B79"/>
    <w:rsid w:val="00DD7096"/>
    <w:rsid w:val="00DD70D1"/>
    <w:rsid w:val="00DD73F2"/>
    <w:rsid w:val="00DD77A5"/>
    <w:rsid w:val="00DD7943"/>
    <w:rsid w:val="00DD796B"/>
    <w:rsid w:val="00DD7BF7"/>
    <w:rsid w:val="00DE011F"/>
    <w:rsid w:val="00DE01CC"/>
    <w:rsid w:val="00DE02BD"/>
    <w:rsid w:val="00DE03E0"/>
    <w:rsid w:val="00DE0550"/>
    <w:rsid w:val="00DE05E2"/>
    <w:rsid w:val="00DE0657"/>
    <w:rsid w:val="00DE0AFE"/>
    <w:rsid w:val="00DE0CA1"/>
    <w:rsid w:val="00DE0F96"/>
    <w:rsid w:val="00DE104D"/>
    <w:rsid w:val="00DE12CC"/>
    <w:rsid w:val="00DE12EC"/>
    <w:rsid w:val="00DE1596"/>
    <w:rsid w:val="00DE159B"/>
    <w:rsid w:val="00DE177F"/>
    <w:rsid w:val="00DE17C4"/>
    <w:rsid w:val="00DE1C35"/>
    <w:rsid w:val="00DE2413"/>
    <w:rsid w:val="00DE274D"/>
    <w:rsid w:val="00DE29A0"/>
    <w:rsid w:val="00DE2A4D"/>
    <w:rsid w:val="00DE2FA7"/>
    <w:rsid w:val="00DE31E2"/>
    <w:rsid w:val="00DE3409"/>
    <w:rsid w:val="00DE3539"/>
    <w:rsid w:val="00DE362F"/>
    <w:rsid w:val="00DE3813"/>
    <w:rsid w:val="00DE3A28"/>
    <w:rsid w:val="00DE3B24"/>
    <w:rsid w:val="00DE3DEC"/>
    <w:rsid w:val="00DE40C6"/>
    <w:rsid w:val="00DE41EE"/>
    <w:rsid w:val="00DE4454"/>
    <w:rsid w:val="00DE450B"/>
    <w:rsid w:val="00DE4688"/>
    <w:rsid w:val="00DE470B"/>
    <w:rsid w:val="00DE474A"/>
    <w:rsid w:val="00DE47AA"/>
    <w:rsid w:val="00DE4889"/>
    <w:rsid w:val="00DE495C"/>
    <w:rsid w:val="00DE4B15"/>
    <w:rsid w:val="00DE5035"/>
    <w:rsid w:val="00DE55EA"/>
    <w:rsid w:val="00DE55F0"/>
    <w:rsid w:val="00DE5719"/>
    <w:rsid w:val="00DE57BE"/>
    <w:rsid w:val="00DE5C20"/>
    <w:rsid w:val="00DE5D95"/>
    <w:rsid w:val="00DE5F0C"/>
    <w:rsid w:val="00DE6234"/>
    <w:rsid w:val="00DE6331"/>
    <w:rsid w:val="00DE6775"/>
    <w:rsid w:val="00DE6CF2"/>
    <w:rsid w:val="00DE71B8"/>
    <w:rsid w:val="00DE73F3"/>
    <w:rsid w:val="00DE742F"/>
    <w:rsid w:val="00DE749B"/>
    <w:rsid w:val="00DE7692"/>
    <w:rsid w:val="00DE770E"/>
    <w:rsid w:val="00DE79F1"/>
    <w:rsid w:val="00DE7A87"/>
    <w:rsid w:val="00DE7A8E"/>
    <w:rsid w:val="00DE7B51"/>
    <w:rsid w:val="00DE7BAA"/>
    <w:rsid w:val="00DE7C0B"/>
    <w:rsid w:val="00DE7D20"/>
    <w:rsid w:val="00DE7FA7"/>
    <w:rsid w:val="00DF005F"/>
    <w:rsid w:val="00DF0D69"/>
    <w:rsid w:val="00DF0D7E"/>
    <w:rsid w:val="00DF10D3"/>
    <w:rsid w:val="00DF15DA"/>
    <w:rsid w:val="00DF166B"/>
    <w:rsid w:val="00DF1B9C"/>
    <w:rsid w:val="00DF1DF8"/>
    <w:rsid w:val="00DF1E3C"/>
    <w:rsid w:val="00DF1EFA"/>
    <w:rsid w:val="00DF2008"/>
    <w:rsid w:val="00DF21F1"/>
    <w:rsid w:val="00DF2320"/>
    <w:rsid w:val="00DF23BE"/>
    <w:rsid w:val="00DF33D6"/>
    <w:rsid w:val="00DF3728"/>
    <w:rsid w:val="00DF382E"/>
    <w:rsid w:val="00DF39E3"/>
    <w:rsid w:val="00DF3AFE"/>
    <w:rsid w:val="00DF3CD6"/>
    <w:rsid w:val="00DF3CF7"/>
    <w:rsid w:val="00DF3DEE"/>
    <w:rsid w:val="00DF406E"/>
    <w:rsid w:val="00DF40E5"/>
    <w:rsid w:val="00DF4261"/>
    <w:rsid w:val="00DF4651"/>
    <w:rsid w:val="00DF472B"/>
    <w:rsid w:val="00DF47C7"/>
    <w:rsid w:val="00DF4B52"/>
    <w:rsid w:val="00DF4BFA"/>
    <w:rsid w:val="00DF4E87"/>
    <w:rsid w:val="00DF4E9C"/>
    <w:rsid w:val="00DF5391"/>
    <w:rsid w:val="00DF55C3"/>
    <w:rsid w:val="00DF5835"/>
    <w:rsid w:val="00DF5914"/>
    <w:rsid w:val="00DF5947"/>
    <w:rsid w:val="00DF594A"/>
    <w:rsid w:val="00DF5980"/>
    <w:rsid w:val="00DF59D3"/>
    <w:rsid w:val="00DF5A52"/>
    <w:rsid w:val="00DF5B62"/>
    <w:rsid w:val="00DF5C9F"/>
    <w:rsid w:val="00DF5D69"/>
    <w:rsid w:val="00DF5DDB"/>
    <w:rsid w:val="00DF60D4"/>
    <w:rsid w:val="00DF6269"/>
    <w:rsid w:val="00DF6291"/>
    <w:rsid w:val="00DF632D"/>
    <w:rsid w:val="00DF6B02"/>
    <w:rsid w:val="00DF702B"/>
    <w:rsid w:val="00DF718D"/>
    <w:rsid w:val="00DF71A9"/>
    <w:rsid w:val="00DF72CF"/>
    <w:rsid w:val="00DF74A8"/>
    <w:rsid w:val="00DF7625"/>
    <w:rsid w:val="00DF7AAF"/>
    <w:rsid w:val="00DF7CC1"/>
    <w:rsid w:val="00DF7CEF"/>
    <w:rsid w:val="00DF7FFC"/>
    <w:rsid w:val="00E000D1"/>
    <w:rsid w:val="00E007BD"/>
    <w:rsid w:val="00E0080B"/>
    <w:rsid w:val="00E00AF6"/>
    <w:rsid w:val="00E00C06"/>
    <w:rsid w:val="00E00C1D"/>
    <w:rsid w:val="00E00DA2"/>
    <w:rsid w:val="00E00DA7"/>
    <w:rsid w:val="00E00E4F"/>
    <w:rsid w:val="00E0133A"/>
    <w:rsid w:val="00E01571"/>
    <w:rsid w:val="00E01660"/>
    <w:rsid w:val="00E01902"/>
    <w:rsid w:val="00E0191E"/>
    <w:rsid w:val="00E01965"/>
    <w:rsid w:val="00E019FA"/>
    <w:rsid w:val="00E01A49"/>
    <w:rsid w:val="00E01AC0"/>
    <w:rsid w:val="00E01CF5"/>
    <w:rsid w:val="00E01E17"/>
    <w:rsid w:val="00E02679"/>
    <w:rsid w:val="00E029BC"/>
    <w:rsid w:val="00E02AB7"/>
    <w:rsid w:val="00E02BCB"/>
    <w:rsid w:val="00E02CC9"/>
    <w:rsid w:val="00E02E6E"/>
    <w:rsid w:val="00E02FF7"/>
    <w:rsid w:val="00E03246"/>
    <w:rsid w:val="00E03385"/>
    <w:rsid w:val="00E034FF"/>
    <w:rsid w:val="00E035A2"/>
    <w:rsid w:val="00E03752"/>
    <w:rsid w:val="00E03A7C"/>
    <w:rsid w:val="00E03AC2"/>
    <w:rsid w:val="00E03AEF"/>
    <w:rsid w:val="00E03DB3"/>
    <w:rsid w:val="00E04047"/>
    <w:rsid w:val="00E041F7"/>
    <w:rsid w:val="00E04296"/>
    <w:rsid w:val="00E04331"/>
    <w:rsid w:val="00E045F0"/>
    <w:rsid w:val="00E0464A"/>
    <w:rsid w:val="00E0469C"/>
    <w:rsid w:val="00E04D15"/>
    <w:rsid w:val="00E04E7D"/>
    <w:rsid w:val="00E05021"/>
    <w:rsid w:val="00E0509B"/>
    <w:rsid w:val="00E05143"/>
    <w:rsid w:val="00E051FD"/>
    <w:rsid w:val="00E05454"/>
    <w:rsid w:val="00E05472"/>
    <w:rsid w:val="00E05660"/>
    <w:rsid w:val="00E05936"/>
    <w:rsid w:val="00E05951"/>
    <w:rsid w:val="00E05AC8"/>
    <w:rsid w:val="00E05CDE"/>
    <w:rsid w:val="00E05CEF"/>
    <w:rsid w:val="00E05D46"/>
    <w:rsid w:val="00E060A6"/>
    <w:rsid w:val="00E06435"/>
    <w:rsid w:val="00E06456"/>
    <w:rsid w:val="00E067A5"/>
    <w:rsid w:val="00E067DF"/>
    <w:rsid w:val="00E06864"/>
    <w:rsid w:val="00E069B8"/>
    <w:rsid w:val="00E06A09"/>
    <w:rsid w:val="00E06A53"/>
    <w:rsid w:val="00E06B20"/>
    <w:rsid w:val="00E06F8F"/>
    <w:rsid w:val="00E06FBE"/>
    <w:rsid w:val="00E070CB"/>
    <w:rsid w:val="00E0711C"/>
    <w:rsid w:val="00E072EA"/>
    <w:rsid w:val="00E07323"/>
    <w:rsid w:val="00E07820"/>
    <w:rsid w:val="00E079E8"/>
    <w:rsid w:val="00E07BF0"/>
    <w:rsid w:val="00E07C33"/>
    <w:rsid w:val="00E07D71"/>
    <w:rsid w:val="00E07F10"/>
    <w:rsid w:val="00E07FA5"/>
    <w:rsid w:val="00E10024"/>
    <w:rsid w:val="00E101AA"/>
    <w:rsid w:val="00E101FC"/>
    <w:rsid w:val="00E102E6"/>
    <w:rsid w:val="00E103EB"/>
    <w:rsid w:val="00E1081C"/>
    <w:rsid w:val="00E10A73"/>
    <w:rsid w:val="00E10DB4"/>
    <w:rsid w:val="00E10E23"/>
    <w:rsid w:val="00E1111B"/>
    <w:rsid w:val="00E11153"/>
    <w:rsid w:val="00E1120D"/>
    <w:rsid w:val="00E1133C"/>
    <w:rsid w:val="00E113D4"/>
    <w:rsid w:val="00E115A1"/>
    <w:rsid w:val="00E11C20"/>
    <w:rsid w:val="00E11F10"/>
    <w:rsid w:val="00E121E0"/>
    <w:rsid w:val="00E124D4"/>
    <w:rsid w:val="00E12697"/>
    <w:rsid w:val="00E1286C"/>
    <w:rsid w:val="00E12CB3"/>
    <w:rsid w:val="00E12D99"/>
    <w:rsid w:val="00E13215"/>
    <w:rsid w:val="00E133BA"/>
    <w:rsid w:val="00E133CA"/>
    <w:rsid w:val="00E133E4"/>
    <w:rsid w:val="00E13447"/>
    <w:rsid w:val="00E13B24"/>
    <w:rsid w:val="00E13B7F"/>
    <w:rsid w:val="00E13DB0"/>
    <w:rsid w:val="00E13DC0"/>
    <w:rsid w:val="00E140C2"/>
    <w:rsid w:val="00E1411F"/>
    <w:rsid w:val="00E14139"/>
    <w:rsid w:val="00E141E3"/>
    <w:rsid w:val="00E147FF"/>
    <w:rsid w:val="00E14ADE"/>
    <w:rsid w:val="00E14B96"/>
    <w:rsid w:val="00E14E45"/>
    <w:rsid w:val="00E1506D"/>
    <w:rsid w:val="00E154D9"/>
    <w:rsid w:val="00E1551F"/>
    <w:rsid w:val="00E155BE"/>
    <w:rsid w:val="00E15A7C"/>
    <w:rsid w:val="00E15ABB"/>
    <w:rsid w:val="00E15D3F"/>
    <w:rsid w:val="00E15DDA"/>
    <w:rsid w:val="00E160A4"/>
    <w:rsid w:val="00E16202"/>
    <w:rsid w:val="00E1641B"/>
    <w:rsid w:val="00E164E1"/>
    <w:rsid w:val="00E16649"/>
    <w:rsid w:val="00E16665"/>
    <w:rsid w:val="00E16BF0"/>
    <w:rsid w:val="00E179F9"/>
    <w:rsid w:val="00E17A85"/>
    <w:rsid w:val="00E17D31"/>
    <w:rsid w:val="00E17DB9"/>
    <w:rsid w:val="00E17DF0"/>
    <w:rsid w:val="00E206EF"/>
    <w:rsid w:val="00E2098C"/>
    <w:rsid w:val="00E20E3E"/>
    <w:rsid w:val="00E20E79"/>
    <w:rsid w:val="00E20E88"/>
    <w:rsid w:val="00E20ED0"/>
    <w:rsid w:val="00E2125E"/>
    <w:rsid w:val="00E21394"/>
    <w:rsid w:val="00E21783"/>
    <w:rsid w:val="00E21CE4"/>
    <w:rsid w:val="00E22253"/>
    <w:rsid w:val="00E2248F"/>
    <w:rsid w:val="00E226B1"/>
    <w:rsid w:val="00E22A3D"/>
    <w:rsid w:val="00E22AEE"/>
    <w:rsid w:val="00E22CF9"/>
    <w:rsid w:val="00E22DB9"/>
    <w:rsid w:val="00E22E3A"/>
    <w:rsid w:val="00E22ECA"/>
    <w:rsid w:val="00E230D3"/>
    <w:rsid w:val="00E23B8D"/>
    <w:rsid w:val="00E23E7D"/>
    <w:rsid w:val="00E23E93"/>
    <w:rsid w:val="00E24BEC"/>
    <w:rsid w:val="00E24C30"/>
    <w:rsid w:val="00E24D69"/>
    <w:rsid w:val="00E24F6E"/>
    <w:rsid w:val="00E2514D"/>
    <w:rsid w:val="00E252C2"/>
    <w:rsid w:val="00E252F5"/>
    <w:rsid w:val="00E25359"/>
    <w:rsid w:val="00E254D5"/>
    <w:rsid w:val="00E255E3"/>
    <w:rsid w:val="00E25867"/>
    <w:rsid w:val="00E25899"/>
    <w:rsid w:val="00E25BD4"/>
    <w:rsid w:val="00E260DF"/>
    <w:rsid w:val="00E26248"/>
    <w:rsid w:val="00E265B0"/>
    <w:rsid w:val="00E26868"/>
    <w:rsid w:val="00E26902"/>
    <w:rsid w:val="00E2716D"/>
    <w:rsid w:val="00E27600"/>
    <w:rsid w:val="00E27EE2"/>
    <w:rsid w:val="00E30018"/>
    <w:rsid w:val="00E303EA"/>
    <w:rsid w:val="00E305A9"/>
    <w:rsid w:val="00E30617"/>
    <w:rsid w:val="00E3066D"/>
    <w:rsid w:val="00E306DF"/>
    <w:rsid w:val="00E30A61"/>
    <w:rsid w:val="00E30A76"/>
    <w:rsid w:val="00E30AF0"/>
    <w:rsid w:val="00E3108A"/>
    <w:rsid w:val="00E311A4"/>
    <w:rsid w:val="00E311F1"/>
    <w:rsid w:val="00E312A1"/>
    <w:rsid w:val="00E312A8"/>
    <w:rsid w:val="00E31306"/>
    <w:rsid w:val="00E31345"/>
    <w:rsid w:val="00E3158F"/>
    <w:rsid w:val="00E315DE"/>
    <w:rsid w:val="00E3168F"/>
    <w:rsid w:val="00E3170C"/>
    <w:rsid w:val="00E31AE9"/>
    <w:rsid w:val="00E31DAC"/>
    <w:rsid w:val="00E31E66"/>
    <w:rsid w:val="00E32139"/>
    <w:rsid w:val="00E322B1"/>
    <w:rsid w:val="00E3241C"/>
    <w:rsid w:val="00E32547"/>
    <w:rsid w:val="00E32D54"/>
    <w:rsid w:val="00E32F1D"/>
    <w:rsid w:val="00E331BC"/>
    <w:rsid w:val="00E331D2"/>
    <w:rsid w:val="00E3337F"/>
    <w:rsid w:val="00E3348F"/>
    <w:rsid w:val="00E33506"/>
    <w:rsid w:val="00E33721"/>
    <w:rsid w:val="00E337CC"/>
    <w:rsid w:val="00E3395C"/>
    <w:rsid w:val="00E3396B"/>
    <w:rsid w:val="00E33CA2"/>
    <w:rsid w:val="00E33CCC"/>
    <w:rsid w:val="00E33D2F"/>
    <w:rsid w:val="00E33D66"/>
    <w:rsid w:val="00E33EAE"/>
    <w:rsid w:val="00E33FAF"/>
    <w:rsid w:val="00E341AA"/>
    <w:rsid w:val="00E3442C"/>
    <w:rsid w:val="00E34669"/>
    <w:rsid w:val="00E348CD"/>
    <w:rsid w:val="00E349A9"/>
    <w:rsid w:val="00E349FF"/>
    <w:rsid w:val="00E34B70"/>
    <w:rsid w:val="00E34C86"/>
    <w:rsid w:val="00E34F22"/>
    <w:rsid w:val="00E3517D"/>
    <w:rsid w:val="00E35577"/>
    <w:rsid w:val="00E35862"/>
    <w:rsid w:val="00E359AA"/>
    <w:rsid w:val="00E35BF1"/>
    <w:rsid w:val="00E35C1D"/>
    <w:rsid w:val="00E35E73"/>
    <w:rsid w:val="00E36011"/>
    <w:rsid w:val="00E3606E"/>
    <w:rsid w:val="00E36213"/>
    <w:rsid w:val="00E362AF"/>
    <w:rsid w:val="00E362EF"/>
    <w:rsid w:val="00E36373"/>
    <w:rsid w:val="00E363C2"/>
    <w:rsid w:val="00E36435"/>
    <w:rsid w:val="00E364F8"/>
    <w:rsid w:val="00E3654E"/>
    <w:rsid w:val="00E36BDC"/>
    <w:rsid w:val="00E36C9A"/>
    <w:rsid w:val="00E36D5D"/>
    <w:rsid w:val="00E36EB9"/>
    <w:rsid w:val="00E36F1F"/>
    <w:rsid w:val="00E36FC7"/>
    <w:rsid w:val="00E372A3"/>
    <w:rsid w:val="00E37349"/>
    <w:rsid w:val="00E374F4"/>
    <w:rsid w:val="00E3758D"/>
    <w:rsid w:val="00E37702"/>
    <w:rsid w:val="00E3786F"/>
    <w:rsid w:val="00E37A3C"/>
    <w:rsid w:val="00E37A62"/>
    <w:rsid w:val="00E37B70"/>
    <w:rsid w:val="00E37F97"/>
    <w:rsid w:val="00E40062"/>
    <w:rsid w:val="00E404BF"/>
    <w:rsid w:val="00E4068E"/>
    <w:rsid w:val="00E40828"/>
    <w:rsid w:val="00E40B54"/>
    <w:rsid w:val="00E40C21"/>
    <w:rsid w:val="00E40D9C"/>
    <w:rsid w:val="00E40F8B"/>
    <w:rsid w:val="00E4100A"/>
    <w:rsid w:val="00E411F3"/>
    <w:rsid w:val="00E41219"/>
    <w:rsid w:val="00E41237"/>
    <w:rsid w:val="00E41431"/>
    <w:rsid w:val="00E4146D"/>
    <w:rsid w:val="00E418A6"/>
    <w:rsid w:val="00E418CC"/>
    <w:rsid w:val="00E4195A"/>
    <w:rsid w:val="00E41EFB"/>
    <w:rsid w:val="00E42317"/>
    <w:rsid w:val="00E42707"/>
    <w:rsid w:val="00E42719"/>
    <w:rsid w:val="00E42897"/>
    <w:rsid w:val="00E428E3"/>
    <w:rsid w:val="00E42D42"/>
    <w:rsid w:val="00E43242"/>
    <w:rsid w:val="00E43737"/>
    <w:rsid w:val="00E437D1"/>
    <w:rsid w:val="00E43E91"/>
    <w:rsid w:val="00E4401E"/>
    <w:rsid w:val="00E4431B"/>
    <w:rsid w:val="00E4447F"/>
    <w:rsid w:val="00E4461C"/>
    <w:rsid w:val="00E4465F"/>
    <w:rsid w:val="00E448AF"/>
    <w:rsid w:val="00E44C43"/>
    <w:rsid w:val="00E44E45"/>
    <w:rsid w:val="00E45036"/>
    <w:rsid w:val="00E45100"/>
    <w:rsid w:val="00E451DF"/>
    <w:rsid w:val="00E4542D"/>
    <w:rsid w:val="00E457ED"/>
    <w:rsid w:val="00E4583F"/>
    <w:rsid w:val="00E45C15"/>
    <w:rsid w:val="00E45CE5"/>
    <w:rsid w:val="00E45EA8"/>
    <w:rsid w:val="00E4605C"/>
    <w:rsid w:val="00E46359"/>
    <w:rsid w:val="00E46547"/>
    <w:rsid w:val="00E465AA"/>
    <w:rsid w:val="00E467B4"/>
    <w:rsid w:val="00E4691C"/>
    <w:rsid w:val="00E46929"/>
    <w:rsid w:val="00E469F1"/>
    <w:rsid w:val="00E46A3F"/>
    <w:rsid w:val="00E46A5A"/>
    <w:rsid w:val="00E46BDA"/>
    <w:rsid w:val="00E46DFE"/>
    <w:rsid w:val="00E46EA0"/>
    <w:rsid w:val="00E47009"/>
    <w:rsid w:val="00E4731A"/>
    <w:rsid w:val="00E473F1"/>
    <w:rsid w:val="00E47426"/>
    <w:rsid w:val="00E474AA"/>
    <w:rsid w:val="00E476F8"/>
    <w:rsid w:val="00E4779C"/>
    <w:rsid w:val="00E47B9F"/>
    <w:rsid w:val="00E47EE1"/>
    <w:rsid w:val="00E5003E"/>
    <w:rsid w:val="00E502B5"/>
    <w:rsid w:val="00E503D6"/>
    <w:rsid w:val="00E50759"/>
    <w:rsid w:val="00E5079D"/>
    <w:rsid w:val="00E507E0"/>
    <w:rsid w:val="00E5095A"/>
    <w:rsid w:val="00E50AD1"/>
    <w:rsid w:val="00E50ED5"/>
    <w:rsid w:val="00E510D3"/>
    <w:rsid w:val="00E515D4"/>
    <w:rsid w:val="00E5269C"/>
    <w:rsid w:val="00E529BA"/>
    <w:rsid w:val="00E52A82"/>
    <w:rsid w:val="00E52CA5"/>
    <w:rsid w:val="00E52F7A"/>
    <w:rsid w:val="00E5300C"/>
    <w:rsid w:val="00E53188"/>
    <w:rsid w:val="00E5324D"/>
    <w:rsid w:val="00E535ED"/>
    <w:rsid w:val="00E53739"/>
    <w:rsid w:val="00E537CC"/>
    <w:rsid w:val="00E538F7"/>
    <w:rsid w:val="00E53CC3"/>
    <w:rsid w:val="00E53CDA"/>
    <w:rsid w:val="00E5403D"/>
    <w:rsid w:val="00E542D6"/>
    <w:rsid w:val="00E54401"/>
    <w:rsid w:val="00E54538"/>
    <w:rsid w:val="00E546D6"/>
    <w:rsid w:val="00E547D0"/>
    <w:rsid w:val="00E547D8"/>
    <w:rsid w:val="00E54D23"/>
    <w:rsid w:val="00E54E4A"/>
    <w:rsid w:val="00E55185"/>
    <w:rsid w:val="00E55187"/>
    <w:rsid w:val="00E552F8"/>
    <w:rsid w:val="00E5534F"/>
    <w:rsid w:val="00E555B7"/>
    <w:rsid w:val="00E555BA"/>
    <w:rsid w:val="00E5583E"/>
    <w:rsid w:val="00E5589E"/>
    <w:rsid w:val="00E55AF4"/>
    <w:rsid w:val="00E55AF6"/>
    <w:rsid w:val="00E55BC9"/>
    <w:rsid w:val="00E55DA3"/>
    <w:rsid w:val="00E55E79"/>
    <w:rsid w:val="00E5609C"/>
    <w:rsid w:val="00E560B6"/>
    <w:rsid w:val="00E56334"/>
    <w:rsid w:val="00E5649B"/>
    <w:rsid w:val="00E567C9"/>
    <w:rsid w:val="00E5685B"/>
    <w:rsid w:val="00E568E4"/>
    <w:rsid w:val="00E5694A"/>
    <w:rsid w:val="00E56A4E"/>
    <w:rsid w:val="00E56A59"/>
    <w:rsid w:val="00E56A97"/>
    <w:rsid w:val="00E56B4D"/>
    <w:rsid w:val="00E56BB7"/>
    <w:rsid w:val="00E56C40"/>
    <w:rsid w:val="00E56CF8"/>
    <w:rsid w:val="00E5702F"/>
    <w:rsid w:val="00E571C2"/>
    <w:rsid w:val="00E572CC"/>
    <w:rsid w:val="00E573F8"/>
    <w:rsid w:val="00E574ED"/>
    <w:rsid w:val="00E57632"/>
    <w:rsid w:val="00E578F1"/>
    <w:rsid w:val="00E57A0A"/>
    <w:rsid w:val="00E57DBE"/>
    <w:rsid w:val="00E57E2A"/>
    <w:rsid w:val="00E57EC3"/>
    <w:rsid w:val="00E57F50"/>
    <w:rsid w:val="00E600AA"/>
    <w:rsid w:val="00E60629"/>
    <w:rsid w:val="00E60731"/>
    <w:rsid w:val="00E60869"/>
    <w:rsid w:val="00E60D14"/>
    <w:rsid w:val="00E60D21"/>
    <w:rsid w:val="00E60D46"/>
    <w:rsid w:val="00E60EB6"/>
    <w:rsid w:val="00E60EC9"/>
    <w:rsid w:val="00E60F8A"/>
    <w:rsid w:val="00E6134A"/>
    <w:rsid w:val="00E61558"/>
    <w:rsid w:val="00E6159B"/>
    <w:rsid w:val="00E6163E"/>
    <w:rsid w:val="00E61B16"/>
    <w:rsid w:val="00E61CA9"/>
    <w:rsid w:val="00E62385"/>
    <w:rsid w:val="00E62424"/>
    <w:rsid w:val="00E628A2"/>
    <w:rsid w:val="00E62A53"/>
    <w:rsid w:val="00E62C7E"/>
    <w:rsid w:val="00E62D01"/>
    <w:rsid w:val="00E6301C"/>
    <w:rsid w:val="00E63244"/>
    <w:rsid w:val="00E63D20"/>
    <w:rsid w:val="00E64060"/>
    <w:rsid w:val="00E641B4"/>
    <w:rsid w:val="00E6444B"/>
    <w:rsid w:val="00E64715"/>
    <w:rsid w:val="00E6482B"/>
    <w:rsid w:val="00E6489D"/>
    <w:rsid w:val="00E64C6D"/>
    <w:rsid w:val="00E64EDB"/>
    <w:rsid w:val="00E64FB4"/>
    <w:rsid w:val="00E651B7"/>
    <w:rsid w:val="00E6539B"/>
    <w:rsid w:val="00E6553E"/>
    <w:rsid w:val="00E655FC"/>
    <w:rsid w:val="00E656AB"/>
    <w:rsid w:val="00E65920"/>
    <w:rsid w:val="00E65991"/>
    <w:rsid w:val="00E65AC8"/>
    <w:rsid w:val="00E65C3F"/>
    <w:rsid w:val="00E65D21"/>
    <w:rsid w:val="00E663BC"/>
    <w:rsid w:val="00E66449"/>
    <w:rsid w:val="00E6658C"/>
    <w:rsid w:val="00E66876"/>
    <w:rsid w:val="00E6698C"/>
    <w:rsid w:val="00E66C66"/>
    <w:rsid w:val="00E66DB1"/>
    <w:rsid w:val="00E66EFA"/>
    <w:rsid w:val="00E67018"/>
    <w:rsid w:val="00E6701F"/>
    <w:rsid w:val="00E670AA"/>
    <w:rsid w:val="00E67145"/>
    <w:rsid w:val="00E671D7"/>
    <w:rsid w:val="00E674B4"/>
    <w:rsid w:val="00E6758F"/>
    <w:rsid w:val="00E676B3"/>
    <w:rsid w:val="00E676BC"/>
    <w:rsid w:val="00E679AF"/>
    <w:rsid w:val="00E679C9"/>
    <w:rsid w:val="00E67A46"/>
    <w:rsid w:val="00E67B3F"/>
    <w:rsid w:val="00E67C8D"/>
    <w:rsid w:val="00E701CB"/>
    <w:rsid w:val="00E702F2"/>
    <w:rsid w:val="00E7051A"/>
    <w:rsid w:val="00E7064F"/>
    <w:rsid w:val="00E70AB1"/>
    <w:rsid w:val="00E70CC0"/>
    <w:rsid w:val="00E70FE8"/>
    <w:rsid w:val="00E71199"/>
    <w:rsid w:val="00E7148C"/>
    <w:rsid w:val="00E714B4"/>
    <w:rsid w:val="00E71719"/>
    <w:rsid w:val="00E71770"/>
    <w:rsid w:val="00E7187F"/>
    <w:rsid w:val="00E71C47"/>
    <w:rsid w:val="00E71CD9"/>
    <w:rsid w:val="00E71D43"/>
    <w:rsid w:val="00E72068"/>
    <w:rsid w:val="00E720CF"/>
    <w:rsid w:val="00E7211E"/>
    <w:rsid w:val="00E72412"/>
    <w:rsid w:val="00E72497"/>
    <w:rsid w:val="00E72612"/>
    <w:rsid w:val="00E7262B"/>
    <w:rsid w:val="00E726F5"/>
    <w:rsid w:val="00E72879"/>
    <w:rsid w:val="00E728B4"/>
    <w:rsid w:val="00E728B9"/>
    <w:rsid w:val="00E729B7"/>
    <w:rsid w:val="00E729DA"/>
    <w:rsid w:val="00E72A84"/>
    <w:rsid w:val="00E72C9D"/>
    <w:rsid w:val="00E72DC7"/>
    <w:rsid w:val="00E73006"/>
    <w:rsid w:val="00E7314A"/>
    <w:rsid w:val="00E7318C"/>
    <w:rsid w:val="00E7324A"/>
    <w:rsid w:val="00E734CF"/>
    <w:rsid w:val="00E736BD"/>
    <w:rsid w:val="00E736D8"/>
    <w:rsid w:val="00E7414C"/>
    <w:rsid w:val="00E74200"/>
    <w:rsid w:val="00E7468F"/>
    <w:rsid w:val="00E74909"/>
    <w:rsid w:val="00E7492E"/>
    <w:rsid w:val="00E74939"/>
    <w:rsid w:val="00E74AEA"/>
    <w:rsid w:val="00E74E6D"/>
    <w:rsid w:val="00E750DD"/>
    <w:rsid w:val="00E7510E"/>
    <w:rsid w:val="00E7524A"/>
    <w:rsid w:val="00E752AC"/>
    <w:rsid w:val="00E752DB"/>
    <w:rsid w:val="00E7540C"/>
    <w:rsid w:val="00E754C8"/>
    <w:rsid w:val="00E757B3"/>
    <w:rsid w:val="00E759CB"/>
    <w:rsid w:val="00E75DF5"/>
    <w:rsid w:val="00E75E1A"/>
    <w:rsid w:val="00E75E44"/>
    <w:rsid w:val="00E75EEF"/>
    <w:rsid w:val="00E75F8F"/>
    <w:rsid w:val="00E760AE"/>
    <w:rsid w:val="00E7610B"/>
    <w:rsid w:val="00E76266"/>
    <w:rsid w:val="00E76611"/>
    <w:rsid w:val="00E76739"/>
    <w:rsid w:val="00E768DF"/>
    <w:rsid w:val="00E76B49"/>
    <w:rsid w:val="00E76C52"/>
    <w:rsid w:val="00E76DFA"/>
    <w:rsid w:val="00E771BC"/>
    <w:rsid w:val="00E7721D"/>
    <w:rsid w:val="00E772D9"/>
    <w:rsid w:val="00E772E1"/>
    <w:rsid w:val="00E77615"/>
    <w:rsid w:val="00E776C0"/>
    <w:rsid w:val="00E7781D"/>
    <w:rsid w:val="00E77A4A"/>
    <w:rsid w:val="00E77A88"/>
    <w:rsid w:val="00E77FA1"/>
    <w:rsid w:val="00E80186"/>
    <w:rsid w:val="00E801E5"/>
    <w:rsid w:val="00E80290"/>
    <w:rsid w:val="00E802C2"/>
    <w:rsid w:val="00E80537"/>
    <w:rsid w:val="00E80977"/>
    <w:rsid w:val="00E80AE8"/>
    <w:rsid w:val="00E80D15"/>
    <w:rsid w:val="00E80D1E"/>
    <w:rsid w:val="00E80E94"/>
    <w:rsid w:val="00E81272"/>
    <w:rsid w:val="00E81335"/>
    <w:rsid w:val="00E81405"/>
    <w:rsid w:val="00E815AE"/>
    <w:rsid w:val="00E8185F"/>
    <w:rsid w:val="00E81AD8"/>
    <w:rsid w:val="00E81FDB"/>
    <w:rsid w:val="00E823CA"/>
    <w:rsid w:val="00E825D5"/>
    <w:rsid w:val="00E825DF"/>
    <w:rsid w:val="00E82648"/>
    <w:rsid w:val="00E82718"/>
    <w:rsid w:val="00E82895"/>
    <w:rsid w:val="00E82CBB"/>
    <w:rsid w:val="00E83026"/>
    <w:rsid w:val="00E83193"/>
    <w:rsid w:val="00E83467"/>
    <w:rsid w:val="00E83546"/>
    <w:rsid w:val="00E8361C"/>
    <w:rsid w:val="00E836A8"/>
    <w:rsid w:val="00E83889"/>
    <w:rsid w:val="00E83B70"/>
    <w:rsid w:val="00E83E52"/>
    <w:rsid w:val="00E83E90"/>
    <w:rsid w:val="00E83F23"/>
    <w:rsid w:val="00E84133"/>
    <w:rsid w:val="00E84295"/>
    <w:rsid w:val="00E84331"/>
    <w:rsid w:val="00E843E7"/>
    <w:rsid w:val="00E845D9"/>
    <w:rsid w:val="00E84780"/>
    <w:rsid w:val="00E84C59"/>
    <w:rsid w:val="00E84C98"/>
    <w:rsid w:val="00E84F36"/>
    <w:rsid w:val="00E853A0"/>
    <w:rsid w:val="00E853E4"/>
    <w:rsid w:val="00E8552C"/>
    <w:rsid w:val="00E857F9"/>
    <w:rsid w:val="00E8582B"/>
    <w:rsid w:val="00E85AC7"/>
    <w:rsid w:val="00E85C1D"/>
    <w:rsid w:val="00E8601C"/>
    <w:rsid w:val="00E86198"/>
    <w:rsid w:val="00E864BF"/>
    <w:rsid w:val="00E864F6"/>
    <w:rsid w:val="00E865FA"/>
    <w:rsid w:val="00E86A03"/>
    <w:rsid w:val="00E86A0A"/>
    <w:rsid w:val="00E86A0C"/>
    <w:rsid w:val="00E86BE9"/>
    <w:rsid w:val="00E86C04"/>
    <w:rsid w:val="00E86EE0"/>
    <w:rsid w:val="00E8739A"/>
    <w:rsid w:val="00E873C5"/>
    <w:rsid w:val="00E87466"/>
    <w:rsid w:val="00E87744"/>
    <w:rsid w:val="00E87C90"/>
    <w:rsid w:val="00E87EBC"/>
    <w:rsid w:val="00E909DF"/>
    <w:rsid w:val="00E90A4C"/>
    <w:rsid w:val="00E90C81"/>
    <w:rsid w:val="00E91022"/>
    <w:rsid w:val="00E910DC"/>
    <w:rsid w:val="00E914A5"/>
    <w:rsid w:val="00E914BD"/>
    <w:rsid w:val="00E9177E"/>
    <w:rsid w:val="00E91FAA"/>
    <w:rsid w:val="00E92165"/>
    <w:rsid w:val="00E9239A"/>
    <w:rsid w:val="00E9254A"/>
    <w:rsid w:val="00E92FC7"/>
    <w:rsid w:val="00E931FE"/>
    <w:rsid w:val="00E9343D"/>
    <w:rsid w:val="00E936A0"/>
    <w:rsid w:val="00E936F1"/>
    <w:rsid w:val="00E93B87"/>
    <w:rsid w:val="00E93BB7"/>
    <w:rsid w:val="00E93BBB"/>
    <w:rsid w:val="00E93E75"/>
    <w:rsid w:val="00E93FDA"/>
    <w:rsid w:val="00E93FF9"/>
    <w:rsid w:val="00E9401F"/>
    <w:rsid w:val="00E9406B"/>
    <w:rsid w:val="00E943BE"/>
    <w:rsid w:val="00E94771"/>
    <w:rsid w:val="00E948DB"/>
    <w:rsid w:val="00E94A56"/>
    <w:rsid w:val="00E94BD2"/>
    <w:rsid w:val="00E94DBB"/>
    <w:rsid w:val="00E94E8D"/>
    <w:rsid w:val="00E94F77"/>
    <w:rsid w:val="00E94FC8"/>
    <w:rsid w:val="00E9508B"/>
    <w:rsid w:val="00E951A5"/>
    <w:rsid w:val="00E956D7"/>
    <w:rsid w:val="00E956E5"/>
    <w:rsid w:val="00E95893"/>
    <w:rsid w:val="00E959F3"/>
    <w:rsid w:val="00E95E2A"/>
    <w:rsid w:val="00E96432"/>
    <w:rsid w:val="00E964B8"/>
    <w:rsid w:val="00E965C5"/>
    <w:rsid w:val="00E96911"/>
    <w:rsid w:val="00E969B2"/>
    <w:rsid w:val="00E96AD1"/>
    <w:rsid w:val="00E96F57"/>
    <w:rsid w:val="00E970BE"/>
    <w:rsid w:val="00E9716A"/>
    <w:rsid w:val="00E971A8"/>
    <w:rsid w:val="00E9751F"/>
    <w:rsid w:val="00E97583"/>
    <w:rsid w:val="00E97599"/>
    <w:rsid w:val="00E975A7"/>
    <w:rsid w:val="00E975EF"/>
    <w:rsid w:val="00E979D7"/>
    <w:rsid w:val="00E97C23"/>
    <w:rsid w:val="00E97D00"/>
    <w:rsid w:val="00E97F14"/>
    <w:rsid w:val="00E97FBD"/>
    <w:rsid w:val="00E97FC0"/>
    <w:rsid w:val="00EA00EC"/>
    <w:rsid w:val="00EA03C7"/>
    <w:rsid w:val="00EA0419"/>
    <w:rsid w:val="00EA0455"/>
    <w:rsid w:val="00EA0496"/>
    <w:rsid w:val="00EA091D"/>
    <w:rsid w:val="00EA0A9D"/>
    <w:rsid w:val="00EA0AA8"/>
    <w:rsid w:val="00EA0BB3"/>
    <w:rsid w:val="00EA0C8F"/>
    <w:rsid w:val="00EA0E51"/>
    <w:rsid w:val="00EA0FF6"/>
    <w:rsid w:val="00EA11EE"/>
    <w:rsid w:val="00EA1560"/>
    <w:rsid w:val="00EA15A5"/>
    <w:rsid w:val="00EA1643"/>
    <w:rsid w:val="00EA1A35"/>
    <w:rsid w:val="00EA1C18"/>
    <w:rsid w:val="00EA1D11"/>
    <w:rsid w:val="00EA1E8B"/>
    <w:rsid w:val="00EA2067"/>
    <w:rsid w:val="00EA20A3"/>
    <w:rsid w:val="00EA24F1"/>
    <w:rsid w:val="00EA29B4"/>
    <w:rsid w:val="00EA2B6B"/>
    <w:rsid w:val="00EA2B70"/>
    <w:rsid w:val="00EA2B90"/>
    <w:rsid w:val="00EA2E77"/>
    <w:rsid w:val="00EA32B2"/>
    <w:rsid w:val="00EA382C"/>
    <w:rsid w:val="00EA38E8"/>
    <w:rsid w:val="00EA3917"/>
    <w:rsid w:val="00EA3B0A"/>
    <w:rsid w:val="00EA3B1A"/>
    <w:rsid w:val="00EA4052"/>
    <w:rsid w:val="00EA4161"/>
    <w:rsid w:val="00EA4375"/>
    <w:rsid w:val="00EA4B86"/>
    <w:rsid w:val="00EA4C12"/>
    <w:rsid w:val="00EA4C53"/>
    <w:rsid w:val="00EA4EF4"/>
    <w:rsid w:val="00EA5224"/>
    <w:rsid w:val="00EA5225"/>
    <w:rsid w:val="00EA5418"/>
    <w:rsid w:val="00EA54C8"/>
    <w:rsid w:val="00EA54F9"/>
    <w:rsid w:val="00EA55E4"/>
    <w:rsid w:val="00EA55EF"/>
    <w:rsid w:val="00EA5667"/>
    <w:rsid w:val="00EA5734"/>
    <w:rsid w:val="00EA5931"/>
    <w:rsid w:val="00EA5B53"/>
    <w:rsid w:val="00EA5DA4"/>
    <w:rsid w:val="00EA5F80"/>
    <w:rsid w:val="00EA61A5"/>
    <w:rsid w:val="00EA6349"/>
    <w:rsid w:val="00EA663B"/>
    <w:rsid w:val="00EA68E9"/>
    <w:rsid w:val="00EA6EF9"/>
    <w:rsid w:val="00EA6F30"/>
    <w:rsid w:val="00EA6FAE"/>
    <w:rsid w:val="00EA70AF"/>
    <w:rsid w:val="00EA7160"/>
    <w:rsid w:val="00EA72C9"/>
    <w:rsid w:val="00EA736B"/>
    <w:rsid w:val="00EA776E"/>
    <w:rsid w:val="00EA79F3"/>
    <w:rsid w:val="00EA7AD6"/>
    <w:rsid w:val="00EB0296"/>
    <w:rsid w:val="00EB0349"/>
    <w:rsid w:val="00EB07DC"/>
    <w:rsid w:val="00EB13AF"/>
    <w:rsid w:val="00EB14E4"/>
    <w:rsid w:val="00EB1560"/>
    <w:rsid w:val="00EB16CF"/>
    <w:rsid w:val="00EB174B"/>
    <w:rsid w:val="00EB1869"/>
    <w:rsid w:val="00EB1EAF"/>
    <w:rsid w:val="00EB21CB"/>
    <w:rsid w:val="00EB22CE"/>
    <w:rsid w:val="00EB235A"/>
    <w:rsid w:val="00EB268C"/>
    <w:rsid w:val="00EB27C5"/>
    <w:rsid w:val="00EB299A"/>
    <w:rsid w:val="00EB30D6"/>
    <w:rsid w:val="00EB3231"/>
    <w:rsid w:val="00EB341C"/>
    <w:rsid w:val="00EB380F"/>
    <w:rsid w:val="00EB39C5"/>
    <w:rsid w:val="00EB3BB8"/>
    <w:rsid w:val="00EB3CDB"/>
    <w:rsid w:val="00EB3D87"/>
    <w:rsid w:val="00EB3E6F"/>
    <w:rsid w:val="00EB4111"/>
    <w:rsid w:val="00EB4203"/>
    <w:rsid w:val="00EB470D"/>
    <w:rsid w:val="00EB478A"/>
    <w:rsid w:val="00EB4D2D"/>
    <w:rsid w:val="00EB4F6E"/>
    <w:rsid w:val="00EB4FD1"/>
    <w:rsid w:val="00EB506A"/>
    <w:rsid w:val="00EB5133"/>
    <w:rsid w:val="00EB59BF"/>
    <w:rsid w:val="00EB5F27"/>
    <w:rsid w:val="00EB61EA"/>
    <w:rsid w:val="00EB6331"/>
    <w:rsid w:val="00EB65E0"/>
    <w:rsid w:val="00EB669C"/>
    <w:rsid w:val="00EB68BB"/>
    <w:rsid w:val="00EB68CF"/>
    <w:rsid w:val="00EB68D7"/>
    <w:rsid w:val="00EB693F"/>
    <w:rsid w:val="00EB69F3"/>
    <w:rsid w:val="00EB6A56"/>
    <w:rsid w:val="00EB6CFB"/>
    <w:rsid w:val="00EB7113"/>
    <w:rsid w:val="00EB7252"/>
    <w:rsid w:val="00EB72DA"/>
    <w:rsid w:val="00EB74C3"/>
    <w:rsid w:val="00EB74E8"/>
    <w:rsid w:val="00EB7685"/>
    <w:rsid w:val="00EB77D3"/>
    <w:rsid w:val="00EB7B25"/>
    <w:rsid w:val="00EB7B68"/>
    <w:rsid w:val="00EB7C8F"/>
    <w:rsid w:val="00EB7FA8"/>
    <w:rsid w:val="00EC0775"/>
    <w:rsid w:val="00EC0986"/>
    <w:rsid w:val="00EC0D36"/>
    <w:rsid w:val="00EC1158"/>
    <w:rsid w:val="00EC1446"/>
    <w:rsid w:val="00EC15BD"/>
    <w:rsid w:val="00EC16A7"/>
    <w:rsid w:val="00EC170A"/>
    <w:rsid w:val="00EC1860"/>
    <w:rsid w:val="00EC1891"/>
    <w:rsid w:val="00EC1A90"/>
    <w:rsid w:val="00EC1AD2"/>
    <w:rsid w:val="00EC1DAD"/>
    <w:rsid w:val="00EC1E2B"/>
    <w:rsid w:val="00EC20A2"/>
    <w:rsid w:val="00EC250B"/>
    <w:rsid w:val="00EC2BED"/>
    <w:rsid w:val="00EC2C44"/>
    <w:rsid w:val="00EC2E96"/>
    <w:rsid w:val="00EC2E9D"/>
    <w:rsid w:val="00EC320E"/>
    <w:rsid w:val="00EC3348"/>
    <w:rsid w:val="00EC335B"/>
    <w:rsid w:val="00EC35E0"/>
    <w:rsid w:val="00EC3B11"/>
    <w:rsid w:val="00EC3DA8"/>
    <w:rsid w:val="00EC4177"/>
    <w:rsid w:val="00EC4542"/>
    <w:rsid w:val="00EC456B"/>
    <w:rsid w:val="00EC49A1"/>
    <w:rsid w:val="00EC5057"/>
    <w:rsid w:val="00EC5072"/>
    <w:rsid w:val="00EC5189"/>
    <w:rsid w:val="00EC54AE"/>
    <w:rsid w:val="00EC5525"/>
    <w:rsid w:val="00EC5972"/>
    <w:rsid w:val="00EC5AA6"/>
    <w:rsid w:val="00EC5B39"/>
    <w:rsid w:val="00EC5BDB"/>
    <w:rsid w:val="00EC5C1E"/>
    <w:rsid w:val="00EC5E8D"/>
    <w:rsid w:val="00EC5FC6"/>
    <w:rsid w:val="00EC622B"/>
    <w:rsid w:val="00EC68F1"/>
    <w:rsid w:val="00EC6902"/>
    <w:rsid w:val="00EC6C23"/>
    <w:rsid w:val="00EC6CED"/>
    <w:rsid w:val="00EC6EB6"/>
    <w:rsid w:val="00EC76A5"/>
    <w:rsid w:val="00EC7F62"/>
    <w:rsid w:val="00ED021E"/>
    <w:rsid w:val="00ED0A0E"/>
    <w:rsid w:val="00ED0B5F"/>
    <w:rsid w:val="00ED0EAC"/>
    <w:rsid w:val="00ED109C"/>
    <w:rsid w:val="00ED12C9"/>
    <w:rsid w:val="00ED18D0"/>
    <w:rsid w:val="00ED18E1"/>
    <w:rsid w:val="00ED1911"/>
    <w:rsid w:val="00ED1A08"/>
    <w:rsid w:val="00ED1ACF"/>
    <w:rsid w:val="00ED1F97"/>
    <w:rsid w:val="00ED2385"/>
    <w:rsid w:val="00ED254C"/>
    <w:rsid w:val="00ED28A7"/>
    <w:rsid w:val="00ED2AFE"/>
    <w:rsid w:val="00ED2BDA"/>
    <w:rsid w:val="00ED2E37"/>
    <w:rsid w:val="00ED2F0F"/>
    <w:rsid w:val="00ED2FD2"/>
    <w:rsid w:val="00ED3056"/>
    <w:rsid w:val="00ED307E"/>
    <w:rsid w:val="00ED309E"/>
    <w:rsid w:val="00ED30D9"/>
    <w:rsid w:val="00ED315C"/>
    <w:rsid w:val="00ED38CE"/>
    <w:rsid w:val="00ED3992"/>
    <w:rsid w:val="00ED39E4"/>
    <w:rsid w:val="00ED3AA9"/>
    <w:rsid w:val="00ED3BCE"/>
    <w:rsid w:val="00ED3C73"/>
    <w:rsid w:val="00ED3FBF"/>
    <w:rsid w:val="00ED42B1"/>
    <w:rsid w:val="00ED45D9"/>
    <w:rsid w:val="00ED4762"/>
    <w:rsid w:val="00ED49C9"/>
    <w:rsid w:val="00ED4A3D"/>
    <w:rsid w:val="00ED4C7D"/>
    <w:rsid w:val="00ED4DC9"/>
    <w:rsid w:val="00ED4DE2"/>
    <w:rsid w:val="00ED4E6A"/>
    <w:rsid w:val="00ED4FCF"/>
    <w:rsid w:val="00ED5196"/>
    <w:rsid w:val="00ED51D3"/>
    <w:rsid w:val="00ED53FC"/>
    <w:rsid w:val="00ED5579"/>
    <w:rsid w:val="00ED5889"/>
    <w:rsid w:val="00ED592A"/>
    <w:rsid w:val="00ED598B"/>
    <w:rsid w:val="00ED5B53"/>
    <w:rsid w:val="00ED5BC4"/>
    <w:rsid w:val="00ED5BF2"/>
    <w:rsid w:val="00ED5D96"/>
    <w:rsid w:val="00ED5E7E"/>
    <w:rsid w:val="00ED64D4"/>
    <w:rsid w:val="00ED666D"/>
    <w:rsid w:val="00ED66D4"/>
    <w:rsid w:val="00ED66FF"/>
    <w:rsid w:val="00ED673B"/>
    <w:rsid w:val="00ED687A"/>
    <w:rsid w:val="00ED687D"/>
    <w:rsid w:val="00ED6F74"/>
    <w:rsid w:val="00ED6FFF"/>
    <w:rsid w:val="00ED704E"/>
    <w:rsid w:val="00ED7407"/>
    <w:rsid w:val="00ED76B3"/>
    <w:rsid w:val="00ED77C0"/>
    <w:rsid w:val="00ED7866"/>
    <w:rsid w:val="00ED78C8"/>
    <w:rsid w:val="00ED7A8F"/>
    <w:rsid w:val="00ED7D59"/>
    <w:rsid w:val="00EE04DC"/>
    <w:rsid w:val="00EE089E"/>
    <w:rsid w:val="00EE09A9"/>
    <w:rsid w:val="00EE0BCB"/>
    <w:rsid w:val="00EE0D28"/>
    <w:rsid w:val="00EE103B"/>
    <w:rsid w:val="00EE13DD"/>
    <w:rsid w:val="00EE187B"/>
    <w:rsid w:val="00EE1BC6"/>
    <w:rsid w:val="00EE1C40"/>
    <w:rsid w:val="00EE1D94"/>
    <w:rsid w:val="00EE2024"/>
    <w:rsid w:val="00EE211C"/>
    <w:rsid w:val="00EE255E"/>
    <w:rsid w:val="00EE260F"/>
    <w:rsid w:val="00EE2841"/>
    <w:rsid w:val="00EE285F"/>
    <w:rsid w:val="00EE2B7F"/>
    <w:rsid w:val="00EE2C9E"/>
    <w:rsid w:val="00EE2CB3"/>
    <w:rsid w:val="00EE2CFE"/>
    <w:rsid w:val="00EE33E4"/>
    <w:rsid w:val="00EE33F3"/>
    <w:rsid w:val="00EE36AB"/>
    <w:rsid w:val="00EE36C3"/>
    <w:rsid w:val="00EE3870"/>
    <w:rsid w:val="00EE425A"/>
    <w:rsid w:val="00EE44AA"/>
    <w:rsid w:val="00EE47AC"/>
    <w:rsid w:val="00EE49F4"/>
    <w:rsid w:val="00EE4D3D"/>
    <w:rsid w:val="00EE53D1"/>
    <w:rsid w:val="00EE53D2"/>
    <w:rsid w:val="00EE5619"/>
    <w:rsid w:val="00EE58EB"/>
    <w:rsid w:val="00EE5AEE"/>
    <w:rsid w:val="00EE6014"/>
    <w:rsid w:val="00EE60E8"/>
    <w:rsid w:val="00EE616F"/>
    <w:rsid w:val="00EE6313"/>
    <w:rsid w:val="00EE634C"/>
    <w:rsid w:val="00EE6596"/>
    <w:rsid w:val="00EE65CF"/>
    <w:rsid w:val="00EE66B2"/>
    <w:rsid w:val="00EE6832"/>
    <w:rsid w:val="00EE68A1"/>
    <w:rsid w:val="00EE68D8"/>
    <w:rsid w:val="00EE6E08"/>
    <w:rsid w:val="00EE6E2E"/>
    <w:rsid w:val="00EE7249"/>
    <w:rsid w:val="00EE748C"/>
    <w:rsid w:val="00EE757E"/>
    <w:rsid w:val="00EE780F"/>
    <w:rsid w:val="00EE7951"/>
    <w:rsid w:val="00EE7B1A"/>
    <w:rsid w:val="00EE7D14"/>
    <w:rsid w:val="00EE7FA1"/>
    <w:rsid w:val="00EE7FDB"/>
    <w:rsid w:val="00EF0006"/>
    <w:rsid w:val="00EF02E4"/>
    <w:rsid w:val="00EF041D"/>
    <w:rsid w:val="00EF044E"/>
    <w:rsid w:val="00EF0635"/>
    <w:rsid w:val="00EF067D"/>
    <w:rsid w:val="00EF0B68"/>
    <w:rsid w:val="00EF0BC9"/>
    <w:rsid w:val="00EF0DBC"/>
    <w:rsid w:val="00EF0DDC"/>
    <w:rsid w:val="00EF0E5C"/>
    <w:rsid w:val="00EF10A8"/>
    <w:rsid w:val="00EF11BD"/>
    <w:rsid w:val="00EF11D5"/>
    <w:rsid w:val="00EF12D9"/>
    <w:rsid w:val="00EF14DC"/>
    <w:rsid w:val="00EF17C4"/>
    <w:rsid w:val="00EF19B2"/>
    <w:rsid w:val="00EF215C"/>
    <w:rsid w:val="00EF24D7"/>
    <w:rsid w:val="00EF250B"/>
    <w:rsid w:val="00EF262B"/>
    <w:rsid w:val="00EF27FB"/>
    <w:rsid w:val="00EF285B"/>
    <w:rsid w:val="00EF29A6"/>
    <w:rsid w:val="00EF2A76"/>
    <w:rsid w:val="00EF2C01"/>
    <w:rsid w:val="00EF2CCE"/>
    <w:rsid w:val="00EF2F0B"/>
    <w:rsid w:val="00EF30E5"/>
    <w:rsid w:val="00EF31CF"/>
    <w:rsid w:val="00EF3380"/>
    <w:rsid w:val="00EF33A9"/>
    <w:rsid w:val="00EF347D"/>
    <w:rsid w:val="00EF38A0"/>
    <w:rsid w:val="00EF3A5C"/>
    <w:rsid w:val="00EF3CC0"/>
    <w:rsid w:val="00EF3D51"/>
    <w:rsid w:val="00EF3D55"/>
    <w:rsid w:val="00EF3DBE"/>
    <w:rsid w:val="00EF3F84"/>
    <w:rsid w:val="00EF3F87"/>
    <w:rsid w:val="00EF4202"/>
    <w:rsid w:val="00EF4392"/>
    <w:rsid w:val="00EF4536"/>
    <w:rsid w:val="00EF45D5"/>
    <w:rsid w:val="00EF48FA"/>
    <w:rsid w:val="00EF4C3D"/>
    <w:rsid w:val="00EF4CE0"/>
    <w:rsid w:val="00EF50CD"/>
    <w:rsid w:val="00EF53DF"/>
    <w:rsid w:val="00EF563F"/>
    <w:rsid w:val="00EF5648"/>
    <w:rsid w:val="00EF56F2"/>
    <w:rsid w:val="00EF5D55"/>
    <w:rsid w:val="00EF5F68"/>
    <w:rsid w:val="00EF5FB8"/>
    <w:rsid w:val="00EF6549"/>
    <w:rsid w:val="00EF671E"/>
    <w:rsid w:val="00EF6838"/>
    <w:rsid w:val="00EF6991"/>
    <w:rsid w:val="00EF6AA6"/>
    <w:rsid w:val="00EF6C8D"/>
    <w:rsid w:val="00EF6CCF"/>
    <w:rsid w:val="00EF6D35"/>
    <w:rsid w:val="00EF7575"/>
    <w:rsid w:val="00EF7658"/>
    <w:rsid w:val="00EF778C"/>
    <w:rsid w:val="00EF7834"/>
    <w:rsid w:val="00EF7A0E"/>
    <w:rsid w:val="00EF7DAB"/>
    <w:rsid w:val="00EF7E78"/>
    <w:rsid w:val="00F00223"/>
    <w:rsid w:val="00F002EA"/>
    <w:rsid w:val="00F0030F"/>
    <w:rsid w:val="00F00711"/>
    <w:rsid w:val="00F0075B"/>
    <w:rsid w:val="00F012AB"/>
    <w:rsid w:val="00F01516"/>
    <w:rsid w:val="00F0167B"/>
    <w:rsid w:val="00F0178B"/>
    <w:rsid w:val="00F01820"/>
    <w:rsid w:val="00F01884"/>
    <w:rsid w:val="00F0190E"/>
    <w:rsid w:val="00F01934"/>
    <w:rsid w:val="00F019DD"/>
    <w:rsid w:val="00F01F58"/>
    <w:rsid w:val="00F01FDF"/>
    <w:rsid w:val="00F0230A"/>
    <w:rsid w:val="00F02509"/>
    <w:rsid w:val="00F0291D"/>
    <w:rsid w:val="00F02E37"/>
    <w:rsid w:val="00F03042"/>
    <w:rsid w:val="00F03154"/>
    <w:rsid w:val="00F032A0"/>
    <w:rsid w:val="00F03359"/>
    <w:rsid w:val="00F034AB"/>
    <w:rsid w:val="00F035C8"/>
    <w:rsid w:val="00F0364A"/>
    <w:rsid w:val="00F0375C"/>
    <w:rsid w:val="00F037E2"/>
    <w:rsid w:val="00F03B64"/>
    <w:rsid w:val="00F03B70"/>
    <w:rsid w:val="00F0409D"/>
    <w:rsid w:val="00F04246"/>
    <w:rsid w:val="00F043E0"/>
    <w:rsid w:val="00F0468A"/>
    <w:rsid w:val="00F04766"/>
    <w:rsid w:val="00F048B4"/>
    <w:rsid w:val="00F04B1F"/>
    <w:rsid w:val="00F04B33"/>
    <w:rsid w:val="00F04BA6"/>
    <w:rsid w:val="00F04E6F"/>
    <w:rsid w:val="00F04EDA"/>
    <w:rsid w:val="00F05318"/>
    <w:rsid w:val="00F05319"/>
    <w:rsid w:val="00F053CD"/>
    <w:rsid w:val="00F05573"/>
    <w:rsid w:val="00F05613"/>
    <w:rsid w:val="00F05714"/>
    <w:rsid w:val="00F057F5"/>
    <w:rsid w:val="00F05A90"/>
    <w:rsid w:val="00F05AE0"/>
    <w:rsid w:val="00F05CED"/>
    <w:rsid w:val="00F05E01"/>
    <w:rsid w:val="00F05FAC"/>
    <w:rsid w:val="00F060DF"/>
    <w:rsid w:val="00F061D6"/>
    <w:rsid w:val="00F061F2"/>
    <w:rsid w:val="00F06505"/>
    <w:rsid w:val="00F0678C"/>
    <w:rsid w:val="00F06830"/>
    <w:rsid w:val="00F06A25"/>
    <w:rsid w:val="00F06B87"/>
    <w:rsid w:val="00F06C00"/>
    <w:rsid w:val="00F06C73"/>
    <w:rsid w:val="00F06E0B"/>
    <w:rsid w:val="00F06F3E"/>
    <w:rsid w:val="00F072C3"/>
    <w:rsid w:val="00F076E8"/>
    <w:rsid w:val="00F07A26"/>
    <w:rsid w:val="00F07CE3"/>
    <w:rsid w:val="00F07E08"/>
    <w:rsid w:val="00F07FD1"/>
    <w:rsid w:val="00F10081"/>
    <w:rsid w:val="00F10084"/>
    <w:rsid w:val="00F101F7"/>
    <w:rsid w:val="00F102BE"/>
    <w:rsid w:val="00F10303"/>
    <w:rsid w:val="00F10358"/>
    <w:rsid w:val="00F103EE"/>
    <w:rsid w:val="00F103FB"/>
    <w:rsid w:val="00F104FB"/>
    <w:rsid w:val="00F1056F"/>
    <w:rsid w:val="00F106D1"/>
    <w:rsid w:val="00F10C46"/>
    <w:rsid w:val="00F10E24"/>
    <w:rsid w:val="00F110C9"/>
    <w:rsid w:val="00F1121E"/>
    <w:rsid w:val="00F11820"/>
    <w:rsid w:val="00F11E38"/>
    <w:rsid w:val="00F11FC2"/>
    <w:rsid w:val="00F125AF"/>
    <w:rsid w:val="00F127C5"/>
    <w:rsid w:val="00F12879"/>
    <w:rsid w:val="00F1354D"/>
    <w:rsid w:val="00F13604"/>
    <w:rsid w:val="00F13758"/>
    <w:rsid w:val="00F13A38"/>
    <w:rsid w:val="00F13B7D"/>
    <w:rsid w:val="00F13C3E"/>
    <w:rsid w:val="00F140D4"/>
    <w:rsid w:val="00F141E0"/>
    <w:rsid w:val="00F1427A"/>
    <w:rsid w:val="00F1429C"/>
    <w:rsid w:val="00F14790"/>
    <w:rsid w:val="00F1480E"/>
    <w:rsid w:val="00F14B86"/>
    <w:rsid w:val="00F14D5B"/>
    <w:rsid w:val="00F14DC3"/>
    <w:rsid w:val="00F14E5F"/>
    <w:rsid w:val="00F14FA1"/>
    <w:rsid w:val="00F150FD"/>
    <w:rsid w:val="00F15589"/>
    <w:rsid w:val="00F15670"/>
    <w:rsid w:val="00F15A68"/>
    <w:rsid w:val="00F15BBD"/>
    <w:rsid w:val="00F15D2C"/>
    <w:rsid w:val="00F15FF5"/>
    <w:rsid w:val="00F16281"/>
    <w:rsid w:val="00F16898"/>
    <w:rsid w:val="00F169C9"/>
    <w:rsid w:val="00F16E02"/>
    <w:rsid w:val="00F16ED4"/>
    <w:rsid w:val="00F16FBD"/>
    <w:rsid w:val="00F16FD0"/>
    <w:rsid w:val="00F17032"/>
    <w:rsid w:val="00F170A4"/>
    <w:rsid w:val="00F171B8"/>
    <w:rsid w:val="00F171E7"/>
    <w:rsid w:val="00F172F3"/>
    <w:rsid w:val="00F174D7"/>
    <w:rsid w:val="00F175EF"/>
    <w:rsid w:val="00F17812"/>
    <w:rsid w:val="00F178B2"/>
    <w:rsid w:val="00F17914"/>
    <w:rsid w:val="00F17A80"/>
    <w:rsid w:val="00F17AC9"/>
    <w:rsid w:val="00F17AE9"/>
    <w:rsid w:val="00F17CBA"/>
    <w:rsid w:val="00F202BF"/>
    <w:rsid w:val="00F20775"/>
    <w:rsid w:val="00F20C9E"/>
    <w:rsid w:val="00F21004"/>
    <w:rsid w:val="00F21175"/>
    <w:rsid w:val="00F21497"/>
    <w:rsid w:val="00F2185A"/>
    <w:rsid w:val="00F21A01"/>
    <w:rsid w:val="00F22809"/>
    <w:rsid w:val="00F22930"/>
    <w:rsid w:val="00F22A93"/>
    <w:rsid w:val="00F22B10"/>
    <w:rsid w:val="00F22EB7"/>
    <w:rsid w:val="00F22F63"/>
    <w:rsid w:val="00F23350"/>
    <w:rsid w:val="00F2341B"/>
    <w:rsid w:val="00F2346A"/>
    <w:rsid w:val="00F236B0"/>
    <w:rsid w:val="00F23A06"/>
    <w:rsid w:val="00F23C4B"/>
    <w:rsid w:val="00F23E89"/>
    <w:rsid w:val="00F23F76"/>
    <w:rsid w:val="00F24066"/>
    <w:rsid w:val="00F240AA"/>
    <w:rsid w:val="00F2415D"/>
    <w:rsid w:val="00F2426F"/>
    <w:rsid w:val="00F24713"/>
    <w:rsid w:val="00F2483D"/>
    <w:rsid w:val="00F249E4"/>
    <w:rsid w:val="00F24A0F"/>
    <w:rsid w:val="00F24BC3"/>
    <w:rsid w:val="00F24C44"/>
    <w:rsid w:val="00F24CFF"/>
    <w:rsid w:val="00F24E8D"/>
    <w:rsid w:val="00F24F3D"/>
    <w:rsid w:val="00F24F7D"/>
    <w:rsid w:val="00F250BD"/>
    <w:rsid w:val="00F25154"/>
    <w:rsid w:val="00F25FF9"/>
    <w:rsid w:val="00F2646D"/>
    <w:rsid w:val="00F26684"/>
    <w:rsid w:val="00F26780"/>
    <w:rsid w:val="00F268DE"/>
    <w:rsid w:val="00F26AF7"/>
    <w:rsid w:val="00F26BF2"/>
    <w:rsid w:val="00F26D1D"/>
    <w:rsid w:val="00F26EA8"/>
    <w:rsid w:val="00F26EAB"/>
    <w:rsid w:val="00F26F52"/>
    <w:rsid w:val="00F2705A"/>
    <w:rsid w:val="00F272AA"/>
    <w:rsid w:val="00F2733B"/>
    <w:rsid w:val="00F274CC"/>
    <w:rsid w:val="00F274D4"/>
    <w:rsid w:val="00F27A49"/>
    <w:rsid w:val="00F27F13"/>
    <w:rsid w:val="00F27F1B"/>
    <w:rsid w:val="00F27F44"/>
    <w:rsid w:val="00F300BD"/>
    <w:rsid w:val="00F300C7"/>
    <w:rsid w:val="00F30168"/>
    <w:rsid w:val="00F301E7"/>
    <w:rsid w:val="00F306EA"/>
    <w:rsid w:val="00F30855"/>
    <w:rsid w:val="00F308C6"/>
    <w:rsid w:val="00F30A6E"/>
    <w:rsid w:val="00F30B39"/>
    <w:rsid w:val="00F30B9A"/>
    <w:rsid w:val="00F30E42"/>
    <w:rsid w:val="00F310EC"/>
    <w:rsid w:val="00F311E8"/>
    <w:rsid w:val="00F312AC"/>
    <w:rsid w:val="00F31676"/>
    <w:rsid w:val="00F31691"/>
    <w:rsid w:val="00F316AD"/>
    <w:rsid w:val="00F316F7"/>
    <w:rsid w:val="00F317EB"/>
    <w:rsid w:val="00F31802"/>
    <w:rsid w:val="00F319D8"/>
    <w:rsid w:val="00F31A44"/>
    <w:rsid w:val="00F31CB6"/>
    <w:rsid w:val="00F31DAE"/>
    <w:rsid w:val="00F31E5F"/>
    <w:rsid w:val="00F328D1"/>
    <w:rsid w:val="00F32A74"/>
    <w:rsid w:val="00F32AE4"/>
    <w:rsid w:val="00F32CA0"/>
    <w:rsid w:val="00F32E7F"/>
    <w:rsid w:val="00F32F81"/>
    <w:rsid w:val="00F3308C"/>
    <w:rsid w:val="00F3380F"/>
    <w:rsid w:val="00F33871"/>
    <w:rsid w:val="00F33B32"/>
    <w:rsid w:val="00F33F23"/>
    <w:rsid w:val="00F340B2"/>
    <w:rsid w:val="00F34476"/>
    <w:rsid w:val="00F344B0"/>
    <w:rsid w:val="00F346D3"/>
    <w:rsid w:val="00F34A78"/>
    <w:rsid w:val="00F34BE3"/>
    <w:rsid w:val="00F34CC6"/>
    <w:rsid w:val="00F35016"/>
    <w:rsid w:val="00F35080"/>
    <w:rsid w:val="00F35355"/>
    <w:rsid w:val="00F353B5"/>
    <w:rsid w:val="00F35621"/>
    <w:rsid w:val="00F36069"/>
    <w:rsid w:val="00F36591"/>
    <w:rsid w:val="00F366F3"/>
    <w:rsid w:val="00F368F0"/>
    <w:rsid w:val="00F36999"/>
    <w:rsid w:val="00F36F01"/>
    <w:rsid w:val="00F37129"/>
    <w:rsid w:val="00F372C3"/>
    <w:rsid w:val="00F37301"/>
    <w:rsid w:val="00F37466"/>
    <w:rsid w:val="00F375C6"/>
    <w:rsid w:val="00F377E7"/>
    <w:rsid w:val="00F3782D"/>
    <w:rsid w:val="00F3796A"/>
    <w:rsid w:val="00F379CE"/>
    <w:rsid w:val="00F37A3A"/>
    <w:rsid w:val="00F37B51"/>
    <w:rsid w:val="00F37DBA"/>
    <w:rsid w:val="00F403AA"/>
    <w:rsid w:val="00F40488"/>
    <w:rsid w:val="00F40863"/>
    <w:rsid w:val="00F40AF8"/>
    <w:rsid w:val="00F40DE7"/>
    <w:rsid w:val="00F40DE8"/>
    <w:rsid w:val="00F40EC3"/>
    <w:rsid w:val="00F41552"/>
    <w:rsid w:val="00F419A6"/>
    <w:rsid w:val="00F41D1F"/>
    <w:rsid w:val="00F41F0C"/>
    <w:rsid w:val="00F4231B"/>
    <w:rsid w:val="00F42C80"/>
    <w:rsid w:val="00F42DE7"/>
    <w:rsid w:val="00F42F40"/>
    <w:rsid w:val="00F4332B"/>
    <w:rsid w:val="00F43368"/>
    <w:rsid w:val="00F4360C"/>
    <w:rsid w:val="00F43851"/>
    <w:rsid w:val="00F439C1"/>
    <w:rsid w:val="00F43EFD"/>
    <w:rsid w:val="00F44028"/>
    <w:rsid w:val="00F44254"/>
    <w:rsid w:val="00F44545"/>
    <w:rsid w:val="00F44782"/>
    <w:rsid w:val="00F447B9"/>
    <w:rsid w:val="00F447D6"/>
    <w:rsid w:val="00F448AF"/>
    <w:rsid w:val="00F44B49"/>
    <w:rsid w:val="00F44FAC"/>
    <w:rsid w:val="00F44FC6"/>
    <w:rsid w:val="00F4547A"/>
    <w:rsid w:val="00F45778"/>
    <w:rsid w:val="00F457E5"/>
    <w:rsid w:val="00F458E8"/>
    <w:rsid w:val="00F45A72"/>
    <w:rsid w:val="00F45B3C"/>
    <w:rsid w:val="00F45B4E"/>
    <w:rsid w:val="00F45BBA"/>
    <w:rsid w:val="00F45C31"/>
    <w:rsid w:val="00F45CB5"/>
    <w:rsid w:val="00F45EF8"/>
    <w:rsid w:val="00F45F42"/>
    <w:rsid w:val="00F45FCC"/>
    <w:rsid w:val="00F45FE2"/>
    <w:rsid w:val="00F46276"/>
    <w:rsid w:val="00F46311"/>
    <w:rsid w:val="00F466A8"/>
    <w:rsid w:val="00F466E8"/>
    <w:rsid w:val="00F466FD"/>
    <w:rsid w:val="00F46B11"/>
    <w:rsid w:val="00F46BA0"/>
    <w:rsid w:val="00F47107"/>
    <w:rsid w:val="00F47212"/>
    <w:rsid w:val="00F47260"/>
    <w:rsid w:val="00F4748E"/>
    <w:rsid w:val="00F47690"/>
    <w:rsid w:val="00F47815"/>
    <w:rsid w:val="00F478C7"/>
    <w:rsid w:val="00F478D1"/>
    <w:rsid w:val="00F47AE3"/>
    <w:rsid w:val="00F47CD7"/>
    <w:rsid w:val="00F47D25"/>
    <w:rsid w:val="00F47E11"/>
    <w:rsid w:val="00F47E2E"/>
    <w:rsid w:val="00F47EDF"/>
    <w:rsid w:val="00F500CE"/>
    <w:rsid w:val="00F501B4"/>
    <w:rsid w:val="00F506D6"/>
    <w:rsid w:val="00F506E4"/>
    <w:rsid w:val="00F507FA"/>
    <w:rsid w:val="00F509B9"/>
    <w:rsid w:val="00F50A5D"/>
    <w:rsid w:val="00F50A92"/>
    <w:rsid w:val="00F50B03"/>
    <w:rsid w:val="00F50D98"/>
    <w:rsid w:val="00F50EF3"/>
    <w:rsid w:val="00F5100A"/>
    <w:rsid w:val="00F510C3"/>
    <w:rsid w:val="00F51189"/>
    <w:rsid w:val="00F511FA"/>
    <w:rsid w:val="00F512CF"/>
    <w:rsid w:val="00F513FE"/>
    <w:rsid w:val="00F515FE"/>
    <w:rsid w:val="00F51696"/>
    <w:rsid w:val="00F5193E"/>
    <w:rsid w:val="00F51B05"/>
    <w:rsid w:val="00F51CE1"/>
    <w:rsid w:val="00F51DA2"/>
    <w:rsid w:val="00F52070"/>
    <w:rsid w:val="00F52174"/>
    <w:rsid w:val="00F52254"/>
    <w:rsid w:val="00F522B1"/>
    <w:rsid w:val="00F5249D"/>
    <w:rsid w:val="00F52795"/>
    <w:rsid w:val="00F527D8"/>
    <w:rsid w:val="00F52988"/>
    <w:rsid w:val="00F52D8D"/>
    <w:rsid w:val="00F52DDE"/>
    <w:rsid w:val="00F52E77"/>
    <w:rsid w:val="00F530EE"/>
    <w:rsid w:val="00F53336"/>
    <w:rsid w:val="00F534FF"/>
    <w:rsid w:val="00F5371F"/>
    <w:rsid w:val="00F53D03"/>
    <w:rsid w:val="00F53D91"/>
    <w:rsid w:val="00F53D9F"/>
    <w:rsid w:val="00F53F32"/>
    <w:rsid w:val="00F53FF6"/>
    <w:rsid w:val="00F54137"/>
    <w:rsid w:val="00F5413F"/>
    <w:rsid w:val="00F54454"/>
    <w:rsid w:val="00F54638"/>
    <w:rsid w:val="00F54829"/>
    <w:rsid w:val="00F54AFC"/>
    <w:rsid w:val="00F54B9B"/>
    <w:rsid w:val="00F550F2"/>
    <w:rsid w:val="00F5510A"/>
    <w:rsid w:val="00F551F2"/>
    <w:rsid w:val="00F5520B"/>
    <w:rsid w:val="00F55837"/>
    <w:rsid w:val="00F55838"/>
    <w:rsid w:val="00F55BB4"/>
    <w:rsid w:val="00F55BFC"/>
    <w:rsid w:val="00F55E1B"/>
    <w:rsid w:val="00F55E4E"/>
    <w:rsid w:val="00F561D2"/>
    <w:rsid w:val="00F56252"/>
    <w:rsid w:val="00F56278"/>
    <w:rsid w:val="00F56288"/>
    <w:rsid w:val="00F564E5"/>
    <w:rsid w:val="00F56A8D"/>
    <w:rsid w:val="00F56CA0"/>
    <w:rsid w:val="00F56CEA"/>
    <w:rsid w:val="00F56DEF"/>
    <w:rsid w:val="00F5719D"/>
    <w:rsid w:val="00F571EC"/>
    <w:rsid w:val="00F57207"/>
    <w:rsid w:val="00F576E3"/>
    <w:rsid w:val="00F577C4"/>
    <w:rsid w:val="00F577FB"/>
    <w:rsid w:val="00F578BC"/>
    <w:rsid w:val="00F57E09"/>
    <w:rsid w:val="00F57F31"/>
    <w:rsid w:val="00F60110"/>
    <w:rsid w:val="00F60189"/>
    <w:rsid w:val="00F60386"/>
    <w:rsid w:val="00F604D1"/>
    <w:rsid w:val="00F60644"/>
    <w:rsid w:val="00F60772"/>
    <w:rsid w:val="00F6098B"/>
    <w:rsid w:val="00F60CD6"/>
    <w:rsid w:val="00F60E44"/>
    <w:rsid w:val="00F61591"/>
    <w:rsid w:val="00F61B10"/>
    <w:rsid w:val="00F61BB0"/>
    <w:rsid w:val="00F61C76"/>
    <w:rsid w:val="00F61CBD"/>
    <w:rsid w:val="00F61D9D"/>
    <w:rsid w:val="00F61DAB"/>
    <w:rsid w:val="00F61E18"/>
    <w:rsid w:val="00F62059"/>
    <w:rsid w:val="00F6208D"/>
    <w:rsid w:val="00F620FF"/>
    <w:rsid w:val="00F62315"/>
    <w:rsid w:val="00F6268A"/>
    <w:rsid w:val="00F626BA"/>
    <w:rsid w:val="00F627B9"/>
    <w:rsid w:val="00F627F5"/>
    <w:rsid w:val="00F629F7"/>
    <w:rsid w:val="00F62B74"/>
    <w:rsid w:val="00F62BB3"/>
    <w:rsid w:val="00F62C45"/>
    <w:rsid w:val="00F631F6"/>
    <w:rsid w:val="00F6349F"/>
    <w:rsid w:val="00F635D3"/>
    <w:rsid w:val="00F6396D"/>
    <w:rsid w:val="00F63981"/>
    <w:rsid w:val="00F63A46"/>
    <w:rsid w:val="00F63B94"/>
    <w:rsid w:val="00F63C8B"/>
    <w:rsid w:val="00F63E82"/>
    <w:rsid w:val="00F63EB4"/>
    <w:rsid w:val="00F64057"/>
    <w:rsid w:val="00F6412C"/>
    <w:rsid w:val="00F64446"/>
    <w:rsid w:val="00F644BA"/>
    <w:rsid w:val="00F6450C"/>
    <w:rsid w:val="00F645BE"/>
    <w:rsid w:val="00F647CC"/>
    <w:rsid w:val="00F6498C"/>
    <w:rsid w:val="00F64A32"/>
    <w:rsid w:val="00F64ACD"/>
    <w:rsid w:val="00F64B0D"/>
    <w:rsid w:val="00F64E37"/>
    <w:rsid w:val="00F650BB"/>
    <w:rsid w:val="00F65175"/>
    <w:rsid w:val="00F6536D"/>
    <w:rsid w:val="00F654F4"/>
    <w:rsid w:val="00F6551D"/>
    <w:rsid w:val="00F655A3"/>
    <w:rsid w:val="00F655DC"/>
    <w:rsid w:val="00F65AC8"/>
    <w:rsid w:val="00F65BFE"/>
    <w:rsid w:val="00F65C30"/>
    <w:rsid w:val="00F65C54"/>
    <w:rsid w:val="00F65C62"/>
    <w:rsid w:val="00F65E81"/>
    <w:rsid w:val="00F65F6B"/>
    <w:rsid w:val="00F6609F"/>
    <w:rsid w:val="00F661E7"/>
    <w:rsid w:val="00F663C6"/>
    <w:rsid w:val="00F665A1"/>
    <w:rsid w:val="00F66A56"/>
    <w:rsid w:val="00F66A9C"/>
    <w:rsid w:val="00F66B0C"/>
    <w:rsid w:val="00F66BE3"/>
    <w:rsid w:val="00F66C9E"/>
    <w:rsid w:val="00F66D84"/>
    <w:rsid w:val="00F66D85"/>
    <w:rsid w:val="00F66ED3"/>
    <w:rsid w:val="00F66F3D"/>
    <w:rsid w:val="00F6747F"/>
    <w:rsid w:val="00F67CF8"/>
    <w:rsid w:val="00F70626"/>
    <w:rsid w:val="00F7099E"/>
    <w:rsid w:val="00F709DF"/>
    <w:rsid w:val="00F70C0A"/>
    <w:rsid w:val="00F70CA8"/>
    <w:rsid w:val="00F70EB2"/>
    <w:rsid w:val="00F71360"/>
    <w:rsid w:val="00F7138C"/>
    <w:rsid w:val="00F71723"/>
    <w:rsid w:val="00F717AA"/>
    <w:rsid w:val="00F71AD8"/>
    <w:rsid w:val="00F71B4F"/>
    <w:rsid w:val="00F71B8C"/>
    <w:rsid w:val="00F71BB4"/>
    <w:rsid w:val="00F71C9F"/>
    <w:rsid w:val="00F71EAD"/>
    <w:rsid w:val="00F72249"/>
    <w:rsid w:val="00F722A9"/>
    <w:rsid w:val="00F7237A"/>
    <w:rsid w:val="00F7237F"/>
    <w:rsid w:val="00F724DC"/>
    <w:rsid w:val="00F727C6"/>
    <w:rsid w:val="00F72802"/>
    <w:rsid w:val="00F72AE0"/>
    <w:rsid w:val="00F72BE2"/>
    <w:rsid w:val="00F72C48"/>
    <w:rsid w:val="00F72FB9"/>
    <w:rsid w:val="00F7308D"/>
    <w:rsid w:val="00F73250"/>
    <w:rsid w:val="00F7325F"/>
    <w:rsid w:val="00F73479"/>
    <w:rsid w:val="00F734CC"/>
    <w:rsid w:val="00F7376F"/>
    <w:rsid w:val="00F73C20"/>
    <w:rsid w:val="00F73DF2"/>
    <w:rsid w:val="00F7455C"/>
    <w:rsid w:val="00F74869"/>
    <w:rsid w:val="00F74B9C"/>
    <w:rsid w:val="00F74E7C"/>
    <w:rsid w:val="00F7502C"/>
    <w:rsid w:val="00F753E8"/>
    <w:rsid w:val="00F755A2"/>
    <w:rsid w:val="00F755F3"/>
    <w:rsid w:val="00F75B89"/>
    <w:rsid w:val="00F75B9B"/>
    <w:rsid w:val="00F760FD"/>
    <w:rsid w:val="00F763B5"/>
    <w:rsid w:val="00F763D6"/>
    <w:rsid w:val="00F768BF"/>
    <w:rsid w:val="00F76ABE"/>
    <w:rsid w:val="00F76C7E"/>
    <w:rsid w:val="00F76D4B"/>
    <w:rsid w:val="00F7711B"/>
    <w:rsid w:val="00F77227"/>
    <w:rsid w:val="00F77315"/>
    <w:rsid w:val="00F77570"/>
    <w:rsid w:val="00F77629"/>
    <w:rsid w:val="00F77659"/>
    <w:rsid w:val="00F77775"/>
    <w:rsid w:val="00F77A12"/>
    <w:rsid w:val="00F77CBF"/>
    <w:rsid w:val="00F8011C"/>
    <w:rsid w:val="00F80216"/>
    <w:rsid w:val="00F80225"/>
    <w:rsid w:val="00F80388"/>
    <w:rsid w:val="00F80506"/>
    <w:rsid w:val="00F805DA"/>
    <w:rsid w:val="00F80697"/>
    <w:rsid w:val="00F806A4"/>
    <w:rsid w:val="00F806AB"/>
    <w:rsid w:val="00F8093B"/>
    <w:rsid w:val="00F809F6"/>
    <w:rsid w:val="00F80A61"/>
    <w:rsid w:val="00F80C89"/>
    <w:rsid w:val="00F80F18"/>
    <w:rsid w:val="00F8131C"/>
    <w:rsid w:val="00F8149E"/>
    <w:rsid w:val="00F81A3E"/>
    <w:rsid w:val="00F81B67"/>
    <w:rsid w:val="00F81BEC"/>
    <w:rsid w:val="00F81D14"/>
    <w:rsid w:val="00F81ECC"/>
    <w:rsid w:val="00F82124"/>
    <w:rsid w:val="00F82153"/>
    <w:rsid w:val="00F8252C"/>
    <w:rsid w:val="00F827D4"/>
    <w:rsid w:val="00F8284D"/>
    <w:rsid w:val="00F82AE8"/>
    <w:rsid w:val="00F82B31"/>
    <w:rsid w:val="00F82E47"/>
    <w:rsid w:val="00F82ECD"/>
    <w:rsid w:val="00F8367A"/>
    <w:rsid w:val="00F83BDB"/>
    <w:rsid w:val="00F83E1E"/>
    <w:rsid w:val="00F83E27"/>
    <w:rsid w:val="00F83F6D"/>
    <w:rsid w:val="00F84013"/>
    <w:rsid w:val="00F84040"/>
    <w:rsid w:val="00F84161"/>
    <w:rsid w:val="00F841B6"/>
    <w:rsid w:val="00F84270"/>
    <w:rsid w:val="00F842FA"/>
    <w:rsid w:val="00F8432C"/>
    <w:rsid w:val="00F843A5"/>
    <w:rsid w:val="00F844CF"/>
    <w:rsid w:val="00F84511"/>
    <w:rsid w:val="00F8459E"/>
    <w:rsid w:val="00F84647"/>
    <w:rsid w:val="00F8464E"/>
    <w:rsid w:val="00F84691"/>
    <w:rsid w:val="00F84ADF"/>
    <w:rsid w:val="00F84DA4"/>
    <w:rsid w:val="00F84DBF"/>
    <w:rsid w:val="00F851CF"/>
    <w:rsid w:val="00F8528C"/>
    <w:rsid w:val="00F85503"/>
    <w:rsid w:val="00F855CA"/>
    <w:rsid w:val="00F85769"/>
    <w:rsid w:val="00F85783"/>
    <w:rsid w:val="00F857A0"/>
    <w:rsid w:val="00F858A2"/>
    <w:rsid w:val="00F858C4"/>
    <w:rsid w:val="00F85E11"/>
    <w:rsid w:val="00F85E51"/>
    <w:rsid w:val="00F85F30"/>
    <w:rsid w:val="00F8601A"/>
    <w:rsid w:val="00F862B3"/>
    <w:rsid w:val="00F864FB"/>
    <w:rsid w:val="00F8670F"/>
    <w:rsid w:val="00F869AE"/>
    <w:rsid w:val="00F86B48"/>
    <w:rsid w:val="00F86CF5"/>
    <w:rsid w:val="00F86F20"/>
    <w:rsid w:val="00F86FCA"/>
    <w:rsid w:val="00F8709E"/>
    <w:rsid w:val="00F871EF"/>
    <w:rsid w:val="00F87240"/>
    <w:rsid w:val="00F87260"/>
    <w:rsid w:val="00F87322"/>
    <w:rsid w:val="00F87336"/>
    <w:rsid w:val="00F8743F"/>
    <w:rsid w:val="00F875D8"/>
    <w:rsid w:val="00F8762F"/>
    <w:rsid w:val="00F877B4"/>
    <w:rsid w:val="00F87832"/>
    <w:rsid w:val="00F87843"/>
    <w:rsid w:val="00F87F8E"/>
    <w:rsid w:val="00F90335"/>
    <w:rsid w:val="00F903BC"/>
    <w:rsid w:val="00F90580"/>
    <w:rsid w:val="00F90683"/>
    <w:rsid w:val="00F9068B"/>
    <w:rsid w:val="00F906A4"/>
    <w:rsid w:val="00F90779"/>
    <w:rsid w:val="00F907EA"/>
    <w:rsid w:val="00F90C02"/>
    <w:rsid w:val="00F90CCD"/>
    <w:rsid w:val="00F910B7"/>
    <w:rsid w:val="00F910DD"/>
    <w:rsid w:val="00F91140"/>
    <w:rsid w:val="00F91186"/>
    <w:rsid w:val="00F91283"/>
    <w:rsid w:val="00F918B9"/>
    <w:rsid w:val="00F91AB0"/>
    <w:rsid w:val="00F91BE7"/>
    <w:rsid w:val="00F91D74"/>
    <w:rsid w:val="00F92175"/>
    <w:rsid w:val="00F9218F"/>
    <w:rsid w:val="00F922CA"/>
    <w:rsid w:val="00F92561"/>
    <w:rsid w:val="00F925DF"/>
    <w:rsid w:val="00F926AC"/>
    <w:rsid w:val="00F92703"/>
    <w:rsid w:val="00F92778"/>
    <w:rsid w:val="00F9287F"/>
    <w:rsid w:val="00F92902"/>
    <w:rsid w:val="00F92920"/>
    <w:rsid w:val="00F92A3F"/>
    <w:rsid w:val="00F92B5D"/>
    <w:rsid w:val="00F92C6A"/>
    <w:rsid w:val="00F92C96"/>
    <w:rsid w:val="00F92D4F"/>
    <w:rsid w:val="00F92E68"/>
    <w:rsid w:val="00F9302F"/>
    <w:rsid w:val="00F93473"/>
    <w:rsid w:val="00F9365A"/>
    <w:rsid w:val="00F9371D"/>
    <w:rsid w:val="00F93871"/>
    <w:rsid w:val="00F93931"/>
    <w:rsid w:val="00F93AE8"/>
    <w:rsid w:val="00F93DBD"/>
    <w:rsid w:val="00F93F08"/>
    <w:rsid w:val="00F945EC"/>
    <w:rsid w:val="00F945F2"/>
    <w:rsid w:val="00F9463D"/>
    <w:rsid w:val="00F947E9"/>
    <w:rsid w:val="00F94A3C"/>
    <w:rsid w:val="00F94AEC"/>
    <w:rsid w:val="00F94C68"/>
    <w:rsid w:val="00F94CF2"/>
    <w:rsid w:val="00F94F44"/>
    <w:rsid w:val="00F94FB1"/>
    <w:rsid w:val="00F9548E"/>
    <w:rsid w:val="00F9554A"/>
    <w:rsid w:val="00F955DC"/>
    <w:rsid w:val="00F95758"/>
    <w:rsid w:val="00F95853"/>
    <w:rsid w:val="00F95987"/>
    <w:rsid w:val="00F95A9B"/>
    <w:rsid w:val="00F95D3D"/>
    <w:rsid w:val="00F95E3D"/>
    <w:rsid w:val="00F96676"/>
    <w:rsid w:val="00F969C0"/>
    <w:rsid w:val="00F96B44"/>
    <w:rsid w:val="00F96C27"/>
    <w:rsid w:val="00F96CB4"/>
    <w:rsid w:val="00F96EC6"/>
    <w:rsid w:val="00F97057"/>
    <w:rsid w:val="00F970E7"/>
    <w:rsid w:val="00F9721D"/>
    <w:rsid w:val="00F9736C"/>
    <w:rsid w:val="00F973B8"/>
    <w:rsid w:val="00F97507"/>
    <w:rsid w:val="00F97509"/>
    <w:rsid w:val="00F9750D"/>
    <w:rsid w:val="00F9757C"/>
    <w:rsid w:val="00F975A4"/>
    <w:rsid w:val="00F9787E"/>
    <w:rsid w:val="00F97ACC"/>
    <w:rsid w:val="00F97B03"/>
    <w:rsid w:val="00F97D25"/>
    <w:rsid w:val="00F97E29"/>
    <w:rsid w:val="00FA0126"/>
    <w:rsid w:val="00FA02E8"/>
    <w:rsid w:val="00FA0389"/>
    <w:rsid w:val="00FA03CE"/>
    <w:rsid w:val="00FA04C4"/>
    <w:rsid w:val="00FA0677"/>
    <w:rsid w:val="00FA074D"/>
    <w:rsid w:val="00FA0AA1"/>
    <w:rsid w:val="00FA124E"/>
    <w:rsid w:val="00FA129F"/>
    <w:rsid w:val="00FA1370"/>
    <w:rsid w:val="00FA139D"/>
    <w:rsid w:val="00FA1524"/>
    <w:rsid w:val="00FA152B"/>
    <w:rsid w:val="00FA184A"/>
    <w:rsid w:val="00FA188C"/>
    <w:rsid w:val="00FA1AB1"/>
    <w:rsid w:val="00FA1B18"/>
    <w:rsid w:val="00FA1D74"/>
    <w:rsid w:val="00FA2266"/>
    <w:rsid w:val="00FA22B0"/>
    <w:rsid w:val="00FA22CD"/>
    <w:rsid w:val="00FA2351"/>
    <w:rsid w:val="00FA2715"/>
    <w:rsid w:val="00FA28DA"/>
    <w:rsid w:val="00FA2B20"/>
    <w:rsid w:val="00FA2C13"/>
    <w:rsid w:val="00FA2EA9"/>
    <w:rsid w:val="00FA30D9"/>
    <w:rsid w:val="00FA34BC"/>
    <w:rsid w:val="00FA37DB"/>
    <w:rsid w:val="00FA3A3D"/>
    <w:rsid w:val="00FA3CC3"/>
    <w:rsid w:val="00FA3F8C"/>
    <w:rsid w:val="00FA4184"/>
    <w:rsid w:val="00FA43D1"/>
    <w:rsid w:val="00FA4B16"/>
    <w:rsid w:val="00FA4C4C"/>
    <w:rsid w:val="00FA4DC6"/>
    <w:rsid w:val="00FA4E02"/>
    <w:rsid w:val="00FA4F60"/>
    <w:rsid w:val="00FA50DB"/>
    <w:rsid w:val="00FA5254"/>
    <w:rsid w:val="00FA5261"/>
    <w:rsid w:val="00FA5312"/>
    <w:rsid w:val="00FA5465"/>
    <w:rsid w:val="00FA550F"/>
    <w:rsid w:val="00FA5898"/>
    <w:rsid w:val="00FA5A5D"/>
    <w:rsid w:val="00FA5CA8"/>
    <w:rsid w:val="00FA5D23"/>
    <w:rsid w:val="00FA5F4C"/>
    <w:rsid w:val="00FA6355"/>
    <w:rsid w:val="00FA6376"/>
    <w:rsid w:val="00FA6580"/>
    <w:rsid w:val="00FA690F"/>
    <w:rsid w:val="00FA6ABD"/>
    <w:rsid w:val="00FA6AC3"/>
    <w:rsid w:val="00FA6DB0"/>
    <w:rsid w:val="00FA6EAC"/>
    <w:rsid w:val="00FA744E"/>
    <w:rsid w:val="00FA7599"/>
    <w:rsid w:val="00FA75C2"/>
    <w:rsid w:val="00FA790C"/>
    <w:rsid w:val="00FA7D89"/>
    <w:rsid w:val="00FA7E09"/>
    <w:rsid w:val="00FA7E7B"/>
    <w:rsid w:val="00FA7FAF"/>
    <w:rsid w:val="00FB0401"/>
    <w:rsid w:val="00FB04D8"/>
    <w:rsid w:val="00FB05C6"/>
    <w:rsid w:val="00FB0A39"/>
    <w:rsid w:val="00FB0D0D"/>
    <w:rsid w:val="00FB0F11"/>
    <w:rsid w:val="00FB1309"/>
    <w:rsid w:val="00FB1421"/>
    <w:rsid w:val="00FB14B3"/>
    <w:rsid w:val="00FB1686"/>
    <w:rsid w:val="00FB17AE"/>
    <w:rsid w:val="00FB196B"/>
    <w:rsid w:val="00FB1A12"/>
    <w:rsid w:val="00FB21DA"/>
    <w:rsid w:val="00FB246A"/>
    <w:rsid w:val="00FB254A"/>
    <w:rsid w:val="00FB25A0"/>
    <w:rsid w:val="00FB2AF9"/>
    <w:rsid w:val="00FB2B13"/>
    <w:rsid w:val="00FB2F0A"/>
    <w:rsid w:val="00FB2FB5"/>
    <w:rsid w:val="00FB314C"/>
    <w:rsid w:val="00FB32DD"/>
    <w:rsid w:val="00FB365A"/>
    <w:rsid w:val="00FB385A"/>
    <w:rsid w:val="00FB3D62"/>
    <w:rsid w:val="00FB3D83"/>
    <w:rsid w:val="00FB401F"/>
    <w:rsid w:val="00FB44CD"/>
    <w:rsid w:val="00FB44E1"/>
    <w:rsid w:val="00FB4814"/>
    <w:rsid w:val="00FB4833"/>
    <w:rsid w:val="00FB48D6"/>
    <w:rsid w:val="00FB4CD5"/>
    <w:rsid w:val="00FB4D07"/>
    <w:rsid w:val="00FB4DFA"/>
    <w:rsid w:val="00FB5001"/>
    <w:rsid w:val="00FB503E"/>
    <w:rsid w:val="00FB50FD"/>
    <w:rsid w:val="00FB531A"/>
    <w:rsid w:val="00FB5431"/>
    <w:rsid w:val="00FB565A"/>
    <w:rsid w:val="00FB567F"/>
    <w:rsid w:val="00FB578D"/>
    <w:rsid w:val="00FB58A0"/>
    <w:rsid w:val="00FB5CC1"/>
    <w:rsid w:val="00FB6074"/>
    <w:rsid w:val="00FB6143"/>
    <w:rsid w:val="00FB6319"/>
    <w:rsid w:val="00FB65F4"/>
    <w:rsid w:val="00FB6739"/>
    <w:rsid w:val="00FB67E9"/>
    <w:rsid w:val="00FB6A62"/>
    <w:rsid w:val="00FB6AD8"/>
    <w:rsid w:val="00FB6CD2"/>
    <w:rsid w:val="00FB6D1B"/>
    <w:rsid w:val="00FB6E0B"/>
    <w:rsid w:val="00FB71D6"/>
    <w:rsid w:val="00FB7384"/>
    <w:rsid w:val="00FB7536"/>
    <w:rsid w:val="00FB7571"/>
    <w:rsid w:val="00FB7894"/>
    <w:rsid w:val="00FB7AC9"/>
    <w:rsid w:val="00FB7AEE"/>
    <w:rsid w:val="00FB7C5D"/>
    <w:rsid w:val="00FB7EFA"/>
    <w:rsid w:val="00FC012F"/>
    <w:rsid w:val="00FC045B"/>
    <w:rsid w:val="00FC0473"/>
    <w:rsid w:val="00FC04AE"/>
    <w:rsid w:val="00FC04C9"/>
    <w:rsid w:val="00FC0591"/>
    <w:rsid w:val="00FC0815"/>
    <w:rsid w:val="00FC08A5"/>
    <w:rsid w:val="00FC0D1A"/>
    <w:rsid w:val="00FC0EA5"/>
    <w:rsid w:val="00FC107D"/>
    <w:rsid w:val="00FC1499"/>
    <w:rsid w:val="00FC1890"/>
    <w:rsid w:val="00FC19FD"/>
    <w:rsid w:val="00FC1B62"/>
    <w:rsid w:val="00FC1BEE"/>
    <w:rsid w:val="00FC1F16"/>
    <w:rsid w:val="00FC205B"/>
    <w:rsid w:val="00FC21D9"/>
    <w:rsid w:val="00FC2492"/>
    <w:rsid w:val="00FC27E3"/>
    <w:rsid w:val="00FC2A0E"/>
    <w:rsid w:val="00FC2AE2"/>
    <w:rsid w:val="00FC2B55"/>
    <w:rsid w:val="00FC3413"/>
    <w:rsid w:val="00FC37A9"/>
    <w:rsid w:val="00FC38D4"/>
    <w:rsid w:val="00FC3C37"/>
    <w:rsid w:val="00FC3CDB"/>
    <w:rsid w:val="00FC3D03"/>
    <w:rsid w:val="00FC3EB8"/>
    <w:rsid w:val="00FC4007"/>
    <w:rsid w:val="00FC402A"/>
    <w:rsid w:val="00FC40DD"/>
    <w:rsid w:val="00FC4220"/>
    <w:rsid w:val="00FC42AF"/>
    <w:rsid w:val="00FC4601"/>
    <w:rsid w:val="00FC46E5"/>
    <w:rsid w:val="00FC482D"/>
    <w:rsid w:val="00FC4CC9"/>
    <w:rsid w:val="00FC4EE9"/>
    <w:rsid w:val="00FC532A"/>
    <w:rsid w:val="00FC54F0"/>
    <w:rsid w:val="00FC5574"/>
    <w:rsid w:val="00FC5829"/>
    <w:rsid w:val="00FC59E4"/>
    <w:rsid w:val="00FC5AC7"/>
    <w:rsid w:val="00FC5B18"/>
    <w:rsid w:val="00FC5CCB"/>
    <w:rsid w:val="00FC604D"/>
    <w:rsid w:val="00FC606B"/>
    <w:rsid w:val="00FC6202"/>
    <w:rsid w:val="00FC6360"/>
    <w:rsid w:val="00FC6516"/>
    <w:rsid w:val="00FC6786"/>
    <w:rsid w:val="00FC68E1"/>
    <w:rsid w:val="00FC68E4"/>
    <w:rsid w:val="00FC6A5E"/>
    <w:rsid w:val="00FC6D6F"/>
    <w:rsid w:val="00FC71E9"/>
    <w:rsid w:val="00FC7539"/>
    <w:rsid w:val="00FC76F2"/>
    <w:rsid w:val="00FC7847"/>
    <w:rsid w:val="00FC7854"/>
    <w:rsid w:val="00FC7A16"/>
    <w:rsid w:val="00FC7B8B"/>
    <w:rsid w:val="00FC7DF9"/>
    <w:rsid w:val="00FD0003"/>
    <w:rsid w:val="00FD0123"/>
    <w:rsid w:val="00FD0157"/>
    <w:rsid w:val="00FD0243"/>
    <w:rsid w:val="00FD03AB"/>
    <w:rsid w:val="00FD055C"/>
    <w:rsid w:val="00FD05E0"/>
    <w:rsid w:val="00FD0EF8"/>
    <w:rsid w:val="00FD102F"/>
    <w:rsid w:val="00FD1353"/>
    <w:rsid w:val="00FD136A"/>
    <w:rsid w:val="00FD1415"/>
    <w:rsid w:val="00FD14B2"/>
    <w:rsid w:val="00FD15DE"/>
    <w:rsid w:val="00FD178A"/>
    <w:rsid w:val="00FD17E9"/>
    <w:rsid w:val="00FD1904"/>
    <w:rsid w:val="00FD1940"/>
    <w:rsid w:val="00FD1CCC"/>
    <w:rsid w:val="00FD1DEA"/>
    <w:rsid w:val="00FD202E"/>
    <w:rsid w:val="00FD208D"/>
    <w:rsid w:val="00FD21DC"/>
    <w:rsid w:val="00FD22E7"/>
    <w:rsid w:val="00FD2393"/>
    <w:rsid w:val="00FD240B"/>
    <w:rsid w:val="00FD25B1"/>
    <w:rsid w:val="00FD25CB"/>
    <w:rsid w:val="00FD25EE"/>
    <w:rsid w:val="00FD2656"/>
    <w:rsid w:val="00FD2799"/>
    <w:rsid w:val="00FD2A27"/>
    <w:rsid w:val="00FD2C11"/>
    <w:rsid w:val="00FD2DB5"/>
    <w:rsid w:val="00FD3125"/>
    <w:rsid w:val="00FD314A"/>
    <w:rsid w:val="00FD32A6"/>
    <w:rsid w:val="00FD3375"/>
    <w:rsid w:val="00FD3452"/>
    <w:rsid w:val="00FD367F"/>
    <w:rsid w:val="00FD39AB"/>
    <w:rsid w:val="00FD3C13"/>
    <w:rsid w:val="00FD3CAC"/>
    <w:rsid w:val="00FD3CDA"/>
    <w:rsid w:val="00FD3E73"/>
    <w:rsid w:val="00FD3ED0"/>
    <w:rsid w:val="00FD3EFE"/>
    <w:rsid w:val="00FD431F"/>
    <w:rsid w:val="00FD4497"/>
    <w:rsid w:val="00FD44A3"/>
    <w:rsid w:val="00FD475A"/>
    <w:rsid w:val="00FD47FA"/>
    <w:rsid w:val="00FD4BD2"/>
    <w:rsid w:val="00FD4C52"/>
    <w:rsid w:val="00FD4D44"/>
    <w:rsid w:val="00FD4E68"/>
    <w:rsid w:val="00FD5029"/>
    <w:rsid w:val="00FD53A0"/>
    <w:rsid w:val="00FD54AB"/>
    <w:rsid w:val="00FD580D"/>
    <w:rsid w:val="00FD5929"/>
    <w:rsid w:val="00FD592A"/>
    <w:rsid w:val="00FD595B"/>
    <w:rsid w:val="00FD5AFD"/>
    <w:rsid w:val="00FD5B41"/>
    <w:rsid w:val="00FD61A4"/>
    <w:rsid w:val="00FD65F4"/>
    <w:rsid w:val="00FD67E9"/>
    <w:rsid w:val="00FD6AEC"/>
    <w:rsid w:val="00FD6B88"/>
    <w:rsid w:val="00FD6C27"/>
    <w:rsid w:val="00FD6C9D"/>
    <w:rsid w:val="00FD6CAF"/>
    <w:rsid w:val="00FD7075"/>
    <w:rsid w:val="00FD76F4"/>
    <w:rsid w:val="00FD7849"/>
    <w:rsid w:val="00FD78B9"/>
    <w:rsid w:val="00FD7BBB"/>
    <w:rsid w:val="00FD7EAE"/>
    <w:rsid w:val="00FD7F6E"/>
    <w:rsid w:val="00FE0038"/>
    <w:rsid w:val="00FE0055"/>
    <w:rsid w:val="00FE011F"/>
    <w:rsid w:val="00FE021D"/>
    <w:rsid w:val="00FE060E"/>
    <w:rsid w:val="00FE0764"/>
    <w:rsid w:val="00FE07EC"/>
    <w:rsid w:val="00FE087B"/>
    <w:rsid w:val="00FE089E"/>
    <w:rsid w:val="00FE0AFE"/>
    <w:rsid w:val="00FE0C6F"/>
    <w:rsid w:val="00FE1527"/>
    <w:rsid w:val="00FE1547"/>
    <w:rsid w:val="00FE165B"/>
    <w:rsid w:val="00FE19B3"/>
    <w:rsid w:val="00FE19F0"/>
    <w:rsid w:val="00FE19FF"/>
    <w:rsid w:val="00FE1A21"/>
    <w:rsid w:val="00FE1AAA"/>
    <w:rsid w:val="00FE1BEF"/>
    <w:rsid w:val="00FE2341"/>
    <w:rsid w:val="00FE2626"/>
    <w:rsid w:val="00FE2728"/>
    <w:rsid w:val="00FE2CE9"/>
    <w:rsid w:val="00FE2DC7"/>
    <w:rsid w:val="00FE2E93"/>
    <w:rsid w:val="00FE2FE8"/>
    <w:rsid w:val="00FE30B1"/>
    <w:rsid w:val="00FE33A5"/>
    <w:rsid w:val="00FE33DE"/>
    <w:rsid w:val="00FE340A"/>
    <w:rsid w:val="00FE3495"/>
    <w:rsid w:val="00FE3826"/>
    <w:rsid w:val="00FE3C19"/>
    <w:rsid w:val="00FE3E9B"/>
    <w:rsid w:val="00FE3F94"/>
    <w:rsid w:val="00FE4003"/>
    <w:rsid w:val="00FE4097"/>
    <w:rsid w:val="00FE40CA"/>
    <w:rsid w:val="00FE417A"/>
    <w:rsid w:val="00FE425D"/>
    <w:rsid w:val="00FE42C5"/>
    <w:rsid w:val="00FE43CE"/>
    <w:rsid w:val="00FE43D7"/>
    <w:rsid w:val="00FE4474"/>
    <w:rsid w:val="00FE4589"/>
    <w:rsid w:val="00FE45E0"/>
    <w:rsid w:val="00FE47C0"/>
    <w:rsid w:val="00FE47CD"/>
    <w:rsid w:val="00FE498F"/>
    <w:rsid w:val="00FE4A77"/>
    <w:rsid w:val="00FE4A8A"/>
    <w:rsid w:val="00FE4C82"/>
    <w:rsid w:val="00FE4C86"/>
    <w:rsid w:val="00FE4EC1"/>
    <w:rsid w:val="00FE51FE"/>
    <w:rsid w:val="00FE5251"/>
    <w:rsid w:val="00FE56A7"/>
    <w:rsid w:val="00FE56D6"/>
    <w:rsid w:val="00FE5AEE"/>
    <w:rsid w:val="00FE5BC4"/>
    <w:rsid w:val="00FE5D4C"/>
    <w:rsid w:val="00FE5F4A"/>
    <w:rsid w:val="00FE5FDD"/>
    <w:rsid w:val="00FE5FE3"/>
    <w:rsid w:val="00FE6064"/>
    <w:rsid w:val="00FE6593"/>
    <w:rsid w:val="00FE6A91"/>
    <w:rsid w:val="00FE6B78"/>
    <w:rsid w:val="00FE6C8F"/>
    <w:rsid w:val="00FE6D72"/>
    <w:rsid w:val="00FE6E44"/>
    <w:rsid w:val="00FE6ECE"/>
    <w:rsid w:val="00FE6FC1"/>
    <w:rsid w:val="00FE7764"/>
    <w:rsid w:val="00FE7916"/>
    <w:rsid w:val="00FE7EB9"/>
    <w:rsid w:val="00FF029E"/>
    <w:rsid w:val="00FF02E0"/>
    <w:rsid w:val="00FF03ED"/>
    <w:rsid w:val="00FF043B"/>
    <w:rsid w:val="00FF04D2"/>
    <w:rsid w:val="00FF051F"/>
    <w:rsid w:val="00FF0912"/>
    <w:rsid w:val="00FF0B52"/>
    <w:rsid w:val="00FF0D3E"/>
    <w:rsid w:val="00FF104E"/>
    <w:rsid w:val="00FF1081"/>
    <w:rsid w:val="00FF12F8"/>
    <w:rsid w:val="00FF1362"/>
    <w:rsid w:val="00FF14A0"/>
    <w:rsid w:val="00FF15A5"/>
    <w:rsid w:val="00FF16F6"/>
    <w:rsid w:val="00FF19CE"/>
    <w:rsid w:val="00FF1A43"/>
    <w:rsid w:val="00FF1AB7"/>
    <w:rsid w:val="00FF2084"/>
    <w:rsid w:val="00FF2160"/>
    <w:rsid w:val="00FF2275"/>
    <w:rsid w:val="00FF24CE"/>
    <w:rsid w:val="00FF2D76"/>
    <w:rsid w:val="00FF2D88"/>
    <w:rsid w:val="00FF30FA"/>
    <w:rsid w:val="00FF315E"/>
    <w:rsid w:val="00FF3239"/>
    <w:rsid w:val="00FF326D"/>
    <w:rsid w:val="00FF3289"/>
    <w:rsid w:val="00FF32DD"/>
    <w:rsid w:val="00FF34EE"/>
    <w:rsid w:val="00FF3555"/>
    <w:rsid w:val="00FF3758"/>
    <w:rsid w:val="00FF3779"/>
    <w:rsid w:val="00FF38A7"/>
    <w:rsid w:val="00FF3A38"/>
    <w:rsid w:val="00FF3B34"/>
    <w:rsid w:val="00FF3C5C"/>
    <w:rsid w:val="00FF3C79"/>
    <w:rsid w:val="00FF4238"/>
    <w:rsid w:val="00FF43A8"/>
    <w:rsid w:val="00FF43BC"/>
    <w:rsid w:val="00FF45F5"/>
    <w:rsid w:val="00FF4B12"/>
    <w:rsid w:val="00FF5100"/>
    <w:rsid w:val="00FF516D"/>
    <w:rsid w:val="00FF5293"/>
    <w:rsid w:val="00FF53E1"/>
    <w:rsid w:val="00FF555E"/>
    <w:rsid w:val="00FF55C4"/>
    <w:rsid w:val="00FF59C4"/>
    <w:rsid w:val="00FF5BAC"/>
    <w:rsid w:val="00FF5C13"/>
    <w:rsid w:val="00FF602D"/>
    <w:rsid w:val="00FF60FD"/>
    <w:rsid w:val="00FF61AA"/>
    <w:rsid w:val="00FF6212"/>
    <w:rsid w:val="00FF6B38"/>
    <w:rsid w:val="00FF7282"/>
    <w:rsid w:val="00FF73AF"/>
    <w:rsid w:val="00FF73FF"/>
    <w:rsid w:val="00FF7694"/>
    <w:rsid w:val="00FF76DE"/>
    <w:rsid w:val="00FF7848"/>
    <w:rsid w:val="00FF784C"/>
    <w:rsid w:val="00FF7A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A4580"/>
  <w15:chartTrackingRefBased/>
  <w15:docId w15:val="{6796BD6F-E431-5E41-B589-C3A4E5203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1B5"/>
    <w:rPr>
      <w:rFonts w:ascii="Times New Roman" w:eastAsia="Times New Roman" w:hAnsi="Times New Roman"/>
      <w:sz w:val="24"/>
      <w:szCs w:val="24"/>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rsid w:val="00BA3C6E"/>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
    <w:qFormat/>
    <w:rsid w:val="00BA3C6E"/>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
    <w:qFormat/>
    <w:rsid w:val="00BA3C6E"/>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rsid w:val="006E014F"/>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rsid w:val="006E014F"/>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rsid w:val="006E014F"/>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rsid w:val="006E014F"/>
    <w:pPr>
      <w:spacing w:before="240" w:after="60"/>
      <w:outlineLvl w:val="6"/>
    </w:pPr>
    <w:rPr>
      <w:rFonts w:ascii="Calibri" w:hAnsi="Calibri"/>
      <w:lang w:val="x-none"/>
    </w:rPr>
  </w:style>
  <w:style w:type="paragraph" w:styleId="Heading8">
    <w:name w:val="heading 8"/>
    <w:basedOn w:val="Normal"/>
    <w:next w:val="Normal"/>
    <w:link w:val="Heading8Char"/>
    <w:uiPriority w:val="99"/>
    <w:qFormat/>
    <w:rsid w:val="006E014F"/>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rsid w:val="006E014F"/>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rsid w:val="00BA3C6E"/>
    <w:rPr>
      <w:rFonts w:ascii="Times New Roman" w:eastAsia="Times New Roman" w:hAnsi="Times New Roman"/>
      <w:b/>
      <w:bCs/>
      <w:sz w:val="44"/>
      <w:szCs w:val="44"/>
      <w:lang w:val="en-US"/>
    </w:rPr>
  </w:style>
  <w:style w:type="character" w:customStyle="1" w:styleId="Heading2Char">
    <w:name w:val="Heading 2 Char"/>
    <w:aliases w:val="H2 Char,Chapter Title Char"/>
    <w:link w:val="Heading2"/>
    <w:uiPriority w:val="9"/>
    <w:rsid w:val="00BA3C6E"/>
    <w:rPr>
      <w:rFonts w:ascii="Cambria" w:eastAsia="Times New Roman" w:hAnsi="Cambria"/>
      <w:b/>
      <w:bCs/>
      <w:i/>
      <w:iCs/>
      <w:sz w:val="28"/>
      <w:szCs w:val="28"/>
      <w:lang w:val="x-none"/>
    </w:rPr>
  </w:style>
  <w:style w:type="character" w:customStyle="1" w:styleId="Heading3Char">
    <w:name w:val="Heading 3 Char"/>
    <w:link w:val="Heading3"/>
    <w:uiPriority w:val="9"/>
    <w:rsid w:val="00BA3C6E"/>
    <w:rPr>
      <w:rFonts w:ascii="Cambria" w:eastAsia="Times New Roman" w:hAnsi="Cambria"/>
      <w:b/>
      <w:bCs/>
      <w:sz w:val="26"/>
      <w:szCs w:val="26"/>
      <w:lang w:val="x-none"/>
    </w:rPr>
  </w:style>
  <w:style w:type="character" w:customStyle="1" w:styleId="Heading4Char">
    <w:name w:val="Heading 4 Char"/>
    <w:aliases w:val="Map Title Char"/>
    <w:link w:val="Heading4"/>
    <w:uiPriority w:val="99"/>
    <w:rsid w:val="006E014F"/>
    <w:rPr>
      <w:rFonts w:ascii="Calibri" w:eastAsia="Times New Roman" w:hAnsi="Calibri" w:cs="Times New Roman"/>
      <w:b/>
      <w:bCs/>
      <w:sz w:val="28"/>
      <w:szCs w:val="28"/>
      <w:lang w:val="x-none" w:eastAsia="en-GB"/>
    </w:rPr>
  </w:style>
  <w:style w:type="character" w:customStyle="1" w:styleId="Heading5Char">
    <w:name w:val="Heading 5 Char"/>
    <w:link w:val="Heading5"/>
    <w:uiPriority w:val="99"/>
    <w:rsid w:val="006E014F"/>
    <w:rPr>
      <w:rFonts w:ascii="Calibri" w:eastAsia="Times New Roman" w:hAnsi="Calibri" w:cs="Times New Roman"/>
      <w:b/>
      <w:bCs/>
      <w:i/>
      <w:iCs/>
      <w:sz w:val="26"/>
      <w:szCs w:val="26"/>
      <w:lang w:val="x-none" w:eastAsia="en-GB"/>
    </w:rPr>
  </w:style>
  <w:style w:type="character" w:customStyle="1" w:styleId="Heading6Char">
    <w:name w:val="Heading 6 Char"/>
    <w:link w:val="Heading6"/>
    <w:uiPriority w:val="99"/>
    <w:rsid w:val="006E014F"/>
    <w:rPr>
      <w:rFonts w:ascii="Calibri" w:eastAsia="Times New Roman" w:hAnsi="Calibri" w:cs="Times New Roman"/>
      <w:b/>
      <w:bCs/>
      <w:sz w:val="20"/>
      <w:szCs w:val="20"/>
      <w:lang w:val="x-none" w:eastAsia="en-GB"/>
    </w:rPr>
  </w:style>
  <w:style w:type="character" w:customStyle="1" w:styleId="Heading7Char">
    <w:name w:val="Heading 7 Char"/>
    <w:link w:val="Heading7"/>
    <w:uiPriority w:val="99"/>
    <w:rsid w:val="006E014F"/>
    <w:rPr>
      <w:rFonts w:ascii="Calibri" w:eastAsia="Times New Roman" w:hAnsi="Calibri" w:cs="Times New Roman"/>
      <w:lang w:val="x-none" w:eastAsia="en-GB"/>
    </w:rPr>
  </w:style>
  <w:style w:type="character" w:customStyle="1" w:styleId="Heading8Char">
    <w:name w:val="Heading 8 Char"/>
    <w:link w:val="Heading8"/>
    <w:uiPriority w:val="99"/>
    <w:rsid w:val="006E014F"/>
    <w:rPr>
      <w:rFonts w:ascii="Calibri" w:eastAsia="Times New Roman" w:hAnsi="Calibri" w:cs="Times New Roman"/>
      <w:i/>
      <w:iCs/>
      <w:lang w:val="x-none" w:eastAsia="en-GB"/>
    </w:rPr>
  </w:style>
  <w:style w:type="character" w:customStyle="1" w:styleId="Heading9Char">
    <w:name w:val="Heading 9 Char"/>
    <w:link w:val="Heading9"/>
    <w:uiPriority w:val="99"/>
    <w:rsid w:val="006E014F"/>
    <w:rPr>
      <w:rFonts w:ascii="Cambria" w:eastAsia="Times New Roman" w:hAnsi="Cambria" w:cs="Times New Roman"/>
      <w:sz w:val="20"/>
      <w:szCs w:val="20"/>
      <w:lang w:val="x-none" w:eastAsia="en-GB"/>
    </w:rPr>
  </w:style>
  <w:style w:type="paragraph" w:styleId="BalloonText">
    <w:name w:val="Balloon Text"/>
    <w:basedOn w:val="Normal"/>
    <w:link w:val="BalloonTextChar"/>
    <w:uiPriority w:val="99"/>
    <w:rsid w:val="006E014F"/>
    <w:pPr>
      <w:numPr>
        <w:numId w:val="5"/>
      </w:numPr>
    </w:pPr>
    <w:rPr>
      <w:rFonts w:ascii="Tahoma" w:hAnsi="Tahoma"/>
      <w:sz w:val="16"/>
      <w:szCs w:val="16"/>
      <w:lang w:val="x-none"/>
    </w:rPr>
  </w:style>
  <w:style w:type="character" w:customStyle="1" w:styleId="BalloonTextChar">
    <w:name w:val="Balloon Text Char"/>
    <w:link w:val="BalloonText"/>
    <w:uiPriority w:val="99"/>
    <w:rsid w:val="006E014F"/>
    <w:rPr>
      <w:rFonts w:ascii="Tahoma" w:eastAsia="Times New Roman" w:hAnsi="Tahoma"/>
      <w:sz w:val="16"/>
      <w:szCs w:val="16"/>
      <w:lang w:val="x-none"/>
    </w:rPr>
  </w:style>
  <w:style w:type="paragraph" w:customStyle="1" w:styleId="Bullet">
    <w:name w:val="Bullet"/>
    <w:basedOn w:val="Normal"/>
    <w:qFormat/>
    <w:rsid w:val="006E014F"/>
    <w:pPr>
      <w:tabs>
        <w:tab w:val="num" w:pos="284"/>
      </w:tabs>
      <w:spacing w:before="60"/>
      <w:ind w:left="284" w:hanging="284"/>
    </w:pPr>
  </w:style>
  <w:style w:type="paragraph" w:styleId="Title">
    <w:name w:val="Title"/>
    <w:basedOn w:val="Normal"/>
    <w:next w:val="Normal"/>
    <w:link w:val="TitleChar"/>
    <w:uiPriority w:val="99"/>
    <w:qFormat/>
    <w:rsid w:val="006E014F"/>
    <w:pPr>
      <w:ind w:left="1701"/>
    </w:pPr>
    <w:rPr>
      <w:rFonts w:ascii="Cambria" w:hAnsi="Cambria"/>
      <w:b/>
      <w:bCs/>
      <w:kern w:val="28"/>
      <w:sz w:val="32"/>
      <w:szCs w:val="32"/>
      <w:lang w:val="x-none"/>
    </w:rPr>
  </w:style>
  <w:style w:type="character" w:customStyle="1" w:styleId="TitleChar">
    <w:name w:val="Title Char"/>
    <w:link w:val="Title"/>
    <w:uiPriority w:val="99"/>
    <w:rsid w:val="006E014F"/>
    <w:rPr>
      <w:rFonts w:ascii="Cambria" w:eastAsia="Times New Roman" w:hAnsi="Cambria" w:cs="Times New Roman"/>
      <w:b/>
      <w:bCs/>
      <w:kern w:val="28"/>
      <w:sz w:val="32"/>
      <w:szCs w:val="32"/>
      <w:lang w:val="x-none" w:eastAsia="en-GB"/>
    </w:rPr>
  </w:style>
  <w:style w:type="paragraph" w:styleId="Footer">
    <w:name w:val="footer"/>
    <w:basedOn w:val="Normal"/>
    <w:link w:val="FooterChar"/>
    <w:uiPriority w:val="99"/>
    <w:qFormat/>
    <w:rsid w:val="00245F05"/>
    <w:rPr>
      <w:rFonts w:asciiTheme="majorHAnsi" w:hAnsiTheme="majorHAnsi"/>
      <w:sz w:val="16"/>
      <w:szCs w:val="20"/>
      <w:lang w:val="x-none"/>
    </w:rPr>
  </w:style>
  <w:style w:type="character" w:customStyle="1" w:styleId="FooterChar">
    <w:name w:val="Footer Char"/>
    <w:link w:val="Footer"/>
    <w:uiPriority w:val="99"/>
    <w:rsid w:val="00245F05"/>
    <w:rPr>
      <w:rFonts w:asciiTheme="majorHAnsi" w:eastAsia="Times New Roman" w:hAnsiTheme="majorHAnsi"/>
      <w:sz w:val="16"/>
      <w:lang w:val="x-none"/>
    </w:rPr>
  </w:style>
  <w:style w:type="paragraph" w:customStyle="1" w:styleId="VersoFooter">
    <w:name w:val="Verso Footer"/>
    <w:basedOn w:val="Footer"/>
    <w:uiPriority w:val="99"/>
    <w:rsid w:val="006E014F"/>
    <w:pPr>
      <w:tabs>
        <w:tab w:val="left" w:pos="567"/>
      </w:tabs>
    </w:pPr>
    <w:rPr>
      <w:szCs w:val="16"/>
    </w:rPr>
  </w:style>
  <w:style w:type="paragraph" w:customStyle="1" w:styleId="RectoFooter">
    <w:name w:val="Recto Footer"/>
    <w:basedOn w:val="Footer"/>
    <w:uiPriority w:val="99"/>
    <w:rsid w:val="006E014F"/>
    <w:pPr>
      <w:tabs>
        <w:tab w:val="right" w:pos="7938"/>
        <w:tab w:val="right" w:pos="8505"/>
      </w:tabs>
    </w:pPr>
    <w:rPr>
      <w:szCs w:val="16"/>
    </w:rPr>
  </w:style>
  <w:style w:type="paragraph" w:customStyle="1" w:styleId="References">
    <w:name w:val="References"/>
    <w:basedOn w:val="Normal"/>
    <w:qFormat/>
    <w:rsid w:val="006E014F"/>
    <w:pPr>
      <w:spacing w:after="120"/>
      <w:ind w:left="567" w:hanging="567"/>
    </w:pPr>
    <w:rPr>
      <w:sz w:val="18"/>
      <w:szCs w:val="18"/>
    </w:rPr>
  </w:style>
  <w:style w:type="paragraph" w:styleId="BodyText">
    <w:name w:val="Body Text"/>
    <w:basedOn w:val="Normal"/>
    <w:link w:val="BodyTextChar"/>
    <w:uiPriority w:val="99"/>
    <w:rsid w:val="006E014F"/>
    <w:pPr>
      <w:spacing w:after="120"/>
    </w:pPr>
    <w:rPr>
      <w:sz w:val="20"/>
      <w:szCs w:val="20"/>
      <w:lang w:val="x-none"/>
    </w:rPr>
  </w:style>
  <w:style w:type="character" w:customStyle="1" w:styleId="BodyTextChar">
    <w:name w:val="Body Text Char"/>
    <w:link w:val="BodyText"/>
    <w:uiPriority w:val="99"/>
    <w:rsid w:val="006E014F"/>
    <w:rPr>
      <w:rFonts w:ascii="Times New Roman" w:eastAsia="Times New Roman" w:hAnsi="Times New Roman" w:cs="Times New Roman"/>
      <w:sz w:val="20"/>
      <w:szCs w:val="20"/>
      <w:lang w:val="x-none" w:eastAsia="en-GB"/>
    </w:rPr>
  </w:style>
  <w:style w:type="paragraph" w:styleId="Subtitle">
    <w:name w:val="Subtitle"/>
    <w:basedOn w:val="Normal"/>
    <w:link w:val="SubtitleChar"/>
    <w:uiPriority w:val="99"/>
    <w:qFormat/>
    <w:rsid w:val="006E014F"/>
    <w:pPr>
      <w:spacing w:after="60"/>
      <w:jc w:val="center"/>
      <w:outlineLvl w:val="1"/>
    </w:pPr>
    <w:rPr>
      <w:rFonts w:ascii="Cambria" w:hAnsi="Cambria"/>
      <w:lang w:val="x-none"/>
    </w:rPr>
  </w:style>
  <w:style w:type="character" w:customStyle="1" w:styleId="SubtitleChar">
    <w:name w:val="Subtitle Char"/>
    <w:link w:val="Subtitle"/>
    <w:uiPriority w:val="99"/>
    <w:rsid w:val="006E014F"/>
    <w:rPr>
      <w:rFonts w:ascii="Cambria" w:eastAsia="Times New Roman" w:hAnsi="Cambria" w:cs="Times New Roman"/>
      <w:lang w:val="x-none" w:eastAsia="en-GB"/>
    </w:rPr>
  </w:style>
  <w:style w:type="paragraph" w:customStyle="1" w:styleId="TablebodyTables">
    <w:name w:val="Ô Table body (Tables)"/>
    <w:basedOn w:val="Normal"/>
    <w:uiPriority w:val="99"/>
    <w:qFormat/>
    <w:rsid w:val="006E014F"/>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rsid w:val="006E014F"/>
    <w:pPr>
      <w:keepNext/>
      <w:spacing w:before="40" w:after="40"/>
    </w:pPr>
    <w:rPr>
      <w:sz w:val="18"/>
      <w:szCs w:val="18"/>
    </w:rPr>
  </w:style>
  <w:style w:type="paragraph" w:customStyle="1" w:styleId="TableHeadGreyTintTables">
    <w:name w:val="Ô Table Head Grey Tint (Tables)"/>
    <w:basedOn w:val="Normal"/>
    <w:uiPriority w:val="99"/>
    <w:qFormat/>
    <w:rsid w:val="006E014F"/>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6E014F"/>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rsid w:val="006E014F"/>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autoRedefine/>
    <w:uiPriority w:val="99"/>
    <w:qFormat/>
    <w:rsid w:val="001F5F4C"/>
    <w:pPr>
      <w:framePr w:wrap="none" w:vAnchor="text" w:hAnchor="margin" w:xAlign="right" w:y="1"/>
      <w:ind w:right="565"/>
    </w:pPr>
    <w:rPr>
      <w:rFonts w:asciiTheme="minorHAnsi" w:hAnsiTheme="minorHAnsi" w:cstheme="minorHAnsi"/>
      <w:sz w:val="20"/>
      <w:szCs w:val="20"/>
      <w:lang w:val="x-none"/>
    </w:rPr>
  </w:style>
  <w:style w:type="character" w:customStyle="1" w:styleId="HeaderChar">
    <w:name w:val="Header Char"/>
    <w:link w:val="Header"/>
    <w:uiPriority w:val="99"/>
    <w:rsid w:val="001F5F4C"/>
    <w:rPr>
      <w:rFonts w:asciiTheme="minorHAnsi" w:eastAsia="Times New Roman" w:hAnsiTheme="minorHAnsi" w:cstheme="minorHAnsi"/>
      <w:lang w:val="x-none"/>
    </w:rPr>
  </w:style>
  <w:style w:type="paragraph" w:customStyle="1" w:styleId="TableHeading">
    <w:name w:val="Table Heading"/>
    <w:basedOn w:val="Normal"/>
    <w:next w:val="Normal"/>
    <w:uiPriority w:val="99"/>
    <w:qFormat/>
    <w:rsid w:val="006E014F"/>
    <w:pPr>
      <w:keepNext/>
      <w:spacing w:before="120" w:after="120"/>
    </w:pPr>
    <w:rPr>
      <w:b/>
      <w:bCs/>
      <w:sz w:val="20"/>
      <w:szCs w:val="20"/>
    </w:rPr>
  </w:style>
  <w:style w:type="paragraph" w:customStyle="1" w:styleId="LightList-Accent51">
    <w:name w:val="Light List - Accent 51"/>
    <w:basedOn w:val="Normal"/>
    <w:uiPriority w:val="34"/>
    <w:qFormat/>
    <w:rsid w:val="006E014F"/>
    <w:pPr>
      <w:ind w:left="990" w:hanging="440"/>
    </w:pPr>
  </w:style>
  <w:style w:type="paragraph" w:customStyle="1" w:styleId="Dash">
    <w:name w:val="Dash"/>
    <w:basedOn w:val="Normal"/>
    <w:uiPriority w:val="99"/>
    <w:rsid w:val="006E014F"/>
    <w:pPr>
      <w:ind w:left="1540" w:hanging="440"/>
    </w:pPr>
  </w:style>
  <w:style w:type="character" w:styleId="Hyperlink">
    <w:name w:val="Hyperlink"/>
    <w:uiPriority w:val="99"/>
    <w:rsid w:val="006E014F"/>
    <w:rPr>
      <w:rFonts w:cs="Times New Roman"/>
      <w:color w:val="0000FF"/>
      <w:u w:val="single"/>
    </w:rPr>
  </w:style>
  <w:style w:type="paragraph" w:customStyle="1" w:styleId="Tablelist">
    <w:name w:val="Table list"/>
    <w:aliases w:val="dashed"/>
    <w:basedOn w:val="TableText"/>
    <w:uiPriority w:val="99"/>
    <w:rsid w:val="006E014F"/>
    <w:pPr>
      <w:spacing w:before="0" w:after="0"/>
    </w:pPr>
  </w:style>
  <w:style w:type="paragraph" w:customStyle="1" w:styleId="Tablelistheading">
    <w:name w:val="Table list heading"/>
    <w:basedOn w:val="TableText"/>
    <w:uiPriority w:val="99"/>
    <w:rsid w:val="006E014F"/>
    <w:pPr>
      <w:spacing w:before="80" w:after="0"/>
    </w:pPr>
  </w:style>
  <w:style w:type="character" w:styleId="FollowedHyperlink">
    <w:name w:val="FollowedHyperlink"/>
    <w:uiPriority w:val="99"/>
    <w:rsid w:val="006E014F"/>
    <w:rPr>
      <w:rFonts w:cs="Times New Roman"/>
      <w:color w:val="800080"/>
      <w:u w:val="single"/>
    </w:rPr>
  </w:style>
  <w:style w:type="paragraph" w:styleId="FootnoteText">
    <w:name w:val="footnote text"/>
    <w:basedOn w:val="Normal"/>
    <w:link w:val="FootnoteTextChar"/>
    <w:uiPriority w:val="99"/>
    <w:rsid w:val="006E014F"/>
    <w:rPr>
      <w:sz w:val="20"/>
      <w:szCs w:val="20"/>
      <w:lang w:val="x-none"/>
    </w:rPr>
  </w:style>
  <w:style w:type="character" w:customStyle="1" w:styleId="FootnoteTextChar">
    <w:name w:val="Footnote Text Char"/>
    <w:link w:val="FootnoteText"/>
    <w:uiPriority w:val="99"/>
    <w:rsid w:val="006E014F"/>
    <w:rPr>
      <w:rFonts w:ascii="Times New Roman" w:eastAsia="Times New Roman" w:hAnsi="Times New Roman" w:cs="Times New Roman"/>
      <w:sz w:val="20"/>
      <w:szCs w:val="20"/>
      <w:lang w:val="x-none" w:eastAsia="en-GB"/>
    </w:rPr>
  </w:style>
  <w:style w:type="character" w:styleId="FootnoteReference">
    <w:name w:val="footnote reference"/>
    <w:uiPriority w:val="99"/>
    <w:rsid w:val="006E014F"/>
    <w:rPr>
      <w:rFonts w:cs="Times New Roman"/>
      <w:vertAlign w:val="superscript"/>
    </w:rPr>
  </w:style>
  <w:style w:type="paragraph" w:styleId="TOC1">
    <w:name w:val="toc 1"/>
    <w:basedOn w:val="Normal"/>
    <w:next w:val="Normal"/>
    <w:uiPriority w:val="39"/>
    <w:rsid w:val="004E16A6"/>
    <w:pPr>
      <w:tabs>
        <w:tab w:val="right" w:leader="dot" w:pos="8494"/>
      </w:tabs>
      <w:spacing w:before="240" w:after="120"/>
    </w:pPr>
    <w:rPr>
      <w:rFonts w:ascii="Arial" w:hAnsi="Arial" w:cs="Arial"/>
      <w:noProof/>
      <w:sz w:val="22"/>
      <w:szCs w:val="22"/>
    </w:rPr>
  </w:style>
  <w:style w:type="paragraph" w:styleId="TOC2">
    <w:name w:val="toc 2"/>
    <w:basedOn w:val="Normal"/>
    <w:next w:val="Normal"/>
    <w:autoRedefine/>
    <w:uiPriority w:val="39"/>
    <w:qFormat/>
    <w:rsid w:val="005E7C04"/>
    <w:pPr>
      <w:tabs>
        <w:tab w:val="right" w:leader="dot" w:pos="8494"/>
      </w:tabs>
      <w:spacing w:before="120"/>
      <w:ind w:left="238"/>
    </w:pPr>
    <w:rPr>
      <w:rFonts w:cs="Calibri"/>
      <w:i/>
      <w:iCs/>
      <w:sz w:val="20"/>
      <w:szCs w:val="20"/>
    </w:rPr>
  </w:style>
  <w:style w:type="paragraph" w:styleId="TOC3">
    <w:name w:val="toc 3"/>
    <w:basedOn w:val="Normal"/>
    <w:next w:val="Normal"/>
    <w:autoRedefine/>
    <w:uiPriority w:val="39"/>
    <w:qFormat/>
    <w:rsid w:val="001E51D2"/>
    <w:pPr>
      <w:tabs>
        <w:tab w:val="right" w:leader="dot" w:pos="8494"/>
      </w:tabs>
      <w:ind w:left="720"/>
    </w:pPr>
    <w:rPr>
      <w:rFonts w:cs="Calibri"/>
      <w:sz w:val="20"/>
      <w:szCs w:val="20"/>
    </w:rPr>
  </w:style>
  <w:style w:type="paragraph" w:styleId="TOC4">
    <w:name w:val="toc 4"/>
    <w:basedOn w:val="Normal"/>
    <w:next w:val="Normal"/>
    <w:autoRedefine/>
    <w:uiPriority w:val="39"/>
    <w:rsid w:val="006E014F"/>
    <w:pPr>
      <w:ind w:left="720"/>
    </w:pPr>
    <w:rPr>
      <w:rFonts w:cs="Calibri"/>
      <w:sz w:val="20"/>
      <w:szCs w:val="20"/>
    </w:rPr>
  </w:style>
  <w:style w:type="paragraph" w:styleId="TOC5">
    <w:name w:val="toc 5"/>
    <w:basedOn w:val="Normal"/>
    <w:next w:val="Normal"/>
    <w:autoRedefine/>
    <w:uiPriority w:val="39"/>
    <w:rsid w:val="006E014F"/>
    <w:pPr>
      <w:ind w:left="960"/>
    </w:pPr>
    <w:rPr>
      <w:rFonts w:cs="Calibri"/>
      <w:sz w:val="20"/>
      <w:szCs w:val="20"/>
    </w:rPr>
  </w:style>
  <w:style w:type="paragraph" w:styleId="TOC6">
    <w:name w:val="toc 6"/>
    <w:basedOn w:val="Normal"/>
    <w:next w:val="Normal"/>
    <w:autoRedefine/>
    <w:uiPriority w:val="39"/>
    <w:rsid w:val="006E014F"/>
    <w:pPr>
      <w:ind w:left="1200"/>
    </w:pPr>
    <w:rPr>
      <w:rFonts w:cs="Calibri"/>
      <w:sz w:val="20"/>
      <w:szCs w:val="20"/>
    </w:rPr>
  </w:style>
  <w:style w:type="paragraph" w:styleId="TOC7">
    <w:name w:val="toc 7"/>
    <w:basedOn w:val="Normal"/>
    <w:next w:val="Normal"/>
    <w:autoRedefine/>
    <w:uiPriority w:val="39"/>
    <w:rsid w:val="006E014F"/>
    <w:pPr>
      <w:ind w:left="1440"/>
    </w:pPr>
    <w:rPr>
      <w:rFonts w:cs="Calibri"/>
      <w:sz w:val="20"/>
      <w:szCs w:val="20"/>
    </w:rPr>
  </w:style>
  <w:style w:type="paragraph" w:styleId="TOC8">
    <w:name w:val="toc 8"/>
    <w:basedOn w:val="Normal"/>
    <w:next w:val="Normal"/>
    <w:autoRedefine/>
    <w:uiPriority w:val="39"/>
    <w:rsid w:val="006E014F"/>
    <w:pPr>
      <w:ind w:left="1680"/>
    </w:pPr>
    <w:rPr>
      <w:rFonts w:cs="Calibri"/>
      <w:sz w:val="20"/>
      <w:szCs w:val="20"/>
    </w:rPr>
  </w:style>
  <w:style w:type="paragraph" w:styleId="TOC9">
    <w:name w:val="toc 9"/>
    <w:basedOn w:val="Normal"/>
    <w:next w:val="Normal"/>
    <w:autoRedefine/>
    <w:uiPriority w:val="39"/>
    <w:rsid w:val="006E014F"/>
    <w:pPr>
      <w:ind w:left="1920"/>
    </w:pPr>
    <w:rPr>
      <w:rFonts w:cs="Calibri"/>
      <w:sz w:val="20"/>
      <w:szCs w:val="20"/>
    </w:rPr>
  </w:style>
  <w:style w:type="paragraph" w:styleId="TableofFigures">
    <w:name w:val="table of figures"/>
    <w:basedOn w:val="Normal"/>
    <w:next w:val="Normal"/>
    <w:uiPriority w:val="99"/>
    <w:rsid w:val="006E014F"/>
    <w:pPr>
      <w:ind w:left="480" w:hanging="480"/>
    </w:pPr>
    <w:rPr>
      <w:rFonts w:cs="Calibri"/>
      <w:b/>
      <w:bCs/>
      <w:sz w:val="20"/>
      <w:szCs w:val="20"/>
    </w:rPr>
  </w:style>
  <w:style w:type="character" w:styleId="CommentReference">
    <w:name w:val="annotation reference"/>
    <w:uiPriority w:val="99"/>
    <w:rsid w:val="006E014F"/>
    <w:rPr>
      <w:rFonts w:cs="Times New Roman"/>
      <w:sz w:val="16"/>
      <w:szCs w:val="16"/>
    </w:rPr>
  </w:style>
  <w:style w:type="paragraph" w:styleId="CommentText">
    <w:name w:val="annotation text"/>
    <w:basedOn w:val="Normal"/>
    <w:link w:val="CommentTextChar"/>
    <w:uiPriority w:val="99"/>
    <w:rsid w:val="006E014F"/>
    <w:rPr>
      <w:sz w:val="20"/>
      <w:szCs w:val="20"/>
      <w:lang w:val="x-none"/>
    </w:rPr>
  </w:style>
  <w:style w:type="character" w:customStyle="1" w:styleId="CommentTextChar">
    <w:name w:val="Comment Text Char"/>
    <w:link w:val="CommentText"/>
    <w:uiPriority w:val="99"/>
    <w:rsid w:val="006E014F"/>
    <w:rPr>
      <w:rFonts w:ascii="Times New Roman" w:eastAsia="Times New Roman" w:hAnsi="Times New Roman" w:cs="Times New Roman"/>
      <w:sz w:val="20"/>
      <w:szCs w:val="20"/>
      <w:lang w:val="x-none" w:eastAsia="en-GB"/>
    </w:rPr>
  </w:style>
  <w:style w:type="paragraph" w:styleId="CommentSubject">
    <w:name w:val="annotation subject"/>
    <w:basedOn w:val="CommentText"/>
    <w:next w:val="CommentText"/>
    <w:link w:val="CommentSubjectChar"/>
    <w:uiPriority w:val="99"/>
    <w:rsid w:val="006E014F"/>
    <w:rPr>
      <w:b/>
      <w:bCs/>
    </w:rPr>
  </w:style>
  <w:style w:type="character" w:customStyle="1" w:styleId="CommentSubjectChar">
    <w:name w:val="Comment Subject Char"/>
    <w:link w:val="CommentSubject"/>
    <w:uiPriority w:val="99"/>
    <w:rsid w:val="006E014F"/>
    <w:rPr>
      <w:rFonts w:ascii="Times New Roman" w:eastAsia="Times New Roman" w:hAnsi="Times New Roman" w:cs="Times New Roman"/>
      <w:b/>
      <w:bCs/>
      <w:sz w:val="20"/>
      <w:szCs w:val="20"/>
      <w:lang w:val="x-none" w:eastAsia="en-GB"/>
    </w:rPr>
  </w:style>
  <w:style w:type="paragraph" w:customStyle="1" w:styleId="LightShading-Accent51">
    <w:name w:val="Light Shading - Accent 51"/>
    <w:hidden/>
    <w:uiPriority w:val="99"/>
    <w:rsid w:val="006E014F"/>
    <w:rPr>
      <w:rFonts w:ascii="Arial" w:eastAsia="Times New Roman" w:hAnsi="Arial" w:cs="Arial"/>
      <w:sz w:val="22"/>
      <w:szCs w:val="22"/>
      <w:lang w:val="en-NZ"/>
    </w:rPr>
  </w:style>
  <w:style w:type="paragraph" w:customStyle="1" w:styleId="GridTable5Dark-Accent11">
    <w:name w:val="Grid Table 5 Dark - Accent 11"/>
    <w:basedOn w:val="Heading1"/>
    <w:next w:val="Normal"/>
    <w:uiPriority w:val="39"/>
    <w:qFormat/>
    <w:rsid w:val="006E014F"/>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E578F1"/>
    <w:pPr>
      <w:spacing w:after="120" w:line="300" w:lineRule="exact"/>
      <w:jc w:val="both"/>
    </w:pPr>
    <w:rPr>
      <w:rFonts w:asciiTheme="minorHAnsi" w:eastAsia="Times New Roman" w:hAnsiTheme="minorHAnsi" w:cstheme="minorHAnsi"/>
      <w:sz w:val="24"/>
      <w:szCs w:val="24"/>
      <w:lang w:val="en-NZ" w:eastAsia="en-NZ"/>
    </w:rPr>
  </w:style>
  <w:style w:type="paragraph" w:customStyle="1" w:styleId="BulletPoints">
    <w:name w:val="Bullet Points"/>
    <w:basedOn w:val="GLBulletlist"/>
    <w:rsid w:val="006E014F"/>
    <w:pPr>
      <w:framePr w:wrap="around" w:hAnchor="text"/>
      <w:numPr>
        <w:numId w:val="6"/>
      </w:numPr>
      <w:tabs>
        <w:tab w:val="left" w:pos="567"/>
      </w:tabs>
      <w:ind w:left="567" w:hanging="283"/>
    </w:pPr>
  </w:style>
  <w:style w:type="character" w:customStyle="1" w:styleId="Bulletbulletsymbol">
    <w:name w:val="• Bullet bullet symbol"/>
    <w:rsid w:val="006E014F"/>
    <w:rPr>
      <w:rFonts w:ascii="Arial" w:hAnsi="Arial"/>
      <w:sz w:val="24"/>
    </w:rPr>
  </w:style>
  <w:style w:type="character" w:customStyle="1" w:styleId="indent1">
    <w:name w:val="indent1"/>
    <w:basedOn w:val="DefaultParagraphFont"/>
    <w:rsid w:val="006E014F"/>
  </w:style>
  <w:style w:type="character" w:styleId="PageNumber">
    <w:name w:val="page number"/>
    <w:basedOn w:val="DefaultParagraphFont"/>
    <w:rsid w:val="006E014F"/>
  </w:style>
  <w:style w:type="paragraph" w:customStyle="1" w:styleId="GLHeading2">
    <w:name w:val="GL Heading 2"/>
    <w:next w:val="Normal"/>
    <w:qFormat/>
    <w:rsid w:val="00E3786F"/>
    <w:pPr>
      <w:pBdr>
        <w:bottom w:val="single" w:sz="4" w:space="1" w:color="auto"/>
      </w:pBdr>
      <w:tabs>
        <w:tab w:val="left" w:pos="993"/>
      </w:tabs>
      <w:spacing w:before="480" w:after="360"/>
    </w:pPr>
    <w:rPr>
      <w:rFonts w:asciiTheme="minorHAnsi" w:hAnsiTheme="minorHAnsi" w:cstheme="minorHAnsi"/>
      <w:color w:val="4472C4" w:themeColor="accent1"/>
      <w:sz w:val="40"/>
      <w:szCs w:val="32"/>
      <w:lang w:val="en-NZ" w:eastAsia="en-NZ"/>
    </w:rPr>
  </w:style>
  <w:style w:type="paragraph" w:customStyle="1" w:styleId="GLHeading3">
    <w:name w:val="GL Heading 3"/>
    <w:autoRedefine/>
    <w:qFormat/>
    <w:rsid w:val="00B860BF"/>
    <w:pPr>
      <w:spacing w:before="240" w:after="120"/>
    </w:pPr>
    <w:rPr>
      <w:rFonts w:asciiTheme="minorHAnsi" w:hAnsiTheme="minorHAnsi" w:cstheme="minorHAnsi"/>
      <w:b/>
      <w:bCs/>
      <w:color w:val="4472C4" w:themeColor="accent1"/>
      <w:sz w:val="28"/>
      <w:szCs w:val="28"/>
      <w:lang w:val="en-NZ" w:eastAsia="en-NZ"/>
    </w:rPr>
  </w:style>
  <w:style w:type="paragraph" w:styleId="PlainText">
    <w:name w:val="Plain Text"/>
    <w:basedOn w:val="Normal"/>
    <w:link w:val="PlainTextChar"/>
    <w:semiHidden/>
    <w:rsid w:val="006E014F"/>
    <w:rPr>
      <w:rFonts w:ascii="Courier New" w:eastAsia="Calibri" w:hAnsi="Courier New"/>
      <w:sz w:val="20"/>
      <w:szCs w:val="20"/>
    </w:rPr>
  </w:style>
  <w:style w:type="character" w:customStyle="1" w:styleId="PlainTextChar">
    <w:name w:val="Plain Text Char"/>
    <w:link w:val="PlainText"/>
    <w:semiHidden/>
    <w:rsid w:val="006E014F"/>
    <w:rPr>
      <w:rFonts w:ascii="Courier New" w:eastAsia="Calibri" w:hAnsi="Courier New" w:cs="Times New Roman"/>
      <w:sz w:val="20"/>
      <w:szCs w:val="20"/>
      <w:lang w:val="en-AU"/>
    </w:rPr>
  </w:style>
  <w:style w:type="paragraph" w:customStyle="1" w:styleId="TableBodyNumberedIndentTables">
    <w:name w:val="• Table Body Numbered Indent (Tables)"/>
    <w:basedOn w:val="Normal"/>
    <w:rsid w:val="006E014F"/>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6E014F"/>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qFormat/>
    <w:rsid w:val="00B63964"/>
    <w:pPr>
      <w:numPr>
        <w:numId w:val="0"/>
      </w:numPr>
      <w:shd w:val="clear" w:color="B4C6E7" w:themeColor="accent1" w:themeTint="66" w:fill="B4C6E7" w:themeFill="accent1" w:themeFillTint="66"/>
      <w:spacing w:before="100" w:beforeAutospacing="1" w:after="240"/>
      <w:jc w:val="center"/>
    </w:pPr>
    <w:rPr>
      <w:rFonts w:asciiTheme="minorHAnsi" w:hAnsiTheme="minorHAnsi" w:cstheme="minorHAnsi"/>
      <w:bCs w:val="0"/>
      <w:noProof/>
      <w:color w:val="2F5496" w:themeColor="accent1" w:themeShade="BF"/>
      <w:sz w:val="48"/>
      <w:szCs w:val="48"/>
      <w:lang w:val="en-GB"/>
    </w:rPr>
  </w:style>
  <w:style w:type="character" w:customStyle="1" w:styleId="BodyItalic">
    <w:name w:val="• Body Italic"/>
    <w:rsid w:val="006E014F"/>
    <w:rPr>
      <w:rFonts w:ascii="Arial" w:hAnsi="Arial"/>
      <w:i/>
      <w:sz w:val="22"/>
    </w:rPr>
  </w:style>
  <w:style w:type="character" w:customStyle="1" w:styleId="FootnoteReference0">
    <w:name w:val="• Footnote Reference"/>
    <w:rsid w:val="006E014F"/>
    <w:rPr>
      <w:b/>
      <w:color w:val="0000FF"/>
      <w:vertAlign w:val="superscript"/>
    </w:rPr>
  </w:style>
  <w:style w:type="paragraph" w:customStyle="1" w:styleId="Style1">
    <w:name w:val="Style1"/>
    <w:basedOn w:val="GLHeading3"/>
    <w:rsid w:val="00BA3C6E"/>
  </w:style>
  <w:style w:type="paragraph" w:customStyle="1" w:styleId="Style2">
    <w:name w:val="Style 2"/>
    <w:basedOn w:val="GLBodytext"/>
    <w:autoRedefine/>
    <w:qFormat/>
    <w:rsid w:val="00BA3C6E"/>
    <w:pPr>
      <w:spacing w:before="120" w:after="60"/>
      <w:jc w:val="left"/>
    </w:pPr>
    <w:rPr>
      <w:szCs w:val="22"/>
      <w:shd w:val="clear" w:color="auto" w:fill="FFFFFF"/>
    </w:rPr>
  </w:style>
  <w:style w:type="paragraph" w:styleId="ListContinue5">
    <w:name w:val="List Continue 5"/>
    <w:basedOn w:val="Normal"/>
    <w:uiPriority w:val="99"/>
    <w:unhideWhenUsed/>
    <w:rsid w:val="006E014F"/>
    <w:pPr>
      <w:spacing w:after="120"/>
      <w:ind w:left="1415"/>
      <w:contextualSpacing/>
    </w:pPr>
  </w:style>
  <w:style w:type="paragraph" w:styleId="ListNumber2">
    <w:name w:val="List Number 2"/>
    <w:basedOn w:val="Normal"/>
    <w:uiPriority w:val="99"/>
    <w:unhideWhenUsed/>
    <w:qFormat/>
    <w:rsid w:val="006E014F"/>
    <w:pPr>
      <w:numPr>
        <w:numId w:val="2"/>
      </w:numPr>
      <w:contextualSpacing/>
    </w:pPr>
  </w:style>
  <w:style w:type="paragraph" w:customStyle="1" w:styleId="GLListnumbered">
    <w:name w:val="GL List numbered"/>
    <w:basedOn w:val="Style2"/>
    <w:qFormat/>
    <w:rsid w:val="006E014F"/>
    <w:pPr>
      <w:numPr>
        <w:numId w:val="3"/>
      </w:numPr>
    </w:pPr>
  </w:style>
  <w:style w:type="paragraph" w:customStyle="1" w:styleId="GLReferences">
    <w:name w:val="GL References"/>
    <w:basedOn w:val="EndNoteBibliography"/>
    <w:autoRedefine/>
    <w:qFormat/>
    <w:rsid w:val="0048263E"/>
    <w:pPr>
      <w:ind w:left="720" w:hanging="720"/>
    </w:pPr>
    <w:rPr>
      <w:rFonts w:asciiTheme="minorHAnsi" w:hAnsiTheme="minorHAnsi" w:cstheme="minorHAnsi"/>
      <w:noProof/>
    </w:rPr>
  </w:style>
  <w:style w:type="paragraph" w:customStyle="1" w:styleId="GLTablebody">
    <w:name w:val="GL Table body"/>
    <w:basedOn w:val="Normal"/>
    <w:autoRedefine/>
    <w:qFormat/>
    <w:rsid w:val="007A0728"/>
    <w:pPr>
      <w:framePr w:hSpace="180" w:wrap="around" w:vAnchor="page" w:hAnchor="margin" w:y="1886"/>
      <w:tabs>
        <w:tab w:val="left" w:pos="312"/>
      </w:tabs>
      <w:spacing w:after="60"/>
      <w:ind w:left="70"/>
      <w:suppressOverlap/>
    </w:pPr>
    <w:rPr>
      <w:rFonts w:asciiTheme="minorHAnsi" w:hAnsiTheme="minorHAnsi" w:cstheme="minorHAnsi"/>
      <w:bCs/>
      <w:color w:val="000000"/>
      <w:sz w:val="20"/>
      <w:szCs w:val="20"/>
      <w:lang w:val="en-GB"/>
    </w:rPr>
  </w:style>
  <w:style w:type="paragraph" w:customStyle="1" w:styleId="GLTabletextdashed">
    <w:name w:val="GL Table text dashed"/>
    <w:basedOn w:val="Tablelist"/>
    <w:autoRedefine/>
    <w:qFormat/>
    <w:rsid w:val="00916507"/>
    <w:pPr>
      <w:framePr w:hSpace="180" w:wrap="around" w:vAnchor="page" w:hAnchor="margin" w:y="4624"/>
      <w:spacing w:before="40" w:after="40"/>
      <w:ind w:left="-147"/>
      <w:suppressOverlap/>
      <w:jc w:val="center"/>
    </w:pPr>
    <w:rPr>
      <w:rFonts w:asciiTheme="majorHAnsi" w:hAnsiTheme="majorHAnsi"/>
    </w:rPr>
  </w:style>
  <w:style w:type="paragraph" w:customStyle="1" w:styleId="GLHeading4">
    <w:name w:val="GL Heading 4"/>
    <w:basedOn w:val="GLHeading3"/>
    <w:qFormat/>
    <w:rsid w:val="006009A6"/>
    <w:rPr>
      <w:i/>
      <w:sz w:val="24"/>
      <w:szCs w:val="24"/>
    </w:rPr>
  </w:style>
  <w:style w:type="paragraph" w:customStyle="1" w:styleId="GLFootnotetext">
    <w:name w:val="GL Footnote text"/>
    <w:basedOn w:val="FootnoteText"/>
    <w:qFormat/>
    <w:rsid w:val="00AE5291"/>
    <w:rPr>
      <w:rFonts w:asciiTheme="majorHAnsi" w:hAnsiTheme="majorHAnsi"/>
      <w:sz w:val="16"/>
    </w:rPr>
  </w:style>
  <w:style w:type="paragraph" w:customStyle="1" w:styleId="GLTableheading">
    <w:name w:val="GL Table heading"/>
    <w:basedOn w:val="Normal"/>
    <w:qFormat/>
    <w:rsid w:val="001C7A9B"/>
    <w:pPr>
      <w:framePr w:hSpace="180" w:wrap="around" w:vAnchor="text" w:hAnchor="margin" w:y="31"/>
      <w:widowControl w:val="0"/>
      <w:suppressAutoHyphens/>
      <w:autoSpaceDE w:val="0"/>
      <w:autoSpaceDN w:val="0"/>
      <w:adjustRightInd w:val="0"/>
      <w:spacing w:before="60" w:after="60"/>
      <w:textAlignment w:val="center"/>
    </w:pPr>
    <w:rPr>
      <w:rFonts w:asciiTheme="minorHAnsi" w:hAnsiTheme="minorHAnsi" w:cstheme="minorHAnsi"/>
      <w:b/>
      <w:bCs/>
      <w:color w:val="2F5496" w:themeColor="accent1" w:themeShade="BF"/>
      <w:lang w:val="en-GB"/>
    </w:rPr>
  </w:style>
  <w:style w:type="paragraph" w:customStyle="1" w:styleId="LightGrid-Accent51">
    <w:name w:val="Light Grid - Accent 51"/>
    <w:basedOn w:val="Normal"/>
    <w:next w:val="Normal"/>
    <w:link w:val="LightGrid-Accent5Char"/>
    <w:uiPriority w:val="29"/>
    <w:qFormat/>
    <w:rsid w:val="006E014F"/>
    <w:rPr>
      <w:i/>
      <w:iCs/>
      <w:color w:val="000000"/>
    </w:rPr>
  </w:style>
  <w:style w:type="character" w:customStyle="1" w:styleId="LightGrid-Accent5Char">
    <w:name w:val="Light Grid - Accent 5 Char"/>
    <w:link w:val="LightGrid-Accent51"/>
    <w:uiPriority w:val="29"/>
    <w:rsid w:val="006E014F"/>
    <w:rPr>
      <w:rFonts w:ascii="Times New Roman" w:eastAsia="Times New Roman" w:hAnsi="Times New Roman" w:cs="Times New Roman"/>
      <w:i/>
      <w:iCs/>
      <w:color w:val="000000"/>
      <w:lang w:eastAsia="en-GB"/>
    </w:rPr>
  </w:style>
  <w:style w:type="character" w:styleId="Strong">
    <w:name w:val="Strong"/>
    <w:uiPriority w:val="22"/>
    <w:qFormat/>
    <w:rsid w:val="006E014F"/>
    <w:rPr>
      <w:b/>
      <w:bCs/>
    </w:rPr>
  </w:style>
  <w:style w:type="character" w:customStyle="1" w:styleId="GridTable7Colorful1">
    <w:name w:val="Grid Table 7 Colorful1"/>
    <w:uiPriority w:val="21"/>
    <w:qFormat/>
    <w:rsid w:val="006E014F"/>
    <w:rPr>
      <w:b/>
      <w:bCs/>
      <w:i/>
      <w:iCs/>
      <w:color w:val="4F81BD"/>
    </w:rPr>
  </w:style>
  <w:style w:type="paragraph" w:customStyle="1" w:styleId="MediumShading1-Accent51">
    <w:name w:val="Medium Shading 1 - Accent 51"/>
    <w:basedOn w:val="Normal"/>
    <w:next w:val="Normal"/>
    <w:link w:val="MediumShading1-Accent5Char"/>
    <w:uiPriority w:val="30"/>
    <w:qFormat/>
    <w:rsid w:val="006E014F"/>
    <w:pPr>
      <w:pBdr>
        <w:bottom w:val="single" w:sz="4" w:space="4" w:color="4F81BD"/>
      </w:pBdr>
      <w:spacing w:before="200" w:after="280"/>
      <w:ind w:left="936" w:right="936"/>
    </w:pPr>
    <w:rPr>
      <w:b/>
      <w:bCs/>
      <w:i/>
      <w:iCs/>
      <w:color w:val="4F81BD"/>
    </w:rPr>
  </w:style>
  <w:style w:type="character" w:customStyle="1" w:styleId="MediumShading1-Accent5Char">
    <w:name w:val="Medium Shading 1 - Accent 5 Char"/>
    <w:link w:val="MediumShading1-Accent51"/>
    <w:uiPriority w:val="30"/>
    <w:rsid w:val="006E014F"/>
    <w:rPr>
      <w:rFonts w:ascii="Times New Roman" w:eastAsia="Times New Roman" w:hAnsi="Times New Roman" w:cs="Times New Roman"/>
      <w:b/>
      <w:bCs/>
      <w:i/>
      <w:iCs/>
      <w:color w:val="4F81BD"/>
      <w:lang w:eastAsia="en-GB"/>
    </w:rPr>
  </w:style>
  <w:style w:type="character" w:customStyle="1" w:styleId="GridTable3-Accent11">
    <w:name w:val="Grid Table 3 - Accent 11"/>
    <w:uiPriority w:val="33"/>
    <w:qFormat/>
    <w:rsid w:val="006E014F"/>
    <w:rPr>
      <w:b/>
      <w:bCs/>
      <w:smallCaps/>
      <w:spacing w:val="5"/>
    </w:rPr>
  </w:style>
  <w:style w:type="paragraph" w:customStyle="1" w:styleId="GLQuote">
    <w:name w:val="GL Quote"/>
    <w:basedOn w:val="GLBodytext"/>
    <w:autoRedefine/>
    <w:qFormat/>
    <w:rsid w:val="00EB7685"/>
    <w:pPr>
      <w:ind w:left="720"/>
      <w:jc w:val="left"/>
    </w:pPr>
    <w:rPr>
      <w:rFonts w:eastAsia="Calibri"/>
      <w:i/>
      <w:shd w:val="clear" w:color="auto" w:fill="FFFFFF"/>
    </w:rPr>
  </w:style>
  <w:style w:type="table" w:styleId="TableGrid">
    <w:name w:val="Table Grid"/>
    <w:basedOn w:val="TableNormal"/>
    <w:uiPriority w:val="59"/>
    <w:rsid w:val="006E01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196DCA"/>
    <w:rPr>
      <w:b w:val="0"/>
      <w:i w:val="0"/>
    </w:rPr>
  </w:style>
  <w:style w:type="paragraph" w:customStyle="1" w:styleId="TableBullet">
    <w:name w:val="TableBullet"/>
    <w:basedOn w:val="Normal"/>
    <w:qFormat/>
    <w:rsid w:val="006E014F"/>
    <w:pPr>
      <w:numPr>
        <w:numId w:val="4"/>
      </w:numPr>
      <w:spacing w:after="80"/>
    </w:pPr>
    <w:rPr>
      <w:sz w:val="20"/>
      <w:szCs w:val="20"/>
    </w:rPr>
  </w:style>
  <w:style w:type="paragraph" w:customStyle="1" w:styleId="TableBullet1Tables">
    <w:name w:val="• Table Bullet 1 (Tables)"/>
    <w:basedOn w:val="Normal"/>
    <w:rsid w:val="006E014F"/>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6E014F"/>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6E014F"/>
    <w:pPr>
      <w:spacing w:after="240"/>
    </w:pPr>
  </w:style>
  <w:style w:type="paragraph" w:customStyle="1" w:styleId="GLTablebulletlist">
    <w:name w:val="GL Table bullet list"/>
    <w:basedOn w:val="GLBulletList1"/>
    <w:autoRedefine/>
    <w:qFormat/>
    <w:rsid w:val="000279BC"/>
    <w:pPr>
      <w:framePr w:wrap="around"/>
      <w:spacing w:before="0"/>
      <w:ind w:left="714"/>
    </w:pPr>
    <w:rPr>
      <w:rFonts w:ascii="Arial" w:hAnsi="Arial" w:cs="Arial"/>
    </w:rPr>
  </w:style>
  <w:style w:type="paragraph" w:customStyle="1" w:styleId="GLTablecolumnheading">
    <w:name w:val="GL Table column heading"/>
    <w:basedOn w:val="GLTableheading"/>
    <w:qFormat/>
    <w:rsid w:val="006E1C07"/>
    <w:pPr>
      <w:framePr w:wrap="around"/>
    </w:pPr>
    <w:rPr>
      <w:b w:val="0"/>
      <w:bCs w:val="0"/>
      <w:color w:val="000000" w:themeColor="text1"/>
    </w:rPr>
  </w:style>
  <w:style w:type="paragraph" w:styleId="EndnoteText">
    <w:name w:val="endnote text"/>
    <w:basedOn w:val="Normal"/>
    <w:link w:val="EndnoteTextChar"/>
    <w:uiPriority w:val="99"/>
    <w:unhideWhenUsed/>
    <w:rsid w:val="006E014F"/>
  </w:style>
  <w:style w:type="character" w:customStyle="1" w:styleId="EndnoteTextChar">
    <w:name w:val="Endnote Text Char"/>
    <w:link w:val="EndnoteText"/>
    <w:uiPriority w:val="99"/>
    <w:rsid w:val="006E014F"/>
    <w:rPr>
      <w:rFonts w:ascii="Times New Roman" w:eastAsia="Times New Roman" w:hAnsi="Times New Roman" w:cs="Times New Roman"/>
      <w:lang w:eastAsia="en-GB"/>
    </w:rPr>
  </w:style>
  <w:style w:type="character" w:styleId="EndnoteReference">
    <w:name w:val="endnote reference"/>
    <w:uiPriority w:val="99"/>
    <w:unhideWhenUsed/>
    <w:rsid w:val="006E014F"/>
    <w:rPr>
      <w:vertAlign w:val="superscript"/>
    </w:rPr>
  </w:style>
  <w:style w:type="paragraph" w:customStyle="1" w:styleId="EndNoteBibliographyTitle">
    <w:name w:val="EndNote Bibliography Title"/>
    <w:basedOn w:val="Normal"/>
    <w:rsid w:val="006E014F"/>
    <w:pPr>
      <w:jc w:val="center"/>
    </w:pPr>
    <w:rPr>
      <w:rFonts w:ascii="Calibri" w:hAnsi="Calibri" w:cs="Calibri"/>
      <w:lang w:val="en-NZ"/>
    </w:rPr>
  </w:style>
  <w:style w:type="paragraph" w:customStyle="1" w:styleId="EndNoteBibliography">
    <w:name w:val="EndNote Bibliography"/>
    <w:basedOn w:val="Normal"/>
    <w:link w:val="EndNoteBibliographyChar"/>
    <w:rsid w:val="006E014F"/>
    <w:rPr>
      <w:rFonts w:ascii="Calibri" w:hAnsi="Calibri" w:cs="Calibri"/>
      <w:lang w:val="en-NZ"/>
    </w:rPr>
  </w:style>
  <w:style w:type="paragraph" w:styleId="NormalWeb">
    <w:name w:val="Normal (Web)"/>
    <w:basedOn w:val="Normal"/>
    <w:uiPriority w:val="99"/>
    <w:unhideWhenUsed/>
    <w:rsid w:val="006E014F"/>
    <w:pPr>
      <w:spacing w:before="100" w:beforeAutospacing="1" w:after="100" w:afterAutospacing="1"/>
    </w:pPr>
    <w:rPr>
      <w:rFonts w:ascii="Times" w:hAnsi="Times"/>
      <w:sz w:val="20"/>
      <w:szCs w:val="20"/>
    </w:rPr>
  </w:style>
  <w:style w:type="paragraph" w:styleId="BodyText3">
    <w:name w:val="Body Text 3"/>
    <w:basedOn w:val="Normal"/>
    <w:link w:val="BodyText3Char"/>
    <w:rsid w:val="006E014F"/>
    <w:pPr>
      <w:spacing w:after="120"/>
    </w:pPr>
    <w:rPr>
      <w:sz w:val="16"/>
      <w:szCs w:val="16"/>
    </w:rPr>
  </w:style>
  <w:style w:type="character" w:customStyle="1" w:styleId="BodyText3Char">
    <w:name w:val="Body Text 3 Char"/>
    <w:link w:val="BodyText3"/>
    <w:rsid w:val="006E014F"/>
    <w:rPr>
      <w:rFonts w:ascii="Times New Roman" w:eastAsia="Times New Roman" w:hAnsi="Times New Roman" w:cs="Times New Roman"/>
      <w:sz w:val="16"/>
      <w:szCs w:val="16"/>
      <w:lang w:val="en-AU"/>
    </w:rPr>
  </w:style>
  <w:style w:type="paragraph" w:customStyle="1" w:styleId="Unpublished">
    <w:name w:val="Unpublished"/>
    <w:basedOn w:val="Normal"/>
    <w:rsid w:val="006E014F"/>
    <w:rPr>
      <w:rFonts w:ascii="Arial Mäori" w:hAnsi="Arial Mäori"/>
      <w:szCs w:val="20"/>
    </w:rPr>
  </w:style>
  <w:style w:type="paragraph" w:customStyle="1" w:styleId="BodytextforASD">
    <w:name w:val="Body text for ASD"/>
    <w:basedOn w:val="BodyText2"/>
    <w:link w:val="BodytextforASDChar"/>
    <w:rsid w:val="006E014F"/>
    <w:pPr>
      <w:spacing w:after="0" w:line="240" w:lineRule="auto"/>
    </w:pPr>
    <w:rPr>
      <w:u w:val="single"/>
      <w:lang w:eastAsia="en-US"/>
    </w:rPr>
  </w:style>
  <w:style w:type="character" w:customStyle="1" w:styleId="BodytextforASDChar">
    <w:name w:val="Body text for ASD Char"/>
    <w:link w:val="BodytextforASD"/>
    <w:rsid w:val="006E014F"/>
    <w:rPr>
      <w:rFonts w:ascii="Times New Roman" w:eastAsia="Times New Roman" w:hAnsi="Times New Roman" w:cs="Times New Roman"/>
      <w:u w:val="single"/>
      <w:lang w:val="en-AU"/>
    </w:rPr>
  </w:style>
  <w:style w:type="paragraph" w:styleId="BodyText2">
    <w:name w:val="Body Text 2"/>
    <w:basedOn w:val="Normal"/>
    <w:link w:val="BodyText2Char"/>
    <w:uiPriority w:val="99"/>
    <w:semiHidden/>
    <w:unhideWhenUsed/>
    <w:rsid w:val="006E014F"/>
    <w:pPr>
      <w:spacing w:after="120" w:line="480" w:lineRule="auto"/>
    </w:pPr>
  </w:style>
  <w:style w:type="character" w:customStyle="1" w:styleId="BodyText2Char">
    <w:name w:val="Body Text 2 Char"/>
    <w:link w:val="BodyText2"/>
    <w:uiPriority w:val="99"/>
    <w:semiHidden/>
    <w:rsid w:val="006E014F"/>
    <w:rPr>
      <w:rFonts w:ascii="Times New Roman" w:eastAsia="Times New Roman" w:hAnsi="Times New Roman" w:cs="Times New Roman"/>
      <w:lang w:eastAsia="en-GB"/>
    </w:rPr>
  </w:style>
  <w:style w:type="paragraph" w:styleId="BodyTextIndent2">
    <w:name w:val="Body Text Indent 2"/>
    <w:basedOn w:val="Normal"/>
    <w:link w:val="BodyTextIndent2Char"/>
    <w:uiPriority w:val="99"/>
    <w:semiHidden/>
    <w:unhideWhenUsed/>
    <w:rsid w:val="006E014F"/>
    <w:pPr>
      <w:spacing w:after="120" w:line="480" w:lineRule="auto"/>
      <w:ind w:left="283"/>
    </w:pPr>
  </w:style>
  <w:style w:type="character" w:customStyle="1" w:styleId="BodyTextIndent2Char">
    <w:name w:val="Body Text Indent 2 Char"/>
    <w:link w:val="BodyTextIndent2"/>
    <w:uiPriority w:val="99"/>
    <w:semiHidden/>
    <w:rsid w:val="006E014F"/>
    <w:rPr>
      <w:rFonts w:ascii="Times New Roman" w:eastAsia="Times New Roman" w:hAnsi="Times New Roman" w:cs="Times New Roman"/>
      <w:lang w:eastAsia="en-GB"/>
    </w:rPr>
  </w:style>
  <w:style w:type="paragraph" w:customStyle="1" w:styleId="RecommndBulletTables">
    <w:name w:val="• Recommnd Bullet (Tables)"/>
    <w:basedOn w:val="Normal"/>
    <w:rsid w:val="006E014F"/>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6E014F"/>
    <w:pPr>
      <w:spacing w:before="60" w:after="60" w:line="276" w:lineRule="auto"/>
    </w:pPr>
    <w:rPr>
      <w:rFonts w:ascii="Georgia" w:hAnsi="Georgia"/>
      <w:sz w:val="18"/>
      <w:szCs w:val="20"/>
    </w:rPr>
  </w:style>
  <w:style w:type="character" w:customStyle="1" w:styleId="BodyBold">
    <w:name w:val="• Body Bold"/>
    <w:rsid w:val="006E014F"/>
    <w:rPr>
      <w:rFonts w:ascii="Arial" w:hAnsi="Arial"/>
      <w:b/>
      <w:sz w:val="22"/>
    </w:rPr>
  </w:style>
  <w:style w:type="character" w:customStyle="1" w:styleId="apple-converted-space">
    <w:name w:val="apple-converted-space"/>
    <w:rsid w:val="006E014F"/>
  </w:style>
  <w:style w:type="paragraph" w:styleId="DocumentMap">
    <w:name w:val="Document Map"/>
    <w:basedOn w:val="Normal"/>
    <w:link w:val="DocumentMapChar"/>
    <w:uiPriority w:val="99"/>
    <w:semiHidden/>
    <w:unhideWhenUsed/>
    <w:rsid w:val="006E014F"/>
    <w:rPr>
      <w:rFonts w:ascii="Lucida Grande" w:hAnsi="Lucida Grande" w:cs="Lucida Grande"/>
    </w:rPr>
  </w:style>
  <w:style w:type="character" w:customStyle="1" w:styleId="DocumentMapChar">
    <w:name w:val="Document Map Char"/>
    <w:link w:val="DocumentMap"/>
    <w:uiPriority w:val="99"/>
    <w:semiHidden/>
    <w:rsid w:val="006E014F"/>
    <w:rPr>
      <w:rFonts w:ascii="Lucida Grande" w:eastAsia="Times New Roman" w:hAnsi="Lucida Grande" w:cs="Lucida Grande"/>
      <w:lang w:eastAsia="en-GB"/>
    </w:rPr>
  </w:style>
  <w:style w:type="character" w:styleId="Emphasis">
    <w:name w:val="Emphasis"/>
    <w:uiPriority w:val="20"/>
    <w:qFormat/>
    <w:rsid w:val="006E014F"/>
    <w:rPr>
      <w:i/>
      <w:iCs/>
    </w:rPr>
  </w:style>
  <w:style w:type="paragraph" w:customStyle="1" w:styleId="ColourfulShadingAccent31">
    <w:name w:val="Colourful Shading – Accent 31"/>
    <w:basedOn w:val="Normal"/>
    <w:uiPriority w:val="34"/>
    <w:qFormat/>
    <w:rsid w:val="006E014F"/>
    <w:pPr>
      <w:ind w:left="720"/>
      <w:contextualSpacing/>
    </w:pPr>
    <w:rPr>
      <w:rFonts w:ascii="Calibri" w:eastAsia="Calibri" w:hAnsi="Calibri"/>
    </w:rPr>
  </w:style>
  <w:style w:type="paragraph" w:customStyle="1" w:styleId="LightGrid-Accent31">
    <w:name w:val="Light Grid - Accent 31"/>
    <w:basedOn w:val="Normal"/>
    <w:uiPriority w:val="34"/>
    <w:qFormat/>
    <w:rsid w:val="006E014F"/>
    <w:pPr>
      <w:ind w:left="720"/>
      <w:contextualSpacing/>
    </w:pPr>
  </w:style>
  <w:style w:type="paragraph" w:customStyle="1" w:styleId="LightList-Accent31">
    <w:name w:val="Light List - Accent 31"/>
    <w:hidden/>
    <w:uiPriority w:val="71"/>
    <w:unhideWhenUsed/>
    <w:rsid w:val="006E014F"/>
    <w:rPr>
      <w:rFonts w:ascii="Times New Roman" w:eastAsia="Times New Roman" w:hAnsi="Times New Roman"/>
      <w:sz w:val="24"/>
      <w:szCs w:val="24"/>
      <w:lang w:val="en-NZ" w:eastAsia="en-US"/>
    </w:rPr>
  </w:style>
  <w:style w:type="paragraph" w:customStyle="1" w:styleId="GLBulletlist">
    <w:name w:val="GL Bullet list"/>
    <w:basedOn w:val="Normal"/>
    <w:autoRedefine/>
    <w:rsid w:val="002242CF"/>
    <w:pPr>
      <w:numPr>
        <w:numId w:val="16"/>
      </w:numPr>
      <w:spacing w:after="120"/>
    </w:pPr>
    <w:rPr>
      <w:rFonts w:asciiTheme="minorHAnsi" w:eastAsia="Calibri" w:hAnsiTheme="minorHAnsi" w:cstheme="minorHAnsi"/>
      <w:noProof/>
      <w:color w:val="000000"/>
      <w:shd w:val="clear" w:color="auto" w:fill="FFFFFF"/>
      <w:lang w:val="en-GB" w:eastAsia="en-NZ"/>
    </w:rPr>
  </w:style>
  <w:style w:type="character" w:customStyle="1" w:styleId="ej-keyword">
    <w:name w:val="ej-keyword"/>
    <w:rsid w:val="006E014F"/>
  </w:style>
  <w:style w:type="paragraph" w:customStyle="1" w:styleId="MediumList2-Accent21">
    <w:name w:val="Medium List 2 - Accent 21"/>
    <w:hidden/>
    <w:uiPriority w:val="71"/>
    <w:unhideWhenUsed/>
    <w:rsid w:val="006E014F"/>
    <w:rPr>
      <w:rFonts w:ascii="Times New Roman" w:eastAsia="Times New Roman" w:hAnsi="Times New Roman"/>
      <w:sz w:val="24"/>
      <w:szCs w:val="24"/>
      <w:lang w:val="en-NZ" w:eastAsia="en-US"/>
    </w:rPr>
  </w:style>
  <w:style w:type="paragraph" w:customStyle="1" w:styleId="trt0xe">
    <w:name w:val="trt0xe"/>
    <w:basedOn w:val="Normal"/>
    <w:rsid w:val="006E014F"/>
    <w:pPr>
      <w:spacing w:before="100" w:beforeAutospacing="1" w:after="100" w:afterAutospacing="1"/>
    </w:pPr>
  </w:style>
  <w:style w:type="character" w:styleId="UnresolvedMention">
    <w:name w:val="Unresolved Mention"/>
    <w:uiPriority w:val="99"/>
    <w:semiHidden/>
    <w:unhideWhenUsed/>
    <w:rsid w:val="006E014F"/>
    <w:rPr>
      <w:color w:val="605E5C"/>
      <w:shd w:val="clear" w:color="auto" w:fill="E1DFDD"/>
    </w:rPr>
  </w:style>
  <w:style w:type="paragraph" w:customStyle="1" w:styleId="GLBulletList1">
    <w:name w:val="GL Bullet List"/>
    <w:basedOn w:val="GLBulletlist"/>
    <w:rsid w:val="00BA46BA"/>
    <w:pPr>
      <w:framePr w:wrap="around" w:hAnchor="text" w:x="-15" w:y="2176"/>
      <w:widowControl w:val="0"/>
      <w:autoSpaceDE w:val="0"/>
      <w:autoSpaceDN w:val="0"/>
      <w:adjustRightInd w:val="0"/>
      <w:spacing w:before="60"/>
    </w:pPr>
    <w:rPr>
      <w:sz w:val="18"/>
      <w:szCs w:val="18"/>
    </w:rPr>
  </w:style>
  <w:style w:type="paragraph" w:styleId="Revision">
    <w:name w:val="Revision"/>
    <w:hidden/>
    <w:uiPriority w:val="71"/>
    <w:unhideWhenUsed/>
    <w:rsid w:val="006E014F"/>
    <w:rPr>
      <w:rFonts w:ascii="Times New Roman" w:eastAsia="Times New Roman" w:hAnsi="Times New Roman"/>
      <w:sz w:val="24"/>
      <w:szCs w:val="24"/>
      <w:lang w:val="en-NZ"/>
    </w:rPr>
  </w:style>
  <w:style w:type="paragraph" w:styleId="ListParagraph">
    <w:name w:val="List Paragraph"/>
    <w:basedOn w:val="Normal"/>
    <w:uiPriority w:val="34"/>
    <w:qFormat/>
    <w:rsid w:val="006E014F"/>
    <w:pPr>
      <w:ind w:left="720"/>
      <w:contextualSpacing/>
    </w:pPr>
  </w:style>
  <w:style w:type="paragraph" w:customStyle="1" w:styleId="GLEvidenceTabletext">
    <w:name w:val="GL Evidence Table text"/>
    <w:basedOn w:val="GLTabletextdashed"/>
    <w:qFormat/>
    <w:rsid w:val="00694609"/>
    <w:pPr>
      <w:framePr w:wrap="around"/>
      <w:spacing w:before="60" w:after="60"/>
    </w:pPr>
    <w:rPr>
      <w:rFonts w:ascii="Arial" w:hAnsi="Arial" w:cs="Arial"/>
      <w:shd w:val="clear" w:color="auto" w:fill="FFFFFF"/>
    </w:rPr>
  </w:style>
  <w:style w:type="character" w:styleId="PlaceholderText">
    <w:name w:val="Placeholder Text"/>
    <w:uiPriority w:val="99"/>
    <w:semiHidden/>
    <w:rsid w:val="00BA6C2A"/>
    <w:rPr>
      <w:color w:val="808080"/>
    </w:rPr>
  </w:style>
  <w:style w:type="character" w:customStyle="1" w:styleId="otherchapterlink">
    <w:name w:val="otherchapterlink"/>
    <w:basedOn w:val="DefaultParagraphFont"/>
    <w:rsid w:val="00C96365"/>
  </w:style>
  <w:style w:type="paragraph" w:customStyle="1" w:styleId="bulleted">
    <w:name w:val="bulleted"/>
    <w:basedOn w:val="Normal"/>
    <w:rsid w:val="00C96365"/>
    <w:pPr>
      <w:spacing w:before="100" w:beforeAutospacing="1" w:after="100" w:afterAutospacing="1"/>
    </w:pPr>
  </w:style>
  <w:style w:type="paragraph" w:customStyle="1" w:styleId="bulleted2">
    <w:name w:val="bulleted2"/>
    <w:basedOn w:val="Normal"/>
    <w:rsid w:val="00C96365"/>
    <w:pPr>
      <w:spacing w:before="100" w:beforeAutospacing="1" w:after="100" w:afterAutospacing="1"/>
    </w:pPr>
  </w:style>
  <w:style w:type="paragraph" w:styleId="Index1">
    <w:name w:val="index 1"/>
    <w:basedOn w:val="Normal"/>
    <w:next w:val="Normal"/>
    <w:autoRedefine/>
    <w:uiPriority w:val="99"/>
    <w:semiHidden/>
    <w:unhideWhenUsed/>
    <w:rsid w:val="006322E5"/>
    <w:pPr>
      <w:ind w:left="240" w:hanging="240"/>
    </w:pPr>
  </w:style>
  <w:style w:type="character" w:customStyle="1" w:styleId="s9">
    <w:name w:val="s9"/>
    <w:rsid w:val="008523CC"/>
    <w:rPr>
      <w:rFonts w:ascii="Times New Roman" w:hAnsi="Times New Roman" w:cs="Times New Roman" w:hint="default"/>
      <w:b w:val="0"/>
      <w:bCs w:val="0"/>
      <w:i w:val="0"/>
      <w:iCs w:val="0"/>
      <w:color w:val="000000"/>
      <w:sz w:val="18"/>
      <w:szCs w:val="18"/>
    </w:rPr>
  </w:style>
  <w:style w:type="character" w:customStyle="1" w:styleId="s4">
    <w:name w:val="s4"/>
    <w:rsid w:val="008523CC"/>
    <w:rPr>
      <w:rFonts w:ascii="Helvetica" w:hAnsi="Helvetica" w:hint="default"/>
      <w:b w:val="0"/>
      <w:bCs w:val="0"/>
      <w:i w:val="0"/>
      <w:iCs w:val="0"/>
      <w:color w:val="000000"/>
      <w:sz w:val="18"/>
      <w:szCs w:val="18"/>
    </w:rPr>
  </w:style>
  <w:style w:type="character" w:customStyle="1" w:styleId="s3">
    <w:name w:val="s3"/>
    <w:rsid w:val="008523CC"/>
    <w:rPr>
      <w:rFonts w:ascii="Helvetica" w:hAnsi="Helvetica" w:hint="default"/>
      <w:b w:val="0"/>
      <w:bCs w:val="0"/>
      <w:i w:val="0"/>
      <w:iCs w:val="0"/>
      <w:color w:val="000000"/>
      <w:sz w:val="18"/>
      <w:szCs w:val="18"/>
    </w:rPr>
  </w:style>
  <w:style w:type="character" w:customStyle="1" w:styleId="s10">
    <w:name w:val="s10"/>
    <w:rsid w:val="008523CC"/>
    <w:rPr>
      <w:rFonts w:ascii="Helvetica" w:hAnsi="Helvetica" w:hint="default"/>
      <w:b w:val="0"/>
      <w:bCs w:val="0"/>
      <w:i w:val="0"/>
      <w:iCs w:val="0"/>
      <w:color w:val="000000"/>
      <w:sz w:val="15"/>
      <w:szCs w:val="15"/>
    </w:rPr>
  </w:style>
  <w:style w:type="character" w:customStyle="1" w:styleId="s11">
    <w:name w:val="s11"/>
    <w:rsid w:val="008523CC"/>
    <w:rPr>
      <w:rFonts w:ascii="Helvetica" w:hAnsi="Helvetica" w:hint="default"/>
      <w:b w:val="0"/>
      <w:bCs w:val="0"/>
      <w:i w:val="0"/>
      <w:iCs w:val="0"/>
      <w:color w:val="000000"/>
      <w:sz w:val="15"/>
      <w:szCs w:val="15"/>
    </w:rPr>
  </w:style>
  <w:style w:type="character" w:customStyle="1" w:styleId="s1">
    <w:name w:val="s1"/>
    <w:rsid w:val="008523CC"/>
    <w:rPr>
      <w:rFonts w:ascii="Helvetica" w:hAnsi="Helvetica" w:hint="default"/>
      <w:b/>
      <w:bCs/>
      <w:i w:val="0"/>
      <w:iCs w:val="0"/>
      <w:color w:val="000000"/>
      <w:sz w:val="18"/>
      <w:szCs w:val="18"/>
    </w:rPr>
  </w:style>
  <w:style w:type="character" w:customStyle="1" w:styleId="user-generated">
    <w:name w:val="user-generated"/>
    <w:basedOn w:val="DefaultParagraphFont"/>
    <w:rsid w:val="00742DD9"/>
  </w:style>
  <w:style w:type="paragraph" w:customStyle="1" w:styleId="Style20">
    <w:name w:val="Style2"/>
    <w:basedOn w:val="GLTableheading"/>
    <w:rsid w:val="00BA3C6E"/>
    <w:pPr>
      <w:framePr w:wrap="around"/>
    </w:pPr>
  </w:style>
  <w:style w:type="paragraph" w:customStyle="1" w:styleId="Style3">
    <w:name w:val="Style3"/>
    <w:basedOn w:val="GLTableheading"/>
    <w:rsid w:val="00BA3C6E"/>
    <w:pPr>
      <w:framePr w:wrap="around"/>
    </w:pPr>
  </w:style>
  <w:style w:type="paragraph" w:customStyle="1" w:styleId="Style30">
    <w:name w:val="Style 3"/>
    <w:basedOn w:val="GLTableheading"/>
    <w:rsid w:val="00BA3C6E"/>
    <w:pPr>
      <w:framePr w:wrap="around"/>
    </w:pPr>
  </w:style>
  <w:style w:type="paragraph" w:customStyle="1" w:styleId="m-2928002775080873480text">
    <w:name w:val="m_-2928002775080873480text"/>
    <w:basedOn w:val="Normal"/>
    <w:rsid w:val="008263B5"/>
    <w:pPr>
      <w:spacing w:before="100" w:beforeAutospacing="1" w:after="100" w:afterAutospacing="1"/>
    </w:pPr>
  </w:style>
  <w:style w:type="paragraph" w:customStyle="1" w:styleId="Box">
    <w:name w:val="Box"/>
    <w:basedOn w:val="Normal"/>
    <w:qFormat/>
    <w:rsid w:val="00D16678"/>
    <w:pPr>
      <w:pBdr>
        <w:top w:val="single" w:sz="4" w:space="6" w:color="auto"/>
        <w:left w:val="single" w:sz="4" w:space="6" w:color="auto"/>
        <w:bottom w:val="single" w:sz="4" w:space="6" w:color="auto"/>
        <w:right w:val="single" w:sz="4" w:space="6" w:color="auto"/>
      </w:pBdr>
      <w:spacing w:before="120" w:line="276" w:lineRule="auto"/>
      <w:ind w:left="142" w:right="142"/>
    </w:pPr>
    <w:rPr>
      <w:rFonts w:ascii="Georgia" w:hAnsi="Georgia"/>
      <w:sz w:val="18"/>
      <w:szCs w:val="20"/>
      <w:lang w:val="en-NZ"/>
    </w:rPr>
  </w:style>
  <w:style w:type="paragraph" w:customStyle="1" w:styleId="LivingGuidelineheading">
    <w:name w:val="Living Guideline heading"/>
    <w:basedOn w:val="Normal"/>
    <w:qFormat/>
    <w:rsid w:val="00BF5C8F"/>
    <w:pPr>
      <w:shd w:val="clear" w:color="B4C6E7" w:themeColor="accent1" w:themeTint="66" w:fill="auto"/>
      <w:tabs>
        <w:tab w:val="left" w:pos="1134"/>
      </w:tabs>
      <w:spacing w:before="100" w:beforeAutospacing="1" w:after="240"/>
      <w:jc w:val="right"/>
      <w:outlineLvl w:val="0"/>
    </w:pPr>
    <w:rPr>
      <w:rFonts w:asciiTheme="minorHAnsi" w:hAnsiTheme="minorHAnsi" w:cstheme="minorHAnsi"/>
      <w:b/>
      <w:noProof/>
      <w:color w:val="2F5496" w:themeColor="accent1" w:themeShade="BF"/>
      <w:sz w:val="54"/>
      <w:szCs w:val="54"/>
      <w:lang w:val="en-GB"/>
    </w:rPr>
  </w:style>
  <w:style w:type="character" w:customStyle="1" w:styleId="EndNoteBibliographyChar">
    <w:name w:val="EndNote Bibliography Char"/>
    <w:link w:val="EndNoteBibliography"/>
    <w:rsid w:val="00D16678"/>
    <w:rPr>
      <w:rFonts w:eastAsia="Times New Roman" w:cs="Calibri"/>
      <w:sz w:val="24"/>
      <w:szCs w:val="24"/>
      <w:lang w:val="en-NZ"/>
    </w:rPr>
  </w:style>
  <w:style w:type="paragraph" w:customStyle="1" w:styleId="GLGlossaryText">
    <w:name w:val="GL Glossary Text"/>
    <w:basedOn w:val="Normal"/>
    <w:qFormat/>
    <w:rsid w:val="002646BC"/>
    <w:pPr>
      <w:tabs>
        <w:tab w:val="left" w:pos="1800"/>
      </w:tabs>
      <w:spacing w:before="120" w:after="40"/>
      <w:jc w:val="both"/>
    </w:pPr>
    <w:rPr>
      <w:rFonts w:ascii="Georgia" w:hAnsi="Georgia" w:cs="Arial"/>
      <w:bCs/>
      <w:sz w:val="20"/>
      <w:szCs w:val="20"/>
      <w:lang w:eastAsia="en-NZ"/>
    </w:rPr>
  </w:style>
  <w:style w:type="paragraph" w:customStyle="1" w:styleId="LGGlossaryHeading">
    <w:name w:val="LG Glossary Heading"/>
    <w:basedOn w:val="Normal"/>
    <w:qFormat/>
    <w:rsid w:val="002646BC"/>
    <w:pPr>
      <w:tabs>
        <w:tab w:val="left" w:pos="1800"/>
      </w:tabs>
      <w:spacing w:before="120" w:after="40"/>
      <w:jc w:val="both"/>
    </w:pPr>
    <w:rPr>
      <w:rFonts w:ascii="Georgia" w:hAnsi="Georgia" w:cs="Arial"/>
      <w:b/>
      <w:sz w:val="22"/>
      <w:szCs w:val="20"/>
      <w:lang w:eastAsia="en-NZ"/>
    </w:rPr>
  </w:style>
  <w:style w:type="table" w:customStyle="1" w:styleId="TableGrid6">
    <w:name w:val="Table Grid6"/>
    <w:basedOn w:val="TableNormal"/>
    <w:next w:val="TableGrid"/>
    <w:uiPriority w:val="59"/>
    <w:rsid w:val="00B07593"/>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Text">
    <w:name w:val="ET Text"/>
    <w:basedOn w:val="ETdashedlist"/>
    <w:qFormat/>
    <w:rsid w:val="007C09EC"/>
    <w:pPr>
      <w:framePr w:wrap="around"/>
      <w:numPr>
        <w:numId w:val="0"/>
      </w:numPr>
      <w:ind w:left="13"/>
      <w:jc w:val="left"/>
    </w:pPr>
  </w:style>
  <w:style w:type="paragraph" w:customStyle="1" w:styleId="ETdashedlist">
    <w:name w:val="ET dashed list"/>
    <w:basedOn w:val="GLTabletextdashed"/>
    <w:qFormat/>
    <w:rsid w:val="009C0932"/>
    <w:pPr>
      <w:framePr w:wrap="around" w:vAnchor="text" w:hAnchor="text" w:y="8"/>
      <w:numPr>
        <w:numId w:val="8"/>
      </w:numPr>
      <w:ind w:left="150" w:hanging="150"/>
    </w:pPr>
    <w:rPr>
      <w:rFonts w:cstheme="majorHAnsi"/>
      <w:sz w:val="15"/>
      <w:szCs w:val="16"/>
      <w:lang w:val="en-GB"/>
    </w:rPr>
  </w:style>
  <w:style w:type="paragraph" w:customStyle="1" w:styleId="ETbulletlist">
    <w:name w:val="ET bullet list"/>
    <w:basedOn w:val="GLTabletextdashed"/>
    <w:qFormat/>
    <w:rsid w:val="0070444B"/>
    <w:pPr>
      <w:framePr w:wrap="around"/>
      <w:numPr>
        <w:numId w:val="7"/>
      </w:numPr>
      <w:ind w:left="154" w:hanging="141"/>
    </w:pPr>
    <w:rPr>
      <w:rFonts w:cstheme="majorHAnsi"/>
      <w:szCs w:val="16"/>
    </w:rPr>
  </w:style>
  <w:style w:type="paragraph" w:customStyle="1" w:styleId="GLbulletlist0">
    <w:name w:val="GL bullet list"/>
    <w:basedOn w:val="GLBodytext"/>
    <w:next w:val="GLBodytext"/>
    <w:autoRedefine/>
    <w:qFormat/>
    <w:rsid w:val="00A6181B"/>
    <w:pPr>
      <w:numPr>
        <w:numId w:val="32"/>
      </w:numPr>
    </w:pPr>
  </w:style>
  <w:style w:type="paragraph" w:customStyle="1" w:styleId="LGGlossaryText">
    <w:name w:val="LG Glossary Text"/>
    <w:basedOn w:val="GLBodytext"/>
    <w:qFormat/>
    <w:rsid w:val="00CC011B"/>
    <w:pPr>
      <w:tabs>
        <w:tab w:val="left" w:pos="1560"/>
      </w:tabs>
      <w:spacing w:after="0" w:line="240" w:lineRule="auto"/>
    </w:pPr>
    <w:rPr>
      <w:sz w:val="20"/>
      <w:szCs w:val="20"/>
    </w:rPr>
  </w:style>
  <w:style w:type="paragraph" w:customStyle="1" w:styleId="GL-Tablebody">
    <w:name w:val="GL - Table body"/>
    <w:basedOn w:val="Normal"/>
    <w:qFormat/>
    <w:rsid w:val="003938A6"/>
    <w:pPr>
      <w:spacing w:before="60" w:after="60"/>
    </w:pPr>
    <w:rPr>
      <w:rFonts w:ascii="Arial" w:hAnsi="Arial" w:cs="Arial"/>
      <w:bCs/>
      <w:sz w:val="18"/>
      <w:szCs w:val="18"/>
      <w:lang w:val="x-none"/>
    </w:rPr>
  </w:style>
  <w:style w:type="character" w:customStyle="1" w:styleId="anchor-text">
    <w:name w:val="anchor-text"/>
    <w:basedOn w:val="DefaultParagraphFont"/>
    <w:rsid w:val="002F3137"/>
  </w:style>
  <w:style w:type="paragraph" w:customStyle="1" w:styleId="ml-4">
    <w:name w:val="ml-4"/>
    <w:basedOn w:val="Normal"/>
    <w:rsid w:val="001943BE"/>
    <w:pPr>
      <w:spacing w:before="100" w:beforeAutospacing="1" w:after="100" w:afterAutospacing="1"/>
    </w:pPr>
  </w:style>
  <w:style w:type="character" w:customStyle="1" w:styleId="ui-provider">
    <w:name w:val="ui-provider"/>
    <w:basedOn w:val="DefaultParagraphFont"/>
    <w:rsid w:val="00F92920"/>
  </w:style>
  <w:style w:type="character" w:customStyle="1" w:styleId="markedcontent">
    <w:name w:val="markedcontent"/>
    <w:basedOn w:val="DefaultParagraphFont"/>
    <w:rsid w:val="00FD592A"/>
  </w:style>
  <w:style w:type="character" w:customStyle="1" w:styleId="highlight">
    <w:name w:val="highlight"/>
    <w:basedOn w:val="DefaultParagraphFont"/>
    <w:rsid w:val="00FD592A"/>
  </w:style>
  <w:style w:type="paragraph" w:customStyle="1" w:styleId="paragraphparagraphqitb">
    <w:name w:val="paragraph_paragraph___qitb"/>
    <w:basedOn w:val="Normal"/>
    <w:rsid w:val="005B62C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2940">
      <w:bodyDiv w:val="1"/>
      <w:marLeft w:val="0"/>
      <w:marRight w:val="0"/>
      <w:marTop w:val="0"/>
      <w:marBottom w:val="0"/>
      <w:divBdr>
        <w:top w:val="none" w:sz="0" w:space="0" w:color="auto"/>
        <w:left w:val="none" w:sz="0" w:space="0" w:color="auto"/>
        <w:bottom w:val="none" w:sz="0" w:space="0" w:color="auto"/>
        <w:right w:val="none" w:sz="0" w:space="0" w:color="auto"/>
      </w:divBdr>
    </w:div>
    <w:div w:id="27918958">
      <w:bodyDiv w:val="1"/>
      <w:marLeft w:val="0"/>
      <w:marRight w:val="0"/>
      <w:marTop w:val="0"/>
      <w:marBottom w:val="0"/>
      <w:divBdr>
        <w:top w:val="none" w:sz="0" w:space="0" w:color="auto"/>
        <w:left w:val="none" w:sz="0" w:space="0" w:color="auto"/>
        <w:bottom w:val="none" w:sz="0" w:space="0" w:color="auto"/>
        <w:right w:val="none" w:sz="0" w:space="0" w:color="auto"/>
      </w:divBdr>
      <w:divsChild>
        <w:div w:id="132412137">
          <w:marLeft w:val="0"/>
          <w:marRight w:val="0"/>
          <w:marTop w:val="0"/>
          <w:marBottom w:val="0"/>
          <w:divBdr>
            <w:top w:val="none" w:sz="0" w:space="0" w:color="auto"/>
            <w:left w:val="none" w:sz="0" w:space="0" w:color="auto"/>
            <w:bottom w:val="none" w:sz="0" w:space="0" w:color="auto"/>
            <w:right w:val="none" w:sz="0" w:space="0" w:color="auto"/>
          </w:divBdr>
          <w:divsChild>
            <w:div w:id="1242059779">
              <w:marLeft w:val="0"/>
              <w:marRight w:val="0"/>
              <w:marTop w:val="0"/>
              <w:marBottom w:val="0"/>
              <w:divBdr>
                <w:top w:val="none" w:sz="0" w:space="0" w:color="auto"/>
                <w:left w:val="none" w:sz="0" w:space="0" w:color="auto"/>
                <w:bottom w:val="none" w:sz="0" w:space="0" w:color="auto"/>
                <w:right w:val="none" w:sz="0" w:space="0" w:color="auto"/>
              </w:divBdr>
              <w:divsChild>
                <w:div w:id="1718507912">
                  <w:marLeft w:val="0"/>
                  <w:marRight w:val="0"/>
                  <w:marTop w:val="0"/>
                  <w:marBottom w:val="0"/>
                  <w:divBdr>
                    <w:top w:val="none" w:sz="0" w:space="0" w:color="auto"/>
                    <w:left w:val="none" w:sz="0" w:space="0" w:color="auto"/>
                    <w:bottom w:val="none" w:sz="0" w:space="0" w:color="auto"/>
                    <w:right w:val="none" w:sz="0" w:space="0" w:color="auto"/>
                  </w:divBdr>
                  <w:divsChild>
                    <w:div w:id="5164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15138">
      <w:bodyDiv w:val="1"/>
      <w:marLeft w:val="0"/>
      <w:marRight w:val="0"/>
      <w:marTop w:val="0"/>
      <w:marBottom w:val="0"/>
      <w:divBdr>
        <w:top w:val="none" w:sz="0" w:space="0" w:color="auto"/>
        <w:left w:val="none" w:sz="0" w:space="0" w:color="auto"/>
        <w:bottom w:val="none" w:sz="0" w:space="0" w:color="auto"/>
        <w:right w:val="none" w:sz="0" w:space="0" w:color="auto"/>
      </w:divBdr>
      <w:divsChild>
        <w:div w:id="466359017">
          <w:marLeft w:val="0"/>
          <w:marRight w:val="0"/>
          <w:marTop w:val="0"/>
          <w:marBottom w:val="0"/>
          <w:divBdr>
            <w:top w:val="none" w:sz="0" w:space="0" w:color="auto"/>
            <w:left w:val="none" w:sz="0" w:space="0" w:color="auto"/>
            <w:bottom w:val="none" w:sz="0" w:space="0" w:color="auto"/>
            <w:right w:val="none" w:sz="0" w:space="0" w:color="auto"/>
          </w:divBdr>
          <w:divsChild>
            <w:div w:id="766733387">
              <w:marLeft w:val="0"/>
              <w:marRight w:val="0"/>
              <w:marTop w:val="0"/>
              <w:marBottom w:val="0"/>
              <w:divBdr>
                <w:top w:val="none" w:sz="0" w:space="0" w:color="auto"/>
                <w:left w:val="none" w:sz="0" w:space="0" w:color="auto"/>
                <w:bottom w:val="none" w:sz="0" w:space="0" w:color="auto"/>
                <w:right w:val="none" w:sz="0" w:space="0" w:color="auto"/>
              </w:divBdr>
              <w:divsChild>
                <w:div w:id="21366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37790">
      <w:bodyDiv w:val="1"/>
      <w:marLeft w:val="0"/>
      <w:marRight w:val="0"/>
      <w:marTop w:val="0"/>
      <w:marBottom w:val="0"/>
      <w:divBdr>
        <w:top w:val="none" w:sz="0" w:space="0" w:color="auto"/>
        <w:left w:val="none" w:sz="0" w:space="0" w:color="auto"/>
        <w:bottom w:val="none" w:sz="0" w:space="0" w:color="auto"/>
        <w:right w:val="none" w:sz="0" w:space="0" w:color="auto"/>
      </w:divBdr>
      <w:divsChild>
        <w:div w:id="1052266278">
          <w:marLeft w:val="0"/>
          <w:marRight w:val="0"/>
          <w:marTop w:val="0"/>
          <w:marBottom w:val="0"/>
          <w:divBdr>
            <w:top w:val="none" w:sz="0" w:space="0" w:color="auto"/>
            <w:left w:val="none" w:sz="0" w:space="0" w:color="auto"/>
            <w:bottom w:val="none" w:sz="0" w:space="0" w:color="auto"/>
            <w:right w:val="none" w:sz="0" w:space="0" w:color="auto"/>
          </w:divBdr>
          <w:divsChild>
            <w:div w:id="623076501">
              <w:marLeft w:val="0"/>
              <w:marRight w:val="0"/>
              <w:marTop w:val="0"/>
              <w:marBottom w:val="0"/>
              <w:divBdr>
                <w:top w:val="none" w:sz="0" w:space="0" w:color="auto"/>
                <w:left w:val="none" w:sz="0" w:space="0" w:color="auto"/>
                <w:bottom w:val="none" w:sz="0" w:space="0" w:color="auto"/>
                <w:right w:val="none" w:sz="0" w:space="0" w:color="auto"/>
              </w:divBdr>
              <w:divsChild>
                <w:div w:id="96890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72236">
      <w:bodyDiv w:val="1"/>
      <w:marLeft w:val="0"/>
      <w:marRight w:val="0"/>
      <w:marTop w:val="0"/>
      <w:marBottom w:val="0"/>
      <w:divBdr>
        <w:top w:val="none" w:sz="0" w:space="0" w:color="auto"/>
        <w:left w:val="none" w:sz="0" w:space="0" w:color="auto"/>
        <w:bottom w:val="none" w:sz="0" w:space="0" w:color="auto"/>
        <w:right w:val="none" w:sz="0" w:space="0" w:color="auto"/>
      </w:divBdr>
      <w:divsChild>
        <w:div w:id="1517839834">
          <w:marLeft w:val="0"/>
          <w:marRight w:val="0"/>
          <w:marTop w:val="0"/>
          <w:marBottom w:val="0"/>
          <w:divBdr>
            <w:top w:val="none" w:sz="0" w:space="0" w:color="auto"/>
            <w:left w:val="none" w:sz="0" w:space="0" w:color="auto"/>
            <w:bottom w:val="none" w:sz="0" w:space="0" w:color="auto"/>
            <w:right w:val="none" w:sz="0" w:space="0" w:color="auto"/>
          </w:divBdr>
          <w:divsChild>
            <w:div w:id="829563085">
              <w:marLeft w:val="0"/>
              <w:marRight w:val="0"/>
              <w:marTop w:val="0"/>
              <w:marBottom w:val="0"/>
              <w:divBdr>
                <w:top w:val="none" w:sz="0" w:space="0" w:color="auto"/>
                <w:left w:val="none" w:sz="0" w:space="0" w:color="auto"/>
                <w:bottom w:val="none" w:sz="0" w:space="0" w:color="auto"/>
                <w:right w:val="none" w:sz="0" w:space="0" w:color="auto"/>
              </w:divBdr>
              <w:divsChild>
                <w:div w:id="1848445660">
                  <w:marLeft w:val="0"/>
                  <w:marRight w:val="0"/>
                  <w:marTop w:val="0"/>
                  <w:marBottom w:val="0"/>
                  <w:divBdr>
                    <w:top w:val="none" w:sz="0" w:space="0" w:color="auto"/>
                    <w:left w:val="none" w:sz="0" w:space="0" w:color="auto"/>
                    <w:bottom w:val="none" w:sz="0" w:space="0" w:color="auto"/>
                    <w:right w:val="none" w:sz="0" w:space="0" w:color="auto"/>
                  </w:divBdr>
                  <w:divsChild>
                    <w:div w:id="136363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88909">
      <w:bodyDiv w:val="1"/>
      <w:marLeft w:val="0"/>
      <w:marRight w:val="0"/>
      <w:marTop w:val="0"/>
      <w:marBottom w:val="0"/>
      <w:divBdr>
        <w:top w:val="none" w:sz="0" w:space="0" w:color="auto"/>
        <w:left w:val="none" w:sz="0" w:space="0" w:color="auto"/>
        <w:bottom w:val="none" w:sz="0" w:space="0" w:color="auto"/>
        <w:right w:val="none" w:sz="0" w:space="0" w:color="auto"/>
      </w:divBdr>
    </w:div>
    <w:div w:id="92360281">
      <w:bodyDiv w:val="1"/>
      <w:marLeft w:val="0"/>
      <w:marRight w:val="0"/>
      <w:marTop w:val="0"/>
      <w:marBottom w:val="0"/>
      <w:divBdr>
        <w:top w:val="none" w:sz="0" w:space="0" w:color="auto"/>
        <w:left w:val="none" w:sz="0" w:space="0" w:color="auto"/>
        <w:bottom w:val="none" w:sz="0" w:space="0" w:color="auto"/>
        <w:right w:val="none" w:sz="0" w:space="0" w:color="auto"/>
      </w:divBdr>
      <w:divsChild>
        <w:div w:id="637684992">
          <w:marLeft w:val="0"/>
          <w:marRight w:val="0"/>
          <w:marTop w:val="0"/>
          <w:marBottom w:val="0"/>
          <w:divBdr>
            <w:top w:val="none" w:sz="0" w:space="0" w:color="auto"/>
            <w:left w:val="none" w:sz="0" w:space="0" w:color="auto"/>
            <w:bottom w:val="none" w:sz="0" w:space="0" w:color="auto"/>
            <w:right w:val="none" w:sz="0" w:space="0" w:color="auto"/>
          </w:divBdr>
          <w:divsChild>
            <w:div w:id="435950995">
              <w:marLeft w:val="0"/>
              <w:marRight w:val="0"/>
              <w:marTop w:val="0"/>
              <w:marBottom w:val="0"/>
              <w:divBdr>
                <w:top w:val="none" w:sz="0" w:space="0" w:color="auto"/>
                <w:left w:val="none" w:sz="0" w:space="0" w:color="auto"/>
                <w:bottom w:val="none" w:sz="0" w:space="0" w:color="auto"/>
                <w:right w:val="none" w:sz="0" w:space="0" w:color="auto"/>
              </w:divBdr>
              <w:divsChild>
                <w:div w:id="101280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01063">
      <w:bodyDiv w:val="1"/>
      <w:marLeft w:val="0"/>
      <w:marRight w:val="0"/>
      <w:marTop w:val="0"/>
      <w:marBottom w:val="0"/>
      <w:divBdr>
        <w:top w:val="none" w:sz="0" w:space="0" w:color="auto"/>
        <w:left w:val="none" w:sz="0" w:space="0" w:color="auto"/>
        <w:bottom w:val="none" w:sz="0" w:space="0" w:color="auto"/>
        <w:right w:val="none" w:sz="0" w:space="0" w:color="auto"/>
      </w:divBdr>
      <w:divsChild>
        <w:div w:id="1208569301">
          <w:marLeft w:val="547"/>
          <w:marRight w:val="0"/>
          <w:marTop w:val="120"/>
          <w:marBottom w:val="120"/>
          <w:divBdr>
            <w:top w:val="none" w:sz="0" w:space="0" w:color="auto"/>
            <w:left w:val="none" w:sz="0" w:space="0" w:color="auto"/>
            <w:bottom w:val="none" w:sz="0" w:space="0" w:color="auto"/>
            <w:right w:val="none" w:sz="0" w:space="0" w:color="auto"/>
          </w:divBdr>
        </w:div>
      </w:divsChild>
    </w:div>
    <w:div w:id="111705697">
      <w:bodyDiv w:val="1"/>
      <w:marLeft w:val="0"/>
      <w:marRight w:val="0"/>
      <w:marTop w:val="0"/>
      <w:marBottom w:val="0"/>
      <w:divBdr>
        <w:top w:val="none" w:sz="0" w:space="0" w:color="auto"/>
        <w:left w:val="none" w:sz="0" w:space="0" w:color="auto"/>
        <w:bottom w:val="none" w:sz="0" w:space="0" w:color="auto"/>
        <w:right w:val="none" w:sz="0" w:space="0" w:color="auto"/>
      </w:divBdr>
      <w:divsChild>
        <w:div w:id="816188767">
          <w:marLeft w:val="0"/>
          <w:marRight w:val="0"/>
          <w:marTop w:val="0"/>
          <w:marBottom w:val="0"/>
          <w:divBdr>
            <w:top w:val="none" w:sz="0" w:space="0" w:color="auto"/>
            <w:left w:val="none" w:sz="0" w:space="0" w:color="auto"/>
            <w:bottom w:val="none" w:sz="0" w:space="0" w:color="auto"/>
            <w:right w:val="none" w:sz="0" w:space="0" w:color="auto"/>
          </w:divBdr>
          <w:divsChild>
            <w:div w:id="1707023089">
              <w:marLeft w:val="0"/>
              <w:marRight w:val="0"/>
              <w:marTop w:val="0"/>
              <w:marBottom w:val="0"/>
              <w:divBdr>
                <w:top w:val="none" w:sz="0" w:space="0" w:color="auto"/>
                <w:left w:val="none" w:sz="0" w:space="0" w:color="auto"/>
                <w:bottom w:val="none" w:sz="0" w:space="0" w:color="auto"/>
                <w:right w:val="none" w:sz="0" w:space="0" w:color="auto"/>
              </w:divBdr>
              <w:divsChild>
                <w:div w:id="181109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7598">
      <w:bodyDiv w:val="1"/>
      <w:marLeft w:val="0"/>
      <w:marRight w:val="0"/>
      <w:marTop w:val="0"/>
      <w:marBottom w:val="0"/>
      <w:divBdr>
        <w:top w:val="none" w:sz="0" w:space="0" w:color="auto"/>
        <w:left w:val="none" w:sz="0" w:space="0" w:color="auto"/>
        <w:bottom w:val="none" w:sz="0" w:space="0" w:color="auto"/>
        <w:right w:val="none" w:sz="0" w:space="0" w:color="auto"/>
      </w:divBdr>
      <w:divsChild>
        <w:div w:id="1965043475">
          <w:marLeft w:val="0"/>
          <w:marRight w:val="0"/>
          <w:marTop w:val="0"/>
          <w:marBottom w:val="0"/>
          <w:divBdr>
            <w:top w:val="none" w:sz="0" w:space="0" w:color="auto"/>
            <w:left w:val="none" w:sz="0" w:space="0" w:color="auto"/>
            <w:bottom w:val="none" w:sz="0" w:space="0" w:color="auto"/>
            <w:right w:val="none" w:sz="0" w:space="0" w:color="auto"/>
          </w:divBdr>
          <w:divsChild>
            <w:div w:id="381095466">
              <w:marLeft w:val="0"/>
              <w:marRight w:val="0"/>
              <w:marTop w:val="0"/>
              <w:marBottom w:val="0"/>
              <w:divBdr>
                <w:top w:val="none" w:sz="0" w:space="0" w:color="auto"/>
                <w:left w:val="none" w:sz="0" w:space="0" w:color="auto"/>
                <w:bottom w:val="none" w:sz="0" w:space="0" w:color="auto"/>
                <w:right w:val="none" w:sz="0" w:space="0" w:color="auto"/>
              </w:divBdr>
              <w:divsChild>
                <w:div w:id="71816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15087">
      <w:bodyDiv w:val="1"/>
      <w:marLeft w:val="0"/>
      <w:marRight w:val="0"/>
      <w:marTop w:val="0"/>
      <w:marBottom w:val="0"/>
      <w:divBdr>
        <w:top w:val="none" w:sz="0" w:space="0" w:color="auto"/>
        <w:left w:val="none" w:sz="0" w:space="0" w:color="auto"/>
        <w:bottom w:val="none" w:sz="0" w:space="0" w:color="auto"/>
        <w:right w:val="none" w:sz="0" w:space="0" w:color="auto"/>
      </w:divBdr>
      <w:divsChild>
        <w:div w:id="1880504861">
          <w:marLeft w:val="0"/>
          <w:marRight w:val="0"/>
          <w:marTop w:val="0"/>
          <w:marBottom w:val="0"/>
          <w:divBdr>
            <w:top w:val="none" w:sz="0" w:space="0" w:color="auto"/>
            <w:left w:val="none" w:sz="0" w:space="0" w:color="auto"/>
            <w:bottom w:val="none" w:sz="0" w:space="0" w:color="auto"/>
            <w:right w:val="none" w:sz="0" w:space="0" w:color="auto"/>
          </w:divBdr>
          <w:divsChild>
            <w:div w:id="642657736">
              <w:marLeft w:val="0"/>
              <w:marRight w:val="0"/>
              <w:marTop w:val="0"/>
              <w:marBottom w:val="0"/>
              <w:divBdr>
                <w:top w:val="none" w:sz="0" w:space="0" w:color="auto"/>
                <w:left w:val="none" w:sz="0" w:space="0" w:color="auto"/>
                <w:bottom w:val="none" w:sz="0" w:space="0" w:color="auto"/>
                <w:right w:val="none" w:sz="0" w:space="0" w:color="auto"/>
              </w:divBdr>
              <w:divsChild>
                <w:div w:id="481505921">
                  <w:marLeft w:val="0"/>
                  <w:marRight w:val="0"/>
                  <w:marTop w:val="0"/>
                  <w:marBottom w:val="0"/>
                  <w:divBdr>
                    <w:top w:val="none" w:sz="0" w:space="0" w:color="auto"/>
                    <w:left w:val="none" w:sz="0" w:space="0" w:color="auto"/>
                    <w:bottom w:val="none" w:sz="0" w:space="0" w:color="auto"/>
                    <w:right w:val="none" w:sz="0" w:space="0" w:color="auto"/>
                  </w:divBdr>
                  <w:divsChild>
                    <w:div w:id="122784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5467">
      <w:bodyDiv w:val="1"/>
      <w:marLeft w:val="0"/>
      <w:marRight w:val="0"/>
      <w:marTop w:val="0"/>
      <w:marBottom w:val="0"/>
      <w:divBdr>
        <w:top w:val="none" w:sz="0" w:space="0" w:color="auto"/>
        <w:left w:val="none" w:sz="0" w:space="0" w:color="auto"/>
        <w:bottom w:val="none" w:sz="0" w:space="0" w:color="auto"/>
        <w:right w:val="none" w:sz="0" w:space="0" w:color="auto"/>
      </w:divBdr>
    </w:div>
    <w:div w:id="132530210">
      <w:bodyDiv w:val="1"/>
      <w:marLeft w:val="0"/>
      <w:marRight w:val="0"/>
      <w:marTop w:val="0"/>
      <w:marBottom w:val="0"/>
      <w:divBdr>
        <w:top w:val="none" w:sz="0" w:space="0" w:color="auto"/>
        <w:left w:val="none" w:sz="0" w:space="0" w:color="auto"/>
        <w:bottom w:val="none" w:sz="0" w:space="0" w:color="auto"/>
        <w:right w:val="none" w:sz="0" w:space="0" w:color="auto"/>
      </w:divBdr>
    </w:div>
    <w:div w:id="132677492">
      <w:bodyDiv w:val="1"/>
      <w:marLeft w:val="0"/>
      <w:marRight w:val="0"/>
      <w:marTop w:val="0"/>
      <w:marBottom w:val="0"/>
      <w:divBdr>
        <w:top w:val="none" w:sz="0" w:space="0" w:color="auto"/>
        <w:left w:val="none" w:sz="0" w:space="0" w:color="auto"/>
        <w:bottom w:val="none" w:sz="0" w:space="0" w:color="auto"/>
        <w:right w:val="none" w:sz="0" w:space="0" w:color="auto"/>
      </w:divBdr>
    </w:div>
    <w:div w:id="146823839">
      <w:bodyDiv w:val="1"/>
      <w:marLeft w:val="0"/>
      <w:marRight w:val="0"/>
      <w:marTop w:val="0"/>
      <w:marBottom w:val="0"/>
      <w:divBdr>
        <w:top w:val="none" w:sz="0" w:space="0" w:color="auto"/>
        <w:left w:val="none" w:sz="0" w:space="0" w:color="auto"/>
        <w:bottom w:val="none" w:sz="0" w:space="0" w:color="auto"/>
        <w:right w:val="none" w:sz="0" w:space="0" w:color="auto"/>
      </w:divBdr>
      <w:divsChild>
        <w:div w:id="1866482870">
          <w:marLeft w:val="0"/>
          <w:marRight w:val="0"/>
          <w:marTop w:val="0"/>
          <w:marBottom w:val="0"/>
          <w:divBdr>
            <w:top w:val="none" w:sz="0" w:space="0" w:color="auto"/>
            <w:left w:val="none" w:sz="0" w:space="0" w:color="auto"/>
            <w:bottom w:val="none" w:sz="0" w:space="0" w:color="auto"/>
            <w:right w:val="none" w:sz="0" w:space="0" w:color="auto"/>
          </w:divBdr>
        </w:div>
      </w:divsChild>
    </w:div>
    <w:div w:id="148986065">
      <w:bodyDiv w:val="1"/>
      <w:marLeft w:val="0"/>
      <w:marRight w:val="0"/>
      <w:marTop w:val="0"/>
      <w:marBottom w:val="0"/>
      <w:divBdr>
        <w:top w:val="none" w:sz="0" w:space="0" w:color="auto"/>
        <w:left w:val="none" w:sz="0" w:space="0" w:color="auto"/>
        <w:bottom w:val="none" w:sz="0" w:space="0" w:color="auto"/>
        <w:right w:val="none" w:sz="0" w:space="0" w:color="auto"/>
      </w:divBdr>
      <w:divsChild>
        <w:div w:id="446237036">
          <w:marLeft w:val="0"/>
          <w:marRight w:val="0"/>
          <w:marTop w:val="0"/>
          <w:marBottom w:val="0"/>
          <w:divBdr>
            <w:top w:val="none" w:sz="0" w:space="0" w:color="auto"/>
            <w:left w:val="none" w:sz="0" w:space="0" w:color="auto"/>
            <w:bottom w:val="none" w:sz="0" w:space="0" w:color="auto"/>
            <w:right w:val="none" w:sz="0" w:space="0" w:color="auto"/>
          </w:divBdr>
          <w:divsChild>
            <w:div w:id="156384638">
              <w:marLeft w:val="0"/>
              <w:marRight w:val="0"/>
              <w:marTop w:val="0"/>
              <w:marBottom w:val="0"/>
              <w:divBdr>
                <w:top w:val="none" w:sz="0" w:space="0" w:color="auto"/>
                <w:left w:val="none" w:sz="0" w:space="0" w:color="auto"/>
                <w:bottom w:val="none" w:sz="0" w:space="0" w:color="auto"/>
                <w:right w:val="none" w:sz="0" w:space="0" w:color="auto"/>
              </w:divBdr>
              <w:divsChild>
                <w:div w:id="15839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3167">
      <w:bodyDiv w:val="1"/>
      <w:marLeft w:val="0"/>
      <w:marRight w:val="0"/>
      <w:marTop w:val="0"/>
      <w:marBottom w:val="0"/>
      <w:divBdr>
        <w:top w:val="none" w:sz="0" w:space="0" w:color="auto"/>
        <w:left w:val="none" w:sz="0" w:space="0" w:color="auto"/>
        <w:bottom w:val="none" w:sz="0" w:space="0" w:color="auto"/>
        <w:right w:val="none" w:sz="0" w:space="0" w:color="auto"/>
      </w:divBdr>
      <w:divsChild>
        <w:div w:id="704452453">
          <w:marLeft w:val="0"/>
          <w:marRight w:val="0"/>
          <w:marTop w:val="0"/>
          <w:marBottom w:val="0"/>
          <w:divBdr>
            <w:top w:val="none" w:sz="0" w:space="0" w:color="auto"/>
            <w:left w:val="none" w:sz="0" w:space="0" w:color="auto"/>
            <w:bottom w:val="none" w:sz="0" w:space="0" w:color="auto"/>
            <w:right w:val="none" w:sz="0" w:space="0" w:color="auto"/>
          </w:divBdr>
          <w:divsChild>
            <w:div w:id="1525901157">
              <w:marLeft w:val="0"/>
              <w:marRight w:val="0"/>
              <w:marTop w:val="0"/>
              <w:marBottom w:val="0"/>
              <w:divBdr>
                <w:top w:val="none" w:sz="0" w:space="0" w:color="auto"/>
                <w:left w:val="none" w:sz="0" w:space="0" w:color="auto"/>
                <w:bottom w:val="none" w:sz="0" w:space="0" w:color="auto"/>
                <w:right w:val="none" w:sz="0" w:space="0" w:color="auto"/>
              </w:divBdr>
              <w:divsChild>
                <w:div w:id="576789521">
                  <w:marLeft w:val="0"/>
                  <w:marRight w:val="0"/>
                  <w:marTop w:val="0"/>
                  <w:marBottom w:val="0"/>
                  <w:divBdr>
                    <w:top w:val="none" w:sz="0" w:space="0" w:color="auto"/>
                    <w:left w:val="none" w:sz="0" w:space="0" w:color="auto"/>
                    <w:bottom w:val="none" w:sz="0" w:space="0" w:color="auto"/>
                    <w:right w:val="none" w:sz="0" w:space="0" w:color="auto"/>
                  </w:divBdr>
                  <w:divsChild>
                    <w:div w:id="82701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14928">
      <w:bodyDiv w:val="1"/>
      <w:marLeft w:val="0"/>
      <w:marRight w:val="0"/>
      <w:marTop w:val="0"/>
      <w:marBottom w:val="0"/>
      <w:divBdr>
        <w:top w:val="none" w:sz="0" w:space="0" w:color="auto"/>
        <w:left w:val="none" w:sz="0" w:space="0" w:color="auto"/>
        <w:bottom w:val="none" w:sz="0" w:space="0" w:color="auto"/>
        <w:right w:val="none" w:sz="0" w:space="0" w:color="auto"/>
      </w:divBdr>
      <w:divsChild>
        <w:div w:id="1411393309">
          <w:marLeft w:val="0"/>
          <w:marRight w:val="0"/>
          <w:marTop w:val="0"/>
          <w:marBottom w:val="0"/>
          <w:divBdr>
            <w:top w:val="none" w:sz="0" w:space="0" w:color="auto"/>
            <w:left w:val="none" w:sz="0" w:space="0" w:color="auto"/>
            <w:bottom w:val="none" w:sz="0" w:space="0" w:color="auto"/>
            <w:right w:val="none" w:sz="0" w:space="0" w:color="auto"/>
          </w:divBdr>
          <w:divsChild>
            <w:div w:id="241762553">
              <w:marLeft w:val="0"/>
              <w:marRight w:val="0"/>
              <w:marTop w:val="0"/>
              <w:marBottom w:val="0"/>
              <w:divBdr>
                <w:top w:val="none" w:sz="0" w:space="0" w:color="auto"/>
                <w:left w:val="none" w:sz="0" w:space="0" w:color="auto"/>
                <w:bottom w:val="none" w:sz="0" w:space="0" w:color="auto"/>
                <w:right w:val="none" w:sz="0" w:space="0" w:color="auto"/>
              </w:divBdr>
              <w:divsChild>
                <w:div w:id="4156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78514">
      <w:bodyDiv w:val="1"/>
      <w:marLeft w:val="0"/>
      <w:marRight w:val="0"/>
      <w:marTop w:val="0"/>
      <w:marBottom w:val="0"/>
      <w:divBdr>
        <w:top w:val="none" w:sz="0" w:space="0" w:color="auto"/>
        <w:left w:val="none" w:sz="0" w:space="0" w:color="auto"/>
        <w:bottom w:val="none" w:sz="0" w:space="0" w:color="auto"/>
        <w:right w:val="none" w:sz="0" w:space="0" w:color="auto"/>
      </w:divBdr>
    </w:div>
    <w:div w:id="162551424">
      <w:bodyDiv w:val="1"/>
      <w:marLeft w:val="0"/>
      <w:marRight w:val="0"/>
      <w:marTop w:val="0"/>
      <w:marBottom w:val="0"/>
      <w:divBdr>
        <w:top w:val="none" w:sz="0" w:space="0" w:color="auto"/>
        <w:left w:val="none" w:sz="0" w:space="0" w:color="auto"/>
        <w:bottom w:val="none" w:sz="0" w:space="0" w:color="auto"/>
        <w:right w:val="none" w:sz="0" w:space="0" w:color="auto"/>
      </w:divBdr>
    </w:div>
    <w:div w:id="164712507">
      <w:bodyDiv w:val="1"/>
      <w:marLeft w:val="0"/>
      <w:marRight w:val="0"/>
      <w:marTop w:val="0"/>
      <w:marBottom w:val="0"/>
      <w:divBdr>
        <w:top w:val="none" w:sz="0" w:space="0" w:color="auto"/>
        <w:left w:val="none" w:sz="0" w:space="0" w:color="auto"/>
        <w:bottom w:val="none" w:sz="0" w:space="0" w:color="auto"/>
        <w:right w:val="none" w:sz="0" w:space="0" w:color="auto"/>
      </w:divBdr>
      <w:divsChild>
        <w:div w:id="2037000992">
          <w:marLeft w:val="0"/>
          <w:marRight w:val="0"/>
          <w:marTop w:val="0"/>
          <w:marBottom w:val="0"/>
          <w:divBdr>
            <w:top w:val="none" w:sz="0" w:space="0" w:color="auto"/>
            <w:left w:val="none" w:sz="0" w:space="0" w:color="auto"/>
            <w:bottom w:val="none" w:sz="0" w:space="0" w:color="auto"/>
            <w:right w:val="none" w:sz="0" w:space="0" w:color="auto"/>
          </w:divBdr>
          <w:divsChild>
            <w:div w:id="766729809">
              <w:marLeft w:val="0"/>
              <w:marRight w:val="0"/>
              <w:marTop w:val="0"/>
              <w:marBottom w:val="0"/>
              <w:divBdr>
                <w:top w:val="none" w:sz="0" w:space="0" w:color="auto"/>
                <w:left w:val="none" w:sz="0" w:space="0" w:color="auto"/>
                <w:bottom w:val="none" w:sz="0" w:space="0" w:color="auto"/>
                <w:right w:val="none" w:sz="0" w:space="0" w:color="auto"/>
              </w:divBdr>
              <w:divsChild>
                <w:div w:id="1743024541">
                  <w:marLeft w:val="0"/>
                  <w:marRight w:val="0"/>
                  <w:marTop w:val="0"/>
                  <w:marBottom w:val="0"/>
                  <w:divBdr>
                    <w:top w:val="none" w:sz="0" w:space="0" w:color="auto"/>
                    <w:left w:val="none" w:sz="0" w:space="0" w:color="auto"/>
                    <w:bottom w:val="none" w:sz="0" w:space="0" w:color="auto"/>
                    <w:right w:val="none" w:sz="0" w:space="0" w:color="auto"/>
                  </w:divBdr>
                  <w:divsChild>
                    <w:div w:id="74719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25350">
      <w:bodyDiv w:val="1"/>
      <w:marLeft w:val="0"/>
      <w:marRight w:val="0"/>
      <w:marTop w:val="0"/>
      <w:marBottom w:val="0"/>
      <w:divBdr>
        <w:top w:val="none" w:sz="0" w:space="0" w:color="auto"/>
        <w:left w:val="none" w:sz="0" w:space="0" w:color="auto"/>
        <w:bottom w:val="none" w:sz="0" w:space="0" w:color="auto"/>
        <w:right w:val="none" w:sz="0" w:space="0" w:color="auto"/>
      </w:divBdr>
      <w:divsChild>
        <w:div w:id="375666152">
          <w:marLeft w:val="0"/>
          <w:marRight w:val="0"/>
          <w:marTop w:val="0"/>
          <w:marBottom w:val="0"/>
          <w:divBdr>
            <w:top w:val="none" w:sz="0" w:space="0" w:color="auto"/>
            <w:left w:val="none" w:sz="0" w:space="0" w:color="auto"/>
            <w:bottom w:val="none" w:sz="0" w:space="0" w:color="auto"/>
            <w:right w:val="none" w:sz="0" w:space="0" w:color="auto"/>
          </w:divBdr>
          <w:divsChild>
            <w:div w:id="584923364">
              <w:marLeft w:val="0"/>
              <w:marRight w:val="0"/>
              <w:marTop w:val="0"/>
              <w:marBottom w:val="0"/>
              <w:divBdr>
                <w:top w:val="none" w:sz="0" w:space="0" w:color="auto"/>
                <w:left w:val="none" w:sz="0" w:space="0" w:color="auto"/>
                <w:bottom w:val="none" w:sz="0" w:space="0" w:color="auto"/>
                <w:right w:val="none" w:sz="0" w:space="0" w:color="auto"/>
              </w:divBdr>
              <w:divsChild>
                <w:div w:id="909727674">
                  <w:marLeft w:val="0"/>
                  <w:marRight w:val="0"/>
                  <w:marTop w:val="0"/>
                  <w:marBottom w:val="0"/>
                  <w:divBdr>
                    <w:top w:val="none" w:sz="0" w:space="0" w:color="auto"/>
                    <w:left w:val="none" w:sz="0" w:space="0" w:color="auto"/>
                    <w:bottom w:val="none" w:sz="0" w:space="0" w:color="auto"/>
                    <w:right w:val="none" w:sz="0" w:space="0" w:color="auto"/>
                  </w:divBdr>
                </w:div>
              </w:divsChild>
            </w:div>
            <w:div w:id="315574582">
              <w:marLeft w:val="0"/>
              <w:marRight w:val="0"/>
              <w:marTop w:val="0"/>
              <w:marBottom w:val="0"/>
              <w:divBdr>
                <w:top w:val="none" w:sz="0" w:space="0" w:color="auto"/>
                <w:left w:val="none" w:sz="0" w:space="0" w:color="auto"/>
                <w:bottom w:val="none" w:sz="0" w:space="0" w:color="auto"/>
                <w:right w:val="none" w:sz="0" w:space="0" w:color="auto"/>
              </w:divBdr>
              <w:divsChild>
                <w:div w:id="291594954">
                  <w:marLeft w:val="0"/>
                  <w:marRight w:val="0"/>
                  <w:marTop w:val="0"/>
                  <w:marBottom w:val="0"/>
                  <w:divBdr>
                    <w:top w:val="none" w:sz="0" w:space="0" w:color="auto"/>
                    <w:left w:val="none" w:sz="0" w:space="0" w:color="auto"/>
                    <w:bottom w:val="none" w:sz="0" w:space="0" w:color="auto"/>
                    <w:right w:val="none" w:sz="0" w:space="0" w:color="auto"/>
                  </w:divBdr>
                </w:div>
              </w:divsChild>
            </w:div>
            <w:div w:id="1386219028">
              <w:marLeft w:val="0"/>
              <w:marRight w:val="0"/>
              <w:marTop w:val="0"/>
              <w:marBottom w:val="0"/>
              <w:divBdr>
                <w:top w:val="none" w:sz="0" w:space="0" w:color="auto"/>
                <w:left w:val="none" w:sz="0" w:space="0" w:color="auto"/>
                <w:bottom w:val="none" w:sz="0" w:space="0" w:color="auto"/>
                <w:right w:val="none" w:sz="0" w:space="0" w:color="auto"/>
              </w:divBdr>
              <w:divsChild>
                <w:div w:id="118108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11014">
          <w:marLeft w:val="0"/>
          <w:marRight w:val="0"/>
          <w:marTop w:val="0"/>
          <w:marBottom w:val="0"/>
          <w:divBdr>
            <w:top w:val="none" w:sz="0" w:space="0" w:color="auto"/>
            <w:left w:val="none" w:sz="0" w:space="0" w:color="auto"/>
            <w:bottom w:val="none" w:sz="0" w:space="0" w:color="auto"/>
            <w:right w:val="none" w:sz="0" w:space="0" w:color="auto"/>
          </w:divBdr>
          <w:divsChild>
            <w:div w:id="610866202">
              <w:marLeft w:val="0"/>
              <w:marRight w:val="0"/>
              <w:marTop w:val="0"/>
              <w:marBottom w:val="0"/>
              <w:divBdr>
                <w:top w:val="none" w:sz="0" w:space="0" w:color="auto"/>
                <w:left w:val="none" w:sz="0" w:space="0" w:color="auto"/>
                <w:bottom w:val="none" w:sz="0" w:space="0" w:color="auto"/>
                <w:right w:val="none" w:sz="0" w:space="0" w:color="auto"/>
              </w:divBdr>
            </w:div>
          </w:divsChild>
        </w:div>
        <w:div w:id="1144810858">
          <w:marLeft w:val="0"/>
          <w:marRight w:val="0"/>
          <w:marTop w:val="0"/>
          <w:marBottom w:val="0"/>
          <w:divBdr>
            <w:top w:val="none" w:sz="0" w:space="0" w:color="auto"/>
            <w:left w:val="none" w:sz="0" w:space="0" w:color="auto"/>
            <w:bottom w:val="none" w:sz="0" w:space="0" w:color="auto"/>
            <w:right w:val="none" w:sz="0" w:space="0" w:color="auto"/>
          </w:divBdr>
          <w:divsChild>
            <w:div w:id="1348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7418">
      <w:bodyDiv w:val="1"/>
      <w:marLeft w:val="0"/>
      <w:marRight w:val="0"/>
      <w:marTop w:val="0"/>
      <w:marBottom w:val="0"/>
      <w:divBdr>
        <w:top w:val="none" w:sz="0" w:space="0" w:color="auto"/>
        <w:left w:val="none" w:sz="0" w:space="0" w:color="auto"/>
        <w:bottom w:val="none" w:sz="0" w:space="0" w:color="auto"/>
        <w:right w:val="none" w:sz="0" w:space="0" w:color="auto"/>
      </w:divBdr>
    </w:div>
    <w:div w:id="177358699">
      <w:bodyDiv w:val="1"/>
      <w:marLeft w:val="0"/>
      <w:marRight w:val="0"/>
      <w:marTop w:val="0"/>
      <w:marBottom w:val="0"/>
      <w:divBdr>
        <w:top w:val="none" w:sz="0" w:space="0" w:color="auto"/>
        <w:left w:val="none" w:sz="0" w:space="0" w:color="auto"/>
        <w:bottom w:val="none" w:sz="0" w:space="0" w:color="auto"/>
        <w:right w:val="none" w:sz="0" w:space="0" w:color="auto"/>
      </w:divBdr>
      <w:divsChild>
        <w:div w:id="954024328">
          <w:marLeft w:val="0"/>
          <w:marRight w:val="0"/>
          <w:marTop w:val="0"/>
          <w:marBottom w:val="0"/>
          <w:divBdr>
            <w:top w:val="none" w:sz="0" w:space="0" w:color="auto"/>
            <w:left w:val="none" w:sz="0" w:space="0" w:color="auto"/>
            <w:bottom w:val="none" w:sz="0" w:space="0" w:color="auto"/>
            <w:right w:val="none" w:sz="0" w:space="0" w:color="auto"/>
          </w:divBdr>
          <w:divsChild>
            <w:div w:id="1011681379">
              <w:marLeft w:val="0"/>
              <w:marRight w:val="0"/>
              <w:marTop w:val="0"/>
              <w:marBottom w:val="0"/>
              <w:divBdr>
                <w:top w:val="none" w:sz="0" w:space="0" w:color="auto"/>
                <w:left w:val="none" w:sz="0" w:space="0" w:color="auto"/>
                <w:bottom w:val="none" w:sz="0" w:space="0" w:color="auto"/>
                <w:right w:val="none" w:sz="0" w:space="0" w:color="auto"/>
              </w:divBdr>
              <w:divsChild>
                <w:div w:id="1288512139">
                  <w:marLeft w:val="0"/>
                  <w:marRight w:val="0"/>
                  <w:marTop w:val="0"/>
                  <w:marBottom w:val="0"/>
                  <w:divBdr>
                    <w:top w:val="none" w:sz="0" w:space="0" w:color="auto"/>
                    <w:left w:val="none" w:sz="0" w:space="0" w:color="auto"/>
                    <w:bottom w:val="none" w:sz="0" w:space="0" w:color="auto"/>
                    <w:right w:val="none" w:sz="0" w:space="0" w:color="auto"/>
                  </w:divBdr>
                  <w:divsChild>
                    <w:div w:id="519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212231520">
      <w:bodyDiv w:val="1"/>
      <w:marLeft w:val="0"/>
      <w:marRight w:val="0"/>
      <w:marTop w:val="0"/>
      <w:marBottom w:val="0"/>
      <w:divBdr>
        <w:top w:val="none" w:sz="0" w:space="0" w:color="auto"/>
        <w:left w:val="none" w:sz="0" w:space="0" w:color="auto"/>
        <w:bottom w:val="none" w:sz="0" w:space="0" w:color="auto"/>
        <w:right w:val="none" w:sz="0" w:space="0" w:color="auto"/>
      </w:divBdr>
      <w:divsChild>
        <w:div w:id="1358504015">
          <w:marLeft w:val="0"/>
          <w:marRight w:val="0"/>
          <w:marTop w:val="0"/>
          <w:marBottom w:val="0"/>
          <w:divBdr>
            <w:top w:val="none" w:sz="0" w:space="0" w:color="auto"/>
            <w:left w:val="none" w:sz="0" w:space="0" w:color="auto"/>
            <w:bottom w:val="none" w:sz="0" w:space="0" w:color="auto"/>
            <w:right w:val="none" w:sz="0" w:space="0" w:color="auto"/>
          </w:divBdr>
          <w:divsChild>
            <w:div w:id="1316832670">
              <w:marLeft w:val="0"/>
              <w:marRight w:val="0"/>
              <w:marTop w:val="0"/>
              <w:marBottom w:val="0"/>
              <w:divBdr>
                <w:top w:val="none" w:sz="0" w:space="0" w:color="auto"/>
                <w:left w:val="none" w:sz="0" w:space="0" w:color="auto"/>
                <w:bottom w:val="none" w:sz="0" w:space="0" w:color="auto"/>
                <w:right w:val="none" w:sz="0" w:space="0" w:color="auto"/>
              </w:divBdr>
              <w:divsChild>
                <w:div w:id="1315060071">
                  <w:marLeft w:val="0"/>
                  <w:marRight w:val="0"/>
                  <w:marTop w:val="0"/>
                  <w:marBottom w:val="0"/>
                  <w:divBdr>
                    <w:top w:val="none" w:sz="0" w:space="0" w:color="auto"/>
                    <w:left w:val="none" w:sz="0" w:space="0" w:color="auto"/>
                    <w:bottom w:val="none" w:sz="0" w:space="0" w:color="auto"/>
                    <w:right w:val="none" w:sz="0" w:space="0" w:color="auto"/>
                  </w:divBdr>
                  <w:divsChild>
                    <w:div w:id="183946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985004">
      <w:bodyDiv w:val="1"/>
      <w:marLeft w:val="0"/>
      <w:marRight w:val="0"/>
      <w:marTop w:val="0"/>
      <w:marBottom w:val="0"/>
      <w:divBdr>
        <w:top w:val="none" w:sz="0" w:space="0" w:color="auto"/>
        <w:left w:val="none" w:sz="0" w:space="0" w:color="auto"/>
        <w:bottom w:val="none" w:sz="0" w:space="0" w:color="auto"/>
        <w:right w:val="none" w:sz="0" w:space="0" w:color="auto"/>
      </w:divBdr>
    </w:div>
    <w:div w:id="219219067">
      <w:bodyDiv w:val="1"/>
      <w:marLeft w:val="0"/>
      <w:marRight w:val="0"/>
      <w:marTop w:val="0"/>
      <w:marBottom w:val="0"/>
      <w:divBdr>
        <w:top w:val="none" w:sz="0" w:space="0" w:color="auto"/>
        <w:left w:val="none" w:sz="0" w:space="0" w:color="auto"/>
        <w:bottom w:val="none" w:sz="0" w:space="0" w:color="auto"/>
        <w:right w:val="none" w:sz="0" w:space="0" w:color="auto"/>
      </w:divBdr>
    </w:div>
    <w:div w:id="232471361">
      <w:bodyDiv w:val="1"/>
      <w:marLeft w:val="0"/>
      <w:marRight w:val="0"/>
      <w:marTop w:val="0"/>
      <w:marBottom w:val="0"/>
      <w:divBdr>
        <w:top w:val="none" w:sz="0" w:space="0" w:color="auto"/>
        <w:left w:val="none" w:sz="0" w:space="0" w:color="auto"/>
        <w:bottom w:val="none" w:sz="0" w:space="0" w:color="auto"/>
        <w:right w:val="none" w:sz="0" w:space="0" w:color="auto"/>
      </w:divBdr>
    </w:div>
    <w:div w:id="232549188">
      <w:bodyDiv w:val="1"/>
      <w:marLeft w:val="0"/>
      <w:marRight w:val="0"/>
      <w:marTop w:val="0"/>
      <w:marBottom w:val="0"/>
      <w:divBdr>
        <w:top w:val="none" w:sz="0" w:space="0" w:color="auto"/>
        <w:left w:val="none" w:sz="0" w:space="0" w:color="auto"/>
        <w:bottom w:val="none" w:sz="0" w:space="0" w:color="auto"/>
        <w:right w:val="none" w:sz="0" w:space="0" w:color="auto"/>
      </w:divBdr>
      <w:divsChild>
        <w:div w:id="138694632">
          <w:marLeft w:val="0"/>
          <w:marRight w:val="0"/>
          <w:marTop w:val="0"/>
          <w:marBottom w:val="0"/>
          <w:divBdr>
            <w:top w:val="none" w:sz="0" w:space="0" w:color="auto"/>
            <w:left w:val="none" w:sz="0" w:space="0" w:color="auto"/>
            <w:bottom w:val="none" w:sz="0" w:space="0" w:color="auto"/>
            <w:right w:val="none" w:sz="0" w:space="0" w:color="auto"/>
          </w:divBdr>
          <w:divsChild>
            <w:div w:id="765806060">
              <w:marLeft w:val="0"/>
              <w:marRight w:val="0"/>
              <w:marTop w:val="0"/>
              <w:marBottom w:val="0"/>
              <w:divBdr>
                <w:top w:val="none" w:sz="0" w:space="0" w:color="auto"/>
                <w:left w:val="none" w:sz="0" w:space="0" w:color="auto"/>
                <w:bottom w:val="none" w:sz="0" w:space="0" w:color="auto"/>
                <w:right w:val="none" w:sz="0" w:space="0" w:color="auto"/>
              </w:divBdr>
              <w:divsChild>
                <w:div w:id="148951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008028">
      <w:bodyDiv w:val="1"/>
      <w:marLeft w:val="0"/>
      <w:marRight w:val="0"/>
      <w:marTop w:val="0"/>
      <w:marBottom w:val="0"/>
      <w:divBdr>
        <w:top w:val="none" w:sz="0" w:space="0" w:color="auto"/>
        <w:left w:val="none" w:sz="0" w:space="0" w:color="auto"/>
        <w:bottom w:val="none" w:sz="0" w:space="0" w:color="auto"/>
        <w:right w:val="none" w:sz="0" w:space="0" w:color="auto"/>
      </w:divBdr>
    </w:div>
    <w:div w:id="239365430">
      <w:bodyDiv w:val="1"/>
      <w:marLeft w:val="0"/>
      <w:marRight w:val="0"/>
      <w:marTop w:val="0"/>
      <w:marBottom w:val="0"/>
      <w:divBdr>
        <w:top w:val="none" w:sz="0" w:space="0" w:color="auto"/>
        <w:left w:val="none" w:sz="0" w:space="0" w:color="auto"/>
        <w:bottom w:val="none" w:sz="0" w:space="0" w:color="auto"/>
        <w:right w:val="none" w:sz="0" w:space="0" w:color="auto"/>
      </w:divBdr>
      <w:divsChild>
        <w:div w:id="1212306218">
          <w:marLeft w:val="0"/>
          <w:marRight w:val="0"/>
          <w:marTop w:val="0"/>
          <w:marBottom w:val="0"/>
          <w:divBdr>
            <w:top w:val="none" w:sz="0" w:space="0" w:color="auto"/>
            <w:left w:val="none" w:sz="0" w:space="0" w:color="auto"/>
            <w:bottom w:val="none" w:sz="0" w:space="0" w:color="auto"/>
            <w:right w:val="none" w:sz="0" w:space="0" w:color="auto"/>
          </w:divBdr>
          <w:divsChild>
            <w:div w:id="1685860447">
              <w:marLeft w:val="0"/>
              <w:marRight w:val="0"/>
              <w:marTop w:val="0"/>
              <w:marBottom w:val="0"/>
              <w:divBdr>
                <w:top w:val="none" w:sz="0" w:space="0" w:color="auto"/>
                <w:left w:val="none" w:sz="0" w:space="0" w:color="auto"/>
                <w:bottom w:val="none" w:sz="0" w:space="0" w:color="auto"/>
                <w:right w:val="none" w:sz="0" w:space="0" w:color="auto"/>
              </w:divBdr>
              <w:divsChild>
                <w:div w:id="163224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28795">
      <w:bodyDiv w:val="1"/>
      <w:marLeft w:val="0"/>
      <w:marRight w:val="0"/>
      <w:marTop w:val="0"/>
      <w:marBottom w:val="0"/>
      <w:divBdr>
        <w:top w:val="none" w:sz="0" w:space="0" w:color="auto"/>
        <w:left w:val="none" w:sz="0" w:space="0" w:color="auto"/>
        <w:bottom w:val="none" w:sz="0" w:space="0" w:color="auto"/>
        <w:right w:val="none" w:sz="0" w:space="0" w:color="auto"/>
      </w:divBdr>
      <w:divsChild>
        <w:div w:id="297613690">
          <w:marLeft w:val="0"/>
          <w:marRight w:val="0"/>
          <w:marTop w:val="0"/>
          <w:marBottom w:val="0"/>
          <w:divBdr>
            <w:top w:val="none" w:sz="0" w:space="0" w:color="auto"/>
            <w:left w:val="none" w:sz="0" w:space="0" w:color="auto"/>
            <w:bottom w:val="none" w:sz="0" w:space="0" w:color="auto"/>
            <w:right w:val="none" w:sz="0" w:space="0" w:color="auto"/>
          </w:divBdr>
          <w:divsChild>
            <w:div w:id="402483905">
              <w:marLeft w:val="0"/>
              <w:marRight w:val="0"/>
              <w:marTop w:val="0"/>
              <w:marBottom w:val="0"/>
              <w:divBdr>
                <w:top w:val="none" w:sz="0" w:space="0" w:color="auto"/>
                <w:left w:val="none" w:sz="0" w:space="0" w:color="auto"/>
                <w:bottom w:val="none" w:sz="0" w:space="0" w:color="auto"/>
                <w:right w:val="none" w:sz="0" w:space="0" w:color="auto"/>
              </w:divBdr>
              <w:divsChild>
                <w:div w:id="1326477520">
                  <w:marLeft w:val="0"/>
                  <w:marRight w:val="0"/>
                  <w:marTop w:val="0"/>
                  <w:marBottom w:val="0"/>
                  <w:divBdr>
                    <w:top w:val="none" w:sz="0" w:space="0" w:color="auto"/>
                    <w:left w:val="none" w:sz="0" w:space="0" w:color="auto"/>
                    <w:bottom w:val="none" w:sz="0" w:space="0" w:color="auto"/>
                    <w:right w:val="none" w:sz="0" w:space="0" w:color="auto"/>
                  </w:divBdr>
                  <w:divsChild>
                    <w:div w:id="16293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688135">
      <w:bodyDiv w:val="1"/>
      <w:marLeft w:val="0"/>
      <w:marRight w:val="0"/>
      <w:marTop w:val="0"/>
      <w:marBottom w:val="0"/>
      <w:divBdr>
        <w:top w:val="none" w:sz="0" w:space="0" w:color="auto"/>
        <w:left w:val="none" w:sz="0" w:space="0" w:color="auto"/>
        <w:bottom w:val="none" w:sz="0" w:space="0" w:color="auto"/>
        <w:right w:val="none" w:sz="0" w:space="0" w:color="auto"/>
      </w:divBdr>
      <w:divsChild>
        <w:div w:id="1844512308">
          <w:marLeft w:val="0"/>
          <w:marRight w:val="0"/>
          <w:marTop w:val="0"/>
          <w:marBottom w:val="0"/>
          <w:divBdr>
            <w:top w:val="none" w:sz="0" w:space="0" w:color="auto"/>
            <w:left w:val="none" w:sz="0" w:space="0" w:color="auto"/>
            <w:bottom w:val="none" w:sz="0" w:space="0" w:color="auto"/>
            <w:right w:val="none" w:sz="0" w:space="0" w:color="auto"/>
          </w:divBdr>
          <w:divsChild>
            <w:div w:id="840238393">
              <w:marLeft w:val="0"/>
              <w:marRight w:val="0"/>
              <w:marTop w:val="0"/>
              <w:marBottom w:val="0"/>
              <w:divBdr>
                <w:top w:val="none" w:sz="0" w:space="0" w:color="auto"/>
                <w:left w:val="none" w:sz="0" w:space="0" w:color="auto"/>
                <w:bottom w:val="none" w:sz="0" w:space="0" w:color="auto"/>
                <w:right w:val="none" w:sz="0" w:space="0" w:color="auto"/>
              </w:divBdr>
              <w:divsChild>
                <w:div w:id="134382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894743">
      <w:bodyDiv w:val="1"/>
      <w:marLeft w:val="0"/>
      <w:marRight w:val="0"/>
      <w:marTop w:val="0"/>
      <w:marBottom w:val="0"/>
      <w:divBdr>
        <w:top w:val="none" w:sz="0" w:space="0" w:color="auto"/>
        <w:left w:val="none" w:sz="0" w:space="0" w:color="auto"/>
        <w:bottom w:val="none" w:sz="0" w:space="0" w:color="auto"/>
        <w:right w:val="none" w:sz="0" w:space="0" w:color="auto"/>
      </w:divBdr>
      <w:divsChild>
        <w:div w:id="1860966666">
          <w:marLeft w:val="0"/>
          <w:marRight w:val="0"/>
          <w:marTop w:val="0"/>
          <w:marBottom w:val="0"/>
          <w:divBdr>
            <w:top w:val="none" w:sz="0" w:space="0" w:color="auto"/>
            <w:left w:val="none" w:sz="0" w:space="0" w:color="auto"/>
            <w:bottom w:val="none" w:sz="0" w:space="0" w:color="auto"/>
            <w:right w:val="none" w:sz="0" w:space="0" w:color="auto"/>
          </w:divBdr>
          <w:divsChild>
            <w:div w:id="1194462535">
              <w:marLeft w:val="0"/>
              <w:marRight w:val="0"/>
              <w:marTop w:val="0"/>
              <w:marBottom w:val="0"/>
              <w:divBdr>
                <w:top w:val="none" w:sz="0" w:space="0" w:color="auto"/>
                <w:left w:val="none" w:sz="0" w:space="0" w:color="auto"/>
                <w:bottom w:val="none" w:sz="0" w:space="0" w:color="auto"/>
                <w:right w:val="none" w:sz="0" w:space="0" w:color="auto"/>
              </w:divBdr>
              <w:divsChild>
                <w:div w:id="120082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31012">
      <w:bodyDiv w:val="1"/>
      <w:marLeft w:val="0"/>
      <w:marRight w:val="0"/>
      <w:marTop w:val="0"/>
      <w:marBottom w:val="0"/>
      <w:divBdr>
        <w:top w:val="none" w:sz="0" w:space="0" w:color="auto"/>
        <w:left w:val="none" w:sz="0" w:space="0" w:color="auto"/>
        <w:bottom w:val="none" w:sz="0" w:space="0" w:color="auto"/>
        <w:right w:val="none" w:sz="0" w:space="0" w:color="auto"/>
      </w:divBdr>
      <w:divsChild>
        <w:div w:id="656961424">
          <w:marLeft w:val="0"/>
          <w:marRight w:val="0"/>
          <w:marTop w:val="0"/>
          <w:marBottom w:val="0"/>
          <w:divBdr>
            <w:top w:val="none" w:sz="0" w:space="0" w:color="auto"/>
            <w:left w:val="none" w:sz="0" w:space="0" w:color="auto"/>
            <w:bottom w:val="none" w:sz="0" w:space="0" w:color="auto"/>
            <w:right w:val="none" w:sz="0" w:space="0" w:color="auto"/>
          </w:divBdr>
          <w:divsChild>
            <w:div w:id="1092749607">
              <w:marLeft w:val="0"/>
              <w:marRight w:val="0"/>
              <w:marTop w:val="0"/>
              <w:marBottom w:val="0"/>
              <w:divBdr>
                <w:top w:val="none" w:sz="0" w:space="0" w:color="auto"/>
                <w:left w:val="none" w:sz="0" w:space="0" w:color="auto"/>
                <w:bottom w:val="none" w:sz="0" w:space="0" w:color="auto"/>
                <w:right w:val="none" w:sz="0" w:space="0" w:color="auto"/>
              </w:divBdr>
              <w:divsChild>
                <w:div w:id="5936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15689">
      <w:bodyDiv w:val="1"/>
      <w:marLeft w:val="0"/>
      <w:marRight w:val="0"/>
      <w:marTop w:val="0"/>
      <w:marBottom w:val="0"/>
      <w:divBdr>
        <w:top w:val="none" w:sz="0" w:space="0" w:color="auto"/>
        <w:left w:val="none" w:sz="0" w:space="0" w:color="auto"/>
        <w:bottom w:val="none" w:sz="0" w:space="0" w:color="auto"/>
        <w:right w:val="none" w:sz="0" w:space="0" w:color="auto"/>
      </w:divBdr>
      <w:divsChild>
        <w:div w:id="1998875796">
          <w:marLeft w:val="0"/>
          <w:marRight w:val="0"/>
          <w:marTop w:val="0"/>
          <w:marBottom w:val="0"/>
          <w:divBdr>
            <w:top w:val="none" w:sz="0" w:space="0" w:color="auto"/>
            <w:left w:val="none" w:sz="0" w:space="0" w:color="auto"/>
            <w:bottom w:val="none" w:sz="0" w:space="0" w:color="auto"/>
            <w:right w:val="none" w:sz="0" w:space="0" w:color="auto"/>
          </w:divBdr>
          <w:divsChild>
            <w:div w:id="881598963">
              <w:marLeft w:val="0"/>
              <w:marRight w:val="0"/>
              <w:marTop w:val="0"/>
              <w:marBottom w:val="0"/>
              <w:divBdr>
                <w:top w:val="none" w:sz="0" w:space="0" w:color="auto"/>
                <w:left w:val="none" w:sz="0" w:space="0" w:color="auto"/>
                <w:bottom w:val="none" w:sz="0" w:space="0" w:color="auto"/>
                <w:right w:val="none" w:sz="0" w:space="0" w:color="auto"/>
              </w:divBdr>
              <w:divsChild>
                <w:div w:id="8295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16301">
      <w:bodyDiv w:val="1"/>
      <w:marLeft w:val="0"/>
      <w:marRight w:val="0"/>
      <w:marTop w:val="0"/>
      <w:marBottom w:val="0"/>
      <w:divBdr>
        <w:top w:val="none" w:sz="0" w:space="0" w:color="auto"/>
        <w:left w:val="none" w:sz="0" w:space="0" w:color="auto"/>
        <w:bottom w:val="none" w:sz="0" w:space="0" w:color="auto"/>
        <w:right w:val="none" w:sz="0" w:space="0" w:color="auto"/>
      </w:divBdr>
      <w:divsChild>
        <w:div w:id="399670651">
          <w:marLeft w:val="0"/>
          <w:marRight w:val="0"/>
          <w:marTop w:val="0"/>
          <w:marBottom w:val="0"/>
          <w:divBdr>
            <w:top w:val="none" w:sz="0" w:space="0" w:color="auto"/>
            <w:left w:val="none" w:sz="0" w:space="0" w:color="auto"/>
            <w:bottom w:val="none" w:sz="0" w:space="0" w:color="auto"/>
            <w:right w:val="none" w:sz="0" w:space="0" w:color="auto"/>
          </w:divBdr>
          <w:divsChild>
            <w:div w:id="1730570932">
              <w:marLeft w:val="0"/>
              <w:marRight w:val="0"/>
              <w:marTop w:val="0"/>
              <w:marBottom w:val="0"/>
              <w:divBdr>
                <w:top w:val="none" w:sz="0" w:space="0" w:color="auto"/>
                <w:left w:val="none" w:sz="0" w:space="0" w:color="auto"/>
                <w:bottom w:val="none" w:sz="0" w:space="0" w:color="auto"/>
                <w:right w:val="none" w:sz="0" w:space="0" w:color="auto"/>
              </w:divBdr>
              <w:divsChild>
                <w:div w:id="84104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719909">
      <w:bodyDiv w:val="1"/>
      <w:marLeft w:val="0"/>
      <w:marRight w:val="0"/>
      <w:marTop w:val="0"/>
      <w:marBottom w:val="0"/>
      <w:divBdr>
        <w:top w:val="none" w:sz="0" w:space="0" w:color="auto"/>
        <w:left w:val="none" w:sz="0" w:space="0" w:color="auto"/>
        <w:bottom w:val="none" w:sz="0" w:space="0" w:color="auto"/>
        <w:right w:val="none" w:sz="0" w:space="0" w:color="auto"/>
      </w:divBdr>
      <w:divsChild>
        <w:div w:id="934942262">
          <w:marLeft w:val="0"/>
          <w:marRight w:val="0"/>
          <w:marTop w:val="0"/>
          <w:marBottom w:val="0"/>
          <w:divBdr>
            <w:top w:val="none" w:sz="0" w:space="0" w:color="auto"/>
            <w:left w:val="none" w:sz="0" w:space="0" w:color="auto"/>
            <w:bottom w:val="none" w:sz="0" w:space="0" w:color="auto"/>
            <w:right w:val="none" w:sz="0" w:space="0" w:color="auto"/>
          </w:divBdr>
          <w:divsChild>
            <w:div w:id="532576970">
              <w:marLeft w:val="0"/>
              <w:marRight w:val="0"/>
              <w:marTop w:val="0"/>
              <w:marBottom w:val="0"/>
              <w:divBdr>
                <w:top w:val="none" w:sz="0" w:space="0" w:color="auto"/>
                <w:left w:val="none" w:sz="0" w:space="0" w:color="auto"/>
                <w:bottom w:val="none" w:sz="0" w:space="0" w:color="auto"/>
                <w:right w:val="none" w:sz="0" w:space="0" w:color="auto"/>
              </w:divBdr>
              <w:divsChild>
                <w:div w:id="1681394483">
                  <w:marLeft w:val="0"/>
                  <w:marRight w:val="0"/>
                  <w:marTop w:val="0"/>
                  <w:marBottom w:val="0"/>
                  <w:divBdr>
                    <w:top w:val="none" w:sz="0" w:space="0" w:color="auto"/>
                    <w:left w:val="none" w:sz="0" w:space="0" w:color="auto"/>
                    <w:bottom w:val="none" w:sz="0" w:space="0" w:color="auto"/>
                    <w:right w:val="none" w:sz="0" w:space="0" w:color="auto"/>
                  </w:divBdr>
                  <w:divsChild>
                    <w:div w:id="1556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063668">
      <w:bodyDiv w:val="1"/>
      <w:marLeft w:val="0"/>
      <w:marRight w:val="0"/>
      <w:marTop w:val="0"/>
      <w:marBottom w:val="0"/>
      <w:divBdr>
        <w:top w:val="none" w:sz="0" w:space="0" w:color="auto"/>
        <w:left w:val="none" w:sz="0" w:space="0" w:color="auto"/>
        <w:bottom w:val="none" w:sz="0" w:space="0" w:color="auto"/>
        <w:right w:val="none" w:sz="0" w:space="0" w:color="auto"/>
      </w:divBdr>
    </w:div>
    <w:div w:id="384986234">
      <w:bodyDiv w:val="1"/>
      <w:marLeft w:val="0"/>
      <w:marRight w:val="0"/>
      <w:marTop w:val="0"/>
      <w:marBottom w:val="0"/>
      <w:divBdr>
        <w:top w:val="none" w:sz="0" w:space="0" w:color="auto"/>
        <w:left w:val="none" w:sz="0" w:space="0" w:color="auto"/>
        <w:bottom w:val="none" w:sz="0" w:space="0" w:color="auto"/>
        <w:right w:val="none" w:sz="0" w:space="0" w:color="auto"/>
      </w:divBdr>
    </w:div>
    <w:div w:id="389697406">
      <w:bodyDiv w:val="1"/>
      <w:marLeft w:val="0"/>
      <w:marRight w:val="0"/>
      <w:marTop w:val="0"/>
      <w:marBottom w:val="0"/>
      <w:divBdr>
        <w:top w:val="none" w:sz="0" w:space="0" w:color="auto"/>
        <w:left w:val="none" w:sz="0" w:space="0" w:color="auto"/>
        <w:bottom w:val="none" w:sz="0" w:space="0" w:color="auto"/>
        <w:right w:val="none" w:sz="0" w:space="0" w:color="auto"/>
      </w:divBdr>
    </w:div>
    <w:div w:id="395209026">
      <w:bodyDiv w:val="1"/>
      <w:marLeft w:val="0"/>
      <w:marRight w:val="0"/>
      <w:marTop w:val="0"/>
      <w:marBottom w:val="0"/>
      <w:divBdr>
        <w:top w:val="none" w:sz="0" w:space="0" w:color="auto"/>
        <w:left w:val="none" w:sz="0" w:space="0" w:color="auto"/>
        <w:bottom w:val="none" w:sz="0" w:space="0" w:color="auto"/>
        <w:right w:val="none" w:sz="0" w:space="0" w:color="auto"/>
      </w:divBdr>
    </w:div>
    <w:div w:id="395780985">
      <w:bodyDiv w:val="1"/>
      <w:marLeft w:val="0"/>
      <w:marRight w:val="0"/>
      <w:marTop w:val="0"/>
      <w:marBottom w:val="0"/>
      <w:divBdr>
        <w:top w:val="none" w:sz="0" w:space="0" w:color="auto"/>
        <w:left w:val="none" w:sz="0" w:space="0" w:color="auto"/>
        <w:bottom w:val="none" w:sz="0" w:space="0" w:color="auto"/>
        <w:right w:val="none" w:sz="0" w:space="0" w:color="auto"/>
      </w:divBdr>
      <w:divsChild>
        <w:div w:id="1732267925">
          <w:marLeft w:val="0"/>
          <w:marRight w:val="0"/>
          <w:marTop w:val="0"/>
          <w:marBottom w:val="0"/>
          <w:divBdr>
            <w:top w:val="none" w:sz="0" w:space="0" w:color="auto"/>
            <w:left w:val="none" w:sz="0" w:space="0" w:color="auto"/>
            <w:bottom w:val="none" w:sz="0" w:space="0" w:color="auto"/>
            <w:right w:val="none" w:sz="0" w:space="0" w:color="auto"/>
          </w:divBdr>
          <w:divsChild>
            <w:div w:id="1587808913">
              <w:marLeft w:val="0"/>
              <w:marRight w:val="0"/>
              <w:marTop w:val="0"/>
              <w:marBottom w:val="0"/>
              <w:divBdr>
                <w:top w:val="none" w:sz="0" w:space="0" w:color="auto"/>
                <w:left w:val="none" w:sz="0" w:space="0" w:color="auto"/>
                <w:bottom w:val="none" w:sz="0" w:space="0" w:color="auto"/>
                <w:right w:val="none" w:sz="0" w:space="0" w:color="auto"/>
              </w:divBdr>
              <w:divsChild>
                <w:div w:id="37901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403886">
      <w:bodyDiv w:val="1"/>
      <w:marLeft w:val="0"/>
      <w:marRight w:val="0"/>
      <w:marTop w:val="0"/>
      <w:marBottom w:val="0"/>
      <w:divBdr>
        <w:top w:val="none" w:sz="0" w:space="0" w:color="auto"/>
        <w:left w:val="none" w:sz="0" w:space="0" w:color="auto"/>
        <w:bottom w:val="none" w:sz="0" w:space="0" w:color="auto"/>
        <w:right w:val="none" w:sz="0" w:space="0" w:color="auto"/>
      </w:divBdr>
      <w:divsChild>
        <w:div w:id="684478427">
          <w:marLeft w:val="0"/>
          <w:marRight w:val="0"/>
          <w:marTop w:val="0"/>
          <w:marBottom w:val="0"/>
          <w:divBdr>
            <w:top w:val="none" w:sz="0" w:space="0" w:color="auto"/>
            <w:left w:val="none" w:sz="0" w:space="0" w:color="auto"/>
            <w:bottom w:val="none" w:sz="0" w:space="0" w:color="auto"/>
            <w:right w:val="none" w:sz="0" w:space="0" w:color="auto"/>
          </w:divBdr>
          <w:divsChild>
            <w:div w:id="174225828">
              <w:marLeft w:val="0"/>
              <w:marRight w:val="0"/>
              <w:marTop w:val="0"/>
              <w:marBottom w:val="0"/>
              <w:divBdr>
                <w:top w:val="none" w:sz="0" w:space="0" w:color="auto"/>
                <w:left w:val="none" w:sz="0" w:space="0" w:color="auto"/>
                <w:bottom w:val="none" w:sz="0" w:space="0" w:color="auto"/>
                <w:right w:val="none" w:sz="0" w:space="0" w:color="auto"/>
              </w:divBdr>
              <w:divsChild>
                <w:div w:id="367728572">
                  <w:marLeft w:val="0"/>
                  <w:marRight w:val="0"/>
                  <w:marTop w:val="0"/>
                  <w:marBottom w:val="0"/>
                  <w:divBdr>
                    <w:top w:val="none" w:sz="0" w:space="0" w:color="auto"/>
                    <w:left w:val="none" w:sz="0" w:space="0" w:color="auto"/>
                    <w:bottom w:val="none" w:sz="0" w:space="0" w:color="auto"/>
                    <w:right w:val="none" w:sz="0" w:space="0" w:color="auto"/>
                  </w:divBdr>
                  <w:divsChild>
                    <w:div w:id="174131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375875">
      <w:bodyDiv w:val="1"/>
      <w:marLeft w:val="0"/>
      <w:marRight w:val="0"/>
      <w:marTop w:val="0"/>
      <w:marBottom w:val="0"/>
      <w:divBdr>
        <w:top w:val="none" w:sz="0" w:space="0" w:color="auto"/>
        <w:left w:val="none" w:sz="0" w:space="0" w:color="auto"/>
        <w:bottom w:val="none" w:sz="0" w:space="0" w:color="auto"/>
        <w:right w:val="none" w:sz="0" w:space="0" w:color="auto"/>
      </w:divBdr>
    </w:div>
    <w:div w:id="408308452">
      <w:bodyDiv w:val="1"/>
      <w:marLeft w:val="0"/>
      <w:marRight w:val="0"/>
      <w:marTop w:val="0"/>
      <w:marBottom w:val="0"/>
      <w:divBdr>
        <w:top w:val="none" w:sz="0" w:space="0" w:color="auto"/>
        <w:left w:val="none" w:sz="0" w:space="0" w:color="auto"/>
        <w:bottom w:val="none" w:sz="0" w:space="0" w:color="auto"/>
        <w:right w:val="none" w:sz="0" w:space="0" w:color="auto"/>
      </w:divBdr>
      <w:divsChild>
        <w:div w:id="471214356">
          <w:marLeft w:val="0"/>
          <w:marRight w:val="0"/>
          <w:marTop w:val="0"/>
          <w:marBottom w:val="0"/>
          <w:divBdr>
            <w:top w:val="none" w:sz="0" w:space="0" w:color="auto"/>
            <w:left w:val="none" w:sz="0" w:space="0" w:color="auto"/>
            <w:bottom w:val="none" w:sz="0" w:space="0" w:color="auto"/>
            <w:right w:val="none" w:sz="0" w:space="0" w:color="auto"/>
          </w:divBdr>
          <w:divsChild>
            <w:div w:id="1016267546">
              <w:marLeft w:val="0"/>
              <w:marRight w:val="0"/>
              <w:marTop w:val="0"/>
              <w:marBottom w:val="0"/>
              <w:divBdr>
                <w:top w:val="none" w:sz="0" w:space="0" w:color="auto"/>
                <w:left w:val="none" w:sz="0" w:space="0" w:color="auto"/>
                <w:bottom w:val="none" w:sz="0" w:space="0" w:color="auto"/>
                <w:right w:val="none" w:sz="0" w:space="0" w:color="auto"/>
              </w:divBdr>
              <w:divsChild>
                <w:div w:id="1479030352">
                  <w:marLeft w:val="0"/>
                  <w:marRight w:val="0"/>
                  <w:marTop w:val="0"/>
                  <w:marBottom w:val="0"/>
                  <w:divBdr>
                    <w:top w:val="none" w:sz="0" w:space="0" w:color="auto"/>
                    <w:left w:val="none" w:sz="0" w:space="0" w:color="auto"/>
                    <w:bottom w:val="none" w:sz="0" w:space="0" w:color="auto"/>
                    <w:right w:val="none" w:sz="0" w:space="0" w:color="auto"/>
                  </w:divBdr>
                </w:div>
              </w:divsChild>
            </w:div>
            <w:div w:id="983856334">
              <w:marLeft w:val="0"/>
              <w:marRight w:val="0"/>
              <w:marTop w:val="0"/>
              <w:marBottom w:val="0"/>
              <w:divBdr>
                <w:top w:val="none" w:sz="0" w:space="0" w:color="auto"/>
                <w:left w:val="none" w:sz="0" w:space="0" w:color="auto"/>
                <w:bottom w:val="none" w:sz="0" w:space="0" w:color="auto"/>
                <w:right w:val="none" w:sz="0" w:space="0" w:color="auto"/>
              </w:divBdr>
              <w:divsChild>
                <w:div w:id="2067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3672">
          <w:marLeft w:val="0"/>
          <w:marRight w:val="0"/>
          <w:marTop w:val="0"/>
          <w:marBottom w:val="0"/>
          <w:divBdr>
            <w:top w:val="none" w:sz="0" w:space="0" w:color="auto"/>
            <w:left w:val="none" w:sz="0" w:space="0" w:color="auto"/>
            <w:bottom w:val="none" w:sz="0" w:space="0" w:color="auto"/>
            <w:right w:val="none" w:sz="0" w:space="0" w:color="auto"/>
          </w:divBdr>
          <w:divsChild>
            <w:div w:id="1031801546">
              <w:marLeft w:val="0"/>
              <w:marRight w:val="0"/>
              <w:marTop w:val="0"/>
              <w:marBottom w:val="0"/>
              <w:divBdr>
                <w:top w:val="none" w:sz="0" w:space="0" w:color="auto"/>
                <w:left w:val="none" w:sz="0" w:space="0" w:color="auto"/>
                <w:bottom w:val="none" w:sz="0" w:space="0" w:color="auto"/>
                <w:right w:val="none" w:sz="0" w:space="0" w:color="auto"/>
              </w:divBdr>
              <w:divsChild>
                <w:div w:id="2091148927">
                  <w:marLeft w:val="0"/>
                  <w:marRight w:val="0"/>
                  <w:marTop w:val="0"/>
                  <w:marBottom w:val="0"/>
                  <w:divBdr>
                    <w:top w:val="none" w:sz="0" w:space="0" w:color="auto"/>
                    <w:left w:val="none" w:sz="0" w:space="0" w:color="auto"/>
                    <w:bottom w:val="none" w:sz="0" w:space="0" w:color="auto"/>
                    <w:right w:val="none" w:sz="0" w:space="0" w:color="auto"/>
                  </w:divBdr>
                </w:div>
              </w:divsChild>
            </w:div>
            <w:div w:id="1349407920">
              <w:marLeft w:val="0"/>
              <w:marRight w:val="0"/>
              <w:marTop w:val="0"/>
              <w:marBottom w:val="0"/>
              <w:divBdr>
                <w:top w:val="none" w:sz="0" w:space="0" w:color="auto"/>
                <w:left w:val="none" w:sz="0" w:space="0" w:color="auto"/>
                <w:bottom w:val="none" w:sz="0" w:space="0" w:color="auto"/>
                <w:right w:val="none" w:sz="0" w:space="0" w:color="auto"/>
              </w:divBdr>
              <w:divsChild>
                <w:div w:id="166392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699957">
      <w:bodyDiv w:val="1"/>
      <w:marLeft w:val="0"/>
      <w:marRight w:val="0"/>
      <w:marTop w:val="0"/>
      <w:marBottom w:val="0"/>
      <w:divBdr>
        <w:top w:val="none" w:sz="0" w:space="0" w:color="auto"/>
        <w:left w:val="none" w:sz="0" w:space="0" w:color="auto"/>
        <w:bottom w:val="none" w:sz="0" w:space="0" w:color="auto"/>
        <w:right w:val="none" w:sz="0" w:space="0" w:color="auto"/>
      </w:divBdr>
      <w:divsChild>
        <w:div w:id="1031538015">
          <w:marLeft w:val="0"/>
          <w:marRight w:val="0"/>
          <w:marTop w:val="0"/>
          <w:marBottom w:val="0"/>
          <w:divBdr>
            <w:top w:val="none" w:sz="0" w:space="0" w:color="auto"/>
            <w:left w:val="none" w:sz="0" w:space="0" w:color="auto"/>
            <w:bottom w:val="none" w:sz="0" w:space="0" w:color="auto"/>
            <w:right w:val="none" w:sz="0" w:space="0" w:color="auto"/>
          </w:divBdr>
          <w:divsChild>
            <w:div w:id="285740752">
              <w:marLeft w:val="0"/>
              <w:marRight w:val="0"/>
              <w:marTop w:val="0"/>
              <w:marBottom w:val="0"/>
              <w:divBdr>
                <w:top w:val="none" w:sz="0" w:space="0" w:color="auto"/>
                <w:left w:val="none" w:sz="0" w:space="0" w:color="auto"/>
                <w:bottom w:val="none" w:sz="0" w:space="0" w:color="auto"/>
                <w:right w:val="none" w:sz="0" w:space="0" w:color="auto"/>
              </w:divBdr>
              <w:divsChild>
                <w:div w:id="1131636597">
                  <w:marLeft w:val="0"/>
                  <w:marRight w:val="0"/>
                  <w:marTop w:val="0"/>
                  <w:marBottom w:val="0"/>
                  <w:divBdr>
                    <w:top w:val="none" w:sz="0" w:space="0" w:color="auto"/>
                    <w:left w:val="none" w:sz="0" w:space="0" w:color="auto"/>
                    <w:bottom w:val="none" w:sz="0" w:space="0" w:color="auto"/>
                    <w:right w:val="none" w:sz="0" w:space="0" w:color="auto"/>
                  </w:divBdr>
                  <w:divsChild>
                    <w:div w:id="14075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226632">
      <w:bodyDiv w:val="1"/>
      <w:marLeft w:val="0"/>
      <w:marRight w:val="0"/>
      <w:marTop w:val="0"/>
      <w:marBottom w:val="0"/>
      <w:divBdr>
        <w:top w:val="none" w:sz="0" w:space="0" w:color="auto"/>
        <w:left w:val="none" w:sz="0" w:space="0" w:color="auto"/>
        <w:bottom w:val="none" w:sz="0" w:space="0" w:color="auto"/>
        <w:right w:val="none" w:sz="0" w:space="0" w:color="auto"/>
      </w:divBdr>
    </w:div>
    <w:div w:id="443383464">
      <w:bodyDiv w:val="1"/>
      <w:marLeft w:val="0"/>
      <w:marRight w:val="0"/>
      <w:marTop w:val="0"/>
      <w:marBottom w:val="0"/>
      <w:divBdr>
        <w:top w:val="none" w:sz="0" w:space="0" w:color="auto"/>
        <w:left w:val="none" w:sz="0" w:space="0" w:color="auto"/>
        <w:bottom w:val="none" w:sz="0" w:space="0" w:color="auto"/>
        <w:right w:val="none" w:sz="0" w:space="0" w:color="auto"/>
      </w:divBdr>
      <w:divsChild>
        <w:div w:id="463812302">
          <w:marLeft w:val="0"/>
          <w:marRight w:val="0"/>
          <w:marTop w:val="0"/>
          <w:marBottom w:val="0"/>
          <w:divBdr>
            <w:top w:val="none" w:sz="0" w:space="0" w:color="auto"/>
            <w:left w:val="none" w:sz="0" w:space="0" w:color="auto"/>
            <w:bottom w:val="none" w:sz="0" w:space="0" w:color="auto"/>
            <w:right w:val="none" w:sz="0" w:space="0" w:color="auto"/>
          </w:divBdr>
          <w:divsChild>
            <w:div w:id="657809545">
              <w:marLeft w:val="0"/>
              <w:marRight w:val="0"/>
              <w:marTop w:val="0"/>
              <w:marBottom w:val="0"/>
              <w:divBdr>
                <w:top w:val="none" w:sz="0" w:space="0" w:color="auto"/>
                <w:left w:val="none" w:sz="0" w:space="0" w:color="auto"/>
                <w:bottom w:val="none" w:sz="0" w:space="0" w:color="auto"/>
                <w:right w:val="none" w:sz="0" w:space="0" w:color="auto"/>
              </w:divBdr>
              <w:divsChild>
                <w:div w:id="28666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86868">
      <w:bodyDiv w:val="1"/>
      <w:marLeft w:val="0"/>
      <w:marRight w:val="0"/>
      <w:marTop w:val="0"/>
      <w:marBottom w:val="0"/>
      <w:divBdr>
        <w:top w:val="none" w:sz="0" w:space="0" w:color="auto"/>
        <w:left w:val="none" w:sz="0" w:space="0" w:color="auto"/>
        <w:bottom w:val="none" w:sz="0" w:space="0" w:color="auto"/>
        <w:right w:val="none" w:sz="0" w:space="0" w:color="auto"/>
      </w:divBdr>
      <w:divsChild>
        <w:div w:id="619805231">
          <w:marLeft w:val="0"/>
          <w:marRight w:val="0"/>
          <w:marTop w:val="0"/>
          <w:marBottom w:val="0"/>
          <w:divBdr>
            <w:top w:val="none" w:sz="0" w:space="0" w:color="auto"/>
            <w:left w:val="none" w:sz="0" w:space="0" w:color="auto"/>
            <w:bottom w:val="none" w:sz="0" w:space="0" w:color="auto"/>
            <w:right w:val="none" w:sz="0" w:space="0" w:color="auto"/>
          </w:divBdr>
          <w:divsChild>
            <w:div w:id="1914460791">
              <w:marLeft w:val="0"/>
              <w:marRight w:val="0"/>
              <w:marTop w:val="0"/>
              <w:marBottom w:val="0"/>
              <w:divBdr>
                <w:top w:val="none" w:sz="0" w:space="0" w:color="auto"/>
                <w:left w:val="none" w:sz="0" w:space="0" w:color="auto"/>
                <w:bottom w:val="none" w:sz="0" w:space="0" w:color="auto"/>
                <w:right w:val="none" w:sz="0" w:space="0" w:color="auto"/>
              </w:divBdr>
              <w:divsChild>
                <w:div w:id="199845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1774">
      <w:bodyDiv w:val="1"/>
      <w:marLeft w:val="0"/>
      <w:marRight w:val="0"/>
      <w:marTop w:val="0"/>
      <w:marBottom w:val="0"/>
      <w:divBdr>
        <w:top w:val="none" w:sz="0" w:space="0" w:color="auto"/>
        <w:left w:val="none" w:sz="0" w:space="0" w:color="auto"/>
        <w:bottom w:val="none" w:sz="0" w:space="0" w:color="auto"/>
        <w:right w:val="none" w:sz="0" w:space="0" w:color="auto"/>
      </w:divBdr>
    </w:div>
    <w:div w:id="458182562">
      <w:bodyDiv w:val="1"/>
      <w:marLeft w:val="0"/>
      <w:marRight w:val="0"/>
      <w:marTop w:val="0"/>
      <w:marBottom w:val="0"/>
      <w:divBdr>
        <w:top w:val="none" w:sz="0" w:space="0" w:color="auto"/>
        <w:left w:val="none" w:sz="0" w:space="0" w:color="auto"/>
        <w:bottom w:val="none" w:sz="0" w:space="0" w:color="auto"/>
        <w:right w:val="none" w:sz="0" w:space="0" w:color="auto"/>
      </w:divBdr>
      <w:divsChild>
        <w:div w:id="1138570521">
          <w:marLeft w:val="0"/>
          <w:marRight w:val="0"/>
          <w:marTop w:val="0"/>
          <w:marBottom w:val="0"/>
          <w:divBdr>
            <w:top w:val="none" w:sz="0" w:space="0" w:color="auto"/>
            <w:left w:val="none" w:sz="0" w:space="0" w:color="auto"/>
            <w:bottom w:val="none" w:sz="0" w:space="0" w:color="auto"/>
            <w:right w:val="none" w:sz="0" w:space="0" w:color="auto"/>
          </w:divBdr>
          <w:divsChild>
            <w:div w:id="480582993">
              <w:marLeft w:val="0"/>
              <w:marRight w:val="0"/>
              <w:marTop w:val="0"/>
              <w:marBottom w:val="0"/>
              <w:divBdr>
                <w:top w:val="none" w:sz="0" w:space="0" w:color="auto"/>
                <w:left w:val="none" w:sz="0" w:space="0" w:color="auto"/>
                <w:bottom w:val="none" w:sz="0" w:space="0" w:color="auto"/>
                <w:right w:val="none" w:sz="0" w:space="0" w:color="auto"/>
              </w:divBdr>
              <w:divsChild>
                <w:div w:id="156625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7452">
      <w:bodyDiv w:val="1"/>
      <w:marLeft w:val="0"/>
      <w:marRight w:val="0"/>
      <w:marTop w:val="0"/>
      <w:marBottom w:val="0"/>
      <w:divBdr>
        <w:top w:val="none" w:sz="0" w:space="0" w:color="auto"/>
        <w:left w:val="none" w:sz="0" w:space="0" w:color="auto"/>
        <w:bottom w:val="none" w:sz="0" w:space="0" w:color="auto"/>
        <w:right w:val="none" w:sz="0" w:space="0" w:color="auto"/>
      </w:divBdr>
    </w:div>
    <w:div w:id="473916262">
      <w:bodyDiv w:val="1"/>
      <w:marLeft w:val="0"/>
      <w:marRight w:val="0"/>
      <w:marTop w:val="0"/>
      <w:marBottom w:val="0"/>
      <w:divBdr>
        <w:top w:val="none" w:sz="0" w:space="0" w:color="auto"/>
        <w:left w:val="none" w:sz="0" w:space="0" w:color="auto"/>
        <w:bottom w:val="none" w:sz="0" w:space="0" w:color="auto"/>
        <w:right w:val="none" w:sz="0" w:space="0" w:color="auto"/>
      </w:divBdr>
    </w:div>
    <w:div w:id="474957666">
      <w:bodyDiv w:val="1"/>
      <w:marLeft w:val="0"/>
      <w:marRight w:val="0"/>
      <w:marTop w:val="0"/>
      <w:marBottom w:val="0"/>
      <w:divBdr>
        <w:top w:val="none" w:sz="0" w:space="0" w:color="auto"/>
        <w:left w:val="none" w:sz="0" w:space="0" w:color="auto"/>
        <w:bottom w:val="none" w:sz="0" w:space="0" w:color="auto"/>
        <w:right w:val="none" w:sz="0" w:space="0" w:color="auto"/>
      </w:divBdr>
    </w:div>
    <w:div w:id="493028937">
      <w:bodyDiv w:val="1"/>
      <w:marLeft w:val="0"/>
      <w:marRight w:val="0"/>
      <w:marTop w:val="0"/>
      <w:marBottom w:val="0"/>
      <w:divBdr>
        <w:top w:val="none" w:sz="0" w:space="0" w:color="auto"/>
        <w:left w:val="none" w:sz="0" w:space="0" w:color="auto"/>
        <w:bottom w:val="none" w:sz="0" w:space="0" w:color="auto"/>
        <w:right w:val="none" w:sz="0" w:space="0" w:color="auto"/>
      </w:divBdr>
      <w:divsChild>
        <w:div w:id="1667437639">
          <w:marLeft w:val="0"/>
          <w:marRight w:val="0"/>
          <w:marTop w:val="0"/>
          <w:marBottom w:val="0"/>
          <w:divBdr>
            <w:top w:val="none" w:sz="0" w:space="0" w:color="auto"/>
            <w:left w:val="none" w:sz="0" w:space="0" w:color="auto"/>
            <w:bottom w:val="none" w:sz="0" w:space="0" w:color="auto"/>
            <w:right w:val="none" w:sz="0" w:space="0" w:color="auto"/>
          </w:divBdr>
          <w:divsChild>
            <w:div w:id="28575604">
              <w:marLeft w:val="0"/>
              <w:marRight w:val="0"/>
              <w:marTop w:val="0"/>
              <w:marBottom w:val="0"/>
              <w:divBdr>
                <w:top w:val="none" w:sz="0" w:space="0" w:color="auto"/>
                <w:left w:val="none" w:sz="0" w:space="0" w:color="auto"/>
                <w:bottom w:val="none" w:sz="0" w:space="0" w:color="auto"/>
                <w:right w:val="none" w:sz="0" w:space="0" w:color="auto"/>
              </w:divBdr>
              <w:divsChild>
                <w:div w:id="269510643">
                  <w:marLeft w:val="0"/>
                  <w:marRight w:val="0"/>
                  <w:marTop w:val="0"/>
                  <w:marBottom w:val="0"/>
                  <w:divBdr>
                    <w:top w:val="none" w:sz="0" w:space="0" w:color="auto"/>
                    <w:left w:val="none" w:sz="0" w:space="0" w:color="auto"/>
                    <w:bottom w:val="none" w:sz="0" w:space="0" w:color="auto"/>
                    <w:right w:val="none" w:sz="0" w:space="0" w:color="auto"/>
                  </w:divBdr>
                </w:div>
              </w:divsChild>
            </w:div>
            <w:div w:id="628128274">
              <w:marLeft w:val="0"/>
              <w:marRight w:val="0"/>
              <w:marTop w:val="0"/>
              <w:marBottom w:val="0"/>
              <w:divBdr>
                <w:top w:val="none" w:sz="0" w:space="0" w:color="auto"/>
                <w:left w:val="none" w:sz="0" w:space="0" w:color="auto"/>
                <w:bottom w:val="none" w:sz="0" w:space="0" w:color="auto"/>
                <w:right w:val="none" w:sz="0" w:space="0" w:color="auto"/>
              </w:divBdr>
              <w:divsChild>
                <w:div w:id="70086978">
                  <w:marLeft w:val="0"/>
                  <w:marRight w:val="0"/>
                  <w:marTop w:val="0"/>
                  <w:marBottom w:val="0"/>
                  <w:divBdr>
                    <w:top w:val="none" w:sz="0" w:space="0" w:color="auto"/>
                    <w:left w:val="none" w:sz="0" w:space="0" w:color="auto"/>
                    <w:bottom w:val="none" w:sz="0" w:space="0" w:color="auto"/>
                    <w:right w:val="none" w:sz="0" w:space="0" w:color="auto"/>
                  </w:divBdr>
                </w:div>
              </w:divsChild>
            </w:div>
            <w:div w:id="1364286690">
              <w:marLeft w:val="0"/>
              <w:marRight w:val="0"/>
              <w:marTop w:val="0"/>
              <w:marBottom w:val="0"/>
              <w:divBdr>
                <w:top w:val="none" w:sz="0" w:space="0" w:color="auto"/>
                <w:left w:val="none" w:sz="0" w:space="0" w:color="auto"/>
                <w:bottom w:val="none" w:sz="0" w:space="0" w:color="auto"/>
                <w:right w:val="none" w:sz="0" w:space="0" w:color="auto"/>
              </w:divBdr>
              <w:divsChild>
                <w:div w:id="55354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13995">
          <w:marLeft w:val="0"/>
          <w:marRight w:val="0"/>
          <w:marTop w:val="0"/>
          <w:marBottom w:val="0"/>
          <w:divBdr>
            <w:top w:val="none" w:sz="0" w:space="0" w:color="auto"/>
            <w:left w:val="none" w:sz="0" w:space="0" w:color="auto"/>
            <w:bottom w:val="none" w:sz="0" w:space="0" w:color="auto"/>
            <w:right w:val="none" w:sz="0" w:space="0" w:color="auto"/>
          </w:divBdr>
          <w:divsChild>
            <w:div w:id="2065331664">
              <w:marLeft w:val="0"/>
              <w:marRight w:val="0"/>
              <w:marTop w:val="0"/>
              <w:marBottom w:val="0"/>
              <w:divBdr>
                <w:top w:val="none" w:sz="0" w:space="0" w:color="auto"/>
                <w:left w:val="none" w:sz="0" w:space="0" w:color="auto"/>
                <w:bottom w:val="none" w:sz="0" w:space="0" w:color="auto"/>
                <w:right w:val="none" w:sz="0" w:space="0" w:color="auto"/>
              </w:divBdr>
            </w:div>
          </w:divsChild>
        </w:div>
        <w:div w:id="1755931764">
          <w:marLeft w:val="0"/>
          <w:marRight w:val="0"/>
          <w:marTop w:val="0"/>
          <w:marBottom w:val="0"/>
          <w:divBdr>
            <w:top w:val="none" w:sz="0" w:space="0" w:color="auto"/>
            <w:left w:val="none" w:sz="0" w:space="0" w:color="auto"/>
            <w:bottom w:val="none" w:sz="0" w:space="0" w:color="auto"/>
            <w:right w:val="none" w:sz="0" w:space="0" w:color="auto"/>
          </w:divBdr>
          <w:divsChild>
            <w:div w:id="115665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133324">
      <w:bodyDiv w:val="1"/>
      <w:marLeft w:val="0"/>
      <w:marRight w:val="0"/>
      <w:marTop w:val="0"/>
      <w:marBottom w:val="0"/>
      <w:divBdr>
        <w:top w:val="none" w:sz="0" w:space="0" w:color="auto"/>
        <w:left w:val="none" w:sz="0" w:space="0" w:color="auto"/>
        <w:bottom w:val="none" w:sz="0" w:space="0" w:color="auto"/>
        <w:right w:val="none" w:sz="0" w:space="0" w:color="auto"/>
      </w:divBdr>
      <w:divsChild>
        <w:div w:id="1044908187">
          <w:marLeft w:val="0"/>
          <w:marRight w:val="0"/>
          <w:marTop w:val="0"/>
          <w:marBottom w:val="0"/>
          <w:divBdr>
            <w:top w:val="none" w:sz="0" w:space="0" w:color="auto"/>
            <w:left w:val="none" w:sz="0" w:space="0" w:color="auto"/>
            <w:bottom w:val="none" w:sz="0" w:space="0" w:color="auto"/>
            <w:right w:val="none" w:sz="0" w:space="0" w:color="auto"/>
          </w:divBdr>
          <w:divsChild>
            <w:div w:id="1383361061">
              <w:marLeft w:val="0"/>
              <w:marRight w:val="0"/>
              <w:marTop w:val="0"/>
              <w:marBottom w:val="0"/>
              <w:divBdr>
                <w:top w:val="none" w:sz="0" w:space="0" w:color="auto"/>
                <w:left w:val="none" w:sz="0" w:space="0" w:color="auto"/>
                <w:bottom w:val="none" w:sz="0" w:space="0" w:color="auto"/>
                <w:right w:val="none" w:sz="0" w:space="0" w:color="auto"/>
              </w:divBdr>
              <w:divsChild>
                <w:div w:id="13936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671550">
      <w:bodyDiv w:val="1"/>
      <w:marLeft w:val="0"/>
      <w:marRight w:val="0"/>
      <w:marTop w:val="0"/>
      <w:marBottom w:val="0"/>
      <w:divBdr>
        <w:top w:val="none" w:sz="0" w:space="0" w:color="auto"/>
        <w:left w:val="none" w:sz="0" w:space="0" w:color="auto"/>
        <w:bottom w:val="none" w:sz="0" w:space="0" w:color="auto"/>
        <w:right w:val="none" w:sz="0" w:space="0" w:color="auto"/>
      </w:divBdr>
    </w:div>
    <w:div w:id="545722493">
      <w:bodyDiv w:val="1"/>
      <w:marLeft w:val="0"/>
      <w:marRight w:val="0"/>
      <w:marTop w:val="0"/>
      <w:marBottom w:val="0"/>
      <w:divBdr>
        <w:top w:val="none" w:sz="0" w:space="0" w:color="auto"/>
        <w:left w:val="none" w:sz="0" w:space="0" w:color="auto"/>
        <w:bottom w:val="none" w:sz="0" w:space="0" w:color="auto"/>
        <w:right w:val="none" w:sz="0" w:space="0" w:color="auto"/>
      </w:divBdr>
      <w:divsChild>
        <w:div w:id="2030133029">
          <w:marLeft w:val="0"/>
          <w:marRight w:val="0"/>
          <w:marTop w:val="0"/>
          <w:marBottom w:val="0"/>
          <w:divBdr>
            <w:top w:val="none" w:sz="0" w:space="0" w:color="auto"/>
            <w:left w:val="none" w:sz="0" w:space="0" w:color="auto"/>
            <w:bottom w:val="none" w:sz="0" w:space="0" w:color="auto"/>
            <w:right w:val="none" w:sz="0" w:space="0" w:color="auto"/>
          </w:divBdr>
          <w:divsChild>
            <w:div w:id="379479540">
              <w:marLeft w:val="0"/>
              <w:marRight w:val="0"/>
              <w:marTop w:val="0"/>
              <w:marBottom w:val="0"/>
              <w:divBdr>
                <w:top w:val="none" w:sz="0" w:space="0" w:color="auto"/>
                <w:left w:val="none" w:sz="0" w:space="0" w:color="auto"/>
                <w:bottom w:val="none" w:sz="0" w:space="0" w:color="auto"/>
                <w:right w:val="none" w:sz="0" w:space="0" w:color="auto"/>
              </w:divBdr>
              <w:divsChild>
                <w:div w:id="104032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740664">
      <w:bodyDiv w:val="1"/>
      <w:marLeft w:val="0"/>
      <w:marRight w:val="0"/>
      <w:marTop w:val="0"/>
      <w:marBottom w:val="0"/>
      <w:divBdr>
        <w:top w:val="none" w:sz="0" w:space="0" w:color="auto"/>
        <w:left w:val="none" w:sz="0" w:space="0" w:color="auto"/>
        <w:bottom w:val="none" w:sz="0" w:space="0" w:color="auto"/>
        <w:right w:val="none" w:sz="0" w:space="0" w:color="auto"/>
      </w:divBdr>
      <w:divsChild>
        <w:div w:id="359622157">
          <w:marLeft w:val="0"/>
          <w:marRight w:val="0"/>
          <w:marTop w:val="0"/>
          <w:marBottom w:val="0"/>
          <w:divBdr>
            <w:top w:val="none" w:sz="0" w:space="0" w:color="auto"/>
            <w:left w:val="none" w:sz="0" w:space="0" w:color="auto"/>
            <w:bottom w:val="none" w:sz="0" w:space="0" w:color="auto"/>
            <w:right w:val="none" w:sz="0" w:space="0" w:color="auto"/>
          </w:divBdr>
          <w:divsChild>
            <w:div w:id="1731340168">
              <w:marLeft w:val="0"/>
              <w:marRight w:val="0"/>
              <w:marTop w:val="0"/>
              <w:marBottom w:val="0"/>
              <w:divBdr>
                <w:top w:val="none" w:sz="0" w:space="0" w:color="auto"/>
                <w:left w:val="none" w:sz="0" w:space="0" w:color="auto"/>
                <w:bottom w:val="none" w:sz="0" w:space="0" w:color="auto"/>
                <w:right w:val="none" w:sz="0" w:space="0" w:color="auto"/>
              </w:divBdr>
              <w:divsChild>
                <w:div w:id="559364203">
                  <w:marLeft w:val="0"/>
                  <w:marRight w:val="0"/>
                  <w:marTop w:val="0"/>
                  <w:marBottom w:val="0"/>
                  <w:divBdr>
                    <w:top w:val="none" w:sz="0" w:space="0" w:color="auto"/>
                    <w:left w:val="none" w:sz="0" w:space="0" w:color="auto"/>
                    <w:bottom w:val="none" w:sz="0" w:space="0" w:color="auto"/>
                    <w:right w:val="none" w:sz="0" w:space="0" w:color="auto"/>
                  </w:divBdr>
                  <w:divsChild>
                    <w:div w:id="120625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296811">
      <w:bodyDiv w:val="1"/>
      <w:marLeft w:val="0"/>
      <w:marRight w:val="0"/>
      <w:marTop w:val="0"/>
      <w:marBottom w:val="0"/>
      <w:divBdr>
        <w:top w:val="none" w:sz="0" w:space="0" w:color="auto"/>
        <w:left w:val="none" w:sz="0" w:space="0" w:color="auto"/>
        <w:bottom w:val="none" w:sz="0" w:space="0" w:color="auto"/>
        <w:right w:val="none" w:sz="0" w:space="0" w:color="auto"/>
      </w:divBdr>
    </w:div>
    <w:div w:id="566041211">
      <w:bodyDiv w:val="1"/>
      <w:marLeft w:val="0"/>
      <w:marRight w:val="0"/>
      <w:marTop w:val="0"/>
      <w:marBottom w:val="0"/>
      <w:divBdr>
        <w:top w:val="none" w:sz="0" w:space="0" w:color="auto"/>
        <w:left w:val="none" w:sz="0" w:space="0" w:color="auto"/>
        <w:bottom w:val="none" w:sz="0" w:space="0" w:color="auto"/>
        <w:right w:val="none" w:sz="0" w:space="0" w:color="auto"/>
      </w:divBdr>
      <w:divsChild>
        <w:div w:id="2135059915">
          <w:marLeft w:val="0"/>
          <w:marRight w:val="0"/>
          <w:marTop w:val="0"/>
          <w:marBottom w:val="0"/>
          <w:divBdr>
            <w:top w:val="none" w:sz="0" w:space="0" w:color="auto"/>
            <w:left w:val="none" w:sz="0" w:space="0" w:color="auto"/>
            <w:bottom w:val="none" w:sz="0" w:space="0" w:color="auto"/>
            <w:right w:val="none" w:sz="0" w:space="0" w:color="auto"/>
          </w:divBdr>
          <w:divsChild>
            <w:div w:id="2057393365">
              <w:marLeft w:val="0"/>
              <w:marRight w:val="0"/>
              <w:marTop w:val="0"/>
              <w:marBottom w:val="0"/>
              <w:divBdr>
                <w:top w:val="none" w:sz="0" w:space="0" w:color="auto"/>
                <w:left w:val="none" w:sz="0" w:space="0" w:color="auto"/>
                <w:bottom w:val="none" w:sz="0" w:space="0" w:color="auto"/>
                <w:right w:val="none" w:sz="0" w:space="0" w:color="auto"/>
              </w:divBdr>
              <w:divsChild>
                <w:div w:id="148058906">
                  <w:marLeft w:val="0"/>
                  <w:marRight w:val="0"/>
                  <w:marTop w:val="0"/>
                  <w:marBottom w:val="0"/>
                  <w:divBdr>
                    <w:top w:val="none" w:sz="0" w:space="0" w:color="auto"/>
                    <w:left w:val="none" w:sz="0" w:space="0" w:color="auto"/>
                    <w:bottom w:val="none" w:sz="0" w:space="0" w:color="auto"/>
                    <w:right w:val="none" w:sz="0" w:space="0" w:color="auto"/>
                  </w:divBdr>
                  <w:divsChild>
                    <w:div w:id="102501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065963">
      <w:bodyDiv w:val="1"/>
      <w:marLeft w:val="0"/>
      <w:marRight w:val="0"/>
      <w:marTop w:val="0"/>
      <w:marBottom w:val="0"/>
      <w:divBdr>
        <w:top w:val="none" w:sz="0" w:space="0" w:color="auto"/>
        <w:left w:val="none" w:sz="0" w:space="0" w:color="auto"/>
        <w:bottom w:val="none" w:sz="0" w:space="0" w:color="auto"/>
        <w:right w:val="none" w:sz="0" w:space="0" w:color="auto"/>
      </w:divBdr>
    </w:div>
    <w:div w:id="572397404">
      <w:bodyDiv w:val="1"/>
      <w:marLeft w:val="0"/>
      <w:marRight w:val="0"/>
      <w:marTop w:val="0"/>
      <w:marBottom w:val="0"/>
      <w:divBdr>
        <w:top w:val="none" w:sz="0" w:space="0" w:color="auto"/>
        <w:left w:val="none" w:sz="0" w:space="0" w:color="auto"/>
        <w:bottom w:val="none" w:sz="0" w:space="0" w:color="auto"/>
        <w:right w:val="none" w:sz="0" w:space="0" w:color="auto"/>
      </w:divBdr>
    </w:div>
    <w:div w:id="584341283">
      <w:bodyDiv w:val="1"/>
      <w:marLeft w:val="0"/>
      <w:marRight w:val="0"/>
      <w:marTop w:val="0"/>
      <w:marBottom w:val="0"/>
      <w:divBdr>
        <w:top w:val="none" w:sz="0" w:space="0" w:color="auto"/>
        <w:left w:val="none" w:sz="0" w:space="0" w:color="auto"/>
        <w:bottom w:val="none" w:sz="0" w:space="0" w:color="auto"/>
        <w:right w:val="none" w:sz="0" w:space="0" w:color="auto"/>
      </w:divBdr>
    </w:div>
    <w:div w:id="607547273">
      <w:bodyDiv w:val="1"/>
      <w:marLeft w:val="0"/>
      <w:marRight w:val="0"/>
      <w:marTop w:val="0"/>
      <w:marBottom w:val="0"/>
      <w:divBdr>
        <w:top w:val="none" w:sz="0" w:space="0" w:color="auto"/>
        <w:left w:val="none" w:sz="0" w:space="0" w:color="auto"/>
        <w:bottom w:val="none" w:sz="0" w:space="0" w:color="auto"/>
        <w:right w:val="none" w:sz="0" w:space="0" w:color="auto"/>
      </w:divBdr>
    </w:div>
    <w:div w:id="610819176">
      <w:bodyDiv w:val="1"/>
      <w:marLeft w:val="0"/>
      <w:marRight w:val="0"/>
      <w:marTop w:val="0"/>
      <w:marBottom w:val="0"/>
      <w:divBdr>
        <w:top w:val="none" w:sz="0" w:space="0" w:color="auto"/>
        <w:left w:val="none" w:sz="0" w:space="0" w:color="auto"/>
        <w:bottom w:val="none" w:sz="0" w:space="0" w:color="auto"/>
        <w:right w:val="none" w:sz="0" w:space="0" w:color="auto"/>
      </w:divBdr>
    </w:div>
    <w:div w:id="612901390">
      <w:bodyDiv w:val="1"/>
      <w:marLeft w:val="0"/>
      <w:marRight w:val="0"/>
      <w:marTop w:val="0"/>
      <w:marBottom w:val="0"/>
      <w:divBdr>
        <w:top w:val="none" w:sz="0" w:space="0" w:color="auto"/>
        <w:left w:val="none" w:sz="0" w:space="0" w:color="auto"/>
        <w:bottom w:val="none" w:sz="0" w:space="0" w:color="auto"/>
        <w:right w:val="none" w:sz="0" w:space="0" w:color="auto"/>
      </w:divBdr>
    </w:div>
    <w:div w:id="616107105">
      <w:bodyDiv w:val="1"/>
      <w:marLeft w:val="0"/>
      <w:marRight w:val="0"/>
      <w:marTop w:val="0"/>
      <w:marBottom w:val="0"/>
      <w:divBdr>
        <w:top w:val="none" w:sz="0" w:space="0" w:color="auto"/>
        <w:left w:val="none" w:sz="0" w:space="0" w:color="auto"/>
        <w:bottom w:val="none" w:sz="0" w:space="0" w:color="auto"/>
        <w:right w:val="none" w:sz="0" w:space="0" w:color="auto"/>
      </w:divBdr>
    </w:div>
    <w:div w:id="639191658">
      <w:bodyDiv w:val="1"/>
      <w:marLeft w:val="0"/>
      <w:marRight w:val="0"/>
      <w:marTop w:val="0"/>
      <w:marBottom w:val="0"/>
      <w:divBdr>
        <w:top w:val="none" w:sz="0" w:space="0" w:color="auto"/>
        <w:left w:val="none" w:sz="0" w:space="0" w:color="auto"/>
        <w:bottom w:val="none" w:sz="0" w:space="0" w:color="auto"/>
        <w:right w:val="none" w:sz="0" w:space="0" w:color="auto"/>
      </w:divBdr>
    </w:div>
    <w:div w:id="642585864">
      <w:bodyDiv w:val="1"/>
      <w:marLeft w:val="0"/>
      <w:marRight w:val="0"/>
      <w:marTop w:val="0"/>
      <w:marBottom w:val="0"/>
      <w:divBdr>
        <w:top w:val="none" w:sz="0" w:space="0" w:color="auto"/>
        <w:left w:val="none" w:sz="0" w:space="0" w:color="auto"/>
        <w:bottom w:val="none" w:sz="0" w:space="0" w:color="auto"/>
        <w:right w:val="none" w:sz="0" w:space="0" w:color="auto"/>
      </w:divBdr>
      <w:divsChild>
        <w:div w:id="1296983565">
          <w:marLeft w:val="0"/>
          <w:marRight w:val="0"/>
          <w:marTop w:val="0"/>
          <w:marBottom w:val="0"/>
          <w:divBdr>
            <w:top w:val="none" w:sz="0" w:space="0" w:color="auto"/>
            <w:left w:val="none" w:sz="0" w:space="0" w:color="auto"/>
            <w:bottom w:val="none" w:sz="0" w:space="0" w:color="auto"/>
            <w:right w:val="none" w:sz="0" w:space="0" w:color="auto"/>
          </w:divBdr>
          <w:divsChild>
            <w:div w:id="192615003">
              <w:marLeft w:val="0"/>
              <w:marRight w:val="0"/>
              <w:marTop w:val="0"/>
              <w:marBottom w:val="0"/>
              <w:divBdr>
                <w:top w:val="none" w:sz="0" w:space="0" w:color="auto"/>
                <w:left w:val="none" w:sz="0" w:space="0" w:color="auto"/>
                <w:bottom w:val="none" w:sz="0" w:space="0" w:color="auto"/>
                <w:right w:val="none" w:sz="0" w:space="0" w:color="auto"/>
              </w:divBdr>
              <w:divsChild>
                <w:div w:id="1985550364">
                  <w:marLeft w:val="0"/>
                  <w:marRight w:val="0"/>
                  <w:marTop w:val="0"/>
                  <w:marBottom w:val="0"/>
                  <w:divBdr>
                    <w:top w:val="none" w:sz="0" w:space="0" w:color="auto"/>
                    <w:left w:val="none" w:sz="0" w:space="0" w:color="auto"/>
                    <w:bottom w:val="none" w:sz="0" w:space="0" w:color="auto"/>
                    <w:right w:val="none" w:sz="0" w:space="0" w:color="auto"/>
                  </w:divBdr>
                  <w:divsChild>
                    <w:div w:id="41019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786107">
      <w:bodyDiv w:val="1"/>
      <w:marLeft w:val="0"/>
      <w:marRight w:val="0"/>
      <w:marTop w:val="0"/>
      <w:marBottom w:val="0"/>
      <w:divBdr>
        <w:top w:val="none" w:sz="0" w:space="0" w:color="auto"/>
        <w:left w:val="none" w:sz="0" w:space="0" w:color="auto"/>
        <w:bottom w:val="none" w:sz="0" w:space="0" w:color="auto"/>
        <w:right w:val="none" w:sz="0" w:space="0" w:color="auto"/>
      </w:divBdr>
      <w:divsChild>
        <w:div w:id="1489635173">
          <w:marLeft w:val="0"/>
          <w:marRight w:val="0"/>
          <w:marTop w:val="0"/>
          <w:marBottom w:val="0"/>
          <w:divBdr>
            <w:top w:val="none" w:sz="0" w:space="0" w:color="auto"/>
            <w:left w:val="none" w:sz="0" w:space="0" w:color="auto"/>
            <w:bottom w:val="none" w:sz="0" w:space="0" w:color="auto"/>
            <w:right w:val="none" w:sz="0" w:space="0" w:color="auto"/>
          </w:divBdr>
          <w:divsChild>
            <w:div w:id="1245795513">
              <w:marLeft w:val="0"/>
              <w:marRight w:val="0"/>
              <w:marTop w:val="0"/>
              <w:marBottom w:val="0"/>
              <w:divBdr>
                <w:top w:val="none" w:sz="0" w:space="0" w:color="auto"/>
                <w:left w:val="none" w:sz="0" w:space="0" w:color="auto"/>
                <w:bottom w:val="none" w:sz="0" w:space="0" w:color="auto"/>
                <w:right w:val="none" w:sz="0" w:space="0" w:color="auto"/>
              </w:divBdr>
              <w:divsChild>
                <w:div w:id="293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09777">
      <w:bodyDiv w:val="1"/>
      <w:marLeft w:val="0"/>
      <w:marRight w:val="0"/>
      <w:marTop w:val="0"/>
      <w:marBottom w:val="0"/>
      <w:divBdr>
        <w:top w:val="none" w:sz="0" w:space="0" w:color="auto"/>
        <w:left w:val="none" w:sz="0" w:space="0" w:color="auto"/>
        <w:bottom w:val="none" w:sz="0" w:space="0" w:color="auto"/>
        <w:right w:val="none" w:sz="0" w:space="0" w:color="auto"/>
      </w:divBdr>
      <w:divsChild>
        <w:div w:id="74010137">
          <w:marLeft w:val="0"/>
          <w:marRight w:val="0"/>
          <w:marTop w:val="0"/>
          <w:marBottom w:val="0"/>
          <w:divBdr>
            <w:top w:val="none" w:sz="0" w:space="0" w:color="auto"/>
            <w:left w:val="none" w:sz="0" w:space="0" w:color="auto"/>
            <w:bottom w:val="none" w:sz="0" w:space="0" w:color="auto"/>
            <w:right w:val="none" w:sz="0" w:space="0" w:color="auto"/>
          </w:divBdr>
          <w:divsChild>
            <w:div w:id="1431244958">
              <w:marLeft w:val="0"/>
              <w:marRight w:val="0"/>
              <w:marTop w:val="0"/>
              <w:marBottom w:val="0"/>
              <w:divBdr>
                <w:top w:val="none" w:sz="0" w:space="0" w:color="auto"/>
                <w:left w:val="none" w:sz="0" w:space="0" w:color="auto"/>
                <w:bottom w:val="none" w:sz="0" w:space="0" w:color="auto"/>
                <w:right w:val="none" w:sz="0" w:space="0" w:color="auto"/>
              </w:divBdr>
              <w:divsChild>
                <w:div w:id="21064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04053">
      <w:bodyDiv w:val="1"/>
      <w:marLeft w:val="0"/>
      <w:marRight w:val="0"/>
      <w:marTop w:val="0"/>
      <w:marBottom w:val="0"/>
      <w:divBdr>
        <w:top w:val="none" w:sz="0" w:space="0" w:color="auto"/>
        <w:left w:val="none" w:sz="0" w:space="0" w:color="auto"/>
        <w:bottom w:val="none" w:sz="0" w:space="0" w:color="auto"/>
        <w:right w:val="none" w:sz="0" w:space="0" w:color="auto"/>
      </w:divBdr>
    </w:div>
    <w:div w:id="736781049">
      <w:bodyDiv w:val="1"/>
      <w:marLeft w:val="0"/>
      <w:marRight w:val="0"/>
      <w:marTop w:val="0"/>
      <w:marBottom w:val="0"/>
      <w:divBdr>
        <w:top w:val="none" w:sz="0" w:space="0" w:color="auto"/>
        <w:left w:val="none" w:sz="0" w:space="0" w:color="auto"/>
        <w:bottom w:val="none" w:sz="0" w:space="0" w:color="auto"/>
        <w:right w:val="none" w:sz="0" w:space="0" w:color="auto"/>
      </w:divBdr>
    </w:div>
    <w:div w:id="751467707">
      <w:bodyDiv w:val="1"/>
      <w:marLeft w:val="0"/>
      <w:marRight w:val="0"/>
      <w:marTop w:val="0"/>
      <w:marBottom w:val="0"/>
      <w:divBdr>
        <w:top w:val="none" w:sz="0" w:space="0" w:color="auto"/>
        <w:left w:val="none" w:sz="0" w:space="0" w:color="auto"/>
        <w:bottom w:val="none" w:sz="0" w:space="0" w:color="auto"/>
        <w:right w:val="none" w:sz="0" w:space="0" w:color="auto"/>
      </w:divBdr>
    </w:div>
    <w:div w:id="754084285">
      <w:bodyDiv w:val="1"/>
      <w:marLeft w:val="0"/>
      <w:marRight w:val="0"/>
      <w:marTop w:val="0"/>
      <w:marBottom w:val="0"/>
      <w:divBdr>
        <w:top w:val="none" w:sz="0" w:space="0" w:color="auto"/>
        <w:left w:val="none" w:sz="0" w:space="0" w:color="auto"/>
        <w:bottom w:val="none" w:sz="0" w:space="0" w:color="auto"/>
        <w:right w:val="none" w:sz="0" w:space="0" w:color="auto"/>
      </w:divBdr>
      <w:divsChild>
        <w:div w:id="920528416">
          <w:marLeft w:val="0"/>
          <w:marRight w:val="0"/>
          <w:marTop w:val="0"/>
          <w:marBottom w:val="0"/>
          <w:divBdr>
            <w:top w:val="none" w:sz="0" w:space="0" w:color="auto"/>
            <w:left w:val="none" w:sz="0" w:space="0" w:color="auto"/>
            <w:bottom w:val="none" w:sz="0" w:space="0" w:color="auto"/>
            <w:right w:val="none" w:sz="0" w:space="0" w:color="auto"/>
          </w:divBdr>
          <w:divsChild>
            <w:div w:id="1358894570">
              <w:marLeft w:val="0"/>
              <w:marRight w:val="0"/>
              <w:marTop w:val="0"/>
              <w:marBottom w:val="0"/>
              <w:divBdr>
                <w:top w:val="none" w:sz="0" w:space="0" w:color="auto"/>
                <w:left w:val="none" w:sz="0" w:space="0" w:color="auto"/>
                <w:bottom w:val="none" w:sz="0" w:space="0" w:color="auto"/>
                <w:right w:val="none" w:sz="0" w:space="0" w:color="auto"/>
              </w:divBdr>
              <w:divsChild>
                <w:div w:id="706023907">
                  <w:marLeft w:val="0"/>
                  <w:marRight w:val="0"/>
                  <w:marTop w:val="0"/>
                  <w:marBottom w:val="0"/>
                  <w:divBdr>
                    <w:top w:val="none" w:sz="0" w:space="0" w:color="auto"/>
                    <w:left w:val="none" w:sz="0" w:space="0" w:color="auto"/>
                    <w:bottom w:val="none" w:sz="0" w:space="0" w:color="auto"/>
                    <w:right w:val="none" w:sz="0" w:space="0" w:color="auto"/>
                  </w:divBdr>
                  <w:divsChild>
                    <w:div w:id="67688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916264">
      <w:bodyDiv w:val="1"/>
      <w:marLeft w:val="0"/>
      <w:marRight w:val="0"/>
      <w:marTop w:val="0"/>
      <w:marBottom w:val="0"/>
      <w:divBdr>
        <w:top w:val="none" w:sz="0" w:space="0" w:color="auto"/>
        <w:left w:val="none" w:sz="0" w:space="0" w:color="auto"/>
        <w:bottom w:val="none" w:sz="0" w:space="0" w:color="auto"/>
        <w:right w:val="none" w:sz="0" w:space="0" w:color="auto"/>
      </w:divBdr>
      <w:divsChild>
        <w:div w:id="1008950169">
          <w:marLeft w:val="0"/>
          <w:marRight w:val="0"/>
          <w:marTop w:val="0"/>
          <w:marBottom w:val="0"/>
          <w:divBdr>
            <w:top w:val="none" w:sz="0" w:space="0" w:color="auto"/>
            <w:left w:val="none" w:sz="0" w:space="0" w:color="auto"/>
            <w:bottom w:val="none" w:sz="0" w:space="0" w:color="auto"/>
            <w:right w:val="none" w:sz="0" w:space="0" w:color="auto"/>
          </w:divBdr>
          <w:divsChild>
            <w:div w:id="153495756">
              <w:marLeft w:val="0"/>
              <w:marRight w:val="0"/>
              <w:marTop w:val="0"/>
              <w:marBottom w:val="0"/>
              <w:divBdr>
                <w:top w:val="none" w:sz="0" w:space="0" w:color="auto"/>
                <w:left w:val="none" w:sz="0" w:space="0" w:color="auto"/>
                <w:bottom w:val="none" w:sz="0" w:space="0" w:color="auto"/>
                <w:right w:val="none" w:sz="0" w:space="0" w:color="auto"/>
              </w:divBdr>
              <w:divsChild>
                <w:div w:id="185298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79458">
      <w:bodyDiv w:val="1"/>
      <w:marLeft w:val="0"/>
      <w:marRight w:val="0"/>
      <w:marTop w:val="0"/>
      <w:marBottom w:val="0"/>
      <w:divBdr>
        <w:top w:val="none" w:sz="0" w:space="0" w:color="auto"/>
        <w:left w:val="none" w:sz="0" w:space="0" w:color="auto"/>
        <w:bottom w:val="none" w:sz="0" w:space="0" w:color="auto"/>
        <w:right w:val="none" w:sz="0" w:space="0" w:color="auto"/>
      </w:divBdr>
    </w:div>
    <w:div w:id="772557982">
      <w:bodyDiv w:val="1"/>
      <w:marLeft w:val="0"/>
      <w:marRight w:val="0"/>
      <w:marTop w:val="0"/>
      <w:marBottom w:val="0"/>
      <w:divBdr>
        <w:top w:val="none" w:sz="0" w:space="0" w:color="auto"/>
        <w:left w:val="none" w:sz="0" w:space="0" w:color="auto"/>
        <w:bottom w:val="none" w:sz="0" w:space="0" w:color="auto"/>
        <w:right w:val="none" w:sz="0" w:space="0" w:color="auto"/>
      </w:divBdr>
      <w:divsChild>
        <w:div w:id="216086797">
          <w:marLeft w:val="0"/>
          <w:marRight w:val="0"/>
          <w:marTop w:val="0"/>
          <w:marBottom w:val="0"/>
          <w:divBdr>
            <w:top w:val="none" w:sz="0" w:space="0" w:color="auto"/>
            <w:left w:val="none" w:sz="0" w:space="0" w:color="auto"/>
            <w:bottom w:val="none" w:sz="0" w:space="0" w:color="auto"/>
            <w:right w:val="none" w:sz="0" w:space="0" w:color="auto"/>
          </w:divBdr>
          <w:divsChild>
            <w:div w:id="38824017">
              <w:marLeft w:val="0"/>
              <w:marRight w:val="0"/>
              <w:marTop w:val="0"/>
              <w:marBottom w:val="0"/>
              <w:divBdr>
                <w:top w:val="none" w:sz="0" w:space="0" w:color="auto"/>
                <w:left w:val="none" w:sz="0" w:space="0" w:color="auto"/>
                <w:bottom w:val="none" w:sz="0" w:space="0" w:color="auto"/>
                <w:right w:val="none" w:sz="0" w:space="0" w:color="auto"/>
              </w:divBdr>
              <w:divsChild>
                <w:div w:id="150636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40568">
      <w:bodyDiv w:val="1"/>
      <w:marLeft w:val="0"/>
      <w:marRight w:val="0"/>
      <w:marTop w:val="0"/>
      <w:marBottom w:val="0"/>
      <w:divBdr>
        <w:top w:val="none" w:sz="0" w:space="0" w:color="auto"/>
        <w:left w:val="none" w:sz="0" w:space="0" w:color="auto"/>
        <w:bottom w:val="none" w:sz="0" w:space="0" w:color="auto"/>
        <w:right w:val="none" w:sz="0" w:space="0" w:color="auto"/>
      </w:divBdr>
    </w:div>
    <w:div w:id="783118300">
      <w:bodyDiv w:val="1"/>
      <w:marLeft w:val="0"/>
      <w:marRight w:val="0"/>
      <w:marTop w:val="0"/>
      <w:marBottom w:val="0"/>
      <w:divBdr>
        <w:top w:val="none" w:sz="0" w:space="0" w:color="auto"/>
        <w:left w:val="none" w:sz="0" w:space="0" w:color="auto"/>
        <w:bottom w:val="none" w:sz="0" w:space="0" w:color="auto"/>
        <w:right w:val="none" w:sz="0" w:space="0" w:color="auto"/>
      </w:divBdr>
      <w:divsChild>
        <w:div w:id="1237279455">
          <w:marLeft w:val="0"/>
          <w:marRight w:val="0"/>
          <w:marTop w:val="0"/>
          <w:marBottom w:val="0"/>
          <w:divBdr>
            <w:top w:val="none" w:sz="0" w:space="0" w:color="auto"/>
            <w:left w:val="none" w:sz="0" w:space="0" w:color="auto"/>
            <w:bottom w:val="none" w:sz="0" w:space="0" w:color="auto"/>
            <w:right w:val="none" w:sz="0" w:space="0" w:color="auto"/>
          </w:divBdr>
          <w:divsChild>
            <w:div w:id="1884555592">
              <w:marLeft w:val="0"/>
              <w:marRight w:val="0"/>
              <w:marTop w:val="0"/>
              <w:marBottom w:val="0"/>
              <w:divBdr>
                <w:top w:val="none" w:sz="0" w:space="0" w:color="auto"/>
                <w:left w:val="none" w:sz="0" w:space="0" w:color="auto"/>
                <w:bottom w:val="none" w:sz="0" w:space="0" w:color="auto"/>
                <w:right w:val="none" w:sz="0" w:space="0" w:color="auto"/>
              </w:divBdr>
              <w:divsChild>
                <w:div w:id="547684565">
                  <w:marLeft w:val="0"/>
                  <w:marRight w:val="0"/>
                  <w:marTop w:val="0"/>
                  <w:marBottom w:val="0"/>
                  <w:divBdr>
                    <w:top w:val="none" w:sz="0" w:space="0" w:color="auto"/>
                    <w:left w:val="none" w:sz="0" w:space="0" w:color="auto"/>
                    <w:bottom w:val="none" w:sz="0" w:space="0" w:color="auto"/>
                    <w:right w:val="none" w:sz="0" w:space="0" w:color="auto"/>
                  </w:divBdr>
                </w:div>
              </w:divsChild>
            </w:div>
            <w:div w:id="1357536014">
              <w:marLeft w:val="0"/>
              <w:marRight w:val="0"/>
              <w:marTop w:val="0"/>
              <w:marBottom w:val="0"/>
              <w:divBdr>
                <w:top w:val="none" w:sz="0" w:space="0" w:color="auto"/>
                <w:left w:val="none" w:sz="0" w:space="0" w:color="auto"/>
                <w:bottom w:val="none" w:sz="0" w:space="0" w:color="auto"/>
                <w:right w:val="none" w:sz="0" w:space="0" w:color="auto"/>
              </w:divBdr>
              <w:divsChild>
                <w:div w:id="592319508">
                  <w:marLeft w:val="0"/>
                  <w:marRight w:val="0"/>
                  <w:marTop w:val="0"/>
                  <w:marBottom w:val="0"/>
                  <w:divBdr>
                    <w:top w:val="none" w:sz="0" w:space="0" w:color="auto"/>
                    <w:left w:val="none" w:sz="0" w:space="0" w:color="auto"/>
                    <w:bottom w:val="none" w:sz="0" w:space="0" w:color="auto"/>
                    <w:right w:val="none" w:sz="0" w:space="0" w:color="auto"/>
                  </w:divBdr>
                </w:div>
              </w:divsChild>
            </w:div>
            <w:div w:id="1703247319">
              <w:marLeft w:val="0"/>
              <w:marRight w:val="0"/>
              <w:marTop w:val="0"/>
              <w:marBottom w:val="0"/>
              <w:divBdr>
                <w:top w:val="none" w:sz="0" w:space="0" w:color="auto"/>
                <w:left w:val="none" w:sz="0" w:space="0" w:color="auto"/>
                <w:bottom w:val="none" w:sz="0" w:space="0" w:color="auto"/>
                <w:right w:val="none" w:sz="0" w:space="0" w:color="auto"/>
              </w:divBdr>
              <w:divsChild>
                <w:div w:id="10350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4550">
          <w:marLeft w:val="0"/>
          <w:marRight w:val="0"/>
          <w:marTop w:val="0"/>
          <w:marBottom w:val="0"/>
          <w:divBdr>
            <w:top w:val="none" w:sz="0" w:space="0" w:color="auto"/>
            <w:left w:val="none" w:sz="0" w:space="0" w:color="auto"/>
            <w:bottom w:val="none" w:sz="0" w:space="0" w:color="auto"/>
            <w:right w:val="none" w:sz="0" w:space="0" w:color="auto"/>
          </w:divBdr>
          <w:divsChild>
            <w:div w:id="790637516">
              <w:marLeft w:val="0"/>
              <w:marRight w:val="0"/>
              <w:marTop w:val="0"/>
              <w:marBottom w:val="0"/>
              <w:divBdr>
                <w:top w:val="none" w:sz="0" w:space="0" w:color="auto"/>
                <w:left w:val="none" w:sz="0" w:space="0" w:color="auto"/>
                <w:bottom w:val="none" w:sz="0" w:space="0" w:color="auto"/>
                <w:right w:val="none" w:sz="0" w:space="0" w:color="auto"/>
              </w:divBdr>
            </w:div>
          </w:divsChild>
        </w:div>
        <w:div w:id="1358577300">
          <w:marLeft w:val="0"/>
          <w:marRight w:val="0"/>
          <w:marTop w:val="0"/>
          <w:marBottom w:val="0"/>
          <w:divBdr>
            <w:top w:val="none" w:sz="0" w:space="0" w:color="auto"/>
            <w:left w:val="none" w:sz="0" w:space="0" w:color="auto"/>
            <w:bottom w:val="none" w:sz="0" w:space="0" w:color="auto"/>
            <w:right w:val="none" w:sz="0" w:space="0" w:color="auto"/>
          </w:divBdr>
          <w:divsChild>
            <w:div w:id="9111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25880">
      <w:bodyDiv w:val="1"/>
      <w:marLeft w:val="0"/>
      <w:marRight w:val="0"/>
      <w:marTop w:val="0"/>
      <w:marBottom w:val="0"/>
      <w:divBdr>
        <w:top w:val="none" w:sz="0" w:space="0" w:color="auto"/>
        <w:left w:val="none" w:sz="0" w:space="0" w:color="auto"/>
        <w:bottom w:val="none" w:sz="0" w:space="0" w:color="auto"/>
        <w:right w:val="none" w:sz="0" w:space="0" w:color="auto"/>
      </w:divBdr>
      <w:divsChild>
        <w:div w:id="409501062">
          <w:marLeft w:val="0"/>
          <w:marRight w:val="0"/>
          <w:marTop w:val="0"/>
          <w:marBottom w:val="0"/>
          <w:divBdr>
            <w:top w:val="none" w:sz="0" w:space="0" w:color="auto"/>
            <w:left w:val="none" w:sz="0" w:space="0" w:color="auto"/>
            <w:bottom w:val="none" w:sz="0" w:space="0" w:color="auto"/>
            <w:right w:val="none" w:sz="0" w:space="0" w:color="auto"/>
          </w:divBdr>
          <w:divsChild>
            <w:div w:id="4014615">
              <w:marLeft w:val="0"/>
              <w:marRight w:val="0"/>
              <w:marTop w:val="0"/>
              <w:marBottom w:val="0"/>
              <w:divBdr>
                <w:top w:val="none" w:sz="0" w:space="0" w:color="auto"/>
                <w:left w:val="none" w:sz="0" w:space="0" w:color="auto"/>
                <w:bottom w:val="none" w:sz="0" w:space="0" w:color="auto"/>
                <w:right w:val="none" w:sz="0" w:space="0" w:color="auto"/>
              </w:divBdr>
              <w:divsChild>
                <w:div w:id="8781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8307">
      <w:bodyDiv w:val="1"/>
      <w:marLeft w:val="0"/>
      <w:marRight w:val="0"/>
      <w:marTop w:val="0"/>
      <w:marBottom w:val="0"/>
      <w:divBdr>
        <w:top w:val="none" w:sz="0" w:space="0" w:color="auto"/>
        <w:left w:val="none" w:sz="0" w:space="0" w:color="auto"/>
        <w:bottom w:val="none" w:sz="0" w:space="0" w:color="auto"/>
        <w:right w:val="none" w:sz="0" w:space="0" w:color="auto"/>
      </w:divBdr>
    </w:div>
    <w:div w:id="829562904">
      <w:bodyDiv w:val="1"/>
      <w:marLeft w:val="0"/>
      <w:marRight w:val="0"/>
      <w:marTop w:val="0"/>
      <w:marBottom w:val="0"/>
      <w:divBdr>
        <w:top w:val="none" w:sz="0" w:space="0" w:color="auto"/>
        <w:left w:val="none" w:sz="0" w:space="0" w:color="auto"/>
        <w:bottom w:val="none" w:sz="0" w:space="0" w:color="auto"/>
        <w:right w:val="none" w:sz="0" w:space="0" w:color="auto"/>
      </w:divBdr>
    </w:div>
    <w:div w:id="831608431">
      <w:bodyDiv w:val="1"/>
      <w:marLeft w:val="0"/>
      <w:marRight w:val="0"/>
      <w:marTop w:val="0"/>
      <w:marBottom w:val="0"/>
      <w:divBdr>
        <w:top w:val="none" w:sz="0" w:space="0" w:color="auto"/>
        <w:left w:val="none" w:sz="0" w:space="0" w:color="auto"/>
        <w:bottom w:val="none" w:sz="0" w:space="0" w:color="auto"/>
        <w:right w:val="none" w:sz="0" w:space="0" w:color="auto"/>
      </w:divBdr>
      <w:divsChild>
        <w:div w:id="27219084">
          <w:marLeft w:val="0"/>
          <w:marRight w:val="0"/>
          <w:marTop w:val="0"/>
          <w:marBottom w:val="0"/>
          <w:divBdr>
            <w:top w:val="none" w:sz="0" w:space="0" w:color="auto"/>
            <w:left w:val="none" w:sz="0" w:space="0" w:color="auto"/>
            <w:bottom w:val="none" w:sz="0" w:space="0" w:color="auto"/>
            <w:right w:val="none" w:sz="0" w:space="0" w:color="auto"/>
          </w:divBdr>
          <w:divsChild>
            <w:div w:id="521209493">
              <w:marLeft w:val="0"/>
              <w:marRight w:val="0"/>
              <w:marTop w:val="0"/>
              <w:marBottom w:val="0"/>
              <w:divBdr>
                <w:top w:val="none" w:sz="0" w:space="0" w:color="auto"/>
                <w:left w:val="none" w:sz="0" w:space="0" w:color="auto"/>
                <w:bottom w:val="none" w:sz="0" w:space="0" w:color="auto"/>
                <w:right w:val="none" w:sz="0" w:space="0" w:color="auto"/>
              </w:divBdr>
              <w:divsChild>
                <w:div w:id="1511798852">
                  <w:marLeft w:val="0"/>
                  <w:marRight w:val="0"/>
                  <w:marTop w:val="0"/>
                  <w:marBottom w:val="0"/>
                  <w:divBdr>
                    <w:top w:val="none" w:sz="0" w:space="0" w:color="auto"/>
                    <w:left w:val="none" w:sz="0" w:space="0" w:color="auto"/>
                    <w:bottom w:val="none" w:sz="0" w:space="0" w:color="auto"/>
                    <w:right w:val="none" w:sz="0" w:space="0" w:color="auto"/>
                  </w:divBdr>
                  <w:divsChild>
                    <w:div w:id="20599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75126">
      <w:bodyDiv w:val="1"/>
      <w:marLeft w:val="0"/>
      <w:marRight w:val="0"/>
      <w:marTop w:val="0"/>
      <w:marBottom w:val="0"/>
      <w:divBdr>
        <w:top w:val="none" w:sz="0" w:space="0" w:color="auto"/>
        <w:left w:val="none" w:sz="0" w:space="0" w:color="auto"/>
        <w:bottom w:val="none" w:sz="0" w:space="0" w:color="auto"/>
        <w:right w:val="none" w:sz="0" w:space="0" w:color="auto"/>
      </w:divBdr>
      <w:divsChild>
        <w:div w:id="23947900">
          <w:marLeft w:val="0"/>
          <w:marRight w:val="0"/>
          <w:marTop w:val="0"/>
          <w:marBottom w:val="0"/>
          <w:divBdr>
            <w:top w:val="none" w:sz="0" w:space="0" w:color="auto"/>
            <w:left w:val="none" w:sz="0" w:space="0" w:color="auto"/>
            <w:bottom w:val="none" w:sz="0" w:space="0" w:color="auto"/>
            <w:right w:val="none" w:sz="0" w:space="0" w:color="auto"/>
          </w:divBdr>
          <w:divsChild>
            <w:div w:id="509029169">
              <w:marLeft w:val="0"/>
              <w:marRight w:val="0"/>
              <w:marTop w:val="0"/>
              <w:marBottom w:val="0"/>
              <w:divBdr>
                <w:top w:val="none" w:sz="0" w:space="0" w:color="auto"/>
                <w:left w:val="none" w:sz="0" w:space="0" w:color="auto"/>
                <w:bottom w:val="none" w:sz="0" w:space="0" w:color="auto"/>
                <w:right w:val="none" w:sz="0" w:space="0" w:color="auto"/>
              </w:divBdr>
              <w:divsChild>
                <w:div w:id="1136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01354">
      <w:bodyDiv w:val="1"/>
      <w:marLeft w:val="0"/>
      <w:marRight w:val="0"/>
      <w:marTop w:val="0"/>
      <w:marBottom w:val="0"/>
      <w:divBdr>
        <w:top w:val="none" w:sz="0" w:space="0" w:color="auto"/>
        <w:left w:val="none" w:sz="0" w:space="0" w:color="auto"/>
        <w:bottom w:val="none" w:sz="0" w:space="0" w:color="auto"/>
        <w:right w:val="none" w:sz="0" w:space="0" w:color="auto"/>
      </w:divBdr>
      <w:divsChild>
        <w:div w:id="727723593">
          <w:marLeft w:val="0"/>
          <w:marRight w:val="0"/>
          <w:marTop w:val="0"/>
          <w:marBottom w:val="0"/>
          <w:divBdr>
            <w:top w:val="none" w:sz="0" w:space="0" w:color="auto"/>
            <w:left w:val="none" w:sz="0" w:space="0" w:color="auto"/>
            <w:bottom w:val="none" w:sz="0" w:space="0" w:color="auto"/>
            <w:right w:val="none" w:sz="0" w:space="0" w:color="auto"/>
          </w:divBdr>
          <w:divsChild>
            <w:div w:id="1441334403">
              <w:marLeft w:val="0"/>
              <w:marRight w:val="0"/>
              <w:marTop w:val="0"/>
              <w:marBottom w:val="0"/>
              <w:divBdr>
                <w:top w:val="none" w:sz="0" w:space="0" w:color="auto"/>
                <w:left w:val="none" w:sz="0" w:space="0" w:color="auto"/>
                <w:bottom w:val="none" w:sz="0" w:space="0" w:color="auto"/>
                <w:right w:val="none" w:sz="0" w:space="0" w:color="auto"/>
              </w:divBdr>
              <w:divsChild>
                <w:div w:id="688261880">
                  <w:marLeft w:val="0"/>
                  <w:marRight w:val="0"/>
                  <w:marTop w:val="0"/>
                  <w:marBottom w:val="0"/>
                  <w:divBdr>
                    <w:top w:val="none" w:sz="0" w:space="0" w:color="auto"/>
                    <w:left w:val="none" w:sz="0" w:space="0" w:color="auto"/>
                    <w:bottom w:val="none" w:sz="0" w:space="0" w:color="auto"/>
                    <w:right w:val="none" w:sz="0" w:space="0" w:color="auto"/>
                  </w:divBdr>
                  <w:divsChild>
                    <w:div w:id="17249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373577">
          <w:marLeft w:val="0"/>
          <w:marRight w:val="0"/>
          <w:marTop w:val="0"/>
          <w:marBottom w:val="0"/>
          <w:divBdr>
            <w:top w:val="none" w:sz="0" w:space="0" w:color="auto"/>
            <w:left w:val="none" w:sz="0" w:space="0" w:color="auto"/>
            <w:bottom w:val="none" w:sz="0" w:space="0" w:color="auto"/>
            <w:right w:val="none" w:sz="0" w:space="0" w:color="auto"/>
          </w:divBdr>
          <w:divsChild>
            <w:div w:id="2074152870">
              <w:marLeft w:val="0"/>
              <w:marRight w:val="0"/>
              <w:marTop w:val="0"/>
              <w:marBottom w:val="0"/>
              <w:divBdr>
                <w:top w:val="none" w:sz="0" w:space="0" w:color="auto"/>
                <w:left w:val="none" w:sz="0" w:space="0" w:color="auto"/>
                <w:bottom w:val="none" w:sz="0" w:space="0" w:color="auto"/>
                <w:right w:val="none" w:sz="0" w:space="0" w:color="auto"/>
              </w:divBdr>
              <w:divsChild>
                <w:div w:id="1534266515">
                  <w:marLeft w:val="0"/>
                  <w:marRight w:val="0"/>
                  <w:marTop w:val="0"/>
                  <w:marBottom w:val="0"/>
                  <w:divBdr>
                    <w:top w:val="none" w:sz="0" w:space="0" w:color="auto"/>
                    <w:left w:val="none" w:sz="0" w:space="0" w:color="auto"/>
                    <w:bottom w:val="none" w:sz="0" w:space="0" w:color="auto"/>
                    <w:right w:val="none" w:sz="0" w:space="0" w:color="auto"/>
                  </w:divBdr>
                  <w:divsChild>
                    <w:div w:id="92217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172937">
      <w:bodyDiv w:val="1"/>
      <w:marLeft w:val="0"/>
      <w:marRight w:val="0"/>
      <w:marTop w:val="0"/>
      <w:marBottom w:val="0"/>
      <w:divBdr>
        <w:top w:val="none" w:sz="0" w:space="0" w:color="auto"/>
        <w:left w:val="none" w:sz="0" w:space="0" w:color="auto"/>
        <w:bottom w:val="none" w:sz="0" w:space="0" w:color="auto"/>
        <w:right w:val="none" w:sz="0" w:space="0" w:color="auto"/>
      </w:divBdr>
      <w:divsChild>
        <w:div w:id="2131587458">
          <w:marLeft w:val="0"/>
          <w:marRight w:val="0"/>
          <w:marTop w:val="0"/>
          <w:marBottom w:val="0"/>
          <w:divBdr>
            <w:top w:val="none" w:sz="0" w:space="0" w:color="auto"/>
            <w:left w:val="none" w:sz="0" w:space="0" w:color="auto"/>
            <w:bottom w:val="none" w:sz="0" w:space="0" w:color="auto"/>
            <w:right w:val="none" w:sz="0" w:space="0" w:color="auto"/>
          </w:divBdr>
          <w:divsChild>
            <w:div w:id="1272401332">
              <w:marLeft w:val="0"/>
              <w:marRight w:val="0"/>
              <w:marTop w:val="0"/>
              <w:marBottom w:val="0"/>
              <w:divBdr>
                <w:top w:val="none" w:sz="0" w:space="0" w:color="auto"/>
                <w:left w:val="none" w:sz="0" w:space="0" w:color="auto"/>
                <w:bottom w:val="none" w:sz="0" w:space="0" w:color="auto"/>
                <w:right w:val="none" w:sz="0" w:space="0" w:color="auto"/>
              </w:divBdr>
              <w:divsChild>
                <w:div w:id="1766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0358">
      <w:bodyDiv w:val="1"/>
      <w:marLeft w:val="0"/>
      <w:marRight w:val="0"/>
      <w:marTop w:val="0"/>
      <w:marBottom w:val="0"/>
      <w:divBdr>
        <w:top w:val="none" w:sz="0" w:space="0" w:color="auto"/>
        <w:left w:val="none" w:sz="0" w:space="0" w:color="auto"/>
        <w:bottom w:val="none" w:sz="0" w:space="0" w:color="auto"/>
        <w:right w:val="none" w:sz="0" w:space="0" w:color="auto"/>
      </w:divBdr>
      <w:divsChild>
        <w:div w:id="1581791157">
          <w:marLeft w:val="0"/>
          <w:marRight w:val="0"/>
          <w:marTop w:val="0"/>
          <w:marBottom w:val="0"/>
          <w:divBdr>
            <w:top w:val="none" w:sz="0" w:space="0" w:color="auto"/>
            <w:left w:val="none" w:sz="0" w:space="0" w:color="auto"/>
            <w:bottom w:val="none" w:sz="0" w:space="0" w:color="auto"/>
            <w:right w:val="none" w:sz="0" w:space="0" w:color="auto"/>
          </w:divBdr>
          <w:divsChild>
            <w:div w:id="72246915">
              <w:marLeft w:val="0"/>
              <w:marRight w:val="0"/>
              <w:marTop w:val="0"/>
              <w:marBottom w:val="0"/>
              <w:divBdr>
                <w:top w:val="none" w:sz="0" w:space="0" w:color="auto"/>
                <w:left w:val="none" w:sz="0" w:space="0" w:color="auto"/>
                <w:bottom w:val="none" w:sz="0" w:space="0" w:color="auto"/>
                <w:right w:val="none" w:sz="0" w:space="0" w:color="auto"/>
              </w:divBdr>
              <w:divsChild>
                <w:div w:id="7120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67703">
      <w:bodyDiv w:val="1"/>
      <w:marLeft w:val="0"/>
      <w:marRight w:val="0"/>
      <w:marTop w:val="0"/>
      <w:marBottom w:val="0"/>
      <w:divBdr>
        <w:top w:val="none" w:sz="0" w:space="0" w:color="auto"/>
        <w:left w:val="none" w:sz="0" w:space="0" w:color="auto"/>
        <w:bottom w:val="none" w:sz="0" w:space="0" w:color="auto"/>
        <w:right w:val="none" w:sz="0" w:space="0" w:color="auto"/>
      </w:divBdr>
    </w:div>
    <w:div w:id="868951464">
      <w:bodyDiv w:val="1"/>
      <w:marLeft w:val="0"/>
      <w:marRight w:val="0"/>
      <w:marTop w:val="0"/>
      <w:marBottom w:val="0"/>
      <w:divBdr>
        <w:top w:val="none" w:sz="0" w:space="0" w:color="auto"/>
        <w:left w:val="none" w:sz="0" w:space="0" w:color="auto"/>
        <w:bottom w:val="none" w:sz="0" w:space="0" w:color="auto"/>
        <w:right w:val="none" w:sz="0" w:space="0" w:color="auto"/>
      </w:divBdr>
      <w:divsChild>
        <w:div w:id="544372796">
          <w:marLeft w:val="0"/>
          <w:marRight w:val="0"/>
          <w:marTop w:val="0"/>
          <w:marBottom w:val="0"/>
          <w:divBdr>
            <w:top w:val="none" w:sz="0" w:space="0" w:color="auto"/>
            <w:left w:val="none" w:sz="0" w:space="0" w:color="auto"/>
            <w:bottom w:val="none" w:sz="0" w:space="0" w:color="auto"/>
            <w:right w:val="none" w:sz="0" w:space="0" w:color="auto"/>
          </w:divBdr>
          <w:divsChild>
            <w:div w:id="1176075540">
              <w:marLeft w:val="0"/>
              <w:marRight w:val="0"/>
              <w:marTop w:val="0"/>
              <w:marBottom w:val="0"/>
              <w:divBdr>
                <w:top w:val="none" w:sz="0" w:space="0" w:color="auto"/>
                <w:left w:val="none" w:sz="0" w:space="0" w:color="auto"/>
                <w:bottom w:val="none" w:sz="0" w:space="0" w:color="auto"/>
                <w:right w:val="none" w:sz="0" w:space="0" w:color="auto"/>
              </w:divBdr>
              <w:divsChild>
                <w:div w:id="97622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55713">
      <w:bodyDiv w:val="1"/>
      <w:marLeft w:val="0"/>
      <w:marRight w:val="0"/>
      <w:marTop w:val="0"/>
      <w:marBottom w:val="0"/>
      <w:divBdr>
        <w:top w:val="none" w:sz="0" w:space="0" w:color="auto"/>
        <w:left w:val="none" w:sz="0" w:space="0" w:color="auto"/>
        <w:bottom w:val="none" w:sz="0" w:space="0" w:color="auto"/>
        <w:right w:val="none" w:sz="0" w:space="0" w:color="auto"/>
      </w:divBdr>
    </w:div>
    <w:div w:id="877355445">
      <w:bodyDiv w:val="1"/>
      <w:marLeft w:val="0"/>
      <w:marRight w:val="0"/>
      <w:marTop w:val="0"/>
      <w:marBottom w:val="0"/>
      <w:divBdr>
        <w:top w:val="none" w:sz="0" w:space="0" w:color="auto"/>
        <w:left w:val="none" w:sz="0" w:space="0" w:color="auto"/>
        <w:bottom w:val="none" w:sz="0" w:space="0" w:color="auto"/>
        <w:right w:val="none" w:sz="0" w:space="0" w:color="auto"/>
      </w:divBdr>
      <w:divsChild>
        <w:div w:id="342054819">
          <w:marLeft w:val="0"/>
          <w:marRight w:val="0"/>
          <w:marTop w:val="0"/>
          <w:marBottom w:val="0"/>
          <w:divBdr>
            <w:top w:val="none" w:sz="0" w:space="0" w:color="auto"/>
            <w:left w:val="none" w:sz="0" w:space="0" w:color="auto"/>
            <w:bottom w:val="none" w:sz="0" w:space="0" w:color="auto"/>
            <w:right w:val="none" w:sz="0" w:space="0" w:color="auto"/>
          </w:divBdr>
          <w:divsChild>
            <w:div w:id="1038628398">
              <w:marLeft w:val="0"/>
              <w:marRight w:val="0"/>
              <w:marTop w:val="0"/>
              <w:marBottom w:val="0"/>
              <w:divBdr>
                <w:top w:val="none" w:sz="0" w:space="0" w:color="auto"/>
                <w:left w:val="none" w:sz="0" w:space="0" w:color="auto"/>
                <w:bottom w:val="none" w:sz="0" w:space="0" w:color="auto"/>
                <w:right w:val="none" w:sz="0" w:space="0" w:color="auto"/>
              </w:divBdr>
              <w:divsChild>
                <w:div w:id="11033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99434">
      <w:bodyDiv w:val="1"/>
      <w:marLeft w:val="0"/>
      <w:marRight w:val="0"/>
      <w:marTop w:val="0"/>
      <w:marBottom w:val="0"/>
      <w:divBdr>
        <w:top w:val="none" w:sz="0" w:space="0" w:color="auto"/>
        <w:left w:val="none" w:sz="0" w:space="0" w:color="auto"/>
        <w:bottom w:val="none" w:sz="0" w:space="0" w:color="auto"/>
        <w:right w:val="none" w:sz="0" w:space="0" w:color="auto"/>
      </w:divBdr>
    </w:div>
    <w:div w:id="887105573">
      <w:bodyDiv w:val="1"/>
      <w:marLeft w:val="0"/>
      <w:marRight w:val="0"/>
      <w:marTop w:val="0"/>
      <w:marBottom w:val="0"/>
      <w:divBdr>
        <w:top w:val="none" w:sz="0" w:space="0" w:color="auto"/>
        <w:left w:val="none" w:sz="0" w:space="0" w:color="auto"/>
        <w:bottom w:val="none" w:sz="0" w:space="0" w:color="auto"/>
        <w:right w:val="none" w:sz="0" w:space="0" w:color="auto"/>
      </w:divBdr>
    </w:div>
    <w:div w:id="896933848">
      <w:bodyDiv w:val="1"/>
      <w:marLeft w:val="0"/>
      <w:marRight w:val="0"/>
      <w:marTop w:val="0"/>
      <w:marBottom w:val="0"/>
      <w:divBdr>
        <w:top w:val="none" w:sz="0" w:space="0" w:color="auto"/>
        <w:left w:val="none" w:sz="0" w:space="0" w:color="auto"/>
        <w:bottom w:val="none" w:sz="0" w:space="0" w:color="auto"/>
        <w:right w:val="none" w:sz="0" w:space="0" w:color="auto"/>
      </w:divBdr>
    </w:div>
    <w:div w:id="916935166">
      <w:bodyDiv w:val="1"/>
      <w:marLeft w:val="0"/>
      <w:marRight w:val="0"/>
      <w:marTop w:val="0"/>
      <w:marBottom w:val="0"/>
      <w:divBdr>
        <w:top w:val="none" w:sz="0" w:space="0" w:color="auto"/>
        <w:left w:val="none" w:sz="0" w:space="0" w:color="auto"/>
        <w:bottom w:val="none" w:sz="0" w:space="0" w:color="auto"/>
        <w:right w:val="none" w:sz="0" w:space="0" w:color="auto"/>
      </w:divBdr>
    </w:div>
    <w:div w:id="933366423">
      <w:bodyDiv w:val="1"/>
      <w:marLeft w:val="0"/>
      <w:marRight w:val="0"/>
      <w:marTop w:val="0"/>
      <w:marBottom w:val="0"/>
      <w:divBdr>
        <w:top w:val="none" w:sz="0" w:space="0" w:color="auto"/>
        <w:left w:val="none" w:sz="0" w:space="0" w:color="auto"/>
        <w:bottom w:val="none" w:sz="0" w:space="0" w:color="auto"/>
        <w:right w:val="none" w:sz="0" w:space="0" w:color="auto"/>
      </w:divBdr>
    </w:div>
    <w:div w:id="937517539">
      <w:bodyDiv w:val="1"/>
      <w:marLeft w:val="0"/>
      <w:marRight w:val="0"/>
      <w:marTop w:val="0"/>
      <w:marBottom w:val="0"/>
      <w:divBdr>
        <w:top w:val="none" w:sz="0" w:space="0" w:color="auto"/>
        <w:left w:val="none" w:sz="0" w:space="0" w:color="auto"/>
        <w:bottom w:val="none" w:sz="0" w:space="0" w:color="auto"/>
        <w:right w:val="none" w:sz="0" w:space="0" w:color="auto"/>
      </w:divBdr>
      <w:divsChild>
        <w:div w:id="144200428">
          <w:marLeft w:val="0"/>
          <w:marRight w:val="0"/>
          <w:marTop w:val="0"/>
          <w:marBottom w:val="0"/>
          <w:divBdr>
            <w:top w:val="none" w:sz="0" w:space="0" w:color="auto"/>
            <w:left w:val="none" w:sz="0" w:space="0" w:color="auto"/>
            <w:bottom w:val="none" w:sz="0" w:space="0" w:color="auto"/>
            <w:right w:val="none" w:sz="0" w:space="0" w:color="auto"/>
          </w:divBdr>
          <w:divsChild>
            <w:div w:id="1144783816">
              <w:marLeft w:val="0"/>
              <w:marRight w:val="0"/>
              <w:marTop w:val="0"/>
              <w:marBottom w:val="0"/>
              <w:divBdr>
                <w:top w:val="none" w:sz="0" w:space="0" w:color="auto"/>
                <w:left w:val="none" w:sz="0" w:space="0" w:color="auto"/>
                <w:bottom w:val="none" w:sz="0" w:space="0" w:color="auto"/>
                <w:right w:val="none" w:sz="0" w:space="0" w:color="auto"/>
              </w:divBdr>
              <w:divsChild>
                <w:div w:id="45687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10183">
      <w:bodyDiv w:val="1"/>
      <w:marLeft w:val="0"/>
      <w:marRight w:val="0"/>
      <w:marTop w:val="0"/>
      <w:marBottom w:val="0"/>
      <w:divBdr>
        <w:top w:val="none" w:sz="0" w:space="0" w:color="auto"/>
        <w:left w:val="none" w:sz="0" w:space="0" w:color="auto"/>
        <w:bottom w:val="none" w:sz="0" w:space="0" w:color="auto"/>
        <w:right w:val="none" w:sz="0" w:space="0" w:color="auto"/>
      </w:divBdr>
      <w:divsChild>
        <w:div w:id="1164784922">
          <w:marLeft w:val="0"/>
          <w:marRight w:val="0"/>
          <w:marTop w:val="0"/>
          <w:marBottom w:val="0"/>
          <w:divBdr>
            <w:top w:val="none" w:sz="0" w:space="0" w:color="auto"/>
            <w:left w:val="none" w:sz="0" w:space="0" w:color="auto"/>
            <w:bottom w:val="none" w:sz="0" w:space="0" w:color="auto"/>
            <w:right w:val="none" w:sz="0" w:space="0" w:color="auto"/>
          </w:divBdr>
          <w:divsChild>
            <w:div w:id="428162050">
              <w:marLeft w:val="0"/>
              <w:marRight w:val="0"/>
              <w:marTop w:val="0"/>
              <w:marBottom w:val="0"/>
              <w:divBdr>
                <w:top w:val="none" w:sz="0" w:space="0" w:color="auto"/>
                <w:left w:val="none" w:sz="0" w:space="0" w:color="auto"/>
                <w:bottom w:val="none" w:sz="0" w:space="0" w:color="auto"/>
                <w:right w:val="none" w:sz="0" w:space="0" w:color="auto"/>
              </w:divBdr>
              <w:divsChild>
                <w:div w:id="180242144">
                  <w:marLeft w:val="0"/>
                  <w:marRight w:val="0"/>
                  <w:marTop w:val="0"/>
                  <w:marBottom w:val="0"/>
                  <w:divBdr>
                    <w:top w:val="none" w:sz="0" w:space="0" w:color="auto"/>
                    <w:left w:val="none" w:sz="0" w:space="0" w:color="auto"/>
                    <w:bottom w:val="none" w:sz="0" w:space="0" w:color="auto"/>
                    <w:right w:val="none" w:sz="0" w:space="0" w:color="auto"/>
                  </w:divBdr>
                  <w:divsChild>
                    <w:div w:id="17112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128471">
      <w:bodyDiv w:val="1"/>
      <w:marLeft w:val="0"/>
      <w:marRight w:val="0"/>
      <w:marTop w:val="0"/>
      <w:marBottom w:val="0"/>
      <w:divBdr>
        <w:top w:val="none" w:sz="0" w:space="0" w:color="auto"/>
        <w:left w:val="none" w:sz="0" w:space="0" w:color="auto"/>
        <w:bottom w:val="none" w:sz="0" w:space="0" w:color="auto"/>
        <w:right w:val="none" w:sz="0" w:space="0" w:color="auto"/>
      </w:divBdr>
      <w:divsChild>
        <w:div w:id="421296451">
          <w:marLeft w:val="0"/>
          <w:marRight w:val="0"/>
          <w:marTop w:val="0"/>
          <w:marBottom w:val="0"/>
          <w:divBdr>
            <w:top w:val="none" w:sz="0" w:space="0" w:color="auto"/>
            <w:left w:val="none" w:sz="0" w:space="0" w:color="auto"/>
            <w:bottom w:val="none" w:sz="0" w:space="0" w:color="auto"/>
            <w:right w:val="none" w:sz="0" w:space="0" w:color="auto"/>
          </w:divBdr>
          <w:divsChild>
            <w:div w:id="744380703">
              <w:marLeft w:val="0"/>
              <w:marRight w:val="0"/>
              <w:marTop w:val="0"/>
              <w:marBottom w:val="0"/>
              <w:divBdr>
                <w:top w:val="none" w:sz="0" w:space="0" w:color="auto"/>
                <w:left w:val="none" w:sz="0" w:space="0" w:color="auto"/>
                <w:bottom w:val="none" w:sz="0" w:space="0" w:color="auto"/>
                <w:right w:val="none" w:sz="0" w:space="0" w:color="auto"/>
              </w:divBdr>
              <w:divsChild>
                <w:div w:id="1426222679">
                  <w:marLeft w:val="0"/>
                  <w:marRight w:val="0"/>
                  <w:marTop w:val="0"/>
                  <w:marBottom w:val="0"/>
                  <w:divBdr>
                    <w:top w:val="none" w:sz="0" w:space="0" w:color="auto"/>
                    <w:left w:val="none" w:sz="0" w:space="0" w:color="auto"/>
                    <w:bottom w:val="none" w:sz="0" w:space="0" w:color="auto"/>
                    <w:right w:val="none" w:sz="0" w:space="0" w:color="auto"/>
                  </w:divBdr>
                  <w:divsChild>
                    <w:div w:id="156660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015016">
      <w:bodyDiv w:val="1"/>
      <w:marLeft w:val="0"/>
      <w:marRight w:val="0"/>
      <w:marTop w:val="0"/>
      <w:marBottom w:val="0"/>
      <w:divBdr>
        <w:top w:val="none" w:sz="0" w:space="0" w:color="auto"/>
        <w:left w:val="none" w:sz="0" w:space="0" w:color="auto"/>
        <w:bottom w:val="none" w:sz="0" w:space="0" w:color="auto"/>
        <w:right w:val="none" w:sz="0" w:space="0" w:color="auto"/>
      </w:divBdr>
      <w:divsChild>
        <w:div w:id="1582255354">
          <w:marLeft w:val="0"/>
          <w:marRight w:val="0"/>
          <w:marTop w:val="0"/>
          <w:marBottom w:val="0"/>
          <w:divBdr>
            <w:top w:val="none" w:sz="0" w:space="0" w:color="auto"/>
            <w:left w:val="none" w:sz="0" w:space="0" w:color="auto"/>
            <w:bottom w:val="none" w:sz="0" w:space="0" w:color="auto"/>
            <w:right w:val="none" w:sz="0" w:space="0" w:color="auto"/>
          </w:divBdr>
          <w:divsChild>
            <w:div w:id="1196580900">
              <w:marLeft w:val="0"/>
              <w:marRight w:val="0"/>
              <w:marTop w:val="0"/>
              <w:marBottom w:val="0"/>
              <w:divBdr>
                <w:top w:val="none" w:sz="0" w:space="0" w:color="auto"/>
                <w:left w:val="none" w:sz="0" w:space="0" w:color="auto"/>
                <w:bottom w:val="none" w:sz="0" w:space="0" w:color="auto"/>
                <w:right w:val="none" w:sz="0" w:space="0" w:color="auto"/>
              </w:divBdr>
              <w:divsChild>
                <w:div w:id="862475081">
                  <w:marLeft w:val="0"/>
                  <w:marRight w:val="0"/>
                  <w:marTop w:val="0"/>
                  <w:marBottom w:val="0"/>
                  <w:divBdr>
                    <w:top w:val="none" w:sz="0" w:space="0" w:color="auto"/>
                    <w:left w:val="none" w:sz="0" w:space="0" w:color="auto"/>
                    <w:bottom w:val="none" w:sz="0" w:space="0" w:color="auto"/>
                    <w:right w:val="none" w:sz="0" w:space="0" w:color="auto"/>
                  </w:divBdr>
                  <w:divsChild>
                    <w:div w:id="189589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26115">
      <w:bodyDiv w:val="1"/>
      <w:marLeft w:val="0"/>
      <w:marRight w:val="0"/>
      <w:marTop w:val="0"/>
      <w:marBottom w:val="0"/>
      <w:divBdr>
        <w:top w:val="none" w:sz="0" w:space="0" w:color="auto"/>
        <w:left w:val="none" w:sz="0" w:space="0" w:color="auto"/>
        <w:bottom w:val="none" w:sz="0" w:space="0" w:color="auto"/>
        <w:right w:val="none" w:sz="0" w:space="0" w:color="auto"/>
      </w:divBdr>
    </w:div>
    <w:div w:id="963921529">
      <w:bodyDiv w:val="1"/>
      <w:marLeft w:val="0"/>
      <w:marRight w:val="0"/>
      <w:marTop w:val="0"/>
      <w:marBottom w:val="0"/>
      <w:divBdr>
        <w:top w:val="none" w:sz="0" w:space="0" w:color="auto"/>
        <w:left w:val="none" w:sz="0" w:space="0" w:color="auto"/>
        <w:bottom w:val="none" w:sz="0" w:space="0" w:color="auto"/>
        <w:right w:val="none" w:sz="0" w:space="0" w:color="auto"/>
      </w:divBdr>
      <w:divsChild>
        <w:div w:id="728500466">
          <w:marLeft w:val="0"/>
          <w:marRight w:val="0"/>
          <w:marTop w:val="0"/>
          <w:marBottom w:val="0"/>
          <w:divBdr>
            <w:top w:val="none" w:sz="0" w:space="0" w:color="auto"/>
            <w:left w:val="none" w:sz="0" w:space="0" w:color="auto"/>
            <w:bottom w:val="none" w:sz="0" w:space="0" w:color="auto"/>
            <w:right w:val="none" w:sz="0" w:space="0" w:color="auto"/>
          </w:divBdr>
          <w:divsChild>
            <w:div w:id="121536028">
              <w:marLeft w:val="0"/>
              <w:marRight w:val="0"/>
              <w:marTop w:val="0"/>
              <w:marBottom w:val="0"/>
              <w:divBdr>
                <w:top w:val="none" w:sz="0" w:space="0" w:color="auto"/>
                <w:left w:val="none" w:sz="0" w:space="0" w:color="auto"/>
                <w:bottom w:val="none" w:sz="0" w:space="0" w:color="auto"/>
                <w:right w:val="none" w:sz="0" w:space="0" w:color="auto"/>
              </w:divBdr>
              <w:divsChild>
                <w:div w:id="1583566346">
                  <w:marLeft w:val="0"/>
                  <w:marRight w:val="0"/>
                  <w:marTop w:val="0"/>
                  <w:marBottom w:val="0"/>
                  <w:divBdr>
                    <w:top w:val="none" w:sz="0" w:space="0" w:color="auto"/>
                    <w:left w:val="none" w:sz="0" w:space="0" w:color="auto"/>
                    <w:bottom w:val="none" w:sz="0" w:space="0" w:color="auto"/>
                    <w:right w:val="none" w:sz="0" w:space="0" w:color="auto"/>
                  </w:divBdr>
                  <w:divsChild>
                    <w:div w:id="75643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840801">
      <w:bodyDiv w:val="1"/>
      <w:marLeft w:val="0"/>
      <w:marRight w:val="0"/>
      <w:marTop w:val="0"/>
      <w:marBottom w:val="0"/>
      <w:divBdr>
        <w:top w:val="none" w:sz="0" w:space="0" w:color="auto"/>
        <w:left w:val="none" w:sz="0" w:space="0" w:color="auto"/>
        <w:bottom w:val="none" w:sz="0" w:space="0" w:color="auto"/>
        <w:right w:val="none" w:sz="0" w:space="0" w:color="auto"/>
      </w:divBdr>
    </w:div>
    <w:div w:id="977104674">
      <w:bodyDiv w:val="1"/>
      <w:marLeft w:val="0"/>
      <w:marRight w:val="0"/>
      <w:marTop w:val="0"/>
      <w:marBottom w:val="0"/>
      <w:divBdr>
        <w:top w:val="none" w:sz="0" w:space="0" w:color="auto"/>
        <w:left w:val="none" w:sz="0" w:space="0" w:color="auto"/>
        <w:bottom w:val="none" w:sz="0" w:space="0" w:color="auto"/>
        <w:right w:val="none" w:sz="0" w:space="0" w:color="auto"/>
      </w:divBdr>
      <w:divsChild>
        <w:div w:id="1012031366">
          <w:marLeft w:val="0"/>
          <w:marRight w:val="0"/>
          <w:marTop w:val="0"/>
          <w:marBottom w:val="0"/>
          <w:divBdr>
            <w:top w:val="none" w:sz="0" w:space="0" w:color="auto"/>
            <w:left w:val="none" w:sz="0" w:space="0" w:color="auto"/>
            <w:bottom w:val="none" w:sz="0" w:space="0" w:color="auto"/>
            <w:right w:val="none" w:sz="0" w:space="0" w:color="auto"/>
          </w:divBdr>
          <w:divsChild>
            <w:div w:id="723795363">
              <w:marLeft w:val="0"/>
              <w:marRight w:val="0"/>
              <w:marTop w:val="0"/>
              <w:marBottom w:val="0"/>
              <w:divBdr>
                <w:top w:val="none" w:sz="0" w:space="0" w:color="auto"/>
                <w:left w:val="none" w:sz="0" w:space="0" w:color="auto"/>
                <w:bottom w:val="none" w:sz="0" w:space="0" w:color="auto"/>
                <w:right w:val="none" w:sz="0" w:space="0" w:color="auto"/>
              </w:divBdr>
              <w:divsChild>
                <w:div w:id="1826704791">
                  <w:marLeft w:val="0"/>
                  <w:marRight w:val="0"/>
                  <w:marTop w:val="0"/>
                  <w:marBottom w:val="0"/>
                  <w:divBdr>
                    <w:top w:val="none" w:sz="0" w:space="0" w:color="auto"/>
                    <w:left w:val="none" w:sz="0" w:space="0" w:color="auto"/>
                    <w:bottom w:val="none" w:sz="0" w:space="0" w:color="auto"/>
                    <w:right w:val="none" w:sz="0" w:space="0" w:color="auto"/>
                  </w:divBdr>
                </w:div>
                <w:div w:id="7417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59341">
      <w:bodyDiv w:val="1"/>
      <w:marLeft w:val="0"/>
      <w:marRight w:val="0"/>
      <w:marTop w:val="0"/>
      <w:marBottom w:val="0"/>
      <w:divBdr>
        <w:top w:val="none" w:sz="0" w:space="0" w:color="auto"/>
        <w:left w:val="none" w:sz="0" w:space="0" w:color="auto"/>
        <w:bottom w:val="none" w:sz="0" w:space="0" w:color="auto"/>
        <w:right w:val="none" w:sz="0" w:space="0" w:color="auto"/>
      </w:divBdr>
    </w:div>
    <w:div w:id="995649806">
      <w:bodyDiv w:val="1"/>
      <w:marLeft w:val="0"/>
      <w:marRight w:val="0"/>
      <w:marTop w:val="0"/>
      <w:marBottom w:val="0"/>
      <w:divBdr>
        <w:top w:val="none" w:sz="0" w:space="0" w:color="auto"/>
        <w:left w:val="none" w:sz="0" w:space="0" w:color="auto"/>
        <w:bottom w:val="none" w:sz="0" w:space="0" w:color="auto"/>
        <w:right w:val="none" w:sz="0" w:space="0" w:color="auto"/>
      </w:divBdr>
    </w:div>
    <w:div w:id="998538619">
      <w:bodyDiv w:val="1"/>
      <w:marLeft w:val="0"/>
      <w:marRight w:val="0"/>
      <w:marTop w:val="0"/>
      <w:marBottom w:val="0"/>
      <w:divBdr>
        <w:top w:val="none" w:sz="0" w:space="0" w:color="auto"/>
        <w:left w:val="none" w:sz="0" w:space="0" w:color="auto"/>
        <w:bottom w:val="none" w:sz="0" w:space="0" w:color="auto"/>
        <w:right w:val="none" w:sz="0" w:space="0" w:color="auto"/>
      </w:divBdr>
      <w:divsChild>
        <w:div w:id="677925048">
          <w:marLeft w:val="0"/>
          <w:marRight w:val="0"/>
          <w:marTop w:val="0"/>
          <w:marBottom w:val="0"/>
          <w:divBdr>
            <w:top w:val="none" w:sz="0" w:space="0" w:color="auto"/>
            <w:left w:val="none" w:sz="0" w:space="0" w:color="auto"/>
            <w:bottom w:val="none" w:sz="0" w:space="0" w:color="auto"/>
            <w:right w:val="none" w:sz="0" w:space="0" w:color="auto"/>
          </w:divBdr>
          <w:divsChild>
            <w:div w:id="1714965597">
              <w:marLeft w:val="0"/>
              <w:marRight w:val="0"/>
              <w:marTop w:val="0"/>
              <w:marBottom w:val="0"/>
              <w:divBdr>
                <w:top w:val="none" w:sz="0" w:space="0" w:color="auto"/>
                <w:left w:val="none" w:sz="0" w:space="0" w:color="auto"/>
                <w:bottom w:val="none" w:sz="0" w:space="0" w:color="auto"/>
                <w:right w:val="none" w:sz="0" w:space="0" w:color="auto"/>
              </w:divBdr>
              <w:divsChild>
                <w:div w:id="19627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4468">
      <w:bodyDiv w:val="1"/>
      <w:marLeft w:val="0"/>
      <w:marRight w:val="0"/>
      <w:marTop w:val="0"/>
      <w:marBottom w:val="0"/>
      <w:divBdr>
        <w:top w:val="none" w:sz="0" w:space="0" w:color="auto"/>
        <w:left w:val="none" w:sz="0" w:space="0" w:color="auto"/>
        <w:bottom w:val="none" w:sz="0" w:space="0" w:color="auto"/>
        <w:right w:val="none" w:sz="0" w:space="0" w:color="auto"/>
      </w:divBdr>
    </w:div>
    <w:div w:id="1020349968">
      <w:bodyDiv w:val="1"/>
      <w:marLeft w:val="0"/>
      <w:marRight w:val="0"/>
      <w:marTop w:val="0"/>
      <w:marBottom w:val="0"/>
      <w:divBdr>
        <w:top w:val="none" w:sz="0" w:space="0" w:color="auto"/>
        <w:left w:val="none" w:sz="0" w:space="0" w:color="auto"/>
        <w:bottom w:val="none" w:sz="0" w:space="0" w:color="auto"/>
        <w:right w:val="none" w:sz="0" w:space="0" w:color="auto"/>
      </w:divBdr>
      <w:divsChild>
        <w:div w:id="1329867790">
          <w:marLeft w:val="0"/>
          <w:marRight w:val="0"/>
          <w:marTop w:val="0"/>
          <w:marBottom w:val="0"/>
          <w:divBdr>
            <w:top w:val="none" w:sz="0" w:space="0" w:color="auto"/>
            <w:left w:val="none" w:sz="0" w:space="0" w:color="auto"/>
            <w:bottom w:val="none" w:sz="0" w:space="0" w:color="auto"/>
            <w:right w:val="none" w:sz="0" w:space="0" w:color="auto"/>
          </w:divBdr>
          <w:divsChild>
            <w:div w:id="1755931904">
              <w:marLeft w:val="0"/>
              <w:marRight w:val="0"/>
              <w:marTop w:val="0"/>
              <w:marBottom w:val="0"/>
              <w:divBdr>
                <w:top w:val="none" w:sz="0" w:space="0" w:color="auto"/>
                <w:left w:val="none" w:sz="0" w:space="0" w:color="auto"/>
                <w:bottom w:val="none" w:sz="0" w:space="0" w:color="auto"/>
                <w:right w:val="none" w:sz="0" w:space="0" w:color="auto"/>
              </w:divBdr>
              <w:divsChild>
                <w:div w:id="177431428">
                  <w:marLeft w:val="0"/>
                  <w:marRight w:val="0"/>
                  <w:marTop w:val="0"/>
                  <w:marBottom w:val="0"/>
                  <w:divBdr>
                    <w:top w:val="none" w:sz="0" w:space="0" w:color="auto"/>
                    <w:left w:val="none" w:sz="0" w:space="0" w:color="auto"/>
                    <w:bottom w:val="none" w:sz="0" w:space="0" w:color="auto"/>
                    <w:right w:val="none" w:sz="0" w:space="0" w:color="auto"/>
                  </w:divBdr>
                  <w:divsChild>
                    <w:div w:id="58792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406837">
      <w:bodyDiv w:val="1"/>
      <w:marLeft w:val="0"/>
      <w:marRight w:val="0"/>
      <w:marTop w:val="0"/>
      <w:marBottom w:val="0"/>
      <w:divBdr>
        <w:top w:val="none" w:sz="0" w:space="0" w:color="auto"/>
        <w:left w:val="none" w:sz="0" w:space="0" w:color="auto"/>
        <w:bottom w:val="none" w:sz="0" w:space="0" w:color="auto"/>
        <w:right w:val="none" w:sz="0" w:space="0" w:color="auto"/>
      </w:divBdr>
    </w:div>
    <w:div w:id="1028220836">
      <w:bodyDiv w:val="1"/>
      <w:marLeft w:val="0"/>
      <w:marRight w:val="0"/>
      <w:marTop w:val="0"/>
      <w:marBottom w:val="0"/>
      <w:divBdr>
        <w:top w:val="none" w:sz="0" w:space="0" w:color="auto"/>
        <w:left w:val="none" w:sz="0" w:space="0" w:color="auto"/>
        <w:bottom w:val="none" w:sz="0" w:space="0" w:color="auto"/>
        <w:right w:val="none" w:sz="0" w:space="0" w:color="auto"/>
      </w:divBdr>
    </w:div>
    <w:div w:id="1035033854">
      <w:bodyDiv w:val="1"/>
      <w:marLeft w:val="0"/>
      <w:marRight w:val="0"/>
      <w:marTop w:val="0"/>
      <w:marBottom w:val="0"/>
      <w:divBdr>
        <w:top w:val="none" w:sz="0" w:space="0" w:color="auto"/>
        <w:left w:val="none" w:sz="0" w:space="0" w:color="auto"/>
        <w:bottom w:val="none" w:sz="0" w:space="0" w:color="auto"/>
        <w:right w:val="none" w:sz="0" w:space="0" w:color="auto"/>
      </w:divBdr>
    </w:div>
    <w:div w:id="1036734226">
      <w:bodyDiv w:val="1"/>
      <w:marLeft w:val="0"/>
      <w:marRight w:val="0"/>
      <w:marTop w:val="0"/>
      <w:marBottom w:val="0"/>
      <w:divBdr>
        <w:top w:val="none" w:sz="0" w:space="0" w:color="auto"/>
        <w:left w:val="none" w:sz="0" w:space="0" w:color="auto"/>
        <w:bottom w:val="none" w:sz="0" w:space="0" w:color="auto"/>
        <w:right w:val="none" w:sz="0" w:space="0" w:color="auto"/>
      </w:divBdr>
    </w:div>
    <w:div w:id="1039745798">
      <w:bodyDiv w:val="1"/>
      <w:marLeft w:val="0"/>
      <w:marRight w:val="0"/>
      <w:marTop w:val="0"/>
      <w:marBottom w:val="0"/>
      <w:divBdr>
        <w:top w:val="none" w:sz="0" w:space="0" w:color="auto"/>
        <w:left w:val="none" w:sz="0" w:space="0" w:color="auto"/>
        <w:bottom w:val="none" w:sz="0" w:space="0" w:color="auto"/>
        <w:right w:val="none" w:sz="0" w:space="0" w:color="auto"/>
      </w:divBdr>
      <w:divsChild>
        <w:div w:id="2036617630">
          <w:marLeft w:val="0"/>
          <w:marRight w:val="0"/>
          <w:marTop w:val="0"/>
          <w:marBottom w:val="0"/>
          <w:divBdr>
            <w:top w:val="none" w:sz="0" w:space="0" w:color="auto"/>
            <w:left w:val="none" w:sz="0" w:space="0" w:color="auto"/>
            <w:bottom w:val="none" w:sz="0" w:space="0" w:color="auto"/>
            <w:right w:val="none" w:sz="0" w:space="0" w:color="auto"/>
          </w:divBdr>
          <w:divsChild>
            <w:div w:id="31611897">
              <w:marLeft w:val="0"/>
              <w:marRight w:val="0"/>
              <w:marTop w:val="0"/>
              <w:marBottom w:val="0"/>
              <w:divBdr>
                <w:top w:val="none" w:sz="0" w:space="0" w:color="auto"/>
                <w:left w:val="none" w:sz="0" w:space="0" w:color="auto"/>
                <w:bottom w:val="none" w:sz="0" w:space="0" w:color="auto"/>
                <w:right w:val="none" w:sz="0" w:space="0" w:color="auto"/>
              </w:divBdr>
              <w:divsChild>
                <w:div w:id="2038457438">
                  <w:marLeft w:val="0"/>
                  <w:marRight w:val="0"/>
                  <w:marTop w:val="0"/>
                  <w:marBottom w:val="0"/>
                  <w:divBdr>
                    <w:top w:val="none" w:sz="0" w:space="0" w:color="auto"/>
                    <w:left w:val="none" w:sz="0" w:space="0" w:color="auto"/>
                    <w:bottom w:val="none" w:sz="0" w:space="0" w:color="auto"/>
                    <w:right w:val="none" w:sz="0" w:space="0" w:color="auto"/>
                  </w:divBdr>
                  <w:divsChild>
                    <w:div w:id="36984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641491">
      <w:bodyDiv w:val="1"/>
      <w:marLeft w:val="0"/>
      <w:marRight w:val="0"/>
      <w:marTop w:val="0"/>
      <w:marBottom w:val="0"/>
      <w:divBdr>
        <w:top w:val="none" w:sz="0" w:space="0" w:color="auto"/>
        <w:left w:val="none" w:sz="0" w:space="0" w:color="auto"/>
        <w:bottom w:val="none" w:sz="0" w:space="0" w:color="auto"/>
        <w:right w:val="none" w:sz="0" w:space="0" w:color="auto"/>
      </w:divBdr>
      <w:divsChild>
        <w:div w:id="78332704">
          <w:marLeft w:val="0"/>
          <w:marRight w:val="0"/>
          <w:marTop w:val="0"/>
          <w:marBottom w:val="0"/>
          <w:divBdr>
            <w:top w:val="none" w:sz="0" w:space="0" w:color="auto"/>
            <w:left w:val="none" w:sz="0" w:space="0" w:color="auto"/>
            <w:bottom w:val="none" w:sz="0" w:space="0" w:color="auto"/>
            <w:right w:val="none" w:sz="0" w:space="0" w:color="auto"/>
          </w:divBdr>
          <w:divsChild>
            <w:div w:id="871891421">
              <w:marLeft w:val="0"/>
              <w:marRight w:val="0"/>
              <w:marTop w:val="0"/>
              <w:marBottom w:val="0"/>
              <w:divBdr>
                <w:top w:val="none" w:sz="0" w:space="0" w:color="auto"/>
                <w:left w:val="none" w:sz="0" w:space="0" w:color="auto"/>
                <w:bottom w:val="none" w:sz="0" w:space="0" w:color="auto"/>
                <w:right w:val="none" w:sz="0" w:space="0" w:color="auto"/>
              </w:divBdr>
              <w:divsChild>
                <w:div w:id="1439332018">
                  <w:marLeft w:val="0"/>
                  <w:marRight w:val="0"/>
                  <w:marTop w:val="0"/>
                  <w:marBottom w:val="0"/>
                  <w:divBdr>
                    <w:top w:val="none" w:sz="0" w:space="0" w:color="auto"/>
                    <w:left w:val="none" w:sz="0" w:space="0" w:color="auto"/>
                    <w:bottom w:val="none" w:sz="0" w:space="0" w:color="auto"/>
                    <w:right w:val="none" w:sz="0" w:space="0" w:color="auto"/>
                  </w:divBdr>
                  <w:divsChild>
                    <w:div w:id="129795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223139">
      <w:bodyDiv w:val="1"/>
      <w:marLeft w:val="0"/>
      <w:marRight w:val="0"/>
      <w:marTop w:val="0"/>
      <w:marBottom w:val="0"/>
      <w:divBdr>
        <w:top w:val="none" w:sz="0" w:space="0" w:color="auto"/>
        <w:left w:val="none" w:sz="0" w:space="0" w:color="auto"/>
        <w:bottom w:val="none" w:sz="0" w:space="0" w:color="auto"/>
        <w:right w:val="none" w:sz="0" w:space="0" w:color="auto"/>
      </w:divBdr>
      <w:divsChild>
        <w:div w:id="1597135383">
          <w:marLeft w:val="0"/>
          <w:marRight w:val="0"/>
          <w:marTop w:val="0"/>
          <w:marBottom w:val="0"/>
          <w:divBdr>
            <w:top w:val="none" w:sz="0" w:space="0" w:color="auto"/>
            <w:left w:val="none" w:sz="0" w:space="0" w:color="auto"/>
            <w:bottom w:val="none" w:sz="0" w:space="0" w:color="auto"/>
            <w:right w:val="none" w:sz="0" w:space="0" w:color="auto"/>
          </w:divBdr>
          <w:divsChild>
            <w:div w:id="1980260471">
              <w:marLeft w:val="0"/>
              <w:marRight w:val="0"/>
              <w:marTop w:val="0"/>
              <w:marBottom w:val="0"/>
              <w:divBdr>
                <w:top w:val="none" w:sz="0" w:space="0" w:color="auto"/>
                <w:left w:val="none" w:sz="0" w:space="0" w:color="auto"/>
                <w:bottom w:val="none" w:sz="0" w:space="0" w:color="auto"/>
                <w:right w:val="none" w:sz="0" w:space="0" w:color="auto"/>
              </w:divBdr>
              <w:divsChild>
                <w:div w:id="17519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632047">
      <w:bodyDiv w:val="1"/>
      <w:marLeft w:val="0"/>
      <w:marRight w:val="0"/>
      <w:marTop w:val="0"/>
      <w:marBottom w:val="0"/>
      <w:divBdr>
        <w:top w:val="none" w:sz="0" w:space="0" w:color="auto"/>
        <w:left w:val="none" w:sz="0" w:space="0" w:color="auto"/>
        <w:bottom w:val="none" w:sz="0" w:space="0" w:color="auto"/>
        <w:right w:val="none" w:sz="0" w:space="0" w:color="auto"/>
      </w:divBdr>
    </w:div>
    <w:div w:id="1064992424">
      <w:bodyDiv w:val="1"/>
      <w:marLeft w:val="0"/>
      <w:marRight w:val="0"/>
      <w:marTop w:val="0"/>
      <w:marBottom w:val="0"/>
      <w:divBdr>
        <w:top w:val="none" w:sz="0" w:space="0" w:color="auto"/>
        <w:left w:val="none" w:sz="0" w:space="0" w:color="auto"/>
        <w:bottom w:val="none" w:sz="0" w:space="0" w:color="auto"/>
        <w:right w:val="none" w:sz="0" w:space="0" w:color="auto"/>
      </w:divBdr>
    </w:div>
    <w:div w:id="1066998459">
      <w:bodyDiv w:val="1"/>
      <w:marLeft w:val="0"/>
      <w:marRight w:val="0"/>
      <w:marTop w:val="0"/>
      <w:marBottom w:val="0"/>
      <w:divBdr>
        <w:top w:val="none" w:sz="0" w:space="0" w:color="auto"/>
        <w:left w:val="none" w:sz="0" w:space="0" w:color="auto"/>
        <w:bottom w:val="none" w:sz="0" w:space="0" w:color="auto"/>
        <w:right w:val="none" w:sz="0" w:space="0" w:color="auto"/>
      </w:divBdr>
      <w:divsChild>
        <w:div w:id="650329634">
          <w:marLeft w:val="0"/>
          <w:marRight w:val="0"/>
          <w:marTop w:val="0"/>
          <w:marBottom w:val="0"/>
          <w:divBdr>
            <w:top w:val="none" w:sz="0" w:space="0" w:color="auto"/>
            <w:left w:val="none" w:sz="0" w:space="0" w:color="auto"/>
            <w:bottom w:val="none" w:sz="0" w:space="0" w:color="auto"/>
            <w:right w:val="none" w:sz="0" w:space="0" w:color="auto"/>
          </w:divBdr>
          <w:divsChild>
            <w:div w:id="467403367">
              <w:marLeft w:val="0"/>
              <w:marRight w:val="0"/>
              <w:marTop w:val="0"/>
              <w:marBottom w:val="0"/>
              <w:divBdr>
                <w:top w:val="none" w:sz="0" w:space="0" w:color="auto"/>
                <w:left w:val="none" w:sz="0" w:space="0" w:color="auto"/>
                <w:bottom w:val="none" w:sz="0" w:space="0" w:color="auto"/>
                <w:right w:val="none" w:sz="0" w:space="0" w:color="auto"/>
              </w:divBdr>
              <w:divsChild>
                <w:div w:id="1634755335">
                  <w:marLeft w:val="0"/>
                  <w:marRight w:val="0"/>
                  <w:marTop w:val="0"/>
                  <w:marBottom w:val="0"/>
                  <w:divBdr>
                    <w:top w:val="none" w:sz="0" w:space="0" w:color="auto"/>
                    <w:left w:val="none" w:sz="0" w:space="0" w:color="auto"/>
                    <w:bottom w:val="none" w:sz="0" w:space="0" w:color="auto"/>
                    <w:right w:val="none" w:sz="0" w:space="0" w:color="auto"/>
                  </w:divBdr>
                  <w:divsChild>
                    <w:div w:id="11928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677297">
      <w:bodyDiv w:val="1"/>
      <w:marLeft w:val="0"/>
      <w:marRight w:val="0"/>
      <w:marTop w:val="0"/>
      <w:marBottom w:val="0"/>
      <w:divBdr>
        <w:top w:val="none" w:sz="0" w:space="0" w:color="auto"/>
        <w:left w:val="none" w:sz="0" w:space="0" w:color="auto"/>
        <w:bottom w:val="none" w:sz="0" w:space="0" w:color="auto"/>
        <w:right w:val="none" w:sz="0" w:space="0" w:color="auto"/>
      </w:divBdr>
    </w:div>
    <w:div w:id="1080370678">
      <w:bodyDiv w:val="1"/>
      <w:marLeft w:val="0"/>
      <w:marRight w:val="0"/>
      <w:marTop w:val="0"/>
      <w:marBottom w:val="0"/>
      <w:divBdr>
        <w:top w:val="none" w:sz="0" w:space="0" w:color="auto"/>
        <w:left w:val="none" w:sz="0" w:space="0" w:color="auto"/>
        <w:bottom w:val="none" w:sz="0" w:space="0" w:color="auto"/>
        <w:right w:val="none" w:sz="0" w:space="0" w:color="auto"/>
      </w:divBdr>
      <w:divsChild>
        <w:div w:id="225847437">
          <w:marLeft w:val="0"/>
          <w:marRight w:val="0"/>
          <w:marTop w:val="0"/>
          <w:marBottom w:val="0"/>
          <w:divBdr>
            <w:top w:val="none" w:sz="0" w:space="0" w:color="auto"/>
            <w:left w:val="none" w:sz="0" w:space="0" w:color="auto"/>
            <w:bottom w:val="none" w:sz="0" w:space="0" w:color="auto"/>
            <w:right w:val="none" w:sz="0" w:space="0" w:color="auto"/>
          </w:divBdr>
          <w:divsChild>
            <w:div w:id="1005940220">
              <w:marLeft w:val="0"/>
              <w:marRight w:val="0"/>
              <w:marTop w:val="0"/>
              <w:marBottom w:val="0"/>
              <w:divBdr>
                <w:top w:val="none" w:sz="0" w:space="0" w:color="auto"/>
                <w:left w:val="none" w:sz="0" w:space="0" w:color="auto"/>
                <w:bottom w:val="none" w:sz="0" w:space="0" w:color="auto"/>
                <w:right w:val="none" w:sz="0" w:space="0" w:color="auto"/>
              </w:divBdr>
              <w:divsChild>
                <w:div w:id="6276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041657">
      <w:bodyDiv w:val="1"/>
      <w:marLeft w:val="0"/>
      <w:marRight w:val="0"/>
      <w:marTop w:val="0"/>
      <w:marBottom w:val="0"/>
      <w:divBdr>
        <w:top w:val="none" w:sz="0" w:space="0" w:color="auto"/>
        <w:left w:val="none" w:sz="0" w:space="0" w:color="auto"/>
        <w:bottom w:val="none" w:sz="0" w:space="0" w:color="auto"/>
        <w:right w:val="none" w:sz="0" w:space="0" w:color="auto"/>
      </w:divBdr>
    </w:div>
    <w:div w:id="1101339381">
      <w:bodyDiv w:val="1"/>
      <w:marLeft w:val="0"/>
      <w:marRight w:val="0"/>
      <w:marTop w:val="0"/>
      <w:marBottom w:val="0"/>
      <w:divBdr>
        <w:top w:val="none" w:sz="0" w:space="0" w:color="auto"/>
        <w:left w:val="none" w:sz="0" w:space="0" w:color="auto"/>
        <w:bottom w:val="none" w:sz="0" w:space="0" w:color="auto"/>
        <w:right w:val="none" w:sz="0" w:space="0" w:color="auto"/>
      </w:divBdr>
      <w:divsChild>
        <w:div w:id="1715886745">
          <w:marLeft w:val="0"/>
          <w:marRight w:val="0"/>
          <w:marTop w:val="0"/>
          <w:marBottom w:val="0"/>
          <w:divBdr>
            <w:top w:val="none" w:sz="0" w:space="0" w:color="auto"/>
            <w:left w:val="none" w:sz="0" w:space="0" w:color="auto"/>
            <w:bottom w:val="none" w:sz="0" w:space="0" w:color="auto"/>
            <w:right w:val="none" w:sz="0" w:space="0" w:color="auto"/>
          </w:divBdr>
          <w:divsChild>
            <w:div w:id="237638380">
              <w:marLeft w:val="0"/>
              <w:marRight w:val="0"/>
              <w:marTop w:val="0"/>
              <w:marBottom w:val="0"/>
              <w:divBdr>
                <w:top w:val="none" w:sz="0" w:space="0" w:color="auto"/>
                <w:left w:val="none" w:sz="0" w:space="0" w:color="auto"/>
                <w:bottom w:val="none" w:sz="0" w:space="0" w:color="auto"/>
                <w:right w:val="none" w:sz="0" w:space="0" w:color="auto"/>
              </w:divBdr>
              <w:divsChild>
                <w:div w:id="1439644690">
                  <w:marLeft w:val="0"/>
                  <w:marRight w:val="0"/>
                  <w:marTop w:val="0"/>
                  <w:marBottom w:val="0"/>
                  <w:divBdr>
                    <w:top w:val="none" w:sz="0" w:space="0" w:color="auto"/>
                    <w:left w:val="none" w:sz="0" w:space="0" w:color="auto"/>
                    <w:bottom w:val="none" w:sz="0" w:space="0" w:color="auto"/>
                    <w:right w:val="none" w:sz="0" w:space="0" w:color="auto"/>
                  </w:divBdr>
                  <w:divsChild>
                    <w:div w:id="9827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065417">
      <w:bodyDiv w:val="1"/>
      <w:marLeft w:val="0"/>
      <w:marRight w:val="0"/>
      <w:marTop w:val="0"/>
      <w:marBottom w:val="0"/>
      <w:divBdr>
        <w:top w:val="none" w:sz="0" w:space="0" w:color="auto"/>
        <w:left w:val="none" w:sz="0" w:space="0" w:color="auto"/>
        <w:bottom w:val="none" w:sz="0" w:space="0" w:color="auto"/>
        <w:right w:val="none" w:sz="0" w:space="0" w:color="auto"/>
      </w:divBdr>
      <w:divsChild>
        <w:div w:id="1657957198">
          <w:marLeft w:val="0"/>
          <w:marRight w:val="0"/>
          <w:marTop w:val="0"/>
          <w:marBottom w:val="0"/>
          <w:divBdr>
            <w:top w:val="none" w:sz="0" w:space="0" w:color="auto"/>
            <w:left w:val="none" w:sz="0" w:space="0" w:color="auto"/>
            <w:bottom w:val="none" w:sz="0" w:space="0" w:color="auto"/>
            <w:right w:val="none" w:sz="0" w:space="0" w:color="auto"/>
          </w:divBdr>
          <w:divsChild>
            <w:div w:id="1233079714">
              <w:marLeft w:val="0"/>
              <w:marRight w:val="0"/>
              <w:marTop w:val="0"/>
              <w:marBottom w:val="0"/>
              <w:divBdr>
                <w:top w:val="none" w:sz="0" w:space="0" w:color="auto"/>
                <w:left w:val="none" w:sz="0" w:space="0" w:color="auto"/>
                <w:bottom w:val="none" w:sz="0" w:space="0" w:color="auto"/>
                <w:right w:val="none" w:sz="0" w:space="0" w:color="auto"/>
              </w:divBdr>
              <w:divsChild>
                <w:div w:id="199081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426309">
      <w:bodyDiv w:val="1"/>
      <w:marLeft w:val="0"/>
      <w:marRight w:val="0"/>
      <w:marTop w:val="0"/>
      <w:marBottom w:val="0"/>
      <w:divBdr>
        <w:top w:val="none" w:sz="0" w:space="0" w:color="auto"/>
        <w:left w:val="none" w:sz="0" w:space="0" w:color="auto"/>
        <w:bottom w:val="none" w:sz="0" w:space="0" w:color="auto"/>
        <w:right w:val="none" w:sz="0" w:space="0" w:color="auto"/>
      </w:divBdr>
      <w:divsChild>
        <w:div w:id="653415505">
          <w:marLeft w:val="0"/>
          <w:marRight w:val="0"/>
          <w:marTop w:val="0"/>
          <w:marBottom w:val="0"/>
          <w:divBdr>
            <w:top w:val="none" w:sz="0" w:space="0" w:color="auto"/>
            <w:left w:val="none" w:sz="0" w:space="0" w:color="auto"/>
            <w:bottom w:val="none" w:sz="0" w:space="0" w:color="auto"/>
            <w:right w:val="none" w:sz="0" w:space="0" w:color="auto"/>
          </w:divBdr>
          <w:divsChild>
            <w:div w:id="1616402189">
              <w:marLeft w:val="0"/>
              <w:marRight w:val="0"/>
              <w:marTop w:val="0"/>
              <w:marBottom w:val="0"/>
              <w:divBdr>
                <w:top w:val="none" w:sz="0" w:space="0" w:color="auto"/>
                <w:left w:val="none" w:sz="0" w:space="0" w:color="auto"/>
                <w:bottom w:val="none" w:sz="0" w:space="0" w:color="auto"/>
                <w:right w:val="none" w:sz="0" w:space="0" w:color="auto"/>
              </w:divBdr>
              <w:divsChild>
                <w:div w:id="223025553">
                  <w:marLeft w:val="0"/>
                  <w:marRight w:val="0"/>
                  <w:marTop w:val="0"/>
                  <w:marBottom w:val="0"/>
                  <w:divBdr>
                    <w:top w:val="none" w:sz="0" w:space="0" w:color="auto"/>
                    <w:left w:val="none" w:sz="0" w:space="0" w:color="auto"/>
                    <w:bottom w:val="none" w:sz="0" w:space="0" w:color="auto"/>
                    <w:right w:val="none" w:sz="0" w:space="0" w:color="auto"/>
                  </w:divBdr>
                  <w:divsChild>
                    <w:div w:id="10085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620445">
      <w:bodyDiv w:val="1"/>
      <w:marLeft w:val="0"/>
      <w:marRight w:val="0"/>
      <w:marTop w:val="0"/>
      <w:marBottom w:val="0"/>
      <w:divBdr>
        <w:top w:val="none" w:sz="0" w:space="0" w:color="auto"/>
        <w:left w:val="none" w:sz="0" w:space="0" w:color="auto"/>
        <w:bottom w:val="none" w:sz="0" w:space="0" w:color="auto"/>
        <w:right w:val="none" w:sz="0" w:space="0" w:color="auto"/>
      </w:divBdr>
      <w:divsChild>
        <w:div w:id="73089244">
          <w:marLeft w:val="0"/>
          <w:marRight w:val="0"/>
          <w:marTop w:val="0"/>
          <w:marBottom w:val="0"/>
          <w:divBdr>
            <w:top w:val="none" w:sz="0" w:space="0" w:color="auto"/>
            <w:left w:val="none" w:sz="0" w:space="0" w:color="auto"/>
            <w:bottom w:val="none" w:sz="0" w:space="0" w:color="auto"/>
            <w:right w:val="none" w:sz="0" w:space="0" w:color="auto"/>
          </w:divBdr>
          <w:divsChild>
            <w:div w:id="91902094">
              <w:marLeft w:val="0"/>
              <w:marRight w:val="0"/>
              <w:marTop w:val="0"/>
              <w:marBottom w:val="0"/>
              <w:divBdr>
                <w:top w:val="none" w:sz="0" w:space="0" w:color="auto"/>
                <w:left w:val="none" w:sz="0" w:space="0" w:color="auto"/>
                <w:bottom w:val="none" w:sz="0" w:space="0" w:color="auto"/>
                <w:right w:val="none" w:sz="0" w:space="0" w:color="auto"/>
              </w:divBdr>
              <w:divsChild>
                <w:div w:id="446392236">
                  <w:marLeft w:val="0"/>
                  <w:marRight w:val="0"/>
                  <w:marTop w:val="0"/>
                  <w:marBottom w:val="0"/>
                  <w:divBdr>
                    <w:top w:val="none" w:sz="0" w:space="0" w:color="auto"/>
                    <w:left w:val="none" w:sz="0" w:space="0" w:color="auto"/>
                    <w:bottom w:val="none" w:sz="0" w:space="0" w:color="auto"/>
                    <w:right w:val="none" w:sz="0" w:space="0" w:color="auto"/>
                  </w:divBdr>
                </w:div>
                <w:div w:id="164030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19719">
      <w:bodyDiv w:val="1"/>
      <w:marLeft w:val="0"/>
      <w:marRight w:val="0"/>
      <w:marTop w:val="0"/>
      <w:marBottom w:val="0"/>
      <w:divBdr>
        <w:top w:val="none" w:sz="0" w:space="0" w:color="auto"/>
        <w:left w:val="none" w:sz="0" w:space="0" w:color="auto"/>
        <w:bottom w:val="none" w:sz="0" w:space="0" w:color="auto"/>
        <w:right w:val="none" w:sz="0" w:space="0" w:color="auto"/>
      </w:divBdr>
      <w:divsChild>
        <w:div w:id="1428042544">
          <w:marLeft w:val="0"/>
          <w:marRight w:val="0"/>
          <w:marTop w:val="0"/>
          <w:marBottom w:val="0"/>
          <w:divBdr>
            <w:top w:val="none" w:sz="0" w:space="0" w:color="auto"/>
            <w:left w:val="none" w:sz="0" w:space="0" w:color="auto"/>
            <w:bottom w:val="none" w:sz="0" w:space="0" w:color="auto"/>
            <w:right w:val="none" w:sz="0" w:space="0" w:color="auto"/>
          </w:divBdr>
          <w:divsChild>
            <w:div w:id="1113135004">
              <w:marLeft w:val="0"/>
              <w:marRight w:val="0"/>
              <w:marTop w:val="0"/>
              <w:marBottom w:val="0"/>
              <w:divBdr>
                <w:top w:val="none" w:sz="0" w:space="0" w:color="auto"/>
                <w:left w:val="none" w:sz="0" w:space="0" w:color="auto"/>
                <w:bottom w:val="none" w:sz="0" w:space="0" w:color="auto"/>
                <w:right w:val="none" w:sz="0" w:space="0" w:color="auto"/>
              </w:divBdr>
              <w:divsChild>
                <w:div w:id="57900626">
                  <w:marLeft w:val="0"/>
                  <w:marRight w:val="0"/>
                  <w:marTop w:val="0"/>
                  <w:marBottom w:val="0"/>
                  <w:divBdr>
                    <w:top w:val="none" w:sz="0" w:space="0" w:color="auto"/>
                    <w:left w:val="none" w:sz="0" w:space="0" w:color="auto"/>
                    <w:bottom w:val="none" w:sz="0" w:space="0" w:color="auto"/>
                    <w:right w:val="none" w:sz="0" w:space="0" w:color="auto"/>
                  </w:divBdr>
                  <w:divsChild>
                    <w:div w:id="5585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259878">
      <w:bodyDiv w:val="1"/>
      <w:marLeft w:val="0"/>
      <w:marRight w:val="0"/>
      <w:marTop w:val="0"/>
      <w:marBottom w:val="0"/>
      <w:divBdr>
        <w:top w:val="none" w:sz="0" w:space="0" w:color="auto"/>
        <w:left w:val="none" w:sz="0" w:space="0" w:color="auto"/>
        <w:bottom w:val="none" w:sz="0" w:space="0" w:color="auto"/>
        <w:right w:val="none" w:sz="0" w:space="0" w:color="auto"/>
      </w:divBdr>
      <w:divsChild>
        <w:div w:id="2133673377">
          <w:marLeft w:val="0"/>
          <w:marRight w:val="0"/>
          <w:marTop w:val="0"/>
          <w:marBottom w:val="0"/>
          <w:divBdr>
            <w:top w:val="none" w:sz="0" w:space="0" w:color="auto"/>
            <w:left w:val="none" w:sz="0" w:space="0" w:color="auto"/>
            <w:bottom w:val="none" w:sz="0" w:space="0" w:color="auto"/>
            <w:right w:val="none" w:sz="0" w:space="0" w:color="auto"/>
          </w:divBdr>
          <w:divsChild>
            <w:div w:id="1631085421">
              <w:marLeft w:val="0"/>
              <w:marRight w:val="0"/>
              <w:marTop w:val="0"/>
              <w:marBottom w:val="0"/>
              <w:divBdr>
                <w:top w:val="none" w:sz="0" w:space="0" w:color="auto"/>
                <w:left w:val="none" w:sz="0" w:space="0" w:color="auto"/>
                <w:bottom w:val="none" w:sz="0" w:space="0" w:color="auto"/>
                <w:right w:val="none" w:sz="0" w:space="0" w:color="auto"/>
              </w:divBdr>
              <w:divsChild>
                <w:div w:id="168501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542162">
      <w:bodyDiv w:val="1"/>
      <w:marLeft w:val="0"/>
      <w:marRight w:val="0"/>
      <w:marTop w:val="0"/>
      <w:marBottom w:val="0"/>
      <w:divBdr>
        <w:top w:val="none" w:sz="0" w:space="0" w:color="auto"/>
        <w:left w:val="none" w:sz="0" w:space="0" w:color="auto"/>
        <w:bottom w:val="none" w:sz="0" w:space="0" w:color="auto"/>
        <w:right w:val="none" w:sz="0" w:space="0" w:color="auto"/>
      </w:divBdr>
      <w:divsChild>
        <w:div w:id="994602230">
          <w:marLeft w:val="0"/>
          <w:marRight w:val="0"/>
          <w:marTop w:val="0"/>
          <w:marBottom w:val="0"/>
          <w:divBdr>
            <w:top w:val="none" w:sz="0" w:space="0" w:color="auto"/>
            <w:left w:val="none" w:sz="0" w:space="0" w:color="auto"/>
            <w:bottom w:val="none" w:sz="0" w:space="0" w:color="auto"/>
            <w:right w:val="none" w:sz="0" w:space="0" w:color="auto"/>
          </w:divBdr>
          <w:divsChild>
            <w:div w:id="976880732">
              <w:marLeft w:val="0"/>
              <w:marRight w:val="0"/>
              <w:marTop w:val="0"/>
              <w:marBottom w:val="0"/>
              <w:divBdr>
                <w:top w:val="none" w:sz="0" w:space="0" w:color="auto"/>
                <w:left w:val="none" w:sz="0" w:space="0" w:color="auto"/>
                <w:bottom w:val="none" w:sz="0" w:space="0" w:color="auto"/>
                <w:right w:val="none" w:sz="0" w:space="0" w:color="auto"/>
              </w:divBdr>
              <w:divsChild>
                <w:div w:id="417100262">
                  <w:marLeft w:val="0"/>
                  <w:marRight w:val="0"/>
                  <w:marTop w:val="0"/>
                  <w:marBottom w:val="0"/>
                  <w:divBdr>
                    <w:top w:val="none" w:sz="0" w:space="0" w:color="auto"/>
                    <w:left w:val="none" w:sz="0" w:space="0" w:color="auto"/>
                    <w:bottom w:val="none" w:sz="0" w:space="0" w:color="auto"/>
                    <w:right w:val="none" w:sz="0" w:space="0" w:color="auto"/>
                  </w:divBdr>
                </w:div>
              </w:divsChild>
            </w:div>
            <w:div w:id="681591632">
              <w:marLeft w:val="0"/>
              <w:marRight w:val="0"/>
              <w:marTop w:val="0"/>
              <w:marBottom w:val="0"/>
              <w:divBdr>
                <w:top w:val="none" w:sz="0" w:space="0" w:color="auto"/>
                <w:left w:val="none" w:sz="0" w:space="0" w:color="auto"/>
                <w:bottom w:val="none" w:sz="0" w:space="0" w:color="auto"/>
                <w:right w:val="none" w:sz="0" w:space="0" w:color="auto"/>
              </w:divBdr>
              <w:divsChild>
                <w:div w:id="1152647519">
                  <w:marLeft w:val="0"/>
                  <w:marRight w:val="0"/>
                  <w:marTop w:val="0"/>
                  <w:marBottom w:val="0"/>
                  <w:divBdr>
                    <w:top w:val="none" w:sz="0" w:space="0" w:color="auto"/>
                    <w:left w:val="none" w:sz="0" w:space="0" w:color="auto"/>
                    <w:bottom w:val="none" w:sz="0" w:space="0" w:color="auto"/>
                    <w:right w:val="none" w:sz="0" w:space="0" w:color="auto"/>
                  </w:divBdr>
                </w:div>
              </w:divsChild>
            </w:div>
            <w:div w:id="1691952569">
              <w:marLeft w:val="0"/>
              <w:marRight w:val="0"/>
              <w:marTop w:val="0"/>
              <w:marBottom w:val="0"/>
              <w:divBdr>
                <w:top w:val="none" w:sz="0" w:space="0" w:color="auto"/>
                <w:left w:val="none" w:sz="0" w:space="0" w:color="auto"/>
                <w:bottom w:val="none" w:sz="0" w:space="0" w:color="auto"/>
                <w:right w:val="none" w:sz="0" w:space="0" w:color="auto"/>
              </w:divBdr>
              <w:divsChild>
                <w:div w:id="1647708643">
                  <w:marLeft w:val="0"/>
                  <w:marRight w:val="0"/>
                  <w:marTop w:val="0"/>
                  <w:marBottom w:val="0"/>
                  <w:divBdr>
                    <w:top w:val="none" w:sz="0" w:space="0" w:color="auto"/>
                    <w:left w:val="none" w:sz="0" w:space="0" w:color="auto"/>
                    <w:bottom w:val="none" w:sz="0" w:space="0" w:color="auto"/>
                    <w:right w:val="none" w:sz="0" w:space="0" w:color="auto"/>
                  </w:divBdr>
                </w:div>
              </w:divsChild>
            </w:div>
            <w:div w:id="1727954475">
              <w:marLeft w:val="0"/>
              <w:marRight w:val="0"/>
              <w:marTop w:val="0"/>
              <w:marBottom w:val="0"/>
              <w:divBdr>
                <w:top w:val="none" w:sz="0" w:space="0" w:color="auto"/>
                <w:left w:val="none" w:sz="0" w:space="0" w:color="auto"/>
                <w:bottom w:val="none" w:sz="0" w:space="0" w:color="auto"/>
                <w:right w:val="none" w:sz="0" w:space="0" w:color="auto"/>
              </w:divBdr>
              <w:divsChild>
                <w:div w:id="1024137807">
                  <w:marLeft w:val="0"/>
                  <w:marRight w:val="0"/>
                  <w:marTop w:val="0"/>
                  <w:marBottom w:val="0"/>
                  <w:divBdr>
                    <w:top w:val="none" w:sz="0" w:space="0" w:color="auto"/>
                    <w:left w:val="none" w:sz="0" w:space="0" w:color="auto"/>
                    <w:bottom w:val="none" w:sz="0" w:space="0" w:color="auto"/>
                    <w:right w:val="none" w:sz="0" w:space="0" w:color="auto"/>
                  </w:divBdr>
                </w:div>
              </w:divsChild>
            </w:div>
            <w:div w:id="1037000002">
              <w:marLeft w:val="0"/>
              <w:marRight w:val="0"/>
              <w:marTop w:val="0"/>
              <w:marBottom w:val="0"/>
              <w:divBdr>
                <w:top w:val="none" w:sz="0" w:space="0" w:color="auto"/>
                <w:left w:val="none" w:sz="0" w:space="0" w:color="auto"/>
                <w:bottom w:val="none" w:sz="0" w:space="0" w:color="auto"/>
                <w:right w:val="none" w:sz="0" w:space="0" w:color="auto"/>
              </w:divBdr>
              <w:divsChild>
                <w:div w:id="175015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03046">
      <w:bodyDiv w:val="1"/>
      <w:marLeft w:val="0"/>
      <w:marRight w:val="0"/>
      <w:marTop w:val="0"/>
      <w:marBottom w:val="0"/>
      <w:divBdr>
        <w:top w:val="none" w:sz="0" w:space="0" w:color="auto"/>
        <w:left w:val="none" w:sz="0" w:space="0" w:color="auto"/>
        <w:bottom w:val="none" w:sz="0" w:space="0" w:color="auto"/>
        <w:right w:val="none" w:sz="0" w:space="0" w:color="auto"/>
      </w:divBdr>
      <w:divsChild>
        <w:div w:id="1022050994">
          <w:marLeft w:val="0"/>
          <w:marRight w:val="0"/>
          <w:marTop w:val="0"/>
          <w:marBottom w:val="0"/>
          <w:divBdr>
            <w:top w:val="none" w:sz="0" w:space="0" w:color="auto"/>
            <w:left w:val="none" w:sz="0" w:space="0" w:color="auto"/>
            <w:bottom w:val="none" w:sz="0" w:space="0" w:color="auto"/>
            <w:right w:val="none" w:sz="0" w:space="0" w:color="auto"/>
          </w:divBdr>
          <w:divsChild>
            <w:div w:id="296298697">
              <w:marLeft w:val="0"/>
              <w:marRight w:val="0"/>
              <w:marTop w:val="0"/>
              <w:marBottom w:val="0"/>
              <w:divBdr>
                <w:top w:val="none" w:sz="0" w:space="0" w:color="auto"/>
                <w:left w:val="none" w:sz="0" w:space="0" w:color="auto"/>
                <w:bottom w:val="none" w:sz="0" w:space="0" w:color="auto"/>
                <w:right w:val="none" w:sz="0" w:space="0" w:color="auto"/>
              </w:divBdr>
              <w:divsChild>
                <w:div w:id="193548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209498">
      <w:bodyDiv w:val="1"/>
      <w:marLeft w:val="0"/>
      <w:marRight w:val="0"/>
      <w:marTop w:val="0"/>
      <w:marBottom w:val="0"/>
      <w:divBdr>
        <w:top w:val="none" w:sz="0" w:space="0" w:color="auto"/>
        <w:left w:val="none" w:sz="0" w:space="0" w:color="auto"/>
        <w:bottom w:val="none" w:sz="0" w:space="0" w:color="auto"/>
        <w:right w:val="none" w:sz="0" w:space="0" w:color="auto"/>
      </w:divBdr>
      <w:divsChild>
        <w:div w:id="611476489">
          <w:marLeft w:val="0"/>
          <w:marRight w:val="0"/>
          <w:marTop w:val="0"/>
          <w:marBottom w:val="0"/>
          <w:divBdr>
            <w:top w:val="none" w:sz="0" w:space="0" w:color="auto"/>
            <w:left w:val="none" w:sz="0" w:space="0" w:color="auto"/>
            <w:bottom w:val="none" w:sz="0" w:space="0" w:color="auto"/>
            <w:right w:val="none" w:sz="0" w:space="0" w:color="auto"/>
          </w:divBdr>
          <w:divsChild>
            <w:div w:id="301690145">
              <w:marLeft w:val="0"/>
              <w:marRight w:val="0"/>
              <w:marTop w:val="0"/>
              <w:marBottom w:val="0"/>
              <w:divBdr>
                <w:top w:val="none" w:sz="0" w:space="0" w:color="auto"/>
                <w:left w:val="none" w:sz="0" w:space="0" w:color="auto"/>
                <w:bottom w:val="none" w:sz="0" w:space="0" w:color="auto"/>
                <w:right w:val="none" w:sz="0" w:space="0" w:color="auto"/>
              </w:divBdr>
              <w:divsChild>
                <w:div w:id="91882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20136">
      <w:bodyDiv w:val="1"/>
      <w:marLeft w:val="0"/>
      <w:marRight w:val="0"/>
      <w:marTop w:val="0"/>
      <w:marBottom w:val="0"/>
      <w:divBdr>
        <w:top w:val="none" w:sz="0" w:space="0" w:color="auto"/>
        <w:left w:val="none" w:sz="0" w:space="0" w:color="auto"/>
        <w:bottom w:val="none" w:sz="0" w:space="0" w:color="auto"/>
        <w:right w:val="none" w:sz="0" w:space="0" w:color="auto"/>
      </w:divBdr>
      <w:divsChild>
        <w:div w:id="1545168541">
          <w:marLeft w:val="0"/>
          <w:marRight w:val="0"/>
          <w:marTop w:val="0"/>
          <w:marBottom w:val="0"/>
          <w:divBdr>
            <w:top w:val="none" w:sz="0" w:space="0" w:color="auto"/>
            <w:left w:val="none" w:sz="0" w:space="0" w:color="auto"/>
            <w:bottom w:val="none" w:sz="0" w:space="0" w:color="auto"/>
            <w:right w:val="none" w:sz="0" w:space="0" w:color="auto"/>
          </w:divBdr>
          <w:divsChild>
            <w:div w:id="1928223492">
              <w:marLeft w:val="0"/>
              <w:marRight w:val="0"/>
              <w:marTop w:val="0"/>
              <w:marBottom w:val="0"/>
              <w:divBdr>
                <w:top w:val="none" w:sz="0" w:space="0" w:color="auto"/>
                <w:left w:val="none" w:sz="0" w:space="0" w:color="auto"/>
                <w:bottom w:val="none" w:sz="0" w:space="0" w:color="auto"/>
                <w:right w:val="none" w:sz="0" w:space="0" w:color="auto"/>
              </w:divBdr>
              <w:divsChild>
                <w:div w:id="6831321">
                  <w:marLeft w:val="0"/>
                  <w:marRight w:val="0"/>
                  <w:marTop w:val="0"/>
                  <w:marBottom w:val="0"/>
                  <w:divBdr>
                    <w:top w:val="none" w:sz="0" w:space="0" w:color="auto"/>
                    <w:left w:val="none" w:sz="0" w:space="0" w:color="auto"/>
                    <w:bottom w:val="none" w:sz="0" w:space="0" w:color="auto"/>
                    <w:right w:val="none" w:sz="0" w:space="0" w:color="auto"/>
                  </w:divBdr>
                  <w:divsChild>
                    <w:div w:id="122402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292010">
      <w:bodyDiv w:val="1"/>
      <w:marLeft w:val="0"/>
      <w:marRight w:val="0"/>
      <w:marTop w:val="0"/>
      <w:marBottom w:val="0"/>
      <w:divBdr>
        <w:top w:val="none" w:sz="0" w:space="0" w:color="auto"/>
        <w:left w:val="none" w:sz="0" w:space="0" w:color="auto"/>
        <w:bottom w:val="none" w:sz="0" w:space="0" w:color="auto"/>
        <w:right w:val="none" w:sz="0" w:space="0" w:color="auto"/>
      </w:divBdr>
      <w:divsChild>
        <w:div w:id="469859158">
          <w:marLeft w:val="0"/>
          <w:marRight w:val="0"/>
          <w:marTop w:val="0"/>
          <w:marBottom w:val="0"/>
          <w:divBdr>
            <w:top w:val="none" w:sz="0" w:space="0" w:color="auto"/>
            <w:left w:val="none" w:sz="0" w:space="0" w:color="auto"/>
            <w:bottom w:val="none" w:sz="0" w:space="0" w:color="auto"/>
            <w:right w:val="none" w:sz="0" w:space="0" w:color="auto"/>
          </w:divBdr>
          <w:divsChild>
            <w:div w:id="1833832520">
              <w:marLeft w:val="0"/>
              <w:marRight w:val="0"/>
              <w:marTop w:val="0"/>
              <w:marBottom w:val="0"/>
              <w:divBdr>
                <w:top w:val="none" w:sz="0" w:space="0" w:color="auto"/>
                <w:left w:val="none" w:sz="0" w:space="0" w:color="auto"/>
                <w:bottom w:val="none" w:sz="0" w:space="0" w:color="auto"/>
                <w:right w:val="none" w:sz="0" w:space="0" w:color="auto"/>
              </w:divBdr>
              <w:divsChild>
                <w:div w:id="200084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5409">
      <w:bodyDiv w:val="1"/>
      <w:marLeft w:val="0"/>
      <w:marRight w:val="0"/>
      <w:marTop w:val="0"/>
      <w:marBottom w:val="0"/>
      <w:divBdr>
        <w:top w:val="none" w:sz="0" w:space="0" w:color="auto"/>
        <w:left w:val="none" w:sz="0" w:space="0" w:color="auto"/>
        <w:bottom w:val="none" w:sz="0" w:space="0" w:color="auto"/>
        <w:right w:val="none" w:sz="0" w:space="0" w:color="auto"/>
      </w:divBdr>
      <w:divsChild>
        <w:div w:id="1188762203">
          <w:marLeft w:val="0"/>
          <w:marRight w:val="0"/>
          <w:marTop w:val="0"/>
          <w:marBottom w:val="0"/>
          <w:divBdr>
            <w:top w:val="none" w:sz="0" w:space="0" w:color="auto"/>
            <w:left w:val="none" w:sz="0" w:space="0" w:color="auto"/>
            <w:bottom w:val="none" w:sz="0" w:space="0" w:color="auto"/>
            <w:right w:val="none" w:sz="0" w:space="0" w:color="auto"/>
          </w:divBdr>
          <w:divsChild>
            <w:div w:id="244151793">
              <w:marLeft w:val="0"/>
              <w:marRight w:val="0"/>
              <w:marTop w:val="0"/>
              <w:marBottom w:val="0"/>
              <w:divBdr>
                <w:top w:val="none" w:sz="0" w:space="0" w:color="auto"/>
                <w:left w:val="none" w:sz="0" w:space="0" w:color="auto"/>
                <w:bottom w:val="none" w:sz="0" w:space="0" w:color="auto"/>
                <w:right w:val="none" w:sz="0" w:space="0" w:color="auto"/>
              </w:divBdr>
              <w:divsChild>
                <w:div w:id="466581586">
                  <w:marLeft w:val="0"/>
                  <w:marRight w:val="0"/>
                  <w:marTop w:val="0"/>
                  <w:marBottom w:val="0"/>
                  <w:divBdr>
                    <w:top w:val="none" w:sz="0" w:space="0" w:color="auto"/>
                    <w:left w:val="none" w:sz="0" w:space="0" w:color="auto"/>
                    <w:bottom w:val="none" w:sz="0" w:space="0" w:color="auto"/>
                    <w:right w:val="none" w:sz="0" w:space="0" w:color="auto"/>
                  </w:divBdr>
                  <w:divsChild>
                    <w:div w:id="202467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67755">
      <w:bodyDiv w:val="1"/>
      <w:marLeft w:val="0"/>
      <w:marRight w:val="0"/>
      <w:marTop w:val="0"/>
      <w:marBottom w:val="0"/>
      <w:divBdr>
        <w:top w:val="none" w:sz="0" w:space="0" w:color="auto"/>
        <w:left w:val="none" w:sz="0" w:space="0" w:color="auto"/>
        <w:bottom w:val="none" w:sz="0" w:space="0" w:color="auto"/>
        <w:right w:val="none" w:sz="0" w:space="0" w:color="auto"/>
      </w:divBdr>
      <w:divsChild>
        <w:div w:id="376123504">
          <w:marLeft w:val="0"/>
          <w:marRight w:val="0"/>
          <w:marTop w:val="0"/>
          <w:marBottom w:val="0"/>
          <w:divBdr>
            <w:top w:val="none" w:sz="0" w:space="0" w:color="auto"/>
            <w:left w:val="none" w:sz="0" w:space="0" w:color="auto"/>
            <w:bottom w:val="none" w:sz="0" w:space="0" w:color="auto"/>
            <w:right w:val="none" w:sz="0" w:space="0" w:color="auto"/>
          </w:divBdr>
          <w:divsChild>
            <w:div w:id="166403565">
              <w:marLeft w:val="0"/>
              <w:marRight w:val="0"/>
              <w:marTop w:val="0"/>
              <w:marBottom w:val="0"/>
              <w:divBdr>
                <w:top w:val="none" w:sz="0" w:space="0" w:color="auto"/>
                <w:left w:val="none" w:sz="0" w:space="0" w:color="auto"/>
                <w:bottom w:val="none" w:sz="0" w:space="0" w:color="auto"/>
                <w:right w:val="none" w:sz="0" w:space="0" w:color="auto"/>
              </w:divBdr>
              <w:divsChild>
                <w:div w:id="219023064">
                  <w:marLeft w:val="0"/>
                  <w:marRight w:val="0"/>
                  <w:marTop w:val="0"/>
                  <w:marBottom w:val="0"/>
                  <w:divBdr>
                    <w:top w:val="none" w:sz="0" w:space="0" w:color="auto"/>
                    <w:left w:val="none" w:sz="0" w:space="0" w:color="auto"/>
                    <w:bottom w:val="none" w:sz="0" w:space="0" w:color="auto"/>
                    <w:right w:val="none" w:sz="0" w:space="0" w:color="auto"/>
                  </w:divBdr>
                  <w:divsChild>
                    <w:div w:id="71797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16791">
      <w:bodyDiv w:val="1"/>
      <w:marLeft w:val="0"/>
      <w:marRight w:val="0"/>
      <w:marTop w:val="0"/>
      <w:marBottom w:val="0"/>
      <w:divBdr>
        <w:top w:val="none" w:sz="0" w:space="0" w:color="auto"/>
        <w:left w:val="none" w:sz="0" w:space="0" w:color="auto"/>
        <w:bottom w:val="none" w:sz="0" w:space="0" w:color="auto"/>
        <w:right w:val="none" w:sz="0" w:space="0" w:color="auto"/>
      </w:divBdr>
    </w:div>
    <w:div w:id="1167941113">
      <w:bodyDiv w:val="1"/>
      <w:marLeft w:val="0"/>
      <w:marRight w:val="0"/>
      <w:marTop w:val="0"/>
      <w:marBottom w:val="0"/>
      <w:divBdr>
        <w:top w:val="none" w:sz="0" w:space="0" w:color="auto"/>
        <w:left w:val="none" w:sz="0" w:space="0" w:color="auto"/>
        <w:bottom w:val="none" w:sz="0" w:space="0" w:color="auto"/>
        <w:right w:val="none" w:sz="0" w:space="0" w:color="auto"/>
      </w:divBdr>
    </w:div>
    <w:div w:id="1170826677">
      <w:bodyDiv w:val="1"/>
      <w:marLeft w:val="0"/>
      <w:marRight w:val="0"/>
      <w:marTop w:val="0"/>
      <w:marBottom w:val="0"/>
      <w:divBdr>
        <w:top w:val="none" w:sz="0" w:space="0" w:color="auto"/>
        <w:left w:val="none" w:sz="0" w:space="0" w:color="auto"/>
        <w:bottom w:val="none" w:sz="0" w:space="0" w:color="auto"/>
        <w:right w:val="none" w:sz="0" w:space="0" w:color="auto"/>
      </w:divBdr>
    </w:div>
    <w:div w:id="1173883499">
      <w:bodyDiv w:val="1"/>
      <w:marLeft w:val="0"/>
      <w:marRight w:val="0"/>
      <w:marTop w:val="0"/>
      <w:marBottom w:val="0"/>
      <w:divBdr>
        <w:top w:val="none" w:sz="0" w:space="0" w:color="auto"/>
        <w:left w:val="none" w:sz="0" w:space="0" w:color="auto"/>
        <w:bottom w:val="none" w:sz="0" w:space="0" w:color="auto"/>
        <w:right w:val="none" w:sz="0" w:space="0" w:color="auto"/>
      </w:divBdr>
      <w:divsChild>
        <w:div w:id="822552277">
          <w:marLeft w:val="0"/>
          <w:marRight w:val="0"/>
          <w:marTop w:val="0"/>
          <w:marBottom w:val="0"/>
          <w:divBdr>
            <w:top w:val="none" w:sz="0" w:space="0" w:color="auto"/>
            <w:left w:val="none" w:sz="0" w:space="0" w:color="auto"/>
            <w:bottom w:val="none" w:sz="0" w:space="0" w:color="auto"/>
            <w:right w:val="none" w:sz="0" w:space="0" w:color="auto"/>
          </w:divBdr>
          <w:divsChild>
            <w:div w:id="1824544342">
              <w:marLeft w:val="0"/>
              <w:marRight w:val="0"/>
              <w:marTop w:val="0"/>
              <w:marBottom w:val="0"/>
              <w:divBdr>
                <w:top w:val="none" w:sz="0" w:space="0" w:color="auto"/>
                <w:left w:val="none" w:sz="0" w:space="0" w:color="auto"/>
                <w:bottom w:val="none" w:sz="0" w:space="0" w:color="auto"/>
                <w:right w:val="none" w:sz="0" w:space="0" w:color="auto"/>
              </w:divBdr>
              <w:divsChild>
                <w:div w:id="1512335870">
                  <w:marLeft w:val="0"/>
                  <w:marRight w:val="0"/>
                  <w:marTop w:val="0"/>
                  <w:marBottom w:val="0"/>
                  <w:divBdr>
                    <w:top w:val="none" w:sz="0" w:space="0" w:color="auto"/>
                    <w:left w:val="none" w:sz="0" w:space="0" w:color="auto"/>
                    <w:bottom w:val="none" w:sz="0" w:space="0" w:color="auto"/>
                    <w:right w:val="none" w:sz="0" w:space="0" w:color="auto"/>
                  </w:divBdr>
                  <w:divsChild>
                    <w:div w:id="202539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010292">
      <w:bodyDiv w:val="1"/>
      <w:marLeft w:val="0"/>
      <w:marRight w:val="0"/>
      <w:marTop w:val="0"/>
      <w:marBottom w:val="0"/>
      <w:divBdr>
        <w:top w:val="none" w:sz="0" w:space="0" w:color="auto"/>
        <w:left w:val="none" w:sz="0" w:space="0" w:color="auto"/>
        <w:bottom w:val="none" w:sz="0" w:space="0" w:color="auto"/>
        <w:right w:val="none" w:sz="0" w:space="0" w:color="auto"/>
      </w:divBdr>
      <w:divsChild>
        <w:div w:id="1929002831">
          <w:marLeft w:val="0"/>
          <w:marRight w:val="0"/>
          <w:marTop w:val="0"/>
          <w:marBottom w:val="0"/>
          <w:divBdr>
            <w:top w:val="none" w:sz="0" w:space="0" w:color="auto"/>
            <w:left w:val="none" w:sz="0" w:space="0" w:color="auto"/>
            <w:bottom w:val="none" w:sz="0" w:space="0" w:color="auto"/>
            <w:right w:val="none" w:sz="0" w:space="0" w:color="auto"/>
          </w:divBdr>
          <w:divsChild>
            <w:div w:id="378745012">
              <w:marLeft w:val="0"/>
              <w:marRight w:val="0"/>
              <w:marTop w:val="0"/>
              <w:marBottom w:val="0"/>
              <w:divBdr>
                <w:top w:val="none" w:sz="0" w:space="0" w:color="auto"/>
                <w:left w:val="none" w:sz="0" w:space="0" w:color="auto"/>
                <w:bottom w:val="none" w:sz="0" w:space="0" w:color="auto"/>
                <w:right w:val="none" w:sz="0" w:space="0" w:color="auto"/>
              </w:divBdr>
              <w:divsChild>
                <w:div w:id="1374845948">
                  <w:marLeft w:val="0"/>
                  <w:marRight w:val="0"/>
                  <w:marTop w:val="0"/>
                  <w:marBottom w:val="0"/>
                  <w:divBdr>
                    <w:top w:val="none" w:sz="0" w:space="0" w:color="auto"/>
                    <w:left w:val="none" w:sz="0" w:space="0" w:color="auto"/>
                    <w:bottom w:val="none" w:sz="0" w:space="0" w:color="auto"/>
                    <w:right w:val="none" w:sz="0" w:space="0" w:color="auto"/>
                  </w:divBdr>
                  <w:divsChild>
                    <w:div w:id="18405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821162">
      <w:bodyDiv w:val="1"/>
      <w:marLeft w:val="0"/>
      <w:marRight w:val="0"/>
      <w:marTop w:val="0"/>
      <w:marBottom w:val="0"/>
      <w:divBdr>
        <w:top w:val="none" w:sz="0" w:space="0" w:color="auto"/>
        <w:left w:val="none" w:sz="0" w:space="0" w:color="auto"/>
        <w:bottom w:val="none" w:sz="0" w:space="0" w:color="auto"/>
        <w:right w:val="none" w:sz="0" w:space="0" w:color="auto"/>
      </w:divBdr>
      <w:divsChild>
        <w:div w:id="1389840844">
          <w:marLeft w:val="0"/>
          <w:marRight w:val="0"/>
          <w:marTop w:val="0"/>
          <w:marBottom w:val="0"/>
          <w:divBdr>
            <w:top w:val="none" w:sz="0" w:space="0" w:color="auto"/>
            <w:left w:val="none" w:sz="0" w:space="0" w:color="auto"/>
            <w:bottom w:val="none" w:sz="0" w:space="0" w:color="auto"/>
            <w:right w:val="none" w:sz="0" w:space="0" w:color="auto"/>
          </w:divBdr>
          <w:divsChild>
            <w:div w:id="1121266456">
              <w:marLeft w:val="0"/>
              <w:marRight w:val="0"/>
              <w:marTop w:val="0"/>
              <w:marBottom w:val="0"/>
              <w:divBdr>
                <w:top w:val="none" w:sz="0" w:space="0" w:color="auto"/>
                <w:left w:val="none" w:sz="0" w:space="0" w:color="auto"/>
                <w:bottom w:val="none" w:sz="0" w:space="0" w:color="auto"/>
                <w:right w:val="none" w:sz="0" w:space="0" w:color="auto"/>
              </w:divBdr>
              <w:divsChild>
                <w:div w:id="108619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05774">
      <w:bodyDiv w:val="1"/>
      <w:marLeft w:val="0"/>
      <w:marRight w:val="0"/>
      <w:marTop w:val="0"/>
      <w:marBottom w:val="0"/>
      <w:divBdr>
        <w:top w:val="none" w:sz="0" w:space="0" w:color="auto"/>
        <w:left w:val="none" w:sz="0" w:space="0" w:color="auto"/>
        <w:bottom w:val="none" w:sz="0" w:space="0" w:color="auto"/>
        <w:right w:val="none" w:sz="0" w:space="0" w:color="auto"/>
      </w:divBdr>
    </w:div>
    <w:div w:id="1205829570">
      <w:bodyDiv w:val="1"/>
      <w:marLeft w:val="0"/>
      <w:marRight w:val="0"/>
      <w:marTop w:val="0"/>
      <w:marBottom w:val="0"/>
      <w:divBdr>
        <w:top w:val="none" w:sz="0" w:space="0" w:color="auto"/>
        <w:left w:val="none" w:sz="0" w:space="0" w:color="auto"/>
        <w:bottom w:val="none" w:sz="0" w:space="0" w:color="auto"/>
        <w:right w:val="none" w:sz="0" w:space="0" w:color="auto"/>
      </w:divBdr>
    </w:div>
    <w:div w:id="1209225744">
      <w:bodyDiv w:val="1"/>
      <w:marLeft w:val="0"/>
      <w:marRight w:val="0"/>
      <w:marTop w:val="0"/>
      <w:marBottom w:val="0"/>
      <w:divBdr>
        <w:top w:val="none" w:sz="0" w:space="0" w:color="auto"/>
        <w:left w:val="none" w:sz="0" w:space="0" w:color="auto"/>
        <w:bottom w:val="none" w:sz="0" w:space="0" w:color="auto"/>
        <w:right w:val="none" w:sz="0" w:space="0" w:color="auto"/>
      </w:divBdr>
    </w:div>
    <w:div w:id="1214342892">
      <w:bodyDiv w:val="1"/>
      <w:marLeft w:val="0"/>
      <w:marRight w:val="0"/>
      <w:marTop w:val="0"/>
      <w:marBottom w:val="0"/>
      <w:divBdr>
        <w:top w:val="none" w:sz="0" w:space="0" w:color="auto"/>
        <w:left w:val="none" w:sz="0" w:space="0" w:color="auto"/>
        <w:bottom w:val="none" w:sz="0" w:space="0" w:color="auto"/>
        <w:right w:val="none" w:sz="0" w:space="0" w:color="auto"/>
      </w:divBdr>
    </w:div>
    <w:div w:id="1219902218">
      <w:bodyDiv w:val="1"/>
      <w:marLeft w:val="0"/>
      <w:marRight w:val="0"/>
      <w:marTop w:val="0"/>
      <w:marBottom w:val="0"/>
      <w:divBdr>
        <w:top w:val="none" w:sz="0" w:space="0" w:color="auto"/>
        <w:left w:val="none" w:sz="0" w:space="0" w:color="auto"/>
        <w:bottom w:val="none" w:sz="0" w:space="0" w:color="auto"/>
        <w:right w:val="none" w:sz="0" w:space="0" w:color="auto"/>
      </w:divBdr>
    </w:div>
    <w:div w:id="1227957193">
      <w:bodyDiv w:val="1"/>
      <w:marLeft w:val="0"/>
      <w:marRight w:val="0"/>
      <w:marTop w:val="0"/>
      <w:marBottom w:val="0"/>
      <w:divBdr>
        <w:top w:val="none" w:sz="0" w:space="0" w:color="auto"/>
        <w:left w:val="none" w:sz="0" w:space="0" w:color="auto"/>
        <w:bottom w:val="none" w:sz="0" w:space="0" w:color="auto"/>
        <w:right w:val="none" w:sz="0" w:space="0" w:color="auto"/>
      </w:divBdr>
    </w:div>
    <w:div w:id="1244029562">
      <w:bodyDiv w:val="1"/>
      <w:marLeft w:val="0"/>
      <w:marRight w:val="0"/>
      <w:marTop w:val="0"/>
      <w:marBottom w:val="0"/>
      <w:divBdr>
        <w:top w:val="none" w:sz="0" w:space="0" w:color="auto"/>
        <w:left w:val="none" w:sz="0" w:space="0" w:color="auto"/>
        <w:bottom w:val="none" w:sz="0" w:space="0" w:color="auto"/>
        <w:right w:val="none" w:sz="0" w:space="0" w:color="auto"/>
      </w:divBdr>
      <w:divsChild>
        <w:div w:id="1442918165">
          <w:marLeft w:val="0"/>
          <w:marRight w:val="0"/>
          <w:marTop w:val="0"/>
          <w:marBottom w:val="0"/>
          <w:divBdr>
            <w:top w:val="none" w:sz="0" w:space="0" w:color="auto"/>
            <w:left w:val="none" w:sz="0" w:space="0" w:color="auto"/>
            <w:bottom w:val="none" w:sz="0" w:space="0" w:color="auto"/>
            <w:right w:val="none" w:sz="0" w:space="0" w:color="auto"/>
          </w:divBdr>
          <w:divsChild>
            <w:div w:id="631835564">
              <w:marLeft w:val="0"/>
              <w:marRight w:val="0"/>
              <w:marTop w:val="0"/>
              <w:marBottom w:val="0"/>
              <w:divBdr>
                <w:top w:val="none" w:sz="0" w:space="0" w:color="auto"/>
                <w:left w:val="none" w:sz="0" w:space="0" w:color="auto"/>
                <w:bottom w:val="none" w:sz="0" w:space="0" w:color="auto"/>
                <w:right w:val="none" w:sz="0" w:space="0" w:color="auto"/>
              </w:divBdr>
              <w:divsChild>
                <w:div w:id="199821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91712">
      <w:bodyDiv w:val="1"/>
      <w:marLeft w:val="0"/>
      <w:marRight w:val="0"/>
      <w:marTop w:val="0"/>
      <w:marBottom w:val="0"/>
      <w:divBdr>
        <w:top w:val="none" w:sz="0" w:space="0" w:color="auto"/>
        <w:left w:val="none" w:sz="0" w:space="0" w:color="auto"/>
        <w:bottom w:val="none" w:sz="0" w:space="0" w:color="auto"/>
        <w:right w:val="none" w:sz="0" w:space="0" w:color="auto"/>
      </w:divBdr>
      <w:divsChild>
        <w:div w:id="1486163120">
          <w:marLeft w:val="0"/>
          <w:marRight w:val="0"/>
          <w:marTop w:val="0"/>
          <w:marBottom w:val="0"/>
          <w:divBdr>
            <w:top w:val="none" w:sz="0" w:space="0" w:color="auto"/>
            <w:left w:val="none" w:sz="0" w:space="0" w:color="auto"/>
            <w:bottom w:val="none" w:sz="0" w:space="0" w:color="auto"/>
            <w:right w:val="none" w:sz="0" w:space="0" w:color="auto"/>
          </w:divBdr>
          <w:divsChild>
            <w:div w:id="123013913">
              <w:marLeft w:val="0"/>
              <w:marRight w:val="0"/>
              <w:marTop w:val="0"/>
              <w:marBottom w:val="0"/>
              <w:divBdr>
                <w:top w:val="none" w:sz="0" w:space="0" w:color="auto"/>
                <w:left w:val="none" w:sz="0" w:space="0" w:color="auto"/>
                <w:bottom w:val="none" w:sz="0" w:space="0" w:color="auto"/>
                <w:right w:val="none" w:sz="0" w:space="0" w:color="auto"/>
              </w:divBdr>
              <w:divsChild>
                <w:div w:id="10041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04604">
      <w:bodyDiv w:val="1"/>
      <w:marLeft w:val="0"/>
      <w:marRight w:val="0"/>
      <w:marTop w:val="0"/>
      <w:marBottom w:val="0"/>
      <w:divBdr>
        <w:top w:val="none" w:sz="0" w:space="0" w:color="auto"/>
        <w:left w:val="none" w:sz="0" w:space="0" w:color="auto"/>
        <w:bottom w:val="none" w:sz="0" w:space="0" w:color="auto"/>
        <w:right w:val="none" w:sz="0" w:space="0" w:color="auto"/>
      </w:divBdr>
      <w:divsChild>
        <w:div w:id="1111775737">
          <w:marLeft w:val="0"/>
          <w:marRight w:val="0"/>
          <w:marTop w:val="0"/>
          <w:marBottom w:val="0"/>
          <w:divBdr>
            <w:top w:val="none" w:sz="0" w:space="0" w:color="auto"/>
            <w:left w:val="none" w:sz="0" w:space="0" w:color="auto"/>
            <w:bottom w:val="none" w:sz="0" w:space="0" w:color="auto"/>
            <w:right w:val="none" w:sz="0" w:space="0" w:color="auto"/>
          </w:divBdr>
          <w:divsChild>
            <w:div w:id="861672421">
              <w:marLeft w:val="0"/>
              <w:marRight w:val="0"/>
              <w:marTop w:val="0"/>
              <w:marBottom w:val="0"/>
              <w:divBdr>
                <w:top w:val="none" w:sz="0" w:space="0" w:color="auto"/>
                <w:left w:val="none" w:sz="0" w:space="0" w:color="auto"/>
                <w:bottom w:val="none" w:sz="0" w:space="0" w:color="auto"/>
                <w:right w:val="none" w:sz="0" w:space="0" w:color="auto"/>
              </w:divBdr>
              <w:divsChild>
                <w:div w:id="9016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83036">
      <w:bodyDiv w:val="1"/>
      <w:marLeft w:val="0"/>
      <w:marRight w:val="0"/>
      <w:marTop w:val="0"/>
      <w:marBottom w:val="0"/>
      <w:divBdr>
        <w:top w:val="none" w:sz="0" w:space="0" w:color="auto"/>
        <w:left w:val="none" w:sz="0" w:space="0" w:color="auto"/>
        <w:bottom w:val="none" w:sz="0" w:space="0" w:color="auto"/>
        <w:right w:val="none" w:sz="0" w:space="0" w:color="auto"/>
      </w:divBdr>
      <w:divsChild>
        <w:div w:id="1311904638">
          <w:marLeft w:val="0"/>
          <w:marRight w:val="0"/>
          <w:marTop w:val="0"/>
          <w:marBottom w:val="0"/>
          <w:divBdr>
            <w:top w:val="none" w:sz="0" w:space="0" w:color="auto"/>
            <w:left w:val="none" w:sz="0" w:space="0" w:color="auto"/>
            <w:bottom w:val="none" w:sz="0" w:space="0" w:color="auto"/>
            <w:right w:val="none" w:sz="0" w:space="0" w:color="auto"/>
          </w:divBdr>
          <w:divsChild>
            <w:div w:id="1953320654">
              <w:marLeft w:val="0"/>
              <w:marRight w:val="0"/>
              <w:marTop w:val="0"/>
              <w:marBottom w:val="0"/>
              <w:divBdr>
                <w:top w:val="none" w:sz="0" w:space="0" w:color="auto"/>
                <w:left w:val="none" w:sz="0" w:space="0" w:color="auto"/>
                <w:bottom w:val="none" w:sz="0" w:space="0" w:color="auto"/>
                <w:right w:val="none" w:sz="0" w:space="0" w:color="auto"/>
              </w:divBdr>
              <w:divsChild>
                <w:div w:id="401564562">
                  <w:marLeft w:val="0"/>
                  <w:marRight w:val="0"/>
                  <w:marTop w:val="0"/>
                  <w:marBottom w:val="0"/>
                  <w:divBdr>
                    <w:top w:val="none" w:sz="0" w:space="0" w:color="auto"/>
                    <w:left w:val="none" w:sz="0" w:space="0" w:color="auto"/>
                    <w:bottom w:val="none" w:sz="0" w:space="0" w:color="auto"/>
                    <w:right w:val="none" w:sz="0" w:space="0" w:color="auto"/>
                  </w:divBdr>
                  <w:divsChild>
                    <w:div w:id="5794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199005">
      <w:bodyDiv w:val="1"/>
      <w:marLeft w:val="0"/>
      <w:marRight w:val="0"/>
      <w:marTop w:val="0"/>
      <w:marBottom w:val="0"/>
      <w:divBdr>
        <w:top w:val="none" w:sz="0" w:space="0" w:color="auto"/>
        <w:left w:val="none" w:sz="0" w:space="0" w:color="auto"/>
        <w:bottom w:val="none" w:sz="0" w:space="0" w:color="auto"/>
        <w:right w:val="none" w:sz="0" w:space="0" w:color="auto"/>
      </w:divBdr>
    </w:div>
    <w:div w:id="1249727112">
      <w:bodyDiv w:val="1"/>
      <w:marLeft w:val="0"/>
      <w:marRight w:val="0"/>
      <w:marTop w:val="0"/>
      <w:marBottom w:val="0"/>
      <w:divBdr>
        <w:top w:val="none" w:sz="0" w:space="0" w:color="auto"/>
        <w:left w:val="none" w:sz="0" w:space="0" w:color="auto"/>
        <w:bottom w:val="none" w:sz="0" w:space="0" w:color="auto"/>
        <w:right w:val="none" w:sz="0" w:space="0" w:color="auto"/>
      </w:divBdr>
      <w:divsChild>
        <w:div w:id="593244719">
          <w:marLeft w:val="0"/>
          <w:marRight w:val="0"/>
          <w:marTop w:val="0"/>
          <w:marBottom w:val="0"/>
          <w:divBdr>
            <w:top w:val="none" w:sz="0" w:space="0" w:color="auto"/>
            <w:left w:val="none" w:sz="0" w:space="0" w:color="auto"/>
            <w:bottom w:val="none" w:sz="0" w:space="0" w:color="auto"/>
            <w:right w:val="none" w:sz="0" w:space="0" w:color="auto"/>
          </w:divBdr>
          <w:divsChild>
            <w:div w:id="1787460200">
              <w:marLeft w:val="0"/>
              <w:marRight w:val="0"/>
              <w:marTop w:val="0"/>
              <w:marBottom w:val="0"/>
              <w:divBdr>
                <w:top w:val="none" w:sz="0" w:space="0" w:color="auto"/>
                <w:left w:val="none" w:sz="0" w:space="0" w:color="auto"/>
                <w:bottom w:val="none" w:sz="0" w:space="0" w:color="auto"/>
                <w:right w:val="none" w:sz="0" w:space="0" w:color="auto"/>
              </w:divBdr>
              <w:divsChild>
                <w:div w:id="1714110681">
                  <w:marLeft w:val="0"/>
                  <w:marRight w:val="0"/>
                  <w:marTop w:val="0"/>
                  <w:marBottom w:val="0"/>
                  <w:divBdr>
                    <w:top w:val="none" w:sz="0" w:space="0" w:color="auto"/>
                    <w:left w:val="none" w:sz="0" w:space="0" w:color="auto"/>
                    <w:bottom w:val="none" w:sz="0" w:space="0" w:color="auto"/>
                    <w:right w:val="none" w:sz="0" w:space="0" w:color="auto"/>
                  </w:divBdr>
                  <w:divsChild>
                    <w:div w:id="102782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60447">
      <w:bodyDiv w:val="1"/>
      <w:marLeft w:val="0"/>
      <w:marRight w:val="0"/>
      <w:marTop w:val="0"/>
      <w:marBottom w:val="0"/>
      <w:divBdr>
        <w:top w:val="none" w:sz="0" w:space="0" w:color="auto"/>
        <w:left w:val="none" w:sz="0" w:space="0" w:color="auto"/>
        <w:bottom w:val="none" w:sz="0" w:space="0" w:color="auto"/>
        <w:right w:val="none" w:sz="0" w:space="0" w:color="auto"/>
      </w:divBdr>
      <w:divsChild>
        <w:div w:id="609897229">
          <w:marLeft w:val="0"/>
          <w:marRight w:val="0"/>
          <w:marTop w:val="0"/>
          <w:marBottom w:val="0"/>
          <w:divBdr>
            <w:top w:val="none" w:sz="0" w:space="0" w:color="auto"/>
            <w:left w:val="none" w:sz="0" w:space="0" w:color="auto"/>
            <w:bottom w:val="none" w:sz="0" w:space="0" w:color="auto"/>
            <w:right w:val="none" w:sz="0" w:space="0" w:color="auto"/>
          </w:divBdr>
          <w:divsChild>
            <w:div w:id="1644967954">
              <w:marLeft w:val="0"/>
              <w:marRight w:val="0"/>
              <w:marTop w:val="0"/>
              <w:marBottom w:val="0"/>
              <w:divBdr>
                <w:top w:val="none" w:sz="0" w:space="0" w:color="auto"/>
                <w:left w:val="none" w:sz="0" w:space="0" w:color="auto"/>
                <w:bottom w:val="none" w:sz="0" w:space="0" w:color="auto"/>
                <w:right w:val="none" w:sz="0" w:space="0" w:color="auto"/>
              </w:divBdr>
              <w:divsChild>
                <w:div w:id="67962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748013">
      <w:bodyDiv w:val="1"/>
      <w:marLeft w:val="0"/>
      <w:marRight w:val="0"/>
      <w:marTop w:val="0"/>
      <w:marBottom w:val="0"/>
      <w:divBdr>
        <w:top w:val="none" w:sz="0" w:space="0" w:color="auto"/>
        <w:left w:val="none" w:sz="0" w:space="0" w:color="auto"/>
        <w:bottom w:val="none" w:sz="0" w:space="0" w:color="auto"/>
        <w:right w:val="none" w:sz="0" w:space="0" w:color="auto"/>
      </w:divBdr>
      <w:divsChild>
        <w:div w:id="2022537733">
          <w:marLeft w:val="0"/>
          <w:marRight w:val="0"/>
          <w:marTop w:val="0"/>
          <w:marBottom w:val="0"/>
          <w:divBdr>
            <w:top w:val="none" w:sz="0" w:space="0" w:color="auto"/>
            <w:left w:val="none" w:sz="0" w:space="0" w:color="auto"/>
            <w:bottom w:val="none" w:sz="0" w:space="0" w:color="auto"/>
            <w:right w:val="none" w:sz="0" w:space="0" w:color="auto"/>
          </w:divBdr>
          <w:divsChild>
            <w:div w:id="1160853345">
              <w:marLeft w:val="0"/>
              <w:marRight w:val="0"/>
              <w:marTop w:val="0"/>
              <w:marBottom w:val="0"/>
              <w:divBdr>
                <w:top w:val="none" w:sz="0" w:space="0" w:color="auto"/>
                <w:left w:val="none" w:sz="0" w:space="0" w:color="auto"/>
                <w:bottom w:val="none" w:sz="0" w:space="0" w:color="auto"/>
                <w:right w:val="none" w:sz="0" w:space="0" w:color="auto"/>
              </w:divBdr>
              <w:divsChild>
                <w:div w:id="1445730574">
                  <w:marLeft w:val="0"/>
                  <w:marRight w:val="0"/>
                  <w:marTop w:val="0"/>
                  <w:marBottom w:val="0"/>
                  <w:divBdr>
                    <w:top w:val="none" w:sz="0" w:space="0" w:color="auto"/>
                    <w:left w:val="none" w:sz="0" w:space="0" w:color="auto"/>
                    <w:bottom w:val="none" w:sz="0" w:space="0" w:color="auto"/>
                    <w:right w:val="none" w:sz="0" w:space="0" w:color="auto"/>
                  </w:divBdr>
                </w:div>
              </w:divsChild>
            </w:div>
            <w:div w:id="1447116591">
              <w:marLeft w:val="0"/>
              <w:marRight w:val="0"/>
              <w:marTop w:val="0"/>
              <w:marBottom w:val="0"/>
              <w:divBdr>
                <w:top w:val="none" w:sz="0" w:space="0" w:color="auto"/>
                <w:left w:val="none" w:sz="0" w:space="0" w:color="auto"/>
                <w:bottom w:val="none" w:sz="0" w:space="0" w:color="auto"/>
                <w:right w:val="none" w:sz="0" w:space="0" w:color="auto"/>
              </w:divBdr>
              <w:divsChild>
                <w:div w:id="557016260">
                  <w:marLeft w:val="0"/>
                  <w:marRight w:val="0"/>
                  <w:marTop w:val="0"/>
                  <w:marBottom w:val="0"/>
                  <w:divBdr>
                    <w:top w:val="none" w:sz="0" w:space="0" w:color="auto"/>
                    <w:left w:val="none" w:sz="0" w:space="0" w:color="auto"/>
                    <w:bottom w:val="none" w:sz="0" w:space="0" w:color="auto"/>
                    <w:right w:val="none" w:sz="0" w:space="0" w:color="auto"/>
                  </w:divBdr>
                </w:div>
                <w:div w:id="134054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41413">
      <w:bodyDiv w:val="1"/>
      <w:marLeft w:val="0"/>
      <w:marRight w:val="0"/>
      <w:marTop w:val="0"/>
      <w:marBottom w:val="0"/>
      <w:divBdr>
        <w:top w:val="none" w:sz="0" w:space="0" w:color="auto"/>
        <w:left w:val="none" w:sz="0" w:space="0" w:color="auto"/>
        <w:bottom w:val="none" w:sz="0" w:space="0" w:color="auto"/>
        <w:right w:val="none" w:sz="0" w:space="0" w:color="auto"/>
      </w:divBdr>
    </w:div>
    <w:div w:id="1310405660">
      <w:bodyDiv w:val="1"/>
      <w:marLeft w:val="0"/>
      <w:marRight w:val="0"/>
      <w:marTop w:val="0"/>
      <w:marBottom w:val="0"/>
      <w:divBdr>
        <w:top w:val="none" w:sz="0" w:space="0" w:color="auto"/>
        <w:left w:val="none" w:sz="0" w:space="0" w:color="auto"/>
        <w:bottom w:val="none" w:sz="0" w:space="0" w:color="auto"/>
        <w:right w:val="none" w:sz="0" w:space="0" w:color="auto"/>
      </w:divBdr>
    </w:div>
    <w:div w:id="1315571928">
      <w:bodyDiv w:val="1"/>
      <w:marLeft w:val="0"/>
      <w:marRight w:val="0"/>
      <w:marTop w:val="0"/>
      <w:marBottom w:val="0"/>
      <w:divBdr>
        <w:top w:val="none" w:sz="0" w:space="0" w:color="auto"/>
        <w:left w:val="none" w:sz="0" w:space="0" w:color="auto"/>
        <w:bottom w:val="none" w:sz="0" w:space="0" w:color="auto"/>
        <w:right w:val="none" w:sz="0" w:space="0" w:color="auto"/>
      </w:divBdr>
      <w:divsChild>
        <w:div w:id="1065571793">
          <w:marLeft w:val="0"/>
          <w:marRight w:val="0"/>
          <w:marTop w:val="0"/>
          <w:marBottom w:val="0"/>
          <w:divBdr>
            <w:top w:val="none" w:sz="0" w:space="0" w:color="auto"/>
            <w:left w:val="none" w:sz="0" w:space="0" w:color="auto"/>
            <w:bottom w:val="none" w:sz="0" w:space="0" w:color="auto"/>
            <w:right w:val="none" w:sz="0" w:space="0" w:color="auto"/>
          </w:divBdr>
          <w:divsChild>
            <w:div w:id="1986347244">
              <w:marLeft w:val="0"/>
              <w:marRight w:val="0"/>
              <w:marTop w:val="0"/>
              <w:marBottom w:val="0"/>
              <w:divBdr>
                <w:top w:val="none" w:sz="0" w:space="0" w:color="auto"/>
                <w:left w:val="none" w:sz="0" w:space="0" w:color="auto"/>
                <w:bottom w:val="none" w:sz="0" w:space="0" w:color="auto"/>
                <w:right w:val="none" w:sz="0" w:space="0" w:color="auto"/>
              </w:divBdr>
              <w:divsChild>
                <w:div w:id="19305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828882">
      <w:bodyDiv w:val="1"/>
      <w:marLeft w:val="0"/>
      <w:marRight w:val="0"/>
      <w:marTop w:val="0"/>
      <w:marBottom w:val="0"/>
      <w:divBdr>
        <w:top w:val="none" w:sz="0" w:space="0" w:color="auto"/>
        <w:left w:val="none" w:sz="0" w:space="0" w:color="auto"/>
        <w:bottom w:val="none" w:sz="0" w:space="0" w:color="auto"/>
        <w:right w:val="none" w:sz="0" w:space="0" w:color="auto"/>
      </w:divBdr>
      <w:divsChild>
        <w:div w:id="271204756">
          <w:marLeft w:val="0"/>
          <w:marRight w:val="0"/>
          <w:marTop w:val="0"/>
          <w:marBottom w:val="120"/>
          <w:divBdr>
            <w:top w:val="none" w:sz="0" w:space="0" w:color="auto"/>
            <w:left w:val="none" w:sz="0" w:space="0" w:color="auto"/>
            <w:bottom w:val="none" w:sz="0" w:space="0" w:color="auto"/>
            <w:right w:val="none" w:sz="0" w:space="0" w:color="auto"/>
          </w:divBdr>
        </w:div>
        <w:div w:id="1508207989">
          <w:marLeft w:val="0"/>
          <w:marRight w:val="0"/>
          <w:marTop w:val="0"/>
          <w:marBottom w:val="120"/>
          <w:divBdr>
            <w:top w:val="none" w:sz="0" w:space="0" w:color="auto"/>
            <w:left w:val="none" w:sz="0" w:space="0" w:color="auto"/>
            <w:bottom w:val="none" w:sz="0" w:space="0" w:color="auto"/>
            <w:right w:val="none" w:sz="0" w:space="0" w:color="auto"/>
          </w:divBdr>
        </w:div>
      </w:divsChild>
    </w:div>
    <w:div w:id="1337465863">
      <w:bodyDiv w:val="1"/>
      <w:marLeft w:val="0"/>
      <w:marRight w:val="0"/>
      <w:marTop w:val="0"/>
      <w:marBottom w:val="0"/>
      <w:divBdr>
        <w:top w:val="none" w:sz="0" w:space="0" w:color="auto"/>
        <w:left w:val="none" w:sz="0" w:space="0" w:color="auto"/>
        <w:bottom w:val="none" w:sz="0" w:space="0" w:color="auto"/>
        <w:right w:val="none" w:sz="0" w:space="0" w:color="auto"/>
      </w:divBdr>
    </w:div>
    <w:div w:id="1340498485">
      <w:bodyDiv w:val="1"/>
      <w:marLeft w:val="0"/>
      <w:marRight w:val="0"/>
      <w:marTop w:val="0"/>
      <w:marBottom w:val="0"/>
      <w:divBdr>
        <w:top w:val="none" w:sz="0" w:space="0" w:color="auto"/>
        <w:left w:val="none" w:sz="0" w:space="0" w:color="auto"/>
        <w:bottom w:val="none" w:sz="0" w:space="0" w:color="auto"/>
        <w:right w:val="none" w:sz="0" w:space="0" w:color="auto"/>
      </w:divBdr>
    </w:div>
    <w:div w:id="1354459835">
      <w:bodyDiv w:val="1"/>
      <w:marLeft w:val="0"/>
      <w:marRight w:val="0"/>
      <w:marTop w:val="0"/>
      <w:marBottom w:val="0"/>
      <w:divBdr>
        <w:top w:val="none" w:sz="0" w:space="0" w:color="auto"/>
        <w:left w:val="none" w:sz="0" w:space="0" w:color="auto"/>
        <w:bottom w:val="none" w:sz="0" w:space="0" w:color="auto"/>
        <w:right w:val="none" w:sz="0" w:space="0" w:color="auto"/>
      </w:divBdr>
      <w:divsChild>
        <w:div w:id="1938445830">
          <w:marLeft w:val="0"/>
          <w:marRight w:val="0"/>
          <w:marTop w:val="0"/>
          <w:marBottom w:val="0"/>
          <w:divBdr>
            <w:top w:val="none" w:sz="0" w:space="0" w:color="auto"/>
            <w:left w:val="none" w:sz="0" w:space="0" w:color="auto"/>
            <w:bottom w:val="none" w:sz="0" w:space="0" w:color="auto"/>
            <w:right w:val="none" w:sz="0" w:space="0" w:color="auto"/>
          </w:divBdr>
          <w:divsChild>
            <w:div w:id="510802998">
              <w:marLeft w:val="0"/>
              <w:marRight w:val="0"/>
              <w:marTop w:val="0"/>
              <w:marBottom w:val="0"/>
              <w:divBdr>
                <w:top w:val="none" w:sz="0" w:space="0" w:color="auto"/>
                <w:left w:val="none" w:sz="0" w:space="0" w:color="auto"/>
                <w:bottom w:val="none" w:sz="0" w:space="0" w:color="auto"/>
                <w:right w:val="none" w:sz="0" w:space="0" w:color="auto"/>
              </w:divBdr>
              <w:divsChild>
                <w:div w:id="133033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696889">
      <w:bodyDiv w:val="1"/>
      <w:marLeft w:val="0"/>
      <w:marRight w:val="0"/>
      <w:marTop w:val="0"/>
      <w:marBottom w:val="0"/>
      <w:divBdr>
        <w:top w:val="none" w:sz="0" w:space="0" w:color="auto"/>
        <w:left w:val="none" w:sz="0" w:space="0" w:color="auto"/>
        <w:bottom w:val="none" w:sz="0" w:space="0" w:color="auto"/>
        <w:right w:val="none" w:sz="0" w:space="0" w:color="auto"/>
      </w:divBdr>
    </w:div>
    <w:div w:id="1354720854">
      <w:bodyDiv w:val="1"/>
      <w:marLeft w:val="0"/>
      <w:marRight w:val="0"/>
      <w:marTop w:val="0"/>
      <w:marBottom w:val="0"/>
      <w:divBdr>
        <w:top w:val="none" w:sz="0" w:space="0" w:color="auto"/>
        <w:left w:val="none" w:sz="0" w:space="0" w:color="auto"/>
        <w:bottom w:val="none" w:sz="0" w:space="0" w:color="auto"/>
        <w:right w:val="none" w:sz="0" w:space="0" w:color="auto"/>
      </w:divBdr>
      <w:divsChild>
        <w:div w:id="671107953">
          <w:marLeft w:val="0"/>
          <w:marRight w:val="0"/>
          <w:marTop w:val="0"/>
          <w:marBottom w:val="0"/>
          <w:divBdr>
            <w:top w:val="none" w:sz="0" w:space="0" w:color="auto"/>
            <w:left w:val="none" w:sz="0" w:space="0" w:color="auto"/>
            <w:bottom w:val="none" w:sz="0" w:space="0" w:color="auto"/>
            <w:right w:val="none" w:sz="0" w:space="0" w:color="auto"/>
          </w:divBdr>
          <w:divsChild>
            <w:div w:id="142047458">
              <w:marLeft w:val="0"/>
              <w:marRight w:val="0"/>
              <w:marTop w:val="0"/>
              <w:marBottom w:val="0"/>
              <w:divBdr>
                <w:top w:val="none" w:sz="0" w:space="0" w:color="auto"/>
                <w:left w:val="none" w:sz="0" w:space="0" w:color="auto"/>
                <w:bottom w:val="none" w:sz="0" w:space="0" w:color="auto"/>
                <w:right w:val="none" w:sz="0" w:space="0" w:color="auto"/>
              </w:divBdr>
              <w:divsChild>
                <w:div w:id="152602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7577">
      <w:bodyDiv w:val="1"/>
      <w:marLeft w:val="0"/>
      <w:marRight w:val="0"/>
      <w:marTop w:val="0"/>
      <w:marBottom w:val="0"/>
      <w:divBdr>
        <w:top w:val="none" w:sz="0" w:space="0" w:color="auto"/>
        <w:left w:val="none" w:sz="0" w:space="0" w:color="auto"/>
        <w:bottom w:val="none" w:sz="0" w:space="0" w:color="auto"/>
        <w:right w:val="none" w:sz="0" w:space="0" w:color="auto"/>
      </w:divBdr>
    </w:div>
    <w:div w:id="1371876369">
      <w:bodyDiv w:val="1"/>
      <w:marLeft w:val="0"/>
      <w:marRight w:val="0"/>
      <w:marTop w:val="0"/>
      <w:marBottom w:val="0"/>
      <w:divBdr>
        <w:top w:val="none" w:sz="0" w:space="0" w:color="auto"/>
        <w:left w:val="none" w:sz="0" w:space="0" w:color="auto"/>
        <w:bottom w:val="none" w:sz="0" w:space="0" w:color="auto"/>
        <w:right w:val="none" w:sz="0" w:space="0" w:color="auto"/>
      </w:divBdr>
      <w:divsChild>
        <w:div w:id="758478498">
          <w:marLeft w:val="0"/>
          <w:marRight w:val="0"/>
          <w:marTop w:val="0"/>
          <w:marBottom w:val="0"/>
          <w:divBdr>
            <w:top w:val="none" w:sz="0" w:space="0" w:color="auto"/>
            <w:left w:val="none" w:sz="0" w:space="0" w:color="auto"/>
            <w:bottom w:val="none" w:sz="0" w:space="0" w:color="auto"/>
            <w:right w:val="none" w:sz="0" w:space="0" w:color="auto"/>
          </w:divBdr>
          <w:divsChild>
            <w:div w:id="1896508835">
              <w:marLeft w:val="0"/>
              <w:marRight w:val="0"/>
              <w:marTop w:val="0"/>
              <w:marBottom w:val="0"/>
              <w:divBdr>
                <w:top w:val="none" w:sz="0" w:space="0" w:color="auto"/>
                <w:left w:val="none" w:sz="0" w:space="0" w:color="auto"/>
                <w:bottom w:val="none" w:sz="0" w:space="0" w:color="auto"/>
                <w:right w:val="none" w:sz="0" w:space="0" w:color="auto"/>
              </w:divBdr>
              <w:divsChild>
                <w:div w:id="56711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621350">
      <w:bodyDiv w:val="1"/>
      <w:marLeft w:val="0"/>
      <w:marRight w:val="0"/>
      <w:marTop w:val="0"/>
      <w:marBottom w:val="0"/>
      <w:divBdr>
        <w:top w:val="none" w:sz="0" w:space="0" w:color="auto"/>
        <w:left w:val="none" w:sz="0" w:space="0" w:color="auto"/>
        <w:bottom w:val="none" w:sz="0" w:space="0" w:color="auto"/>
        <w:right w:val="none" w:sz="0" w:space="0" w:color="auto"/>
      </w:divBdr>
    </w:div>
    <w:div w:id="1375232943">
      <w:bodyDiv w:val="1"/>
      <w:marLeft w:val="0"/>
      <w:marRight w:val="0"/>
      <w:marTop w:val="0"/>
      <w:marBottom w:val="0"/>
      <w:divBdr>
        <w:top w:val="none" w:sz="0" w:space="0" w:color="auto"/>
        <w:left w:val="none" w:sz="0" w:space="0" w:color="auto"/>
        <w:bottom w:val="none" w:sz="0" w:space="0" w:color="auto"/>
        <w:right w:val="none" w:sz="0" w:space="0" w:color="auto"/>
      </w:divBdr>
      <w:divsChild>
        <w:div w:id="1096441845">
          <w:marLeft w:val="0"/>
          <w:marRight w:val="0"/>
          <w:marTop w:val="0"/>
          <w:marBottom w:val="0"/>
          <w:divBdr>
            <w:top w:val="none" w:sz="0" w:space="0" w:color="auto"/>
            <w:left w:val="none" w:sz="0" w:space="0" w:color="auto"/>
            <w:bottom w:val="none" w:sz="0" w:space="0" w:color="auto"/>
            <w:right w:val="none" w:sz="0" w:space="0" w:color="auto"/>
          </w:divBdr>
          <w:divsChild>
            <w:div w:id="1571574408">
              <w:marLeft w:val="0"/>
              <w:marRight w:val="0"/>
              <w:marTop w:val="0"/>
              <w:marBottom w:val="0"/>
              <w:divBdr>
                <w:top w:val="none" w:sz="0" w:space="0" w:color="auto"/>
                <w:left w:val="none" w:sz="0" w:space="0" w:color="auto"/>
                <w:bottom w:val="none" w:sz="0" w:space="0" w:color="auto"/>
                <w:right w:val="none" w:sz="0" w:space="0" w:color="auto"/>
              </w:divBdr>
              <w:divsChild>
                <w:div w:id="116046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50914">
      <w:bodyDiv w:val="1"/>
      <w:marLeft w:val="0"/>
      <w:marRight w:val="0"/>
      <w:marTop w:val="0"/>
      <w:marBottom w:val="0"/>
      <w:divBdr>
        <w:top w:val="none" w:sz="0" w:space="0" w:color="auto"/>
        <w:left w:val="none" w:sz="0" w:space="0" w:color="auto"/>
        <w:bottom w:val="none" w:sz="0" w:space="0" w:color="auto"/>
        <w:right w:val="none" w:sz="0" w:space="0" w:color="auto"/>
      </w:divBdr>
      <w:divsChild>
        <w:div w:id="184297277">
          <w:marLeft w:val="0"/>
          <w:marRight w:val="0"/>
          <w:marTop w:val="0"/>
          <w:marBottom w:val="0"/>
          <w:divBdr>
            <w:top w:val="none" w:sz="0" w:space="0" w:color="auto"/>
            <w:left w:val="none" w:sz="0" w:space="0" w:color="auto"/>
            <w:bottom w:val="none" w:sz="0" w:space="0" w:color="auto"/>
            <w:right w:val="none" w:sz="0" w:space="0" w:color="auto"/>
          </w:divBdr>
          <w:divsChild>
            <w:div w:id="790048555">
              <w:marLeft w:val="0"/>
              <w:marRight w:val="0"/>
              <w:marTop w:val="0"/>
              <w:marBottom w:val="0"/>
              <w:divBdr>
                <w:top w:val="none" w:sz="0" w:space="0" w:color="auto"/>
                <w:left w:val="none" w:sz="0" w:space="0" w:color="auto"/>
                <w:bottom w:val="none" w:sz="0" w:space="0" w:color="auto"/>
                <w:right w:val="none" w:sz="0" w:space="0" w:color="auto"/>
              </w:divBdr>
              <w:divsChild>
                <w:div w:id="103739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330437">
      <w:bodyDiv w:val="1"/>
      <w:marLeft w:val="0"/>
      <w:marRight w:val="0"/>
      <w:marTop w:val="0"/>
      <w:marBottom w:val="0"/>
      <w:divBdr>
        <w:top w:val="none" w:sz="0" w:space="0" w:color="auto"/>
        <w:left w:val="none" w:sz="0" w:space="0" w:color="auto"/>
        <w:bottom w:val="none" w:sz="0" w:space="0" w:color="auto"/>
        <w:right w:val="none" w:sz="0" w:space="0" w:color="auto"/>
      </w:divBdr>
    </w:div>
    <w:div w:id="1403409710">
      <w:bodyDiv w:val="1"/>
      <w:marLeft w:val="0"/>
      <w:marRight w:val="0"/>
      <w:marTop w:val="0"/>
      <w:marBottom w:val="0"/>
      <w:divBdr>
        <w:top w:val="none" w:sz="0" w:space="0" w:color="auto"/>
        <w:left w:val="none" w:sz="0" w:space="0" w:color="auto"/>
        <w:bottom w:val="none" w:sz="0" w:space="0" w:color="auto"/>
        <w:right w:val="none" w:sz="0" w:space="0" w:color="auto"/>
      </w:divBdr>
      <w:divsChild>
        <w:div w:id="751396413">
          <w:marLeft w:val="0"/>
          <w:marRight w:val="0"/>
          <w:marTop w:val="0"/>
          <w:marBottom w:val="0"/>
          <w:divBdr>
            <w:top w:val="none" w:sz="0" w:space="0" w:color="auto"/>
            <w:left w:val="none" w:sz="0" w:space="0" w:color="auto"/>
            <w:bottom w:val="none" w:sz="0" w:space="0" w:color="auto"/>
            <w:right w:val="none" w:sz="0" w:space="0" w:color="auto"/>
          </w:divBdr>
          <w:divsChild>
            <w:div w:id="217086755">
              <w:marLeft w:val="0"/>
              <w:marRight w:val="0"/>
              <w:marTop w:val="0"/>
              <w:marBottom w:val="0"/>
              <w:divBdr>
                <w:top w:val="none" w:sz="0" w:space="0" w:color="auto"/>
                <w:left w:val="none" w:sz="0" w:space="0" w:color="auto"/>
                <w:bottom w:val="none" w:sz="0" w:space="0" w:color="auto"/>
                <w:right w:val="none" w:sz="0" w:space="0" w:color="auto"/>
              </w:divBdr>
              <w:divsChild>
                <w:div w:id="2838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38481">
      <w:bodyDiv w:val="1"/>
      <w:marLeft w:val="0"/>
      <w:marRight w:val="0"/>
      <w:marTop w:val="0"/>
      <w:marBottom w:val="0"/>
      <w:divBdr>
        <w:top w:val="none" w:sz="0" w:space="0" w:color="auto"/>
        <w:left w:val="none" w:sz="0" w:space="0" w:color="auto"/>
        <w:bottom w:val="none" w:sz="0" w:space="0" w:color="auto"/>
        <w:right w:val="none" w:sz="0" w:space="0" w:color="auto"/>
      </w:divBdr>
      <w:divsChild>
        <w:div w:id="952828276">
          <w:marLeft w:val="0"/>
          <w:marRight w:val="0"/>
          <w:marTop w:val="0"/>
          <w:marBottom w:val="0"/>
          <w:divBdr>
            <w:top w:val="none" w:sz="0" w:space="0" w:color="auto"/>
            <w:left w:val="none" w:sz="0" w:space="0" w:color="auto"/>
            <w:bottom w:val="none" w:sz="0" w:space="0" w:color="auto"/>
            <w:right w:val="none" w:sz="0" w:space="0" w:color="auto"/>
          </w:divBdr>
          <w:divsChild>
            <w:div w:id="1829785467">
              <w:marLeft w:val="0"/>
              <w:marRight w:val="0"/>
              <w:marTop w:val="0"/>
              <w:marBottom w:val="0"/>
              <w:divBdr>
                <w:top w:val="none" w:sz="0" w:space="0" w:color="auto"/>
                <w:left w:val="none" w:sz="0" w:space="0" w:color="auto"/>
                <w:bottom w:val="none" w:sz="0" w:space="0" w:color="auto"/>
                <w:right w:val="none" w:sz="0" w:space="0" w:color="auto"/>
              </w:divBdr>
              <w:divsChild>
                <w:div w:id="492837279">
                  <w:marLeft w:val="0"/>
                  <w:marRight w:val="0"/>
                  <w:marTop w:val="0"/>
                  <w:marBottom w:val="0"/>
                  <w:divBdr>
                    <w:top w:val="none" w:sz="0" w:space="0" w:color="auto"/>
                    <w:left w:val="none" w:sz="0" w:space="0" w:color="auto"/>
                    <w:bottom w:val="none" w:sz="0" w:space="0" w:color="auto"/>
                    <w:right w:val="none" w:sz="0" w:space="0" w:color="auto"/>
                  </w:divBdr>
                  <w:divsChild>
                    <w:div w:id="184039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742278">
      <w:bodyDiv w:val="1"/>
      <w:marLeft w:val="0"/>
      <w:marRight w:val="0"/>
      <w:marTop w:val="0"/>
      <w:marBottom w:val="0"/>
      <w:divBdr>
        <w:top w:val="none" w:sz="0" w:space="0" w:color="auto"/>
        <w:left w:val="none" w:sz="0" w:space="0" w:color="auto"/>
        <w:bottom w:val="none" w:sz="0" w:space="0" w:color="auto"/>
        <w:right w:val="none" w:sz="0" w:space="0" w:color="auto"/>
      </w:divBdr>
      <w:divsChild>
        <w:div w:id="1539274546">
          <w:marLeft w:val="0"/>
          <w:marRight w:val="0"/>
          <w:marTop w:val="0"/>
          <w:marBottom w:val="0"/>
          <w:divBdr>
            <w:top w:val="none" w:sz="0" w:space="0" w:color="auto"/>
            <w:left w:val="none" w:sz="0" w:space="0" w:color="auto"/>
            <w:bottom w:val="none" w:sz="0" w:space="0" w:color="auto"/>
            <w:right w:val="none" w:sz="0" w:space="0" w:color="auto"/>
          </w:divBdr>
          <w:divsChild>
            <w:div w:id="574316072">
              <w:marLeft w:val="0"/>
              <w:marRight w:val="0"/>
              <w:marTop w:val="0"/>
              <w:marBottom w:val="0"/>
              <w:divBdr>
                <w:top w:val="none" w:sz="0" w:space="0" w:color="auto"/>
                <w:left w:val="none" w:sz="0" w:space="0" w:color="auto"/>
                <w:bottom w:val="none" w:sz="0" w:space="0" w:color="auto"/>
                <w:right w:val="none" w:sz="0" w:space="0" w:color="auto"/>
              </w:divBdr>
              <w:divsChild>
                <w:div w:id="2896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530726">
      <w:bodyDiv w:val="1"/>
      <w:marLeft w:val="0"/>
      <w:marRight w:val="0"/>
      <w:marTop w:val="0"/>
      <w:marBottom w:val="0"/>
      <w:divBdr>
        <w:top w:val="none" w:sz="0" w:space="0" w:color="auto"/>
        <w:left w:val="none" w:sz="0" w:space="0" w:color="auto"/>
        <w:bottom w:val="none" w:sz="0" w:space="0" w:color="auto"/>
        <w:right w:val="none" w:sz="0" w:space="0" w:color="auto"/>
      </w:divBdr>
      <w:divsChild>
        <w:div w:id="83961040">
          <w:marLeft w:val="0"/>
          <w:marRight w:val="0"/>
          <w:marTop w:val="0"/>
          <w:marBottom w:val="0"/>
          <w:divBdr>
            <w:top w:val="none" w:sz="0" w:space="0" w:color="auto"/>
            <w:left w:val="none" w:sz="0" w:space="0" w:color="auto"/>
            <w:bottom w:val="none" w:sz="0" w:space="0" w:color="auto"/>
            <w:right w:val="none" w:sz="0" w:space="0" w:color="auto"/>
          </w:divBdr>
          <w:divsChild>
            <w:div w:id="948128229">
              <w:marLeft w:val="0"/>
              <w:marRight w:val="0"/>
              <w:marTop w:val="0"/>
              <w:marBottom w:val="0"/>
              <w:divBdr>
                <w:top w:val="none" w:sz="0" w:space="0" w:color="auto"/>
                <w:left w:val="none" w:sz="0" w:space="0" w:color="auto"/>
                <w:bottom w:val="none" w:sz="0" w:space="0" w:color="auto"/>
                <w:right w:val="none" w:sz="0" w:space="0" w:color="auto"/>
              </w:divBdr>
              <w:divsChild>
                <w:div w:id="1010377652">
                  <w:marLeft w:val="0"/>
                  <w:marRight w:val="0"/>
                  <w:marTop w:val="0"/>
                  <w:marBottom w:val="0"/>
                  <w:divBdr>
                    <w:top w:val="none" w:sz="0" w:space="0" w:color="auto"/>
                    <w:left w:val="none" w:sz="0" w:space="0" w:color="auto"/>
                    <w:bottom w:val="none" w:sz="0" w:space="0" w:color="auto"/>
                    <w:right w:val="none" w:sz="0" w:space="0" w:color="auto"/>
                  </w:divBdr>
                  <w:divsChild>
                    <w:div w:id="75078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471898">
      <w:bodyDiv w:val="1"/>
      <w:marLeft w:val="0"/>
      <w:marRight w:val="0"/>
      <w:marTop w:val="0"/>
      <w:marBottom w:val="0"/>
      <w:divBdr>
        <w:top w:val="none" w:sz="0" w:space="0" w:color="auto"/>
        <w:left w:val="none" w:sz="0" w:space="0" w:color="auto"/>
        <w:bottom w:val="none" w:sz="0" w:space="0" w:color="auto"/>
        <w:right w:val="none" w:sz="0" w:space="0" w:color="auto"/>
      </w:divBdr>
      <w:divsChild>
        <w:div w:id="489372441">
          <w:marLeft w:val="0"/>
          <w:marRight w:val="0"/>
          <w:marTop w:val="0"/>
          <w:marBottom w:val="0"/>
          <w:divBdr>
            <w:top w:val="none" w:sz="0" w:space="0" w:color="auto"/>
            <w:left w:val="none" w:sz="0" w:space="0" w:color="auto"/>
            <w:bottom w:val="none" w:sz="0" w:space="0" w:color="auto"/>
            <w:right w:val="none" w:sz="0" w:space="0" w:color="auto"/>
          </w:divBdr>
          <w:divsChild>
            <w:div w:id="223415928">
              <w:marLeft w:val="0"/>
              <w:marRight w:val="0"/>
              <w:marTop w:val="0"/>
              <w:marBottom w:val="0"/>
              <w:divBdr>
                <w:top w:val="none" w:sz="0" w:space="0" w:color="auto"/>
                <w:left w:val="none" w:sz="0" w:space="0" w:color="auto"/>
                <w:bottom w:val="none" w:sz="0" w:space="0" w:color="auto"/>
                <w:right w:val="none" w:sz="0" w:space="0" w:color="auto"/>
              </w:divBdr>
              <w:divsChild>
                <w:div w:id="47907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8479">
      <w:bodyDiv w:val="1"/>
      <w:marLeft w:val="0"/>
      <w:marRight w:val="0"/>
      <w:marTop w:val="0"/>
      <w:marBottom w:val="0"/>
      <w:divBdr>
        <w:top w:val="none" w:sz="0" w:space="0" w:color="auto"/>
        <w:left w:val="none" w:sz="0" w:space="0" w:color="auto"/>
        <w:bottom w:val="none" w:sz="0" w:space="0" w:color="auto"/>
        <w:right w:val="none" w:sz="0" w:space="0" w:color="auto"/>
      </w:divBdr>
      <w:divsChild>
        <w:div w:id="1987781597">
          <w:marLeft w:val="0"/>
          <w:marRight w:val="0"/>
          <w:marTop w:val="0"/>
          <w:marBottom w:val="0"/>
          <w:divBdr>
            <w:top w:val="none" w:sz="0" w:space="0" w:color="auto"/>
            <w:left w:val="none" w:sz="0" w:space="0" w:color="auto"/>
            <w:bottom w:val="none" w:sz="0" w:space="0" w:color="auto"/>
            <w:right w:val="none" w:sz="0" w:space="0" w:color="auto"/>
          </w:divBdr>
          <w:divsChild>
            <w:div w:id="225646610">
              <w:marLeft w:val="0"/>
              <w:marRight w:val="0"/>
              <w:marTop w:val="0"/>
              <w:marBottom w:val="0"/>
              <w:divBdr>
                <w:top w:val="none" w:sz="0" w:space="0" w:color="auto"/>
                <w:left w:val="none" w:sz="0" w:space="0" w:color="auto"/>
                <w:bottom w:val="none" w:sz="0" w:space="0" w:color="auto"/>
                <w:right w:val="none" w:sz="0" w:space="0" w:color="auto"/>
              </w:divBdr>
              <w:divsChild>
                <w:div w:id="927882827">
                  <w:marLeft w:val="0"/>
                  <w:marRight w:val="0"/>
                  <w:marTop w:val="0"/>
                  <w:marBottom w:val="0"/>
                  <w:divBdr>
                    <w:top w:val="none" w:sz="0" w:space="0" w:color="auto"/>
                    <w:left w:val="none" w:sz="0" w:space="0" w:color="auto"/>
                    <w:bottom w:val="none" w:sz="0" w:space="0" w:color="auto"/>
                    <w:right w:val="none" w:sz="0" w:space="0" w:color="auto"/>
                  </w:divBdr>
                  <w:divsChild>
                    <w:div w:id="72410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02022">
      <w:bodyDiv w:val="1"/>
      <w:marLeft w:val="0"/>
      <w:marRight w:val="0"/>
      <w:marTop w:val="0"/>
      <w:marBottom w:val="0"/>
      <w:divBdr>
        <w:top w:val="none" w:sz="0" w:space="0" w:color="auto"/>
        <w:left w:val="none" w:sz="0" w:space="0" w:color="auto"/>
        <w:bottom w:val="none" w:sz="0" w:space="0" w:color="auto"/>
        <w:right w:val="none" w:sz="0" w:space="0" w:color="auto"/>
      </w:divBdr>
    </w:div>
    <w:div w:id="1460494802">
      <w:bodyDiv w:val="1"/>
      <w:marLeft w:val="0"/>
      <w:marRight w:val="0"/>
      <w:marTop w:val="0"/>
      <w:marBottom w:val="0"/>
      <w:divBdr>
        <w:top w:val="none" w:sz="0" w:space="0" w:color="auto"/>
        <w:left w:val="none" w:sz="0" w:space="0" w:color="auto"/>
        <w:bottom w:val="none" w:sz="0" w:space="0" w:color="auto"/>
        <w:right w:val="none" w:sz="0" w:space="0" w:color="auto"/>
      </w:divBdr>
      <w:divsChild>
        <w:div w:id="11906821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0755931">
              <w:marLeft w:val="0"/>
              <w:marRight w:val="0"/>
              <w:marTop w:val="0"/>
              <w:marBottom w:val="0"/>
              <w:divBdr>
                <w:top w:val="none" w:sz="0" w:space="0" w:color="auto"/>
                <w:left w:val="none" w:sz="0" w:space="0" w:color="auto"/>
                <w:bottom w:val="none" w:sz="0" w:space="0" w:color="auto"/>
                <w:right w:val="none" w:sz="0" w:space="0" w:color="auto"/>
              </w:divBdr>
              <w:divsChild>
                <w:div w:id="24788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3045">
      <w:bodyDiv w:val="1"/>
      <w:marLeft w:val="0"/>
      <w:marRight w:val="0"/>
      <w:marTop w:val="0"/>
      <w:marBottom w:val="0"/>
      <w:divBdr>
        <w:top w:val="none" w:sz="0" w:space="0" w:color="auto"/>
        <w:left w:val="none" w:sz="0" w:space="0" w:color="auto"/>
        <w:bottom w:val="none" w:sz="0" w:space="0" w:color="auto"/>
        <w:right w:val="none" w:sz="0" w:space="0" w:color="auto"/>
      </w:divBdr>
    </w:div>
    <w:div w:id="1469786970">
      <w:bodyDiv w:val="1"/>
      <w:marLeft w:val="0"/>
      <w:marRight w:val="0"/>
      <w:marTop w:val="0"/>
      <w:marBottom w:val="0"/>
      <w:divBdr>
        <w:top w:val="none" w:sz="0" w:space="0" w:color="auto"/>
        <w:left w:val="none" w:sz="0" w:space="0" w:color="auto"/>
        <w:bottom w:val="none" w:sz="0" w:space="0" w:color="auto"/>
        <w:right w:val="none" w:sz="0" w:space="0" w:color="auto"/>
      </w:divBdr>
      <w:divsChild>
        <w:div w:id="1341857479">
          <w:marLeft w:val="0"/>
          <w:marRight w:val="0"/>
          <w:marTop w:val="0"/>
          <w:marBottom w:val="0"/>
          <w:divBdr>
            <w:top w:val="none" w:sz="0" w:space="0" w:color="auto"/>
            <w:left w:val="none" w:sz="0" w:space="0" w:color="auto"/>
            <w:bottom w:val="none" w:sz="0" w:space="0" w:color="auto"/>
            <w:right w:val="none" w:sz="0" w:space="0" w:color="auto"/>
          </w:divBdr>
          <w:divsChild>
            <w:div w:id="464931767">
              <w:marLeft w:val="0"/>
              <w:marRight w:val="0"/>
              <w:marTop w:val="0"/>
              <w:marBottom w:val="0"/>
              <w:divBdr>
                <w:top w:val="none" w:sz="0" w:space="0" w:color="auto"/>
                <w:left w:val="none" w:sz="0" w:space="0" w:color="auto"/>
                <w:bottom w:val="none" w:sz="0" w:space="0" w:color="auto"/>
                <w:right w:val="none" w:sz="0" w:space="0" w:color="auto"/>
              </w:divBdr>
              <w:divsChild>
                <w:div w:id="768812762">
                  <w:marLeft w:val="0"/>
                  <w:marRight w:val="0"/>
                  <w:marTop w:val="0"/>
                  <w:marBottom w:val="0"/>
                  <w:divBdr>
                    <w:top w:val="none" w:sz="0" w:space="0" w:color="auto"/>
                    <w:left w:val="none" w:sz="0" w:space="0" w:color="auto"/>
                    <w:bottom w:val="none" w:sz="0" w:space="0" w:color="auto"/>
                    <w:right w:val="none" w:sz="0" w:space="0" w:color="auto"/>
                  </w:divBdr>
                  <w:divsChild>
                    <w:div w:id="73539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463679">
      <w:bodyDiv w:val="1"/>
      <w:marLeft w:val="0"/>
      <w:marRight w:val="0"/>
      <w:marTop w:val="0"/>
      <w:marBottom w:val="0"/>
      <w:divBdr>
        <w:top w:val="none" w:sz="0" w:space="0" w:color="auto"/>
        <w:left w:val="none" w:sz="0" w:space="0" w:color="auto"/>
        <w:bottom w:val="none" w:sz="0" w:space="0" w:color="auto"/>
        <w:right w:val="none" w:sz="0" w:space="0" w:color="auto"/>
      </w:divBdr>
    </w:div>
    <w:div w:id="1504515418">
      <w:bodyDiv w:val="1"/>
      <w:marLeft w:val="0"/>
      <w:marRight w:val="0"/>
      <w:marTop w:val="0"/>
      <w:marBottom w:val="0"/>
      <w:divBdr>
        <w:top w:val="none" w:sz="0" w:space="0" w:color="auto"/>
        <w:left w:val="none" w:sz="0" w:space="0" w:color="auto"/>
        <w:bottom w:val="none" w:sz="0" w:space="0" w:color="auto"/>
        <w:right w:val="none" w:sz="0" w:space="0" w:color="auto"/>
      </w:divBdr>
    </w:div>
    <w:div w:id="1512794447">
      <w:bodyDiv w:val="1"/>
      <w:marLeft w:val="0"/>
      <w:marRight w:val="0"/>
      <w:marTop w:val="0"/>
      <w:marBottom w:val="0"/>
      <w:divBdr>
        <w:top w:val="none" w:sz="0" w:space="0" w:color="auto"/>
        <w:left w:val="none" w:sz="0" w:space="0" w:color="auto"/>
        <w:bottom w:val="none" w:sz="0" w:space="0" w:color="auto"/>
        <w:right w:val="none" w:sz="0" w:space="0" w:color="auto"/>
      </w:divBdr>
      <w:divsChild>
        <w:div w:id="1314993078">
          <w:marLeft w:val="0"/>
          <w:marRight w:val="0"/>
          <w:marTop w:val="0"/>
          <w:marBottom w:val="0"/>
          <w:divBdr>
            <w:top w:val="none" w:sz="0" w:space="0" w:color="auto"/>
            <w:left w:val="none" w:sz="0" w:space="0" w:color="auto"/>
            <w:bottom w:val="none" w:sz="0" w:space="0" w:color="auto"/>
            <w:right w:val="none" w:sz="0" w:space="0" w:color="auto"/>
          </w:divBdr>
          <w:divsChild>
            <w:div w:id="1390152545">
              <w:marLeft w:val="0"/>
              <w:marRight w:val="0"/>
              <w:marTop w:val="0"/>
              <w:marBottom w:val="0"/>
              <w:divBdr>
                <w:top w:val="none" w:sz="0" w:space="0" w:color="auto"/>
                <w:left w:val="none" w:sz="0" w:space="0" w:color="auto"/>
                <w:bottom w:val="none" w:sz="0" w:space="0" w:color="auto"/>
                <w:right w:val="none" w:sz="0" w:space="0" w:color="auto"/>
              </w:divBdr>
              <w:divsChild>
                <w:div w:id="1552304549">
                  <w:marLeft w:val="0"/>
                  <w:marRight w:val="0"/>
                  <w:marTop w:val="0"/>
                  <w:marBottom w:val="0"/>
                  <w:divBdr>
                    <w:top w:val="none" w:sz="0" w:space="0" w:color="auto"/>
                    <w:left w:val="none" w:sz="0" w:space="0" w:color="auto"/>
                    <w:bottom w:val="none" w:sz="0" w:space="0" w:color="auto"/>
                    <w:right w:val="none" w:sz="0" w:space="0" w:color="auto"/>
                  </w:divBdr>
                </w:div>
              </w:divsChild>
            </w:div>
            <w:div w:id="419562696">
              <w:marLeft w:val="0"/>
              <w:marRight w:val="0"/>
              <w:marTop w:val="0"/>
              <w:marBottom w:val="0"/>
              <w:divBdr>
                <w:top w:val="none" w:sz="0" w:space="0" w:color="auto"/>
                <w:left w:val="none" w:sz="0" w:space="0" w:color="auto"/>
                <w:bottom w:val="none" w:sz="0" w:space="0" w:color="auto"/>
                <w:right w:val="none" w:sz="0" w:space="0" w:color="auto"/>
              </w:divBdr>
              <w:divsChild>
                <w:div w:id="555042755">
                  <w:marLeft w:val="0"/>
                  <w:marRight w:val="0"/>
                  <w:marTop w:val="0"/>
                  <w:marBottom w:val="0"/>
                  <w:divBdr>
                    <w:top w:val="none" w:sz="0" w:space="0" w:color="auto"/>
                    <w:left w:val="none" w:sz="0" w:space="0" w:color="auto"/>
                    <w:bottom w:val="none" w:sz="0" w:space="0" w:color="auto"/>
                    <w:right w:val="none" w:sz="0" w:space="0" w:color="auto"/>
                  </w:divBdr>
                </w:div>
              </w:divsChild>
            </w:div>
            <w:div w:id="385186876">
              <w:marLeft w:val="0"/>
              <w:marRight w:val="0"/>
              <w:marTop w:val="0"/>
              <w:marBottom w:val="0"/>
              <w:divBdr>
                <w:top w:val="none" w:sz="0" w:space="0" w:color="auto"/>
                <w:left w:val="none" w:sz="0" w:space="0" w:color="auto"/>
                <w:bottom w:val="none" w:sz="0" w:space="0" w:color="auto"/>
                <w:right w:val="none" w:sz="0" w:space="0" w:color="auto"/>
              </w:divBdr>
              <w:divsChild>
                <w:div w:id="33889216">
                  <w:marLeft w:val="0"/>
                  <w:marRight w:val="0"/>
                  <w:marTop w:val="0"/>
                  <w:marBottom w:val="0"/>
                  <w:divBdr>
                    <w:top w:val="none" w:sz="0" w:space="0" w:color="auto"/>
                    <w:left w:val="none" w:sz="0" w:space="0" w:color="auto"/>
                    <w:bottom w:val="none" w:sz="0" w:space="0" w:color="auto"/>
                    <w:right w:val="none" w:sz="0" w:space="0" w:color="auto"/>
                  </w:divBdr>
                </w:div>
              </w:divsChild>
            </w:div>
            <w:div w:id="1035085949">
              <w:marLeft w:val="0"/>
              <w:marRight w:val="0"/>
              <w:marTop w:val="0"/>
              <w:marBottom w:val="0"/>
              <w:divBdr>
                <w:top w:val="none" w:sz="0" w:space="0" w:color="auto"/>
                <w:left w:val="none" w:sz="0" w:space="0" w:color="auto"/>
                <w:bottom w:val="none" w:sz="0" w:space="0" w:color="auto"/>
                <w:right w:val="none" w:sz="0" w:space="0" w:color="auto"/>
              </w:divBdr>
              <w:divsChild>
                <w:div w:id="112993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86642">
      <w:bodyDiv w:val="1"/>
      <w:marLeft w:val="0"/>
      <w:marRight w:val="0"/>
      <w:marTop w:val="0"/>
      <w:marBottom w:val="0"/>
      <w:divBdr>
        <w:top w:val="none" w:sz="0" w:space="0" w:color="auto"/>
        <w:left w:val="none" w:sz="0" w:space="0" w:color="auto"/>
        <w:bottom w:val="none" w:sz="0" w:space="0" w:color="auto"/>
        <w:right w:val="none" w:sz="0" w:space="0" w:color="auto"/>
      </w:divBdr>
      <w:divsChild>
        <w:div w:id="1466973554">
          <w:marLeft w:val="0"/>
          <w:marRight w:val="0"/>
          <w:marTop w:val="0"/>
          <w:marBottom w:val="0"/>
          <w:divBdr>
            <w:top w:val="none" w:sz="0" w:space="0" w:color="auto"/>
            <w:left w:val="none" w:sz="0" w:space="0" w:color="auto"/>
            <w:bottom w:val="none" w:sz="0" w:space="0" w:color="auto"/>
            <w:right w:val="none" w:sz="0" w:space="0" w:color="auto"/>
          </w:divBdr>
          <w:divsChild>
            <w:div w:id="1979726884">
              <w:marLeft w:val="0"/>
              <w:marRight w:val="0"/>
              <w:marTop w:val="0"/>
              <w:marBottom w:val="0"/>
              <w:divBdr>
                <w:top w:val="none" w:sz="0" w:space="0" w:color="auto"/>
                <w:left w:val="none" w:sz="0" w:space="0" w:color="auto"/>
                <w:bottom w:val="none" w:sz="0" w:space="0" w:color="auto"/>
                <w:right w:val="none" w:sz="0" w:space="0" w:color="auto"/>
              </w:divBdr>
              <w:divsChild>
                <w:div w:id="6788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88957">
      <w:bodyDiv w:val="1"/>
      <w:marLeft w:val="0"/>
      <w:marRight w:val="0"/>
      <w:marTop w:val="0"/>
      <w:marBottom w:val="0"/>
      <w:divBdr>
        <w:top w:val="none" w:sz="0" w:space="0" w:color="auto"/>
        <w:left w:val="none" w:sz="0" w:space="0" w:color="auto"/>
        <w:bottom w:val="none" w:sz="0" w:space="0" w:color="auto"/>
        <w:right w:val="none" w:sz="0" w:space="0" w:color="auto"/>
      </w:divBdr>
      <w:divsChild>
        <w:div w:id="656886691">
          <w:marLeft w:val="0"/>
          <w:marRight w:val="0"/>
          <w:marTop w:val="0"/>
          <w:marBottom w:val="0"/>
          <w:divBdr>
            <w:top w:val="none" w:sz="0" w:space="0" w:color="auto"/>
            <w:left w:val="none" w:sz="0" w:space="0" w:color="auto"/>
            <w:bottom w:val="none" w:sz="0" w:space="0" w:color="auto"/>
            <w:right w:val="none" w:sz="0" w:space="0" w:color="auto"/>
          </w:divBdr>
          <w:divsChild>
            <w:div w:id="1644771032">
              <w:marLeft w:val="0"/>
              <w:marRight w:val="0"/>
              <w:marTop w:val="0"/>
              <w:marBottom w:val="0"/>
              <w:divBdr>
                <w:top w:val="none" w:sz="0" w:space="0" w:color="auto"/>
                <w:left w:val="none" w:sz="0" w:space="0" w:color="auto"/>
                <w:bottom w:val="none" w:sz="0" w:space="0" w:color="auto"/>
                <w:right w:val="none" w:sz="0" w:space="0" w:color="auto"/>
              </w:divBdr>
              <w:divsChild>
                <w:div w:id="9282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07137">
      <w:bodyDiv w:val="1"/>
      <w:marLeft w:val="0"/>
      <w:marRight w:val="0"/>
      <w:marTop w:val="0"/>
      <w:marBottom w:val="0"/>
      <w:divBdr>
        <w:top w:val="none" w:sz="0" w:space="0" w:color="auto"/>
        <w:left w:val="none" w:sz="0" w:space="0" w:color="auto"/>
        <w:bottom w:val="none" w:sz="0" w:space="0" w:color="auto"/>
        <w:right w:val="none" w:sz="0" w:space="0" w:color="auto"/>
      </w:divBdr>
      <w:divsChild>
        <w:div w:id="561909887">
          <w:marLeft w:val="0"/>
          <w:marRight w:val="0"/>
          <w:marTop w:val="0"/>
          <w:marBottom w:val="0"/>
          <w:divBdr>
            <w:top w:val="none" w:sz="0" w:space="0" w:color="auto"/>
            <w:left w:val="none" w:sz="0" w:space="0" w:color="auto"/>
            <w:bottom w:val="none" w:sz="0" w:space="0" w:color="auto"/>
            <w:right w:val="none" w:sz="0" w:space="0" w:color="auto"/>
          </w:divBdr>
          <w:divsChild>
            <w:div w:id="9838471">
              <w:marLeft w:val="0"/>
              <w:marRight w:val="0"/>
              <w:marTop w:val="0"/>
              <w:marBottom w:val="0"/>
              <w:divBdr>
                <w:top w:val="none" w:sz="0" w:space="0" w:color="auto"/>
                <w:left w:val="none" w:sz="0" w:space="0" w:color="auto"/>
                <w:bottom w:val="none" w:sz="0" w:space="0" w:color="auto"/>
                <w:right w:val="none" w:sz="0" w:space="0" w:color="auto"/>
              </w:divBdr>
              <w:divsChild>
                <w:div w:id="696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81022">
      <w:bodyDiv w:val="1"/>
      <w:marLeft w:val="0"/>
      <w:marRight w:val="0"/>
      <w:marTop w:val="0"/>
      <w:marBottom w:val="0"/>
      <w:divBdr>
        <w:top w:val="none" w:sz="0" w:space="0" w:color="auto"/>
        <w:left w:val="none" w:sz="0" w:space="0" w:color="auto"/>
        <w:bottom w:val="none" w:sz="0" w:space="0" w:color="auto"/>
        <w:right w:val="none" w:sz="0" w:space="0" w:color="auto"/>
      </w:divBdr>
    </w:div>
    <w:div w:id="1536239077">
      <w:bodyDiv w:val="1"/>
      <w:marLeft w:val="0"/>
      <w:marRight w:val="0"/>
      <w:marTop w:val="0"/>
      <w:marBottom w:val="0"/>
      <w:divBdr>
        <w:top w:val="none" w:sz="0" w:space="0" w:color="auto"/>
        <w:left w:val="none" w:sz="0" w:space="0" w:color="auto"/>
        <w:bottom w:val="none" w:sz="0" w:space="0" w:color="auto"/>
        <w:right w:val="none" w:sz="0" w:space="0" w:color="auto"/>
      </w:divBdr>
      <w:divsChild>
        <w:div w:id="116802707">
          <w:marLeft w:val="0"/>
          <w:marRight w:val="0"/>
          <w:marTop w:val="0"/>
          <w:marBottom w:val="0"/>
          <w:divBdr>
            <w:top w:val="none" w:sz="0" w:space="0" w:color="auto"/>
            <w:left w:val="none" w:sz="0" w:space="0" w:color="auto"/>
            <w:bottom w:val="none" w:sz="0" w:space="0" w:color="auto"/>
            <w:right w:val="none" w:sz="0" w:space="0" w:color="auto"/>
          </w:divBdr>
          <w:divsChild>
            <w:div w:id="458379830">
              <w:marLeft w:val="0"/>
              <w:marRight w:val="0"/>
              <w:marTop w:val="0"/>
              <w:marBottom w:val="0"/>
              <w:divBdr>
                <w:top w:val="none" w:sz="0" w:space="0" w:color="auto"/>
                <w:left w:val="none" w:sz="0" w:space="0" w:color="auto"/>
                <w:bottom w:val="none" w:sz="0" w:space="0" w:color="auto"/>
                <w:right w:val="none" w:sz="0" w:space="0" w:color="auto"/>
              </w:divBdr>
              <w:divsChild>
                <w:div w:id="3003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41288">
      <w:bodyDiv w:val="1"/>
      <w:marLeft w:val="0"/>
      <w:marRight w:val="0"/>
      <w:marTop w:val="0"/>
      <w:marBottom w:val="0"/>
      <w:divBdr>
        <w:top w:val="none" w:sz="0" w:space="0" w:color="auto"/>
        <w:left w:val="none" w:sz="0" w:space="0" w:color="auto"/>
        <w:bottom w:val="none" w:sz="0" w:space="0" w:color="auto"/>
        <w:right w:val="none" w:sz="0" w:space="0" w:color="auto"/>
      </w:divBdr>
      <w:divsChild>
        <w:div w:id="2074623513">
          <w:marLeft w:val="0"/>
          <w:marRight w:val="0"/>
          <w:marTop w:val="0"/>
          <w:marBottom w:val="0"/>
          <w:divBdr>
            <w:top w:val="none" w:sz="0" w:space="0" w:color="auto"/>
            <w:left w:val="none" w:sz="0" w:space="0" w:color="auto"/>
            <w:bottom w:val="none" w:sz="0" w:space="0" w:color="auto"/>
            <w:right w:val="none" w:sz="0" w:space="0" w:color="auto"/>
          </w:divBdr>
          <w:divsChild>
            <w:div w:id="643045551">
              <w:marLeft w:val="0"/>
              <w:marRight w:val="0"/>
              <w:marTop w:val="0"/>
              <w:marBottom w:val="0"/>
              <w:divBdr>
                <w:top w:val="none" w:sz="0" w:space="0" w:color="auto"/>
                <w:left w:val="none" w:sz="0" w:space="0" w:color="auto"/>
                <w:bottom w:val="none" w:sz="0" w:space="0" w:color="auto"/>
                <w:right w:val="none" w:sz="0" w:space="0" w:color="auto"/>
              </w:divBdr>
              <w:divsChild>
                <w:div w:id="178392526">
                  <w:marLeft w:val="0"/>
                  <w:marRight w:val="0"/>
                  <w:marTop w:val="0"/>
                  <w:marBottom w:val="0"/>
                  <w:divBdr>
                    <w:top w:val="none" w:sz="0" w:space="0" w:color="auto"/>
                    <w:left w:val="none" w:sz="0" w:space="0" w:color="auto"/>
                    <w:bottom w:val="none" w:sz="0" w:space="0" w:color="auto"/>
                    <w:right w:val="none" w:sz="0" w:space="0" w:color="auto"/>
                  </w:divBdr>
                  <w:divsChild>
                    <w:div w:id="104021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823934">
      <w:bodyDiv w:val="1"/>
      <w:marLeft w:val="0"/>
      <w:marRight w:val="0"/>
      <w:marTop w:val="0"/>
      <w:marBottom w:val="0"/>
      <w:divBdr>
        <w:top w:val="none" w:sz="0" w:space="0" w:color="auto"/>
        <w:left w:val="none" w:sz="0" w:space="0" w:color="auto"/>
        <w:bottom w:val="none" w:sz="0" w:space="0" w:color="auto"/>
        <w:right w:val="none" w:sz="0" w:space="0" w:color="auto"/>
      </w:divBdr>
    </w:div>
    <w:div w:id="1559049879">
      <w:bodyDiv w:val="1"/>
      <w:marLeft w:val="0"/>
      <w:marRight w:val="0"/>
      <w:marTop w:val="0"/>
      <w:marBottom w:val="0"/>
      <w:divBdr>
        <w:top w:val="none" w:sz="0" w:space="0" w:color="auto"/>
        <w:left w:val="none" w:sz="0" w:space="0" w:color="auto"/>
        <w:bottom w:val="none" w:sz="0" w:space="0" w:color="auto"/>
        <w:right w:val="none" w:sz="0" w:space="0" w:color="auto"/>
      </w:divBdr>
      <w:divsChild>
        <w:div w:id="1475173999">
          <w:marLeft w:val="0"/>
          <w:marRight w:val="0"/>
          <w:marTop w:val="0"/>
          <w:marBottom w:val="0"/>
          <w:divBdr>
            <w:top w:val="none" w:sz="0" w:space="0" w:color="auto"/>
            <w:left w:val="none" w:sz="0" w:space="0" w:color="auto"/>
            <w:bottom w:val="none" w:sz="0" w:space="0" w:color="auto"/>
            <w:right w:val="none" w:sz="0" w:space="0" w:color="auto"/>
          </w:divBdr>
          <w:divsChild>
            <w:div w:id="486476146">
              <w:marLeft w:val="0"/>
              <w:marRight w:val="0"/>
              <w:marTop w:val="0"/>
              <w:marBottom w:val="0"/>
              <w:divBdr>
                <w:top w:val="none" w:sz="0" w:space="0" w:color="auto"/>
                <w:left w:val="none" w:sz="0" w:space="0" w:color="auto"/>
                <w:bottom w:val="none" w:sz="0" w:space="0" w:color="auto"/>
                <w:right w:val="none" w:sz="0" w:space="0" w:color="auto"/>
              </w:divBdr>
              <w:divsChild>
                <w:div w:id="139404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98812">
      <w:bodyDiv w:val="1"/>
      <w:marLeft w:val="0"/>
      <w:marRight w:val="0"/>
      <w:marTop w:val="0"/>
      <w:marBottom w:val="0"/>
      <w:divBdr>
        <w:top w:val="none" w:sz="0" w:space="0" w:color="auto"/>
        <w:left w:val="none" w:sz="0" w:space="0" w:color="auto"/>
        <w:bottom w:val="none" w:sz="0" w:space="0" w:color="auto"/>
        <w:right w:val="none" w:sz="0" w:space="0" w:color="auto"/>
      </w:divBdr>
      <w:divsChild>
        <w:div w:id="242761374">
          <w:marLeft w:val="0"/>
          <w:marRight w:val="0"/>
          <w:marTop w:val="0"/>
          <w:marBottom w:val="0"/>
          <w:divBdr>
            <w:top w:val="none" w:sz="0" w:space="0" w:color="auto"/>
            <w:left w:val="none" w:sz="0" w:space="0" w:color="auto"/>
            <w:bottom w:val="none" w:sz="0" w:space="0" w:color="auto"/>
            <w:right w:val="none" w:sz="0" w:space="0" w:color="auto"/>
          </w:divBdr>
          <w:divsChild>
            <w:div w:id="396242611">
              <w:marLeft w:val="0"/>
              <w:marRight w:val="0"/>
              <w:marTop w:val="0"/>
              <w:marBottom w:val="0"/>
              <w:divBdr>
                <w:top w:val="none" w:sz="0" w:space="0" w:color="auto"/>
                <w:left w:val="none" w:sz="0" w:space="0" w:color="auto"/>
                <w:bottom w:val="none" w:sz="0" w:space="0" w:color="auto"/>
                <w:right w:val="none" w:sz="0" w:space="0" w:color="auto"/>
              </w:divBdr>
              <w:divsChild>
                <w:div w:id="467012212">
                  <w:marLeft w:val="0"/>
                  <w:marRight w:val="0"/>
                  <w:marTop w:val="0"/>
                  <w:marBottom w:val="0"/>
                  <w:divBdr>
                    <w:top w:val="none" w:sz="0" w:space="0" w:color="auto"/>
                    <w:left w:val="none" w:sz="0" w:space="0" w:color="auto"/>
                    <w:bottom w:val="none" w:sz="0" w:space="0" w:color="auto"/>
                    <w:right w:val="none" w:sz="0" w:space="0" w:color="auto"/>
                  </w:divBdr>
                  <w:divsChild>
                    <w:div w:id="22776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90726">
      <w:bodyDiv w:val="1"/>
      <w:marLeft w:val="0"/>
      <w:marRight w:val="0"/>
      <w:marTop w:val="0"/>
      <w:marBottom w:val="0"/>
      <w:divBdr>
        <w:top w:val="none" w:sz="0" w:space="0" w:color="auto"/>
        <w:left w:val="none" w:sz="0" w:space="0" w:color="auto"/>
        <w:bottom w:val="none" w:sz="0" w:space="0" w:color="auto"/>
        <w:right w:val="none" w:sz="0" w:space="0" w:color="auto"/>
      </w:divBdr>
      <w:divsChild>
        <w:div w:id="585303867">
          <w:marLeft w:val="0"/>
          <w:marRight w:val="0"/>
          <w:marTop w:val="0"/>
          <w:marBottom w:val="0"/>
          <w:divBdr>
            <w:top w:val="none" w:sz="0" w:space="0" w:color="auto"/>
            <w:left w:val="none" w:sz="0" w:space="0" w:color="auto"/>
            <w:bottom w:val="none" w:sz="0" w:space="0" w:color="auto"/>
            <w:right w:val="none" w:sz="0" w:space="0" w:color="auto"/>
          </w:divBdr>
          <w:divsChild>
            <w:div w:id="889193703">
              <w:marLeft w:val="0"/>
              <w:marRight w:val="0"/>
              <w:marTop w:val="0"/>
              <w:marBottom w:val="0"/>
              <w:divBdr>
                <w:top w:val="none" w:sz="0" w:space="0" w:color="auto"/>
                <w:left w:val="none" w:sz="0" w:space="0" w:color="auto"/>
                <w:bottom w:val="none" w:sz="0" w:space="0" w:color="auto"/>
                <w:right w:val="none" w:sz="0" w:space="0" w:color="auto"/>
              </w:divBdr>
              <w:divsChild>
                <w:div w:id="138926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92090">
      <w:bodyDiv w:val="1"/>
      <w:marLeft w:val="0"/>
      <w:marRight w:val="0"/>
      <w:marTop w:val="0"/>
      <w:marBottom w:val="0"/>
      <w:divBdr>
        <w:top w:val="none" w:sz="0" w:space="0" w:color="auto"/>
        <w:left w:val="none" w:sz="0" w:space="0" w:color="auto"/>
        <w:bottom w:val="none" w:sz="0" w:space="0" w:color="auto"/>
        <w:right w:val="none" w:sz="0" w:space="0" w:color="auto"/>
      </w:divBdr>
    </w:div>
    <w:div w:id="1572503494">
      <w:bodyDiv w:val="1"/>
      <w:marLeft w:val="0"/>
      <w:marRight w:val="0"/>
      <w:marTop w:val="0"/>
      <w:marBottom w:val="0"/>
      <w:divBdr>
        <w:top w:val="none" w:sz="0" w:space="0" w:color="auto"/>
        <w:left w:val="none" w:sz="0" w:space="0" w:color="auto"/>
        <w:bottom w:val="none" w:sz="0" w:space="0" w:color="auto"/>
        <w:right w:val="none" w:sz="0" w:space="0" w:color="auto"/>
      </w:divBdr>
      <w:divsChild>
        <w:div w:id="1239248386">
          <w:marLeft w:val="0"/>
          <w:marRight w:val="0"/>
          <w:marTop w:val="0"/>
          <w:marBottom w:val="0"/>
          <w:divBdr>
            <w:top w:val="none" w:sz="0" w:space="0" w:color="auto"/>
            <w:left w:val="none" w:sz="0" w:space="0" w:color="auto"/>
            <w:bottom w:val="none" w:sz="0" w:space="0" w:color="auto"/>
            <w:right w:val="none" w:sz="0" w:space="0" w:color="auto"/>
          </w:divBdr>
          <w:divsChild>
            <w:div w:id="1847164709">
              <w:marLeft w:val="0"/>
              <w:marRight w:val="0"/>
              <w:marTop w:val="0"/>
              <w:marBottom w:val="0"/>
              <w:divBdr>
                <w:top w:val="none" w:sz="0" w:space="0" w:color="auto"/>
                <w:left w:val="none" w:sz="0" w:space="0" w:color="auto"/>
                <w:bottom w:val="none" w:sz="0" w:space="0" w:color="auto"/>
                <w:right w:val="none" w:sz="0" w:space="0" w:color="auto"/>
              </w:divBdr>
              <w:divsChild>
                <w:div w:id="12869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62386">
      <w:bodyDiv w:val="1"/>
      <w:marLeft w:val="0"/>
      <w:marRight w:val="0"/>
      <w:marTop w:val="0"/>
      <w:marBottom w:val="0"/>
      <w:divBdr>
        <w:top w:val="none" w:sz="0" w:space="0" w:color="auto"/>
        <w:left w:val="none" w:sz="0" w:space="0" w:color="auto"/>
        <w:bottom w:val="none" w:sz="0" w:space="0" w:color="auto"/>
        <w:right w:val="none" w:sz="0" w:space="0" w:color="auto"/>
      </w:divBdr>
    </w:div>
    <w:div w:id="1576357519">
      <w:bodyDiv w:val="1"/>
      <w:marLeft w:val="0"/>
      <w:marRight w:val="0"/>
      <w:marTop w:val="0"/>
      <w:marBottom w:val="0"/>
      <w:divBdr>
        <w:top w:val="none" w:sz="0" w:space="0" w:color="auto"/>
        <w:left w:val="none" w:sz="0" w:space="0" w:color="auto"/>
        <w:bottom w:val="none" w:sz="0" w:space="0" w:color="auto"/>
        <w:right w:val="none" w:sz="0" w:space="0" w:color="auto"/>
      </w:divBdr>
    </w:div>
    <w:div w:id="1581332506">
      <w:bodyDiv w:val="1"/>
      <w:marLeft w:val="0"/>
      <w:marRight w:val="0"/>
      <w:marTop w:val="0"/>
      <w:marBottom w:val="0"/>
      <w:divBdr>
        <w:top w:val="none" w:sz="0" w:space="0" w:color="auto"/>
        <w:left w:val="none" w:sz="0" w:space="0" w:color="auto"/>
        <w:bottom w:val="none" w:sz="0" w:space="0" w:color="auto"/>
        <w:right w:val="none" w:sz="0" w:space="0" w:color="auto"/>
      </w:divBdr>
    </w:div>
    <w:div w:id="1583175725">
      <w:bodyDiv w:val="1"/>
      <w:marLeft w:val="0"/>
      <w:marRight w:val="0"/>
      <w:marTop w:val="0"/>
      <w:marBottom w:val="0"/>
      <w:divBdr>
        <w:top w:val="none" w:sz="0" w:space="0" w:color="auto"/>
        <w:left w:val="none" w:sz="0" w:space="0" w:color="auto"/>
        <w:bottom w:val="none" w:sz="0" w:space="0" w:color="auto"/>
        <w:right w:val="none" w:sz="0" w:space="0" w:color="auto"/>
      </w:divBdr>
      <w:divsChild>
        <w:div w:id="1262562910">
          <w:marLeft w:val="0"/>
          <w:marRight w:val="0"/>
          <w:marTop w:val="0"/>
          <w:marBottom w:val="0"/>
          <w:divBdr>
            <w:top w:val="none" w:sz="0" w:space="0" w:color="auto"/>
            <w:left w:val="none" w:sz="0" w:space="0" w:color="auto"/>
            <w:bottom w:val="none" w:sz="0" w:space="0" w:color="auto"/>
            <w:right w:val="none" w:sz="0" w:space="0" w:color="auto"/>
          </w:divBdr>
          <w:divsChild>
            <w:div w:id="1034887529">
              <w:marLeft w:val="0"/>
              <w:marRight w:val="0"/>
              <w:marTop w:val="0"/>
              <w:marBottom w:val="0"/>
              <w:divBdr>
                <w:top w:val="none" w:sz="0" w:space="0" w:color="auto"/>
                <w:left w:val="none" w:sz="0" w:space="0" w:color="auto"/>
                <w:bottom w:val="none" w:sz="0" w:space="0" w:color="auto"/>
                <w:right w:val="none" w:sz="0" w:space="0" w:color="auto"/>
              </w:divBdr>
              <w:divsChild>
                <w:div w:id="157030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147222">
      <w:bodyDiv w:val="1"/>
      <w:marLeft w:val="0"/>
      <w:marRight w:val="0"/>
      <w:marTop w:val="0"/>
      <w:marBottom w:val="0"/>
      <w:divBdr>
        <w:top w:val="none" w:sz="0" w:space="0" w:color="auto"/>
        <w:left w:val="none" w:sz="0" w:space="0" w:color="auto"/>
        <w:bottom w:val="none" w:sz="0" w:space="0" w:color="auto"/>
        <w:right w:val="none" w:sz="0" w:space="0" w:color="auto"/>
      </w:divBdr>
    </w:div>
    <w:div w:id="1588270217">
      <w:bodyDiv w:val="1"/>
      <w:marLeft w:val="0"/>
      <w:marRight w:val="0"/>
      <w:marTop w:val="0"/>
      <w:marBottom w:val="0"/>
      <w:divBdr>
        <w:top w:val="none" w:sz="0" w:space="0" w:color="auto"/>
        <w:left w:val="none" w:sz="0" w:space="0" w:color="auto"/>
        <w:bottom w:val="none" w:sz="0" w:space="0" w:color="auto"/>
        <w:right w:val="none" w:sz="0" w:space="0" w:color="auto"/>
      </w:divBdr>
      <w:divsChild>
        <w:div w:id="957219425">
          <w:marLeft w:val="0"/>
          <w:marRight w:val="0"/>
          <w:marTop w:val="0"/>
          <w:marBottom w:val="0"/>
          <w:divBdr>
            <w:top w:val="none" w:sz="0" w:space="0" w:color="auto"/>
            <w:left w:val="none" w:sz="0" w:space="0" w:color="auto"/>
            <w:bottom w:val="none" w:sz="0" w:space="0" w:color="auto"/>
            <w:right w:val="none" w:sz="0" w:space="0" w:color="auto"/>
          </w:divBdr>
          <w:divsChild>
            <w:div w:id="1773360362">
              <w:marLeft w:val="0"/>
              <w:marRight w:val="0"/>
              <w:marTop w:val="0"/>
              <w:marBottom w:val="0"/>
              <w:divBdr>
                <w:top w:val="none" w:sz="0" w:space="0" w:color="auto"/>
                <w:left w:val="none" w:sz="0" w:space="0" w:color="auto"/>
                <w:bottom w:val="none" w:sz="0" w:space="0" w:color="auto"/>
                <w:right w:val="none" w:sz="0" w:space="0" w:color="auto"/>
              </w:divBdr>
              <w:divsChild>
                <w:div w:id="17274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4560">
      <w:bodyDiv w:val="1"/>
      <w:marLeft w:val="0"/>
      <w:marRight w:val="0"/>
      <w:marTop w:val="0"/>
      <w:marBottom w:val="0"/>
      <w:divBdr>
        <w:top w:val="none" w:sz="0" w:space="0" w:color="auto"/>
        <w:left w:val="none" w:sz="0" w:space="0" w:color="auto"/>
        <w:bottom w:val="none" w:sz="0" w:space="0" w:color="auto"/>
        <w:right w:val="none" w:sz="0" w:space="0" w:color="auto"/>
      </w:divBdr>
    </w:div>
    <w:div w:id="1613123347">
      <w:bodyDiv w:val="1"/>
      <w:marLeft w:val="0"/>
      <w:marRight w:val="0"/>
      <w:marTop w:val="0"/>
      <w:marBottom w:val="0"/>
      <w:divBdr>
        <w:top w:val="none" w:sz="0" w:space="0" w:color="auto"/>
        <w:left w:val="none" w:sz="0" w:space="0" w:color="auto"/>
        <w:bottom w:val="none" w:sz="0" w:space="0" w:color="auto"/>
        <w:right w:val="none" w:sz="0" w:space="0" w:color="auto"/>
      </w:divBdr>
    </w:div>
    <w:div w:id="1629893072">
      <w:bodyDiv w:val="1"/>
      <w:marLeft w:val="0"/>
      <w:marRight w:val="0"/>
      <w:marTop w:val="0"/>
      <w:marBottom w:val="0"/>
      <w:divBdr>
        <w:top w:val="none" w:sz="0" w:space="0" w:color="auto"/>
        <w:left w:val="none" w:sz="0" w:space="0" w:color="auto"/>
        <w:bottom w:val="none" w:sz="0" w:space="0" w:color="auto"/>
        <w:right w:val="none" w:sz="0" w:space="0" w:color="auto"/>
      </w:divBdr>
      <w:divsChild>
        <w:div w:id="1535272603">
          <w:marLeft w:val="0"/>
          <w:marRight w:val="0"/>
          <w:marTop w:val="0"/>
          <w:marBottom w:val="0"/>
          <w:divBdr>
            <w:top w:val="none" w:sz="0" w:space="0" w:color="auto"/>
            <w:left w:val="none" w:sz="0" w:space="0" w:color="auto"/>
            <w:bottom w:val="none" w:sz="0" w:space="0" w:color="auto"/>
            <w:right w:val="none" w:sz="0" w:space="0" w:color="auto"/>
          </w:divBdr>
          <w:divsChild>
            <w:div w:id="1858034193">
              <w:marLeft w:val="0"/>
              <w:marRight w:val="0"/>
              <w:marTop w:val="0"/>
              <w:marBottom w:val="0"/>
              <w:divBdr>
                <w:top w:val="none" w:sz="0" w:space="0" w:color="auto"/>
                <w:left w:val="none" w:sz="0" w:space="0" w:color="auto"/>
                <w:bottom w:val="none" w:sz="0" w:space="0" w:color="auto"/>
                <w:right w:val="none" w:sz="0" w:space="0" w:color="auto"/>
              </w:divBdr>
              <w:divsChild>
                <w:div w:id="211138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36699">
      <w:bodyDiv w:val="1"/>
      <w:marLeft w:val="0"/>
      <w:marRight w:val="0"/>
      <w:marTop w:val="0"/>
      <w:marBottom w:val="0"/>
      <w:divBdr>
        <w:top w:val="none" w:sz="0" w:space="0" w:color="auto"/>
        <w:left w:val="none" w:sz="0" w:space="0" w:color="auto"/>
        <w:bottom w:val="none" w:sz="0" w:space="0" w:color="auto"/>
        <w:right w:val="none" w:sz="0" w:space="0" w:color="auto"/>
      </w:divBdr>
      <w:divsChild>
        <w:div w:id="413279134">
          <w:marLeft w:val="0"/>
          <w:marRight w:val="0"/>
          <w:marTop w:val="0"/>
          <w:marBottom w:val="0"/>
          <w:divBdr>
            <w:top w:val="none" w:sz="0" w:space="0" w:color="auto"/>
            <w:left w:val="none" w:sz="0" w:space="0" w:color="auto"/>
            <w:bottom w:val="none" w:sz="0" w:space="0" w:color="auto"/>
            <w:right w:val="none" w:sz="0" w:space="0" w:color="auto"/>
          </w:divBdr>
        </w:div>
        <w:div w:id="20789322">
          <w:marLeft w:val="0"/>
          <w:marRight w:val="0"/>
          <w:marTop w:val="0"/>
          <w:marBottom w:val="0"/>
          <w:divBdr>
            <w:top w:val="none" w:sz="0" w:space="0" w:color="auto"/>
            <w:left w:val="none" w:sz="0" w:space="0" w:color="auto"/>
            <w:bottom w:val="none" w:sz="0" w:space="0" w:color="auto"/>
            <w:right w:val="none" w:sz="0" w:space="0" w:color="auto"/>
          </w:divBdr>
        </w:div>
        <w:div w:id="307437564">
          <w:marLeft w:val="0"/>
          <w:marRight w:val="0"/>
          <w:marTop w:val="0"/>
          <w:marBottom w:val="0"/>
          <w:divBdr>
            <w:top w:val="none" w:sz="0" w:space="0" w:color="auto"/>
            <w:left w:val="none" w:sz="0" w:space="0" w:color="auto"/>
            <w:bottom w:val="none" w:sz="0" w:space="0" w:color="auto"/>
            <w:right w:val="none" w:sz="0" w:space="0" w:color="auto"/>
          </w:divBdr>
        </w:div>
        <w:div w:id="473370104">
          <w:marLeft w:val="0"/>
          <w:marRight w:val="0"/>
          <w:marTop w:val="0"/>
          <w:marBottom w:val="0"/>
          <w:divBdr>
            <w:top w:val="none" w:sz="0" w:space="0" w:color="auto"/>
            <w:left w:val="none" w:sz="0" w:space="0" w:color="auto"/>
            <w:bottom w:val="none" w:sz="0" w:space="0" w:color="auto"/>
            <w:right w:val="none" w:sz="0" w:space="0" w:color="auto"/>
          </w:divBdr>
        </w:div>
        <w:div w:id="2040547349">
          <w:marLeft w:val="0"/>
          <w:marRight w:val="0"/>
          <w:marTop w:val="0"/>
          <w:marBottom w:val="0"/>
          <w:divBdr>
            <w:top w:val="none" w:sz="0" w:space="0" w:color="auto"/>
            <w:left w:val="none" w:sz="0" w:space="0" w:color="auto"/>
            <w:bottom w:val="none" w:sz="0" w:space="0" w:color="auto"/>
            <w:right w:val="none" w:sz="0" w:space="0" w:color="auto"/>
          </w:divBdr>
        </w:div>
      </w:divsChild>
    </w:div>
    <w:div w:id="1631131812">
      <w:bodyDiv w:val="1"/>
      <w:marLeft w:val="0"/>
      <w:marRight w:val="0"/>
      <w:marTop w:val="0"/>
      <w:marBottom w:val="0"/>
      <w:divBdr>
        <w:top w:val="none" w:sz="0" w:space="0" w:color="auto"/>
        <w:left w:val="none" w:sz="0" w:space="0" w:color="auto"/>
        <w:bottom w:val="none" w:sz="0" w:space="0" w:color="auto"/>
        <w:right w:val="none" w:sz="0" w:space="0" w:color="auto"/>
      </w:divBdr>
      <w:divsChild>
        <w:div w:id="852260841">
          <w:marLeft w:val="0"/>
          <w:marRight w:val="0"/>
          <w:marTop w:val="0"/>
          <w:marBottom w:val="0"/>
          <w:divBdr>
            <w:top w:val="none" w:sz="0" w:space="0" w:color="auto"/>
            <w:left w:val="none" w:sz="0" w:space="0" w:color="auto"/>
            <w:bottom w:val="none" w:sz="0" w:space="0" w:color="auto"/>
            <w:right w:val="none" w:sz="0" w:space="0" w:color="auto"/>
          </w:divBdr>
          <w:divsChild>
            <w:div w:id="950892120">
              <w:marLeft w:val="0"/>
              <w:marRight w:val="0"/>
              <w:marTop w:val="0"/>
              <w:marBottom w:val="0"/>
              <w:divBdr>
                <w:top w:val="none" w:sz="0" w:space="0" w:color="auto"/>
                <w:left w:val="none" w:sz="0" w:space="0" w:color="auto"/>
                <w:bottom w:val="none" w:sz="0" w:space="0" w:color="auto"/>
                <w:right w:val="none" w:sz="0" w:space="0" w:color="auto"/>
              </w:divBdr>
              <w:divsChild>
                <w:div w:id="8771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47021">
      <w:bodyDiv w:val="1"/>
      <w:marLeft w:val="0"/>
      <w:marRight w:val="0"/>
      <w:marTop w:val="0"/>
      <w:marBottom w:val="0"/>
      <w:divBdr>
        <w:top w:val="none" w:sz="0" w:space="0" w:color="auto"/>
        <w:left w:val="none" w:sz="0" w:space="0" w:color="auto"/>
        <w:bottom w:val="none" w:sz="0" w:space="0" w:color="auto"/>
        <w:right w:val="none" w:sz="0" w:space="0" w:color="auto"/>
      </w:divBdr>
      <w:divsChild>
        <w:div w:id="1892112109">
          <w:marLeft w:val="0"/>
          <w:marRight w:val="0"/>
          <w:marTop w:val="0"/>
          <w:marBottom w:val="0"/>
          <w:divBdr>
            <w:top w:val="none" w:sz="0" w:space="0" w:color="auto"/>
            <w:left w:val="none" w:sz="0" w:space="0" w:color="auto"/>
            <w:bottom w:val="none" w:sz="0" w:space="0" w:color="auto"/>
            <w:right w:val="none" w:sz="0" w:space="0" w:color="auto"/>
          </w:divBdr>
          <w:divsChild>
            <w:div w:id="1017121389">
              <w:marLeft w:val="0"/>
              <w:marRight w:val="0"/>
              <w:marTop w:val="0"/>
              <w:marBottom w:val="0"/>
              <w:divBdr>
                <w:top w:val="none" w:sz="0" w:space="0" w:color="auto"/>
                <w:left w:val="none" w:sz="0" w:space="0" w:color="auto"/>
                <w:bottom w:val="none" w:sz="0" w:space="0" w:color="auto"/>
                <w:right w:val="none" w:sz="0" w:space="0" w:color="auto"/>
              </w:divBdr>
              <w:divsChild>
                <w:div w:id="1462771095">
                  <w:marLeft w:val="0"/>
                  <w:marRight w:val="0"/>
                  <w:marTop w:val="0"/>
                  <w:marBottom w:val="0"/>
                  <w:divBdr>
                    <w:top w:val="none" w:sz="0" w:space="0" w:color="auto"/>
                    <w:left w:val="none" w:sz="0" w:space="0" w:color="auto"/>
                    <w:bottom w:val="none" w:sz="0" w:space="0" w:color="auto"/>
                    <w:right w:val="none" w:sz="0" w:space="0" w:color="auto"/>
                  </w:divBdr>
                  <w:divsChild>
                    <w:div w:id="213682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938143">
      <w:bodyDiv w:val="1"/>
      <w:marLeft w:val="0"/>
      <w:marRight w:val="0"/>
      <w:marTop w:val="0"/>
      <w:marBottom w:val="0"/>
      <w:divBdr>
        <w:top w:val="none" w:sz="0" w:space="0" w:color="auto"/>
        <w:left w:val="none" w:sz="0" w:space="0" w:color="auto"/>
        <w:bottom w:val="none" w:sz="0" w:space="0" w:color="auto"/>
        <w:right w:val="none" w:sz="0" w:space="0" w:color="auto"/>
      </w:divBdr>
      <w:divsChild>
        <w:div w:id="1999529880">
          <w:marLeft w:val="0"/>
          <w:marRight w:val="0"/>
          <w:marTop w:val="0"/>
          <w:marBottom w:val="0"/>
          <w:divBdr>
            <w:top w:val="none" w:sz="0" w:space="0" w:color="auto"/>
            <w:left w:val="none" w:sz="0" w:space="0" w:color="auto"/>
            <w:bottom w:val="none" w:sz="0" w:space="0" w:color="auto"/>
            <w:right w:val="none" w:sz="0" w:space="0" w:color="auto"/>
          </w:divBdr>
          <w:divsChild>
            <w:div w:id="371157783">
              <w:marLeft w:val="0"/>
              <w:marRight w:val="0"/>
              <w:marTop w:val="0"/>
              <w:marBottom w:val="0"/>
              <w:divBdr>
                <w:top w:val="none" w:sz="0" w:space="0" w:color="auto"/>
                <w:left w:val="none" w:sz="0" w:space="0" w:color="auto"/>
                <w:bottom w:val="none" w:sz="0" w:space="0" w:color="auto"/>
                <w:right w:val="none" w:sz="0" w:space="0" w:color="auto"/>
              </w:divBdr>
              <w:divsChild>
                <w:div w:id="213983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753159">
      <w:bodyDiv w:val="1"/>
      <w:marLeft w:val="0"/>
      <w:marRight w:val="0"/>
      <w:marTop w:val="0"/>
      <w:marBottom w:val="0"/>
      <w:divBdr>
        <w:top w:val="none" w:sz="0" w:space="0" w:color="auto"/>
        <w:left w:val="none" w:sz="0" w:space="0" w:color="auto"/>
        <w:bottom w:val="none" w:sz="0" w:space="0" w:color="auto"/>
        <w:right w:val="none" w:sz="0" w:space="0" w:color="auto"/>
      </w:divBdr>
      <w:divsChild>
        <w:div w:id="1270970916">
          <w:marLeft w:val="0"/>
          <w:marRight w:val="0"/>
          <w:marTop w:val="0"/>
          <w:marBottom w:val="0"/>
          <w:divBdr>
            <w:top w:val="none" w:sz="0" w:space="0" w:color="auto"/>
            <w:left w:val="none" w:sz="0" w:space="0" w:color="auto"/>
            <w:bottom w:val="none" w:sz="0" w:space="0" w:color="auto"/>
            <w:right w:val="none" w:sz="0" w:space="0" w:color="auto"/>
          </w:divBdr>
          <w:divsChild>
            <w:div w:id="249706842">
              <w:marLeft w:val="0"/>
              <w:marRight w:val="0"/>
              <w:marTop w:val="0"/>
              <w:marBottom w:val="0"/>
              <w:divBdr>
                <w:top w:val="none" w:sz="0" w:space="0" w:color="auto"/>
                <w:left w:val="none" w:sz="0" w:space="0" w:color="auto"/>
                <w:bottom w:val="none" w:sz="0" w:space="0" w:color="auto"/>
                <w:right w:val="none" w:sz="0" w:space="0" w:color="auto"/>
              </w:divBdr>
              <w:divsChild>
                <w:div w:id="20635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023110">
      <w:bodyDiv w:val="1"/>
      <w:marLeft w:val="0"/>
      <w:marRight w:val="0"/>
      <w:marTop w:val="0"/>
      <w:marBottom w:val="0"/>
      <w:divBdr>
        <w:top w:val="none" w:sz="0" w:space="0" w:color="auto"/>
        <w:left w:val="none" w:sz="0" w:space="0" w:color="auto"/>
        <w:bottom w:val="none" w:sz="0" w:space="0" w:color="auto"/>
        <w:right w:val="none" w:sz="0" w:space="0" w:color="auto"/>
      </w:divBdr>
      <w:divsChild>
        <w:div w:id="457064855">
          <w:marLeft w:val="0"/>
          <w:marRight w:val="0"/>
          <w:marTop w:val="0"/>
          <w:marBottom w:val="0"/>
          <w:divBdr>
            <w:top w:val="none" w:sz="0" w:space="0" w:color="auto"/>
            <w:left w:val="none" w:sz="0" w:space="0" w:color="auto"/>
            <w:bottom w:val="none" w:sz="0" w:space="0" w:color="auto"/>
            <w:right w:val="none" w:sz="0" w:space="0" w:color="auto"/>
          </w:divBdr>
          <w:divsChild>
            <w:div w:id="1161314442">
              <w:marLeft w:val="0"/>
              <w:marRight w:val="0"/>
              <w:marTop w:val="0"/>
              <w:marBottom w:val="0"/>
              <w:divBdr>
                <w:top w:val="none" w:sz="0" w:space="0" w:color="auto"/>
                <w:left w:val="none" w:sz="0" w:space="0" w:color="auto"/>
                <w:bottom w:val="none" w:sz="0" w:space="0" w:color="auto"/>
                <w:right w:val="none" w:sz="0" w:space="0" w:color="auto"/>
              </w:divBdr>
              <w:divsChild>
                <w:div w:id="65536095">
                  <w:marLeft w:val="0"/>
                  <w:marRight w:val="0"/>
                  <w:marTop w:val="0"/>
                  <w:marBottom w:val="0"/>
                  <w:divBdr>
                    <w:top w:val="none" w:sz="0" w:space="0" w:color="auto"/>
                    <w:left w:val="none" w:sz="0" w:space="0" w:color="auto"/>
                    <w:bottom w:val="none" w:sz="0" w:space="0" w:color="auto"/>
                    <w:right w:val="none" w:sz="0" w:space="0" w:color="auto"/>
                  </w:divBdr>
                  <w:divsChild>
                    <w:div w:id="171377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875849">
      <w:bodyDiv w:val="1"/>
      <w:marLeft w:val="0"/>
      <w:marRight w:val="0"/>
      <w:marTop w:val="0"/>
      <w:marBottom w:val="0"/>
      <w:divBdr>
        <w:top w:val="none" w:sz="0" w:space="0" w:color="auto"/>
        <w:left w:val="none" w:sz="0" w:space="0" w:color="auto"/>
        <w:bottom w:val="none" w:sz="0" w:space="0" w:color="auto"/>
        <w:right w:val="none" w:sz="0" w:space="0" w:color="auto"/>
      </w:divBdr>
      <w:divsChild>
        <w:div w:id="1683582119">
          <w:marLeft w:val="0"/>
          <w:marRight w:val="0"/>
          <w:marTop w:val="0"/>
          <w:marBottom w:val="0"/>
          <w:divBdr>
            <w:top w:val="none" w:sz="0" w:space="0" w:color="auto"/>
            <w:left w:val="none" w:sz="0" w:space="0" w:color="auto"/>
            <w:bottom w:val="none" w:sz="0" w:space="0" w:color="auto"/>
            <w:right w:val="none" w:sz="0" w:space="0" w:color="auto"/>
          </w:divBdr>
          <w:divsChild>
            <w:div w:id="728309054">
              <w:marLeft w:val="0"/>
              <w:marRight w:val="0"/>
              <w:marTop w:val="0"/>
              <w:marBottom w:val="0"/>
              <w:divBdr>
                <w:top w:val="none" w:sz="0" w:space="0" w:color="auto"/>
                <w:left w:val="none" w:sz="0" w:space="0" w:color="auto"/>
                <w:bottom w:val="none" w:sz="0" w:space="0" w:color="auto"/>
                <w:right w:val="none" w:sz="0" w:space="0" w:color="auto"/>
              </w:divBdr>
              <w:divsChild>
                <w:div w:id="85611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73694">
      <w:bodyDiv w:val="1"/>
      <w:marLeft w:val="0"/>
      <w:marRight w:val="0"/>
      <w:marTop w:val="0"/>
      <w:marBottom w:val="0"/>
      <w:divBdr>
        <w:top w:val="none" w:sz="0" w:space="0" w:color="auto"/>
        <w:left w:val="none" w:sz="0" w:space="0" w:color="auto"/>
        <w:bottom w:val="none" w:sz="0" w:space="0" w:color="auto"/>
        <w:right w:val="none" w:sz="0" w:space="0" w:color="auto"/>
      </w:divBdr>
      <w:divsChild>
        <w:div w:id="173688125">
          <w:marLeft w:val="0"/>
          <w:marRight w:val="0"/>
          <w:marTop w:val="0"/>
          <w:marBottom w:val="0"/>
          <w:divBdr>
            <w:top w:val="none" w:sz="0" w:space="0" w:color="auto"/>
            <w:left w:val="none" w:sz="0" w:space="0" w:color="auto"/>
            <w:bottom w:val="none" w:sz="0" w:space="0" w:color="auto"/>
            <w:right w:val="none" w:sz="0" w:space="0" w:color="auto"/>
          </w:divBdr>
          <w:divsChild>
            <w:div w:id="2101292742">
              <w:marLeft w:val="0"/>
              <w:marRight w:val="0"/>
              <w:marTop w:val="0"/>
              <w:marBottom w:val="0"/>
              <w:divBdr>
                <w:top w:val="none" w:sz="0" w:space="0" w:color="auto"/>
                <w:left w:val="none" w:sz="0" w:space="0" w:color="auto"/>
                <w:bottom w:val="none" w:sz="0" w:space="0" w:color="auto"/>
                <w:right w:val="none" w:sz="0" w:space="0" w:color="auto"/>
              </w:divBdr>
              <w:divsChild>
                <w:div w:id="18862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429926">
      <w:bodyDiv w:val="1"/>
      <w:marLeft w:val="0"/>
      <w:marRight w:val="0"/>
      <w:marTop w:val="0"/>
      <w:marBottom w:val="0"/>
      <w:divBdr>
        <w:top w:val="none" w:sz="0" w:space="0" w:color="auto"/>
        <w:left w:val="none" w:sz="0" w:space="0" w:color="auto"/>
        <w:bottom w:val="none" w:sz="0" w:space="0" w:color="auto"/>
        <w:right w:val="none" w:sz="0" w:space="0" w:color="auto"/>
      </w:divBdr>
    </w:div>
    <w:div w:id="1701391797">
      <w:bodyDiv w:val="1"/>
      <w:marLeft w:val="0"/>
      <w:marRight w:val="0"/>
      <w:marTop w:val="0"/>
      <w:marBottom w:val="0"/>
      <w:divBdr>
        <w:top w:val="none" w:sz="0" w:space="0" w:color="auto"/>
        <w:left w:val="none" w:sz="0" w:space="0" w:color="auto"/>
        <w:bottom w:val="none" w:sz="0" w:space="0" w:color="auto"/>
        <w:right w:val="none" w:sz="0" w:space="0" w:color="auto"/>
      </w:divBdr>
      <w:divsChild>
        <w:div w:id="1436826531">
          <w:marLeft w:val="0"/>
          <w:marRight w:val="0"/>
          <w:marTop w:val="0"/>
          <w:marBottom w:val="0"/>
          <w:divBdr>
            <w:top w:val="none" w:sz="0" w:space="0" w:color="auto"/>
            <w:left w:val="none" w:sz="0" w:space="0" w:color="auto"/>
            <w:bottom w:val="none" w:sz="0" w:space="0" w:color="auto"/>
            <w:right w:val="none" w:sz="0" w:space="0" w:color="auto"/>
          </w:divBdr>
          <w:divsChild>
            <w:div w:id="1948391922">
              <w:marLeft w:val="0"/>
              <w:marRight w:val="0"/>
              <w:marTop w:val="0"/>
              <w:marBottom w:val="0"/>
              <w:divBdr>
                <w:top w:val="none" w:sz="0" w:space="0" w:color="auto"/>
                <w:left w:val="none" w:sz="0" w:space="0" w:color="auto"/>
                <w:bottom w:val="none" w:sz="0" w:space="0" w:color="auto"/>
                <w:right w:val="none" w:sz="0" w:space="0" w:color="auto"/>
              </w:divBdr>
              <w:divsChild>
                <w:div w:id="166496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382396">
      <w:bodyDiv w:val="1"/>
      <w:marLeft w:val="0"/>
      <w:marRight w:val="0"/>
      <w:marTop w:val="0"/>
      <w:marBottom w:val="0"/>
      <w:divBdr>
        <w:top w:val="none" w:sz="0" w:space="0" w:color="auto"/>
        <w:left w:val="none" w:sz="0" w:space="0" w:color="auto"/>
        <w:bottom w:val="none" w:sz="0" w:space="0" w:color="auto"/>
        <w:right w:val="none" w:sz="0" w:space="0" w:color="auto"/>
      </w:divBdr>
      <w:divsChild>
        <w:div w:id="2012023161">
          <w:marLeft w:val="0"/>
          <w:marRight w:val="0"/>
          <w:marTop w:val="0"/>
          <w:marBottom w:val="0"/>
          <w:divBdr>
            <w:top w:val="none" w:sz="0" w:space="0" w:color="auto"/>
            <w:left w:val="none" w:sz="0" w:space="0" w:color="auto"/>
            <w:bottom w:val="none" w:sz="0" w:space="0" w:color="auto"/>
            <w:right w:val="none" w:sz="0" w:space="0" w:color="auto"/>
          </w:divBdr>
          <w:divsChild>
            <w:div w:id="1947419024">
              <w:marLeft w:val="0"/>
              <w:marRight w:val="0"/>
              <w:marTop w:val="0"/>
              <w:marBottom w:val="0"/>
              <w:divBdr>
                <w:top w:val="none" w:sz="0" w:space="0" w:color="auto"/>
                <w:left w:val="none" w:sz="0" w:space="0" w:color="auto"/>
                <w:bottom w:val="none" w:sz="0" w:space="0" w:color="auto"/>
                <w:right w:val="none" w:sz="0" w:space="0" w:color="auto"/>
              </w:divBdr>
              <w:divsChild>
                <w:div w:id="1348942044">
                  <w:marLeft w:val="0"/>
                  <w:marRight w:val="0"/>
                  <w:marTop w:val="0"/>
                  <w:marBottom w:val="0"/>
                  <w:divBdr>
                    <w:top w:val="none" w:sz="0" w:space="0" w:color="auto"/>
                    <w:left w:val="none" w:sz="0" w:space="0" w:color="auto"/>
                    <w:bottom w:val="none" w:sz="0" w:space="0" w:color="auto"/>
                    <w:right w:val="none" w:sz="0" w:space="0" w:color="auto"/>
                  </w:divBdr>
                </w:div>
              </w:divsChild>
            </w:div>
            <w:div w:id="1628244161">
              <w:marLeft w:val="0"/>
              <w:marRight w:val="0"/>
              <w:marTop w:val="0"/>
              <w:marBottom w:val="0"/>
              <w:divBdr>
                <w:top w:val="none" w:sz="0" w:space="0" w:color="auto"/>
                <w:left w:val="none" w:sz="0" w:space="0" w:color="auto"/>
                <w:bottom w:val="none" w:sz="0" w:space="0" w:color="auto"/>
                <w:right w:val="none" w:sz="0" w:space="0" w:color="auto"/>
              </w:divBdr>
              <w:divsChild>
                <w:div w:id="1552500416">
                  <w:marLeft w:val="0"/>
                  <w:marRight w:val="0"/>
                  <w:marTop w:val="0"/>
                  <w:marBottom w:val="0"/>
                  <w:divBdr>
                    <w:top w:val="none" w:sz="0" w:space="0" w:color="auto"/>
                    <w:left w:val="none" w:sz="0" w:space="0" w:color="auto"/>
                    <w:bottom w:val="none" w:sz="0" w:space="0" w:color="auto"/>
                    <w:right w:val="none" w:sz="0" w:space="0" w:color="auto"/>
                  </w:divBdr>
                </w:div>
              </w:divsChild>
            </w:div>
            <w:div w:id="155535928">
              <w:marLeft w:val="0"/>
              <w:marRight w:val="0"/>
              <w:marTop w:val="0"/>
              <w:marBottom w:val="0"/>
              <w:divBdr>
                <w:top w:val="none" w:sz="0" w:space="0" w:color="auto"/>
                <w:left w:val="none" w:sz="0" w:space="0" w:color="auto"/>
                <w:bottom w:val="none" w:sz="0" w:space="0" w:color="auto"/>
                <w:right w:val="none" w:sz="0" w:space="0" w:color="auto"/>
              </w:divBdr>
              <w:divsChild>
                <w:div w:id="168751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6828">
      <w:bodyDiv w:val="1"/>
      <w:marLeft w:val="0"/>
      <w:marRight w:val="0"/>
      <w:marTop w:val="0"/>
      <w:marBottom w:val="0"/>
      <w:divBdr>
        <w:top w:val="none" w:sz="0" w:space="0" w:color="auto"/>
        <w:left w:val="none" w:sz="0" w:space="0" w:color="auto"/>
        <w:bottom w:val="none" w:sz="0" w:space="0" w:color="auto"/>
        <w:right w:val="none" w:sz="0" w:space="0" w:color="auto"/>
      </w:divBdr>
      <w:divsChild>
        <w:div w:id="1550607493">
          <w:marLeft w:val="0"/>
          <w:marRight w:val="0"/>
          <w:marTop w:val="0"/>
          <w:marBottom w:val="0"/>
          <w:divBdr>
            <w:top w:val="none" w:sz="0" w:space="0" w:color="auto"/>
            <w:left w:val="none" w:sz="0" w:space="0" w:color="auto"/>
            <w:bottom w:val="none" w:sz="0" w:space="0" w:color="auto"/>
            <w:right w:val="none" w:sz="0" w:space="0" w:color="auto"/>
          </w:divBdr>
          <w:divsChild>
            <w:div w:id="247733723">
              <w:marLeft w:val="0"/>
              <w:marRight w:val="0"/>
              <w:marTop w:val="0"/>
              <w:marBottom w:val="0"/>
              <w:divBdr>
                <w:top w:val="none" w:sz="0" w:space="0" w:color="auto"/>
                <w:left w:val="none" w:sz="0" w:space="0" w:color="auto"/>
                <w:bottom w:val="none" w:sz="0" w:space="0" w:color="auto"/>
                <w:right w:val="none" w:sz="0" w:space="0" w:color="auto"/>
              </w:divBdr>
              <w:divsChild>
                <w:div w:id="16309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2636">
      <w:bodyDiv w:val="1"/>
      <w:marLeft w:val="0"/>
      <w:marRight w:val="0"/>
      <w:marTop w:val="0"/>
      <w:marBottom w:val="0"/>
      <w:divBdr>
        <w:top w:val="none" w:sz="0" w:space="0" w:color="auto"/>
        <w:left w:val="none" w:sz="0" w:space="0" w:color="auto"/>
        <w:bottom w:val="none" w:sz="0" w:space="0" w:color="auto"/>
        <w:right w:val="none" w:sz="0" w:space="0" w:color="auto"/>
      </w:divBdr>
    </w:div>
    <w:div w:id="1730302198">
      <w:bodyDiv w:val="1"/>
      <w:marLeft w:val="0"/>
      <w:marRight w:val="0"/>
      <w:marTop w:val="0"/>
      <w:marBottom w:val="0"/>
      <w:divBdr>
        <w:top w:val="none" w:sz="0" w:space="0" w:color="auto"/>
        <w:left w:val="none" w:sz="0" w:space="0" w:color="auto"/>
        <w:bottom w:val="none" w:sz="0" w:space="0" w:color="auto"/>
        <w:right w:val="none" w:sz="0" w:space="0" w:color="auto"/>
      </w:divBdr>
    </w:div>
    <w:div w:id="1746224414">
      <w:bodyDiv w:val="1"/>
      <w:marLeft w:val="0"/>
      <w:marRight w:val="0"/>
      <w:marTop w:val="0"/>
      <w:marBottom w:val="0"/>
      <w:divBdr>
        <w:top w:val="none" w:sz="0" w:space="0" w:color="auto"/>
        <w:left w:val="none" w:sz="0" w:space="0" w:color="auto"/>
        <w:bottom w:val="none" w:sz="0" w:space="0" w:color="auto"/>
        <w:right w:val="none" w:sz="0" w:space="0" w:color="auto"/>
      </w:divBdr>
      <w:divsChild>
        <w:div w:id="2128087430">
          <w:marLeft w:val="0"/>
          <w:marRight w:val="0"/>
          <w:marTop w:val="0"/>
          <w:marBottom w:val="0"/>
          <w:divBdr>
            <w:top w:val="none" w:sz="0" w:space="0" w:color="auto"/>
            <w:left w:val="none" w:sz="0" w:space="0" w:color="auto"/>
            <w:bottom w:val="none" w:sz="0" w:space="0" w:color="auto"/>
            <w:right w:val="none" w:sz="0" w:space="0" w:color="auto"/>
          </w:divBdr>
          <w:divsChild>
            <w:div w:id="2003581706">
              <w:marLeft w:val="0"/>
              <w:marRight w:val="0"/>
              <w:marTop w:val="0"/>
              <w:marBottom w:val="0"/>
              <w:divBdr>
                <w:top w:val="none" w:sz="0" w:space="0" w:color="auto"/>
                <w:left w:val="none" w:sz="0" w:space="0" w:color="auto"/>
                <w:bottom w:val="none" w:sz="0" w:space="0" w:color="auto"/>
                <w:right w:val="none" w:sz="0" w:space="0" w:color="auto"/>
              </w:divBdr>
              <w:divsChild>
                <w:div w:id="199429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563368">
      <w:bodyDiv w:val="1"/>
      <w:marLeft w:val="0"/>
      <w:marRight w:val="0"/>
      <w:marTop w:val="0"/>
      <w:marBottom w:val="0"/>
      <w:divBdr>
        <w:top w:val="none" w:sz="0" w:space="0" w:color="auto"/>
        <w:left w:val="none" w:sz="0" w:space="0" w:color="auto"/>
        <w:bottom w:val="none" w:sz="0" w:space="0" w:color="auto"/>
        <w:right w:val="none" w:sz="0" w:space="0" w:color="auto"/>
      </w:divBdr>
      <w:divsChild>
        <w:div w:id="1114791185">
          <w:marLeft w:val="0"/>
          <w:marRight w:val="0"/>
          <w:marTop w:val="0"/>
          <w:marBottom w:val="0"/>
          <w:divBdr>
            <w:top w:val="none" w:sz="0" w:space="0" w:color="auto"/>
            <w:left w:val="none" w:sz="0" w:space="0" w:color="auto"/>
            <w:bottom w:val="none" w:sz="0" w:space="0" w:color="auto"/>
            <w:right w:val="none" w:sz="0" w:space="0" w:color="auto"/>
          </w:divBdr>
          <w:divsChild>
            <w:div w:id="856965623">
              <w:marLeft w:val="0"/>
              <w:marRight w:val="0"/>
              <w:marTop w:val="0"/>
              <w:marBottom w:val="0"/>
              <w:divBdr>
                <w:top w:val="none" w:sz="0" w:space="0" w:color="auto"/>
                <w:left w:val="none" w:sz="0" w:space="0" w:color="auto"/>
                <w:bottom w:val="none" w:sz="0" w:space="0" w:color="auto"/>
                <w:right w:val="none" w:sz="0" w:space="0" w:color="auto"/>
              </w:divBdr>
              <w:divsChild>
                <w:div w:id="165040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70465">
      <w:bodyDiv w:val="1"/>
      <w:marLeft w:val="0"/>
      <w:marRight w:val="0"/>
      <w:marTop w:val="0"/>
      <w:marBottom w:val="0"/>
      <w:divBdr>
        <w:top w:val="none" w:sz="0" w:space="0" w:color="auto"/>
        <w:left w:val="none" w:sz="0" w:space="0" w:color="auto"/>
        <w:bottom w:val="none" w:sz="0" w:space="0" w:color="auto"/>
        <w:right w:val="none" w:sz="0" w:space="0" w:color="auto"/>
      </w:divBdr>
    </w:div>
    <w:div w:id="1760523312">
      <w:bodyDiv w:val="1"/>
      <w:marLeft w:val="0"/>
      <w:marRight w:val="0"/>
      <w:marTop w:val="0"/>
      <w:marBottom w:val="0"/>
      <w:divBdr>
        <w:top w:val="none" w:sz="0" w:space="0" w:color="auto"/>
        <w:left w:val="none" w:sz="0" w:space="0" w:color="auto"/>
        <w:bottom w:val="none" w:sz="0" w:space="0" w:color="auto"/>
        <w:right w:val="none" w:sz="0" w:space="0" w:color="auto"/>
      </w:divBdr>
    </w:div>
    <w:div w:id="1761371372">
      <w:bodyDiv w:val="1"/>
      <w:marLeft w:val="0"/>
      <w:marRight w:val="0"/>
      <w:marTop w:val="0"/>
      <w:marBottom w:val="0"/>
      <w:divBdr>
        <w:top w:val="none" w:sz="0" w:space="0" w:color="auto"/>
        <w:left w:val="none" w:sz="0" w:space="0" w:color="auto"/>
        <w:bottom w:val="none" w:sz="0" w:space="0" w:color="auto"/>
        <w:right w:val="none" w:sz="0" w:space="0" w:color="auto"/>
      </w:divBdr>
    </w:div>
    <w:div w:id="1773358939">
      <w:bodyDiv w:val="1"/>
      <w:marLeft w:val="0"/>
      <w:marRight w:val="0"/>
      <w:marTop w:val="0"/>
      <w:marBottom w:val="0"/>
      <w:divBdr>
        <w:top w:val="none" w:sz="0" w:space="0" w:color="auto"/>
        <w:left w:val="none" w:sz="0" w:space="0" w:color="auto"/>
        <w:bottom w:val="none" w:sz="0" w:space="0" w:color="auto"/>
        <w:right w:val="none" w:sz="0" w:space="0" w:color="auto"/>
      </w:divBdr>
      <w:divsChild>
        <w:div w:id="896359847">
          <w:marLeft w:val="0"/>
          <w:marRight w:val="0"/>
          <w:marTop w:val="0"/>
          <w:marBottom w:val="0"/>
          <w:divBdr>
            <w:top w:val="none" w:sz="0" w:space="0" w:color="auto"/>
            <w:left w:val="none" w:sz="0" w:space="0" w:color="auto"/>
            <w:bottom w:val="none" w:sz="0" w:space="0" w:color="auto"/>
            <w:right w:val="none" w:sz="0" w:space="0" w:color="auto"/>
          </w:divBdr>
          <w:divsChild>
            <w:div w:id="1728995416">
              <w:marLeft w:val="0"/>
              <w:marRight w:val="0"/>
              <w:marTop w:val="0"/>
              <w:marBottom w:val="0"/>
              <w:divBdr>
                <w:top w:val="none" w:sz="0" w:space="0" w:color="auto"/>
                <w:left w:val="none" w:sz="0" w:space="0" w:color="auto"/>
                <w:bottom w:val="none" w:sz="0" w:space="0" w:color="auto"/>
                <w:right w:val="none" w:sz="0" w:space="0" w:color="auto"/>
              </w:divBdr>
              <w:divsChild>
                <w:div w:id="1923175496">
                  <w:marLeft w:val="0"/>
                  <w:marRight w:val="0"/>
                  <w:marTop w:val="0"/>
                  <w:marBottom w:val="0"/>
                  <w:divBdr>
                    <w:top w:val="none" w:sz="0" w:space="0" w:color="auto"/>
                    <w:left w:val="none" w:sz="0" w:space="0" w:color="auto"/>
                    <w:bottom w:val="none" w:sz="0" w:space="0" w:color="auto"/>
                    <w:right w:val="none" w:sz="0" w:space="0" w:color="auto"/>
                  </w:divBdr>
                </w:div>
              </w:divsChild>
            </w:div>
            <w:div w:id="955410058">
              <w:marLeft w:val="0"/>
              <w:marRight w:val="0"/>
              <w:marTop w:val="0"/>
              <w:marBottom w:val="0"/>
              <w:divBdr>
                <w:top w:val="none" w:sz="0" w:space="0" w:color="auto"/>
                <w:left w:val="none" w:sz="0" w:space="0" w:color="auto"/>
                <w:bottom w:val="none" w:sz="0" w:space="0" w:color="auto"/>
                <w:right w:val="none" w:sz="0" w:space="0" w:color="auto"/>
              </w:divBdr>
              <w:divsChild>
                <w:div w:id="1012954802">
                  <w:marLeft w:val="0"/>
                  <w:marRight w:val="0"/>
                  <w:marTop w:val="0"/>
                  <w:marBottom w:val="0"/>
                  <w:divBdr>
                    <w:top w:val="none" w:sz="0" w:space="0" w:color="auto"/>
                    <w:left w:val="none" w:sz="0" w:space="0" w:color="auto"/>
                    <w:bottom w:val="none" w:sz="0" w:space="0" w:color="auto"/>
                    <w:right w:val="none" w:sz="0" w:space="0" w:color="auto"/>
                  </w:divBdr>
                </w:div>
              </w:divsChild>
            </w:div>
            <w:div w:id="1461068118">
              <w:marLeft w:val="0"/>
              <w:marRight w:val="0"/>
              <w:marTop w:val="0"/>
              <w:marBottom w:val="0"/>
              <w:divBdr>
                <w:top w:val="none" w:sz="0" w:space="0" w:color="auto"/>
                <w:left w:val="none" w:sz="0" w:space="0" w:color="auto"/>
                <w:bottom w:val="none" w:sz="0" w:space="0" w:color="auto"/>
                <w:right w:val="none" w:sz="0" w:space="0" w:color="auto"/>
              </w:divBdr>
              <w:divsChild>
                <w:div w:id="1879509839">
                  <w:marLeft w:val="0"/>
                  <w:marRight w:val="0"/>
                  <w:marTop w:val="0"/>
                  <w:marBottom w:val="0"/>
                  <w:divBdr>
                    <w:top w:val="none" w:sz="0" w:space="0" w:color="auto"/>
                    <w:left w:val="none" w:sz="0" w:space="0" w:color="auto"/>
                    <w:bottom w:val="none" w:sz="0" w:space="0" w:color="auto"/>
                    <w:right w:val="none" w:sz="0" w:space="0" w:color="auto"/>
                  </w:divBdr>
                </w:div>
              </w:divsChild>
            </w:div>
            <w:div w:id="1689330220">
              <w:marLeft w:val="0"/>
              <w:marRight w:val="0"/>
              <w:marTop w:val="0"/>
              <w:marBottom w:val="0"/>
              <w:divBdr>
                <w:top w:val="none" w:sz="0" w:space="0" w:color="auto"/>
                <w:left w:val="none" w:sz="0" w:space="0" w:color="auto"/>
                <w:bottom w:val="none" w:sz="0" w:space="0" w:color="auto"/>
                <w:right w:val="none" w:sz="0" w:space="0" w:color="auto"/>
              </w:divBdr>
              <w:divsChild>
                <w:div w:id="2064713748">
                  <w:marLeft w:val="0"/>
                  <w:marRight w:val="0"/>
                  <w:marTop w:val="0"/>
                  <w:marBottom w:val="0"/>
                  <w:divBdr>
                    <w:top w:val="none" w:sz="0" w:space="0" w:color="auto"/>
                    <w:left w:val="none" w:sz="0" w:space="0" w:color="auto"/>
                    <w:bottom w:val="none" w:sz="0" w:space="0" w:color="auto"/>
                    <w:right w:val="none" w:sz="0" w:space="0" w:color="auto"/>
                  </w:divBdr>
                </w:div>
              </w:divsChild>
            </w:div>
            <w:div w:id="276302299">
              <w:marLeft w:val="0"/>
              <w:marRight w:val="0"/>
              <w:marTop w:val="0"/>
              <w:marBottom w:val="0"/>
              <w:divBdr>
                <w:top w:val="none" w:sz="0" w:space="0" w:color="auto"/>
                <w:left w:val="none" w:sz="0" w:space="0" w:color="auto"/>
                <w:bottom w:val="none" w:sz="0" w:space="0" w:color="auto"/>
                <w:right w:val="none" w:sz="0" w:space="0" w:color="auto"/>
              </w:divBdr>
              <w:divsChild>
                <w:div w:id="247542735">
                  <w:marLeft w:val="0"/>
                  <w:marRight w:val="0"/>
                  <w:marTop w:val="0"/>
                  <w:marBottom w:val="0"/>
                  <w:divBdr>
                    <w:top w:val="none" w:sz="0" w:space="0" w:color="auto"/>
                    <w:left w:val="none" w:sz="0" w:space="0" w:color="auto"/>
                    <w:bottom w:val="none" w:sz="0" w:space="0" w:color="auto"/>
                    <w:right w:val="none" w:sz="0" w:space="0" w:color="auto"/>
                  </w:divBdr>
                </w:div>
              </w:divsChild>
            </w:div>
            <w:div w:id="797069541">
              <w:marLeft w:val="0"/>
              <w:marRight w:val="0"/>
              <w:marTop w:val="0"/>
              <w:marBottom w:val="0"/>
              <w:divBdr>
                <w:top w:val="none" w:sz="0" w:space="0" w:color="auto"/>
                <w:left w:val="none" w:sz="0" w:space="0" w:color="auto"/>
                <w:bottom w:val="none" w:sz="0" w:space="0" w:color="auto"/>
                <w:right w:val="none" w:sz="0" w:space="0" w:color="auto"/>
              </w:divBdr>
              <w:divsChild>
                <w:div w:id="853766687">
                  <w:marLeft w:val="0"/>
                  <w:marRight w:val="0"/>
                  <w:marTop w:val="0"/>
                  <w:marBottom w:val="0"/>
                  <w:divBdr>
                    <w:top w:val="none" w:sz="0" w:space="0" w:color="auto"/>
                    <w:left w:val="none" w:sz="0" w:space="0" w:color="auto"/>
                    <w:bottom w:val="none" w:sz="0" w:space="0" w:color="auto"/>
                    <w:right w:val="none" w:sz="0" w:space="0" w:color="auto"/>
                  </w:divBdr>
                </w:div>
              </w:divsChild>
            </w:div>
            <w:div w:id="1152141881">
              <w:marLeft w:val="0"/>
              <w:marRight w:val="0"/>
              <w:marTop w:val="0"/>
              <w:marBottom w:val="0"/>
              <w:divBdr>
                <w:top w:val="none" w:sz="0" w:space="0" w:color="auto"/>
                <w:left w:val="none" w:sz="0" w:space="0" w:color="auto"/>
                <w:bottom w:val="none" w:sz="0" w:space="0" w:color="auto"/>
                <w:right w:val="none" w:sz="0" w:space="0" w:color="auto"/>
              </w:divBdr>
              <w:divsChild>
                <w:div w:id="1928028752">
                  <w:marLeft w:val="0"/>
                  <w:marRight w:val="0"/>
                  <w:marTop w:val="0"/>
                  <w:marBottom w:val="0"/>
                  <w:divBdr>
                    <w:top w:val="none" w:sz="0" w:space="0" w:color="auto"/>
                    <w:left w:val="none" w:sz="0" w:space="0" w:color="auto"/>
                    <w:bottom w:val="none" w:sz="0" w:space="0" w:color="auto"/>
                    <w:right w:val="none" w:sz="0" w:space="0" w:color="auto"/>
                  </w:divBdr>
                </w:div>
              </w:divsChild>
            </w:div>
            <w:div w:id="1532836646">
              <w:marLeft w:val="0"/>
              <w:marRight w:val="0"/>
              <w:marTop w:val="0"/>
              <w:marBottom w:val="0"/>
              <w:divBdr>
                <w:top w:val="none" w:sz="0" w:space="0" w:color="auto"/>
                <w:left w:val="none" w:sz="0" w:space="0" w:color="auto"/>
                <w:bottom w:val="none" w:sz="0" w:space="0" w:color="auto"/>
                <w:right w:val="none" w:sz="0" w:space="0" w:color="auto"/>
              </w:divBdr>
              <w:divsChild>
                <w:div w:id="315885417">
                  <w:marLeft w:val="0"/>
                  <w:marRight w:val="0"/>
                  <w:marTop w:val="0"/>
                  <w:marBottom w:val="0"/>
                  <w:divBdr>
                    <w:top w:val="none" w:sz="0" w:space="0" w:color="auto"/>
                    <w:left w:val="none" w:sz="0" w:space="0" w:color="auto"/>
                    <w:bottom w:val="none" w:sz="0" w:space="0" w:color="auto"/>
                    <w:right w:val="none" w:sz="0" w:space="0" w:color="auto"/>
                  </w:divBdr>
                </w:div>
              </w:divsChild>
            </w:div>
            <w:div w:id="321666015">
              <w:marLeft w:val="0"/>
              <w:marRight w:val="0"/>
              <w:marTop w:val="0"/>
              <w:marBottom w:val="0"/>
              <w:divBdr>
                <w:top w:val="none" w:sz="0" w:space="0" w:color="auto"/>
                <w:left w:val="none" w:sz="0" w:space="0" w:color="auto"/>
                <w:bottom w:val="none" w:sz="0" w:space="0" w:color="auto"/>
                <w:right w:val="none" w:sz="0" w:space="0" w:color="auto"/>
              </w:divBdr>
              <w:divsChild>
                <w:div w:id="766006382">
                  <w:marLeft w:val="0"/>
                  <w:marRight w:val="0"/>
                  <w:marTop w:val="0"/>
                  <w:marBottom w:val="0"/>
                  <w:divBdr>
                    <w:top w:val="none" w:sz="0" w:space="0" w:color="auto"/>
                    <w:left w:val="none" w:sz="0" w:space="0" w:color="auto"/>
                    <w:bottom w:val="none" w:sz="0" w:space="0" w:color="auto"/>
                    <w:right w:val="none" w:sz="0" w:space="0" w:color="auto"/>
                  </w:divBdr>
                </w:div>
              </w:divsChild>
            </w:div>
            <w:div w:id="581570647">
              <w:marLeft w:val="0"/>
              <w:marRight w:val="0"/>
              <w:marTop w:val="0"/>
              <w:marBottom w:val="0"/>
              <w:divBdr>
                <w:top w:val="none" w:sz="0" w:space="0" w:color="auto"/>
                <w:left w:val="none" w:sz="0" w:space="0" w:color="auto"/>
                <w:bottom w:val="none" w:sz="0" w:space="0" w:color="auto"/>
                <w:right w:val="none" w:sz="0" w:space="0" w:color="auto"/>
              </w:divBdr>
              <w:divsChild>
                <w:div w:id="82379136">
                  <w:marLeft w:val="0"/>
                  <w:marRight w:val="0"/>
                  <w:marTop w:val="0"/>
                  <w:marBottom w:val="0"/>
                  <w:divBdr>
                    <w:top w:val="none" w:sz="0" w:space="0" w:color="auto"/>
                    <w:left w:val="none" w:sz="0" w:space="0" w:color="auto"/>
                    <w:bottom w:val="none" w:sz="0" w:space="0" w:color="auto"/>
                    <w:right w:val="none" w:sz="0" w:space="0" w:color="auto"/>
                  </w:divBdr>
                </w:div>
              </w:divsChild>
            </w:div>
            <w:div w:id="1150293396">
              <w:marLeft w:val="0"/>
              <w:marRight w:val="0"/>
              <w:marTop w:val="0"/>
              <w:marBottom w:val="0"/>
              <w:divBdr>
                <w:top w:val="none" w:sz="0" w:space="0" w:color="auto"/>
                <w:left w:val="none" w:sz="0" w:space="0" w:color="auto"/>
                <w:bottom w:val="none" w:sz="0" w:space="0" w:color="auto"/>
                <w:right w:val="none" w:sz="0" w:space="0" w:color="auto"/>
              </w:divBdr>
              <w:divsChild>
                <w:div w:id="1454908153">
                  <w:marLeft w:val="0"/>
                  <w:marRight w:val="0"/>
                  <w:marTop w:val="0"/>
                  <w:marBottom w:val="0"/>
                  <w:divBdr>
                    <w:top w:val="none" w:sz="0" w:space="0" w:color="auto"/>
                    <w:left w:val="none" w:sz="0" w:space="0" w:color="auto"/>
                    <w:bottom w:val="none" w:sz="0" w:space="0" w:color="auto"/>
                    <w:right w:val="none" w:sz="0" w:space="0" w:color="auto"/>
                  </w:divBdr>
                </w:div>
              </w:divsChild>
            </w:div>
            <w:div w:id="672495713">
              <w:marLeft w:val="0"/>
              <w:marRight w:val="0"/>
              <w:marTop w:val="0"/>
              <w:marBottom w:val="0"/>
              <w:divBdr>
                <w:top w:val="none" w:sz="0" w:space="0" w:color="auto"/>
                <w:left w:val="none" w:sz="0" w:space="0" w:color="auto"/>
                <w:bottom w:val="none" w:sz="0" w:space="0" w:color="auto"/>
                <w:right w:val="none" w:sz="0" w:space="0" w:color="auto"/>
              </w:divBdr>
              <w:divsChild>
                <w:div w:id="1482187720">
                  <w:marLeft w:val="0"/>
                  <w:marRight w:val="0"/>
                  <w:marTop w:val="0"/>
                  <w:marBottom w:val="0"/>
                  <w:divBdr>
                    <w:top w:val="none" w:sz="0" w:space="0" w:color="auto"/>
                    <w:left w:val="none" w:sz="0" w:space="0" w:color="auto"/>
                    <w:bottom w:val="none" w:sz="0" w:space="0" w:color="auto"/>
                    <w:right w:val="none" w:sz="0" w:space="0" w:color="auto"/>
                  </w:divBdr>
                </w:div>
              </w:divsChild>
            </w:div>
            <w:div w:id="1681656690">
              <w:marLeft w:val="0"/>
              <w:marRight w:val="0"/>
              <w:marTop w:val="0"/>
              <w:marBottom w:val="0"/>
              <w:divBdr>
                <w:top w:val="none" w:sz="0" w:space="0" w:color="auto"/>
                <w:left w:val="none" w:sz="0" w:space="0" w:color="auto"/>
                <w:bottom w:val="none" w:sz="0" w:space="0" w:color="auto"/>
                <w:right w:val="none" w:sz="0" w:space="0" w:color="auto"/>
              </w:divBdr>
              <w:divsChild>
                <w:div w:id="999891806">
                  <w:marLeft w:val="0"/>
                  <w:marRight w:val="0"/>
                  <w:marTop w:val="0"/>
                  <w:marBottom w:val="0"/>
                  <w:divBdr>
                    <w:top w:val="none" w:sz="0" w:space="0" w:color="auto"/>
                    <w:left w:val="none" w:sz="0" w:space="0" w:color="auto"/>
                    <w:bottom w:val="none" w:sz="0" w:space="0" w:color="auto"/>
                    <w:right w:val="none" w:sz="0" w:space="0" w:color="auto"/>
                  </w:divBdr>
                </w:div>
              </w:divsChild>
            </w:div>
            <w:div w:id="164903409">
              <w:marLeft w:val="0"/>
              <w:marRight w:val="0"/>
              <w:marTop w:val="0"/>
              <w:marBottom w:val="0"/>
              <w:divBdr>
                <w:top w:val="none" w:sz="0" w:space="0" w:color="auto"/>
                <w:left w:val="none" w:sz="0" w:space="0" w:color="auto"/>
                <w:bottom w:val="none" w:sz="0" w:space="0" w:color="auto"/>
                <w:right w:val="none" w:sz="0" w:space="0" w:color="auto"/>
              </w:divBdr>
              <w:divsChild>
                <w:div w:id="794060544">
                  <w:marLeft w:val="0"/>
                  <w:marRight w:val="0"/>
                  <w:marTop w:val="0"/>
                  <w:marBottom w:val="0"/>
                  <w:divBdr>
                    <w:top w:val="none" w:sz="0" w:space="0" w:color="auto"/>
                    <w:left w:val="none" w:sz="0" w:space="0" w:color="auto"/>
                    <w:bottom w:val="none" w:sz="0" w:space="0" w:color="auto"/>
                    <w:right w:val="none" w:sz="0" w:space="0" w:color="auto"/>
                  </w:divBdr>
                </w:div>
              </w:divsChild>
            </w:div>
            <w:div w:id="1578709034">
              <w:marLeft w:val="0"/>
              <w:marRight w:val="0"/>
              <w:marTop w:val="0"/>
              <w:marBottom w:val="0"/>
              <w:divBdr>
                <w:top w:val="none" w:sz="0" w:space="0" w:color="auto"/>
                <w:left w:val="none" w:sz="0" w:space="0" w:color="auto"/>
                <w:bottom w:val="none" w:sz="0" w:space="0" w:color="auto"/>
                <w:right w:val="none" w:sz="0" w:space="0" w:color="auto"/>
              </w:divBdr>
              <w:divsChild>
                <w:div w:id="1845973587">
                  <w:marLeft w:val="0"/>
                  <w:marRight w:val="0"/>
                  <w:marTop w:val="0"/>
                  <w:marBottom w:val="0"/>
                  <w:divBdr>
                    <w:top w:val="none" w:sz="0" w:space="0" w:color="auto"/>
                    <w:left w:val="none" w:sz="0" w:space="0" w:color="auto"/>
                    <w:bottom w:val="none" w:sz="0" w:space="0" w:color="auto"/>
                    <w:right w:val="none" w:sz="0" w:space="0" w:color="auto"/>
                  </w:divBdr>
                </w:div>
              </w:divsChild>
            </w:div>
            <w:div w:id="763767792">
              <w:marLeft w:val="0"/>
              <w:marRight w:val="0"/>
              <w:marTop w:val="0"/>
              <w:marBottom w:val="0"/>
              <w:divBdr>
                <w:top w:val="none" w:sz="0" w:space="0" w:color="auto"/>
                <w:left w:val="none" w:sz="0" w:space="0" w:color="auto"/>
                <w:bottom w:val="none" w:sz="0" w:space="0" w:color="auto"/>
                <w:right w:val="none" w:sz="0" w:space="0" w:color="auto"/>
              </w:divBdr>
              <w:divsChild>
                <w:div w:id="1519152303">
                  <w:marLeft w:val="0"/>
                  <w:marRight w:val="0"/>
                  <w:marTop w:val="0"/>
                  <w:marBottom w:val="0"/>
                  <w:divBdr>
                    <w:top w:val="none" w:sz="0" w:space="0" w:color="auto"/>
                    <w:left w:val="none" w:sz="0" w:space="0" w:color="auto"/>
                    <w:bottom w:val="none" w:sz="0" w:space="0" w:color="auto"/>
                    <w:right w:val="none" w:sz="0" w:space="0" w:color="auto"/>
                  </w:divBdr>
                </w:div>
              </w:divsChild>
            </w:div>
            <w:div w:id="615218561">
              <w:marLeft w:val="0"/>
              <w:marRight w:val="0"/>
              <w:marTop w:val="0"/>
              <w:marBottom w:val="0"/>
              <w:divBdr>
                <w:top w:val="none" w:sz="0" w:space="0" w:color="auto"/>
                <w:left w:val="none" w:sz="0" w:space="0" w:color="auto"/>
                <w:bottom w:val="none" w:sz="0" w:space="0" w:color="auto"/>
                <w:right w:val="none" w:sz="0" w:space="0" w:color="auto"/>
              </w:divBdr>
              <w:divsChild>
                <w:div w:id="417949290">
                  <w:marLeft w:val="0"/>
                  <w:marRight w:val="0"/>
                  <w:marTop w:val="0"/>
                  <w:marBottom w:val="0"/>
                  <w:divBdr>
                    <w:top w:val="none" w:sz="0" w:space="0" w:color="auto"/>
                    <w:left w:val="none" w:sz="0" w:space="0" w:color="auto"/>
                    <w:bottom w:val="none" w:sz="0" w:space="0" w:color="auto"/>
                    <w:right w:val="none" w:sz="0" w:space="0" w:color="auto"/>
                  </w:divBdr>
                </w:div>
              </w:divsChild>
            </w:div>
            <w:div w:id="1867913241">
              <w:marLeft w:val="0"/>
              <w:marRight w:val="0"/>
              <w:marTop w:val="0"/>
              <w:marBottom w:val="0"/>
              <w:divBdr>
                <w:top w:val="none" w:sz="0" w:space="0" w:color="auto"/>
                <w:left w:val="none" w:sz="0" w:space="0" w:color="auto"/>
                <w:bottom w:val="none" w:sz="0" w:space="0" w:color="auto"/>
                <w:right w:val="none" w:sz="0" w:space="0" w:color="auto"/>
              </w:divBdr>
              <w:divsChild>
                <w:div w:id="2106531688">
                  <w:marLeft w:val="0"/>
                  <w:marRight w:val="0"/>
                  <w:marTop w:val="0"/>
                  <w:marBottom w:val="0"/>
                  <w:divBdr>
                    <w:top w:val="none" w:sz="0" w:space="0" w:color="auto"/>
                    <w:left w:val="none" w:sz="0" w:space="0" w:color="auto"/>
                    <w:bottom w:val="none" w:sz="0" w:space="0" w:color="auto"/>
                    <w:right w:val="none" w:sz="0" w:space="0" w:color="auto"/>
                  </w:divBdr>
                </w:div>
              </w:divsChild>
            </w:div>
            <w:div w:id="549263829">
              <w:marLeft w:val="0"/>
              <w:marRight w:val="0"/>
              <w:marTop w:val="0"/>
              <w:marBottom w:val="0"/>
              <w:divBdr>
                <w:top w:val="none" w:sz="0" w:space="0" w:color="auto"/>
                <w:left w:val="none" w:sz="0" w:space="0" w:color="auto"/>
                <w:bottom w:val="none" w:sz="0" w:space="0" w:color="auto"/>
                <w:right w:val="none" w:sz="0" w:space="0" w:color="auto"/>
              </w:divBdr>
              <w:divsChild>
                <w:div w:id="13306795">
                  <w:marLeft w:val="0"/>
                  <w:marRight w:val="0"/>
                  <w:marTop w:val="0"/>
                  <w:marBottom w:val="0"/>
                  <w:divBdr>
                    <w:top w:val="none" w:sz="0" w:space="0" w:color="auto"/>
                    <w:left w:val="none" w:sz="0" w:space="0" w:color="auto"/>
                    <w:bottom w:val="none" w:sz="0" w:space="0" w:color="auto"/>
                    <w:right w:val="none" w:sz="0" w:space="0" w:color="auto"/>
                  </w:divBdr>
                </w:div>
              </w:divsChild>
            </w:div>
            <w:div w:id="217400614">
              <w:marLeft w:val="0"/>
              <w:marRight w:val="0"/>
              <w:marTop w:val="0"/>
              <w:marBottom w:val="0"/>
              <w:divBdr>
                <w:top w:val="none" w:sz="0" w:space="0" w:color="auto"/>
                <w:left w:val="none" w:sz="0" w:space="0" w:color="auto"/>
                <w:bottom w:val="none" w:sz="0" w:space="0" w:color="auto"/>
                <w:right w:val="none" w:sz="0" w:space="0" w:color="auto"/>
              </w:divBdr>
              <w:divsChild>
                <w:div w:id="503936002">
                  <w:marLeft w:val="0"/>
                  <w:marRight w:val="0"/>
                  <w:marTop w:val="0"/>
                  <w:marBottom w:val="0"/>
                  <w:divBdr>
                    <w:top w:val="none" w:sz="0" w:space="0" w:color="auto"/>
                    <w:left w:val="none" w:sz="0" w:space="0" w:color="auto"/>
                    <w:bottom w:val="none" w:sz="0" w:space="0" w:color="auto"/>
                    <w:right w:val="none" w:sz="0" w:space="0" w:color="auto"/>
                  </w:divBdr>
                </w:div>
              </w:divsChild>
            </w:div>
            <w:div w:id="796603354">
              <w:marLeft w:val="0"/>
              <w:marRight w:val="0"/>
              <w:marTop w:val="0"/>
              <w:marBottom w:val="0"/>
              <w:divBdr>
                <w:top w:val="none" w:sz="0" w:space="0" w:color="auto"/>
                <w:left w:val="none" w:sz="0" w:space="0" w:color="auto"/>
                <w:bottom w:val="none" w:sz="0" w:space="0" w:color="auto"/>
                <w:right w:val="none" w:sz="0" w:space="0" w:color="auto"/>
              </w:divBdr>
              <w:divsChild>
                <w:div w:id="1822765594">
                  <w:marLeft w:val="0"/>
                  <w:marRight w:val="0"/>
                  <w:marTop w:val="0"/>
                  <w:marBottom w:val="0"/>
                  <w:divBdr>
                    <w:top w:val="none" w:sz="0" w:space="0" w:color="auto"/>
                    <w:left w:val="none" w:sz="0" w:space="0" w:color="auto"/>
                    <w:bottom w:val="none" w:sz="0" w:space="0" w:color="auto"/>
                    <w:right w:val="none" w:sz="0" w:space="0" w:color="auto"/>
                  </w:divBdr>
                </w:div>
              </w:divsChild>
            </w:div>
            <w:div w:id="1423725930">
              <w:marLeft w:val="0"/>
              <w:marRight w:val="0"/>
              <w:marTop w:val="0"/>
              <w:marBottom w:val="0"/>
              <w:divBdr>
                <w:top w:val="none" w:sz="0" w:space="0" w:color="auto"/>
                <w:left w:val="none" w:sz="0" w:space="0" w:color="auto"/>
                <w:bottom w:val="none" w:sz="0" w:space="0" w:color="auto"/>
                <w:right w:val="none" w:sz="0" w:space="0" w:color="auto"/>
              </w:divBdr>
              <w:divsChild>
                <w:div w:id="943806135">
                  <w:marLeft w:val="0"/>
                  <w:marRight w:val="0"/>
                  <w:marTop w:val="0"/>
                  <w:marBottom w:val="0"/>
                  <w:divBdr>
                    <w:top w:val="none" w:sz="0" w:space="0" w:color="auto"/>
                    <w:left w:val="none" w:sz="0" w:space="0" w:color="auto"/>
                    <w:bottom w:val="none" w:sz="0" w:space="0" w:color="auto"/>
                    <w:right w:val="none" w:sz="0" w:space="0" w:color="auto"/>
                  </w:divBdr>
                </w:div>
              </w:divsChild>
            </w:div>
            <w:div w:id="1671371523">
              <w:marLeft w:val="0"/>
              <w:marRight w:val="0"/>
              <w:marTop w:val="0"/>
              <w:marBottom w:val="0"/>
              <w:divBdr>
                <w:top w:val="none" w:sz="0" w:space="0" w:color="auto"/>
                <w:left w:val="none" w:sz="0" w:space="0" w:color="auto"/>
                <w:bottom w:val="none" w:sz="0" w:space="0" w:color="auto"/>
                <w:right w:val="none" w:sz="0" w:space="0" w:color="auto"/>
              </w:divBdr>
              <w:divsChild>
                <w:div w:id="1424185536">
                  <w:marLeft w:val="0"/>
                  <w:marRight w:val="0"/>
                  <w:marTop w:val="0"/>
                  <w:marBottom w:val="0"/>
                  <w:divBdr>
                    <w:top w:val="none" w:sz="0" w:space="0" w:color="auto"/>
                    <w:left w:val="none" w:sz="0" w:space="0" w:color="auto"/>
                    <w:bottom w:val="none" w:sz="0" w:space="0" w:color="auto"/>
                    <w:right w:val="none" w:sz="0" w:space="0" w:color="auto"/>
                  </w:divBdr>
                </w:div>
              </w:divsChild>
            </w:div>
            <w:div w:id="952712624">
              <w:marLeft w:val="0"/>
              <w:marRight w:val="0"/>
              <w:marTop w:val="0"/>
              <w:marBottom w:val="0"/>
              <w:divBdr>
                <w:top w:val="none" w:sz="0" w:space="0" w:color="auto"/>
                <w:left w:val="none" w:sz="0" w:space="0" w:color="auto"/>
                <w:bottom w:val="none" w:sz="0" w:space="0" w:color="auto"/>
                <w:right w:val="none" w:sz="0" w:space="0" w:color="auto"/>
              </w:divBdr>
              <w:divsChild>
                <w:div w:id="1216623781">
                  <w:marLeft w:val="0"/>
                  <w:marRight w:val="0"/>
                  <w:marTop w:val="0"/>
                  <w:marBottom w:val="0"/>
                  <w:divBdr>
                    <w:top w:val="none" w:sz="0" w:space="0" w:color="auto"/>
                    <w:left w:val="none" w:sz="0" w:space="0" w:color="auto"/>
                    <w:bottom w:val="none" w:sz="0" w:space="0" w:color="auto"/>
                    <w:right w:val="none" w:sz="0" w:space="0" w:color="auto"/>
                  </w:divBdr>
                </w:div>
              </w:divsChild>
            </w:div>
            <w:div w:id="1664356549">
              <w:marLeft w:val="0"/>
              <w:marRight w:val="0"/>
              <w:marTop w:val="0"/>
              <w:marBottom w:val="0"/>
              <w:divBdr>
                <w:top w:val="none" w:sz="0" w:space="0" w:color="auto"/>
                <w:left w:val="none" w:sz="0" w:space="0" w:color="auto"/>
                <w:bottom w:val="none" w:sz="0" w:space="0" w:color="auto"/>
                <w:right w:val="none" w:sz="0" w:space="0" w:color="auto"/>
              </w:divBdr>
              <w:divsChild>
                <w:div w:id="525409701">
                  <w:marLeft w:val="0"/>
                  <w:marRight w:val="0"/>
                  <w:marTop w:val="0"/>
                  <w:marBottom w:val="0"/>
                  <w:divBdr>
                    <w:top w:val="none" w:sz="0" w:space="0" w:color="auto"/>
                    <w:left w:val="none" w:sz="0" w:space="0" w:color="auto"/>
                    <w:bottom w:val="none" w:sz="0" w:space="0" w:color="auto"/>
                    <w:right w:val="none" w:sz="0" w:space="0" w:color="auto"/>
                  </w:divBdr>
                </w:div>
              </w:divsChild>
            </w:div>
            <w:div w:id="1982495047">
              <w:marLeft w:val="0"/>
              <w:marRight w:val="0"/>
              <w:marTop w:val="0"/>
              <w:marBottom w:val="0"/>
              <w:divBdr>
                <w:top w:val="none" w:sz="0" w:space="0" w:color="auto"/>
                <w:left w:val="none" w:sz="0" w:space="0" w:color="auto"/>
                <w:bottom w:val="none" w:sz="0" w:space="0" w:color="auto"/>
                <w:right w:val="none" w:sz="0" w:space="0" w:color="auto"/>
              </w:divBdr>
              <w:divsChild>
                <w:div w:id="1923644054">
                  <w:marLeft w:val="0"/>
                  <w:marRight w:val="0"/>
                  <w:marTop w:val="0"/>
                  <w:marBottom w:val="0"/>
                  <w:divBdr>
                    <w:top w:val="none" w:sz="0" w:space="0" w:color="auto"/>
                    <w:left w:val="none" w:sz="0" w:space="0" w:color="auto"/>
                    <w:bottom w:val="none" w:sz="0" w:space="0" w:color="auto"/>
                    <w:right w:val="none" w:sz="0" w:space="0" w:color="auto"/>
                  </w:divBdr>
                </w:div>
              </w:divsChild>
            </w:div>
            <w:div w:id="1705246763">
              <w:marLeft w:val="0"/>
              <w:marRight w:val="0"/>
              <w:marTop w:val="0"/>
              <w:marBottom w:val="0"/>
              <w:divBdr>
                <w:top w:val="none" w:sz="0" w:space="0" w:color="auto"/>
                <w:left w:val="none" w:sz="0" w:space="0" w:color="auto"/>
                <w:bottom w:val="none" w:sz="0" w:space="0" w:color="auto"/>
                <w:right w:val="none" w:sz="0" w:space="0" w:color="auto"/>
              </w:divBdr>
              <w:divsChild>
                <w:div w:id="1242719235">
                  <w:marLeft w:val="0"/>
                  <w:marRight w:val="0"/>
                  <w:marTop w:val="0"/>
                  <w:marBottom w:val="0"/>
                  <w:divBdr>
                    <w:top w:val="none" w:sz="0" w:space="0" w:color="auto"/>
                    <w:left w:val="none" w:sz="0" w:space="0" w:color="auto"/>
                    <w:bottom w:val="none" w:sz="0" w:space="0" w:color="auto"/>
                    <w:right w:val="none" w:sz="0" w:space="0" w:color="auto"/>
                  </w:divBdr>
                </w:div>
              </w:divsChild>
            </w:div>
            <w:div w:id="1771852392">
              <w:marLeft w:val="0"/>
              <w:marRight w:val="0"/>
              <w:marTop w:val="0"/>
              <w:marBottom w:val="0"/>
              <w:divBdr>
                <w:top w:val="none" w:sz="0" w:space="0" w:color="auto"/>
                <w:left w:val="none" w:sz="0" w:space="0" w:color="auto"/>
                <w:bottom w:val="none" w:sz="0" w:space="0" w:color="auto"/>
                <w:right w:val="none" w:sz="0" w:space="0" w:color="auto"/>
              </w:divBdr>
              <w:divsChild>
                <w:div w:id="2058897406">
                  <w:marLeft w:val="0"/>
                  <w:marRight w:val="0"/>
                  <w:marTop w:val="0"/>
                  <w:marBottom w:val="0"/>
                  <w:divBdr>
                    <w:top w:val="none" w:sz="0" w:space="0" w:color="auto"/>
                    <w:left w:val="none" w:sz="0" w:space="0" w:color="auto"/>
                    <w:bottom w:val="none" w:sz="0" w:space="0" w:color="auto"/>
                    <w:right w:val="none" w:sz="0" w:space="0" w:color="auto"/>
                  </w:divBdr>
                </w:div>
              </w:divsChild>
            </w:div>
            <w:div w:id="687563654">
              <w:marLeft w:val="0"/>
              <w:marRight w:val="0"/>
              <w:marTop w:val="0"/>
              <w:marBottom w:val="0"/>
              <w:divBdr>
                <w:top w:val="none" w:sz="0" w:space="0" w:color="auto"/>
                <w:left w:val="none" w:sz="0" w:space="0" w:color="auto"/>
                <w:bottom w:val="none" w:sz="0" w:space="0" w:color="auto"/>
                <w:right w:val="none" w:sz="0" w:space="0" w:color="auto"/>
              </w:divBdr>
              <w:divsChild>
                <w:div w:id="2055738407">
                  <w:marLeft w:val="0"/>
                  <w:marRight w:val="0"/>
                  <w:marTop w:val="0"/>
                  <w:marBottom w:val="0"/>
                  <w:divBdr>
                    <w:top w:val="none" w:sz="0" w:space="0" w:color="auto"/>
                    <w:left w:val="none" w:sz="0" w:space="0" w:color="auto"/>
                    <w:bottom w:val="none" w:sz="0" w:space="0" w:color="auto"/>
                    <w:right w:val="none" w:sz="0" w:space="0" w:color="auto"/>
                  </w:divBdr>
                </w:div>
              </w:divsChild>
            </w:div>
            <w:div w:id="39524218">
              <w:marLeft w:val="0"/>
              <w:marRight w:val="0"/>
              <w:marTop w:val="0"/>
              <w:marBottom w:val="0"/>
              <w:divBdr>
                <w:top w:val="none" w:sz="0" w:space="0" w:color="auto"/>
                <w:left w:val="none" w:sz="0" w:space="0" w:color="auto"/>
                <w:bottom w:val="none" w:sz="0" w:space="0" w:color="auto"/>
                <w:right w:val="none" w:sz="0" w:space="0" w:color="auto"/>
              </w:divBdr>
              <w:divsChild>
                <w:div w:id="828716433">
                  <w:marLeft w:val="0"/>
                  <w:marRight w:val="0"/>
                  <w:marTop w:val="0"/>
                  <w:marBottom w:val="0"/>
                  <w:divBdr>
                    <w:top w:val="none" w:sz="0" w:space="0" w:color="auto"/>
                    <w:left w:val="none" w:sz="0" w:space="0" w:color="auto"/>
                    <w:bottom w:val="none" w:sz="0" w:space="0" w:color="auto"/>
                    <w:right w:val="none" w:sz="0" w:space="0" w:color="auto"/>
                  </w:divBdr>
                </w:div>
              </w:divsChild>
            </w:div>
            <w:div w:id="1384598982">
              <w:marLeft w:val="0"/>
              <w:marRight w:val="0"/>
              <w:marTop w:val="0"/>
              <w:marBottom w:val="0"/>
              <w:divBdr>
                <w:top w:val="none" w:sz="0" w:space="0" w:color="auto"/>
                <w:left w:val="none" w:sz="0" w:space="0" w:color="auto"/>
                <w:bottom w:val="none" w:sz="0" w:space="0" w:color="auto"/>
                <w:right w:val="none" w:sz="0" w:space="0" w:color="auto"/>
              </w:divBdr>
              <w:divsChild>
                <w:div w:id="896555607">
                  <w:marLeft w:val="0"/>
                  <w:marRight w:val="0"/>
                  <w:marTop w:val="0"/>
                  <w:marBottom w:val="0"/>
                  <w:divBdr>
                    <w:top w:val="none" w:sz="0" w:space="0" w:color="auto"/>
                    <w:left w:val="none" w:sz="0" w:space="0" w:color="auto"/>
                    <w:bottom w:val="none" w:sz="0" w:space="0" w:color="auto"/>
                    <w:right w:val="none" w:sz="0" w:space="0" w:color="auto"/>
                  </w:divBdr>
                </w:div>
              </w:divsChild>
            </w:div>
            <w:div w:id="754010022">
              <w:marLeft w:val="0"/>
              <w:marRight w:val="0"/>
              <w:marTop w:val="0"/>
              <w:marBottom w:val="0"/>
              <w:divBdr>
                <w:top w:val="none" w:sz="0" w:space="0" w:color="auto"/>
                <w:left w:val="none" w:sz="0" w:space="0" w:color="auto"/>
                <w:bottom w:val="none" w:sz="0" w:space="0" w:color="auto"/>
                <w:right w:val="none" w:sz="0" w:space="0" w:color="auto"/>
              </w:divBdr>
              <w:divsChild>
                <w:div w:id="1111822682">
                  <w:marLeft w:val="0"/>
                  <w:marRight w:val="0"/>
                  <w:marTop w:val="0"/>
                  <w:marBottom w:val="0"/>
                  <w:divBdr>
                    <w:top w:val="none" w:sz="0" w:space="0" w:color="auto"/>
                    <w:left w:val="none" w:sz="0" w:space="0" w:color="auto"/>
                    <w:bottom w:val="none" w:sz="0" w:space="0" w:color="auto"/>
                    <w:right w:val="none" w:sz="0" w:space="0" w:color="auto"/>
                  </w:divBdr>
                </w:div>
              </w:divsChild>
            </w:div>
            <w:div w:id="480392563">
              <w:marLeft w:val="0"/>
              <w:marRight w:val="0"/>
              <w:marTop w:val="0"/>
              <w:marBottom w:val="0"/>
              <w:divBdr>
                <w:top w:val="none" w:sz="0" w:space="0" w:color="auto"/>
                <w:left w:val="none" w:sz="0" w:space="0" w:color="auto"/>
                <w:bottom w:val="none" w:sz="0" w:space="0" w:color="auto"/>
                <w:right w:val="none" w:sz="0" w:space="0" w:color="auto"/>
              </w:divBdr>
              <w:divsChild>
                <w:div w:id="920604288">
                  <w:marLeft w:val="0"/>
                  <w:marRight w:val="0"/>
                  <w:marTop w:val="0"/>
                  <w:marBottom w:val="0"/>
                  <w:divBdr>
                    <w:top w:val="none" w:sz="0" w:space="0" w:color="auto"/>
                    <w:left w:val="none" w:sz="0" w:space="0" w:color="auto"/>
                    <w:bottom w:val="none" w:sz="0" w:space="0" w:color="auto"/>
                    <w:right w:val="none" w:sz="0" w:space="0" w:color="auto"/>
                  </w:divBdr>
                </w:div>
              </w:divsChild>
            </w:div>
            <w:div w:id="1388184148">
              <w:marLeft w:val="0"/>
              <w:marRight w:val="0"/>
              <w:marTop w:val="0"/>
              <w:marBottom w:val="0"/>
              <w:divBdr>
                <w:top w:val="none" w:sz="0" w:space="0" w:color="auto"/>
                <w:left w:val="none" w:sz="0" w:space="0" w:color="auto"/>
                <w:bottom w:val="none" w:sz="0" w:space="0" w:color="auto"/>
                <w:right w:val="none" w:sz="0" w:space="0" w:color="auto"/>
              </w:divBdr>
              <w:divsChild>
                <w:div w:id="578096438">
                  <w:marLeft w:val="0"/>
                  <w:marRight w:val="0"/>
                  <w:marTop w:val="0"/>
                  <w:marBottom w:val="0"/>
                  <w:divBdr>
                    <w:top w:val="none" w:sz="0" w:space="0" w:color="auto"/>
                    <w:left w:val="none" w:sz="0" w:space="0" w:color="auto"/>
                    <w:bottom w:val="none" w:sz="0" w:space="0" w:color="auto"/>
                    <w:right w:val="none" w:sz="0" w:space="0" w:color="auto"/>
                  </w:divBdr>
                </w:div>
              </w:divsChild>
            </w:div>
            <w:div w:id="2129733329">
              <w:marLeft w:val="0"/>
              <w:marRight w:val="0"/>
              <w:marTop w:val="0"/>
              <w:marBottom w:val="0"/>
              <w:divBdr>
                <w:top w:val="none" w:sz="0" w:space="0" w:color="auto"/>
                <w:left w:val="none" w:sz="0" w:space="0" w:color="auto"/>
                <w:bottom w:val="none" w:sz="0" w:space="0" w:color="auto"/>
                <w:right w:val="none" w:sz="0" w:space="0" w:color="auto"/>
              </w:divBdr>
              <w:divsChild>
                <w:div w:id="1278828761">
                  <w:marLeft w:val="0"/>
                  <w:marRight w:val="0"/>
                  <w:marTop w:val="0"/>
                  <w:marBottom w:val="0"/>
                  <w:divBdr>
                    <w:top w:val="none" w:sz="0" w:space="0" w:color="auto"/>
                    <w:left w:val="none" w:sz="0" w:space="0" w:color="auto"/>
                    <w:bottom w:val="none" w:sz="0" w:space="0" w:color="auto"/>
                    <w:right w:val="none" w:sz="0" w:space="0" w:color="auto"/>
                  </w:divBdr>
                </w:div>
              </w:divsChild>
            </w:div>
            <w:div w:id="1468163145">
              <w:marLeft w:val="0"/>
              <w:marRight w:val="0"/>
              <w:marTop w:val="0"/>
              <w:marBottom w:val="0"/>
              <w:divBdr>
                <w:top w:val="none" w:sz="0" w:space="0" w:color="auto"/>
                <w:left w:val="none" w:sz="0" w:space="0" w:color="auto"/>
                <w:bottom w:val="none" w:sz="0" w:space="0" w:color="auto"/>
                <w:right w:val="none" w:sz="0" w:space="0" w:color="auto"/>
              </w:divBdr>
              <w:divsChild>
                <w:div w:id="679547560">
                  <w:marLeft w:val="0"/>
                  <w:marRight w:val="0"/>
                  <w:marTop w:val="0"/>
                  <w:marBottom w:val="0"/>
                  <w:divBdr>
                    <w:top w:val="none" w:sz="0" w:space="0" w:color="auto"/>
                    <w:left w:val="none" w:sz="0" w:space="0" w:color="auto"/>
                    <w:bottom w:val="none" w:sz="0" w:space="0" w:color="auto"/>
                    <w:right w:val="none" w:sz="0" w:space="0" w:color="auto"/>
                  </w:divBdr>
                </w:div>
              </w:divsChild>
            </w:div>
            <w:div w:id="2134667479">
              <w:marLeft w:val="0"/>
              <w:marRight w:val="0"/>
              <w:marTop w:val="0"/>
              <w:marBottom w:val="0"/>
              <w:divBdr>
                <w:top w:val="none" w:sz="0" w:space="0" w:color="auto"/>
                <w:left w:val="none" w:sz="0" w:space="0" w:color="auto"/>
                <w:bottom w:val="none" w:sz="0" w:space="0" w:color="auto"/>
                <w:right w:val="none" w:sz="0" w:space="0" w:color="auto"/>
              </w:divBdr>
              <w:divsChild>
                <w:div w:id="1706635754">
                  <w:marLeft w:val="0"/>
                  <w:marRight w:val="0"/>
                  <w:marTop w:val="0"/>
                  <w:marBottom w:val="0"/>
                  <w:divBdr>
                    <w:top w:val="none" w:sz="0" w:space="0" w:color="auto"/>
                    <w:left w:val="none" w:sz="0" w:space="0" w:color="auto"/>
                    <w:bottom w:val="none" w:sz="0" w:space="0" w:color="auto"/>
                    <w:right w:val="none" w:sz="0" w:space="0" w:color="auto"/>
                  </w:divBdr>
                </w:div>
              </w:divsChild>
            </w:div>
            <w:div w:id="573508299">
              <w:marLeft w:val="0"/>
              <w:marRight w:val="0"/>
              <w:marTop w:val="0"/>
              <w:marBottom w:val="0"/>
              <w:divBdr>
                <w:top w:val="none" w:sz="0" w:space="0" w:color="auto"/>
                <w:left w:val="none" w:sz="0" w:space="0" w:color="auto"/>
                <w:bottom w:val="none" w:sz="0" w:space="0" w:color="auto"/>
                <w:right w:val="none" w:sz="0" w:space="0" w:color="auto"/>
              </w:divBdr>
              <w:divsChild>
                <w:div w:id="168837759">
                  <w:marLeft w:val="0"/>
                  <w:marRight w:val="0"/>
                  <w:marTop w:val="0"/>
                  <w:marBottom w:val="0"/>
                  <w:divBdr>
                    <w:top w:val="none" w:sz="0" w:space="0" w:color="auto"/>
                    <w:left w:val="none" w:sz="0" w:space="0" w:color="auto"/>
                    <w:bottom w:val="none" w:sz="0" w:space="0" w:color="auto"/>
                    <w:right w:val="none" w:sz="0" w:space="0" w:color="auto"/>
                  </w:divBdr>
                </w:div>
              </w:divsChild>
            </w:div>
            <w:div w:id="1535650490">
              <w:marLeft w:val="0"/>
              <w:marRight w:val="0"/>
              <w:marTop w:val="0"/>
              <w:marBottom w:val="0"/>
              <w:divBdr>
                <w:top w:val="none" w:sz="0" w:space="0" w:color="auto"/>
                <w:left w:val="none" w:sz="0" w:space="0" w:color="auto"/>
                <w:bottom w:val="none" w:sz="0" w:space="0" w:color="auto"/>
                <w:right w:val="none" w:sz="0" w:space="0" w:color="auto"/>
              </w:divBdr>
              <w:divsChild>
                <w:div w:id="175972376">
                  <w:marLeft w:val="0"/>
                  <w:marRight w:val="0"/>
                  <w:marTop w:val="0"/>
                  <w:marBottom w:val="0"/>
                  <w:divBdr>
                    <w:top w:val="none" w:sz="0" w:space="0" w:color="auto"/>
                    <w:left w:val="none" w:sz="0" w:space="0" w:color="auto"/>
                    <w:bottom w:val="none" w:sz="0" w:space="0" w:color="auto"/>
                    <w:right w:val="none" w:sz="0" w:space="0" w:color="auto"/>
                  </w:divBdr>
                </w:div>
              </w:divsChild>
            </w:div>
            <w:div w:id="1242176204">
              <w:marLeft w:val="0"/>
              <w:marRight w:val="0"/>
              <w:marTop w:val="0"/>
              <w:marBottom w:val="0"/>
              <w:divBdr>
                <w:top w:val="none" w:sz="0" w:space="0" w:color="auto"/>
                <w:left w:val="none" w:sz="0" w:space="0" w:color="auto"/>
                <w:bottom w:val="none" w:sz="0" w:space="0" w:color="auto"/>
                <w:right w:val="none" w:sz="0" w:space="0" w:color="auto"/>
              </w:divBdr>
              <w:divsChild>
                <w:div w:id="874387199">
                  <w:marLeft w:val="0"/>
                  <w:marRight w:val="0"/>
                  <w:marTop w:val="0"/>
                  <w:marBottom w:val="0"/>
                  <w:divBdr>
                    <w:top w:val="none" w:sz="0" w:space="0" w:color="auto"/>
                    <w:left w:val="none" w:sz="0" w:space="0" w:color="auto"/>
                    <w:bottom w:val="none" w:sz="0" w:space="0" w:color="auto"/>
                    <w:right w:val="none" w:sz="0" w:space="0" w:color="auto"/>
                  </w:divBdr>
                </w:div>
              </w:divsChild>
            </w:div>
            <w:div w:id="818303746">
              <w:marLeft w:val="0"/>
              <w:marRight w:val="0"/>
              <w:marTop w:val="0"/>
              <w:marBottom w:val="0"/>
              <w:divBdr>
                <w:top w:val="none" w:sz="0" w:space="0" w:color="auto"/>
                <w:left w:val="none" w:sz="0" w:space="0" w:color="auto"/>
                <w:bottom w:val="none" w:sz="0" w:space="0" w:color="auto"/>
                <w:right w:val="none" w:sz="0" w:space="0" w:color="auto"/>
              </w:divBdr>
              <w:divsChild>
                <w:div w:id="311905984">
                  <w:marLeft w:val="0"/>
                  <w:marRight w:val="0"/>
                  <w:marTop w:val="0"/>
                  <w:marBottom w:val="0"/>
                  <w:divBdr>
                    <w:top w:val="none" w:sz="0" w:space="0" w:color="auto"/>
                    <w:left w:val="none" w:sz="0" w:space="0" w:color="auto"/>
                    <w:bottom w:val="none" w:sz="0" w:space="0" w:color="auto"/>
                    <w:right w:val="none" w:sz="0" w:space="0" w:color="auto"/>
                  </w:divBdr>
                </w:div>
              </w:divsChild>
            </w:div>
            <w:div w:id="1899776523">
              <w:marLeft w:val="0"/>
              <w:marRight w:val="0"/>
              <w:marTop w:val="0"/>
              <w:marBottom w:val="0"/>
              <w:divBdr>
                <w:top w:val="none" w:sz="0" w:space="0" w:color="auto"/>
                <w:left w:val="none" w:sz="0" w:space="0" w:color="auto"/>
                <w:bottom w:val="none" w:sz="0" w:space="0" w:color="auto"/>
                <w:right w:val="none" w:sz="0" w:space="0" w:color="auto"/>
              </w:divBdr>
              <w:divsChild>
                <w:div w:id="46953970">
                  <w:marLeft w:val="0"/>
                  <w:marRight w:val="0"/>
                  <w:marTop w:val="0"/>
                  <w:marBottom w:val="0"/>
                  <w:divBdr>
                    <w:top w:val="none" w:sz="0" w:space="0" w:color="auto"/>
                    <w:left w:val="none" w:sz="0" w:space="0" w:color="auto"/>
                    <w:bottom w:val="none" w:sz="0" w:space="0" w:color="auto"/>
                    <w:right w:val="none" w:sz="0" w:space="0" w:color="auto"/>
                  </w:divBdr>
                </w:div>
              </w:divsChild>
            </w:div>
            <w:div w:id="2012104229">
              <w:marLeft w:val="0"/>
              <w:marRight w:val="0"/>
              <w:marTop w:val="0"/>
              <w:marBottom w:val="0"/>
              <w:divBdr>
                <w:top w:val="none" w:sz="0" w:space="0" w:color="auto"/>
                <w:left w:val="none" w:sz="0" w:space="0" w:color="auto"/>
                <w:bottom w:val="none" w:sz="0" w:space="0" w:color="auto"/>
                <w:right w:val="none" w:sz="0" w:space="0" w:color="auto"/>
              </w:divBdr>
              <w:divsChild>
                <w:div w:id="635378202">
                  <w:marLeft w:val="0"/>
                  <w:marRight w:val="0"/>
                  <w:marTop w:val="0"/>
                  <w:marBottom w:val="0"/>
                  <w:divBdr>
                    <w:top w:val="none" w:sz="0" w:space="0" w:color="auto"/>
                    <w:left w:val="none" w:sz="0" w:space="0" w:color="auto"/>
                    <w:bottom w:val="none" w:sz="0" w:space="0" w:color="auto"/>
                    <w:right w:val="none" w:sz="0" w:space="0" w:color="auto"/>
                  </w:divBdr>
                </w:div>
              </w:divsChild>
            </w:div>
            <w:div w:id="2066639660">
              <w:marLeft w:val="0"/>
              <w:marRight w:val="0"/>
              <w:marTop w:val="0"/>
              <w:marBottom w:val="0"/>
              <w:divBdr>
                <w:top w:val="none" w:sz="0" w:space="0" w:color="auto"/>
                <w:left w:val="none" w:sz="0" w:space="0" w:color="auto"/>
                <w:bottom w:val="none" w:sz="0" w:space="0" w:color="auto"/>
                <w:right w:val="none" w:sz="0" w:space="0" w:color="auto"/>
              </w:divBdr>
              <w:divsChild>
                <w:div w:id="582224753">
                  <w:marLeft w:val="0"/>
                  <w:marRight w:val="0"/>
                  <w:marTop w:val="0"/>
                  <w:marBottom w:val="0"/>
                  <w:divBdr>
                    <w:top w:val="none" w:sz="0" w:space="0" w:color="auto"/>
                    <w:left w:val="none" w:sz="0" w:space="0" w:color="auto"/>
                    <w:bottom w:val="none" w:sz="0" w:space="0" w:color="auto"/>
                    <w:right w:val="none" w:sz="0" w:space="0" w:color="auto"/>
                  </w:divBdr>
                </w:div>
              </w:divsChild>
            </w:div>
            <w:div w:id="510610863">
              <w:marLeft w:val="0"/>
              <w:marRight w:val="0"/>
              <w:marTop w:val="0"/>
              <w:marBottom w:val="0"/>
              <w:divBdr>
                <w:top w:val="none" w:sz="0" w:space="0" w:color="auto"/>
                <w:left w:val="none" w:sz="0" w:space="0" w:color="auto"/>
                <w:bottom w:val="none" w:sz="0" w:space="0" w:color="auto"/>
                <w:right w:val="none" w:sz="0" w:space="0" w:color="auto"/>
              </w:divBdr>
              <w:divsChild>
                <w:div w:id="683674926">
                  <w:marLeft w:val="0"/>
                  <w:marRight w:val="0"/>
                  <w:marTop w:val="0"/>
                  <w:marBottom w:val="0"/>
                  <w:divBdr>
                    <w:top w:val="none" w:sz="0" w:space="0" w:color="auto"/>
                    <w:left w:val="none" w:sz="0" w:space="0" w:color="auto"/>
                    <w:bottom w:val="none" w:sz="0" w:space="0" w:color="auto"/>
                    <w:right w:val="none" w:sz="0" w:space="0" w:color="auto"/>
                  </w:divBdr>
                </w:div>
              </w:divsChild>
            </w:div>
            <w:div w:id="1275097749">
              <w:marLeft w:val="0"/>
              <w:marRight w:val="0"/>
              <w:marTop w:val="0"/>
              <w:marBottom w:val="0"/>
              <w:divBdr>
                <w:top w:val="none" w:sz="0" w:space="0" w:color="auto"/>
                <w:left w:val="none" w:sz="0" w:space="0" w:color="auto"/>
                <w:bottom w:val="none" w:sz="0" w:space="0" w:color="auto"/>
                <w:right w:val="none" w:sz="0" w:space="0" w:color="auto"/>
              </w:divBdr>
              <w:divsChild>
                <w:div w:id="1329795899">
                  <w:marLeft w:val="0"/>
                  <w:marRight w:val="0"/>
                  <w:marTop w:val="0"/>
                  <w:marBottom w:val="0"/>
                  <w:divBdr>
                    <w:top w:val="none" w:sz="0" w:space="0" w:color="auto"/>
                    <w:left w:val="none" w:sz="0" w:space="0" w:color="auto"/>
                    <w:bottom w:val="none" w:sz="0" w:space="0" w:color="auto"/>
                    <w:right w:val="none" w:sz="0" w:space="0" w:color="auto"/>
                  </w:divBdr>
                </w:div>
              </w:divsChild>
            </w:div>
            <w:div w:id="1557275481">
              <w:marLeft w:val="0"/>
              <w:marRight w:val="0"/>
              <w:marTop w:val="0"/>
              <w:marBottom w:val="0"/>
              <w:divBdr>
                <w:top w:val="none" w:sz="0" w:space="0" w:color="auto"/>
                <w:left w:val="none" w:sz="0" w:space="0" w:color="auto"/>
                <w:bottom w:val="none" w:sz="0" w:space="0" w:color="auto"/>
                <w:right w:val="none" w:sz="0" w:space="0" w:color="auto"/>
              </w:divBdr>
              <w:divsChild>
                <w:div w:id="1943604487">
                  <w:marLeft w:val="0"/>
                  <w:marRight w:val="0"/>
                  <w:marTop w:val="0"/>
                  <w:marBottom w:val="0"/>
                  <w:divBdr>
                    <w:top w:val="none" w:sz="0" w:space="0" w:color="auto"/>
                    <w:left w:val="none" w:sz="0" w:space="0" w:color="auto"/>
                    <w:bottom w:val="none" w:sz="0" w:space="0" w:color="auto"/>
                    <w:right w:val="none" w:sz="0" w:space="0" w:color="auto"/>
                  </w:divBdr>
                </w:div>
              </w:divsChild>
            </w:div>
            <w:div w:id="258494084">
              <w:marLeft w:val="0"/>
              <w:marRight w:val="0"/>
              <w:marTop w:val="0"/>
              <w:marBottom w:val="0"/>
              <w:divBdr>
                <w:top w:val="none" w:sz="0" w:space="0" w:color="auto"/>
                <w:left w:val="none" w:sz="0" w:space="0" w:color="auto"/>
                <w:bottom w:val="none" w:sz="0" w:space="0" w:color="auto"/>
                <w:right w:val="none" w:sz="0" w:space="0" w:color="auto"/>
              </w:divBdr>
              <w:divsChild>
                <w:div w:id="229846853">
                  <w:marLeft w:val="0"/>
                  <w:marRight w:val="0"/>
                  <w:marTop w:val="0"/>
                  <w:marBottom w:val="0"/>
                  <w:divBdr>
                    <w:top w:val="none" w:sz="0" w:space="0" w:color="auto"/>
                    <w:left w:val="none" w:sz="0" w:space="0" w:color="auto"/>
                    <w:bottom w:val="none" w:sz="0" w:space="0" w:color="auto"/>
                    <w:right w:val="none" w:sz="0" w:space="0" w:color="auto"/>
                  </w:divBdr>
                </w:div>
              </w:divsChild>
            </w:div>
            <w:div w:id="1939369788">
              <w:marLeft w:val="0"/>
              <w:marRight w:val="0"/>
              <w:marTop w:val="0"/>
              <w:marBottom w:val="0"/>
              <w:divBdr>
                <w:top w:val="none" w:sz="0" w:space="0" w:color="auto"/>
                <w:left w:val="none" w:sz="0" w:space="0" w:color="auto"/>
                <w:bottom w:val="none" w:sz="0" w:space="0" w:color="auto"/>
                <w:right w:val="none" w:sz="0" w:space="0" w:color="auto"/>
              </w:divBdr>
              <w:divsChild>
                <w:div w:id="905380664">
                  <w:marLeft w:val="0"/>
                  <w:marRight w:val="0"/>
                  <w:marTop w:val="0"/>
                  <w:marBottom w:val="0"/>
                  <w:divBdr>
                    <w:top w:val="none" w:sz="0" w:space="0" w:color="auto"/>
                    <w:left w:val="none" w:sz="0" w:space="0" w:color="auto"/>
                    <w:bottom w:val="none" w:sz="0" w:space="0" w:color="auto"/>
                    <w:right w:val="none" w:sz="0" w:space="0" w:color="auto"/>
                  </w:divBdr>
                </w:div>
              </w:divsChild>
            </w:div>
            <w:div w:id="2129081352">
              <w:marLeft w:val="0"/>
              <w:marRight w:val="0"/>
              <w:marTop w:val="0"/>
              <w:marBottom w:val="0"/>
              <w:divBdr>
                <w:top w:val="none" w:sz="0" w:space="0" w:color="auto"/>
                <w:left w:val="none" w:sz="0" w:space="0" w:color="auto"/>
                <w:bottom w:val="none" w:sz="0" w:space="0" w:color="auto"/>
                <w:right w:val="none" w:sz="0" w:space="0" w:color="auto"/>
              </w:divBdr>
              <w:divsChild>
                <w:div w:id="2039310160">
                  <w:marLeft w:val="0"/>
                  <w:marRight w:val="0"/>
                  <w:marTop w:val="0"/>
                  <w:marBottom w:val="0"/>
                  <w:divBdr>
                    <w:top w:val="none" w:sz="0" w:space="0" w:color="auto"/>
                    <w:left w:val="none" w:sz="0" w:space="0" w:color="auto"/>
                    <w:bottom w:val="none" w:sz="0" w:space="0" w:color="auto"/>
                    <w:right w:val="none" w:sz="0" w:space="0" w:color="auto"/>
                  </w:divBdr>
                </w:div>
              </w:divsChild>
            </w:div>
            <w:div w:id="1609897489">
              <w:marLeft w:val="0"/>
              <w:marRight w:val="0"/>
              <w:marTop w:val="0"/>
              <w:marBottom w:val="0"/>
              <w:divBdr>
                <w:top w:val="none" w:sz="0" w:space="0" w:color="auto"/>
                <w:left w:val="none" w:sz="0" w:space="0" w:color="auto"/>
                <w:bottom w:val="none" w:sz="0" w:space="0" w:color="auto"/>
                <w:right w:val="none" w:sz="0" w:space="0" w:color="auto"/>
              </w:divBdr>
              <w:divsChild>
                <w:div w:id="1062368894">
                  <w:marLeft w:val="0"/>
                  <w:marRight w:val="0"/>
                  <w:marTop w:val="0"/>
                  <w:marBottom w:val="0"/>
                  <w:divBdr>
                    <w:top w:val="none" w:sz="0" w:space="0" w:color="auto"/>
                    <w:left w:val="none" w:sz="0" w:space="0" w:color="auto"/>
                    <w:bottom w:val="none" w:sz="0" w:space="0" w:color="auto"/>
                    <w:right w:val="none" w:sz="0" w:space="0" w:color="auto"/>
                  </w:divBdr>
                </w:div>
              </w:divsChild>
            </w:div>
            <w:div w:id="1072235078">
              <w:marLeft w:val="0"/>
              <w:marRight w:val="0"/>
              <w:marTop w:val="0"/>
              <w:marBottom w:val="0"/>
              <w:divBdr>
                <w:top w:val="none" w:sz="0" w:space="0" w:color="auto"/>
                <w:left w:val="none" w:sz="0" w:space="0" w:color="auto"/>
                <w:bottom w:val="none" w:sz="0" w:space="0" w:color="auto"/>
                <w:right w:val="none" w:sz="0" w:space="0" w:color="auto"/>
              </w:divBdr>
              <w:divsChild>
                <w:div w:id="451021646">
                  <w:marLeft w:val="0"/>
                  <w:marRight w:val="0"/>
                  <w:marTop w:val="0"/>
                  <w:marBottom w:val="0"/>
                  <w:divBdr>
                    <w:top w:val="none" w:sz="0" w:space="0" w:color="auto"/>
                    <w:left w:val="none" w:sz="0" w:space="0" w:color="auto"/>
                    <w:bottom w:val="none" w:sz="0" w:space="0" w:color="auto"/>
                    <w:right w:val="none" w:sz="0" w:space="0" w:color="auto"/>
                  </w:divBdr>
                </w:div>
              </w:divsChild>
            </w:div>
            <w:div w:id="917442732">
              <w:marLeft w:val="0"/>
              <w:marRight w:val="0"/>
              <w:marTop w:val="0"/>
              <w:marBottom w:val="0"/>
              <w:divBdr>
                <w:top w:val="none" w:sz="0" w:space="0" w:color="auto"/>
                <w:left w:val="none" w:sz="0" w:space="0" w:color="auto"/>
                <w:bottom w:val="none" w:sz="0" w:space="0" w:color="auto"/>
                <w:right w:val="none" w:sz="0" w:space="0" w:color="auto"/>
              </w:divBdr>
              <w:divsChild>
                <w:div w:id="1034037002">
                  <w:marLeft w:val="0"/>
                  <w:marRight w:val="0"/>
                  <w:marTop w:val="0"/>
                  <w:marBottom w:val="0"/>
                  <w:divBdr>
                    <w:top w:val="none" w:sz="0" w:space="0" w:color="auto"/>
                    <w:left w:val="none" w:sz="0" w:space="0" w:color="auto"/>
                    <w:bottom w:val="none" w:sz="0" w:space="0" w:color="auto"/>
                    <w:right w:val="none" w:sz="0" w:space="0" w:color="auto"/>
                  </w:divBdr>
                </w:div>
              </w:divsChild>
            </w:div>
            <w:div w:id="294260512">
              <w:marLeft w:val="0"/>
              <w:marRight w:val="0"/>
              <w:marTop w:val="0"/>
              <w:marBottom w:val="0"/>
              <w:divBdr>
                <w:top w:val="none" w:sz="0" w:space="0" w:color="auto"/>
                <w:left w:val="none" w:sz="0" w:space="0" w:color="auto"/>
                <w:bottom w:val="none" w:sz="0" w:space="0" w:color="auto"/>
                <w:right w:val="none" w:sz="0" w:space="0" w:color="auto"/>
              </w:divBdr>
              <w:divsChild>
                <w:div w:id="884485691">
                  <w:marLeft w:val="0"/>
                  <w:marRight w:val="0"/>
                  <w:marTop w:val="0"/>
                  <w:marBottom w:val="0"/>
                  <w:divBdr>
                    <w:top w:val="none" w:sz="0" w:space="0" w:color="auto"/>
                    <w:left w:val="none" w:sz="0" w:space="0" w:color="auto"/>
                    <w:bottom w:val="none" w:sz="0" w:space="0" w:color="auto"/>
                    <w:right w:val="none" w:sz="0" w:space="0" w:color="auto"/>
                  </w:divBdr>
                </w:div>
              </w:divsChild>
            </w:div>
            <w:div w:id="1097486042">
              <w:marLeft w:val="0"/>
              <w:marRight w:val="0"/>
              <w:marTop w:val="0"/>
              <w:marBottom w:val="0"/>
              <w:divBdr>
                <w:top w:val="none" w:sz="0" w:space="0" w:color="auto"/>
                <w:left w:val="none" w:sz="0" w:space="0" w:color="auto"/>
                <w:bottom w:val="none" w:sz="0" w:space="0" w:color="auto"/>
                <w:right w:val="none" w:sz="0" w:space="0" w:color="auto"/>
              </w:divBdr>
              <w:divsChild>
                <w:div w:id="1174494016">
                  <w:marLeft w:val="0"/>
                  <w:marRight w:val="0"/>
                  <w:marTop w:val="0"/>
                  <w:marBottom w:val="0"/>
                  <w:divBdr>
                    <w:top w:val="none" w:sz="0" w:space="0" w:color="auto"/>
                    <w:left w:val="none" w:sz="0" w:space="0" w:color="auto"/>
                    <w:bottom w:val="none" w:sz="0" w:space="0" w:color="auto"/>
                    <w:right w:val="none" w:sz="0" w:space="0" w:color="auto"/>
                  </w:divBdr>
                </w:div>
              </w:divsChild>
            </w:div>
            <w:div w:id="1403867995">
              <w:marLeft w:val="0"/>
              <w:marRight w:val="0"/>
              <w:marTop w:val="0"/>
              <w:marBottom w:val="0"/>
              <w:divBdr>
                <w:top w:val="none" w:sz="0" w:space="0" w:color="auto"/>
                <w:left w:val="none" w:sz="0" w:space="0" w:color="auto"/>
                <w:bottom w:val="none" w:sz="0" w:space="0" w:color="auto"/>
                <w:right w:val="none" w:sz="0" w:space="0" w:color="auto"/>
              </w:divBdr>
              <w:divsChild>
                <w:div w:id="606622534">
                  <w:marLeft w:val="0"/>
                  <w:marRight w:val="0"/>
                  <w:marTop w:val="0"/>
                  <w:marBottom w:val="0"/>
                  <w:divBdr>
                    <w:top w:val="none" w:sz="0" w:space="0" w:color="auto"/>
                    <w:left w:val="none" w:sz="0" w:space="0" w:color="auto"/>
                    <w:bottom w:val="none" w:sz="0" w:space="0" w:color="auto"/>
                    <w:right w:val="none" w:sz="0" w:space="0" w:color="auto"/>
                  </w:divBdr>
                </w:div>
              </w:divsChild>
            </w:div>
            <w:div w:id="563419300">
              <w:marLeft w:val="0"/>
              <w:marRight w:val="0"/>
              <w:marTop w:val="0"/>
              <w:marBottom w:val="0"/>
              <w:divBdr>
                <w:top w:val="none" w:sz="0" w:space="0" w:color="auto"/>
                <w:left w:val="none" w:sz="0" w:space="0" w:color="auto"/>
                <w:bottom w:val="none" w:sz="0" w:space="0" w:color="auto"/>
                <w:right w:val="none" w:sz="0" w:space="0" w:color="auto"/>
              </w:divBdr>
              <w:divsChild>
                <w:div w:id="1745755729">
                  <w:marLeft w:val="0"/>
                  <w:marRight w:val="0"/>
                  <w:marTop w:val="0"/>
                  <w:marBottom w:val="0"/>
                  <w:divBdr>
                    <w:top w:val="none" w:sz="0" w:space="0" w:color="auto"/>
                    <w:left w:val="none" w:sz="0" w:space="0" w:color="auto"/>
                    <w:bottom w:val="none" w:sz="0" w:space="0" w:color="auto"/>
                    <w:right w:val="none" w:sz="0" w:space="0" w:color="auto"/>
                  </w:divBdr>
                </w:div>
              </w:divsChild>
            </w:div>
            <w:div w:id="1269387570">
              <w:marLeft w:val="0"/>
              <w:marRight w:val="0"/>
              <w:marTop w:val="0"/>
              <w:marBottom w:val="0"/>
              <w:divBdr>
                <w:top w:val="none" w:sz="0" w:space="0" w:color="auto"/>
                <w:left w:val="none" w:sz="0" w:space="0" w:color="auto"/>
                <w:bottom w:val="none" w:sz="0" w:space="0" w:color="auto"/>
                <w:right w:val="none" w:sz="0" w:space="0" w:color="auto"/>
              </w:divBdr>
              <w:divsChild>
                <w:div w:id="1448348194">
                  <w:marLeft w:val="0"/>
                  <w:marRight w:val="0"/>
                  <w:marTop w:val="0"/>
                  <w:marBottom w:val="0"/>
                  <w:divBdr>
                    <w:top w:val="none" w:sz="0" w:space="0" w:color="auto"/>
                    <w:left w:val="none" w:sz="0" w:space="0" w:color="auto"/>
                    <w:bottom w:val="none" w:sz="0" w:space="0" w:color="auto"/>
                    <w:right w:val="none" w:sz="0" w:space="0" w:color="auto"/>
                  </w:divBdr>
                </w:div>
              </w:divsChild>
            </w:div>
            <w:div w:id="363099741">
              <w:marLeft w:val="0"/>
              <w:marRight w:val="0"/>
              <w:marTop w:val="0"/>
              <w:marBottom w:val="0"/>
              <w:divBdr>
                <w:top w:val="none" w:sz="0" w:space="0" w:color="auto"/>
                <w:left w:val="none" w:sz="0" w:space="0" w:color="auto"/>
                <w:bottom w:val="none" w:sz="0" w:space="0" w:color="auto"/>
                <w:right w:val="none" w:sz="0" w:space="0" w:color="auto"/>
              </w:divBdr>
              <w:divsChild>
                <w:div w:id="192303183">
                  <w:marLeft w:val="0"/>
                  <w:marRight w:val="0"/>
                  <w:marTop w:val="0"/>
                  <w:marBottom w:val="0"/>
                  <w:divBdr>
                    <w:top w:val="none" w:sz="0" w:space="0" w:color="auto"/>
                    <w:left w:val="none" w:sz="0" w:space="0" w:color="auto"/>
                    <w:bottom w:val="none" w:sz="0" w:space="0" w:color="auto"/>
                    <w:right w:val="none" w:sz="0" w:space="0" w:color="auto"/>
                  </w:divBdr>
                </w:div>
              </w:divsChild>
            </w:div>
            <w:div w:id="995256377">
              <w:marLeft w:val="0"/>
              <w:marRight w:val="0"/>
              <w:marTop w:val="0"/>
              <w:marBottom w:val="0"/>
              <w:divBdr>
                <w:top w:val="none" w:sz="0" w:space="0" w:color="auto"/>
                <w:left w:val="none" w:sz="0" w:space="0" w:color="auto"/>
                <w:bottom w:val="none" w:sz="0" w:space="0" w:color="auto"/>
                <w:right w:val="none" w:sz="0" w:space="0" w:color="auto"/>
              </w:divBdr>
              <w:divsChild>
                <w:div w:id="1824464983">
                  <w:marLeft w:val="0"/>
                  <w:marRight w:val="0"/>
                  <w:marTop w:val="0"/>
                  <w:marBottom w:val="0"/>
                  <w:divBdr>
                    <w:top w:val="none" w:sz="0" w:space="0" w:color="auto"/>
                    <w:left w:val="none" w:sz="0" w:space="0" w:color="auto"/>
                    <w:bottom w:val="none" w:sz="0" w:space="0" w:color="auto"/>
                    <w:right w:val="none" w:sz="0" w:space="0" w:color="auto"/>
                  </w:divBdr>
                </w:div>
              </w:divsChild>
            </w:div>
            <w:div w:id="665399562">
              <w:marLeft w:val="0"/>
              <w:marRight w:val="0"/>
              <w:marTop w:val="0"/>
              <w:marBottom w:val="0"/>
              <w:divBdr>
                <w:top w:val="none" w:sz="0" w:space="0" w:color="auto"/>
                <w:left w:val="none" w:sz="0" w:space="0" w:color="auto"/>
                <w:bottom w:val="none" w:sz="0" w:space="0" w:color="auto"/>
                <w:right w:val="none" w:sz="0" w:space="0" w:color="auto"/>
              </w:divBdr>
              <w:divsChild>
                <w:div w:id="63725832">
                  <w:marLeft w:val="0"/>
                  <w:marRight w:val="0"/>
                  <w:marTop w:val="0"/>
                  <w:marBottom w:val="0"/>
                  <w:divBdr>
                    <w:top w:val="none" w:sz="0" w:space="0" w:color="auto"/>
                    <w:left w:val="none" w:sz="0" w:space="0" w:color="auto"/>
                    <w:bottom w:val="none" w:sz="0" w:space="0" w:color="auto"/>
                    <w:right w:val="none" w:sz="0" w:space="0" w:color="auto"/>
                  </w:divBdr>
                </w:div>
              </w:divsChild>
            </w:div>
            <w:div w:id="1475950349">
              <w:marLeft w:val="0"/>
              <w:marRight w:val="0"/>
              <w:marTop w:val="0"/>
              <w:marBottom w:val="0"/>
              <w:divBdr>
                <w:top w:val="none" w:sz="0" w:space="0" w:color="auto"/>
                <w:left w:val="none" w:sz="0" w:space="0" w:color="auto"/>
                <w:bottom w:val="none" w:sz="0" w:space="0" w:color="auto"/>
                <w:right w:val="none" w:sz="0" w:space="0" w:color="auto"/>
              </w:divBdr>
              <w:divsChild>
                <w:div w:id="1860311898">
                  <w:marLeft w:val="0"/>
                  <w:marRight w:val="0"/>
                  <w:marTop w:val="0"/>
                  <w:marBottom w:val="0"/>
                  <w:divBdr>
                    <w:top w:val="none" w:sz="0" w:space="0" w:color="auto"/>
                    <w:left w:val="none" w:sz="0" w:space="0" w:color="auto"/>
                    <w:bottom w:val="none" w:sz="0" w:space="0" w:color="auto"/>
                    <w:right w:val="none" w:sz="0" w:space="0" w:color="auto"/>
                  </w:divBdr>
                </w:div>
              </w:divsChild>
            </w:div>
            <w:div w:id="1836729016">
              <w:marLeft w:val="0"/>
              <w:marRight w:val="0"/>
              <w:marTop w:val="0"/>
              <w:marBottom w:val="0"/>
              <w:divBdr>
                <w:top w:val="none" w:sz="0" w:space="0" w:color="auto"/>
                <w:left w:val="none" w:sz="0" w:space="0" w:color="auto"/>
                <w:bottom w:val="none" w:sz="0" w:space="0" w:color="auto"/>
                <w:right w:val="none" w:sz="0" w:space="0" w:color="auto"/>
              </w:divBdr>
              <w:divsChild>
                <w:div w:id="78447786">
                  <w:marLeft w:val="0"/>
                  <w:marRight w:val="0"/>
                  <w:marTop w:val="0"/>
                  <w:marBottom w:val="0"/>
                  <w:divBdr>
                    <w:top w:val="none" w:sz="0" w:space="0" w:color="auto"/>
                    <w:left w:val="none" w:sz="0" w:space="0" w:color="auto"/>
                    <w:bottom w:val="none" w:sz="0" w:space="0" w:color="auto"/>
                    <w:right w:val="none" w:sz="0" w:space="0" w:color="auto"/>
                  </w:divBdr>
                </w:div>
              </w:divsChild>
            </w:div>
            <w:div w:id="2010209355">
              <w:marLeft w:val="0"/>
              <w:marRight w:val="0"/>
              <w:marTop w:val="0"/>
              <w:marBottom w:val="0"/>
              <w:divBdr>
                <w:top w:val="none" w:sz="0" w:space="0" w:color="auto"/>
                <w:left w:val="none" w:sz="0" w:space="0" w:color="auto"/>
                <w:bottom w:val="none" w:sz="0" w:space="0" w:color="auto"/>
                <w:right w:val="none" w:sz="0" w:space="0" w:color="auto"/>
              </w:divBdr>
              <w:divsChild>
                <w:div w:id="982737510">
                  <w:marLeft w:val="0"/>
                  <w:marRight w:val="0"/>
                  <w:marTop w:val="0"/>
                  <w:marBottom w:val="0"/>
                  <w:divBdr>
                    <w:top w:val="none" w:sz="0" w:space="0" w:color="auto"/>
                    <w:left w:val="none" w:sz="0" w:space="0" w:color="auto"/>
                    <w:bottom w:val="none" w:sz="0" w:space="0" w:color="auto"/>
                    <w:right w:val="none" w:sz="0" w:space="0" w:color="auto"/>
                  </w:divBdr>
                </w:div>
              </w:divsChild>
            </w:div>
            <w:div w:id="480386166">
              <w:marLeft w:val="0"/>
              <w:marRight w:val="0"/>
              <w:marTop w:val="0"/>
              <w:marBottom w:val="0"/>
              <w:divBdr>
                <w:top w:val="none" w:sz="0" w:space="0" w:color="auto"/>
                <w:left w:val="none" w:sz="0" w:space="0" w:color="auto"/>
                <w:bottom w:val="none" w:sz="0" w:space="0" w:color="auto"/>
                <w:right w:val="none" w:sz="0" w:space="0" w:color="auto"/>
              </w:divBdr>
              <w:divsChild>
                <w:div w:id="1056704990">
                  <w:marLeft w:val="0"/>
                  <w:marRight w:val="0"/>
                  <w:marTop w:val="0"/>
                  <w:marBottom w:val="0"/>
                  <w:divBdr>
                    <w:top w:val="none" w:sz="0" w:space="0" w:color="auto"/>
                    <w:left w:val="none" w:sz="0" w:space="0" w:color="auto"/>
                    <w:bottom w:val="none" w:sz="0" w:space="0" w:color="auto"/>
                    <w:right w:val="none" w:sz="0" w:space="0" w:color="auto"/>
                  </w:divBdr>
                </w:div>
              </w:divsChild>
            </w:div>
            <w:div w:id="494806151">
              <w:marLeft w:val="0"/>
              <w:marRight w:val="0"/>
              <w:marTop w:val="0"/>
              <w:marBottom w:val="0"/>
              <w:divBdr>
                <w:top w:val="none" w:sz="0" w:space="0" w:color="auto"/>
                <w:left w:val="none" w:sz="0" w:space="0" w:color="auto"/>
                <w:bottom w:val="none" w:sz="0" w:space="0" w:color="auto"/>
                <w:right w:val="none" w:sz="0" w:space="0" w:color="auto"/>
              </w:divBdr>
              <w:divsChild>
                <w:div w:id="1584601587">
                  <w:marLeft w:val="0"/>
                  <w:marRight w:val="0"/>
                  <w:marTop w:val="0"/>
                  <w:marBottom w:val="0"/>
                  <w:divBdr>
                    <w:top w:val="none" w:sz="0" w:space="0" w:color="auto"/>
                    <w:left w:val="none" w:sz="0" w:space="0" w:color="auto"/>
                    <w:bottom w:val="none" w:sz="0" w:space="0" w:color="auto"/>
                    <w:right w:val="none" w:sz="0" w:space="0" w:color="auto"/>
                  </w:divBdr>
                </w:div>
              </w:divsChild>
            </w:div>
            <w:div w:id="675962757">
              <w:marLeft w:val="0"/>
              <w:marRight w:val="0"/>
              <w:marTop w:val="0"/>
              <w:marBottom w:val="0"/>
              <w:divBdr>
                <w:top w:val="none" w:sz="0" w:space="0" w:color="auto"/>
                <w:left w:val="none" w:sz="0" w:space="0" w:color="auto"/>
                <w:bottom w:val="none" w:sz="0" w:space="0" w:color="auto"/>
                <w:right w:val="none" w:sz="0" w:space="0" w:color="auto"/>
              </w:divBdr>
              <w:divsChild>
                <w:div w:id="1731810704">
                  <w:marLeft w:val="0"/>
                  <w:marRight w:val="0"/>
                  <w:marTop w:val="0"/>
                  <w:marBottom w:val="0"/>
                  <w:divBdr>
                    <w:top w:val="none" w:sz="0" w:space="0" w:color="auto"/>
                    <w:left w:val="none" w:sz="0" w:space="0" w:color="auto"/>
                    <w:bottom w:val="none" w:sz="0" w:space="0" w:color="auto"/>
                    <w:right w:val="none" w:sz="0" w:space="0" w:color="auto"/>
                  </w:divBdr>
                </w:div>
              </w:divsChild>
            </w:div>
            <w:div w:id="692729929">
              <w:marLeft w:val="0"/>
              <w:marRight w:val="0"/>
              <w:marTop w:val="0"/>
              <w:marBottom w:val="0"/>
              <w:divBdr>
                <w:top w:val="none" w:sz="0" w:space="0" w:color="auto"/>
                <w:left w:val="none" w:sz="0" w:space="0" w:color="auto"/>
                <w:bottom w:val="none" w:sz="0" w:space="0" w:color="auto"/>
                <w:right w:val="none" w:sz="0" w:space="0" w:color="auto"/>
              </w:divBdr>
              <w:divsChild>
                <w:div w:id="497355621">
                  <w:marLeft w:val="0"/>
                  <w:marRight w:val="0"/>
                  <w:marTop w:val="0"/>
                  <w:marBottom w:val="0"/>
                  <w:divBdr>
                    <w:top w:val="none" w:sz="0" w:space="0" w:color="auto"/>
                    <w:left w:val="none" w:sz="0" w:space="0" w:color="auto"/>
                    <w:bottom w:val="none" w:sz="0" w:space="0" w:color="auto"/>
                    <w:right w:val="none" w:sz="0" w:space="0" w:color="auto"/>
                  </w:divBdr>
                </w:div>
              </w:divsChild>
            </w:div>
            <w:div w:id="188448076">
              <w:marLeft w:val="0"/>
              <w:marRight w:val="0"/>
              <w:marTop w:val="0"/>
              <w:marBottom w:val="0"/>
              <w:divBdr>
                <w:top w:val="none" w:sz="0" w:space="0" w:color="auto"/>
                <w:left w:val="none" w:sz="0" w:space="0" w:color="auto"/>
                <w:bottom w:val="none" w:sz="0" w:space="0" w:color="auto"/>
                <w:right w:val="none" w:sz="0" w:space="0" w:color="auto"/>
              </w:divBdr>
              <w:divsChild>
                <w:div w:id="1875799808">
                  <w:marLeft w:val="0"/>
                  <w:marRight w:val="0"/>
                  <w:marTop w:val="0"/>
                  <w:marBottom w:val="0"/>
                  <w:divBdr>
                    <w:top w:val="none" w:sz="0" w:space="0" w:color="auto"/>
                    <w:left w:val="none" w:sz="0" w:space="0" w:color="auto"/>
                    <w:bottom w:val="none" w:sz="0" w:space="0" w:color="auto"/>
                    <w:right w:val="none" w:sz="0" w:space="0" w:color="auto"/>
                  </w:divBdr>
                </w:div>
              </w:divsChild>
            </w:div>
            <w:div w:id="339238945">
              <w:marLeft w:val="0"/>
              <w:marRight w:val="0"/>
              <w:marTop w:val="0"/>
              <w:marBottom w:val="0"/>
              <w:divBdr>
                <w:top w:val="none" w:sz="0" w:space="0" w:color="auto"/>
                <w:left w:val="none" w:sz="0" w:space="0" w:color="auto"/>
                <w:bottom w:val="none" w:sz="0" w:space="0" w:color="auto"/>
                <w:right w:val="none" w:sz="0" w:space="0" w:color="auto"/>
              </w:divBdr>
              <w:divsChild>
                <w:div w:id="1833451371">
                  <w:marLeft w:val="0"/>
                  <w:marRight w:val="0"/>
                  <w:marTop w:val="0"/>
                  <w:marBottom w:val="0"/>
                  <w:divBdr>
                    <w:top w:val="none" w:sz="0" w:space="0" w:color="auto"/>
                    <w:left w:val="none" w:sz="0" w:space="0" w:color="auto"/>
                    <w:bottom w:val="none" w:sz="0" w:space="0" w:color="auto"/>
                    <w:right w:val="none" w:sz="0" w:space="0" w:color="auto"/>
                  </w:divBdr>
                </w:div>
              </w:divsChild>
            </w:div>
            <w:div w:id="782768850">
              <w:marLeft w:val="0"/>
              <w:marRight w:val="0"/>
              <w:marTop w:val="0"/>
              <w:marBottom w:val="0"/>
              <w:divBdr>
                <w:top w:val="none" w:sz="0" w:space="0" w:color="auto"/>
                <w:left w:val="none" w:sz="0" w:space="0" w:color="auto"/>
                <w:bottom w:val="none" w:sz="0" w:space="0" w:color="auto"/>
                <w:right w:val="none" w:sz="0" w:space="0" w:color="auto"/>
              </w:divBdr>
              <w:divsChild>
                <w:div w:id="1849908979">
                  <w:marLeft w:val="0"/>
                  <w:marRight w:val="0"/>
                  <w:marTop w:val="0"/>
                  <w:marBottom w:val="0"/>
                  <w:divBdr>
                    <w:top w:val="none" w:sz="0" w:space="0" w:color="auto"/>
                    <w:left w:val="none" w:sz="0" w:space="0" w:color="auto"/>
                    <w:bottom w:val="none" w:sz="0" w:space="0" w:color="auto"/>
                    <w:right w:val="none" w:sz="0" w:space="0" w:color="auto"/>
                  </w:divBdr>
                </w:div>
              </w:divsChild>
            </w:div>
            <w:div w:id="1686638516">
              <w:marLeft w:val="0"/>
              <w:marRight w:val="0"/>
              <w:marTop w:val="0"/>
              <w:marBottom w:val="0"/>
              <w:divBdr>
                <w:top w:val="none" w:sz="0" w:space="0" w:color="auto"/>
                <w:left w:val="none" w:sz="0" w:space="0" w:color="auto"/>
                <w:bottom w:val="none" w:sz="0" w:space="0" w:color="auto"/>
                <w:right w:val="none" w:sz="0" w:space="0" w:color="auto"/>
              </w:divBdr>
              <w:divsChild>
                <w:div w:id="1768496303">
                  <w:marLeft w:val="0"/>
                  <w:marRight w:val="0"/>
                  <w:marTop w:val="0"/>
                  <w:marBottom w:val="0"/>
                  <w:divBdr>
                    <w:top w:val="none" w:sz="0" w:space="0" w:color="auto"/>
                    <w:left w:val="none" w:sz="0" w:space="0" w:color="auto"/>
                    <w:bottom w:val="none" w:sz="0" w:space="0" w:color="auto"/>
                    <w:right w:val="none" w:sz="0" w:space="0" w:color="auto"/>
                  </w:divBdr>
                </w:div>
              </w:divsChild>
            </w:div>
            <w:div w:id="1932394996">
              <w:marLeft w:val="0"/>
              <w:marRight w:val="0"/>
              <w:marTop w:val="0"/>
              <w:marBottom w:val="0"/>
              <w:divBdr>
                <w:top w:val="none" w:sz="0" w:space="0" w:color="auto"/>
                <w:left w:val="none" w:sz="0" w:space="0" w:color="auto"/>
                <w:bottom w:val="none" w:sz="0" w:space="0" w:color="auto"/>
                <w:right w:val="none" w:sz="0" w:space="0" w:color="auto"/>
              </w:divBdr>
              <w:divsChild>
                <w:div w:id="1709643350">
                  <w:marLeft w:val="0"/>
                  <w:marRight w:val="0"/>
                  <w:marTop w:val="0"/>
                  <w:marBottom w:val="0"/>
                  <w:divBdr>
                    <w:top w:val="none" w:sz="0" w:space="0" w:color="auto"/>
                    <w:left w:val="none" w:sz="0" w:space="0" w:color="auto"/>
                    <w:bottom w:val="none" w:sz="0" w:space="0" w:color="auto"/>
                    <w:right w:val="none" w:sz="0" w:space="0" w:color="auto"/>
                  </w:divBdr>
                </w:div>
              </w:divsChild>
            </w:div>
            <w:div w:id="1951694808">
              <w:marLeft w:val="0"/>
              <w:marRight w:val="0"/>
              <w:marTop w:val="0"/>
              <w:marBottom w:val="0"/>
              <w:divBdr>
                <w:top w:val="none" w:sz="0" w:space="0" w:color="auto"/>
                <w:left w:val="none" w:sz="0" w:space="0" w:color="auto"/>
                <w:bottom w:val="none" w:sz="0" w:space="0" w:color="auto"/>
                <w:right w:val="none" w:sz="0" w:space="0" w:color="auto"/>
              </w:divBdr>
              <w:divsChild>
                <w:div w:id="1776437503">
                  <w:marLeft w:val="0"/>
                  <w:marRight w:val="0"/>
                  <w:marTop w:val="0"/>
                  <w:marBottom w:val="0"/>
                  <w:divBdr>
                    <w:top w:val="none" w:sz="0" w:space="0" w:color="auto"/>
                    <w:left w:val="none" w:sz="0" w:space="0" w:color="auto"/>
                    <w:bottom w:val="none" w:sz="0" w:space="0" w:color="auto"/>
                    <w:right w:val="none" w:sz="0" w:space="0" w:color="auto"/>
                  </w:divBdr>
                </w:div>
              </w:divsChild>
            </w:div>
            <w:div w:id="578558429">
              <w:marLeft w:val="0"/>
              <w:marRight w:val="0"/>
              <w:marTop w:val="0"/>
              <w:marBottom w:val="0"/>
              <w:divBdr>
                <w:top w:val="none" w:sz="0" w:space="0" w:color="auto"/>
                <w:left w:val="none" w:sz="0" w:space="0" w:color="auto"/>
                <w:bottom w:val="none" w:sz="0" w:space="0" w:color="auto"/>
                <w:right w:val="none" w:sz="0" w:space="0" w:color="auto"/>
              </w:divBdr>
              <w:divsChild>
                <w:div w:id="736711583">
                  <w:marLeft w:val="0"/>
                  <w:marRight w:val="0"/>
                  <w:marTop w:val="0"/>
                  <w:marBottom w:val="0"/>
                  <w:divBdr>
                    <w:top w:val="none" w:sz="0" w:space="0" w:color="auto"/>
                    <w:left w:val="none" w:sz="0" w:space="0" w:color="auto"/>
                    <w:bottom w:val="none" w:sz="0" w:space="0" w:color="auto"/>
                    <w:right w:val="none" w:sz="0" w:space="0" w:color="auto"/>
                  </w:divBdr>
                </w:div>
              </w:divsChild>
            </w:div>
            <w:div w:id="1252667439">
              <w:marLeft w:val="0"/>
              <w:marRight w:val="0"/>
              <w:marTop w:val="0"/>
              <w:marBottom w:val="0"/>
              <w:divBdr>
                <w:top w:val="none" w:sz="0" w:space="0" w:color="auto"/>
                <w:left w:val="none" w:sz="0" w:space="0" w:color="auto"/>
                <w:bottom w:val="none" w:sz="0" w:space="0" w:color="auto"/>
                <w:right w:val="none" w:sz="0" w:space="0" w:color="auto"/>
              </w:divBdr>
              <w:divsChild>
                <w:div w:id="1410611866">
                  <w:marLeft w:val="0"/>
                  <w:marRight w:val="0"/>
                  <w:marTop w:val="0"/>
                  <w:marBottom w:val="0"/>
                  <w:divBdr>
                    <w:top w:val="none" w:sz="0" w:space="0" w:color="auto"/>
                    <w:left w:val="none" w:sz="0" w:space="0" w:color="auto"/>
                    <w:bottom w:val="none" w:sz="0" w:space="0" w:color="auto"/>
                    <w:right w:val="none" w:sz="0" w:space="0" w:color="auto"/>
                  </w:divBdr>
                </w:div>
              </w:divsChild>
            </w:div>
            <w:div w:id="1400595364">
              <w:marLeft w:val="0"/>
              <w:marRight w:val="0"/>
              <w:marTop w:val="0"/>
              <w:marBottom w:val="0"/>
              <w:divBdr>
                <w:top w:val="none" w:sz="0" w:space="0" w:color="auto"/>
                <w:left w:val="none" w:sz="0" w:space="0" w:color="auto"/>
                <w:bottom w:val="none" w:sz="0" w:space="0" w:color="auto"/>
                <w:right w:val="none" w:sz="0" w:space="0" w:color="auto"/>
              </w:divBdr>
              <w:divsChild>
                <w:div w:id="414984354">
                  <w:marLeft w:val="0"/>
                  <w:marRight w:val="0"/>
                  <w:marTop w:val="0"/>
                  <w:marBottom w:val="0"/>
                  <w:divBdr>
                    <w:top w:val="none" w:sz="0" w:space="0" w:color="auto"/>
                    <w:left w:val="none" w:sz="0" w:space="0" w:color="auto"/>
                    <w:bottom w:val="none" w:sz="0" w:space="0" w:color="auto"/>
                    <w:right w:val="none" w:sz="0" w:space="0" w:color="auto"/>
                  </w:divBdr>
                </w:div>
              </w:divsChild>
            </w:div>
            <w:div w:id="1988589697">
              <w:marLeft w:val="0"/>
              <w:marRight w:val="0"/>
              <w:marTop w:val="0"/>
              <w:marBottom w:val="0"/>
              <w:divBdr>
                <w:top w:val="none" w:sz="0" w:space="0" w:color="auto"/>
                <w:left w:val="none" w:sz="0" w:space="0" w:color="auto"/>
                <w:bottom w:val="none" w:sz="0" w:space="0" w:color="auto"/>
                <w:right w:val="none" w:sz="0" w:space="0" w:color="auto"/>
              </w:divBdr>
              <w:divsChild>
                <w:div w:id="573784992">
                  <w:marLeft w:val="0"/>
                  <w:marRight w:val="0"/>
                  <w:marTop w:val="0"/>
                  <w:marBottom w:val="0"/>
                  <w:divBdr>
                    <w:top w:val="none" w:sz="0" w:space="0" w:color="auto"/>
                    <w:left w:val="none" w:sz="0" w:space="0" w:color="auto"/>
                    <w:bottom w:val="none" w:sz="0" w:space="0" w:color="auto"/>
                    <w:right w:val="none" w:sz="0" w:space="0" w:color="auto"/>
                  </w:divBdr>
                </w:div>
              </w:divsChild>
            </w:div>
            <w:div w:id="1164858790">
              <w:marLeft w:val="0"/>
              <w:marRight w:val="0"/>
              <w:marTop w:val="0"/>
              <w:marBottom w:val="0"/>
              <w:divBdr>
                <w:top w:val="none" w:sz="0" w:space="0" w:color="auto"/>
                <w:left w:val="none" w:sz="0" w:space="0" w:color="auto"/>
                <w:bottom w:val="none" w:sz="0" w:space="0" w:color="auto"/>
                <w:right w:val="none" w:sz="0" w:space="0" w:color="auto"/>
              </w:divBdr>
              <w:divsChild>
                <w:div w:id="468977750">
                  <w:marLeft w:val="0"/>
                  <w:marRight w:val="0"/>
                  <w:marTop w:val="0"/>
                  <w:marBottom w:val="0"/>
                  <w:divBdr>
                    <w:top w:val="none" w:sz="0" w:space="0" w:color="auto"/>
                    <w:left w:val="none" w:sz="0" w:space="0" w:color="auto"/>
                    <w:bottom w:val="none" w:sz="0" w:space="0" w:color="auto"/>
                    <w:right w:val="none" w:sz="0" w:space="0" w:color="auto"/>
                  </w:divBdr>
                </w:div>
              </w:divsChild>
            </w:div>
            <w:div w:id="1598517923">
              <w:marLeft w:val="0"/>
              <w:marRight w:val="0"/>
              <w:marTop w:val="0"/>
              <w:marBottom w:val="0"/>
              <w:divBdr>
                <w:top w:val="none" w:sz="0" w:space="0" w:color="auto"/>
                <w:left w:val="none" w:sz="0" w:space="0" w:color="auto"/>
                <w:bottom w:val="none" w:sz="0" w:space="0" w:color="auto"/>
                <w:right w:val="none" w:sz="0" w:space="0" w:color="auto"/>
              </w:divBdr>
              <w:divsChild>
                <w:div w:id="1538590399">
                  <w:marLeft w:val="0"/>
                  <w:marRight w:val="0"/>
                  <w:marTop w:val="0"/>
                  <w:marBottom w:val="0"/>
                  <w:divBdr>
                    <w:top w:val="none" w:sz="0" w:space="0" w:color="auto"/>
                    <w:left w:val="none" w:sz="0" w:space="0" w:color="auto"/>
                    <w:bottom w:val="none" w:sz="0" w:space="0" w:color="auto"/>
                    <w:right w:val="none" w:sz="0" w:space="0" w:color="auto"/>
                  </w:divBdr>
                </w:div>
              </w:divsChild>
            </w:div>
            <w:div w:id="513962846">
              <w:marLeft w:val="0"/>
              <w:marRight w:val="0"/>
              <w:marTop w:val="0"/>
              <w:marBottom w:val="0"/>
              <w:divBdr>
                <w:top w:val="none" w:sz="0" w:space="0" w:color="auto"/>
                <w:left w:val="none" w:sz="0" w:space="0" w:color="auto"/>
                <w:bottom w:val="none" w:sz="0" w:space="0" w:color="auto"/>
                <w:right w:val="none" w:sz="0" w:space="0" w:color="auto"/>
              </w:divBdr>
              <w:divsChild>
                <w:div w:id="1918053613">
                  <w:marLeft w:val="0"/>
                  <w:marRight w:val="0"/>
                  <w:marTop w:val="0"/>
                  <w:marBottom w:val="0"/>
                  <w:divBdr>
                    <w:top w:val="none" w:sz="0" w:space="0" w:color="auto"/>
                    <w:left w:val="none" w:sz="0" w:space="0" w:color="auto"/>
                    <w:bottom w:val="none" w:sz="0" w:space="0" w:color="auto"/>
                    <w:right w:val="none" w:sz="0" w:space="0" w:color="auto"/>
                  </w:divBdr>
                </w:div>
              </w:divsChild>
            </w:div>
            <w:div w:id="493569808">
              <w:marLeft w:val="0"/>
              <w:marRight w:val="0"/>
              <w:marTop w:val="0"/>
              <w:marBottom w:val="0"/>
              <w:divBdr>
                <w:top w:val="none" w:sz="0" w:space="0" w:color="auto"/>
                <w:left w:val="none" w:sz="0" w:space="0" w:color="auto"/>
                <w:bottom w:val="none" w:sz="0" w:space="0" w:color="auto"/>
                <w:right w:val="none" w:sz="0" w:space="0" w:color="auto"/>
              </w:divBdr>
              <w:divsChild>
                <w:div w:id="235630147">
                  <w:marLeft w:val="0"/>
                  <w:marRight w:val="0"/>
                  <w:marTop w:val="0"/>
                  <w:marBottom w:val="0"/>
                  <w:divBdr>
                    <w:top w:val="none" w:sz="0" w:space="0" w:color="auto"/>
                    <w:left w:val="none" w:sz="0" w:space="0" w:color="auto"/>
                    <w:bottom w:val="none" w:sz="0" w:space="0" w:color="auto"/>
                    <w:right w:val="none" w:sz="0" w:space="0" w:color="auto"/>
                  </w:divBdr>
                </w:div>
              </w:divsChild>
            </w:div>
            <w:div w:id="328560439">
              <w:marLeft w:val="0"/>
              <w:marRight w:val="0"/>
              <w:marTop w:val="0"/>
              <w:marBottom w:val="0"/>
              <w:divBdr>
                <w:top w:val="none" w:sz="0" w:space="0" w:color="auto"/>
                <w:left w:val="none" w:sz="0" w:space="0" w:color="auto"/>
                <w:bottom w:val="none" w:sz="0" w:space="0" w:color="auto"/>
                <w:right w:val="none" w:sz="0" w:space="0" w:color="auto"/>
              </w:divBdr>
              <w:divsChild>
                <w:div w:id="1285767113">
                  <w:marLeft w:val="0"/>
                  <w:marRight w:val="0"/>
                  <w:marTop w:val="0"/>
                  <w:marBottom w:val="0"/>
                  <w:divBdr>
                    <w:top w:val="none" w:sz="0" w:space="0" w:color="auto"/>
                    <w:left w:val="none" w:sz="0" w:space="0" w:color="auto"/>
                    <w:bottom w:val="none" w:sz="0" w:space="0" w:color="auto"/>
                    <w:right w:val="none" w:sz="0" w:space="0" w:color="auto"/>
                  </w:divBdr>
                </w:div>
              </w:divsChild>
            </w:div>
            <w:div w:id="890000874">
              <w:marLeft w:val="0"/>
              <w:marRight w:val="0"/>
              <w:marTop w:val="0"/>
              <w:marBottom w:val="0"/>
              <w:divBdr>
                <w:top w:val="none" w:sz="0" w:space="0" w:color="auto"/>
                <w:left w:val="none" w:sz="0" w:space="0" w:color="auto"/>
                <w:bottom w:val="none" w:sz="0" w:space="0" w:color="auto"/>
                <w:right w:val="none" w:sz="0" w:space="0" w:color="auto"/>
              </w:divBdr>
              <w:divsChild>
                <w:div w:id="1256135360">
                  <w:marLeft w:val="0"/>
                  <w:marRight w:val="0"/>
                  <w:marTop w:val="0"/>
                  <w:marBottom w:val="0"/>
                  <w:divBdr>
                    <w:top w:val="none" w:sz="0" w:space="0" w:color="auto"/>
                    <w:left w:val="none" w:sz="0" w:space="0" w:color="auto"/>
                    <w:bottom w:val="none" w:sz="0" w:space="0" w:color="auto"/>
                    <w:right w:val="none" w:sz="0" w:space="0" w:color="auto"/>
                  </w:divBdr>
                </w:div>
              </w:divsChild>
            </w:div>
            <w:div w:id="200418">
              <w:marLeft w:val="0"/>
              <w:marRight w:val="0"/>
              <w:marTop w:val="0"/>
              <w:marBottom w:val="0"/>
              <w:divBdr>
                <w:top w:val="none" w:sz="0" w:space="0" w:color="auto"/>
                <w:left w:val="none" w:sz="0" w:space="0" w:color="auto"/>
                <w:bottom w:val="none" w:sz="0" w:space="0" w:color="auto"/>
                <w:right w:val="none" w:sz="0" w:space="0" w:color="auto"/>
              </w:divBdr>
              <w:divsChild>
                <w:div w:id="120611166">
                  <w:marLeft w:val="0"/>
                  <w:marRight w:val="0"/>
                  <w:marTop w:val="0"/>
                  <w:marBottom w:val="0"/>
                  <w:divBdr>
                    <w:top w:val="none" w:sz="0" w:space="0" w:color="auto"/>
                    <w:left w:val="none" w:sz="0" w:space="0" w:color="auto"/>
                    <w:bottom w:val="none" w:sz="0" w:space="0" w:color="auto"/>
                    <w:right w:val="none" w:sz="0" w:space="0" w:color="auto"/>
                  </w:divBdr>
                </w:div>
              </w:divsChild>
            </w:div>
            <w:div w:id="1267496438">
              <w:marLeft w:val="0"/>
              <w:marRight w:val="0"/>
              <w:marTop w:val="0"/>
              <w:marBottom w:val="0"/>
              <w:divBdr>
                <w:top w:val="none" w:sz="0" w:space="0" w:color="auto"/>
                <w:left w:val="none" w:sz="0" w:space="0" w:color="auto"/>
                <w:bottom w:val="none" w:sz="0" w:space="0" w:color="auto"/>
                <w:right w:val="none" w:sz="0" w:space="0" w:color="auto"/>
              </w:divBdr>
              <w:divsChild>
                <w:div w:id="200021813">
                  <w:marLeft w:val="0"/>
                  <w:marRight w:val="0"/>
                  <w:marTop w:val="0"/>
                  <w:marBottom w:val="0"/>
                  <w:divBdr>
                    <w:top w:val="none" w:sz="0" w:space="0" w:color="auto"/>
                    <w:left w:val="none" w:sz="0" w:space="0" w:color="auto"/>
                    <w:bottom w:val="none" w:sz="0" w:space="0" w:color="auto"/>
                    <w:right w:val="none" w:sz="0" w:space="0" w:color="auto"/>
                  </w:divBdr>
                </w:div>
              </w:divsChild>
            </w:div>
            <w:div w:id="1003047346">
              <w:marLeft w:val="0"/>
              <w:marRight w:val="0"/>
              <w:marTop w:val="0"/>
              <w:marBottom w:val="0"/>
              <w:divBdr>
                <w:top w:val="none" w:sz="0" w:space="0" w:color="auto"/>
                <w:left w:val="none" w:sz="0" w:space="0" w:color="auto"/>
                <w:bottom w:val="none" w:sz="0" w:space="0" w:color="auto"/>
                <w:right w:val="none" w:sz="0" w:space="0" w:color="auto"/>
              </w:divBdr>
              <w:divsChild>
                <w:div w:id="2007970841">
                  <w:marLeft w:val="0"/>
                  <w:marRight w:val="0"/>
                  <w:marTop w:val="0"/>
                  <w:marBottom w:val="0"/>
                  <w:divBdr>
                    <w:top w:val="none" w:sz="0" w:space="0" w:color="auto"/>
                    <w:left w:val="none" w:sz="0" w:space="0" w:color="auto"/>
                    <w:bottom w:val="none" w:sz="0" w:space="0" w:color="auto"/>
                    <w:right w:val="none" w:sz="0" w:space="0" w:color="auto"/>
                  </w:divBdr>
                </w:div>
              </w:divsChild>
            </w:div>
            <w:div w:id="805395262">
              <w:marLeft w:val="0"/>
              <w:marRight w:val="0"/>
              <w:marTop w:val="0"/>
              <w:marBottom w:val="0"/>
              <w:divBdr>
                <w:top w:val="none" w:sz="0" w:space="0" w:color="auto"/>
                <w:left w:val="none" w:sz="0" w:space="0" w:color="auto"/>
                <w:bottom w:val="none" w:sz="0" w:space="0" w:color="auto"/>
                <w:right w:val="none" w:sz="0" w:space="0" w:color="auto"/>
              </w:divBdr>
              <w:divsChild>
                <w:div w:id="1105661447">
                  <w:marLeft w:val="0"/>
                  <w:marRight w:val="0"/>
                  <w:marTop w:val="0"/>
                  <w:marBottom w:val="0"/>
                  <w:divBdr>
                    <w:top w:val="none" w:sz="0" w:space="0" w:color="auto"/>
                    <w:left w:val="none" w:sz="0" w:space="0" w:color="auto"/>
                    <w:bottom w:val="none" w:sz="0" w:space="0" w:color="auto"/>
                    <w:right w:val="none" w:sz="0" w:space="0" w:color="auto"/>
                  </w:divBdr>
                </w:div>
              </w:divsChild>
            </w:div>
            <w:div w:id="280572434">
              <w:marLeft w:val="0"/>
              <w:marRight w:val="0"/>
              <w:marTop w:val="0"/>
              <w:marBottom w:val="0"/>
              <w:divBdr>
                <w:top w:val="none" w:sz="0" w:space="0" w:color="auto"/>
                <w:left w:val="none" w:sz="0" w:space="0" w:color="auto"/>
                <w:bottom w:val="none" w:sz="0" w:space="0" w:color="auto"/>
                <w:right w:val="none" w:sz="0" w:space="0" w:color="auto"/>
              </w:divBdr>
              <w:divsChild>
                <w:div w:id="2096438645">
                  <w:marLeft w:val="0"/>
                  <w:marRight w:val="0"/>
                  <w:marTop w:val="0"/>
                  <w:marBottom w:val="0"/>
                  <w:divBdr>
                    <w:top w:val="none" w:sz="0" w:space="0" w:color="auto"/>
                    <w:left w:val="none" w:sz="0" w:space="0" w:color="auto"/>
                    <w:bottom w:val="none" w:sz="0" w:space="0" w:color="auto"/>
                    <w:right w:val="none" w:sz="0" w:space="0" w:color="auto"/>
                  </w:divBdr>
                </w:div>
              </w:divsChild>
            </w:div>
            <w:div w:id="118110130">
              <w:marLeft w:val="0"/>
              <w:marRight w:val="0"/>
              <w:marTop w:val="0"/>
              <w:marBottom w:val="0"/>
              <w:divBdr>
                <w:top w:val="none" w:sz="0" w:space="0" w:color="auto"/>
                <w:left w:val="none" w:sz="0" w:space="0" w:color="auto"/>
                <w:bottom w:val="none" w:sz="0" w:space="0" w:color="auto"/>
                <w:right w:val="none" w:sz="0" w:space="0" w:color="auto"/>
              </w:divBdr>
              <w:divsChild>
                <w:div w:id="1979337253">
                  <w:marLeft w:val="0"/>
                  <w:marRight w:val="0"/>
                  <w:marTop w:val="0"/>
                  <w:marBottom w:val="0"/>
                  <w:divBdr>
                    <w:top w:val="none" w:sz="0" w:space="0" w:color="auto"/>
                    <w:left w:val="none" w:sz="0" w:space="0" w:color="auto"/>
                    <w:bottom w:val="none" w:sz="0" w:space="0" w:color="auto"/>
                    <w:right w:val="none" w:sz="0" w:space="0" w:color="auto"/>
                  </w:divBdr>
                </w:div>
              </w:divsChild>
            </w:div>
            <w:div w:id="1938125665">
              <w:marLeft w:val="0"/>
              <w:marRight w:val="0"/>
              <w:marTop w:val="0"/>
              <w:marBottom w:val="0"/>
              <w:divBdr>
                <w:top w:val="none" w:sz="0" w:space="0" w:color="auto"/>
                <w:left w:val="none" w:sz="0" w:space="0" w:color="auto"/>
                <w:bottom w:val="none" w:sz="0" w:space="0" w:color="auto"/>
                <w:right w:val="none" w:sz="0" w:space="0" w:color="auto"/>
              </w:divBdr>
              <w:divsChild>
                <w:div w:id="876507851">
                  <w:marLeft w:val="0"/>
                  <w:marRight w:val="0"/>
                  <w:marTop w:val="0"/>
                  <w:marBottom w:val="0"/>
                  <w:divBdr>
                    <w:top w:val="none" w:sz="0" w:space="0" w:color="auto"/>
                    <w:left w:val="none" w:sz="0" w:space="0" w:color="auto"/>
                    <w:bottom w:val="none" w:sz="0" w:space="0" w:color="auto"/>
                    <w:right w:val="none" w:sz="0" w:space="0" w:color="auto"/>
                  </w:divBdr>
                </w:div>
              </w:divsChild>
            </w:div>
            <w:div w:id="1021006058">
              <w:marLeft w:val="0"/>
              <w:marRight w:val="0"/>
              <w:marTop w:val="0"/>
              <w:marBottom w:val="0"/>
              <w:divBdr>
                <w:top w:val="none" w:sz="0" w:space="0" w:color="auto"/>
                <w:left w:val="none" w:sz="0" w:space="0" w:color="auto"/>
                <w:bottom w:val="none" w:sz="0" w:space="0" w:color="auto"/>
                <w:right w:val="none" w:sz="0" w:space="0" w:color="auto"/>
              </w:divBdr>
              <w:divsChild>
                <w:div w:id="1973174752">
                  <w:marLeft w:val="0"/>
                  <w:marRight w:val="0"/>
                  <w:marTop w:val="0"/>
                  <w:marBottom w:val="0"/>
                  <w:divBdr>
                    <w:top w:val="none" w:sz="0" w:space="0" w:color="auto"/>
                    <w:left w:val="none" w:sz="0" w:space="0" w:color="auto"/>
                    <w:bottom w:val="none" w:sz="0" w:space="0" w:color="auto"/>
                    <w:right w:val="none" w:sz="0" w:space="0" w:color="auto"/>
                  </w:divBdr>
                </w:div>
              </w:divsChild>
            </w:div>
            <w:div w:id="125203700">
              <w:marLeft w:val="0"/>
              <w:marRight w:val="0"/>
              <w:marTop w:val="0"/>
              <w:marBottom w:val="0"/>
              <w:divBdr>
                <w:top w:val="none" w:sz="0" w:space="0" w:color="auto"/>
                <w:left w:val="none" w:sz="0" w:space="0" w:color="auto"/>
                <w:bottom w:val="none" w:sz="0" w:space="0" w:color="auto"/>
                <w:right w:val="none" w:sz="0" w:space="0" w:color="auto"/>
              </w:divBdr>
              <w:divsChild>
                <w:div w:id="1021903826">
                  <w:marLeft w:val="0"/>
                  <w:marRight w:val="0"/>
                  <w:marTop w:val="0"/>
                  <w:marBottom w:val="0"/>
                  <w:divBdr>
                    <w:top w:val="none" w:sz="0" w:space="0" w:color="auto"/>
                    <w:left w:val="none" w:sz="0" w:space="0" w:color="auto"/>
                    <w:bottom w:val="none" w:sz="0" w:space="0" w:color="auto"/>
                    <w:right w:val="none" w:sz="0" w:space="0" w:color="auto"/>
                  </w:divBdr>
                </w:div>
              </w:divsChild>
            </w:div>
            <w:div w:id="585505966">
              <w:marLeft w:val="0"/>
              <w:marRight w:val="0"/>
              <w:marTop w:val="0"/>
              <w:marBottom w:val="0"/>
              <w:divBdr>
                <w:top w:val="none" w:sz="0" w:space="0" w:color="auto"/>
                <w:left w:val="none" w:sz="0" w:space="0" w:color="auto"/>
                <w:bottom w:val="none" w:sz="0" w:space="0" w:color="auto"/>
                <w:right w:val="none" w:sz="0" w:space="0" w:color="auto"/>
              </w:divBdr>
              <w:divsChild>
                <w:div w:id="1551727856">
                  <w:marLeft w:val="0"/>
                  <w:marRight w:val="0"/>
                  <w:marTop w:val="0"/>
                  <w:marBottom w:val="0"/>
                  <w:divBdr>
                    <w:top w:val="none" w:sz="0" w:space="0" w:color="auto"/>
                    <w:left w:val="none" w:sz="0" w:space="0" w:color="auto"/>
                    <w:bottom w:val="none" w:sz="0" w:space="0" w:color="auto"/>
                    <w:right w:val="none" w:sz="0" w:space="0" w:color="auto"/>
                  </w:divBdr>
                </w:div>
              </w:divsChild>
            </w:div>
            <w:div w:id="2138990256">
              <w:marLeft w:val="0"/>
              <w:marRight w:val="0"/>
              <w:marTop w:val="0"/>
              <w:marBottom w:val="0"/>
              <w:divBdr>
                <w:top w:val="none" w:sz="0" w:space="0" w:color="auto"/>
                <w:left w:val="none" w:sz="0" w:space="0" w:color="auto"/>
                <w:bottom w:val="none" w:sz="0" w:space="0" w:color="auto"/>
                <w:right w:val="none" w:sz="0" w:space="0" w:color="auto"/>
              </w:divBdr>
              <w:divsChild>
                <w:div w:id="1490176215">
                  <w:marLeft w:val="0"/>
                  <w:marRight w:val="0"/>
                  <w:marTop w:val="0"/>
                  <w:marBottom w:val="0"/>
                  <w:divBdr>
                    <w:top w:val="none" w:sz="0" w:space="0" w:color="auto"/>
                    <w:left w:val="none" w:sz="0" w:space="0" w:color="auto"/>
                    <w:bottom w:val="none" w:sz="0" w:space="0" w:color="auto"/>
                    <w:right w:val="none" w:sz="0" w:space="0" w:color="auto"/>
                  </w:divBdr>
                </w:div>
              </w:divsChild>
            </w:div>
            <w:div w:id="300044500">
              <w:marLeft w:val="0"/>
              <w:marRight w:val="0"/>
              <w:marTop w:val="0"/>
              <w:marBottom w:val="0"/>
              <w:divBdr>
                <w:top w:val="none" w:sz="0" w:space="0" w:color="auto"/>
                <w:left w:val="none" w:sz="0" w:space="0" w:color="auto"/>
                <w:bottom w:val="none" w:sz="0" w:space="0" w:color="auto"/>
                <w:right w:val="none" w:sz="0" w:space="0" w:color="auto"/>
              </w:divBdr>
              <w:divsChild>
                <w:div w:id="597980242">
                  <w:marLeft w:val="0"/>
                  <w:marRight w:val="0"/>
                  <w:marTop w:val="0"/>
                  <w:marBottom w:val="0"/>
                  <w:divBdr>
                    <w:top w:val="none" w:sz="0" w:space="0" w:color="auto"/>
                    <w:left w:val="none" w:sz="0" w:space="0" w:color="auto"/>
                    <w:bottom w:val="none" w:sz="0" w:space="0" w:color="auto"/>
                    <w:right w:val="none" w:sz="0" w:space="0" w:color="auto"/>
                  </w:divBdr>
                </w:div>
              </w:divsChild>
            </w:div>
            <w:div w:id="557669378">
              <w:marLeft w:val="0"/>
              <w:marRight w:val="0"/>
              <w:marTop w:val="0"/>
              <w:marBottom w:val="0"/>
              <w:divBdr>
                <w:top w:val="none" w:sz="0" w:space="0" w:color="auto"/>
                <w:left w:val="none" w:sz="0" w:space="0" w:color="auto"/>
                <w:bottom w:val="none" w:sz="0" w:space="0" w:color="auto"/>
                <w:right w:val="none" w:sz="0" w:space="0" w:color="auto"/>
              </w:divBdr>
              <w:divsChild>
                <w:div w:id="63452011">
                  <w:marLeft w:val="0"/>
                  <w:marRight w:val="0"/>
                  <w:marTop w:val="0"/>
                  <w:marBottom w:val="0"/>
                  <w:divBdr>
                    <w:top w:val="none" w:sz="0" w:space="0" w:color="auto"/>
                    <w:left w:val="none" w:sz="0" w:space="0" w:color="auto"/>
                    <w:bottom w:val="none" w:sz="0" w:space="0" w:color="auto"/>
                    <w:right w:val="none" w:sz="0" w:space="0" w:color="auto"/>
                  </w:divBdr>
                </w:div>
              </w:divsChild>
            </w:div>
            <w:div w:id="974913979">
              <w:marLeft w:val="0"/>
              <w:marRight w:val="0"/>
              <w:marTop w:val="0"/>
              <w:marBottom w:val="0"/>
              <w:divBdr>
                <w:top w:val="none" w:sz="0" w:space="0" w:color="auto"/>
                <w:left w:val="none" w:sz="0" w:space="0" w:color="auto"/>
                <w:bottom w:val="none" w:sz="0" w:space="0" w:color="auto"/>
                <w:right w:val="none" w:sz="0" w:space="0" w:color="auto"/>
              </w:divBdr>
              <w:divsChild>
                <w:div w:id="1598364478">
                  <w:marLeft w:val="0"/>
                  <w:marRight w:val="0"/>
                  <w:marTop w:val="0"/>
                  <w:marBottom w:val="0"/>
                  <w:divBdr>
                    <w:top w:val="none" w:sz="0" w:space="0" w:color="auto"/>
                    <w:left w:val="none" w:sz="0" w:space="0" w:color="auto"/>
                    <w:bottom w:val="none" w:sz="0" w:space="0" w:color="auto"/>
                    <w:right w:val="none" w:sz="0" w:space="0" w:color="auto"/>
                  </w:divBdr>
                </w:div>
              </w:divsChild>
            </w:div>
            <w:div w:id="2038922731">
              <w:marLeft w:val="0"/>
              <w:marRight w:val="0"/>
              <w:marTop w:val="0"/>
              <w:marBottom w:val="0"/>
              <w:divBdr>
                <w:top w:val="none" w:sz="0" w:space="0" w:color="auto"/>
                <w:left w:val="none" w:sz="0" w:space="0" w:color="auto"/>
                <w:bottom w:val="none" w:sz="0" w:space="0" w:color="auto"/>
                <w:right w:val="none" w:sz="0" w:space="0" w:color="auto"/>
              </w:divBdr>
              <w:divsChild>
                <w:div w:id="1598756555">
                  <w:marLeft w:val="0"/>
                  <w:marRight w:val="0"/>
                  <w:marTop w:val="0"/>
                  <w:marBottom w:val="0"/>
                  <w:divBdr>
                    <w:top w:val="none" w:sz="0" w:space="0" w:color="auto"/>
                    <w:left w:val="none" w:sz="0" w:space="0" w:color="auto"/>
                    <w:bottom w:val="none" w:sz="0" w:space="0" w:color="auto"/>
                    <w:right w:val="none" w:sz="0" w:space="0" w:color="auto"/>
                  </w:divBdr>
                </w:div>
              </w:divsChild>
            </w:div>
            <w:div w:id="602761400">
              <w:marLeft w:val="0"/>
              <w:marRight w:val="0"/>
              <w:marTop w:val="0"/>
              <w:marBottom w:val="0"/>
              <w:divBdr>
                <w:top w:val="none" w:sz="0" w:space="0" w:color="auto"/>
                <w:left w:val="none" w:sz="0" w:space="0" w:color="auto"/>
                <w:bottom w:val="none" w:sz="0" w:space="0" w:color="auto"/>
                <w:right w:val="none" w:sz="0" w:space="0" w:color="auto"/>
              </w:divBdr>
              <w:divsChild>
                <w:div w:id="1526359585">
                  <w:marLeft w:val="0"/>
                  <w:marRight w:val="0"/>
                  <w:marTop w:val="0"/>
                  <w:marBottom w:val="0"/>
                  <w:divBdr>
                    <w:top w:val="none" w:sz="0" w:space="0" w:color="auto"/>
                    <w:left w:val="none" w:sz="0" w:space="0" w:color="auto"/>
                    <w:bottom w:val="none" w:sz="0" w:space="0" w:color="auto"/>
                    <w:right w:val="none" w:sz="0" w:space="0" w:color="auto"/>
                  </w:divBdr>
                </w:div>
              </w:divsChild>
            </w:div>
            <w:div w:id="1871212898">
              <w:marLeft w:val="0"/>
              <w:marRight w:val="0"/>
              <w:marTop w:val="0"/>
              <w:marBottom w:val="0"/>
              <w:divBdr>
                <w:top w:val="none" w:sz="0" w:space="0" w:color="auto"/>
                <w:left w:val="none" w:sz="0" w:space="0" w:color="auto"/>
                <w:bottom w:val="none" w:sz="0" w:space="0" w:color="auto"/>
                <w:right w:val="none" w:sz="0" w:space="0" w:color="auto"/>
              </w:divBdr>
              <w:divsChild>
                <w:div w:id="1986274239">
                  <w:marLeft w:val="0"/>
                  <w:marRight w:val="0"/>
                  <w:marTop w:val="0"/>
                  <w:marBottom w:val="0"/>
                  <w:divBdr>
                    <w:top w:val="none" w:sz="0" w:space="0" w:color="auto"/>
                    <w:left w:val="none" w:sz="0" w:space="0" w:color="auto"/>
                    <w:bottom w:val="none" w:sz="0" w:space="0" w:color="auto"/>
                    <w:right w:val="none" w:sz="0" w:space="0" w:color="auto"/>
                  </w:divBdr>
                </w:div>
              </w:divsChild>
            </w:div>
            <w:div w:id="601107554">
              <w:marLeft w:val="0"/>
              <w:marRight w:val="0"/>
              <w:marTop w:val="0"/>
              <w:marBottom w:val="0"/>
              <w:divBdr>
                <w:top w:val="none" w:sz="0" w:space="0" w:color="auto"/>
                <w:left w:val="none" w:sz="0" w:space="0" w:color="auto"/>
                <w:bottom w:val="none" w:sz="0" w:space="0" w:color="auto"/>
                <w:right w:val="none" w:sz="0" w:space="0" w:color="auto"/>
              </w:divBdr>
              <w:divsChild>
                <w:div w:id="1870946795">
                  <w:marLeft w:val="0"/>
                  <w:marRight w:val="0"/>
                  <w:marTop w:val="0"/>
                  <w:marBottom w:val="0"/>
                  <w:divBdr>
                    <w:top w:val="none" w:sz="0" w:space="0" w:color="auto"/>
                    <w:left w:val="none" w:sz="0" w:space="0" w:color="auto"/>
                    <w:bottom w:val="none" w:sz="0" w:space="0" w:color="auto"/>
                    <w:right w:val="none" w:sz="0" w:space="0" w:color="auto"/>
                  </w:divBdr>
                </w:div>
              </w:divsChild>
            </w:div>
            <w:div w:id="1639333571">
              <w:marLeft w:val="0"/>
              <w:marRight w:val="0"/>
              <w:marTop w:val="0"/>
              <w:marBottom w:val="0"/>
              <w:divBdr>
                <w:top w:val="none" w:sz="0" w:space="0" w:color="auto"/>
                <w:left w:val="none" w:sz="0" w:space="0" w:color="auto"/>
                <w:bottom w:val="none" w:sz="0" w:space="0" w:color="auto"/>
                <w:right w:val="none" w:sz="0" w:space="0" w:color="auto"/>
              </w:divBdr>
              <w:divsChild>
                <w:div w:id="1220247096">
                  <w:marLeft w:val="0"/>
                  <w:marRight w:val="0"/>
                  <w:marTop w:val="0"/>
                  <w:marBottom w:val="0"/>
                  <w:divBdr>
                    <w:top w:val="none" w:sz="0" w:space="0" w:color="auto"/>
                    <w:left w:val="none" w:sz="0" w:space="0" w:color="auto"/>
                    <w:bottom w:val="none" w:sz="0" w:space="0" w:color="auto"/>
                    <w:right w:val="none" w:sz="0" w:space="0" w:color="auto"/>
                  </w:divBdr>
                </w:div>
              </w:divsChild>
            </w:div>
            <w:div w:id="713653586">
              <w:marLeft w:val="0"/>
              <w:marRight w:val="0"/>
              <w:marTop w:val="0"/>
              <w:marBottom w:val="0"/>
              <w:divBdr>
                <w:top w:val="none" w:sz="0" w:space="0" w:color="auto"/>
                <w:left w:val="none" w:sz="0" w:space="0" w:color="auto"/>
                <w:bottom w:val="none" w:sz="0" w:space="0" w:color="auto"/>
                <w:right w:val="none" w:sz="0" w:space="0" w:color="auto"/>
              </w:divBdr>
              <w:divsChild>
                <w:div w:id="1448040642">
                  <w:marLeft w:val="0"/>
                  <w:marRight w:val="0"/>
                  <w:marTop w:val="0"/>
                  <w:marBottom w:val="0"/>
                  <w:divBdr>
                    <w:top w:val="none" w:sz="0" w:space="0" w:color="auto"/>
                    <w:left w:val="none" w:sz="0" w:space="0" w:color="auto"/>
                    <w:bottom w:val="none" w:sz="0" w:space="0" w:color="auto"/>
                    <w:right w:val="none" w:sz="0" w:space="0" w:color="auto"/>
                  </w:divBdr>
                </w:div>
              </w:divsChild>
            </w:div>
            <w:div w:id="1971978714">
              <w:marLeft w:val="0"/>
              <w:marRight w:val="0"/>
              <w:marTop w:val="0"/>
              <w:marBottom w:val="0"/>
              <w:divBdr>
                <w:top w:val="none" w:sz="0" w:space="0" w:color="auto"/>
                <w:left w:val="none" w:sz="0" w:space="0" w:color="auto"/>
                <w:bottom w:val="none" w:sz="0" w:space="0" w:color="auto"/>
                <w:right w:val="none" w:sz="0" w:space="0" w:color="auto"/>
              </w:divBdr>
              <w:divsChild>
                <w:div w:id="1408577169">
                  <w:marLeft w:val="0"/>
                  <w:marRight w:val="0"/>
                  <w:marTop w:val="0"/>
                  <w:marBottom w:val="0"/>
                  <w:divBdr>
                    <w:top w:val="none" w:sz="0" w:space="0" w:color="auto"/>
                    <w:left w:val="none" w:sz="0" w:space="0" w:color="auto"/>
                    <w:bottom w:val="none" w:sz="0" w:space="0" w:color="auto"/>
                    <w:right w:val="none" w:sz="0" w:space="0" w:color="auto"/>
                  </w:divBdr>
                </w:div>
              </w:divsChild>
            </w:div>
            <w:div w:id="362949719">
              <w:marLeft w:val="0"/>
              <w:marRight w:val="0"/>
              <w:marTop w:val="0"/>
              <w:marBottom w:val="0"/>
              <w:divBdr>
                <w:top w:val="none" w:sz="0" w:space="0" w:color="auto"/>
                <w:left w:val="none" w:sz="0" w:space="0" w:color="auto"/>
                <w:bottom w:val="none" w:sz="0" w:space="0" w:color="auto"/>
                <w:right w:val="none" w:sz="0" w:space="0" w:color="auto"/>
              </w:divBdr>
              <w:divsChild>
                <w:div w:id="357514295">
                  <w:marLeft w:val="0"/>
                  <w:marRight w:val="0"/>
                  <w:marTop w:val="0"/>
                  <w:marBottom w:val="0"/>
                  <w:divBdr>
                    <w:top w:val="none" w:sz="0" w:space="0" w:color="auto"/>
                    <w:left w:val="none" w:sz="0" w:space="0" w:color="auto"/>
                    <w:bottom w:val="none" w:sz="0" w:space="0" w:color="auto"/>
                    <w:right w:val="none" w:sz="0" w:space="0" w:color="auto"/>
                  </w:divBdr>
                </w:div>
              </w:divsChild>
            </w:div>
            <w:div w:id="1642661148">
              <w:marLeft w:val="0"/>
              <w:marRight w:val="0"/>
              <w:marTop w:val="0"/>
              <w:marBottom w:val="0"/>
              <w:divBdr>
                <w:top w:val="none" w:sz="0" w:space="0" w:color="auto"/>
                <w:left w:val="none" w:sz="0" w:space="0" w:color="auto"/>
                <w:bottom w:val="none" w:sz="0" w:space="0" w:color="auto"/>
                <w:right w:val="none" w:sz="0" w:space="0" w:color="auto"/>
              </w:divBdr>
              <w:divsChild>
                <w:div w:id="224292581">
                  <w:marLeft w:val="0"/>
                  <w:marRight w:val="0"/>
                  <w:marTop w:val="0"/>
                  <w:marBottom w:val="0"/>
                  <w:divBdr>
                    <w:top w:val="none" w:sz="0" w:space="0" w:color="auto"/>
                    <w:left w:val="none" w:sz="0" w:space="0" w:color="auto"/>
                    <w:bottom w:val="none" w:sz="0" w:space="0" w:color="auto"/>
                    <w:right w:val="none" w:sz="0" w:space="0" w:color="auto"/>
                  </w:divBdr>
                </w:div>
              </w:divsChild>
            </w:div>
            <w:div w:id="448162491">
              <w:marLeft w:val="0"/>
              <w:marRight w:val="0"/>
              <w:marTop w:val="0"/>
              <w:marBottom w:val="0"/>
              <w:divBdr>
                <w:top w:val="none" w:sz="0" w:space="0" w:color="auto"/>
                <w:left w:val="none" w:sz="0" w:space="0" w:color="auto"/>
                <w:bottom w:val="none" w:sz="0" w:space="0" w:color="auto"/>
                <w:right w:val="none" w:sz="0" w:space="0" w:color="auto"/>
              </w:divBdr>
              <w:divsChild>
                <w:div w:id="320080537">
                  <w:marLeft w:val="0"/>
                  <w:marRight w:val="0"/>
                  <w:marTop w:val="0"/>
                  <w:marBottom w:val="0"/>
                  <w:divBdr>
                    <w:top w:val="none" w:sz="0" w:space="0" w:color="auto"/>
                    <w:left w:val="none" w:sz="0" w:space="0" w:color="auto"/>
                    <w:bottom w:val="none" w:sz="0" w:space="0" w:color="auto"/>
                    <w:right w:val="none" w:sz="0" w:space="0" w:color="auto"/>
                  </w:divBdr>
                </w:div>
              </w:divsChild>
            </w:div>
            <w:div w:id="1440755480">
              <w:marLeft w:val="0"/>
              <w:marRight w:val="0"/>
              <w:marTop w:val="0"/>
              <w:marBottom w:val="0"/>
              <w:divBdr>
                <w:top w:val="none" w:sz="0" w:space="0" w:color="auto"/>
                <w:left w:val="none" w:sz="0" w:space="0" w:color="auto"/>
                <w:bottom w:val="none" w:sz="0" w:space="0" w:color="auto"/>
                <w:right w:val="none" w:sz="0" w:space="0" w:color="auto"/>
              </w:divBdr>
              <w:divsChild>
                <w:div w:id="963124108">
                  <w:marLeft w:val="0"/>
                  <w:marRight w:val="0"/>
                  <w:marTop w:val="0"/>
                  <w:marBottom w:val="0"/>
                  <w:divBdr>
                    <w:top w:val="none" w:sz="0" w:space="0" w:color="auto"/>
                    <w:left w:val="none" w:sz="0" w:space="0" w:color="auto"/>
                    <w:bottom w:val="none" w:sz="0" w:space="0" w:color="auto"/>
                    <w:right w:val="none" w:sz="0" w:space="0" w:color="auto"/>
                  </w:divBdr>
                </w:div>
              </w:divsChild>
            </w:div>
            <w:div w:id="386301311">
              <w:marLeft w:val="0"/>
              <w:marRight w:val="0"/>
              <w:marTop w:val="0"/>
              <w:marBottom w:val="0"/>
              <w:divBdr>
                <w:top w:val="none" w:sz="0" w:space="0" w:color="auto"/>
                <w:left w:val="none" w:sz="0" w:space="0" w:color="auto"/>
                <w:bottom w:val="none" w:sz="0" w:space="0" w:color="auto"/>
                <w:right w:val="none" w:sz="0" w:space="0" w:color="auto"/>
              </w:divBdr>
              <w:divsChild>
                <w:div w:id="1077287708">
                  <w:marLeft w:val="0"/>
                  <w:marRight w:val="0"/>
                  <w:marTop w:val="0"/>
                  <w:marBottom w:val="0"/>
                  <w:divBdr>
                    <w:top w:val="none" w:sz="0" w:space="0" w:color="auto"/>
                    <w:left w:val="none" w:sz="0" w:space="0" w:color="auto"/>
                    <w:bottom w:val="none" w:sz="0" w:space="0" w:color="auto"/>
                    <w:right w:val="none" w:sz="0" w:space="0" w:color="auto"/>
                  </w:divBdr>
                </w:div>
              </w:divsChild>
            </w:div>
            <w:div w:id="729809125">
              <w:marLeft w:val="0"/>
              <w:marRight w:val="0"/>
              <w:marTop w:val="0"/>
              <w:marBottom w:val="0"/>
              <w:divBdr>
                <w:top w:val="none" w:sz="0" w:space="0" w:color="auto"/>
                <w:left w:val="none" w:sz="0" w:space="0" w:color="auto"/>
                <w:bottom w:val="none" w:sz="0" w:space="0" w:color="auto"/>
                <w:right w:val="none" w:sz="0" w:space="0" w:color="auto"/>
              </w:divBdr>
              <w:divsChild>
                <w:div w:id="391733476">
                  <w:marLeft w:val="0"/>
                  <w:marRight w:val="0"/>
                  <w:marTop w:val="0"/>
                  <w:marBottom w:val="0"/>
                  <w:divBdr>
                    <w:top w:val="none" w:sz="0" w:space="0" w:color="auto"/>
                    <w:left w:val="none" w:sz="0" w:space="0" w:color="auto"/>
                    <w:bottom w:val="none" w:sz="0" w:space="0" w:color="auto"/>
                    <w:right w:val="none" w:sz="0" w:space="0" w:color="auto"/>
                  </w:divBdr>
                </w:div>
              </w:divsChild>
            </w:div>
            <w:div w:id="348072239">
              <w:marLeft w:val="0"/>
              <w:marRight w:val="0"/>
              <w:marTop w:val="0"/>
              <w:marBottom w:val="0"/>
              <w:divBdr>
                <w:top w:val="none" w:sz="0" w:space="0" w:color="auto"/>
                <w:left w:val="none" w:sz="0" w:space="0" w:color="auto"/>
                <w:bottom w:val="none" w:sz="0" w:space="0" w:color="auto"/>
                <w:right w:val="none" w:sz="0" w:space="0" w:color="auto"/>
              </w:divBdr>
              <w:divsChild>
                <w:div w:id="1291743777">
                  <w:marLeft w:val="0"/>
                  <w:marRight w:val="0"/>
                  <w:marTop w:val="0"/>
                  <w:marBottom w:val="0"/>
                  <w:divBdr>
                    <w:top w:val="none" w:sz="0" w:space="0" w:color="auto"/>
                    <w:left w:val="none" w:sz="0" w:space="0" w:color="auto"/>
                    <w:bottom w:val="none" w:sz="0" w:space="0" w:color="auto"/>
                    <w:right w:val="none" w:sz="0" w:space="0" w:color="auto"/>
                  </w:divBdr>
                </w:div>
              </w:divsChild>
            </w:div>
            <w:div w:id="1612013938">
              <w:marLeft w:val="0"/>
              <w:marRight w:val="0"/>
              <w:marTop w:val="0"/>
              <w:marBottom w:val="0"/>
              <w:divBdr>
                <w:top w:val="none" w:sz="0" w:space="0" w:color="auto"/>
                <w:left w:val="none" w:sz="0" w:space="0" w:color="auto"/>
                <w:bottom w:val="none" w:sz="0" w:space="0" w:color="auto"/>
                <w:right w:val="none" w:sz="0" w:space="0" w:color="auto"/>
              </w:divBdr>
              <w:divsChild>
                <w:div w:id="344675586">
                  <w:marLeft w:val="0"/>
                  <w:marRight w:val="0"/>
                  <w:marTop w:val="0"/>
                  <w:marBottom w:val="0"/>
                  <w:divBdr>
                    <w:top w:val="none" w:sz="0" w:space="0" w:color="auto"/>
                    <w:left w:val="none" w:sz="0" w:space="0" w:color="auto"/>
                    <w:bottom w:val="none" w:sz="0" w:space="0" w:color="auto"/>
                    <w:right w:val="none" w:sz="0" w:space="0" w:color="auto"/>
                  </w:divBdr>
                </w:div>
              </w:divsChild>
            </w:div>
            <w:div w:id="514658236">
              <w:marLeft w:val="0"/>
              <w:marRight w:val="0"/>
              <w:marTop w:val="0"/>
              <w:marBottom w:val="0"/>
              <w:divBdr>
                <w:top w:val="none" w:sz="0" w:space="0" w:color="auto"/>
                <w:left w:val="none" w:sz="0" w:space="0" w:color="auto"/>
                <w:bottom w:val="none" w:sz="0" w:space="0" w:color="auto"/>
                <w:right w:val="none" w:sz="0" w:space="0" w:color="auto"/>
              </w:divBdr>
              <w:divsChild>
                <w:div w:id="1859615480">
                  <w:marLeft w:val="0"/>
                  <w:marRight w:val="0"/>
                  <w:marTop w:val="0"/>
                  <w:marBottom w:val="0"/>
                  <w:divBdr>
                    <w:top w:val="none" w:sz="0" w:space="0" w:color="auto"/>
                    <w:left w:val="none" w:sz="0" w:space="0" w:color="auto"/>
                    <w:bottom w:val="none" w:sz="0" w:space="0" w:color="auto"/>
                    <w:right w:val="none" w:sz="0" w:space="0" w:color="auto"/>
                  </w:divBdr>
                </w:div>
              </w:divsChild>
            </w:div>
            <w:div w:id="447044083">
              <w:marLeft w:val="0"/>
              <w:marRight w:val="0"/>
              <w:marTop w:val="0"/>
              <w:marBottom w:val="0"/>
              <w:divBdr>
                <w:top w:val="none" w:sz="0" w:space="0" w:color="auto"/>
                <w:left w:val="none" w:sz="0" w:space="0" w:color="auto"/>
                <w:bottom w:val="none" w:sz="0" w:space="0" w:color="auto"/>
                <w:right w:val="none" w:sz="0" w:space="0" w:color="auto"/>
              </w:divBdr>
              <w:divsChild>
                <w:div w:id="574704296">
                  <w:marLeft w:val="0"/>
                  <w:marRight w:val="0"/>
                  <w:marTop w:val="0"/>
                  <w:marBottom w:val="0"/>
                  <w:divBdr>
                    <w:top w:val="none" w:sz="0" w:space="0" w:color="auto"/>
                    <w:left w:val="none" w:sz="0" w:space="0" w:color="auto"/>
                    <w:bottom w:val="none" w:sz="0" w:space="0" w:color="auto"/>
                    <w:right w:val="none" w:sz="0" w:space="0" w:color="auto"/>
                  </w:divBdr>
                </w:div>
              </w:divsChild>
            </w:div>
            <w:div w:id="1219169928">
              <w:marLeft w:val="0"/>
              <w:marRight w:val="0"/>
              <w:marTop w:val="0"/>
              <w:marBottom w:val="0"/>
              <w:divBdr>
                <w:top w:val="none" w:sz="0" w:space="0" w:color="auto"/>
                <w:left w:val="none" w:sz="0" w:space="0" w:color="auto"/>
                <w:bottom w:val="none" w:sz="0" w:space="0" w:color="auto"/>
                <w:right w:val="none" w:sz="0" w:space="0" w:color="auto"/>
              </w:divBdr>
              <w:divsChild>
                <w:div w:id="1366440579">
                  <w:marLeft w:val="0"/>
                  <w:marRight w:val="0"/>
                  <w:marTop w:val="0"/>
                  <w:marBottom w:val="0"/>
                  <w:divBdr>
                    <w:top w:val="none" w:sz="0" w:space="0" w:color="auto"/>
                    <w:left w:val="none" w:sz="0" w:space="0" w:color="auto"/>
                    <w:bottom w:val="none" w:sz="0" w:space="0" w:color="auto"/>
                    <w:right w:val="none" w:sz="0" w:space="0" w:color="auto"/>
                  </w:divBdr>
                </w:div>
              </w:divsChild>
            </w:div>
            <w:div w:id="993096868">
              <w:marLeft w:val="0"/>
              <w:marRight w:val="0"/>
              <w:marTop w:val="0"/>
              <w:marBottom w:val="0"/>
              <w:divBdr>
                <w:top w:val="none" w:sz="0" w:space="0" w:color="auto"/>
                <w:left w:val="none" w:sz="0" w:space="0" w:color="auto"/>
                <w:bottom w:val="none" w:sz="0" w:space="0" w:color="auto"/>
                <w:right w:val="none" w:sz="0" w:space="0" w:color="auto"/>
              </w:divBdr>
              <w:divsChild>
                <w:div w:id="363673859">
                  <w:marLeft w:val="0"/>
                  <w:marRight w:val="0"/>
                  <w:marTop w:val="0"/>
                  <w:marBottom w:val="0"/>
                  <w:divBdr>
                    <w:top w:val="none" w:sz="0" w:space="0" w:color="auto"/>
                    <w:left w:val="none" w:sz="0" w:space="0" w:color="auto"/>
                    <w:bottom w:val="none" w:sz="0" w:space="0" w:color="auto"/>
                    <w:right w:val="none" w:sz="0" w:space="0" w:color="auto"/>
                  </w:divBdr>
                </w:div>
              </w:divsChild>
            </w:div>
            <w:div w:id="196242796">
              <w:marLeft w:val="0"/>
              <w:marRight w:val="0"/>
              <w:marTop w:val="0"/>
              <w:marBottom w:val="0"/>
              <w:divBdr>
                <w:top w:val="none" w:sz="0" w:space="0" w:color="auto"/>
                <w:left w:val="none" w:sz="0" w:space="0" w:color="auto"/>
                <w:bottom w:val="none" w:sz="0" w:space="0" w:color="auto"/>
                <w:right w:val="none" w:sz="0" w:space="0" w:color="auto"/>
              </w:divBdr>
              <w:divsChild>
                <w:div w:id="1413895698">
                  <w:marLeft w:val="0"/>
                  <w:marRight w:val="0"/>
                  <w:marTop w:val="0"/>
                  <w:marBottom w:val="0"/>
                  <w:divBdr>
                    <w:top w:val="none" w:sz="0" w:space="0" w:color="auto"/>
                    <w:left w:val="none" w:sz="0" w:space="0" w:color="auto"/>
                    <w:bottom w:val="none" w:sz="0" w:space="0" w:color="auto"/>
                    <w:right w:val="none" w:sz="0" w:space="0" w:color="auto"/>
                  </w:divBdr>
                </w:div>
              </w:divsChild>
            </w:div>
            <w:div w:id="13192456">
              <w:marLeft w:val="0"/>
              <w:marRight w:val="0"/>
              <w:marTop w:val="0"/>
              <w:marBottom w:val="0"/>
              <w:divBdr>
                <w:top w:val="none" w:sz="0" w:space="0" w:color="auto"/>
                <w:left w:val="none" w:sz="0" w:space="0" w:color="auto"/>
                <w:bottom w:val="none" w:sz="0" w:space="0" w:color="auto"/>
                <w:right w:val="none" w:sz="0" w:space="0" w:color="auto"/>
              </w:divBdr>
              <w:divsChild>
                <w:div w:id="2080471068">
                  <w:marLeft w:val="0"/>
                  <w:marRight w:val="0"/>
                  <w:marTop w:val="0"/>
                  <w:marBottom w:val="0"/>
                  <w:divBdr>
                    <w:top w:val="none" w:sz="0" w:space="0" w:color="auto"/>
                    <w:left w:val="none" w:sz="0" w:space="0" w:color="auto"/>
                    <w:bottom w:val="none" w:sz="0" w:space="0" w:color="auto"/>
                    <w:right w:val="none" w:sz="0" w:space="0" w:color="auto"/>
                  </w:divBdr>
                </w:div>
              </w:divsChild>
            </w:div>
            <w:div w:id="1729915712">
              <w:marLeft w:val="0"/>
              <w:marRight w:val="0"/>
              <w:marTop w:val="0"/>
              <w:marBottom w:val="0"/>
              <w:divBdr>
                <w:top w:val="none" w:sz="0" w:space="0" w:color="auto"/>
                <w:left w:val="none" w:sz="0" w:space="0" w:color="auto"/>
                <w:bottom w:val="none" w:sz="0" w:space="0" w:color="auto"/>
                <w:right w:val="none" w:sz="0" w:space="0" w:color="auto"/>
              </w:divBdr>
              <w:divsChild>
                <w:div w:id="1117796472">
                  <w:marLeft w:val="0"/>
                  <w:marRight w:val="0"/>
                  <w:marTop w:val="0"/>
                  <w:marBottom w:val="0"/>
                  <w:divBdr>
                    <w:top w:val="none" w:sz="0" w:space="0" w:color="auto"/>
                    <w:left w:val="none" w:sz="0" w:space="0" w:color="auto"/>
                    <w:bottom w:val="none" w:sz="0" w:space="0" w:color="auto"/>
                    <w:right w:val="none" w:sz="0" w:space="0" w:color="auto"/>
                  </w:divBdr>
                </w:div>
              </w:divsChild>
            </w:div>
            <w:div w:id="1090350292">
              <w:marLeft w:val="0"/>
              <w:marRight w:val="0"/>
              <w:marTop w:val="0"/>
              <w:marBottom w:val="0"/>
              <w:divBdr>
                <w:top w:val="none" w:sz="0" w:space="0" w:color="auto"/>
                <w:left w:val="none" w:sz="0" w:space="0" w:color="auto"/>
                <w:bottom w:val="none" w:sz="0" w:space="0" w:color="auto"/>
                <w:right w:val="none" w:sz="0" w:space="0" w:color="auto"/>
              </w:divBdr>
              <w:divsChild>
                <w:div w:id="780614628">
                  <w:marLeft w:val="0"/>
                  <w:marRight w:val="0"/>
                  <w:marTop w:val="0"/>
                  <w:marBottom w:val="0"/>
                  <w:divBdr>
                    <w:top w:val="none" w:sz="0" w:space="0" w:color="auto"/>
                    <w:left w:val="none" w:sz="0" w:space="0" w:color="auto"/>
                    <w:bottom w:val="none" w:sz="0" w:space="0" w:color="auto"/>
                    <w:right w:val="none" w:sz="0" w:space="0" w:color="auto"/>
                  </w:divBdr>
                </w:div>
              </w:divsChild>
            </w:div>
            <w:div w:id="340358813">
              <w:marLeft w:val="0"/>
              <w:marRight w:val="0"/>
              <w:marTop w:val="0"/>
              <w:marBottom w:val="0"/>
              <w:divBdr>
                <w:top w:val="none" w:sz="0" w:space="0" w:color="auto"/>
                <w:left w:val="none" w:sz="0" w:space="0" w:color="auto"/>
                <w:bottom w:val="none" w:sz="0" w:space="0" w:color="auto"/>
                <w:right w:val="none" w:sz="0" w:space="0" w:color="auto"/>
              </w:divBdr>
              <w:divsChild>
                <w:div w:id="540826631">
                  <w:marLeft w:val="0"/>
                  <w:marRight w:val="0"/>
                  <w:marTop w:val="0"/>
                  <w:marBottom w:val="0"/>
                  <w:divBdr>
                    <w:top w:val="none" w:sz="0" w:space="0" w:color="auto"/>
                    <w:left w:val="none" w:sz="0" w:space="0" w:color="auto"/>
                    <w:bottom w:val="none" w:sz="0" w:space="0" w:color="auto"/>
                    <w:right w:val="none" w:sz="0" w:space="0" w:color="auto"/>
                  </w:divBdr>
                </w:div>
              </w:divsChild>
            </w:div>
            <w:div w:id="2044816478">
              <w:marLeft w:val="0"/>
              <w:marRight w:val="0"/>
              <w:marTop w:val="0"/>
              <w:marBottom w:val="0"/>
              <w:divBdr>
                <w:top w:val="none" w:sz="0" w:space="0" w:color="auto"/>
                <w:left w:val="none" w:sz="0" w:space="0" w:color="auto"/>
                <w:bottom w:val="none" w:sz="0" w:space="0" w:color="auto"/>
                <w:right w:val="none" w:sz="0" w:space="0" w:color="auto"/>
              </w:divBdr>
              <w:divsChild>
                <w:div w:id="471289274">
                  <w:marLeft w:val="0"/>
                  <w:marRight w:val="0"/>
                  <w:marTop w:val="0"/>
                  <w:marBottom w:val="0"/>
                  <w:divBdr>
                    <w:top w:val="none" w:sz="0" w:space="0" w:color="auto"/>
                    <w:left w:val="none" w:sz="0" w:space="0" w:color="auto"/>
                    <w:bottom w:val="none" w:sz="0" w:space="0" w:color="auto"/>
                    <w:right w:val="none" w:sz="0" w:space="0" w:color="auto"/>
                  </w:divBdr>
                </w:div>
              </w:divsChild>
            </w:div>
            <w:div w:id="1784687138">
              <w:marLeft w:val="0"/>
              <w:marRight w:val="0"/>
              <w:marTop w:val="0"/>
              <w:marBottom w:val="0"/>
              <w:divBdr>
                <w:top w:val="none" w:sz="0" w:space="0" w:color="auto"/>
                <w:left w:val="none" w:sz="0" w:space="0" w:color="auto"/>
                <w:bottom w:val="none" w:sz="0" w:space="0" w:color="auto"/>
                <w:right w:val="none" w:sz="0" w:space="0" w:color="auto"/>
              </w:divBdr>
              <w:divsChild>
                <w:div w:id="197864651">
                  <w:marLeft w:val="0"/>
                  <w:marRight w:val="0"/>
                  <w:marTop w:val="0"/>
                  <w:marBottom w:val="0"/>
                  <w:divBdr>
                    <w:top w:val="none" w:sz="0" w:space="0" w:color="auto"/>
                    <w:left w:val="none" w:sz="0" w:space="0" w:color="auto"/>
                    <w:bottom w:val="none" w:sz="0" w:space="0" w:color="auto"/>
                    <w:right w:val="none" w:sz="0" w:space="0" w:color="auto"/>
                  </w:divBdr>
                </w:div>
              </w:divsChild>
            </w:div>
            <w:div w:id="1963267774">
              <w:marLeft w:val="0"/>
              <w:marRight w:val="0"/>
              <w:marTop w:val="0"/>
              <w:marBottom w:val="0"/>
              <w:divBdr>
                <w:top w:val="none" w:sz="0" w:space="0" w:color="auto"/>
                <w:left w:val="none" w:sz="0" w:space="0" w:color="auto"/>
                <w:bottom w:val="none" w:sz="0" w:space="0" w:color="auto"/>
                <w:right w:val="none" w:sz="0" w:space="0" w:color="auto"/>
              </w:divBdr>
              <w:divsChild>
                <w:div w:id="2137987877">
                  <w:marLeft w:val="0"/>
                  <w:marRight w:val="0"/>
                  <w:marTop w:val="0"/>
                  <w:marBottom w:val="0"/>
                  <w:divBdr>
                    <w:top w:val="none" w:sz="0" w:space="0" w:color="auto"/>
                    <w:left w:val="none" w:sz="0" w:space="0" w:color="auto"/>
                    <w:bottom w:val="none" w:sz="0" w:space="0" w:color="auto"/>
                    <w:right w:val="none" w:sz="0" w:space="0" w:color="auto"/>
                  </w:divBdr>
                </w:div>
              </w:divsChild>
            </w:div>
            <w:div w:id="275602524">
              <w:marLeft w:val="0"/>
              <w:marRight w:val="0"/>
              <w:marTop w:val="0"/>
              <w:marBottom w:val="0"/>
              <w:divBdr>
                <w:top w:val="none" w:sz="0" w:space="0" w:color="auto"/>
                <w:left w:val="none" w:sz="0" w:space="0" w:color="auto"/>
                <w:bottom w:val="none" w:sz="0" w:space="0" w:color="auto"/>
                <w:right w:val="none" w:sz="0" w:space="0" w:color="auto"/>
              </w:divBdr>
              <w:divsChild>
                <w:div w:id="180628036">
                  <w:marLeft w:val="0"/>
                  <w:marRight w:val="0"/>
                  <w:marTop w:val="0"/>
                  <w:marBottom w:val="0"/>
                  <w:divBdr>
                    <w:top w:val="none" w:sz="0" w:space="0" w:color="auto"/>
                    <w:left w:val="none" w:sz="0" w:space="0" w:color="auto"/>
                    <w:bottom w:val="none" w:sz="0" w:space="0" w:color="auto"/>
                    <w:right w:val="none" w:sz="0" w:space="0" w:color="auto"/>
                  </w:divBdr>
                </w:div>
              </w:divsChild>
            </w:div>
            <w:div w:id="737243526">
              <w:marLeft w:val="0"/>
              <w:marRight w:val="0"/>
              <w:marTop w:val="0"/>
              <w:marBottom w:val="0"/>
              <w:divBdr>
                <w:top w:val="none" w:sz="0" w:space="0" w:color="auto"/>
                <w:left w:val="none" w:sz="0" w:space="0" w:color="auto"/>
                <w:bottom w:val="none" w:sz="0" w:space="0" w:color="auto"/>
                <w:right w:val="none" w:sz="0" w:space="0" w:color="auto"/>
              </w:divBdr>
              <w:divsChild>
                <w:div w:id="1533686849">
                  <w:marLeft w:val="0"/>
                  <w:marRight w:val="0"/>
                  <w:marTop w:val="0"/>
                  <w:marBottom w:val="0"/>
                  <w:divBdr>
                    <w:top w:val="none" w:sz="0" w:space="0" w:color="auto"/>
                    <w:left w:val="none" w:sz="0" w:space="0" w:color="auto"/>
                    <w:bottom w:val="none" w:sz="0" w:space="0" w:color="auto"/>
                    <w:right w:val="none" w:sz="0" w:space="0" w:color="auto"/>
                  </w:divBdr>
                </w:div>
              </w:divsChild>
            </w:div>
            <w:div w:id="247813322">
              <w:marLeft w:val="0"/>
              <w:marRight w:val="0"/>
              <w:marTop w:val="0"/>
              <w:marBottom w:val="0"/>
              <w:divBdr>
                <w:top w:val="none" w:sz="0" w:space="0" w:color="auto"/>
                <w:left w:val="none" w:sz="0" w:space="0" w:color="auto"/>
                <w:bottom w:val="none" w:sz="0" w:space="0" w:color="auto"/>
                <w:right w:val="none" w:sz="0" w:space="0" w:color="auto"/>
              </w:divBdr>
              <w:divsChild>
                <w:div w:id="1297251330">
                  <w:marLeft w:val="0"/>
                  <w:marRight w:val="0"/>
                  <w:marTop w:val="0"/>
                  <w:marBottom w:val="0"/>
                  <w:divBdr>
                    <w:top w:val="none" w:sz="0" w:space="0" w:color="auto"/>
                    <w:left w:val="none" w:sz="0" w:space="0" w:color="auto"/>
                    <w:bottom w:val="none" w:sz="0" w:space="0" w:color="auto"/>
                    <w:right w:val="none" w:sz="0" w:space="0" w:color="auto"/>
                  </w:divBdr>
                </w:div>
              </w:divsChild>
            </w:div>
            <w:div w:id="1466509729">
              <w:marLeft w:val="0"/>
              <w:marRight w:val="0"/>
              <w:marTop w:val="0"/>
              <w:marBottom w:val="0"/>
              <w:divBdr>
                <w:top w:val="none" w:sz="0" w:space="0" w:color="auto"/>
                <w:left w:val="none" w:sz="0" w:space="0" w:color="auto"/>
                <w:bottom w:val="none" w:sz="0" w:space="0" w:color="auto"/>
                <w:right w:val="none" w:sz="0" w:space="0" w:color="auto"/>
              </w:divBdr>
              <w:divsChild>
                <w:div w:id="2008510190">
                  <w:marLeft w:val="0"/>
                  <w:marRight w:val="0"/>
                  <w:marTop w:val="0"/>
                  <w:marBottom w:val="0"/>
                  <w:divBdr>
                    <w:top w:val="none" w:sz="0" w:space="0" w:color="auto"/>
                    <w:left w:val="none" w:sz="0" w:space="0" w:color="auto"/>
                    <w:bottom w:val="none" w:sz="0" w:space="0" w:color="auto"/>
                    <w:right w:val="none" w:sz="0" w:space="0" w:color="auto"/>
                  </w:divBdr>
                </w:div>
              </w:divsChild>
            </w:div>
            <w:div w:id="1855220527">
              <w:marLeft w:val="0"/>
              <w:marRight w:val="0"/>
              <w:marTop w:val="0"/>
              <w:marBottom w:val="0"/>
              <w:divBdr>
                <w:top w:val="none" w:sz="0" w:space="0" w:color="auto"/>
                <w:left w:val="none" w:sz="0" w:space="0" w:color="auto"/>
                <w:bottom w:val="none" w:sz="0" w:space="0" w:color="auto"/>
                <w:right w:val="none" w:sz="0" w:space="0" w:color="auto"/>
              </w:divBdr>
              <w:divsChild>
                <w:div w:id="745734634">
                  <w:marLeft w:val="0"/>
                  <w:marRight w:val="0"/>
                  <w:marTop w:val="0"/>
                  <w:marBottom w:val="0"/>
                  <w:divBdr>
                    <w:top w:val="none" w:sz="0" w:space="0" w:color="auto"/>
                    <w:left w:val="none" w:sz="0" w:space="0" w:color="auto"/>
                    <w:bottom w:val="none" w:sz="0" w:space="0" w:color="auto"/>
                    <w:right w:val="none" w:sz="0" w:space="0" w:color="auto"/>
                  </w:divBdr>
                </w:div>
              </w:divsChild>
            </w:div>
            <w:div w:id="1781996084">
              <w:marLeft w:val="0"/>
              <w:marRight w:val="0"/>
              <w:marTop w:val="0"/>
              <w:marBottom w:val="0"/>
              <w:divBdr>
                <w:top w:val="none" w:sz="0" w:space="0" w:color="auto"/>
                <w:left w:val="none" w:sz="0" w:space="0" w:color="auto"/>
                <w:bottom w:val="none" w:sz="0" w:space="0" w:color="auto"/>
                <w:right w:val="none" w:sz="0" w:space="0" w:color="auto"/>
              </w:divBdr>
              <w:divsChild>
                <w:div w:id="255868401">
                  <w:marLeft w:val="0"/>
                  <w:marRight w:val="0"/>
                  <w:marTop w:val="0"/>
                  <w:marBottom w:val="0"/>
                  <w:divBdr>
                    <w:top w:val="none" w:sz="0" w:space="0" w:color="auto"/>
                    <w:left w:val="none" w:sz="0" w:space="0" w:color="auto"/>
                    <w:bottom w:val="none" w:sz="0" w:space="0" w:color="auto"/>
                    <w:right w:val="none" w:sz="0" w:space="0" w:color="auto"/>
                  </w:divBdr>
                </w:div>
              </w:divsChild>
            </w:div>
            <w:div w:id="7559184">
              <w:marLeft w:val="0"/>
              <w:marRight w:val="0"/>
              <w:marTop w:val="0"/>
              <w:marBottom w:val="0"/>
              <w:divBdr>
                <w:top w:val="none" w:sz="0" w:space="0" w:color="auto"/>
                <w:left w:val="none" w:sz="0" w:space="0" w:color="auto"/>
                <w:bottom w:val="none" w:sz="0" w:space="0" w:color="auto"/>
                <w:right w:val="none" w:sz="0" w:space="0" w:color="auto"/>
              </w:divBdr>
              <w:divsChild>
                <w:div w:id="1202521268">
                  <w:marLeft w:val="0"/>
                  <w:marRight w:val="0"/>
                  <w:marTop w:val="0"/>
                  <w:marBottom w:val="0"/>
                  <w:divBdr>
                    <w:top w:val="none" w:sz="0" w:space="0" w:color="auto"/>
                    <w:left w:val="none" w:sz="0" w:space="0" w:color="auto"/>
                    <w:bottom w:val="none" w:sz="0" w:space="0" w:color="auto"/>
                    <w:right w:val="none" w:sz="0" w:space="0" w:color="auto"/>
                  </w:divBdr>
                </w:div>
              </w:divsChild>
            </w:div>
            <w:div w:id="781614545">
              <w:marLeft w:val="0"/>
              <w:marRight w:val="0"/>
              <w:marTop w:val="0"/>
              <w:marBottom w:val="0"/>
              <w:divBdr>
                <w:top w:val="none" w:sz="0" w:space="0" w:color="auto"/>
                <w:left w:val="none" w:sz="0" w:space="0" w:color="auto"/>
                <w:bottom w:val="none" w:sz="0" w:space="0" w:color="auto"/>
                <w:right w:val="none" w:sz="0" w:space="0" w:color="auto"/>
              </w:divBdr>
              <w:divsChild>
                <w:div w:id="227765519">
                  <w:marLeft w:val="0"/>
                  <w:marRight w:val="0"/>
                  <w:marTop w:val="0"/>
                  <w:marBottom w:val="0"/>
                  <w:divBdr>
                    <w:top w:val="none" w:sz="0" w:space="0" w:color="auto"/>
                    <w:left w:val="none" w:sz="0" w:space="0" w:color="auto"/>
                    <w:bottom w:val="none" w:sz="0" w:space="0" w:color="auto"/>
                    <w:right w:val="none" w:sz="0" w:space="0" w:color="auto"/>
                  </w:divBdr>
                  <w:divsChild>
                    <w:div w:id="1092900126">
                      <w:marLeft w:val="0"/>
                      <w:marRight w:val="0"/>
                      <w:marTop w:val="0"/>
                      <w:marBottom w:val="0"/>
                      <w:divBdr>
                        <w:top w:val="none" w:sz="0" w:space="0" w:color="auto"/>
                        <w:left w:val="none" w:sz="0" w:space="0" w:color="auto"/>
                        <w:bottom w:val="none" w:sz="0" w:space="0" w:color="auto"/>
                        <w:right w:val="none" w:sz="0" w:space="0" w:color="auto"/>
                      </w:divBdr>
                    </w:div>
                  </w:divsChild>
                </w:div>
                <w:div w:id="1634824441">
                  <w:marLeft w:val="0"/>
                  <w:marRight w:val="0"/>
                  <w:marTop w:val="0"/>
                  <w:marBottom w:val="0"/>
                  <w:divBdr>
                    <w:top w:val="none" w:sz="0" w:space="0" w:color="auto"/>
                    <w:left w:val="none" w:sz="0" w:space="0" w:color="auto"/>
                    <w:bottom w:val="none" w:sz="0" w:space="0" w:color="auto"/>
                    <w:right w:val="none" w:sz="0" w:space="0" w:color="auto"/>
                  </w:divBdr>
                  <w:divsChild>
                    <w:div w:id="28909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65181">
              <w:marLeft w:val="0"/>
              <w:marRight w:val="0"/>
              <w:marTop w:val="0"/>
              <w:marBottom w:val="0"/>
              <w:divBdr>
                <w:top w:val="none" w:sz="0" w:space="0" w:color="auto"/>
                <w:left w:val="none" w:sz="0" w:space="0" w:color="auto"/>
                <w:bottom w:val="none" w:sz="0" w:space="0" w:color="auto"/>
                <w:right w:val="none" w:sz="0" w:space="0" w:color="auto"/>
              </w:divBdr>
              <w:divsChild>
                <w:div w:id="1364792472">
                  <w:marLeft w:val="0"/>
                  <w:marRight w:val="0"/>
                  <w:marTop w:val="0"/>
                  <w:marBottom w:val="0"/>
                  <w:divBdr>
                    <w:top w:val="none" w:sz="0" w:space="0" w:color="auto"/>
                    <w:left w:val="none" w:sz="0" w:space="0" w:color="auto"/>
                    <w:bottom w:val="none" w:sz="0" w:space="0" w:color="auto"/>
                    <w:right w:val="none" w:sz="0" w:space="0" w:color="auto"/>
                  </w:divBdr>
                  <w:divsChild>
                    <w:div w:id="1902474180">
                      <w:marLeft w:val="0"/>
                      <w:marRight w:val="0"/>
                      <w:marTop w:val="0"/>
                      <w:marBottom w:val="0"/>
                      <w:divBdr>
                        <w:top w:val="none" w:sz="0" w:space="0" w:color="auto"/>
                        <w:left w:val="none" w:sz="0" w:space="0" w:color="auto"/>
                        <w:bottom w:val="none" w:sz="0" w:space="0" w:color="auto"/>
                        <w:right w:val="none" w:sz="0" w:space="0" w:color="auto"/>
                      </w:divBdr>
                    </w:div>
                    <w:div w:id="16616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76879">
      <w:bodyDiv w:val="1"/>
      <w:marLeft w:val="0"/>
      <w:marRight w:val="0"/>
      <w:marTop w:val="0"/>
      <w:marBottom w:val="0"/>
      <w:divBdr>
        <w:top w:val="none" w:sz="0" w:space="0" w:color="auto"/>
        <w:left w:val="none" w:sz="0" w:space="0" w:color="auto"/>
        <w:bottom w:val="none" w:sz="0" w:space="0" w:color="auto"/>
        <w:right w:val="none" w:sz="0" w:space="0" w:color="auto"/>
      </w:divBdr>
      <w:divsChild>
        <w:div w:id="813106352">
          <w:marLeft w:val="0"/>
          <w:marRight w:val="0"/>
          <w:marTop w:val="0"/>
          <w:marBottom w:val="0"/>
          <w:divBdr>
            <w:top w:val="none" w:sz="0" w:space="0" w:color="auto"/>
            <w:left w:val="none" w:sz="0" w:space="0" w:color="auto"/>
            <w:bottom w:val="none" w:sz="0" w:space="0" w:color="auto"/>
            <w:right w:val="none" w:sz="0" w:space="0" w:color="auto"/>
          </w:divBdr>
          <w:divsChild>
            <w:div w:id="2092309540">
              <w:marLeft w:val="0"/>
              <w:marRight w:val="0"/>
              <w:marTop w:val="0"/>
              <w:marBottom w:val="0"/>
              <w:divBdr>
                <w:top w:val="none" w:sz="0" w:space="0" w:color="auto"/>
                <w:left w:val="none" w:sz="0" w:space="0" w:color="auto"/>
                <w:bottom w:val="none" w:sz="0" w:space="0" w:color="auto"/>
                <w:right w:val="none" w:sz="0" w:space="0" w:color="auto"/>
              </w:divBdr>
              <w:divsChild>
                <w:div w:id="2024085148">
                  <w:marLeft w:val="0"/>
                  <w:marRight w:val="0"/>
                  <w:marTop w:val="0"/>
                  <w:marBottom w:val="0"/>
                  <w:divBdr>
                    <w:top w:val="none" w:sz="0" w:space="0" w:color="auto"/>
                    <w:left w:val="none" w:sz="0" w:space="0" w:color="auto"/>
                    <w:bottom w:val="none" w:sz="0" w:space="0" w:color="auto"/>
                    <w:right w:val="none" w:sz="0" w:space="0" w:color="auto"/>
                  </w:divBdr>
                  <w:divsChild>
                    <w:div w:id="84000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950612">
      <w:bodyDiv w:val="1"/>
      <w:marLeft w:val="0"/>
      <w:marRight w:val="0"/>
      <w:marTop w:val="0"/>
      <w:marBottom w:val="0"/>
      <w:divBdr>
        <w:top w:val="none" w:sz="0" w:space="0" w:color="auto"/>
        <w:left w:val="none" w:sz="0" w:space="0" w:color="auto"/>
        <w:bottom w:val="none" w:sz="0" w:space="0" w:color="auto"/>
        <w:right w:val="none" w:sz="0" w:space="0" w:color="auto"/>
      </w:divBdr>
    </w:div>
    <w:div w:id="1795706992">
      <w:bodyDiv w:val="1"/>
      <w:marLeft w:val="0"/>
      <w:marRight w:val="0"/>
      <w:marTop w:val="0"/>
      <w:marBottom w:val="0"/>
      <w:divBdr>
        <w:top w:val="none" w:sz="0" w:space="0" w:color="auto"/>
        <w:left w:val="none" w:sz="0" w:space="0" w:color="auto"/>
        <w:bottom w:val="none" w:sz="0" w:space="0" w:color="auto"/>
        <w:right w:val="none" w:sz="0" w:space="0" w:color="auto"/>
      </w:divBdr>
      <w:divsChild>
        <w:div w:id="1871336440">
          <w:marLeft w:val="0"/>
          <w:marRight w:val="0"/>
          <w:marTop w:val="0"/>
          <w:marBottom w:val="0"/>
          <w:divBdr>
            <w:top w:val="none" w:sz="0" w:space="0" w:color="auto"/>
            <w:left w:val="none" w:sz="0" w:space="0" w:color="auto"/>
            <w:bottom w:val="none" w:sz="0" w:space="0" w:color="auto"/>
            <w:right w:val="none" w:sz="0" w:space="0" w:color="auto"/>
          </w:divBdr>
        </w:div>
        <w:div w:id="1712415529">
          <w:marLeft w:val="0"/>
          <w:marRight w:val="0"/>
          <w:marTop w:val="0"/>
          <w:marBottom w:val="0"/>
          <w:divBdr>
            <w:top w:val="none" w:sz="0" w:space="0" w:color="auto"/>
            <w:left w:val="none" w:sz="0" w:space="0" w:color="auto"/>
            <w:bottom w:val="none" w:sz="0" w:space="0" w:color="auto"/>
            <w:right w:val="none" w:sz="0" w:space="0" w:color="auto"/>
          </w:divBdr>
        </w:div>
        <w:div w:id="886379719">
          <w:marLeft w:val="0"/>
          <w:marRight w:val="0"/>
          <w:marTop w:val="0"/>
          <w:marBottom w:val="0"/>
          <w:divBdr>
            <w:top w:val="none" w:sz="0" w:space="0" w:color="auto"/>
            <w:left w:val="none" w:sz="0" w:space="0" w:color="auto"/>
            <w:bottom w:val="none" w:sz="0" w:space="0" w:color="auto"/>
            <w:right w:val="none" w:sz="0" w:space="0" w:color="auto"/>
          </w:divBdr>
        </w:div>
        <w:div w:id="809177934">
          <w:marLeft w:val="0"/>
          <w:marRight w:val="0"/>
          <w:marTop w:val="0"/>
          <w:marBottom w:val="0"/>
          <w:divBdr>
            <w:top w:val="none" w:sz="0" w:space="0" w:color="auto"/>
            <w:left w:val="none" w:sz="0" w:space="0" w:color="auto"/>
            <w:bottom w:val="none" w:sz="0" w:space="0" w:color="auto"/>
            <w:right w:val="none" w:sz="0" w:space="0" w:color="auto"/>
          </w:divBdr>
        </w:div>
        <w:div w:id="571890973">
          <w:marLeft w:val="0"/>
          <w:marRight w:val="0"/>
          <w:marTop w:val="0"/>
          <w:marBottom w:val="0"/>
          <w:divBdr>
            <w:top w:val="none" w:sz="0" w:space="0" w:color="auto"/>
            <w:left w:val="none" w:sz="0" w:space="0" w:color="auto"/>
            <w:bottom w:val="none" w:sz="0" w:space="0" w:color="auto"/>
            <w:right w:val="none" w:sz="0" w:space="0" w:color="auto"/>
          </w:divBdr>
        </w:div>
        <w:div w:id="970331630">
          <w:marLeft w:val="0"/>
          <w:marRight w:val="0"/>
          <w:marTop w:val="0"/>
          <w:marBottom w:val="0"/>
          <w:divBdr>
            <w:top w:val="none" w:sz="0" w:space="0" w:color="auto"/>
            <w:left w:val="none" w:sz="0" w:space="0" w:color="auto"/>
            <w:bottom w:val="none" w:sz="0" w:space="0" w:color="auto"/>
            <w:right w:val="none" w:sz="0" w:space="0" w:color="auto"/>
          </w:divBdr>
        </w:div>
      </w:divsChild>
    </w:div>
    <w:div w:id="1795712591">
      <w:bodyDiv w:val="1"/>
      <w:marLeft w:val="0"/>
      <w:marRight w:val="0"/>
      <w:marTop w:val="0"/>
      <w:marBottom w:val="0"/>
      <w:divBdr>
        <w:top w:val="none" w:sz="0" w:space="0" w:color="auto"/>
        <w:left w:val="none" w:sz="0" w:space="0" w:color="auto"/>
        <w:bottom w:val="none" w:sz="0" w:space="0" w:color="auto"/>
        <w:right w:val="none" w:sz="0" w:space="0" w:color="auto"/>
      </w:divBdr>
      <w:divsChild>
        <w:div w:id="1415319135">
          <w:marLeft w:val="0"/>
          <w:marRight w:val="0"/>
          <w:marTop w:val="0"/>
          <w:marBottom w:val="0"/>
          <w:divBdr>
            <w:top w:val="none" w:sz="0" w:space="0" w:color="auto"/>
            <w:left w:val="none" w:sz="0" w:space="0" w:color="auto"/>
            <w:bottom w:val="none" w:sz="0" w:space="0" w:color="auto"/>
            <w:right w:val="none" w:sz="0" w:space="0" w:color="auto"/>
          </w:divBdr>
          <w:divsChild>
            <w:div w:id="2026781652">
              <w:marLeft w:val="0"/>
              <w:marRight w:val="0"/>
              <w:marTop w:val="0"/>
              <w:marBottom w:val="0"/>
              <w:divBdr>
                <w:top w:val="none" w:sz="0" w:space="0" w:color="auto"/>
                <w:left w:val="none" w:sz="0" w:space="0" w:color="auto"/>
                <w:bottom w:val="none" w:sz="0" w:space="0" w:color="auto"/>
                <w:right w:val="none" w:sz="0" w:space="0" w:color="auto"/>
              </w:divBdr>
              <w:divsChild>
                <w:div w:id="1312100573">
                  <w:marLeft w:val="0"/>
                  <w:marRight w:val="0"/>
                  <w:marTop w:val="0"/>
                  <w:marBottom w:val="0"/>
                  <w:divBdr>
                    <w:top w:val="none" w:sz="0" w:space="0" w:color="auto"/>
                    <w:left w:val="none" w:sz="0" w:space="0" w:color="auto"/>
                    <w:bottom w:val="none" w:sz="0" w:space="0" w:color="auto"/>
                    <w:right w:val="none" w:sz="0" w:space="0" w:color="auto"/>
                  </w:divBdr>
                  <w:divsChild>
                    <w:div w:id="24334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029306">
      <w:bodyDiv w:val="1"/>
      <w:marLeft w:val="0"/>
      <w:marRight w:val="0"/>
      <w:marTop w:val="0"/>
      <w:marBottom w:val="0"/>
      <w:divBdr>
        <w:top w:val="none" w:sz="0" w:space="0" w:color="auto"/>
        <w:left w:val="none" w:sz="0" w:space="0" w:color="auto"/>
        <w:bottom w:val="none" w:sz="0" w:space="0" w:color="auto"/>
        <w:right w:val="none" w:sz="0" w:space="0" w:color="auto"/>
      </w:divBdr>
      <w:divsChild>
        <w:div w:id="1196502636">
          <w:marLeft w:val="0"/>
          <w:marRight w:val="0"/>
          <w:marTop w:val="0"/>
          <w:marBottom w:val="0"/>
          <w:divBdr>
            <w:top w:val="none" w:sz="0" w:space="0" w:color="auto"/>
            <w:left w:val="none" w:sz="0" w:space="0" w:color="auto"/>
            <w:bottom w:val="none" w:sz="0" w:space="0" w:color="auto"/>
            <w:right w:val="none" w:sz="0" w:space="0" w:color="auto"/>
          </w:divBdr>
          <w:divsChild>
            <w:div w:id="1733964735">
              <w:marLeft w:val="0"/>
              <w:marRight w:val="0"/>
              <w:marTop w:val="0"/>
              <w:marBottom w:val="0"/>
              <w:divBdr>
                <w:top w:val="none" w:sz="0" w:space="0" w:color="auto"/>
                <w:left w:val="none" w:sz="0" w:space="0" w:color="auto"/>
                <w:bottom w:val="none" w:sz="0" w:space="0" w:color="auto"/>
                <w:right w:val="none" w:sz="0" w:space="0" w:color="auto"/>
              </w:divBdr>
              <w:divsChild>
                <w:div w:id="1543977370">
                  <w:marLeft w:val="0"/>
                  <w:marRight w:val="0"/>
                  <w:marTop w:val="0"/>
                  <w:marBottom w:val="0"/>
                  <w:divBdr>
                    <w:top w:val="none" w:sz="0" w:space="0" w:color="auto"/>
                    <w:left w:val="none" w:sz="0" w:space="0" w:color="auto"/>
                    <w:bottom w:val="none" w:sz="0" w:space="0" w:color="auto"/>
                    <w:right w:val="none" w:sz="0" w:space="0" w:color="auto"/>
                  </w:divBdr>
                  <w:divsChild>
                    <w:div w:id="30782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798365">
      <w:bodyDiv w:val="1"/>
      <w:marLeft w:val="0"/>
      <w:marRight w:val="0"/>
      <w:marTop w:val="0"/>
      <w:marBottom w:val="0"/>
      <w:divBdr>
        <w:top w:val="none" w:sz="0" w:space="0" w:color="auto"/>
        <w:left w:val="none" w:sz="0" w:space="0" w:color="auto"/>
        <w:bottom w:val="none" w:sz="0" w:space="0" w:color="auto"/>
        <w:right w:val="none" w:sz="0" w:space="0" w:color="auto"/>
      </w:divBdr>
      <w:divsChild>
        <w:div w:id="1423061308">
          <w:marLeft w:val="0"/>
          <w:marRight w:val="0"/>
          <w:marTop w:val="0"/>
          <w:marBottom w:val="0"/>
          <w:divBdr>
            <w:top w:val="none" w:sz="0" w:space="0" w:color="auto"/>
            <w:left w:val="none" w:sz="0" w:space="0" w:color="auto"/>
            <w:bottom w:val="none" w:sz="0" w:space="0" w:color="auto"/>
            <w:right w:val="none" w:sz="0" w:space="0" w:color="auto"/>
          </w:divBdr>
          <w:divsChild>
            <w:div w:id="622539214">
              <w:marLeft w:val="0"/>
              <w:marRight w:val="0"/>
              <w:marTop w:val="0"/>
              <w:marBottom w:val="0"/>
              <w:divBdr>
                <w:top w:val="none" w:sz="0" w:space="0" w:color="auto"/>
                <w:left w:val="none" w:sz="0" w:space="0" w:color="auto"/>
                <w:bottom w:val="none" w:sz="0" w:space="0" w:color="auto"/>
                <w:right w:val="none" w:sz="0" w:space="0" w:color="auto"/>
              </w:divBdr>
              <w:divsChild>
                <w:div w:id="53242782">
                  <w:marLeft w:val="0"/>
                  <w:marRight w:val="0"/>
                  <w:marTop w:val="0"/>
                  <w:marBottom w:val="0"/>
                  <w:divBdr>
                    <w:top w:val="none" w:sz="0" w:space="0" w:color="auto"/>
                    <w:left w:val="none" w:sz="0" w:space="0" w:color="auto"/>
                    <w:bottom w:val="none" w:sz="0" w:space="0" w:color="auto"/>
                    <w:right w:val="none" w:sz="0" w:space="0" w:color="auto"/>
                  </w:divBdr>
                  <w:divsChild>
                    <w:div w:id="10400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489587">
      <w:bodyDiv w:val="1"/>
      <w:marLeft w:val="0"/>
      <w:marRight w:val="0"/>
      <w:marTop w:val="0"/>
      <w:marBottom w:val="0"/>
      <w:divBdr>
        <w:top w:val="none" w:sz="0" w:space="0" w:color="auto"/>
        <w:left w:val="none" w:sz="0" w:space="0" w:color="auto"/>
        <w:bottom w:val="none" w:sz="0" w:space="0" w:color="auto"/>
        <w:right w:val="none" w:sz="0" w:space="0" w:color="auto"/>
      </w:divBdr>
    </w:div>
    <w:div w:id="1852991065">
      <w:bodyDiv w:val="1"/>
      <w:marLeft w:val="0"/>
      <w:marRight w:val="0"/>
      <w:marTop w:val="0"/>
      <w:marBottom w:val="0"/>
      <w:divBdr>
        <w:top w:val="none" w:sz="0" w:space="0" w:color="auto"/>
        <w:left w:val="none" w:sz="0" w:space="0" w:color="auto"/>
        <w:bottom w:val="none" w:sz="0" w:space="0" w:color="auto"/>
        <w:right w:val="none" w:sz="0" w:space="0" w:color="auto"/>
      </w:divBdr>
      <w:divsChild>
        <w:div w:id="164440600">
          <w:marLeft w:val="0"/>
          <w:marRight w:val="0"/>
          <w:marTop w:val="0"/>
          <w:marBottom w:val="0"/>
          <w:divBdr>
            <w:top w:val="none" w:sz="0" w:space="0" w:color="auto"/>
            <w:left w:val="none" w:sz="0" w:space="0" w:color="auto"/>
            <w:bottom w:val="none" w:sz="0" w:space="0" w:color="auto"/>
            <w:right w:val="none" w:sz="0" w:space="0" w:color="auto"/>
          </w:divBdr>
          <w:divsChild>
            <w:div w:id="531455306">
              <w:marLeft w:val="0"/>
              <w:marRight w:val="0"/>
              <w:marTop w:val="0"/>
              <w:marBottom w:val="0"/>
              <w:divBdr>
                <w:top w:val="none" w:sz="0" w:space="0" w:color="auto"/>
                <w:left w:val="none" w:sz="0" w:space="0" w:color="auto"/>
                <w:bottom w:val="none" w:sz="0" w:space="0" w:color="auto"/>
                <w:right w:val="none" w:sz="0" w:space="0" w:color="auto"/>
              </w:divBdr>
              <w:divsChild>
                <w:div w:id="141920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915702">
      <w:bodyDiv w:val="1"/>
      <w:marLeft w:val="0"/>
      <w:marRight w:val="0"/>
      <w:marTop w:val="0"/>
      <w:marBottom w:val="0"/>
      <w:divBdr>
        <w:top w:val="none" w:sz="0" w:space="0" w:color="auto"/>
        <w:left w:val="none" w:sz="0" w:space="0" w:color="auto"/>
        <w:bottom w:val="none" w:sz="0" w:space="0" w:color="auto"/>
        <w:right w:val="none" w:sz="0" w:space="0" w:color="auto"/>
      </w:divBdr>
      <w:divsChild>
        <w:div w:id="1226185646">
          <w:marLeft w:val="0"/>
          <w:marRight w:val="0"/>
          <w:marTop w:val="0"/>
          <w:marBottom w:val="0"/>
          <w:divBdr>
            <w:top w:val="none" w:sz="0" w:space="0" w:color="auto"/>
            <w:left w:val="none" w:sz="0" w:space="0" w:color="auto"/>
            <w:bottom w:val="none" w:sz="0" w:space="0" w:color="auto"/>
            <w:right w:val="none" w:sz="0" w:space="0" w:color="auto"/>
          </w:divBdr>
          <w:divsChild>
            <w:div w:id="1833788208">
              <w:marLeft w:val="0"/>
              <w:marRight w:val="0"/>
              <w:marTop w:val="0"/>
              <w:marBottom w:val="0"/>
              <w:divBdr>
                <w:top w:val="none" w:sz="0" w:space="0" w:color="auto"/>
                <w:left w:val="none" w:sz="0" w:space="0" w:color="auto"/>
                <w:bottom w:val="none" w:sz="0" w:space="0" w:color="auto"/>
                <w:right w:val="none" w:sz="0" w:space="0" w:color="auto"/>
              </w:divBdr>
              <w:divsChild>
                <w:div w:id="40627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535891">
      <w:bodyDiv w:val="1"/>
      <w:marLeft w:val="0"/>
      <w:marRight w:val="0"/>
      <w:marTop w:val="0"/>
      <w:marBottom w:val="0"/>
      <w:divBdr>
        <w:top w:val="none" w:sz="0" w:space="0" w:color="auto"/>
        <w:left w:val="none" w:sz="0" w:space="0" w:color="auto"/>
        <w:bottom w:val="none" w:sz="0" w:space="0" w:color="auto"/>
        <w:right w:val="none" w:sz="0" w:space="0" w:color="auto"/>
      </w:divBdr>
      <w:divsChild>
        <w:div w:id="1714427678">
          <w:marLeft w:val="0"/>
          <w:marRight w:val="0"/>
          <w:marTop w:val="0"/>
          <w:marBottom w:val="0"/>
          <w:divBdr>
            <w:top w:val="none" w:sz="0" w:space="0" w:color="auto"/>
            <w:left w:val="none" w:sz="0" w:space="0" w:color="auto"/>
            <w:bottom w:val="none" w:sz="0" w:space="0" w:color="auto"/>
            <w:right w:val="none" w:sz="0" w:space="0" w:color="auto"/>
          </w:divBdr>
          <w:divsChild>
            <w:div w:id="1526941397">
              <w:marLeft w:val="0"/>
              <w:marRight w:val="0"/>
              <w:marTop w:val="0"/>
              <w:marBottom w:val="0"/>
              <w:divBdr>
                <w:top w:val="none" w:sz="0" w:space="0" w:color="auto"/>
                <w:left w:val="none" w:sz="0" w:space="0" w:color="auto"/>
                <w:bottom w:val="none" w:sz="0" w:space="0" w:color="auto"/>
                <w:right w:val="none" w:sz="0" w:space="0" w:color="auto"/>
              </w:divBdr>
              <w:divsChild>
                <w:div w:id="401484685">
                  <w:marLeft w:val="0"/>
                  <w:marRight w:val="0"/>
                  <w:marTop w:val="0"/>
                  <w:marBottom w:val="0"/>
                  <w:divBdr>
                    <w:top w:val="none" w:sz="0" w:space="0" w:color="auto"/>
                    <w:left w:val="none" w:sz="0" w:space="0" w:color="auto"/>
                    <w:bottom w:val="none" w:sz="0" w:space="0" w:color="auto"/>
                    <w:right w:val="none" w:sz="0" w:space="0" w:color="auto"/>
                  </w:divBdr>
                  <w:divsChild>
                    <w:div w:id="152000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6282">
      <w:bodyDiv w:val="1"/>
      <w:marLeft w:val="0"/>
      <w:marRight w:val="0"/>
      <w:marTop w:val="0"/>
      <w:marBottom w:val="0"/>
      <w:divBdr>
        <w:top w:val="none" w:sz="0" w:space="0" w:color="auto"/>
        <w:left w:val="none" w:sz="0" w:space="0" w:color="auto"/>
        <w:bottom w:val="none" w:sz="0" w:space="0" w:color="auto"/>
        <w:right w:val="none" w:sz="0" w:space="0" w:color="auto"/>
      </w:divBdr>
    </w:div>
    <w:div w:id="1876230676">
      <w:bodyDiv w:val="1"/>
      <w:marLeft w:val="0"/>
      <w:marRight w:val="0"/>
      <w:marTop w:val="0"/>
      <w:marBottom w:val="0"/>
      <w:divBdr>
        <w:top w:val="none" w:sz="0" w:space="0" w:color="auto"/>
        <w:left w:val="none" w:sz="0" w:space="0" w:color="auto"/>
        <w:bottom w:val="none" w:sz="0" w:space="0" w:color="auto"/>
        <w:right w:val="none" w:sz="0" w:space="0" w:color="auto"/>
      </w:divBdr>
    </w:div>
    <w:div w:id="1879078253">
      <w:bodyDiv w:val="1"/>
      <w:marLeft w:val="0"/>
      <w:marRight w:val="0"/>
      <w:marTop w:val="0"/>
      <w:marBottom w:val="0"/>
      <w:divBdr>
        <w:top w:val="none" w:sz="0" w:space="0" w:color="auto"/>
        <w:left w:val="none" w:sz="0" w:space="0" w:color="auto"/>
        <w:bottom w:val="none" w:sz="0" w:space="0" w:color="auto"/>
        <w:right w:val="none" w:sz="0" w:space="0" w:color="auto"/>
      </w:divBdr>
    </w:div>
    <w:div w:id="1886141054">
      <w:bodyDiv w:val="1"/>
      <w:marLeft w:val="0"/>
      <w:marRight w:val="0"/>
      <w:marTop w:val="0"/>
      <w:marBottom w:val="0"/>
      <w:divBdr>
        <w:top w:val="none" w:sz="0" w:space="0" w:color="auto"/>
        <w:left w:val="none" w:sz="0" w:space="0" w:color="auto"/>
        <w:bottom w:val="none" w:sz="0" w:space="0" w:color="auto"/>
        <w:right w:val="none" w:sz="0" w:space="0" w:color="auto"/>
      </w:divBdr>
    </w:div>
    <w:div w:id="1900632084">
      <w:bodyDiv w:val="1"/>
      <w:marLeft w:val="0"/>
      <w:marRight w:val="0"/>
      <w:marTop w:val="0"/>
      <w:marBottom w:val="0"/>
      <w:divBdr>
        <w:top w:val="none" w:sz="0" w:space="0" w:color="auto"/>
        <w:left w:val="none" w:sz="0" w:space="0" w:color="auto"/>
        <w:bottom w:val="none" w:sz="0" w:space="0" w:color="auto"/>
        <w:right w:val="none" w:sz="0" w:space="0" w:color="auto"/>
      </w:divBdr>
    </w:div>
    <w:div w:id="1903709924">
      <w:bodyDiv w:val="1"/>
      <w:marLeft w:val="0"/>
      <w:marRight w:val="0"/>
      <w:marTop w:val="0"/>
      <w:marBottom w:val="0"/>
      <w:divBdr>
        <w:top w:val="none" w:sz="0" w:space="0" w:color="auto"/>
        <w:left w:val="none" w:sz="0" w:space="0" w:color="auto"/>
        <w:bottom w:val="none" w:sz="0" w:space="0" w:color="auto"/>
        <w:right w:val="none" w:sz="0" w:space="0" w:color="auto"/>
      </w:divBdr>
    </w:div>
    <w:div w:id="1932619406">
      <w:bodyDiv w:val="1"/>
      <w:marLeft w:val="0"/>
      <w:marRight w:val="0"/>
      <w:marTop w:val="0"/>
      <w:marBottom w:val="0"/>
      <w:divBdr>
        <w:top w:val="none" w:sz="0" w:space="0" w:color="auto"/>
        <w:left w:val="none" w:sz="0" w:space="0" w:color="auto"/>
        <w:bottom w:val="none" w:sz="0" w:space="0" w:color="auto"/>
        <w:right w:val="none" w:sz="0" w:space="0" w:color="auto"/>
      </w:divBdr>
    </w:div>
    <w:div w:id="1936741842">
      <w:bodyDiv w:val="1"/>
      <w:marLeft w:val="0"/>
      <w:marRight w:val="0"/>
      <w:marTop w:val="0"/>
      <w:marBottom w:val="0"/>
      <w:divBdr>
        <w:top w:val="none" w:sz="0" w:space="0" w:color="auto"/>
        <w:left w:val="none" w:sz="0" w:space="0" w:color="auto"/>
        <w:bottom w:val="none" w:sz="0" w:space="0" w:color="auto"/>
        <w:right w:val="none" w:sz="0" w:space="0" w:color="auto"/>
      </w:divBdr>
      <w:divsChild>
        <w:div w:id="46414341">
          <w:marLeft w:val="0"/>
          <w:marRight w:val="0"/>
          <w:marTop w:val="0"/>
          <w:marBottom w:val="0"/>
          <w:divBdr>
            <w:top w:val="none" w:sz="0" w:space="0" w:color="auto"/>
            <w:left w:val="none" w:sz="0" w:space="0" w:color="auto"/>
            <w:bottom w:val="none" w:sz="0" w:space="0" w:color="auto"/>
            <w:right w:val="none" w:sz="0" w:space="0" w:color="auto"/>
          </w:divBdr>
          <w:divsChild>
            <w:div w:id="2106074695">
              <w:marLeft w:val="0"/>
              <w:marRight w:val="0"/>
              <w:marTop w:val="0"/>
              <w:marBottom w:val="0"/>
              <w:divBdr>
                <w:top w:val="none" w:sz="0" w:space="0" w:color="auto"/>
                <w:left w:val="none" w:sz="0" w:space="0" w:color="auto"/>
                <w:bottom w:val="none" w:sz="0" w:space="0" w:color="auto"/>
                <w:right w:val="none" w:sz="0" w:space="0" w:color="auto"/>
              </w:divBdr>
              <w:divsChild>
                <w:div w:id="107409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218683">
      <w:bodyDiv w:val="1"/>
      <w:marLeft w:val="0"/>
      <w:marRight w:val="0"/>
      <w:marTop w:val="0"/>
      <w:marBottom w:val="0"/>
      <w:divBdr>
        <w:top w:val="none" w:sz="0" w:space="0" w:color="auto"/>
        <w:left w:val="none" w:sz="0" w:space="0" w:color="auto"/>
        <w:bottom w:val="none" w:sz="0" w:space="0" w:color="auto"/>
        <w:right w:val="none" w:sz="0" w:space="0" w:color="auto"/>
      </w:divBdr>
      <w:divsChild>
        <w:div w:id="309946255">
          <w:blockQuote w:val="1"/>
          <w:marLeft w:val="0"/>
          <w:marRight w:val="0"/>
          <w:marTop w:val="0"/>
          <w:marBottom w:val="150"/>
          <w:divBdr>
            <w:top w:val="none" w:sz="0" w:space="0" w:color="auto"/>
            <w:left w:val="none" w:sz="0" w:space="0" w:color="auto"/>
            <w:bottom w:val="none" w:sz="0" w:space="0" w:color="auto"/>
            <w:right w:val="none" w:sz="0" w:space="0" w:color="auto"/>
          </w:divBdr>
        </w:div>
        <w:div w:id="575093327">
          <w:blockQuote w:val="1"/>
          <w:marLeft w:val="0"/>
          <w:marRight w:val="0"/>
          <w:marTop w:val="0"/>
          <w:marBottom w:val="150"/>
          <w:divBdr>
            <w:top w:val="none" w:sz="0" w:space="0" w:color="auto"/>
            <w:left w:val="none" w:sz="0" w:space="0" w:color="auto"/>
            <w:bottom w:val="none" w:sz="0" w:space="0" w:color="auto"/>
            <w:right w:val="none" w:sz="0" w:space="0" w:color="auto"/>
          </w:divBdr>
        </w:div>
      </w:divsChild>
    </w:div>
    <w:div w:id="1956061483">
      <w:bodyDiv w:val="1"/>
      <w:marLeft w:val="0"/>
      <w:marRight w:val="0"/>
      <w:marTop w:val="0"/>
      <w:marBottom w:val="0"/>
      <w:divBdr>
        <w:top w:val="none" w:sz="0" w:space="0" w:color="auto"/>
        <w:left w:val="none" w:sz="0" w:space="0" w:color="auto"/>
        <w:bottom w:val="none" w:sz="0" w:space="0" w:color="auto"/>
        <w:right w:val="none" w:sz="0" w:space="0" w:color="auto"/>
      </w:divBdr>
    </w:div>
    <w:div w:id="1964529977">
      <w:bodyDiv w:val="1"/>
      <w:marLeft w:val="0"/>
      <w:marRight w:val="0"/>
      <w:marTop w:val="0"/>
      <w:marBottom w:val="0"/>
      <w:divBdr>
        <w:top w:val="none" w:sz="0" w:space="0" w:color="auto"/>
        <w:left w:val="none" w:sz="0" w:space="0" w:color="auto"/>
        <w:bottom w:val="none" w:sz="0" w:space="0" w:color="auto"/>
        <w:right w:val="none" w:sz="0" w:space="0" w:color="auto"/>
      </w:divBdr>
    </w:div>
    <w:div w:id="1975334723">
      <w:bodyDiv w:val="1"/>
      <w:marLeft w:val="0"/>
      <w:marRight w:val="0"/>
      <w:marTop w:val="0"/>
      <w:marBottom w:val="0"/>
      <w:divBdr>
        <w:top w:val="none" w:sz="0" w:space="0" w:color="auto"/>
        <w:left w:val="none" w:sz="0" w:space="0" w:color="auto"/>
        <w:bottom w:val="none" w:sz="0" w:space="0" w:color="auto"/>
        <w:right w:val="none" w:sz="0" w:space="0" w:color="auto"/>
      </w:divBdr>
      <w:divsChild>
        <w:div w:id="505941500">
          <w:marLeft w:val="0"/>
          <w:marRight w:val="0"/>
          <w:marTop w:val="0"/>
          <w:marBottom w:val="0"/>
          <w:divBdr>
            <w:top w:val="none" w:sz="0" w:space="0" w:color="auto"/>
            <w:left w:val="none" w:sz="0" w:space="0" w:color="auto"/>
            <w:bottom w:val="none" w:sz="0" w:space="0" w:color="auto"/>
            <w:right w:val="none" w:sz="0" w:space="0" w:color="auto"/>
          </w:divBdr>
          <w:divsChild>
            <w:div w:id="1840348513">
              <w:marLeft w:val="0"/>
              <w:marRight w:val="0"/>
              <w:marTop w:val="0"/>
              <w:marBottom w:val="0"/>
              <w:divBdr>
                <w:top w:val="none" w:sz="0" w:space="0" w:color="auto"/>
                <w:left w:val="none" w:sz="0" w:space="0" w:color="auto"/>
                <w:bottom w:val="none" w:sz="0" w:space="0" w:color="auto"/>
                <w:right w:val="none" w:sz="0" w:space="0" w:color="auto"/>
              </w:divBdr>
              <w:divsChild>
                <w:div w:id="356589019">
                  <w:marLeft w:val="0"/>
                  <w:marRight w:val="0"/>
                  <w:marTop w:val="0"/>
                  <w:marBottom w:val="0"/>
                  <w:divBdr>
                    <w:top w:val="none" w:sz="0" w:space="0" w:color="auto"/>
                    <w:left w:val="none" w:sz="0" w:space="0" w:color="auto"/>
                    <w:bottom w:val="none" w:sz="0" w:space="0" w:color="auto"/>
                    <w:right w:val="none" w:sz="0" w:space="0" w:color="auto"/>
                  </w:divBdr>
                  <w:divsChild>
                    <w:div w:id="79849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606275">
      <w:bodyDiv w:val="1"/>
      <w:marLeft w:val="0"/>
      <w:marRight w:val="0"/>
      <w:marTop w:val="0"/>
      <w:marBottom w:val="0"/>
      <w:divBdr>
        <w:top w:val="none" w:sz="0" w:space="0" w:color="auto"/>
        <w:left w:val="none" w:sz="0" w:space="0" w:color="auto"/>
        <w:bottom w:val="none" w:sz="0" w:space="0" w:color="auto"/>
        <w:right w:val="none" w:sz="0" w:space="0" w:color="auto"/>
      </w:divBdr>
    </w:div>
    <w:div w:id="1983730305">
      <w:bodyDiv w:val="1"/>
      <w:marLeft w:val="0"/>
      <w:marRight w:val="0"/>
      <w:marTop w:val="0"/>
      <w:marBottom w:val="0"/>
      <w:divBdr>
        <w:top w:val="none" w:sz="0" w:space="0" w:color="auto"/>
        <w:left w:val="none" w:sz="0" w:space="0" w:color="auto"/>
        <w:bottom w:val="none" w:sz="0" w:space="0" w:color="auto"/>
        <w:right w:val="none" w:sz="0" w:space="0" w:color="auto"/>
      </w:divBdr>
    </w:div>
    <w:div w:id="1987007630">
      <w:bodyDiv w:val="1"/>
      <w:marLeft w:val="0"/>
      <w:marRight w:val="0"/>
      <w:marTop w:val="0"/>
      <w:marBottom w:val="0"/>
      <w:divBdr>
        <w:top w:val="none" w:sz="0" w:space="0" w:color="auto"/>
        <w:left w:val="none" w:sz="0" w:space="0" w:color="auto"/>
        <w:bottom w:val="none" w:sz="0" w:space="0" w:color="auto"/>
        <w:right w:val="none" w:sz="0" w:space="0" w:color="auto"/>
      </w:divBdr>
      <w:divsChild>
        <w:div w:id="1707561719">
          <w:marLeft w:val="0"/>
          <w:marRight w:val="0"/>
          <w:marTop w:val="0"/>
          <w:marBottom w:val="0"/>
          <w:divBdr>
            <w:top w:val="none" w:sz="0" w:space="0" w:color="auto"/>
            <w:left w:val="none" w:sz="0" w:space="0" w:color="auto"/>
            <w:bottom w:val="none" w:sz="0" w:space="0" w:color="auto"/>
            <w:right w:val="none" w:sz="0" w:space="0" w:color="auto"/>
          </w:divBdr>
          <w:divsChild>
            <w:div w:id="2069456412">
              <w:marLeft w:val="0"/>
              <w:marRight w:val="0"/>
              <w:marTop w:val="0"/>
              <w:marBottom w:val="0"/>
              <w:divBdr>
                <w:top w:val="none" w:sz="0" w:space="0" w:color="auto"/>
                <w:left w:val="none" w:sz="0" w:space="0" w:color="auto"/>
                <w:bottom w:val="none" w:sz="0" w:space="0" w:color="auto"/>
                <w:right w:val="none" w:sz="0" w:space="0" w:color="auto"/>
              </w:divBdr>
              <w:divsChild>
                <w:div w:id="1345863220">
                  <w:marLeft w:val="0"/>
                  <w:marRight w:val="0"/>
                  <w:marTop w:val="0"/>
                  <w:marBottom w:val="0"/>
                  <w:divBdr>
                    <w:top w:val="none" w:sz="0" w:space="0" w:color="auto"/>
                    <w:left w:val="none" w:sz="0" w:space="0" w:color="auto"/>
                    <w:bottom w:val="none" w:sz="0" w:space="0" w:color="auto"/>
                    <w:right w:val="none" w:sz="0" w:space="0" w:color="auto"/>
                  </w:divBdr>
                  <w:divsChild>
                    <w:div w:id="18887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342848">
      <w:bodyDiv w:val="1"/>
      <w:marLeft w:val="0"/>
      <w:marRight w:val="0"/>
      <w:marTop w:val="0"/>
      <w:marBottom w:val="0"/>
      <w:divBdr>
        <w:top w:val="none" w:sz="0" w:space="0" w:color="auto"/>
        <w:left w:val="none" w:sz="0" w:space="0" w:color="auto"/>
        <w:bottom w:val="none" w:sz="0" w:space="0" w:color="auto"/>
        <w:right w:val="none" w:sz="0" w:space="0" w:color="auto"/>
      </w:divBdr>
      <w:divsChild>
        <w:div w:id="1374422520">
          <w:marLeft w:val="0"/>
          <w:marRight w:val="0"/>
          <w:marTop w:val="0"/>
          <w:marBottom w:val="0"/>
          <w:divBdr>
            <w:top w:val="none" w:sz="0" w:space="0" w:color="auto"/>
            <w:left w:val="none" w:sz="0" w:space="0" w:color="auto"/>
            <w:bottom w:val="none" w:sz="0" w:space="0" w:color="auto"/>
            <w:right w:val="none" w:sz="0" w:space="0" w:color="auto"/>
          </w:divBdr>
          <w:divsChild>
            <w:div w:id="786702560">
              <w:marLeft w:val="0"/>
              <w:marRight w:val="0"/>
              <w:marTop w:val="0"/>
              <w:marBottom w:val="0"/>
              <w:divBdr>
                <w:top w:val="none" w:sz="0" w:space="0" w:color="auto"/>
                <w:left w:val="none" w:sz="0" w:space="0" w:color="auto"/>
                <w:bottom w:val="none" w:sz="0" w:space="0" w:color="auto"/>
                <w:right w:val="none" w:sz="0" w:space="0" w:color="auto"/>
              </w:divBdr>
              <w:divsChild>
                <w:div w:id="36190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52827">
      <w:bodyDiv w:val="1"/>
      <w:marLeft w:val="0"/>
      <w:marRight w:val="0"/>
      <w:marTop w:val="0"/>
      <w:marBottom w:val="0"/>
      <w:divBdr>
        <w:top w:val="none" w:sz="0" w:space="0" w:color="auto"/>
        <w:left w:val="none" w:sz="0" w:space="0" w:color="auto"/>
        <w:bottom w:val="none" w:sz="0" w:space="0" w:color="auto"/>
        <w:right w:val="none" w:sz="0" w:space="0" w:color="auto"/>
      </w:divBdr>
      <w:divsChild>
        <w:div w:id="92747709">
          <w:marLeft w:val="0"/>
          <w:marRight w:val="0"/>
          <w:marTop w:val="0"/>
          <w:marBottom w:val="0"/>
          <w:divBdr>
            <w:top w:val="none" w:sz="0" w:space="0" w:color="auto"/>
            <w:left w:val="none" w:sz="0" w:space="0" w:color="auto"/>
            <w:bottom w:val="none" w:sz="0" w:space="0" w:color="auto"/>
            <w:right w:val="none" w:sz="0" w:space="0" w:color="auto"/>
          </w:divBdr>
          <w:divsChild>
            <w:div w:id="1306086222">
              <w:marLeft w:val="0"/>
              <w:marRight w:val="0"/>
              <w:marTop w:val="0"/>
              <w:marBottom w:val="0"/>
              <w:divBdr>
                <w:top w:val="none" w:sz="0" w:space="0" w:color="auto"/>
                <w:left w:val="none" w:sz="0" w:space="0" w:color="auto"/>
                <w:bottom w:val="none" w:sz="0" w:space="0" w:color="auto"/>
                <w:right w:val="none" w:sz="0" w:space="0" w:color="auto"/>
              </w:divBdr>
              <w:divsChild>
                <w:div w:id="17182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7514">
      <w:bodyDiv w:val="1"/>
      <w:marLeft w:val="0"/>
      <w:marRight w:val="0"/>
      <w:marTop w:val="0"/>
      <w:marBottom w:val="0"/>
      <w:divBdr>
        <w:top w:val="none" w:sz="0" w:space="0" w:color="auto"/>
        <w:left w:val="none" w:sz="0" w:space="0" w:color="auto"/>
        <w:bottom w:val="none" w:sz="0" w:space="0" w:color="auto"/>
        <w:right w:val="none" w:sz="0" w:space="0" w:color="auto"/>
      </w:divBdr>
      <w:divsChild>
        <w:div w:id="1921208025">
          <w:marLeft w:val="0"/>
          <w:marRight w:val="0"/>
          <w:marTop w:val="0"/>
          <w:marBottom w:val="0"/>
          <w:divBdr>
            <w:top w:val="none" w:sz="0" w:space="0" w:color="auto"/>
            <w:left w:val="none" w:sz="0" w:space="0" w:color="auto"/>
            <w:bottom w:val="none" w:sz="0" w:space="0" w:color="auto"/>
            <w:right w:val="none" w:sz="0" w:space="0" w:color="auto"/>
          </w:divBdr>
          <w:divsChild>
            <w:div w:id="1148789388">
              <w:marLeft w:val="0"/>
              <w:marRight w:val="0"/>
              <w:marTop w:val="0"/>
              <w:marBottom w:val="0"/>
              <w:divBdr>
                <w:top w:val="none" w:sz="0" w:space="0" w:color="auto"/>
                <w:left w:val="none" w:sz="0" w:space="0" w:color="auto"/>
                <w:bottom w:val="none" w:sz="0" w:space="0" w:color="auto"/>
                <w:right w:val="none" w:sz="0" w:space="0" w:color="auto"/>
              </w:divBdr>
              <w:divsChild>
                <w:div w:id="574973447">
                  <w:marLeft w:val="0"/>
                  <w:marRight w:val="0"/>
                  <w:marTop w:val="0"/>
                  <w:marBottom w:val="0"/>
                  <w:divBdr>
                    <w:top w:val="none" w:sz="0" w:space="0" w:color="auto"/>
                    <w:left w:val="none" w:sz="0" w:space="0" w:color="auto"/>
                    <w:bottom w:val="none" w:sz="0" w:space="0" w:color="auto"/>
                    <w:right w:val="none" w:sz="0" w:space="0" w:color="auto"/>
                  </w:divBdr>
                  <w:divsChild>
                    <w:div w:id="100690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668415">
      <w:bodyDiv w:val="1"/>
      <w:marLeft w:val="0"/>
      <w:marRight w:val="0"/>
      <w:marTop w:val="0"/>
      <w:marBottom w:val="0"/>
      <w:divBdr>
        <w:top w:val="none" w:sz="0" w:space="0" w:color="auto"/>
        <w:left w:val="none" w:sz="0" w:space="0" w:color="auto"/>
        <w:bottom w:val="none" w:sz="0" w:space="0" w:color="auto"/>
        <w:right w:val="none" w:sz="0" w:space="0" w:color="auto"/>
      </w:divBdr>
      <w:divsChild>
        <w:div w:id="898712737">
          <w:marLeft w:val="0"/>
          <w:marRight w:val="0"/>
          <w:marTop w:val="0"/>
          <w:marBottom w:val="0"/>
          <w:divBdr>
            <w:top w:val="none" w:sz="0" w:space="0" w:color="auto"/>
            <w:left w:val="none" w:sz="0" w:space="0" w:color="auto"/>
            <w:bottom w:val="none" w:sz="0" w:space="0" w:color="auto"/>
            <w:right w:val="none" w:sz="0" w:space="0" w:color="auto"/>
          </w:divBdr>
          <w:divsChild>
            <w:div w:id="300381303">
              <w:marLeft w:val="0"/>
              <w:marRight w:val="0"/>
              <w:marTop w:val="0"/>
              <w:marBottom w:val="0"/>
              <w:divBdr>
                <w:top w:val="none" w:sz="0" w:space="0" w:color="auto"/>
                <w:left w:val="none" w:sz="0" w:space="0" w:color="auto"/>
                <w:bottom w:val="none" w:sz="0" w:space="0" w:color="auto"/>
                <w:right w:val="none" w:sz="0" w:space="0" w:color="auto"/>
              </w:divBdr>
              <w:divsChild>
                <w:div w:id="167780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455660">
      <w:bodyDiv w:val="1"/>
      <w:marLeft w:val="0"/>
      <w:marRight w:val="0"/>
      <w:marTop w:val="0"/>
      <w:marBottom w:val="0"/>
      <w:divBdr>
        <w:top w:val="none" w:sz="0" w:space="0" w:color="auto"/>
        <w:left w:val="none" w:sz="0" w:space="0" w:color="auto"/>
        <w:bottom w:val="none" w:sz="0" w:space="0" w:color="auto"/>
        <w:right w:val="none" w:sz="0" w:space="0" w:color="auto"/>
      </w:divBdr>
      <w:divsChild>
        <w:div w:id="1263300549">
          <w:marLeft w:val="0"/>
          <w:marRight w:val="0"/>
          <w:marTop w:val="0"/>
          <w:marBottom w:val="0"/>
          <w:divBdr>
            <w:top w:val="none" w:sz="0" w:space="0" w:color="auto"/>
            <w:left w:val="none" w:sz="0" w:space="0" w:color="auto"/>
            <w:bottom w:val="none" w:sz="0" w:space="0" w:color="auto"/>
            <w:right w:val="none" w:sz="0" w:space="0" w:color="auto"/>
          </w:divBdr>
          <w:divsChild>
            <w:div w:id="261694692">
              <w:marLeft w:val="0"/>
              <w:marRight w:val="0"/>
              <w:marTop w:val="0"/>
              <w:marBottom w:val="0"/>
              <w:divBdr>
                <w:top w:val="none" w:sz="0" w:space="0" w:color="auto"/>
                <w:left w:val="none" w:sz="0" w:space="0" w:color="auto"/>
                <w:bottom w:val="none" w:sz="0" w:space="0" w:color="auto"/>
                <w:right w:val="none" w:sz="0" w:space="0" w:color="auto"/>
              </w:divBdr>
              <w:divsChild>
                <w:div w:id="107662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72334">
      <w:bodyDiv w:val="1"/>
      <w:marLeft w:val="0"/>
      <w:marRight w:val="0"/>
      <w:marTop w:val="0"/>
      <w:marBottom w:val="0"/>
      <w:divBdr>
        <w:top w:val="none" w:sz="0" w:space="0" w:color="auto"/>
        <w:left w:val="none" w:sz="0" w:space="0" w:color="auto"/>
        <w:bottom w:val="none" w:sz="0" w:space="0" w:color="auto"/>
        <w:right w:val="none" w:sz="0" w:space="0" w:color="auto"/>
      </w:divBdr>
      <w:divsChild>
        <w:div w:id="1377706390">
          <w:marLeft w:val="0"/>
          <w:marRight w:val="0"/>
          <w:marTop w:val="0"/>
          <w:marBottom w:val="0"/>
          <w:divBdr>
            <w:top w:val="none" w:sz="0" w:space="0" w:color="auto"/>
            <w:left w:val="none" w:sz="0" w:space="0" w:color="auto"/>
            <w:bottom w:val="none" w:sz="0" w:space="0" w:color="auto"/>
            <w:right w:val="none" w:sz="0" w:space="0" w:color="auto"/>
          </w:divBdr>
          <w:divsChild>
            <w:div w:id="1771273303">
              <w:marLeft w:val="0"/>
              <w:marRight w:val="0"/>
              <w:marTop w:val="0"/>
              <w:marBottom w:val="0"/>
              <w:divBdr>
                <w:top w:val="none" w:sz="0" w:space="0" w:color="auto"/>
                <w:left w:val="none" w:sz="0" w:space="0" w:color="auto"/>
                <w:bottom w:val="none" w:sz="0" w:space="0" w:color="auto"/>
                <w:right w:val="none" w:sz="0" w:space="0" w:color="auto"/>
              </w:divBdr>
              <w:divsChild>
                <w:div w:id="1264802665">
                  <w:marLeft w:val="0"/>
                  <w:marRight w:val="0"/>
                  <w:marTop w:val="0"/>
                  <w:marBottom w:val="0"/>
                  <w:divBdr>
                    <w:top w:val="none" w:sz="0" w:space="0" w:color="auto"/>
                    <w:left w:val="none" w:sz="0" w:space="0" w:color="auto"/>
                    <w:bottom w:val="none" w:sz="0" w:space="0" w:color="auto"/>
                    <w:right w:val="none" w:sz="0" w:space="0" w:color="auto"/>
                  </w:divBdr>
                  <w:divsChild>
                    <w:div w:id="36637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27494">
      <w:bodyDiv w:val="1"/>
      <w:marLeft w:val="0"/>
      <w:marRight w:val="0"/>
      <w:marTop w:val="0"/>
      <w:marBottom w:val="0"/>
      <w:divBdr>
        <w:top w:val="none" w:sz="0" w:space="0" w:color="auto"/>
        <w:left w:val="none" w:sz="0" w:space="0" w:color="auto"/>
        <w:bottom w:val="none" w:sz="0" w:space="0" w:color="auto"/>
        <w:right w:val="none" w:sz="0" w:space="0" w:color="auto"/>
      </w:divBdr>
      <w:divsChild>
        <w:div w:id="1209337448">
          <w:marLeft w:val="0"/>
          <w:marRight w:val="0"/>
          <w:marTop w:val="0"/>
          <w:marBottom w:val="0"/>
          <w:divBdr>
            <w:top w:val="none" w:sz="0" w:space="0" w:color="auto"/>
            <w:left w:val="none" w:sz="0" w:space="0" w:color="auto"/>
            <w:bottom w:val="none" w:sz="0" w:space="0" w:color="auto"/>
            <w:right w:val="none" w:sz="0" w:space="0" w:color="auto"/>
          </w:divBdr>
          <w:divsChild>
            <w:div w:id="176694721">
              <w:marLeft w:val="0"/>
              <w:marRight w:val="0"/>
              <w:marTop w:val="0"/>
              <w:marBottom w:val="0"/>
              <w:divBdr>
                <w:top w:val="none" w:sz="0" w:space="0" w:color="auto"/>
                <w:left w:val="none" w:sz="0" w:space="0" w:color="auto"/>
                <w:bottom w:val="none" w:sz="0" w:space="0" w:color="auto"/>
                <w:right w:val="none" w:sz="0" w:space="0" w:color="auto"/>
              </w:divBdr>
              <w:divsChild>
                <w:div w:id="1781876835">
                  <w:marLeft w:val="0"/>
                  <w:marRight w:val="0"/>
                  <w:marTop w:val="0"/>
                  <w:marBottom w:val="0"/>
                  <w:divBdr>
                    <w:top w:val="none" w:sz="0" w:space="0" w:color="auto"/>
                    <w:left w:val="none" w:sz="0" w:space="0" w:color="auto"/>
                    <w:bottom w:val="none" w:sz="0" w:space="0" w:color="auto"/>
                    <w:right w:val="none" w:sz="0" w:space="0" w:color="auto"/>
                  </w:divBdr>
                </w:div>
              </w:divsChild>
            </w:div>
            <w:div w:id="1232738217">
              <w:marLeft w:val="0"/>
              <w:marRight w:val="0"/>
              <w:marTop w:val="0"/>
              <w:marBottom w:val="0"/>
              <w:divBdr>
                <w:top w:val="none" w:sz="0" w:space="0" w:color="auto"/>
                <w:left w:val="none" w:sz="0" w:space="0" w:color="auto"/>
                <w:bottom w:val="none" w:sz="0" w:space="0" w:color="auto"/>
                <w:right w:val="none" w:sz="0" w:space="0" w:color="auto"/>
              </w:divBdr>
              <w:divsChild>
                <w:div w:id="17908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4168">
          <w:marLeft w:val="0"/>
          <w:marRight w:val="0"/>
          <w:marTop w:val="0"/>
          <w:marBottom w:val="0"/>
          <w:divBdr>
            <w:top w:val="none" w:sz="0" w:space="0" w:color="auto"/>
            <w:left w:val="none" w:sz="0" w:space="0" w:color="auto"/>
            <w:bottom w:val="none" w:sz="0" w:space="0" w:color="auto"/>
            <w:right w:val="none" w:sz="0" w:space="0" w:color="auto"/>
          </w:divBdr>
          <w:divsChild>
            <w:div w:id="1208224806">
              <w:marLeft w:val="0"/>
              <w:marRight w:val="0"/>
              <w:marTop w:val="0"/>
              <w:marBottom w:val="0"/>
              <w:divBdr>
                <w:top w:val="none" w:sz="0" w:space="0" w:color="auto"/>
                <w:left w:val="none" w:sz="0" w:space="0" w:color="auto"/>
                <w:bottom w:val="none" w:sz="0" w:space="0" w:color="auto"/>
                <w:right w:val="none" w:sz="0" w:space="0" w:color="auto"/>
              </w:divBdr>
              <w:divsChild>
                <w:div w:id="1123035821">
                  <w:marLeft w:val="0"/>
                  <w:marRight w:val="0"/>
                  <w:marTop w:val="0"/>
                  <w:marBottom w:val="0"/>
                  <w:divBdr>
                    <w:top w:val="none" w:sz="0" w:space="0" w:color="auto"/>
                    <w:left w:val="none" w:sz="0" w:space="0" w:color="auto"/>
                    <w:bottom w:val="none" w:sz="0" w:space="0" w:color="auto"/>
                    <w:right w:val="none" w:sz="0" w:space="0" w:color="auto"/>
                  </w:divBdr>
                </w:div>
              </w:divsChild>
            </w:div>
            <w:div w:id="1552883945">
              <w:marLeft w:val="0"/>
              <w:marRight w:val="0"/>
              <w:marTop w:val="0"/>
              <w:marBottom w:val="0"/>
              <w:divBdr>
                <w:top w:val="none" w:sz="0" w:space="0" w:color="auto"/>
                <w:left w:val="none" w:sz="0" w:space="0" w:color="auto"/>
                <w:bottom w:val="none" w:sz="0" w:space="0" w:color="auto"/>
                <w:right w:val="none" w:sz="0" w:space="0" w:color="auto"/>
              </w:divBdr>
              <w:divsChild>
                <w:div w:id="172872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08919">
      <w:bodyDiv w:val="1"/>
      <w:marLeft w:val="0"/>
      <w:marRight w:val="0"/>
      <w:marTop w:val="0"/>
      <w:marBottom w:val="0"/>
      <w:divBdr>
        <w:top w:val="none" w:sz="0" w:space="0" w:color="auto"/>
        <w:left w:val="none" w:sz="0" w:space="0" w:color="auto"/>
        <w:bottom w:val="none" w:sz="0" w:space="0" w:color="auto"/>
        <w:right w:val="none" w:sz="0" w:space="0" w:color="auto"/>
      </w:divBdr>
      <w:divsChild>
        <w:div w:id="1776905590">
          <w:marLeft w:val="0"/>
          <w:marRight w:val="0"/>
          <w:marTop w:val="0"/>
          <w:marBottom w:val="0"/>
          <w:divBdr>
            <w:top w:val="none" w:sz="0" w:space="0" w:color="auto"/>
            <w:left w:val="none" w:sz="0" w:space="0" w:color="auto"/>
            <w:bottom w:val="none" w:sz="0" w:space="0" w:color="auto"/>
            <w:right w:val="none" w:sz="0" w:space="0" w:color="auto"/>
          </w:divBdr>
          <w:divsChild>
            <w:div w:id="1513377807">
              <w:marLeft w:val="0"/>
              <w:marRight w:val="0"/>
              <w:marTop w:val="0"/>
              <w:marBottom w:val="0"/>
              <w:divBdr>
                <w:top w:val="none" w:sz="0" w:space="0" w:color="auto"/>
                <w:left w:val="none" w:sz="0" w:space="0" w:color="auto"/>
                <w:bottom w:val="none" w:sz="0" w:space="0" w:color="auto"/>
                <w:right w:val="none" w:sz="0" w:space="0" w:color="auto"/>
              </w:divBdr>
              <w:divsChild>
                <w:div w:id="131035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208270">
      <w:bodyDiv w:val="1"/>
      <w:marLeft w:val="0"/>
      <w:marRight w:val="0"/>
      <w:marTop w:val="0"/>
      <w:marBottom w:val="0"/>
      <w:divBdr>
        <w:top w:val="none" w:sz="0" w:space="0" w:color="auto"/>
        <w:left w:val="none" w:sz="0" w:space="0" w:color="auto"/>
        <w:bottom w:val="none" w:sz="0" w:space="0" w:color="auto"/>
        <w:right w:val="none" w:sz="0" w:space="0" w:color="auto"/>
      </w:divBdr>
    </w:div>
    <w:div w:id="2065568361">
      <w:bodyDiv w:val="1"/>
      <w:marLeft w:val="0"/>
      <w:marRight w:val="0"/>
      <w:marTop w:val="0"/>
      <w:marBottom w:val="0"/>
      <w:divBdr>
        <w:top w:val="none" w:sz="0" w:space="0" w:color="auto"/>
        <w:left w:val="none" w:sz="0" w:space="0" w:color="auto"/>
        <w:bottom w:val="none" w:sz="0" w:space="0" w:color="auto"/>
        <w:right w:val="none" w:sz="0" w:space="0" w:color="auto"/>
      </w:divBdr>
    </w:div>
    <w:div w:id="2074619320">
      <w:bodyDiv w:val="1"/>
      <w:marLeft w:val="0"/>
      <w:marRight w:val="0"/>
      <w:marTop w:val="0"/>
      <w:marBottom w:val="0"/>
      <w:divBdr>
        <w:top w:val="none" w:sz="0" w:space="0" w:color="auto"/>
        <w:left w:val="none" w:sz="0" w:space="0" w:color="auto"/>
        <w:bottom w:val="none" w:sz="0" w:space="0" w:color="auto"/>
        <w:right w:val="none" w:sz="0" w:space="0" w:color="auto"/>
      </w:divBdr>
      <w:divsChild>
        <w:div w:id="1370106906">
          <w:marLeft w:val="0"/>
          <w:marRight w:val="0"/>
          <w:marTop w:val="0"/>
          <w:marBottom w:val="0"/>
          <w:divBdr>
            <w:top w:val="none" w:sz="0" w:space="0" w:color="auto"/>
            <w:left w:val="none" w:sz="0" w:space="0" w:color="auto"/>
            <w:bottom w:val="none" w:sz="0" w:space="0" w:color="auto"/>
            <w:right w:val="none" w:sz="0" w:space="0" w:color="auto"/>
          </w:divBdr>
          <w:divsChild>
            <w:div w:id="1129055104">
              <w:marLeft w:val="0"/>
              <w:marRight w:val="0"/>
              <w:marTop w:val="0"/>
              <w:marBottom w:val="0"/>
              <w:divBdr>
                <w:top w:val="none" w:sz="0" w:space="0" w:color="auto"/>
                <w:left w:val="none" w:sz="0" w:space="0" w:color="auto"/>
                <w:bottom w:val="none" w:sz="0" w:space="0" w:color="auto"/>
                <w:right w:val="none" w:sz="0" w:space="0" w:color="auto"/>
              </w:divBdr>
              <w:divsChild>
                <w:div w:id="1038354444">
                  <w:marLeft w:val="0"/>
                  <w:marRight w:val="0"/>
                  <w:marTop w:val="0"/>
                  <w:marBottom w:val="0"/>
                  <w:divBdr>
                    <w:top w:val="none" w:sz="0" w:space="0" w:color="auto"/>
                    <w:left w:val="none" w:sz="0" w:space="0" w:color="auto"/>
                    <w:bottom w:val="none" w:sz="0" w:space="0" w:color="auto"/>
                    <w:right w:val="none" w:sz="0" w:space="0" w:color="auto"/>
                  </w:divBdr>
                  <w:divsChild>
                    <w:div w:id="17934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519891">
      <w:bodyDiv w:val="1"/>
      <w:marLeft w:val="0"/>
      <w:marRight w:val="0"/>
      <w:marTop w:val="0"/>
      <w:marBottom w:val="0"/>
      <w:divBdr>
        <w:top w:val="none" w:sz="0" w:space="0" w:color="auto"/>
        <w:left w:val="none" w:sz="0" w:space="0" w:color="auto"/>
        <w:bottom w:val="none" w:sz="0" w:space="0" w:color="auto"/>
        <w:right w:val="none" w:sz="0" w:space="0" w:color="auto"/>
      </w:divBdr>
      <w:divsChild>
        <w:div w:id="178397576">
          <w:marLeft w:val="0"/>
          <w:marRight w:val="0"/>
          <w:marTop w:val="0"/>
          <w:marBottom w:val="0"/>
          <w:divBdr>
            <w:top w:val="none" w:sz="0" w:space="0" w:color="auto"/>
            <w:left w:val="none" w:sz="0" w:space="0" w:color="auto"/>
            <w:bottom w:val="none" w:sz="0" w:space="0" w:color="auto"/>
            <w:right w:val="none" w:sz="0" w:space="0" w:color="auto"/>
          </w:divBdr>
          <w:divsChild>
            <w:div w:id="717240057">
              <w:marLeft w:val="0"/>
              <w:marRight w:val="0"/>
              <w:marTop w:val="0"/>
              <w:marBottom w:val="0"/>
              <w:divBdr>
                <w:top w:val="none" w:sz="0" w:space="0" w:color="auto"/>
                <w:left w:val="none" w:sz="0" w:space="0" w:color="auto"/>
                <w:bottom w:val="none" w:sz="0" w:space="0" w:color="auto"/>
                <w:right w:val="none" w:sz="0" w:space="0" w:color="auto"/>
              </w:divBdr>
              <w:divsChild>
                <w:div w:id="1679700463">
                  <w:marLeft w:val="0"/>
                  <w:marRight w:val="0"/>
                  <w:marTop w:val="0"/>
                  <w:marBottom w:val="0"/>
                  <w:divBdr>
                    <w:top w:val="none" w:sz="0" w:space="0" w:color="auto"/>
                    <w:left w:val="none" w:sz="0" w:space="0" w:color="auto"/>
                    <w:bottom w:val="none" w:sz="0" w:space="0" w:color="auto"/>
                    <w:right w:val="none" w:sz="0" w:space="0" w:color="auto"/>
                  </w:divBdr>
                  <w:divsChild>
                    <w:div w:id="76869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724945">
      <w:bodyDiv w:val="1"/>
      <w:marLeft w:val="0"/>
      <w:marRight w:val="0"/>
      <w:marTop w:val="0"/>
      <w:marBottom w:val="0"/>
      <w:divBdr>
        <w:top w:val="none" w:sz="0" w:space="0" w:color="auto"/>
        <w:left w:val="none" w:sz="0" w:space="0" w:color="auto"/>
        <w:bottom w:val="none" w:sz="0" w:space="0" w:color="auto"/>
        <w:right w:val="none" w:sz="0" w:space="0" w:color="auto"/>
      </w:divBdr>
      <w:divsChild>
        <w:div w:id="1062212569">
          <w:marLeft w:val="0"/>
          <w:marRight w:val="0"/>
          <w:marTop w:val="0"/>
          <w:marBottom w:val="0"/>
          <w:divBdr>
            <w:top w:val="none" w:sz="0" w:space="0" w:color="auto"/>
            <w:left w:val="none" w:sz="0" w:space="0" w:color="auto"/>
            <w:bottom w:val="none" w:sz="0" w:space="0" w:color="auto"/>
            <w:right w:val="none" w:sz="0" w:space="0" w:color="auto"/>
          </w:divBdr>
          <w:divsChild>
            <w:div w:id="1561356437">
              <w:marLeft w:val="0"/>
              <w:marRight w:val="0"/>
              <w:marTop w:val="0"/>
              <w:marBottom w:val="0"/>
              <w:divBdr>
                <w:top w:val="none" w:sz="0" w:space="0" w:color="auto"/>
                <w:left w:val="none" w:sz="0" w:space="0" w:color="auto"/>
                <w:bottom w:val="none" w:sz="0" w:space="0" w:color="auto"/>
                <w:right w:val="none" w:sz="0" w:space="0" w:color="auto"/>
              </w:divBdr>
              <w:divsChild>
                <w:div w:id="137496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123354">
      <w:bodyDiv w:val="1"/>
      <w:marLeft w:val="0"/>
      <w:marRight w:val="0"/>
      <w:marTop w:val="0"/>
      <w:marBottom w:val="0"/>
      <w:divBdr>
        <w:top w:val="none" w:sz="0" w:space="0" w:color="auto"/>
        <w:left w:val="none" w:sz="0" w:space="0" w:color="auto"/>
        <w:bottom w:val="none" w:sz="0" w:space="0" w:color="auto"/>
        <w:right w:val="none" w:sz="0" w:space="0" w:color="auto"/>
      </w:divBdr>
    </w:div>
    <w:div w:id="2096246328">
      <w:bodyDiv w:val="1"/>
      <w:marLeft w:val="0"/>
      <w:marRight w:val="0"/>
      <w:marTop w:val="0"/>
      <w:marBottom w:val="0"/>
      <w:divBdr>
        <w:top w:val="none" w:sz="0" w:space="0" w:color="auto"/>
        <w:left w:val="none" w:sz="0" w:space="0" w:color="auto"/>
        <w:bottom w:val="none" w:sz="0" w:space="0" w:color="auto"/>
        <w:right w:val="none" w:sz="0" w:space="0" w:color="auto"/>
      </w:divBdr>
      <w:divsChild>
        <w:div w:id="1067915345">
          <w:marLeft w:val="0"/>
          <w:marRight w:val="0"/>
          <w:marTop w:val="0"/>
          <w:marBottom w:val="0"/>
          <w:divBdr>
            <w:top w:val="none" w:sz="0" w:space="0" w:color="auto"/>
            <w:left w:val="none" w:sz="0" w:space="0" w:color="auto"/>
            <w:bottom w:val="none" w:sz="0" w:space="0" w:color="auto"/>
            <w:right w:val="none" w:sz="0" w:space="0" w:color="auto"/>
          </w:divBdr>
          <w:divsChild>
            <w:div w:id="615478452">
              <w:marLeft w:val="0"/>
              <w:marRight w:val="0"/>
              <w:marTop w:val="0"/>
              <w:marBottom w:val="0"/>
              <w:divBdr>
                <w:top w:val="none" w:sz="0" w:space="0" w:color="auto"/>
                <w:left w:val="none" w:sz="0" w:space="0" w:color="auto"/>
                <w:bottom w:val="none" w:sz="0" w:space="0" w:color="auto"/>
                <w:right w:val="none" w:sz="0" w:space="0" w:color="auto"/>
              </w:divBdr>
              <w:divsChild>
                <w:div w:id="844323417">
                  <w:marLeft w:val="0"/>
                  <w:marRight w:val="0"/>
                  <w:marTop w:val="0"/>
                  <w:marBottom w:val="0"/>
                  <w:divBdr>
                    <w:top w:val="none" w:sz="0" w:space="0" w:color="auto"/>
                    <w:left w:val="none" w:sz="0" w:space="0" w:color="auto"/>
                    <w:bottom w:val="none" w:sz="0" w:space="0" w:color="auto"/>
                    <w:right w:val="none" w:sz="0" w:space="0" w:color="auto"/>
                  </w:divBdr>
                  <w:divsChild>
                    <w:div w:id="12066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761922">
      <w:bodyDiv w:val="1"/>
      <w:marLeft w:val="0"/>
      <w:marRight w:val="0"/>
      <w:marTop w:val="0"/>
      <w:marBottom w:val="0"/>
      <w:divBdr>
        <w:top w:val="none" w:sz="0" w:space="0" w:color="auto"/>
        <w:left w:val="none" w:sz="0" w:space="0" w:color="auto"/>
        <w:bottom w:val="none" w:sz="0" w:space="0" w:color="auto"/>
        <w:right w:val="none" w:sz="0" w:space="0" w:color="auto"/>
      </w:divBdr>
      <w:divsChild>
        <w:div w:id="88501805">
          <w:marLeft w:val="0"/>
          <w:marRight w:val="0"/>
          <w:marTop w:val="0"/>
          <w:marBottom w:val="0"/>
          <w:divBdr>
            <w:top w:val="none" w:sz="0" w:space="0" w:color="auto"/>
            <w:left w:val="none" w:sz="0" w:space="0" w:color="auto"/>
            <w:bottom w:val="none" w:sz="0" w:space="0" w:color="auto"/>
            <w:right w:val="none" w:sz="0" w:space="0" w:color="auto"/>
          </w:divBdr>
          <w:divsChild>
            <w:div w:id="2076857487">
              <w:marLeft w:val="0"/>
              <w:marRight w:val="0"/>
              <w:marTop w:val="0"/>
              <w:marBottom w:val="0"/>
              <w:divBdr>
                <w:top w:val="none" w:sz="0" w:space="0" w:color="auto"/>
                <w:left w:val="none" w:sz="0" w:space="0" w:color="auto"/>
                <w:bottom w:val="none" w:sz="0" w:space="0" w:color="auto"/>
                <w:right w:val="none" w:sz="0" w:space="0" w:color="auto"/>
              </w:divBdr>
              <w:divsChild>
                <w:div w:id="2061391861">
                  <w:marLeft w:val="0"/>
                  <w:marRight w:val="0"/>
                  <w:marTop w:val="0"/>
                  <w:marBottom w:val="0"/>
                  <w:divBdr>
                    <w:top w:val="none" w:sz="0" w:space="0" w:color="auto"/>
                    <w:left w:val="none" w:sz="0" w:space="0" w:color="auto"/>
                    <w:bottom w:val="none" w:sz="0" w:space="0" w:color="auto"/>
                    <w:right w:val="none" w:sz="0" w:space="0" w:color="auto"/>
                  </w:divBdr>
                  <w:divsChild>
                    <w:div w:id="190293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361146">
          <w:marLeft w:val="0"/>
          <w:marRight w:val="0"/>
          <w:marTop w:val="0"/>
          <w:marBottom w:val="0"/>
          <w:divBdr>
            <w:top w:val="none" w:sz="0" w:space="0" w:color="auto"/>
            <w:left w:val="none" w:sz="0" w:space="0" w:color="auto"/>
            <w:bottom w:val="none" w:sz="0" w:space="0" w:color="auto"/>
            <w:right w:val="none" w:sz="0" w:space="0" w:color="auto"/>
          </w:divBdr>
          <w:divsChild>
            <w:div w:id="446237362">
              <w:marLeft w:val="0"/>
              <w:marRight w:val="0"/>
              <w:marTop w:val="0"/>
              <w:marBottom w:val="0"/>
              <w:divBdr>
                <w:top w:val="none" w:sz="0" w:space="0" w:color="auto"/>
                <w:left w:val="none" w:sz="0" w:space="0" w:color="auto"/>
                <w:bottom w:val="none" w:sz="0" w:space="0" w:color="auto"/>
                <w:right w:val="none" w:sz="0" w:space="0" w:color="auto"/>
              </w:divBdr>
              <w:divsChild>
                <w:div w:id="772673531">
                  <w:marLeft w:val="0"/>
                  <w:marRight w:val="0"/>
                  <w:marTop w:val="0"/>
                  <w:marBottom w:val="0"/>
                  <w:divBdr>
                    <w:top w:val="none" w:sz="0" w:space="0" w:color="auto"/>
                    <w:left w:val="none" w:sz="0" w:space="0" w:color="auto"/>
                    <w:bottom w:val="none" w:sz="0" w:space="0" w:color="auto"/>
                    <w:right w:val="none" w:sz="0" w:space="0" w:color="auto"/>
                  </w:divBdr>
                  <w:divsChild>
                    <w:div w:id="128079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header" Target="header5.xml"/><Relationship Id="rId42" Type="http://schemas.openxmlformats.org/officeDocument/2006/relationships/header" Target="header21.xml"/><Relationship Id="rId47" Type="http://schemas.openxmlformats.org/officeDocument/2006/relationships/header" Target="header26.xml"/><Relationship Id="rId63" Type="http://schemas.openxmlformats.org/officeDocument/2006/relationships/hyperlink" Target="https://www.whaikaha.govt.nz/about-us/programmes-strategies-and-studies/guidelines/nz-autism-guideline/supporting-materials" TargetMode="External"/><Relationship Id="rId68" Type="http://schemas.openxmlformats.org/officeDocument/2006/relationships/hyperlink" Target="https://www.whaikaha.govt.nz/about-us/programmes-strategies-and-studies/guidelines/nz-autism-guideline/supporting-materials" TargetMode="External"/><Relationship Id="rId84" Type="http://schemas.openxmlformats.org/officeDocument/2006/relationships/hyperlink" Target="https://www.nice.org.uk/guidance/cg128" TargetMode="External"/><Relationship Id="rId89" Type="http://schemas.openxmlformats.org/officeDocument/2006/relationships/hyperlink" Target="https://doi.org/10.1007/s10803-016-2886-2" TargetMode="Externa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footer" Target="footer9.xml"/><Relationship Id="rId37" Type="http://schemas.openxmlformats.org/officeDocument/2006/relationships/header" Target="header17.xml"/><Relationship Id="rId53" Type="http://schemas.openxmlformats.org/officeDocument/2006/relationships/header" Target="header32.xml"/><Relationship Id="rId58" Type="http://schemas.openxmlformats.org/officeDocument/2006/relationships/hyperlink" Target="https://www.whaikaha.govt.nz/about-us/programmes-strategies-and-studies/guidelines/nz-autism-guideline/supporting-materials" TargetMode="External"/><Relationship Id="rId74" Type="http://schemas.openxmlformats.org/officeDocument/2006/relationships/hyperlink" Target="https://www.stats.govt.nz/reports/gender-sex-variations-of-sex-characteristics-and-sexual-identity" TargetMode="External"/><Relationship Id="rId79" Type="http://schemas.openxmlformats.org/officeDocument/2006/relationships/hyperlink" Target="http://hdl.handle.net/10179/16986"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doi.org/10.1007/s10803-015-2558-7" TargetMode="External"/><Relationship Id="rId95" Type="http://schemas.openxmlformats.org/officeDocument/2006/relationships/hyperlink" Target="https://genderminorities.com/glossary-transgender/" TargetMode="External"/><Relationship Id="rId22" Type="http://schemas.openxmlformats.org/officeDocument/2006/relationships/header" Target="header6.xml"/><Relationship Id="rId27" Type="http://schemas.openxmlformats.org/officeDocument/2006/relationships/header" Target="header10.xml"/><Relationship Id="rId43" Type="http://schemas.openxmlformats.org/officeDocument/2006/relationships/header" Target="header22.xml"/><Relationship Id="rId48" Type="http://schemas.openxmlformats.org/officeDocument/2006/relationships/header" Target="header27.xml"/><Relationship Id="rId64" Type="http://schemas.openxmlformats.org/officeDocument/2006/relationships/hyperlink" Target="https://www.whaikaha.govt.nz/about-us/programmes-strategies-and-studies/guidelines/nz-autism-guideline/supporting-materials" TargetMode="External"/><Relationship Id="rId69" Type="http://schemas.openxmlformats.org/officeDocument/2006/relationships/hyperlink" Target="https://www.whaikaha.govt.nz/about-us/programmes-strategies-and-studies/guidelines/nz-autism-guideline/supporting-materials" TargetMode="External"/><Relationship Id="rId80" Type="http://schemas.openxmlformats.org/officeDocument/2006/relationships/hyperlink" Target="https://doi.org/10.1016/j.rasd.2011.06.008" TargetMode="External"/><Relationship Id="rId85" Type="http://schemas.openxmlformats.org/officeDocument/2006/relationships/hyperlink" Target="https://www.autismcrc.com.au/access/national-guideline" TargetMode="Externa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3.xml"/><Relationship Id="rId38" Type="http://schemas.openxmlformats.org/officeDocument/2006/relationships/footer" Target="footer10.xml"/><Relationship Id="rId46" Type="http://schemas.openxmlformats.org/officeDocument/2006/relationships/header" Target="header25.xml"/><Relationship Id="rId59" Type="http://schemas.openxmlformats.org/officeDocument/2006/relationships/hyperlink" Target="https://www.whaikaha.govt.nz/about-us/programmes-strategies-and-studies/guidelines/nz-autism-guideline/supporting-materials" TargetMode="External"/><Relationship Id="rId67" Type="http://schemas.openxmlformats.org/officeDocument/2006/relationships/hyperlink" Target="https://www.whaikaha.govt.nz/about-us/programmes-strategies-and-studies/guidelines/nz-autism-guideline/supporting-materials" TargetMode="External"/><Relationship Id="rId103"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header" Target="header20.xml"/><Relationship Id="rId54" Type="http://schemas.openxmlformats.org/officeDocument/2006/relationships/header" Target="header33.xml"/><Relationship Id="rId62" Type="http://schemas.openxmlformats.org/officeDocument/2006/relationships/hyperlink" Target="https://www.whaikaha.govt.nz/about-us/programmes-strategies-and-studies/guidelines/nz-autism-guideline/supporting-materials" TargetMode="External"/><Relationship Id="rId70" Type="http://schemas.openxmlformats.org/officeDocument/2006/relationships/hyperlink" Target="https://www.whaikaha.govt.nz/about-us/programmes-strategies-and-studies/guidelines/nz-autism-guideline/supporting-materials" TargetMode="External"/><Relationship Id="rId75" Type="http://schemas.openxmlformats.org/officeDocument/2006/relationships/hyperlink" Target="https://countingourselves.nz/2018-survey-report/" TargetMode="External"/><Relationship Id="rId83" Type="http://schemas.openxmlformats.org/officeDocument/2006/relationships/hyperlink" Target="https://www.autismcrc.com.au/sites/default/files/reports/1-058_NZ-Diagnostic-Practices_Final-Report_2021.pdf?v=Feb22" TargetMode="External"/><Relationship Id="rId88" Type="http://schemas.openxmlformats.org/officeDocument/2006/relationships/hyperlink" Target="https://www.nhmrc.gov.au/sites/default/files/images/NHMRC%20Levels%20and%20Grades%20(2009).pdf" TargetMode="External"/><Relationship Id="rId91" Type="http://schemas.openxmlformats.org/officeDocument/2006/relationships/hyperlink" Target="https://doi.org/10.1177/1362361315611381" TargetMode="External"/><Relationship Id="rId96" Type="http://schemas.openxmlformats.org/officeDocument/2006/relationships/hyperlink" Target="https://www.stats.govt.nz/methods/information-about-the-standard-for-gender-sex-and-variations-of-sex-characteristic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header" Target="header16.xml"/><Relationship Id="rId49" Type="http://schemas.openxmlformats.org/officeDocument/2006/relationships/header" Target="header28.xml"/><Relationship Id="rId57" Type="http://schemas.openxmlformats.org/officeDocument/2006/relationships/hyperlink" Target="https://www.whaikaha.govt.nz/about-us/programmes-strategies-and-studies/guidelines/nz-autism-guideline/supporting-materials" TargetMode="External"/><Relationship Id="rId10" Type="http://schemas.openxmlformats.org/officeDocument/2006/relationships/header" Target="header2.xml"/><Relationship Id="rId31" Type="http://schemas.openxmlformats.org/officeDocument/2006/relationships/footer" Target="footer8.xml"/><Relationship Id="rId44" Type="http://schemas.openxmlformats.org/officeDocument/2006/relationships/header" Target="header23.xml"/><Relationship Id="rId52" Type="http://schemas.openxmlformats.org/officeDocument/2006/relationships/header" Target="header31.xml"/><Relationship Id="rId60" Type="http://schemas.openxmlformats.org/officeDocument/2006/relationships/hyperlink" Target="https://www.whaikaha.govt.nz/about-us/programmes-strategies-and-studies/guidelines/nz-autism-guideline/supporting-materials" TargetMode="External"/><Relationship Id="rId65" Type="http://schemas.openxmlformats.org/officeDocument/2006/relationships/hyperlink" Target="https://www.whaikaha.govt.nz/about-us/programmes-strategies-and-studies/guidelines/nz-autism-guideline/supporting-materials" TargetMode="External"/><Relationship Id="rId73" Type="http://schemas.openxmlformats.org/officeDocument/2006/relationships/hyperlink" Target="https://www.health.govt.nz/publication/whaia-te-ao-marama-2018-2022-maori-disability-action-plan" TargetMode="External"/><Relationship Id="rId78" Type="http://schemas.openxmlformats.org/officeDocument/2006/relationships/hyperlink" Target="https://doi.org/10.1016/j.rasd.2018.09.007" TargetMode="External"/><Relationship Id="rId81" Type="http://schemas.openxmlformats.org/officeDocument/2006/relationships/hyperlink" Target="https://doi.org/10.1016/j.rasd.2019.02.004" TargetMode="External"/><Relationship Id="rId86" Type="http://schemas.openxmlformats.org/officeDocument/2006/relationships/hyperlink" Target="https://www.autismcrc.com.au/access/national-guideline" TargetMode="External"/><Relationship Id="rId94" Type="http://schemas.openxmlformats.org/officeDocument/2006/relationships/hyperlink" Target="https://doi.org/10.1111/jcpp.13468" TargetMode="External"/><Relationship Id="rId99" Type="http://schemas.openxmlformats.org/officeDocument/2006/relationships/hyperlink" Target="https://www.publicservice.govt.nz/guidance/glossary/diversity-and-inclusion" TargetMode="External"/><Relationship Id="rId101" Type="http://schemas.openxmlformats.org/officeDocument/2006/relationships/header" Target="header3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yperlink" Target="https://www.whaikaha.govt.nz/about-us/policy-strategies-and-action-plans/nz-autism-guideline/" TargetMode="External"/><Relationship Id="rId39" Type="http://schemas.openxmlformats.org/officeDocument/2006/relationships/header" Target="header18.xml"/><Relationship Id="rId34" Type="http://schemas.openxmlformats.org/officeDocument/2006/relationships/header" Target="header14.xml"/><Relationship Id="rId50" Type="http://schemas.openxmlformats.org/officeDocument/2006/relationships/header" Target="header29.xml"/><Relationship Id="rId55" Type="http://schemas.openxmlformats.org/officeDocument/2006/relationships/header" Target="header34.xml"/><Relationship Id="rId76" Type="http://schemas.openxmlformats.org/officeDocument/2006/relationships/hyperlink" Target="https://dx.doi.org/10.1177/00048674231151606" TargetMode="External"/><Relationship Id="rId97" Type="http://schemas.openxmlformats.org/officeDocument/2006/relationships/hyperlink" Target="https://tikatangata.org.nz/our-work/prism-human-rights-issues-relating-to-sexual-orientation-gender-identity-and-expression-and-sex-characteristics-sogiesc-in-aotearoa-new-zealand" TargetMode="External"/><Relationship Id="rId7" Type="http://schemas.openxmlformats.org/officeDocument/2006/relationships/endnotes" Target="endnotes.xml"/><Relationship Id="rId71" Type="http://schemas.openxmlformats.org/officeDocument/2006/relationships/hyperlink" Target="https://www.asan-au.org/autistic-the-word/" TargetMode="External"/><Relationship Id="rId92" Type="http://schemas.openxmlformats.org/officeDocument/2006/relationships/hyperlink" Target="https://doi.org/10.1111/j.1469-8749.2008.03178.x" TargetMode="External"/><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header" Target="header7.xml"/><Relationship Id="rId40" Type="http://schemas.openxmlformats.org/officeDocument/2006/relationships/header" Target="header19.xml"/><Relationship Id="rId45" Type="http://schemas.openxmlformats.org/officeDocument/2006/relationships/header" Target="header24.xml"/><Relationship Id="rId66" Type="http://schemas.openxmlformats.org/officeDocument/2006/relationships/hyperlink" Target="https://www.whaikaha.govt.nz/about-us/programmes-strategies-and-studies/guidelines/nz-autism-guideline/supporting-materials" TargetMode="External"/><Relationship Id="rId87" Type="http://schemas.openxmlformats.org/officeDocument/2006/relationships/hyperlink" Target="https://doi.org/10.1002/cl2.1230" TargetMode="External"/><Relationship Id="rId61" Type="http://schemas.openxmlformats.org/officeDocument/2006/relationships/hyperlink" Target="https://www.whaikaha.govt.nz/about-us/programmes-strategies-and-studies/guidelines/nz-autism-guideline/supporting-materials" TargetMode="External"/><Relationship Id="rId82" Type="http://schemas.openxmlformats.org/officeDocument/2006/relationships/hyperlink" Target="https://doi.org/10.1111/jcpp.13296" TargetMode="External"/><Relationship Id="rId19" Type="http://schemas.openxmlformats.org/officeDocument/2006/relationships/footer" Target="footer5.xml"/><Relationship Id="rId14" Type="http://schemas.openxmlformats.org/officeDocument/2006/relationships/image" Target="media/image3.jpeg"/><Relationship Id="rId30" Type="http://schemas.openxmlformats.org/officeDocument/2006/relationships/footer" Target="footer7.xml"/><Relationship Id="rId35" Type="http://schemas.openxmlformats.org/officeDocument/2006/relationships/header" Target="header15.xml"/><Relationship Id="rId56" Type="http://schemas.openxmlformats.org/officeDocument/2006/relationships/hyperlink" Target="https://www.whaikaha.govt.nz/about-us/policy-strategies-and-action-plans/nz-autism-guideline/" TargetMode="External"/><Relationship Id="rId77" Type="http://schemas.openxmlformats.org/officeDocument/2006/relationships/hyperlink" Target="https://dx.doi.org/10.1016/j.rasd.2016.12.003" TargetMode="External"/><Relationship Id="rId100" Type="http://schemas.openxmlformats.org/officeDocument/2006/relationships/hyperlink" Target="https://www.insideout.org.nz/wp-content/uploads/2021/08/InsideOUT-rainbow-terminology-" TargetMode="External"/><Relationship Id="rId8" Type="http://schemas.openxmlformats.org/officeDocument/2006/relationships/image" Target="media/image1.png"/><Relationship Id="rId51" Type="http://schemas.openxmlformats.org/officeDocument/2006/relationships/header" Target="header30.xml"/><Relationship Id="rId72" Type="http://schemas.openxmlformats.org/officeDocument/2006/relationships/hyperlink" Target="https://doi.org/10.1016/j.tins.2022.08.009" TargetMode="External"/><Relationship Id="rId93" Type="http://schemas.openxmlformats.org/officeDocument/2006/relationships/hyperlink" Target="https://doi.org/10.1002/aur.2777" TargetMode="External"/><Relationship Id="rId98" Type="http://schemas.openxmlformats.org/officeDocument/2006/relationships/hyperlink" Target="https://www.tereohapai.nz"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notes.xml.rels><?xml version="1.0" encoding="UTF-8" standalone="yes"?>
<Relationships xmlns="http://schemas.openxmlformats.org/package/2006/relationships"><Relationship Id="rId2" Type="http://schemas.openxmlformats.org/officeDocument/2006/relationships/hyperlink" Target="https://inclusive.tki.org.nz/guides/planning-for-diversity/" TargetMode="External"/><Relationship Id="rId1" Type="http://schemas.openxmlformats.org/officeDocument/2006/relationships/hyperlink" Target="https://www.education.govt.nz/our-work/overall-strategies-and-policies/ka-hikitia-ka-hapait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508B5-1E03-40E6-AA04-5DB3C6721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2</Pages>
  <Words>72870</Words>
  <Characters>415361</Characters>
  <Application>Microsoft Office Word</Application>
  <DocSecurity>0</DocSecurity>
  <Lines>3461</Lines>
  <Paragraphs>974</Paragraphs>
  <ScaleCrop>false</ScaleCrop>
  <HeadingPairs>
    <vt:vector size="2" baseType="variant">
      <vt:variant>
        <vt:lpstr>Title</vt:lpstr>
      </vt:variant>
      <vt:variant>
        <vt:i4>1</vt:i4>
      </vt:variant>
    </vt:vector>
  </HeadingPairs>
  <TitlesOfParts>
    <vt:vector size="1" baseType="lpstr">
      <vt:lpstr/>
    </vt:vector>
  </TitlesOfParts>
  <Company>Insight Research</Company>
  <LinksUpToDate>false</LinksUpToDate>
  <CharactersWithSpaces>487257</CharactersWithSpaces>
  <SharedDoc>false</SharedDoc>
  <HLinks>
    <vt:vector size="30" baseType="variant">
      <vt:variant>
        <vt:i4>2293867</vt:i4>
      </vt:variant>
      <vt:variant>
        <vt:i4>366</vt:i4>
      </vt:variant>
      <vt:variant>
        <vt:i4>0</vt:i4>
      </vt:variant>
      <vt:variant>
        <vt:i4>5</vt:i4>
      </vt:variant>
      <vt:variant>
        <vt:lpwstr>http://en.wikipedia.org/wiki/DSM-5</vt:lpwstr>
      </vt:variant>
      <vt:variant>
        <vt:lpwstr/>
      </vt:variant>
      <vt:variant>
        <vt:i4>589846</vt:i4>
      </vt:variant>
      <vt:variant>
        <vt:i4>12</vt:i4>
      </vt:variant>
      <vt:variant>
        <vt:i4>0</vt:i4>
      </vt:variant>
      <vt:variant>
        <vt:i4>5</vt:i4>
      </vt:variant>
      <vt:variant>
        <vt:lpwstr/>
      </vt:variant>
      <vt:variant>
        <vt:lpwstr>Appendix4</vt:lpwstr>
      </vt:variant>
      <vt:variant>
        <vt:i4>458761</vt:i4>
      </vt:variant>
      <vt:variant>
        <vt:i4>9</vt:i4>
      </vt:variant>
      <vt:variant>
        <vt:i4>0</vt:i4>
      </vt:variant>
      <vt:variant>
        <vt:i4>5</vt:i4>
      </vt:variant>
      <vt:variant>
        <vt:lpwstr/>
      </vt:variant>
      <vt:variant>
        <vt:lpwstr>Glossary</vt:lpwstr>
      </vt:variant>
      <vt:variant>
        <vt:i4>3473522</vt:i4>
      </vt:variant>
      <vt:variant>
        <vt:i4>0</vt:i4>
      </vt:variant>
      <vt:variant>
        <vt:i4>0</vt:i4>
      </vt:variant>
      <vt:variant>
        <vt:i4>5</vt:i4>
      </vt:variant>
      <vt:variant>
        <vt:lpwstr>http://www.health.govt.nz/copyright</vt:lpwstr>
      </vt:variant>
      <vt:variant>
        <vt:lpwstr/>
      </vt:variant>
      <vt:variant>
        <vt:i4>3211321</vt:i4>
      </vt:variant>
      <vt:variant>
        <vt:i4>0</vt:i4>
      </vt:variant>
      <vt:variant>
        <vt:i4>0</vt:i4>
      </vt:variant>
      <vt:variant>
        <vt:i4>5</vt:i4>
      </vt:variant>
      <vt:variant>
        <vt:lpwstr>http://udlguidelines.cas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a Broadstock</dc:creator>
  <cp:keywords/>
  <dc:description/>
  <cp:lastModifiedBy>Marita Broadstock</cp:lastModifiedBy>
  <cp:revision>8</cp:revision>
  <cp:lastPrinted>2023-11-02T21:54:00Z</cp:lastPrinted>
  <dcterms:created xsi:type="dcterms:W3CDTF">2024-05-17T08:15:00Z</dcterms:created>
  <dcterms:modified xsi:type="dcterms:W3CDTF">2024-09-11T08:29:00Z</dcterms:modified>
</cp:coreProperties>
</file>